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7220A6" w14:textId="6C3C0E6D" w:rsidR="0003640E" w:rsidRPr="006B77BB" w:rsidRDefault="00960012" w:rsidP="0003640E">
      <w:pPr>
        <w:pStyle w:val="BodyText"/>
      </w:pPr>
      <w:r>
        <w:rPr>
          <w:noProof/>
        </w:rPr>
        <w:drawing>
          <wp:anchor distT="0" distB="0" distL="114300" distR="114300" simplePos="0" relativeHeight="251669504" behindDoc="0" locked="0" layoutInCell="1" allowOverlap="1" wp14:anchorId="75A9048A" wp14:editId="1BCE55B1">
            <wp:simplePos x="0" y="0"/>
            <wp:positionH relativeFrom="margin">
              <wp:posOffset>-1080135</wp:posOffset>
            </wp:positionH>
            <wp:positionV relativeFrom="margin">
              <wp:posOffset>-729615</wp:posOffset>
            </wp:positionV>
            <wp:extent cx="7564120" cy="10696575"/>
            <wp:effectExtent l="0" t="0" r="0"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FE_NCCRA Cover_Technical report.png"/>
                    <pic:cNvPicPr/>
                  </pic:nvPicPr>
                  <pic:blipFill>
                    <a:blip r:embed="rId8">
                      <a:extLst>
                        <a:ext uri="{28A0092B-C50C-407E-A947-70E740481C1C}">
                          <a14:useLocalDpi xmlns:a14="http://schemas.microsoft.com/office/drawing/2010/main" val="0"/>
                        </a:ext>
                      </a:extLst>
                    </a:blip>
                    <a:stretch>
                      <a:fillRect/>
                    </a:stretch>
                  </pic:blipFill>
                  <pic:spPr>
                    <a:xfrm>
                      <a:off x="0" y="0"/>
                      <a:ext cx="7564120" cy="10696575"/>
                    </a:xfrm>
                    <a:prstGeom prst="rect">
                      <a:avLst/>
                    </a:prstGeom>
                  </pic:spPr>
                </pic:pic>
              </a:graphicData>
            </a:graphic>
            <wp14:sizeRelH relativeFrom="margin">
              <wp14:pctWidth>0</wp14:pctWidth>
            </wp14:sizeRelH>
            <wp14:sizeRelV relativeFrom="margin">
              <wp14:pctHeight>0</wp14:pctHeight>
            </wp14:sizeRelV>
          </wp:anchor>
        </w:drawing>
      </w:r>
    </w:p>
    <w:p w14:paraId="215B5726" w14:textId="77777777" w:rsidR="0003640E" w:rsidRPr="006B77BB" w:rsidRDefault="0003640E" w:rsidP="0080531E">
      <w:pPr>
        <w:jc w:val="left"/>
        <w:rPr>
          <w:color w:val="FF0000"/>
        </w:rPr>
        <w:sectPr w:rsidR="0003640E" w:rsidRPr="006B77BB" w:rsidSect="00103A95">
          <w:headerReference w:type="default" r:id="rId9"/>
          <w:footerReference w:type="default" r:id="rId10"/>
          <w:pgSz w:w="11907" w:h="16840" w:code="9"/>
          <w:pgMar w:top="1134" w:right="1701" w:bottom="1701" w:left="1701" w:header="567" w:footer="1134" w:gutter="0"/>
          <w:cols w:space="720"/>
          <w:docGrid w:linePitch="299"/>
        </w:sectPr>
      </w:pPr>
    </w:p>
    <w:p w14:paraId="09BA57C1" w14:textId="0C54CA63" w:rsidR="006854CB" w:rsidRPr="006B77BB" w:rsidRDefault="006854CB" w:rsidP="006854CB">
      <w:pPr>
        <w:pStyle w:val="Imprint"/>
      </w:pPr>
      <w:r>
        <w:lastRenderedPageBreak/>
        <w:t xml:space="preserve">This document may be cited as: </w:t>
      </w:r>
      <w:r w:rsidRPr="00FF51B4">
        <w:t xml:space="preserve">Ministry for the Environment. 2020. </w:t>
      </w:r>
      <w:r w:rsidRPr="00FF51B4">
        <w:rPr>
          <w:i/>
          <w:iCs/>
        </w:rPr>
        <w:t>National Climate Change</w:t>
      </w:r>
      <w:r w:rsidR="00E37A54">
        <w:rPr>
          <w:i/>
          <w:iCs/>
        </w:rPr>
        <w:t> </w:t>
      </w:r>
      <w:r w:rsidRPr="00FF51B4">
        <w:rPr>
          <w:i/>
          <w:iCs/>
        </w:rPr>
        <w:t>Risk Assessment for New Zealand</w:t>
      </w:r>
      <w:r>
        <w:rPr>
          <w:i/>
          <w:iCs/>
        </w:rPr>
        <w:t xml:space="preserve"> </w:t>
      </w:r>
      <w:r w:rsidRPr="00FF51B4">
        <w:rPr>
          <w:i/>
          <w:iCs/>
        </w:rPr>
        <w:t>– Arotakenga Tūraru</w:t>
      </w:r>
      <w:r w:rsidR="00E37A54">
        <w:rPr>
          <w:i/>
          <w:iCs/>
        </w:rPr>
        <w:t> </w:t>
      </w:r>
      <w:r w:rsidRPr="00FF51B4">
        <w:rPr>
          <w:i/>
          <w:iCs/>
        </w:rPr>
        <w:t>mō</w:t>
      </w:r>
      <w:r w:rsidR="00E37A54">
        <w:rPr>
          <w:i/>
          <w:iCs/>
        </w:rPr>
        <w:t> </w:t>
      </w:r>
      <w:r w:rsidRPr="00FF51B4">
        <w:rPr>
          <w:i/>
          <w:iCs/>
        </w:rPr>
        <w:t>te Huringa Āhuarangi o Āotearoa:</w:t>
      </w:r>
      <w:r>
        <w:rPr>
          <w:i/>
          <w:iCs/>
        </w:rPr>
        <w:t xml:space="preserve"> </w:t>
      </w:r>
      <w:r w:rsidR="000C7D34">
        <w:rPr>
          <w:i/>
          <w:iCs/>
        </w:rPr>
        <w:t xml:space="preserve">Technical report – </w:t>
      </w:r>
      <w:r>
        <w:rPr>
          <w:i/>
          <w:iCs/>
        </w:rPr>
        <w:t>Pūrongo w</w:t>
      </w:r>
      <w:r w:rsidRPr="00FF51B4">
        <w:rPr>
          <w:i/>
          <w:iCs/>
        </w:rPr>
        <w:t>haihanga</w:t>
      </w:r>
      <w:r w:rsidRPr="00FF51B4">
        <w:t>. Wellington: Ministry</w:t>
      </w:r>
      <w:r w:rsidR="00E37A54">
        <w:t> </w:t>
      </w:r>
      <w:r w:rsidRPr="00FF51B4">
        <w:t>for</w:t>
      </w:r>
      <w:r w:rsidR="00E37A54">
        <w:t> </w:t>
      </w:r>
      <w:r w:rsidRPr="00FF51B4">
        <w:t>the</w:t>
      </w:r>
      <w:r w:rsidR="00E37A54">
        <w:t> </w:t>
      </w:r>
      <w:r w:rsidRPr="00FF51B4">
        <w:t>Environment.</w:t>
      </w:r>
    </w:p>
    <w:p w14:paraId="4CC54F92" w14:textId="77777777" w:rsidR="006854CB" w:rsidRDefault="006854CB" w:rsidP="006854CB">
      <w:pPr>
        <w:pStyle w:val="Imprint"/>
        <w:spacing w:before="0" w:after="0"/>
        <w:rPr>
          <w:b/>
        </w:rPr>
      </w:pPr>
    </w:p>
    <w:p w14:paraId="488A6051" w14:textId="77777777" w:rsidR="006854CB" w:rsidRDefault="006854CB" w:rsidP="006854CB">
      <w:pPr>
        <w:pStyle w:val="Imprint"/>
        <w:spacing w:before="0" w:after="0"/>
        <w:rPr>
          <w:b/>
        </w:rPr>
      </w:pPr>
    </w:p>
    <w:p w14:paraId="7F9DD9D1" w14:textId="77777777" w:rsidR="006854CB" w:rsidRPr="006B77BB" w:rsidRDefault="006854CB" w:rsidP="006854CB">
      <w:pPr>
        <w:pStyle w:val="Imprint"/>
        <w:spacing w:before="0" w:after="0"/>
        <w:rPr>
          <w:b/>
        </w:rPr>
      </w:pPr>
      <w:r w:rsidRPr="006B77BB">
        <w:rPr>
          <w:b/>
        </w:rPr>
        <w:t>Disclaimer</w:t>
      </w:r>
    </w:p>
    <w:p w14:paraId="65BA1152" w14:textId="77777777" w:rsidR="006854CB" w:rsidRPr="00B252CB" w:rsidRDefault="006854CB" w:rsidP="006854CB">
      <w:pPr>
        <w:pStyle w:val="BodyText"/>
        <w:spacing w:after="0"/>
      </w:pPr>
      <w:r w:rsidRPr="00B252CB">
        <w:t>The information in this publication is, according to the Ministry for the Environment’s best efforts, accurate at the time of publication. The information provided does not alter the laws of New Zealand and other official guidelines or requirements. Users should take specific advice from qualified professional people before undertaking any action</w:t>
      </w:r>
      <w:r>
        <w:t>,</w:t>
      </w:r>
      <w:r w:rsidRPr="00B252CB">
        <w:t xml:space="preserve"> as a result of information obtained from this publication. The Ministry for the Environment does not accept any responsibility or liability whether in contract, tort, equity or otherwise</w:t>
      </w:r>
      <w:r>
        <w:t>,</w:t>
      </w:r>
      <w:r w:rsidRPr="00B252CB">
        <w:t xml:space="preserve"> for any action taken as a result of reading, or reliance placed on the Ministry for the Environment because of having read any part, or all, of the information in this publication or for any error, or inadequacy, deficiency, flaw in or omission from the information provided in this publication.</w:t>
      </w:r>
    </w:p>
    <w:p w14:paraId="2E37744C" w14:textId="77777777" w:rsidR="006854CB" w:rsidRDefault="006854CB" w:rsidP="006854CB">
      <w:pPr>
        <w:pStyle w:val="Imprint"/>
        <w:spacing w:after="0"/>
        <w:rPr>
          <w:b/>
        </w:rPr>
      </w:pPr>
    </w:p>
    <w:p w14:paraId="2075449A" w14:textId="77777777" w:rsidR="006854CB" w:rsidRPr="005D6D89" w:rsidRDefault="006854CB" w:rsidP="006854CB">
      <w:pPr>
        <w:pStyle w:val="Imprint"/>
        <w:spacing w:after="0"/>
        <w:rPr>
          <w:b/>
        </w:rPr>
      </w:pPr>
      <w:r w:rsidRPr="005D6D89">
        <w:rPr>
          <w:b/>
        </w:rPr>
        <w:t>Acknowledgements</w:t>
      </w:r>
    </w:p>
    <w:p w14:paraId="4DD59C3D" w14:textId="77777777" w:rsidR="006854CB" w:rsidRPr="005D6D89" w:rsidRDefault="006854CB" w:rsidP="006854CB">
      <w:pPr>
        <w:pStyle w:val="Imprint"/>
      </w:pPr>
      <w:r w:rsidRPr="005D6D89">
        <w:t>Prepared for the Ministry for the Environment by a consortium led by AECOM, including Tonkin + Taylor Ltd, NIWA and Latitude and a number of independent contractors.</w:t>
      </w:r>
    </w:p>
    <w:p w14:paraId="16D7B744" w14:textId="77777777" w:rsidR="006854CB" w:rsidRPr="006B77BB" w:rsidRDefault="006854CB" w:rsidP="006854CB">
      <w:pPr>
        <w:pStyle w:val="Imprint"/>
      </w:pPr>
    </w:p>
    <w:p w14:paraId="6C9E5CC7" w14:textId="77777777" w:rsidR="006854CB" w:rsidRDefault="006854CB" w:rsidP="006854CB">
      <w:pPr>
        <w:pStyle w:val="Imprint"/>
        <w:spacing w:after="240"/>
      </w:pPr>
    </w:p>
    <w:p w14:paraId="125A3D86" w14:textId="69597778" w:rsidR="006854CB" w:rsidRDefault="006854CB" w:rsidP="006854CB">
      <w:pPr>
        <w:pStyle w:val="Imprint"/>
        <w:spacing w:after="240"/>
      </w:pPr>
    </w:p>
    <w:p w14:paraId="284928A3" w14:textId="77777777" w:rsidR="004861E2" w:rsidRDefault="004861E2" w:rsidP="006854CB">
      <w:pPr>
        <w:pStyle w:val="Imprint"/>
        <w:spacing w:after="240"/>
      </w:pPr>
    </w:p>
    <w:p w14:paraId="2AF701A4" w14:textId="6DADCD1D" w:rsidR="006854CB" w:rsidRPr="006B77BB" w:rsidRDefault="006854CB" w:rsidP="006854CB">
      <w:pPr>
        <w:pStyle w:val="Imprint"/>
        <w:spacing w:after="240"/>
      </w:pPr>
      <w:r w:rsidRPr="006B77BB">
        <w:t xml:space="preserve">Published in </w:t>
      </w:r>
      <w:bookmarkStart w:id="0" w:name="_GoBack"/>
      <w:bookmarkEnd w:id="0"/>
      <w:r w:rsidR="00406F68">
        <w:t>August</w:t>
      </w:r>
      <w:r w:rsidR="00406F68" w:rsidRPr="00663783">
        <w:t xml:space="preserve"> </w:t>
      </w:r>
      <w:r>
        <w:t>2020</w:t>
      </w:r>
      <w:r w:rsidRPr="006B77BB">
        <w:t xml:space="preserve"> by the</w:t>
      </w:r>
      <w:r w:rsidRPr="006B77BB">
        <w:br/>
        <w:t xml:space="preserve">Ministry for the Environment </w:t>
      </w:r>
      <w:r w:rsidRPr="006B77BB">
        <w:br/>
        <w:t>Manatū Mō Te Taiao</w:t>
      </w:r>
      <w:r w:rsidRPr="006B77BB">
        <w:br/>
        <w:t>PO Box 10362, Wellington 6143, New Zealand</w:t>
      </w:r>
    </w:p>
    <w:p w14:paraId="6106C0C0" w14:textId="77777777" w:rsidR="006854CB" w:rsidRPr="006B77BB" w:rsidRDefault="006854CB" w:rsidP="006854CB">
      <w:pPr>
        <w:pStyle w:val="Imprint"/>
        <w:tabs>
          <w:tab w:val="left" w:pos="720"/>
        </w:tabs>
        <w:ind w:left="720" w:hanging="720"/>
      </w:pPr>
      <w:r>
        <w:t>ISBN: 978-1-98-857995-5</w:t>
      </w:r>
      <w:r w:rsidRPr="006B77BB">
        <w:t xml:space="preserve"> (online)</w:t>
      </w:r>
    </w:p>
    <w:p w14:paraId="5B1D6D3A" w14:textId="77777777" w:rsidR="006854CB" w:rsidRPr="006B77BB" w:rsidRDefault="006854CB" w:rsidP="006854CB">
      <w:pPr>
        <w:pStyle w:val="Imprint"/>
        <w:ind w:left="720" w:hanging="720"/>
      </w:pPr>
      <w:r w:rsidRPr="006B77BB">
        <w:t xml:space="preserve">Publication number: </w:t>
      </w:r>
      <w:r w:rsidRPr="00756486">
        <w:t>ME 1</w:t>
      </w:r>
      <w:r>
        <w:t>508</w:t>
      </w:r>
    </w:p>
    <w:p w14:paraId="12F41DFE" w14:textId="77777777" w:rsidR="006854CB" w:rsidRPr="006B77BB" w:rsidRDefault="006854CB" w:rsidP="006854CB">
      <w:pPr>
        <w:pStyle w:val="Imprint"/>
        <w:spacing w:after="80"/>
      </w:pPr>
      <w:r w:rsidRPr="006B77BB">
        <w:t xml:space="preserve">© Crown copyright New Zealand </w:t>
      </w:r>
      <w:r>
        <w:t>2020</w:t>
      </w:r>
    </w:p>
    <w:p w14:paraId="3A2F5D89" w14:textId="77777777" w:rsidR="006854CB" w:rsidRDefault="006854CB" w:rsidP="006854CB">
      <w:pPr>
        <w:pStyle w:val="Imprint"/>
        <w:spacing w:before="240" w:after="0"/>
        <w:rPr>
          <w:rStyle w:val="Hyperlink"/>
          <w:color w:val="auto"/>
        </w:rPr>
      </w:pPr>
      <w:r w:rsidRPr="006B77BB">
        <w:t xml:space="preserve">This document is available on the Ministry for the Environment website: </w:t>
      </w:r>
      <w:hyperlink r:id="rId11" w:history="1">
        <w:r w:rsidRPr="006B77BB">
          <w:rPr>
            <w:rStyle w:val="Hyperlink"/>
          </w:rPr>
          <w:t>www.mfe.govt.nz</w:t>
        </w:r>
      </w:hyperlink>
      <w:r w:rsidRPr="006B77BB">
        <w:rPr>
          <w:rStyle w:val="Hyperlink"/>
          <w:color w:val="auto"/>
        </w:rPr>
        <w:t>.</w:t>
      </w:r>
    </w:p>
    <w:p w14:paraId="27AE6B5C" w14:textId="77777777" w:rsidR="004861E2" w:rsidRDefault="006854CB" w:rsidP="006854CB">
      <w:pPr>
        <w:pStyle w:val="Imprint"/>
        <w:spacing w:before="240" w:after="0"/>
        <w:sectPr w:rsidR="004861E2" w:rsidSect="00103A95">
          <w:footerReference w:type="even" r:id="rId12"/>
          <w:footerReference w:type="default" r:id="rId13"/>
          <w:pgSz w:w="11907" w:h="16840" w:code="9"/>
          <w:pgMar w:top="1134" w:right="1701" w:bottom="1134" w:left="1701" w:header="567" w:footer="567" w:gutter="0"/>
          <w:cols w:space="720"/>
          <w:docGrid w:linePitch="299"/>
        </w:sectPr>
      </w:pPr>
      <w:r>
        <w:rPr>
          <w:noProof/>
        </w:rPr>
        <w:drawing>
          <wp:inline distT="0" distB="0" distL="0" distR="0" wp14:anchorId="717E3721" wp14:editId="1215E8C6">
            <wp:extent cx="2712746" cy="11708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12746" cy="1170842"/>
                    </a:xfrm>
                    <a:prstGeom prst="rect">
                      <a:avLst/>
                    </a:prstGeom>
                    <a:noFill/>
                  </pic:spPr>
                </pic:pic>
              </a:graphicData>
            </a:graphic>
          </wp:inline>
        </w:drawing>
      </w:r>
    </w:p>
    <w:p w14:paraId="643864A1" w14:textId="77777777" w:rsidR="0080531E" w:rsidRPr="006B77BB" w:rsidRDefault="0080531E" w:rsidP="008B68EC">
      <w:pPr>
        <w:pStyle w:val="Heading"/>
      </w:pPr>
      <w:r w:rsidRPr="006B77BB">
        <w:lastRenderedPageBreak/>
        <w:t>Contents</w:t>
      </w:r>
    </w:p>
    <w:p w14:paraId="73AE5251" w14:textId="51D728A0" w:rsidR="00AB221C" w:rsidRDefault="00775F57">
      <w:pPr>
        <w:pStyle w:val="TOC1"/>
        <w:rPr>
          <w:rFonts w:asciiTheme="minorHAnsi" w:hAnsiTheme="minorHAnsi"/>
          <w:noProof/>
        </w:rPr>
      </w:pPr>
      <w:r w:rsidRPr="006B77BB">
        <w:rPr>
          <w:color w:val="0092CF"/>
        </w:rPr>
        <w:fldChar w:fldCharType="begin"/>
      </w:r>
      <w:r w:rsidRPr="006B77BB">
        <w:rPr>
          <w:color w:val="0092CF"/>
        </w:rPr>
        <w:instrText xml:space="preserve"> TOC \h \z \t "Heading 1,1,Heading 2,2" </w:instrText>
      </w:r>
      <w:r w:rsidRPr="006B77BB">
        <w:rPr>
          <w:color w:val="0092CF"/>
        </w:rPr>
        <w:fldChar w:fldCharType="separate"/>
      </w:r>
      <w:hyperlink w:anchor="_Toc45888055" w:history="1">
        <w:r w:rsidR="00AB221C" w:rsidRPr="00850FA9">
          <w:rPr>
            <w:rStyle w:val="Hyperlink"/>
            <w:rFonts w:cs="Calibri"/>
            <w:noProof/>
            <w:w w:val="114"/>
          </w:rPr>
          <w:t>1</w:t>
        </w:r>
        <w:r w:rsidR="00AB221C">
          <w:rPr>
            <w:rFonts w:asciiTheme="minorHAnsi" w:hAnsiTheme="minorHAnsi"/>
            <w:noProof/>
          </w:rPr>
          <w:tab/>
        </w:r>
        <w:r w:rsidR="00AB221C" w:rsidRPr="00850FA9">
          <w:rPr>
            <w:rStyle w:val="Hyperlink"/>
            <w:noProof/>
          </w:rPr>
          <w:t>Introduction</w:t>
        </w:r>
        <w:r w:rsidR="00AB221C">
          <w:rPr>
            <w:noProof/>
            <w:webHidden/>
          </w:rPr>
          <w:tab/>
        </w:r>
        <w:r w:rsidR="00AB221C">
          <w:rPr>
            <w:noProof/>
            <w:webHidden/>
          </w:rPr>
          <w:fldChar w:fldCharType="begin"/>
        </w:r>
        <w:r w:rsidR="00AB221C">
          <w:rPr>
            <w:noProof/>
            <w:webHidden/>
          </w:rPr>
          <w:instrText xml:space="preserve"> PAGEREF _Toc45888055 \h </w:instrText>
        </w:r>
        <w:r w:rsidR="00AB221C">
          <w:rPr>
            <w:noProof/>
            <w:webHidden/>
          </w:rPr>
        </w:r>
        <w:r w:rsidR="00AB221C">
          <w:rPr>
            <w:noProof/>
            <w:webHidden/>
          </w:rPr>
          <w:fldChar w:fldCharType="separate"/>
        </w:r>
        <w:r w:rsidR="000E063A">
          <w:rPr>
            <w:noProof/>
            <w:webHidden/>
          </w:rPr>
          <w:t>10</w:t>
        </w:r>
        <w:r w:rsidR="00AB221C">
          <w:rPr>
            <w:noProof/>
            <w:webHidden/>
          </w:rPr>
          <w:fldChar w:fldCharType="end"/>
        </w:r>
      </w:hyperlink>
    </w:p>
    <w:p w14:paraId="0198EE15" w14:textId="7E26CD5A" w:rsidR="00AB221C" w:rsidRDefault="00406F68">
      <w:pPr>
        <w:pStyle w:val="TOC2"/>
        <w:tabs>
          <w:tab w:val="left" w:pos="1134"/>
        </w:tabs>
        <w:rPr>
          <w:rFonts w:asciiTheme="minorHAnsi" w:hAnsiTheme="minorHAnsi"/>
          <w:noProof/>
        </w:rPr>
      </w:pPr>
      <w:hyperlink w:anchor="_Toc45888056" w:history="1">
        <w:r w:rsidR="00AB221C" w:rsidRPr="00850FA9">
          <w:rPr>
            <w:rStyle w:val="Hyperlink"/>
            <w:noProof/>
          </w:rPr>
          <w:t>1.1</w:t>
        </w:r>
        <w:r w:rsidR="00AB221C">
          <w:rPr>
            <w:rFonts w:asciiTheme="minorHAnsi" w:hAnsiTheme="minorHAnsi"/>
            <w:noProof/>
          </w:rPr>
          <w:tab/>
        </w:r>
        <w:r w:rsidR="00AB221C" w:rsidRPr="00850FA9">
          <w:rPr>
            <w:rStyle w:val="Hyperlink"/>
            <w:noProof/>
          </w:rPr>
          <w:t>Purpose and format of this report</w:t>
        </w:r>
        <w:r w:rsidR="00AB221C">
          <w:rPr>
            <w:noProof/>
            <w:webHidden/>
          </w:rPr>
          <w:tab/>
        </w:r>
        <w:r w:rsidR="00AB221C">
          <w:rPr>
            <w:noProof/>
            <w:webHidden/>
          </w:rPr>
          <w:fldChar w:fldCharType="begin"/>
        </w:r>
        <w:r w:rsidR="00AB221C">
          <w:rPr>
            <w:noProof/>
            <w:webHidden/>
          </w:rPr>
          <w:instrText xml:space="preserve"> PAGEREF _Toc45888056 \h </w:instrText>
        </w:r>
        <w:r w:rsidR="00AB221C">
          <w:rPr>
            <w:noProof/>
            <w:webHidden/>
          </w:rPr>
        </w:r>
        <w:r w:rsidR="00AB221C">
          <w:rPr>
            <w:noProof/>
            <w:webHidden/>
          </w:rPr>
          <w:fldChar w:fldCharType="separate"/>
        </w:r>
        <w:r w:rsidR="000E063A">
          <w:rPr>
            <w:noProof/>
            <w:webHidden/>
          </w:rPr>
          <w:t>10</w:t>
        </w:r>
        <w:r w:rsidR="00AB221C">
          <w:rPr>
            <w:noProof/>
            <w:webHidden/>
          </w:rPr>
          <w:fldChar w:fldCharType="end"/>
        </w:r>
      </w:hyperlink>
    </w:p>
    <w:p w14:paraId="62F24A75" w14:textId="03D02F4B" w:rsidR="00AB221C" w:rsidRDefault="00406F68">
      <w:pPr>
        <w:pStyle w:val="TOC2"/>
        <w:tabs>
          <w:tab w:val="left" w:pos="1134"/>
        </w:tabs>
        <w:rPr>
          <w:rFonts w:asciiTheme="minorHAnsi" w:hAnsiTheme="minorHAnsi"/>
          <w:noProof/>
        </w:rPr>
      </w:pPr>
      <w:hyperlink w:anchor="_Toc45888057" w:history="1">
        <w:r w:rsidR="00AB221C" w:rsidRPr="00850FA9">
          <w:rPr>
            <w:rStyle w:val="Hyperlink"/>
            <w:noProof/>
          </w:rPr>
          <w:t>1.2</w:t>
        </w:r>
        <w:r w:rsidR="00AB221C">
          <w:rPr>
            <w:rFonts w:asciiTheme="minorHAnsi" w:hAnsiTheme="minorHAnsi"/>
            <w:noProof/>
          </w:rPr>
          <w:tab/>
        </w:r>
        <w:r w:rsidR="00AB221C" w:rsidRPr="00850FA9">
          <w:rPr>
            <w:rStyle w:val="Hyperlink"/>
            <w:noProof/>
          </w:rPr>
          <w:t>Overview of the value domains and cross</w:t>
        </w:r>
        <w:r w:rsidR="00AB221C" w:rsidRPr="00850FA9">
          <w:rPr>
            <w:rStyle w:val="Hyperlink"/>
            <w:noProof/>
          </w:rPr>
          <w:noBreakHyphen/>
          <w:t>cutting concepts</w:t>
        </w:r>
        <w:r w:rsidR="00AB221C">
          <w:rPr>
            <w:noProof/>
            <w:webHidden/>
          </w:rPr>
          <w:tab/>
        </w:r>
        <w:r w:rsidR="00AB221C">
          <w:rPr>
            <w:noProof/>
            <w:webHidden/>
          </w:rPr>
          <w:fldChar w:fldCharType="begin"/>
        </w:r>
        <w:r w:rsidR="00AB221C">
          <w:rPr>
            <w:noProof/>
            <w:webHidden/>
          </w:rPr>
          <w:instrText xml:space="preserve"> PAGEREF _Toc45888057 \h </w:instrText>
        </w:r>
        <w:r w:rsidR="00AB221C">
          <w:rPr>
            <w:noProof/>
            <w:webHidden/>
          </w:rPr>
        </w:r>
        <w:r w:rsidR="00AB221C">
          <w:rPr>
            <w:noProof/>
            <w:webHidden/>
          </w:rPr>
          <w:fldChar w:fldCharType="separate"/>
        </w:r>
        <w:r w:rsidR="000E063A">
          <w:rPr>
            <w:noProof/>
            <w:webHidden/>
          </w:rPr>
          <w:t>11</w:t>
        </w:r>
        <w:r w:rsidR="00AB221C">
          <w:rPr>
            <w:noProof/>
            <w:webHidden/>
          </w:rPr>
          <w:fldChar w:fldCharType="end"/>
        </w:r>
      </w:hyperlink>
    </w:p>
    <w:p w14:paraId="041F5881" w14:textId="420488FE" w:rsidR="00AB221C" w:rsidRDefault="00406F68">
      <w:pPr>
        <w:pStyle w:val="TOC2"/>
        <w:tabs>
          <w:tab w:val="left" w:pos="1134"/>
        </w:tabs>
        <w:rPr>
          <w:rFonts w:asciiTheme="minorHAnsi" w:hAnsiTheme="minorHAnsi"/>
          <w:noProof/>
        </w:rPr>
      </w:pPr>
      <w:hyperlink w:anchor="_Toc45888058" w:history="1">
        <w:r w:rsidR="00AB221C" w:rsidRPr="00850FA9">
          <w:rPr>
            <w:rStyle w:val="Hyperlink"/>
            <w:noProof/>
          </w:rPr>
          <w:t>1.3</w:t>
        </w:r>
        <w:r w:rsidR="00AB221C">
          <w:rPr>
            <w:rFonts w:asciiTheme="minorHAnsi" w:hAnsiTheme="minorHAnsi"/>
            <w:noProof/>
          </w:rPr>
          <w:tab/>
        </w:r>
        <w:r w:rsidR="00AB221C" w:rsidRPr="00850FA9">
          <w:rPr>
            <w:rStyle w:val="Hyperlink"/>
            <w:noProof/>
          </w:rPr>
          <w:t>Key concepts</w:t>
        </w:r>
        <w:r w:rsidR="00AB221C">
          <w:rPr>
            <w:noProof/>
            <w:webHidden/>
          </w:rPr>
          <w:tab/>
        </w:r>
        <w:r w:rsidR="00AB221C">
          <w:rPr>
            <w:noProof/>
            <w:webHidden/>
          </w:rPr>
          <w:fldChar w:fldCharType="begin"/>
        </w:r>
        <w:r w:rsidR="00AB221C">
          <w:rPr>
            <w:noProof/>
            <w:webHidden/>
          </w:rPr>
          <w:instrText xml:space="preserve"> PAGEREF _Toc45888058 \h </w:instrText>
        </w:r>
        <w:r w:rsidR="00AB221C">
          <w:rPr>
            <w:noProof/>
            <w:webHidden/>
          </w:rPr>
        </w:r>
        <w:r w:rsidR="00AB221C">
          <w:rPr>
            <w:noProof/>
            <w:webHidden/>
          </w:rPr>
          <w:fldChar w:fldCharType="separate"/>
        </w:r>
        <w:r w:rsidR="000E063A">
          <w:rPr>
            <w:noProof/>
            <w:webHidden/>
          </w:rPr>
          <w:t>15</w:t>
        </w:r>
        <w:r w:rsidR="00AB221C">
          <w:rPr>
            <w:noProof/>
            <w:webHidden/>
          </w:rPr>
          <w:fldChar w:fldCharType="end"/>
        </w:r>
      </w:hyperlink>
    </w:p>
    <w:p w14:paraId="4192FE51" w14:textId="30AA9B10" w:rsidR="00AB221C" w:rsidRDefault="00406F68">
      <w:pPr>
        <w:pStyle w:val="TOC1"/>
        <w:rPr>
          <w:rFonts w:asciiTheme="minorHAnsi" w:hAnsiTheme="minorHAnsi"/>
          <w:noProof/>
        </w:rPr>
      </w:pPr>
      <w:hyperlink w:anchor="_Toc45888059" w:history="1">
        <w:r w:rsidR="00AB221C" w:rsidRPr="00850FA9">
          <w:rPr>
            <w:rStyle w:val="Hyperlink"/>
            <w:noProof/>
          </w:rPr>
          <w:t>2</w:t>
        </w:r>
        <w:r w:rsidR="00AB221C">
          <w:rPr>
            <w:rFonts w:asciiTheme="minorHAnsi" w:hAnsiTheme="minorHAnsi"/>
            <w:noProof/>
          </w:rPr>
          <w:tab/>
        </w:r>
        <w:r w:rsidR="00AB221C" w:rsidRPr="00850FA9">
          <w:rPr>
            <w:rStyle w:val="Hyperlink"/>
            <w:noProof/>
          </w:rPr>
          <w:t>Climate change in New Zealand</w:t>
        </w:r>
        <w:r w:rsidR="00AB221C">
          <w:rPr>
            <w:noProof/>
            <w:webHidden/>
          </w:rPr>
          <w:tab/>
        </w:r>
        <w:r w:rsidR="00AB221C">
          <w:rPr>
            <w:noProof/>
            <w:webHidden/>
          </w:rPr>
          <w:fldChar w:fldCharType="begin"/>
        </w:r>
        <w:r w:rsidR="00AB221C">
          <w:rPr>
            <w:noProof/>
            <w:webHidden/>
          </w:rPr>
          <w:instrText xml:space="preserve"> PAGEREF _Toc45888059 \h </w:instrText>
        </w:r>
        <w:r w:rsidR="00AB221C">
          <w:rPr>
            <w:noProof/>
            <w:webHidden/>
          </w:rPr>
        </w:r>
        <w:r w:rsidR="00AB221C">
          <w:rPr>
            <w:noProof/>
            <w:webHidden/>
          </w:rPr>
          <w:fldChar w:fldCharType="separate"/>
        </w:r>
        <w:r w:rsidR="000E063A">
          <w:rPr>
            <w:noProof/>
            <w:webHidden/>
          </w:rPr>
          <w:t>18</w:t>
        </w:r>
        <w:r w:rsidR="00AB221C">
          <w:rPr>
            <w:noProof/>
            <w:webHidden/>
          </w:rPr>
          <w:fldChar w:fldCharType="end"/>
        </w:r>
      </w:hyperlink>
    </w:p>
    <w:p w14:paraId="3F333EC5" w14:textId="0097E36D" w:rsidR="00AB221C" w:rsidRDefault="00406F68">
      <w:pPr>
        <w:pStyle w:val="TOC2"/>
        <w:tabs>
          <w:tab w:val="left" w:pos="1134"/>
        </w:tabs>
        <w:rPr>
          <w:rFonts w:asciiTheme="minorHAnsi" w:hAnsiTheme="minorHAnsi"/>
          <w:noProof/>
        </w:rPr>
      </w:pPr>
      <w:hyperlink w:anchor="_Toc45888060" w:history="1">
        <w:r w:rsidR="00AB221C" w:rsidRPr="00850FA9">
          <w:rPr>
            <w:rStyle w:val="Hyperlink"/>
            <w:noProof/>
          </w:rPr>
          <w:t>2.1</w:t>
        </w:r>
        <w:r w:rsidR="00AB221C">
          <w:rPr>
            <w:rFonts w:asciiTheme="minorHAnsi" w:hAnsiTheme="minorHAnsi"/>
            <w:noProof/>
          </w:rPr>
          <w:tab/>
        </w:r>
        <w:r w:rsidR="00AB221C" w:rsidRPr="00850FA9">
          <w:rPr>
            <w:rStyle w:val="Hyperlink"/>
            <w:noProof/>
          </w:rPr>
          <w:t>Overview</w:t>
        </w:r>
        <w:r w:rsidR="00AB221C">
          <w:rPr>
            <w:noProof/>
            <w:webHidden/>
          </w:rPr>
          <w:tab/>
        </w:r>
        <w:r w:rsidR="00AB221C">
          <w:rPr>
            <w:noProof/>
            <w:webHidden/>
          </w:rPr>
          <w:fldChar w:fldCharType="begin"/>
        </w:r>
        <w:r w:rsidR="00AB221C">
          <w:rPr>
            <w:noProof/>
            <w:webHidden/>
          </w:rPr>
          <w:instrText xml:space="preserve"> PAGEREF _Toc45888060 \h </w:instrText>
        </w:r>
        <w:r w:rsidR="00AB221C">
          <w:rPr>
            <w:noProof/>
            <w:webHidden/>
          </w:rPr>
        </w:r>
        <w:r w:rsidR="00AB221C">
          <w:rPr>
            <w:noProof/>
            <w:webHidden/>
          </w:rPr>
          <w:fldChar w:fldCharType="separate"/>
        </w:r>
        <w:r w:rsidR="000E063A">
          <w:rPr>
            <w:noProof/>
            <w:webHidden/>
          </w:rPr>
          <w:t>18</w:t>
        </w:r>
        <w:r w:rsidR="00AB221C">
          <w:rPr>
            <w:noProof/>
            <w:webHidden/>
          </w:rPr>
          <w:fldChar w:fldCharType="end"/>
        </w:r>
      </w:hyperlink>
    </w:p>
    <w:p w14:paraId="2BFBE123" w14:textId="37E76BD0" w:rsidR="00AB221C" w:rsidRDefault="00406F68">
      <w:pPr>
        <w:pStyle w:val="TOC2"/>
        <w:tabs>
          <w:tab w:val="left" w:pos="1134"/>
        </w:tabs>
        <w:rPr>
          <w:rFonts w:asciiTheme="minorHAnsi" w:hAnsiTheme="minorHAnsi"/>
          <w:noProof/>
        </w:rPr>
      </w:pPr>
      <w:hyperlink w:anchor="_Toc45888061" w:history="1">
        <w:r w:rsidR="00AB221C" w:rsidRPr="00850FA9">
          <w:rPr>
            <w:rStyle w:val="Hyperlink"/>
            <w:noProof/>
          </w:rPr>
          <w:t>2.2</w:t>
        </w:r>
        <w:r w:rsidR="00AB221C">
          <w:rPr>
            <w:rFonts w:asciiTheme="minorHAnsi" w:hAnsiTheme="minorHAnsi"/>
            <w:noProof/>
          </w:rPr>
          <w:tab/>
        </w:r>
        <w:r w:rsidR="00AB221C" w:rsidRPr="00850FA9">
          <w:rPr>
            <w:rStyle w:val="Hyperlink"/>
            <w:noProof/>
          </w:rPr>
          <w:t>Global context</w:t>
        </w:r>
        <w:r w:rsidR="00AB221C">
          <w:rPr>
            <w:noProof/>
            <w:webHidden/>
          </w:rPr>
          <w:tab/>
        </w:r>
        <w:r w:rsidR="00AB221C">
          <w:rPr>
            <w:noProof/>
            <w:webHidden/>
          </w:rPr>
          <w:fldChar w:fldCharType="begin"/>
        </w:r>
        <w:r w:rsidR="00AB221C">
          <w:rPr>
            <w:noProof/>
            <w:webHidden/>
          </w:rPr>
          <w:instrText xml:space="preserve"> PAGEREF _Toc45888061 \h </w:instrText>
        </w:r>
        <w:r w:rsidR="00AB221C">
          <w:rPr>
            <w:noProof/>
            <w:webHidden/>
          </w:rPr>
        </w:r>
        <w:r w:rsidR="00AB221C">
          <w:rPr>
            <w:noProof/>
            <w:webHidden/>
          </w:rPr>
          <w:fldChar w:fldCharType="separate"/>
        </w:r>
        <w:r w:rsidR="000E063A">
          <w:rPr>
            <w:noProof/>
            <w:webHidden/>
          </w:rPr>
          <w:t>19</w:t>
        </w:r>
        <w:r w:rsidR="00AB221C">
          <w:rPr>
            <w:noProof/>
            <w:webHidden/>
          </w:rPr>
          <w:fldChar w:fldCharType="end"/>
        </w:r>
      </w:hyperlink>
    </w:p>
    <w:p w14:paraId="78F8BFD2" w14:textId="15EEDC14" w:rsidR="00AB221C" w:rsidRDefault="00406F68">
      <w:pPr>
        <w:pStyle w:val="TOC2"/>
        <w:tabs>
          <w:tab w:val="left" w:pos="1134"/>
        </w:tabs>
        <w:rPr>
          <w:rFonts w:asciiTheme="minorHAnsi" w:hAnsiTheme="minorHAnsi"/>
          <w:noProof/>
        </w:rPr>
      </w:pPr>
      <w:hyperlink w:anchor="_Toc45888062" w:history="1">
        <w:r w:rsidR="00AB221C" w:rsidRPr="00850FA9">
          <w:rPr>
            <w:rStyle w:val="Hyperlink"/>
            <w:noProof/>
          </w:rPr>
          <w:t>2.3</w:t>
        </w:r>
        <w:r w:rsidR="00AB221C">
          <w:rPr>
            <w:rFonts w:asciiTheme="minorHAnsi" w:hAnsiTheme="minorHAnsi"/>
            <w:noProof/>
          </w:rPr>
          <w:tab/>
        </w:r>
        <w:r w:rsidR="00AB221C" w:rsidRPr="00850FA9">
          <w:rPr>
            <w:rStyle w:val="Hyperlink"/>
            <w:noProof/>
          </w:rPr>
          <w:t>Climate projections</w:t>
        </w:r>
        <w:r w:rsidR="00AB221C">
          <w:rPr>
            <w:noProof/>
            <w:webHidden/>
          </w:rPr>
          <w:tab/>
        </w:r>
        <w:r w:rsidR="00AB221C">
          <w:rPr>
            <w:noProof/>
            <w:webHidden/>
          </w:rPr>
          <w:fldChar w:fldCharType="begin"/>
        </w:r>
        <w:r w:rsidR="00AB221C">
          <w:rPr>
            <w:noProof/>
            <w:webHidden/>
          </w:rPr>
          <w:instrText xml:space="preserve"> PAGEREF _Toc45888062 \h </w:instrText>
        </w:r>
        <w:r w:rsidR="00AB221C">
          <w:rPr>
            <w:noProof/>
            <w:webHidden/>
          </w:rPr>
        </w:r>
        <w:r w:rsidR="00AB221C">
          <w:rPr>
            <w:noProof/>
            <w:webHidden/>
          </w:rPr>
          <w:fldChar w:fldCharType="separate"/>
        </w:r>
        <w:r w:rsidR="000E063A">
          <w:rPr>
            <w:noProof/>
            <w:webHidden/>
          </w:rPr>
          <w:t>21</w:t>
        </w:r>
        <w:r w:rsidR="00AB221C">
          <w:rPr>
            <w:noProof/>
            <w:webHidden/>
          </w:rPr>
          <w:fldChar w:fldCharType="end"/>
        </w:r>
      </w:hyperlink>
    </w:p>
    <w:p w14:paraId="79E3DFC2" w14:textId="78093EA9" w:rsidR="00AB221C" w:rsidRDefault="00406F68">
      <w:pPr>
        <w:pStyle w:val="TOC2"/>
        <w:tabs>
          <w:tab w:val="left" w:pos="1134"/>
        </w:tabs>
        <w:rPr>
          <w:rFonts w:asciiTheme="minorHAnsi" w:hAnsiTheme="minorHAnsi"/>
          <w:noProof/>
        </w:rPr>
      </w:pPr>
      <w:hyperlink w:anchor="_Toc45888063" w:history="1">
        <w:r w:rsidR="00AB221C" w:rsidRPr="00850FA9">
          <w:rPr>
            <w:rStyle w:val="Hyperlink"/>
            <w:noProof/>
          </w:rPr>
          <w:t>2.4</w:t>
        </w:r>
        <w:r w:rsidR="00AB221C">
          <w:rPr>
            <w:rFonts w:asciiTheme="minorHAnsi" w:hAnsiTheme="minorHAnsi"/>
            <w:noProof/>
          </w:rPr>
          <w:tab/>
        </w:r>
        <w:r w:rsidR="00AB221C" w:rsidRPr="00850FA9">
          <w:rPr>
            <w:rStyle w:val="Hyperlink"/>
            <w:noProof/>
          </w:rPr>
          <w:t>Climate projections and hazards</w:t>
        </w:r>
        <w:r w:rsidR="00AB221C">
          <w:rPr>
            <w:noProof/>
            <w:webHidden/>
          </w:rPr>
          <w:tab/>
        </w:r>
        <w:r w:rsidR="00AB221C">
          <w:rPr>
            <w:noProof/>
            <w:webHidden/>
          </w:rPr>
          <w:fldChar w:fldCharType="begin"/>
        </w:r>
        <w:r w:rsidR="00AB221C">
          <w:rPr>
            <w:noProof/>
            <w:webHidden/>
          </w:rPr>
          <w:instrText xml:space="preserve"> PAGEREF _Toc45888063 \h </w:instrText>
        </w:r>
        <w:r w:rsidR="00AB221C">
          <w:rPr>
            <w:noProof/>
            <w:webHidden/>
          </w:rPr>
        </w:r>
        <w:r w:rsidR="00AB221C">
          <w:rPr>
            <w:noProof/>
            <w:webHidden/>
          </w:rPr>
          <w:fldChar w:fldCharType="separate"/>
        </w:r>
        <w:r w:rsidR="000E063A">
          <w:rPr>
            <w:noProof/>
            <w:webHidden/>
          </w:rPr>
          <w:t>22</w:t>
        </w:r>
        <w:r w:rsidR="00AB221C">
          <w:rPr>
            <w:noProof/>
            <w:webHidden/>
          </w:rPr>
          <w:fldChar w:fldCharType="end"/>
        </w:r>
      </w:hyperlink>
    </w:p>
    <w:p w14:paraId="360C1B13" w14:textId="7A0DEF7C" w:rsidR="00AB221C" w:rsidRDefault="00406F68">
      <w:pPr>
        <w:pStyle w:val="TOC2"/>
        <w:tabs>
          <w:tab w:val="left" w:pos="1134"/>
        </w:tabs>
        <w:rPr>
          <w:rFonts w:asciiTheme="minorHAnsi" w:hAnsiTheme="minorHAnsi"/>
          <w:noProof/>
        </w:rPr>
      </w:pPr>
      <w:hyperlink w:anchor="_Toc45888064" w:history="1">
        <w:r w:rsidR="00AB221C" w:rsidRPr="00850FA9">
          <w:rPr>
            <w:rStyle w:val="Hyperlink"/>
            <w:noProof/>
          </w:rPr>
          <w:t>2.5</w:t>
        </w:r>
        <w:r w:rsidR="00AB221C">
          <w:rPr>
            <w:rFonts w:asciiTheme="minorHAnsi" w:hAnsiTheme="minorHAnsi"/>
            <w:noProof/>
          </w:rPr>
          <w:tab/>
        </w:r>
        <w:r w:rsidR="00AB221C" w:rsidRPr="00850FA9">
          <w:rPr>
            <w:rStyle w:val="Hyperlink"/>
            <w:noProof/>
          </w:rPr>
          <w:t>Temperature</w:t>
        </w:r>
        <w:r w:rsidR="00AB221C">
          <w:rPr>
            <w:noProof/>
            <w:webHidden/>
          </w:rPr>
          <w:tab/>
        </w:r>
        <w:r w:rsidR="00AB221C">
          <w:rPr>
            <w:noProof/>
            <w:webHidden/>
          </w:rPr>
          <w:fldChar w:fldCharType="begin"/>
        </w:r>
        <w:r w:rsidR="00AB221C">
          <w:rPr>
            <w:noProof/>
            <w:webHidden/>
          </w:rPr>
          <w:instrText xml:space="preserve"> PAGEREF _Toc45888064 \h </w:instrText>
        </w:r>
        <w:r w:rsidR="00AB221C">
          <w:rPr>
            <w:noProof/>
            <w:webHidden/>
          </w:rPr>
        </w:r>
        <w:r w:rsidR="00AB221C">
          <w:rPr>
            <w:noProof/>
            <w:webHidden/>
          </w:rPr>
          <w:fldChar w:fldCharType="separate"/>
        </w:r>
        <w:r w:rsidR="000E063A">
          <w:rPr>
            <w:noProof/>
            <w:webHidden/>
          </w:rPr>
          <w:t>23</w:t>
        </w:r>
        <w:r w:rsidR="00AB221C">
          <w:rPr>
            <w:noProof/>
            <w:webHidden/>
          </w:rPr>
          <w:fldChar w:fldCharType="end"/>
        </w:r>
      </w:hyperlink>
    </w:p>
    <w:p w14:paraId="09777CA6" w14:textId="1381A2E7" w:rsidR="00AB221C" w:rsidRDefault="00406F68">
      <w:pPr>
        <w:pStyle w:val="TOC2"/>
        <w:tabs>
          <w:tab w:val="left" w:pos="1134"/>
        </w:tabs>
        <w:rPr>
          <w:rFonts w:asciiTheme="minorHAnsi" w:hAnsiTheme="minorHAnsi"/>
          <w:noProof/>
        </w:rPr>
      </w:pPr>
      <w:hyperlink w:anchor="_Toc45888065" w:history="1">
        <w:r w:rsidR="00AB221C" w:rsidRPr="00850FA9">
          <w:rPr>
            <w:rStyle w:val="Hyperlink"/>
            <w:noProof/>
          </w:rPr>
          <w:t>2.6</w:t>
        </w:r>
        <w:r w:rsidR="00AB221C">
          <w:rPr>
            <w:rFonts w:asciiTheme="minorHAnsi" w:hAnsiTheme="minorHAnsi"/>
            <w:noProof/>
          </w:rPr>
          <w:tab/>
        </w:r>
        <w:r w:rsidR="00AB221C" w:rsidRPr="00850FA9">
          <w:rPr>
            <w:rStyle w:val="Hyperlink"/>
            <w:noProof/>
          </w:rPr>
          <w:t>Precipitation</w:t>
        </w:r>
        <w:r w:rsidR="00AB221C">
          <w:rPr>
            <w:noProof/>
            <w:webHidden/>
          </w:rPr>
          <w:tab/>
        </w:r>
        <w:r w:rsidR="00AB221C">
          <w:rPr>
            <w:noProof/>
            <w:webHidden/>
          </w:rPr>
          <w:fldChar w:fldCharType="begin"/>
        </w:r>
        <w:r w:rsidR="00AB221C">
          <w:rPr>
            <w:noProof/>
            <w:webHidden/>
          </w:rPr>
          <w:instrText xml:space="preserve"> PAGEREF _Toc45888065 \h </w:instrText>
        </w:r>
        <w:r w:rsidR="00AB221C">
          <w:rPr>
            <w:noProof/>
            <w:webHidden/>
          </w:rPr>
        </w:r>
        <w:r w:rsidR="00AB221C">
          <w:rPr>
            <w:noProof/>
            <w:webHidden/>
          </w:rPr>
          <w:fldChar w:fldCharType="separate"/>
        </w:r>
        <w:r w:rsidR="000E063A">
          <w:rPr>
            <w:noProof/>
            <w:webHidden/>
          </w:rPr>
          <w:t>26</w:t>
        </w:r>
        <w:r w:rsidR="00AB221C">
          <w:rPr>
            <w:noProof/>
            <w:webHidden/>
          </w:rPr>
          <w:fldChar w:fldCharType="end"/>
        </w:r>
      </w:hyperlink>
    </w:p>
    <w:p w14:paraId="47F5B07D" w14:textId="643EB8AA" w:rsidR="00AB221C" w:rsidRDefault="00406F68">
      <w:pPr>
        <w:pStyle w:val="TOC2"/>
        <w:tabs>
          <w:tab w:val="left" w:pos="1134"/>
        </w:tabs>
        <w:rPr>
          <w:rFonts w:asciiTheme="minorHAnsi" w:hAnsiTheme="minorHAnsi"/>
          <w:noProof/>
        </w:rPr>
      </w:pPr>
      <w:hyperlink w:anchor="_Toc45888066" w:history="1">
        <w:r w:rsidR="00AB221C" w:rsidRPr="00850FA9">
          <w:rPr>
            <w:rStyle w:val="Hyperlink"/>
            <w:noProof/>
          </w:rPr>
          <w:t>2.7</w:t>
        </w:r>
        <w:r w:rsidR="00AB221C">
          <w:rPr>
            <w:rFonts w:asciiTheme="minorHAnsi" w:hAnsiTheme="minorHAnsi"/>
            <w:noProof/>
          </w:rPr>
          <w:tab/>
        </w:r>
        <w:r w:rsidR="00AB221C" w:rsidRPr="00850FA9">
          <w:rPr>
            <w:rStyle w:val="Hyperlink"/>
            <w:noProof/>
          </w:rPr>
          <w:t>Drought</w:t>
        </w:r>
        <w:r w:rsidR="00AB221C">
          <w:rPr>
            <w:noProof/>
            <w:webHidden/>
          </w:rPr>
          <w:tab/>
        </w:r>
        <w:r w:rsidR="00AB221C">
          <w:rPr>
            <w:noProof/>
            <w:webHidden/>
          </w:rPr>
          <w:fldChar w:fldCharType="begin"/>
        </w:r>
        <w:r w:rsidR="00AB221C">
          <w:rPr>
            <w:noProof/>
            <w:webHidden/>
          </w:rPr>
          <w:instrText xml:space="preserve"> PAGEREF _Toc45888066 \h </w:instrText>
        </w:r>
        <w:r w:rsidR="00AB221C">
          <w:rPr>
            <w:noProof/>
            <w:webHidden/>
          </w:rPr>
        </w:r>
        <w:r w:rsidR="00AB221C">
          <w:rPr>
            <w:noProof/>
            <w:webHidden/>
          </w:rPr>
          <w:fldChar w:fldCharType="separate"/>
        </w:r>
        <w:r w:rsidR="000E063A">
          <w:rPr>
            <w:noProof/>
            <w:webHidden/>
          </w:rPr>
          <w:t>29</w:t>
        </w:r>
        <w:r w:rsidR="00AB221C">
          <w:rPr>
            <w:noProof/>
            <w:webHidden/>
          </w:rPr>
          <w:fldChar w:fldCharType="end"/>
        </w:r>
      </w:hyperlink>
    </w:p>
    <w:p w14:paraId="3780907D" w14:textId="75BD0421" w:rsidR="00AB221C" w:rsidRDefault="00406F68">
      <w:pPr>
        <w:pStyle w:val="TOC2"/>
        <w:tabs>
          <w:tab w:val="left" w:pos="1134"/>
        </w:tabs>
        <w:rPr>
          <w:rFonts w:asciiTheme="minorHAnsi" w:hAnsiTheme="minorHAnsi"/>
          <w:noProof/>
        </w:rPr>
      </w:pPr>
      <w:hyperlink w:anchor="_Toc45888067" w:history="1">
        <w:r w:rsidR="00AB221C" w:rsidRPr="00850FA9">
          <w:rPr>
            <w:rStyle w:val="Hyperlink"/>
            <w:noProof/>
          </w:rPr>
          <w:t>2.8</w:t>
        </w:r>
        <w:r w:rsidR="00AB221C">
          <w:rPr>
            <w:rFonts w:asciiTheme="minorHAnsi" w:hAnsiTheme="minorHAnsi"/>
            <w:noProof/>
          </w:rPr>
          <w:tab/>
        </w:r>
        <w:r w:rsidR="00AB221C" w:rsidRPr="00850FA9">
          <w:rPr>
            <w:rStyle w:val="Hyperlink"/>
            <w:noProof/>
          </w:rPr>
          <w:t>Wind</w:t>
        </w:r>
        <w:r w:rsidR="00AB221C">
          <w:rPr>
            <w:noProof/>
            <w:webHidden/>
          </w:rPr>
          <w:tab/>
        </w:r>
        <w:r w:rsidR="00AB221C">
          <w:rPr>
            <w:noProof/>
            <w:webHidden/>
          </w:rPr>
          <w:fldChar w:fldCharType="begin"/>
        </w:r>
        <w:r w:rsidR="00AB221C">
          <w:rPr>
            <w:noProof/>
            <w:webHidden/>
          </w:rPr>
          <w:instrText xml:space="preserve"> PAGEREF _Toc45888067 \h </w:instrText>
        </w:r>
        <w:r w:rsidR="00AB221C">
          <w:rPr>
            <w:noProof/>
            <w:webHidden/>
          </w:rPr>
        </w:r>
        <w:r w:rsidR="00AB221C">
          <w:rPr>
            <w:noProof/>
            <w:webHidden/>
          </w:rPr>
          <w:fldChar w:fldCharType="separate"/>
        </w:r>
        <w:r w:rsidR="000E063A">
          <w:rPr>
            <w:noProof/>
            <w:webHidden/>
          </w:rPr>
          <w:t>29</w:t>
        </w:r>
        <w:r w:rsidR="00AB221C">
          <w:rPr>
            <w:noProof/>
            <w:webHidden/>
          </w:rPr>
          <w:fldChar w:fldCharType="end"/>
        </w:r>
      </w:hyperlink>
    </w:p>
    <w:p w14:paraId="5A33E686" w14:textId="0FCAE6A0" w:rsidR="00AB221C" w:rsidRDefault="00406F68">
      <w:pPr>
        <w:pStyle w:val="TOC2"/>
        <w:tabs>
          <w:tab w:val="left" w:pos="1134"/>
        </w:tabs>
        <w:rPr>
          <w:rFonts w:asciiTheme="minorHAnsi" w:hAnsiTheme="minorHAnsi"/>
          <w:noProof/>
        </w:rPr>
      </w:pPr>
      <w:hyperlink w:anchor="_Toc45888068" w:history="1">
        <w:r w:rsidR="00AB221C" w:rsidRPr="00850FA9">
          <w:rPr>
            <w:rStyle w:val="Hyperlink"/>
            <w:noProof/>
          </w:rPr>
          <w:t>2.9</w:t>
        </w:r>
        <w:r w:rsidR="00AB221C">
          <w:rPr>
            <w:rFonts w:asciiTheme="minorHAnsi" w:hAnsiTheme="minorHAnsi"/>
            <w:noProof/>
          </w:rPr>
          <w:tab/>
        </w:r>
        <w:r w:rsidR="00AB221C" w:rsidRPr="00850FA9">
          <w:rPr>
            <w:rStyle w:val="Hyperlink"/>
            <w:noProof/>
          </w:rPr>
          <w:t>Solar radiation</w:t>
        </w:r>
        <w:r w:rsidR="00AB221C">
          <w:rPr>
            <w:noProof/>
            <w:webHidden/>
          </w:rPr>
          <w:tab/>
        </w:r>
        <w:r w:rsidR="00AB221C">
          <w:rPr>
            <w:noProof/>
            <w:webHidden/>
          </w:rPr>
          <w:fldChar w:fldCharType="begin"/>
        </w:r>
        <w:r w:rsidR="00AB221C">
          <w:rPr>
            <w:noProof/>
            <w:webHidden/>
          </w:rPr>
          <w:instrText xml:space="preserve"> PAGEREF _Toc45888068 \h </w:instrText>
        </w:r>
        <w:r w:rsidR="00AB221C">
          <w:rPr>
            <w:noProof/>
            <w:webHidden/>
          </w:rPr>
        </w:r>
        <w:r w:rsidR="00AB221C">
          <w:rPr>
            <w:noProof/>
            <w:webHidden/>
          </w:rPr>
          <w:fldChar w:fldCharType="separate"/>
        </w:r>
        <w:r w:rsidR="000E063A">
          <w:rPr>
            <w:noProof/>
            <w:webHidden/>
          </w:rPr>
          <w:t>30</w:t>
        </w:r>
        <w:r w:rsidR="00AB221C">
          <w:rPr>
            <w:noProof/>
            <w:webHidden/>
          </w:rPr>
          <w:fldChar w:fldCharType="end"/>
        </w:r>
      </w:hyperlink>
    </w:p>
    <w:p w14:paraId="141F77BA" w14:textId="36D3C283" w:rsidR="00AB221C" w:rsidRDefault="00406F68">
      <w:pPr>
        <w:pStyle w:val="TOC2"/>
        <w:tabs>
          <w:tab w:val="left" w:pos="1701"/>
        </w:tabs>
        <w:rPr>
          <w:rFonts w:asciiTheme="minorHAnsi" w:hAnsiTheme="minorHAnsi"/>
          <w:noProof/>
        </w:rPr>
      </w:pPr>
      <w:hyperlink w:anchor="_Toc45888069" w:history="1">
        <w:r w:rsidR="00AB221C" w:rsidRPr="00850FA9">
          <w:rPr>
            <w:rStyle w:val="Hyperlink"/>
            <w:noProof/>
          </w:rPr>
          <w:t>2.10</w:t>
        </w:r>
        <w:r w:rsidR="00AB221C">
          <w:rPr>
            <w:rFonts w:asciiTheme="minorHAnsi" w:hAnsiTheme="minorHAnsi"/>
            <w:noProof/>
          </w:rPr>
          <w:tab/>
        </w:r>
        <w:r w:rsidR="00AB221C" w:rsidRPr="00850FA9">
          <w:rPr>
            <w:rStyle w:val="Hyperlink"/>
            <w:noProof/>
          </w:rPr>
          <w:t>Relative humidity</w:t>
        </w:r>
        <w:r w:rsidR="00AB221C">
          <w:rPr>
            <w:noProof/>
            <w:webHidden/>
          </w:rPr>
          <w:tab/>
        </w:r>
        <w:r w:rsidR="00AB221C">
          <w:rPr>
            <w:noProof/>
            <w:webHidden/>
          </w:rPr>
          <w:fldChar w:fldCharType="begin"/>
        </w:r>
        <w:r w:rsidR="00AB221C">
          <w:rPr>
            <w:noProof/>
            <w:webHidden/>
          </w:rPr>
          <w:instrText xml:space="preserve"> PAGEREF _Toc45888069 \h </w:instrText>
        </w:r>
        <w:r w:rsidR="00AB221C">
          <w:rPr>
            <w:noProof/>
            <w:webHidden/>
          </w:rPr>
        </w:r>
        <w:r w:rsidR="00AB221C">
          <w:rPr>
            <w:noProof/>
            <w:webHidden/>
          </w:rPr>
          <w:fldChar w:fldCharType="separate"/>
        </w:r>
        <w:r w:rsidR="000E063A">
          <w:rPr>
            <w:noProof/>
            <w:webHidden/>
          </w:rPr>
          <w:t>32</w:t>
        </w:r>
        <w:r w:rsidR="00AB221C">
          <w:rPr>
            <w:noProof/>
            <w:webHidden/>
          </w:rPr>
          <w:fldChar w:fldCharType="end"/>
        </w:r>
      </w:hyperlink>
    </w:p>
    <w:p w14:paraId="1640D445" w14:textId="686451BC" w:rsidR="00AB221C" w:rsidRDefault="00406F68">
      <w:pPr>
        <w:pStyle w:val="TOC2"/>
        <w:tabs>
          <w:tab w:val="left" w:pos="1701"/>
        </w:tabs>
        <w:rPr>
          <w:rFonts w:asciiTheme="minorHAnsi" w:hAnsiTheme="minorHAnsi"/>
          <w:noProof/>
        </w:rPr>
      </w:pPr>
      <w:hyperlink w:anchor="_Toc45888070" w:history="1">
        <w:r w:rsidR="00AB221C" w:rsidRPr="00850FA9">
          <w:rPr>
            <w:rStyle w:val="Hyperlink"/>
            <w:noProof/>
          </w:rPr>
          <w:t>2.11</w:t>
        </w:r>
        <w:r w:rsidR="00AB221C">
          <w:rPr>
            <w:rFonts w:asciiTheme="minorHAnsi" w:hAnsiTheme="minorHAnsi"/>
            <w:noProof/>
          </w:rPr>
          <w:tab/>
        </w:r>
        <w:r w:rsidR="00AB221C" w:rsidRPr="00850FA9">
          <w:rPr>
            <w:rStyle w:val="Hyperlink"/>
            <w:noProof/>
          </w:rPr>
          <w:t>Coastal and marine</w:t>
        </w:r>
        <w:r w:rsidR="00AB221C">
          <w:rPr>
            <w:noProof/>
            <w:webHidden/>
          </w:rPr>
          <w:tab/>
        </w:r>
        <w:r w:rsidR="00AB221C">
          <w:rPr>
            <w:noProof/>
            <w:webHidden/>
          </w:rPr>
          <w:fldChar w:fldCharType="begin"/>
        </w:r>
        <w:r w:rsidR="00AB221C">
          <w:rPr>
            <w:noProof/>
            <w:webHidden/>
          </w:rPr>
          <w:instrText xml:space="preserve"> PAGEREF _Toc45888070 \h </w:instrText>
        </w:r>
        <w:r w:rsidR="00AB221C">
          <w:rPr>
            <w:noProof/>
            <w:webHidden/>
          </w:rPr>
        </w:r>
        <w:r w:rsidR="00AB221C">
          <w:rPr>
            <w:noProof/>
            <w:webHidden/>
          </w:rPr>
          <w:fldChar w:fldCharType="separate"/>
        </w:r>
        <w:r w:rsidR="000E063A">
          <w:rPr>
            <w:noProof/>
            <w:webHidden/>
          </w:rPr>
          <w:t>33</w:t>
        </w:r>
        <w:r w:rsidR="00AB221C">
          <w:rPr>
            <w:noProof/>
            <w:webHidden/>
          </w:rPr>
          <w:fldChar w:fldCharType="end"/>
        </w:r>
      </w:hyperlink>
    </w:p>
    <w:p w14:paraId="501C094C" w14:textId="08B531A1" w:rsidR="00AB221C" w:rsidRDefault="00406F68">
      <w:pPr>
        <w:pStyle w:val="TOC1"/>
        <w:rPr>
          <w:rFonts w:asciiTheme="minorHAnsi" w:hAnsiTheme="minorHAnsi"/>
          <w:noProof/>
        </w:rPr>
      </w:pPr>
      <w:hyperlink w:anchor="_Toc45888071" w:history="1">
        <w:r w:rsidR="00AB221C" w:rsidRPr="00850FA9">
          <w:rPr>
            <w:rStyle w:val="Hyperlink"/>
            <w:noProof/>
          </w:rPr>
          <w:t>3</w:t>
        </w:r>
        <w:r w:rsidR="00AB221C">
          <w:rPr>
            <w:rFonts w:asciiTheme="minorHAnsi" w:hAnsiTheme="minorHAnsi"/>
            <w:noProof/>
          </w:rPr>
          <w:tab/>
        </w:r>
        <w:r w:rsidR="00AB221C" w:rsidRPr="00850FA9">
          <w:rPr>
            <w:rStyle w:val="Hyperlink"/>
            <w:noProof/>
          </w:rPr>
          <w:t>Natural environment domain | Rohe taiao</w:t>
        </w:r>
        <w:r w:rsidR="00AB221C">
          <w:rPr>
            <w:noProof/>
            <w:webHidden/>
          </w:rPr>
          <w:tab/>
        </w:r>
        <w:r w:rsidR="00AB221C">
          <w:rPr>
            <w:noProof/>
            <w:webHidden/>
          </w:rPr>
          <w:fldChar w:fldCharType="begin"/>
        </w:r>
        <w:r w:rsidR="00AB221C">
          <w:rPr>
            <w:noProof/>
            <w:webHidden/>
          </w:rPr>
          <w:instrText xml:space="preserve"> PAGEREF _Toc45888071 \h </w:instrText>
        </w:r>
        <w:r w:rsidR="00AB221C">
          <w:rPr>
            <w:noProof/>
            <w:webHidden/>
          </w:rPr>
        </w:r>
        <w:r w:rsidR="00AB221C">
          <w:rPr>
            <w:noProof/>
            <w:webHidden/>
          </w:rPr>
          <w:fldChar w:fldCharType="separate"/>
        </w:r>
        <w:r w:rsidR="000E063A">
          <w:rPr>
            <w:noProof/>
            <w:webHidden/>
          </w:rPr>
          <w:t>36</w:t>
        </w:r>
        <w:r w:rsidR="00AB221C">
          <w:rPr>
            <w:noProof/>
            <w:webHidden/>
          </w:rPr>
          <w:fldChar w:fldCharType="end"/>
        </w:r>
      </w:hyperlink>
    </w:p>
    <w:p w14:paraId="5E9D8538" w14:textId="172D0E3C" w:rsidR="00AB221C" w:rsidRDefault="00406F68">
      <w:pPr>
        <w:pStyle w:val="TOC2"/>
        <w:tabs>
          <w:tab w:val="left" w:pos="1134"/>
        </w:tabs>
        <w:rPr>
          <w:rFonts w:asciiTheme="minorHAnsi" w:hAnsiTheme="minorHAnsi"/>
          <w:noProof/>
        </w:rPr>
      </w:pPr>
      <w:hyperlink w:anchor="_Toc45888072" w:history="1">
        <w:r w:rsidR="00AB221C" w:rsidRPr="00850FA9">
          <w:rPr>
            <w:rStyle w:val="Hyperlink"/>
            <w:noProof/>
          </w:rPr>
          <w:t>3.1</w:t>
        </w:r>
        <w:r w:rsidR="00AB221C">
          <w:rPr>
            <w:rFonts w:asciiTheme="minorHAnsi" w:hAnsiTheme="minorHAnsi"/>
            <w:noProof/>
          </w:rPr>
          <w:tab/>
        </w:r>
        <w:r w:rsidR="00AB221C" w:rsidRPr="00850FA9">
          <w:rPr>
            <w:rStyle w:val="Hyperlink"/>
            <w:noProof/>
          </w:rPr>
          <w:t>Domain description</w:t>
        </w:r>
        <w:r w:rsidR="00AB221C">
          <w:rPr>
            <w:noProof/>
            <w:webHidden/>
          </w:rPr>
          <w:tab/>
        </w:r>
        <w:r w:rsidR="00AB221C">
          <w:rPr>
            <w:noProof/>
            <w:webHidden/>
          </w:rPr>
          <w:fldChar w:fldCharType="begin"/>
        </w:r>
        <w:r w:rsidR="00AB221C">
          <w:rPr>
            <w:noProof/>
            <w:webHidden/>
          </w:rPr>
          <w:instrText xml:space="preserve"> PAGEREF _Toc45888072 \h </w:instrText>
        </w:r>
        <w:r w:rsidR="00AB221C">
          <w:rPr>
            <w:noProof/>
            <w:webHidden/>
          </w:rPr>
        </w:r>
        <w:r w:rsidR="00AB221C">
          <w:rPr>
            <w:noProof/>
            <w:webHidden/>
          </w:rPr>
          <w:fldChar w:fldCharType="separate"/>
        </w:r>
        <w:r w:rsidR="000E063A">
          <w:rPr>
            <w:noProof/>
            <w:webHidden/>
          </w:rPr>
          <w:t>36</w:t>
        </w:r>
        <w:r w:rsidR="00AB221C">
          <w:rPr>
            <w:noProof/>
            <w:webHidden/>
          </w:rPr>
          <w:fldChar w:fldCharType="end"/>
        </w:r>
      </w:hyperlink>
    </w:p>
    <w:p w14:paraId="5C0CA2AA" w14:textId="157B317F" w:rsidR="00AB221C" w:rsidRDefault="00406F68">
      <w:pPr>
        <w:pStyle w:val="TOC2"/>
        <w:tabs>
          <w:tab w:val="left" w:pos="1134"/>
        </w:tabs>
        <w:rPr>
          <w:rFonts w:asciiTheme="minorHAnsi" w:hAnsiTheme="minorHAnsi"/>
          <w:noProof/>
        </w:rPr>
      </w:pPr>
      <w:hyperlink w:anchor="_Toc45888073" w:history="1">
        <w:r w:rsidR="00AB221C" w:rsidRPr="00850FA9">
          <w:rPr>
            <w:rStyle w:val="Hyperlink"/>
            <w:noProof/>
          </w:rPr>
          <w:t>3.2</w:t>
        </w:r>
        <w:r w:rsidR="00AB221C">
          <w:rPr>
            <w:rFonts w:asciiTheme="minorHAnsi" w:hAnsiTheme="minorHAnsi"/>
            <w:noProof/>
          </w:rPr>
          <w:tab/>
        </w:r>
        <w:r w:rsidR="00AB221C" w:rsidRPr="00850FA9">
          <w:rPr>
            <w:rStyle w:val="Hyperlink"/>
            <w:noProof/>
          </w:rPr>
          <w:t>Snapshot of issues and themes</w:t>
        </w:r>
        <w:r w:rsidR="00AB221C">
          <w:rPr>
            <w:noProof/>
            <w:webHidden/>
          </w:rPr>
          <w:tab/>
        </w:r>
        <w:r w:rsidR="00AB221C">
          <w:rPr>
            <w:noProof/>
            <w:webHidden/>
          </w:rPr>
          <w:fldChar w:fldCharType="begin"/>
        </w:r>
        <w:r w:rsidR="00AB221C">
          <w:rPr>
            <w:noProof/>
            <w:webHidden/>
          </w:rPr>
          <w:instrText xml:space="preserve"> PAGEREF _Toc45888073 \h </w:instrText>
        </w:r>
        <w:r w:rsidR="00AB221C">
          <w:rPr>
            <w:noProof/>
            <w:webHidden/>
          </w:rPr>
        </w:r>
        <w:r w:rsidR="00AB221C">
          <w:rPr>
            <w:noProof/>
            <w:webHidden/>
          </w:rPr>
          <w:fldChar w:fldCharType="separate"/>
        </w:r>
        <w:r w:rsidR="000E063A">
          <w:rPr>
            <w:noProof/>
            <w:webHidden/>
          </w:rPr>
          <w:t>36</w:t>
        </w:r>
        <w:r w:rsidR="00AB221C">
          <w:rPr>
            <w:noProof/>
            <w:webHidden/>
          </w:rPr>
          <w:fldChar w:fldCharType="end"/>
        </w:r>
      </w:hyperlink>
    </w:p>
    <w:p w14:paraId="6BC92E1E" w14:textId="0CCF2FA4" w:rsidR="00AB221C" w:rsidRDefault="00406F68">
      <w:pPr>
        <w:pStyle w:val="TOC2"/>
        <w:tabs>
          <w:tab w:val="left" w:pos="1134"/>
        </w:tabs>
        <w:rPr>
          <w:rFonts w:asciiTheme="minorHAnsi" w:hAnsiTheme="minorHAnsi"/>
          <w:noProof/>
        </w:rPr>
      </w:pPr>
      <w:hyperlink w:anchor="_Toc45888074" w:history="1">
        <w:r w:rsidR="00AB221C" w:rsidRPr="00850FA9">
          <w:rPr>
            <w:rStyle w:val="Hyperlink"/>
            <w:noProof/>
          </w:rPr>
          <w:t>3.3</w:t>
        </w:r>
        <w:r w:rsidR="00AB221C">
          <w:rPr>
            <w:rFonts w:asciiTheme="minorHAnsi" w:hAnsiTheme="minorHAnsi"/>
            <w:noProof/>
          </w:rPr>
          <w:tab/>
        </w:r>
        <w:r w:rsidR="00AB221C" w:rsidRPr="00850FA9">
          <w:rPr>
            <w:rStyle w:val="Hyperlink"/>
            <w:noProof/>
          </w:rPr>
          <w:t>Summary of climate change risks</w:t>
        </w:r>
        <w:r w:rsidR="00AB221C">
          <w:rPr>
            <w:noProof/>
            <w:webHidden/>
          </w:rPr>
          <w:tab/>
        </w:r>
        <w:r w:rsidR="00AB221C">
          <w:rPr>
            <w:noProof/>
            <w:webHidden/>
          </w:rPr>
          <w:fldChar w:fldCharType="begin"/>
        </w:r>
        <w:r w:rsidR="00AB221C">
          <w:rPr>
            <w:noProof/>
            <w:webHidden/>
          </w:rPr>
          <w:instrText xml:space="preserve"> PAGEREF _Toc45888074 \h </w:instrText>
        </w:r>
        <w:r w:rsidR="00AB221C">
          <w:rPr>
            <w:noProof/>
            <w:webHidden/>
          </w:rPr>
        </w:r>
        <w:r w:rsidR="00AB221C">
          <w:rPr>
            <w:noProof/>
            <w:webHidden/>
          </w:rPr>
          <w:fldChar w:fldCharType="separate"/>
        </w:r>
        <w:r w:rsidR="000E063A">
          <w:rPr>
            <w:noProof/>
            <w:webHidden/>
          </w:rPr>
          <w:t>37</w:t>
        </w:r>
        <w:r w:rsidR="00AB221C">
          <w:rPr>
            <w:noProof/>
            <w:webHidden/>
          </w:rPr>
          <w:fldChar w:fldCharType="end"/>
        </w:r>
      </w:hyperlink>
    </w:p>
    <w:p w14:paraId="1FFB375A" w14:textId="1468E96F" w:rsidR="00AB221C" w:rsidRDefault="00406F68">
      <w:pPr>
        <w:pStyle w:val="TOC2"/>
        <w:tabs>
          <w:tab w:val="left" w:pos="1134"/>
        </w:tabs>
        <w:rPr>
          <w:rFonts w:asciiTheme="minorHAnsi" w:hAnsiTheme="minorHAnsi"/>
          <w:noProof/>
        </w:rPr>
      </w:pPr>
      <w:hyperlink w:anchor="_Toc45888075" w:history="1">
        <w:r w:rsidR="00AB221C" w:rsidRPr="00850FA9">
          <w:rPr>
            <w:rStyle w:val="Hyperlink"/>
            <w:noProof/>
          </w:rPr>
          <w:t>3.4</w:t>
        </w:r>
        <w:r w:rsidR="00AB221C">
          <w:rPr>
            <w:rFonts w:asciiTheme="minorHAnsi" w:hAnsiTheme="minorHAnsi"/>
            <w:noProof/>
          </w:rPr>
          <w:tab/>
        </w:r>
        <w:r w:rsidR="00AB221C" w:rsidRPr="00850FA9">
          <w:rPr>
            <w:rStyle w:val="Hyperlink"/>
            <w:noProof/>
          </w:rPr>
          <w:t>Climate change risks</w:t>
        </w:r>
        <w:r w:rsidR="00AB221C">
          <w:rPr>
            <w:noProof/>
            <w:webHidden/>
          </w:rPr>
          <w:tab/>
        </w:r>
        <w:r w:rsidR="00AB221C">
          <w:rPr>
            <w:noProof/>
            <w:webHidden/>
          </w:rPr>
          <w:fldChar w:fldCharType="begin"/>
        </w:r>
        <w:r w:rsidR="00AB221C">
          <w:rPr>
            <w:noProof/>
            <w:webHidden/>
          </w:rPr>
          <w:instrText xml:space="preserve"> PAGEREF _Toc45888075 \h </w:instrText>
        </w:r>
        <w:r w:rsidR="00AB221C">
          <w:rPr>
            <w:noProof/>
            <w:webHidden/>
          </w:rPr>
        </w:r>
        <w:r w:rsidR="00AB221C">
          <w:rPr>
            <w:noProof/>
            <w:webHidden/>
          </w:rPr>
          <w:fldChar w:fldCharType="separate"/>
        </w:r>
        <w:r w:rsidR="000E063A">
          <w:rPr>
            <w:noProof/>
            <w:webHidden/>
          </w:rPr>
          <w:t>38</w:t>
        </w:r>
        <w:r w:rsidR="00AB221C">
          <w:rPr>
            <w:noProof/>
            <w:webHidden/>
          </w:rPr>
          <w:fldChar w:fldCharType="end"/>
        </w:r>
      </w:hyperlink>
    </w:p>
    <w:p w14:paraId="03873451" w14:textId="23CC3A01" w:rsidR="00AB221C" w:rsidRDefault="00406F68">
      <w:pPr>
        <w:pStyle w:val="TOC2"/>
        <w:tabs>
          <w:tab w:val="left" w:pos="1134"/>
        </w:tabs>
        <w:rPr>
          <w:rFonts w:asciiTheme="minorHAnsi" w:hAnsiTheme="minorHAnsi"/>
          <w:noProof/>
        </w:rPr>
      </w:pPr>
      <w:hyperlink w:anchor="_Toc45888076" w:history="1">
        <w:r w:rsidR="00AB221C" w:rsidRPr="00850FA9">
          <w:rPr>
            <w:rStyle w:val="Hyperlink"/>
            <w:noProof/>
          </w:rPr>
          <w:t>3.5</w:t>
        </w:r>
        <w:r w:rsidR="00AB221C">
          <w:rPr>
            <w:rFonts w:asciiTheme="minorHAnsi" w:hAnsiTheme="minorHAnsi"/>
            <w:noProof/>
          </w:rPr>
          <w:tab/>
        </w:r>
        <w:r w:rsidR="00AB221C" w:rsidRPr="00850FA9">
          <w:rPr>
            <w:rStyle w:val="Hyperlink"/>
            <w:noProof/>
          </w:rPr>
          <w:t>Gaps in knowledge</w:t>
        </w:r>
        <w:r w:rsidR="00AB221C">
          <w:rPr>
            <w:noProof/>
            <w:webHidden/>
          </w:rPr>
          <w:tab/>
        </w:r>
        <w:r w:rsidR="00AB221C">
          <w:rPr>
            <w:noProof/>
            <w:webHidden/>
          </w:rPr>
          <w:fldChar w:fldCharType="begin"/>
        </w:r>
        <w:r w:rsidR="00AB221C">
          <w:rPr>
            <w:noProof/>
            <w:webHidden/>
          </w:rPr>
          <w:instrText xml:space="preserve"> PAGEREF _Toc45888076 \h </w:instrText>
        </w:r>
        <w:r w:rsidR="00AB221C">
          <w:rPr>
            <w:noProof/>
            <w:webHidden/>
          </w:rPr>
        </w:r>
        <w:r w:rsidR="00AB221C">
          <w:rPr>
            <w:noProof/>
            <w:webHidden/>
          </w:rPr>
          <w:fldChar w:fldCharType="separate"/>
        </w:r>
        <w:r w:rsidR="000E063A">
          <w:rPr>
            <w:noProof/>
            <w:webHidden/>
          </w:rPr>
          <w:t>78</w:t>
        </w:r>
        <w:r w:rsidR="00AB221C">
          <w:rPr>
            <w:noProof/>
            <w:webHidden/>
          </w:rPr>
          <w:fldChar w:fldCharType="end"/>
        </w:r>
      </w:hyperlink>
    </w:p>
    <w:p w14:paraId="74EEB8E0" w14:textId="02D6FF23" w:rsidR="00AB221C" w:rsidRDefault="00406F68">
      <w:pPr>
        <w:pStyle w:val="TOC1"/>
        <w:rPr>
          <w:rFonts w:asciiTheme="minorHAnsi" w:hAnsiTheme="minorHAnsi"/>
          <w:noProof/>
        </w:rPr>
      </w:pPr>
      <w:hyperlink w:anchor="_Toc45888077" w:history="1">
        <w:r w:rsidR="00AB221C" w:rsidRPr="00850FA9">
          <w:rPr>
            <w:rStyle w:val="Hyperlink"/>
            <w:noProof/>
          </w:rPr>
          <w:t>4</w:t>
        </w:r>
        <w:r w:rsidR="00AB221C">
          <w:rPr>
            <w:rFonts w:asciiTheme="minorHAnsi" w:hAnsiTheme="minorHAnsi"/>
            <w:noProof/>
          </w:rPr>
          <w:tab/>
        </w:r>
        <w:r w:rsidR="00AB221C" w:rsidRPr="00850FA9">
          <w:rPr>
            <w:rStyle w:val="Hyperlink"/>
            <w:noProof/>
          </w:rPr>
          <w:t>Human domain | Rohe tangata</w:t>
        </w:r>
        <w:r w:rsidR="00AB221C">
          <w:rPr>
            <w:noProof/>
            <w:webHidden/>
          </w:rPr>
          <w:tab/>
        </w:r>
        <w:r w:rsidR="00AB221C">
          <w:rPr>
            <w:noProof/>
            <w:webHidden/>
          </w:rPr>
          <w:fldChar w:fldCharType="begin"/>
        </w:r>
        <w:r w:rsidR="00AB221C">
          <w:rPr>
            <w:noProof/>
            <w:webHidden/>
          </w:rPr>
          <w:instrText xml:space="preserve"> PAGEREF _Toc45888077 \h </w:instrText>
        </w:r>
        <w:r w:rsidR="00AB221C">
          <w:rPr>
            <w:noProof/>
            <w:webHidden/>
          </w:rPr>
        </w:r>
        <w:r w:rsidR="00AB221C">
          <w:rPr>
            <w:noProof/>
            <w:webHidden/>
          </w:rPr>
          <w:fldChar w:fldCharType="separate"/>
        </w:r>
        <w:r w:rsidR="000E063A">
          <w:rPr>
            <w:noProof/>
            <w:webHidden/>
          </w:rPr>
          <w:t>80</w:t>
        </w:r>
        <w:r w:rsidR="00AB221C">
          <w:rPr>
            <w:noProof/>
            <w:webHidden/>
          </w:rPr>
          <w:fldChar w:fldCharType="end"/>
        </w:r>
      </w:hyperlink>
    </w:p>
    <w:p w14:paraId="05376516" w14:textId="52E0B017" w:rsidR="00AB221C" w:rsidRDefault="00406F68">
      <w:pPr>
        <w:pStyle w:val="TOC2"/>
        <w:tabs>
          <w:tab w:val="left" w:pos="1134"/>
        </w:tabs>
        <w:rPr>
          <w:rFonts w:asciiTheme="minorHAnsi" w:hAnsiTheme="minorHAnsi"/>
          <w:noProof/>
        </w:rPr>
      </w:pPr>
      <w:hyperlink w:anchor="_Toc45888078" w:history="1">
        <w:r w:rsidR="00AB221C" w:rsidRPr="00850FA9">
          <w:rPr>
            <w:rStyle w:val="Hyperlink"/>
            <w:noProof/>
          </w:rPr>
          <w:t>4.1</w:t>
        </w:r>
        <w:r w:rsidR="00AB221C">
          <w:rPr>
            <w:rFonts w:asciiTheme="minorHAnsi" w:hAnsiTheme="minorHAnsi"/>
            <w:noProof/>
          </w:rPr>
          <w:tab/>
        </w:r>
        <w:r w:rsidR="00AB221C" w:rsidRPr="00850FA9">
          <w:rPr>
            <w:rStyle w:val="Hyperlink"/>
            <w:noProof/>
          </w:rPr>
          <w:t>Domain description</w:t>
        </w:r>
        <w:r w:rsidR="00AB221C">
          <w:rPr>
            <w:noProof/>
            <w:webHidden/>
          </w:rPr>
          <w:tab/>
        </w:r>
        <w:r w:rsidR="00AB221C">
          <w:rPr>
            <w:noProof/>
            <w:webHidden/>
          </w:rPr>
          <w:fldChar w:fldCharType="begin"/>
        </w:r>
        <w:r w:rsidR="00AB221C">
          <w:rPr>
            <w:noProof/>
            <w:webHidden/>
          </w:rPr>
          <w:instrText xml:space="preserve"> PAGEREF _Toc45888078 \h </w:instrText>
        </w:r>
        <w:r w:rsidR="00AB221C">
          <w:rPr>
            <w:noProof/>
            <w:webHidden/>
          </w:rPr>
        </w:r>
        <w:r w:rsidR="00AB221C">
          <w:rPr>
            <w:noProof/>
            <w:webHidden/>
          </w:rPr>
          <w:fldChar w:fldCharType="separate"/>
        </w:r>
        <w:r w:rsidR="000E063A">
          <w:rPr>
            <w:noProof/>
            <w:webHidden/>
          </w:rPr>
          <w:t>80</w:t>
        </w:r>
        <w:r w:rsidR="00AB221C">
          <w:rPr>
            <w:noProof/>
            <w:webHidden/>
          </w:rPr>
          <w:fldChar w:fldCharType="end"/>
        </w:r>
      </w:hyperlink>
    </w:p>
    <w:p w14:paraId="392DAC46" w14:textId="23817335" w:rsidR="00AB221C" w:rsidRDefault="00406F68">
      <w:pPr>
        <w:pStyle w:val="TOC2"/>
        <w:tabs>
          <w:tab w:val="left" w:pos="1134"/>
        </w:tabs>
        <w:rPr>
          <w:rFonts w:asciiTheme="minorHAnsi" w:hAnsiTheme="minorHAnsi"/>
          <w:noProof/>
        </w:rPr>
      </w:pPr>
      <w:hyperlink w:anchor="_Toc45888079" w:history="1">
        <w:r w:rsidR="00AB221C" w:rsidRPr="00850FA9">
          <w:rPr>
            <w:rStyle w:val="Hyperlink"/>
            <w:noProof/>
          </w:rPr>
          <w:t>4.2</w:t>
        </w:r>
        <w:r w:rsidR="00AB221C">
          <w:rPr>
            <w:rFonts w:asciiTheme="minorHAnsi" w:hAnsiTheme="minorHAnsi"/>
            <w:noProof/>
          </w:rPr>
          <w:tab/>
        </w:r>
        <w:r w:rsidR="00AB221C" w:rsidRPr="00850FA9">
          <w:rPr>
            <w:rStyle w:val="Hyperlink"/>
            <w:noProof/>
          </w:rPr>
          <w:t>Snapshot of issues and themes</w:t>
        </w:r>
        <w:r w:rsidR="00AB221C">
          <w:rPr>
            <w:noProof/>
            <w:webHidden/>
          </w:rPr>
          <w:tab/>
        </w:r>
        <w:r w:rsidR="00AB221C">
          <w:rPr>
            <w:noProof/>
            <w:webHidden/>
          </w:rPr>
          <w:fldChar w:fldCharType="begin"/>
        </w:r>
        <w:r w:rsidR="00AB221C">
          <w:rPr>
            <w:noProof/>
            <w:webHidden/>
          </w:rPr>
          <w:instrText xml:space="preserve"> PAGEREF _Toc45888079 \h </w:instrText>
        </w:r>
        <w:r w:rsidR="00AB221C">
          <w:rPr>
            <w:noProof/>
            <w:webHidden/>
          </w:rPr>
        </w:r>
        <w:r w:rsidR="00AB221C">
          <w:rPr>
            <w:noProof/>
            <w:webHidden/>
          </w:rPr>
          <w:fldChar w:fldCharType="separate"/>
        </w:r>
        <w:r w:rsidR="000E063A">
          <w:rPr>
            <w:noProof/>
            <w:webHidden/>
          </w:rPr>
          <w:t>80</w:t>
        </w:r>
        <w:r w:rsidR="00AB221C">
          <w:rPr>
            <w:noProof/>
            <w:webHidden/>
          </w:rPr>
          <w:fldChar w:fldCharType="end"/>
        </w:r>
      </w:hyperlink>
    </w:p>
    <w:p w14:paraId="2836C482" w14:textId="468F9CCC" w:rsidR="00AB221C" w:rsidRDefault="00406F68">
      <w:pPr>
        <w:pStyle w:val="TOC2"/>
        <w:tabs>
          <w:tab w:val="left" w:pos="1134"/>
        </w:tabs>
        <w:rPr>
          <w:rFonts w:asciiTheme="minorHAnsi" w:hAnsiTheme="minorHAnsi"/>
          <w:noProof/>
        </w:rPr>
      </w:pPr>
      <w:hyperlink w:anchor="_Toc45888080" w:history="1">
        <w:r w:rsidR="00AB221C" w:rsidRPr="00850FA9">
          <w:rPr>
            <w:rStyle w:val="Hyperlink"/>
            <w:noProof/>
          </w:rPr>
          <w:t>4.3</w:t>
        </w:r>
        <w:r w:rsidR="00AB221C">
          <w:rPr>
            <w:rFonts w:asciiTheme="minorHAnsi" w:hAnsiTheme="minorHAnsi"/>
            <w:noProof/>
          </w:rPr>
          <w:tab/>
        </w:r>
        <w:r w:rsidR="00AB221C" w:rsidRPr="00850FA9">
          <w:rPr>
            <w:rStyle w:val="Hyperlink"/>
            <w:noProof/>
          </w:rPr>
          <w:t>Summary of climate change risks and opportunities</w:t>
        </w:r>
        <w:r w:rsidR="00AB221C">
          <w:rPr>
            <w:noProof/>
            <w:webHidden/>
          </w:rPr>
          <w:tab/>
        </w:r>
        <w:r w:rsidR="00AB221C">
          <w:rPr>
            <w:noProof/>
            <w:webHidden/>
          </w:rPr>
          <w:fldChar w:fldCharType="begin"/>
        </w:r>
        <w:r w:rsidR="00AB221C">
          <w:rPr>
            <w:noProof/>
            <w:webHidden/>
          </w:rPr>
          <w:instrText xml:space="preserve"> PAGEREF _Toc45888080 \h </w:instrText>
        </w:r>
        <w:r w:rsidR="00AB221C">
          <w:rPr>
            <w:noProof/>
            <w:webHidden/>
          </w:rPr>
        </w:r>
        <w:r w:rsidR="00AB221C">
          <w:rPr>
            <w:noProof/>
            <w:webHidden/>
          </w:rPr>
          <w:fldChar w:fldCharType="separate"/>
        </w:r>
        <w:r w:rsidR="000E063A">
          <w:rPr>
            <w:noProof/>
            <w:webHidden/>
          </w:rPr>
          <w:t>81</w:t>
        </w:r>
        <w:r w:rsidR="00AB221C">
          <w:rPr>
            <w:noProof/>
            <w:webHidden/>
          </w:rPr>
          <w:fldChar w:fldCharType="end"/>
        </w:r>
      </w:hyperlink>
    </w:p>
    <w:p w14:paraId="581D8937" w14:textId="3C9B78E4" w:rsidR="00AB221C" w:rsidRDefault="00406F68">
      <w:pPr>
        <w:pStyle w:val="TOC2"/>
        <w:tabs>
          <w:tab w:val="left" w:pos="1134"/>
        </w:tabs>
        <w:rPr>
          <w:rFonts w:asciiTheme="minorHAnsi" w:hAnsiTheme="minorHAnsi"/>
          <w:noProof/>
        </w:rPr>
      </w:pPr>
      <w:hyperlink w:anchor="_Toc45888081" w:history="1">
        <w:r w:rsidR="00AB221C" w:rsidRPr="00850FA9">
          <w:rPr>
            <w:rStyle w:val="Hyperlink"/>
            <w:noProof/>
          </w:rPr>
          <w:t>4.4</w:t>
        </w:r>
        <w:r w:rsidR="00AB221C">
          <w:rPr>
            <w:rFonts w:asciiTheme="minorHAnsi" w:hAnsiTheme="minorHAnsi"/>
            <w:noProof/>
          </w:rPr>
          <w:tab/>
        </w:r>
        <w:r w:rsidR="00AB221C" w:rsidRPr="00850FA9">
          <w:rPr>
            <w:rStyle w:val="Hyperlink"/>
            <w:noProof/>
          </w:rPr>
          <w:t>Climate change risks and opportunities</w:t>
        </w:r>
        <w:r w:rsidR="00AB221C">
          <w:rPr>
            <w:noProof/>
            <w:webHidden/>
          </w:rPr>
          <w:tab/>
        </w:r>
        <w:r w:rsidR="00AB221C">
          <w:rPr>
            <w:noProof/>
            <w:webHidden/>
          </w:rPr>
          <w:fldChar w:fldCharType="begin"/>
        </w:r>
        <w:r w:rsidR="00AB221C">
          <w:rPr>
            <w:noProof/>
            <w:webHidden/>
          </w:rPr>
          <w:instrText xml:space="preserve"> PAGEREF _Toc45888081 \h </w:instrText>
        </w:r>
        <w:r w:rsidR="00AB221C">
          <w:rPr>
            <w:noProof/>
            <w:webHidden/>
          </w:rPr>
        </w:r>
        <w:r w:rsidR="00AB221C">
          <w:rPr>
            <w:noProof/>
            <w:webHidden/>
          </w:rPr>
          <w:fldChar w:fldCharType="separate"/>
        </w:r>
        <w:r w:rsidR="000E063A">
          <w:rPr>
            <w:noProof/>
            <w:webHidden/>
          </w:rPr>
          <w:t>82</w:t>
        </w:r>
        <w:r w:rsidR="00AB221C">
          <w:rPr>
            <w:noProof/>
            <w:webHidden/>
          </w:rPr>
          <w:fldChar w:fldCharType="end"/>
        </w:r>
      </w:hyperlink>
    </w:p>
    <w:p w14:paraId="0025E298" w14:textId="592ED84E" w:rsidR="00AB221C" w:rsidRDefault="00406F68">
      <w:pPr>
        <w:pStyle w:val="TOC2"/>
        <w:tabs>
          <w:tab w:val="left" w:pos="1134"/>
        </w:tabs>
        <w:rPr>
          <w:rFonts w:asciiTheme="minorHAnsi" w:hAnsiTheme="minorHAnsi"/>
          <w:noProof/>
        </w:rPr>
      </w:pPr>
      <w:hyperlink w:anchor="_Toc45888082" w:history="1">
        <w:r w:rsidR="00AB221C" w:rsidRPr="00850FA9">
          <w:rPr>
            <w:rStyle w:val="Hyperlink"/>
            <w:noProof/>
          </w:rPr>
          <w:t>4.5</w:t>
        </w:r>
        <w:r w:rsidR="00AB221C">
          <w:rPr>
            <w:rFonts w:asciiTheme="minorHAnsi" w:hAnsiTheme="minorHAnsi"/>
            <w:noProof/>
          </w:rPr>
          <w:tab/>
        </w:r>
        <w:r w:rsidR="00AB221C" w:rsidRPr="00850FA9">
          <w:rPr>
            <w:rStyle w:val="Hyperlink"/>
            <w:noProof/>
          </w:rPr>
          <w:t>Gaps in knowledge</w:t>
        </w:r>
        <w:r w:rsidR="00AB221C">
          <w:rPr>
            <w:noProof/>
            <w:webHidden/>
          </w:rPr>
          <w:tab/>
        </w:r>
        <w:r w:rsidR="00AB221C">
          <w:rPr>
            <w:noProof/>
            <w:webHidden/>
          </w:rPr>
          <w:fldChar w:fldCharType="begin"/>
        </w:r>
        <w:r w:rsidR="00AB221C">
          <w:rPr>
            <w:noProof/>
            <w:webHidden/>
          </w:rPr>
          <w:instrText xml:space="preserve"> PAGEREF _Toc45888082 \h </w:instrText>
        </w:r>
        <w:r w:rsidR="00AB221C">
          <w:rPr>
            <w:noProof/>
            <w:webHidden/>
          </w:rPr>
        </w:r>
        <w:r w:rsidR="00AB221C">
          <w:rPr>
            <w:noProof/>
            <w:webHidden/>
          </w:rPr>
          <w:fldChar w:fldCharType="separate"/>
        </w:r>
        <w:r w:rsidR="000E063A">
          <w:rPr>
            <w:noProof/>
            <w:webHidden/>
          </w:rPr>
          <w:t>105</w:t>
        </w:r>
        <w:r w:rsidR="00AB221C">
          <w:rPr>
            <w:noProof/>
            <w:webHidden/>
          </w:rPr>
          <w:fldChar w:fldCharType="end"/>
        </w:r>
      </w:hyperlink>
    </w:p>
    <w:p w14:paraId="48728C01" w14:textId="5AC7A95F" w:rsidR="00AB221C" w:rsidRDefault="00406F68">
      <w:pPr>
        <w:pStyle w:val="TOC1"/>
        <w:rPr>
          <w:rFonts w:asciiTheme="minorHAnsi" w:hAnsiTheme="minorHAnsi"/>
          <w:noProof/>
        </w:rPr>
      </w:pPr>
      <w:hyperlink w:anchor="_Toc45888083" w:history="1">
        <w:r w:rsidR="00AB221C" w:rsidRPr="00850FA9">
          <w:rPr>
            <w:rStyle w:val="Hyperlink"/>
            <w:noProof/>
          </w:rPr>
          <w:t>5</w:t>
        </w:r>
        <w:r w:rsidR="00AB221C">
          <w:rPr>
            <w:rFonts w:asciiTheme="minorHAnsi" w:hAnsiTheme="minorHAnsi"/>
            <w:noProof/>
          </w:rPr>
          <w:tab/>
        </w:r>
        <w:r w:rsidR="00AB221C" w:rsidRPr="00850FA9">
          <w:rPr>
            <w:rStyle w:val="Hyperlink"/>
            <w:noProof/>
          </w:rPr>
          <w:t>Economy domain | Rohe ōhanga</w:t>
        </w:r>
        <w:r w:rsidR="00AB221C">
          <w:rPr>
            <w:noProof/>
            <w:webHidden/>
          </w:rPr>
          <w:tab/>
        </w:r>
        <w:r w:rsidR="00AB221C">
          <w:rPr>
            <w:noProof/>
            <w:webHidden/>
          </w:rPr>
          <w:fldChar w:fldCharType="begin"/>
        </w:r>
        <w:r w:rsidR="00AB221C">
          <w:rPr>
            <w:noProof/>
            <w:webHidden/>
          </w:rPr>
          <w:instrText xml:space="preserve"> PAGEREF _Toc45888083 \h </w:instrText>
        </w:r>
        <w:r w:rsidR="00AB221C">
          <w:rPr>
            <w:noProof/>
            <w:webHidden/>
          </w:rPr>
        </w:r>
        <w:r w:rsidR="00AB221C">
          <w:rPr>
            <w:noProof/>
            <w:webHidden/>
          </w:rPr>
          <w:fldChar w:fldCharType="separate"/>
        </w:r>
        <w:r w:rsidR="000E063A">
          <w:rPr>
            <w:noProof/>
            <w:webHidden/>
          </w:rPr>
          <w:t>106</w:t>
        </w:r>
        <w:r w:rsidR="00AB221C">
          <w:rPr>
            <w:noProof/>
            <w:webHidden/>
          </w:rPr>
          <w:fldChar w:fldCharType="end"/>
        </w:r>
      </w:hyperlink>
    </w:p>
    <w:p w14:paraId="6D71D156" w14:textId="4158DF5D" w:rsidR="00AB221C" w:rsidRDefault="00406F68">
      <w:pPr>
        <w:pStyle w:val="TOC2"/>
        <w:tabs>
          <w:tab w:val="left" w:pos="1134"/>
        </w:tabs>
        <w:rPr>
          <w:rFonts w:asciiTheme="minorHAnsi" w:hAnsiTheme="minorHAnsi"/>
          <w:noProof/>
        </w:rPr>
      </w:pPr>
      <w:hyperlink w:anchor="_Toc45888084" w:history="1">
        <w:r w:rsidR="00AB221C" w:rsidRPr="00850FA9">
          <w:rPr>
            <w:rStyle w:val="Hyperlink"/>
            <w:noProof/>
          </w:rPr>
          <w:t>5.1</w:t>
        </w:r>
        <w:r w:rsidR="00AB221C">
          <w:rPr>
            <w:rFonts w:asciiTheme="minorHAnsi" w:hAnsiTheme="minorHAnsi"/>
            <w:noProof/>
          </w:rPr>
          <w:tab/>
        </w:r>
        <w:r w:rsidR="00AB221C" w:rsidRPr="00850FA9">
          <w:rPr>
            <w:rStyle w:val="Hyperlink"/>
            <w:noProof/>
          </w:rPr>
          <w:t>Domain description</w:t>
        </w:r>
        <w:r w:rsidR="00AB221C">
          <w:rPr>
            <w:noProof/>
            <w:webHidden/>
          </w:rPr>
          <w:tab/>
        </w:r>
        <w:r w:rsidR="00AB221C">
          <w:rPr>
            <w:noProof/>
            <w:webHidden/>
          </w:rPr>
          <w:fldChar w:fldCharType="begin"/>
        </w:r>
        <w:r w:rsidR="00AB221C">
          <w:rPr>
            <w:noProof/>
            <w:webHidden/>
          </w:rPr>
          <w:instrText xml:space="preserve"> PAGEREF _Toc45888084 \h </w:instrText>
        </w:r>
        <w:r w:rsidR="00AB221C">
          <w:rPr>
            <w:noProof/>
            <w:webHidden/>
          </w:rPr>
        </w:r>
        <w:r w:rsidR="00AB221C">
          <w:rPr>
            <w:noProof/>
            <w:webHidden/>
          </w:rPr>
          <w:fldChar w:fldCharType="separate"/>
        </w:r>
        <w:r w:rsidR="000E063A">
          <w:rPr>
            <w:noProof/>
            <w:webHidden/>
          </w:rPr>
          <w:t>106</w:t>
        </w:r>
        <w:r w:rsidR="00AB221C">
          <w:rPr>
            <w:noProof/>
            <w:webHidden/>
          </w:rPr>
          <w:fldChar w:fldCharType="end"/>
        </w:r>
      </w:hyperlink>
    </w:p>
    <w:p w14:paraId="4278C9B3" w14:textId="3A81A367" w:rsidR="00AB221C" w:rsidRDefault="00406F68">
      <w:pPr>
        <w:pStyle w:val="TOC2"/>
        <w:tabs>
          <w:tab w:val="left" w:pos="1134"/>
        </w:tabs>
        <w:rPr>
          <w:rFonts w:asciiTheme="minorHAnsi" w:hAnsiTheme="minorHAnsi"/>
          <w:noProof/>
        </w:rPr>
      </w:pPr>
      <w:hyperlink w:anchor="_Toc45888085" w:history="1">
        <w:r w:rsidR="00AB221C" w:rsidRPr="00850FA9">
          <w:rPr>
            <w:rStyle w:val="Hyperlink"/>
            <w:noProof/>
          </w:rPr>
          <w:t>5.2</w:t>
        </w:r>
        <w:r w:rsidR="00AB221C">
          <w:rPr>
            <w:rFonts w:asciiTheme="minorHAnsi" w:hAnsiTheme="minorHAnsi"/>
            <w:noProof/>
          </w:rPr>
          <w:tab/>
        </w:r>
        <w:r w:rsidR="00AB221C" w:rsidRPr="00850FA9">
          <w:rPr>
            <w:rStyle w:val="Hyperlink"/>
            <w:noProof/>
          </w:rPr>
          <w:t>Snapshot of issues and themes</w:t>
        </w:r>
        <w:r w:rsidR="00AB221C">
          <w:rPr>
            <w:noProof/>
            <w:webHidden/>
          </w:rPr>
          <w:tab/>
        </w:r>
        <w:r w:rsidR="00AB221C">
          <w:rPr>
            <w:noProof/>
            <w:webHidden/>
          </w:rPr>
          <w:fldChar w:fldCharType="begin"/>
        </w:r>
        <w:r w:rsidR="00AB221C">
          <w:rPr>
            <w:noProof/>
            <w:webHidden/>
          </w:rPr>
          <w:instrText xml:space="preserve"> PAGEREF _Toc45888085 \h </w:instrText>
        </w:r>
        <w:r w:rsidR="00AB221C">
          <w:rPr>
            <w:noProof/>
            <w:webHidden/>
          </w:rPr>
        </w:r>
        <w:r w:rsidR="00AB221C">
          <w:rPr>
            <w:noProof/>
            <w:webHidden/>
          </w:rPr>
          <w:fldChar w:fldCharType="separate"/>
        </w:r>
        <w:r w:rsidR="000E063A">
          <w:rPr>
            <w:noProof/>
            <w:webHidden/>
          </w:rPr>
          <w:t>106</w:t>
        </w:r>
        <w:r w:rsidR="00AB221C">
          <w:rPr>
            <w:noProof/>
            <w:webHidden/>
          </w:rPr>
          <w:fldChar w:fldCharType="end"/>
        </w:r>
      </w:hyperlink>
    </w:p>
    <w:p w14:paraId="2EDEC2CD" w14:textId="6581E19E" w:rsidR="00AB221C" w:rsidRDefault="00406F68">
      <w:pPr>
        <w:pStyle w:val="TOC2"/>
        <w:tabs>
          <w:tab w:val="left" w:pos="1134"/>
        </w:tabs>
        <w:rPr>
          <w:rFonts w:asciiTheme="minorHAnsi" w:hAnsiTheme="minorHAnsi"/>
          <w:noProof/>
        </w:rPr>
      </w:pPr>
      <w:hyperlink w:anchor="_Toc45888086" w:history="1">
        <w:r w:rsidR="00AB221C" w:rsidRPr="00850FA9">
          <w:rPr>
            <w:rStyle w:val="Hyperlink"/>
            <w:noProof/>
          </w:rPr>
          <w:t>5.3</w:t>
        </w:r>
        <w:r w:rsidR="00AB221C">
          <w:rPr>
            <w:rFonts w:asciiTheme="minorHAnsi" w:hAnsiTheme="minorHAnsi"/>
            <w:noProof/>
          </w:rPr>
          <w:tab/>
        </w:r>
        <w:r w:rsidR="00AB221C" w:rsidRPr="00850FA9">
          <w:rPr>
            <w:rStyle w:val="Hyperlink"/>
            <w:noProof/>
          </w:rPr>
          <w:t>Summary of climate change risks and opportunities</w:t>
        </w:r>
        <w:r w:rsidR="00AB221C">
          <w:rPr>
            <w:noProof/>
            <w:webHidden/>
          </w:rPr>
          <w:tab/>
        </w:r>
        <w:r w:rsidR="00AB221C">
          <w:rPr>
            <w:noProof/>
            <w:webHidden/>
          </w:rPr>
          <w:fldChar w:fldCharType="begin"/>
        </w:r>
        <w:r w:rsidR="00AB221C">
          <w:rPr>
            <w:noProof/>
            <w:webHidden/>
          </w:rPr>
          <w:instrText xml:space="preserve"> PAGEREF _Toc45888086 \h </w:instrText>
        </w:r>
        <w:r w:rsidR="00AB221C">
          <w:rPr>
            <w:noProof/>
            <w:webHidden/>
          </w:rPr>
        </w:r>
        <w:r w:rsidR="00AB221C">
          <w:rPr>
            <w:noProof/>
            <w:webHidden/>
          </w:rPr>
          <w:fldChar w:fldCharType="separate"/>
        </w:r>
        <w:r w:rsidR="000E063A">
          <w:rPr>
            <w:noProof/>
            <w:webHidden/>
          </w:rPr>
          <w:t>107</w:t>
        </w:r>
        <w:r w:rsidR="00AB221C">
          <w:rPr>
            <w:noProof/>
            <w:webHidden/>
          </w:rPr>
          <w:fldChar w:fldCharType="end"/>
        </w:r>
      </w:hyperlink>
    </w:p>
    <w:p w14:paraId="32E40618" w14:textId="5B6CC7F3" w:rsidR="00AB221C" w:rsidRDefault="00406F68">
      <w:pPr>
        <w:pStyle w:val="TOC2"/>
        <w:tabs>
          <w:tab w:val="left" w:pos="1134"/>
        </w:tabs>
        <w:rPr>
          <w:rFonts w:asciiTheme="minorHAnsi" w:hAnsiTheme="minorHAnsi"/>
          <w:noProof/>
        </w:rPr>
      </w:pPr>
      <w:hyperlink w:anchor="_Toc45888087" w:history="1">
        <w:r w:rsidR="00AB221C" w:rsidRPr="00850FA9">
          <w:rPr>
            <w:rStyle w:val="Hyperlink"/>
            <w:noProof/>
          </w:rPr>
          <w:t>5.4</w:t>
        </w:r>
        <w:r w:rsidR="00AB221C">
          <w:rPr>
            <w:rFonts w:asciiTheme="minorHAnsi" w:hAnsiTheme="minorHAnsi"/>
            <w:noProof/>
          </w:rPr>
          <w:tab/>
        </w:r>
        <w:r w:rsidR="00AB221C" w:rsidRPr="00850FA9">
          <w:rPr>
            <w:rStyle w:val="Hyperlink"/>
            <w:noProof/>
          </w:rPr>
          <w:t>Climate change risks and opportunities</w:t>
        </w:r>
        <w:r w:rsidR="00AB221C">
          <w:rPr>
            <w:noProof/>
            <w:webHidden/>
          </w:rPr>
          <w:tab/>
        </w:r>
        <w:r w:rsidR="00AB221C">
          <w:rPr>
            <w:noProof/>
            <w:webHidden/>
          </w:rPr>
          <w:fldChar w:fldCharType="begin"/>
        </w:r>
        <w:r w:rsidR="00AB221C">
          <w:rPr>
            <w:noProof/>
            <w:webHidden/>
          </w:rPr>
          <w:instrText xml:space="preserve"> PAGEREF _Toc45888087 \h </w:instrText>
        </w:r>
        <w:r w:rsidR="00AB221C">
          <w:rPr>
            <w:noProof/>
            <w:webHidden/>
          </w:rPr>
        </w:r>
        <w:r w:rsidR="00AB221C">
          <w:rPr>
            <w:noProof/>
            <w:webHidden/>
          </w:rPr>
          <w:fldChar w:fldCharType="separate"/>
        </w:r>
        <w:r w:rsidR="000E063A">
          <w:rPr>
            <w:noProof/>
            <w:webHidden/>
          </w:rPr>
          <w:t>108</w:t>
        </w:r>
        <w:r w:rsidR="00AB221C">
          <w:rPr>
            <w:noProof/>
            <w:webHidden/>
          </w:rPr>
          <w:fldChar w:fldCharType="end"/>
        </w:r>
      </w:hyperlink>
    </w:p>
    <w:p w14:paraId="70CA9577" w14:textId="5B7C4DEA" w:rsidR="00AB221C" w:rsidRDefault="00406F68">
      <w:pPr>
        <w:pStyle w:val="TOC2"/>
        <w:tabs>
          <w:tab w:val="left" w:pos="1134"/>
        </w:tabs>
        <w:rPr>
          <w:rFonts w:asciiTheme="minorHAnsi" w:hAnsiTheme="minorHAnsi"/>
          <w:noProof/>
        </w:rPr>
      </w:pPr>
      <w:hyperlink w:anchor="_Toc45888088" w:history="1">
        <w:r w:rsidR="00AB221C" w:rsidRPr="00850FA9">
          <w:rPr>
            <w:rStyle w:val="Hyperlink"/>
            <w:noProof/>
          </w:rPr>
          <w:t>5.5</w:t>
        </w:r>
        <w:r w:rsidR="00AB221C">
          <w:rPr>
            <w:rFonts w:asciiTheme="minorHAnsi" w:hAnsiTheme="minorHAnsi"/>
            <w:noProof/>
          </w:rPr>
          <w:tab/>
        </w:r>
        <w:r w:rsidR="00AB221C" w:rsidRPr="00850FA9">
          <w:rPr>
            <w:rStyle w:val="Hyperlink"/>
            <w:noProof/>
          </w:rPr>
          <w:t>Gaps in knowledge</w:t>
        </w:r>
        <w:r w:rsidR="00AB221C">
          <w:rPr>
            <w:noProof/>
            <w:webHidden/>
          </w:rPr>
          <w:tab/>
        </w:r>
        <w:r w:rsidR="00AB221C">
          <w:rPr>
            <w:noProof/>
            <w:webHidden/>
          </w:rPr>
          <w:fldChar w:fldCharType="begin"/>
        </w:r>
        <w:r w:rsidR="00AB221C">
          <w:rPr>
            <w:noProof/>
            <w:webHidden/>
          </w:rPr>
          <w:instrText xml:space="preserve"> PAGEREF _Toc45888088 \h </w:instrText>
        </w:r>
        <w:r w:rsidR="00AB221C">
          <w:rPr>
            <w:noProof/>
            <w:webHidden/>
          </w:rPr>
        </w:r>
        <w:r w:rsidR="00AB221C">
          <w:rPr>
            <w:noProof/>
            <w:webHidden/>
          </w:rPr>
          <w:fldChar w:fldCharType="separate"/>
        </w:r>
        <w:r w:rsidR="000E063A">
          <w:rPr>
            <w:noProof/>
            <w:webHidden/>
          </w:rPr>
          <w:t>136</w:t>
        </w:r>
        <w:r w:rsidR="00AB221C">
          <w:rPr>
            <w:noProof/>
            <w:webHidden/>
          </w:rPr>
          <w:fldChar w:fldCharType="end"/>
        </w:r>
      </w:hyperlink>
    </w:p>
    <w:p w14:paraId="26D4F2C3" w14:textId="282126B5" w:rsidR="00AB221C" w:rsidRDefault="00406F68">
      <w:pPr>
        <w:pStyle w:val="TOC1"/>
        <w:rPr>
          <w:rFonts w:asciiTheme="minorHAnsi" w:hAnsiTheme="minorHAnsi"/>
          <w:noProof/>
        </w:rPr>
      </w:pPr>
      <w:hyperlink w:anchor="_Toc45888089" w:history="1">
        <w:r w:rsidR="00AB221C" w:rsidRPr="00850FA9">
          <w:rPr>
            <w:rStyle w:val="Hyperlink"/>
            <w:noProof/>
          </w:rPr>
          <w:t>6</w:t>
        </w:r>
        <w:r w:rsidR="00AB221C">
          <w:rPr>
            <w:rFonts w:asciiTheme="minorHAnsi" w:hAnsiTheme="minorHAnsi"/>
            <w:noProof/>
          </w:rPr>
          <w:tab/>
        </w:r>
        <w:r w:rsidR="00AB221C" w:rsidRPr="00850FA9">
          <w:rPr>
            <w:rStyle w:val="Hyperlink"/>
            <w:noProof/>
          </w:rPr>
          <w:t>Built environment domain | Rohe tūranga tangata</w:t>
        </w:r>
        <w:r w:rsidR="00AB221C">
          <w:rPr>
            <w:noProof/>
            <w:webHidden/>
          </w:rPr>
          <w:tab/>
        </w:r>
        <w:r w:rsidR="00AB221C">
          <w:rPr>
            <w:noProof/>
            <w:webHidden/>
          </w:rPr>
          <w:fldChar w:fldCharType="begin"/>
        </w:r>
        <w:r w:rsidR="00AB221C">
          <w:rPr>
            <w:noProof/>
            <w:webHidden/>
          </w:rPr>
          <w:instrText xml:space="preserve"> PAGEREF _Toc45888089 \h </w:instrText>
        </w:r>
        <w:r w:rsidR="00AB221C">
          <w:rPr>
            <w:noProof/>
            <w:webHidden/>
          </w:rPr>
        </w:r>
        <w:r w:rsidR="00AB221C">
          <w:rPr>
            <w:noProof/>
            <w:webHidden/>
          </w:rPr>
          <w:fldChar w:fldCharType="separate"/>
        </w:r>
        <w:r w:rsidR="000E063A">
          <w:rPr>
            <w:noProof/>
            <w:webHidden/>
          </w:rPr>
          <w:t>137</w:t>
        </w:r>
        <w:r w:rsidR="00AB221C">
          <w:rPr>
            <w:noProof/>
            <w:webHidden/>
          </w:rPr>
          <w:fldChar w:fldCharType="end"/>
        </w:r>
      </w:hyperlink>
    </w:p>
    <w:p w14:paraId="5271F87B" w14:textId="3B5533AB" w:rsidR="00AB221C" w:rsidRDefault="00406F68">
      <w:pPr>
        <w:pStyle w:val="TOC2"/>
        <w:tabs>
          <w:tab w:val="left" w:pos="1134"/>
        </w:tabs>
        <w:rPr>
          <w:rFonts w:asciiTheme="minorHAnsi" w:hAnsiTheme="minorHAnsi"/>
          <w:noProof/>
        </w:rPr>
      </w:pPr>
      <w:hyperlink w:anchor="_Toc45888090" w:history="1">
        <w:r w:rsidR="00AB221C" w:rsidRPr="00850FA9">
          <w:rPr>
            <w:rStyle w:val="Hyperlink"/>
            <w:noProof/>
          </w:rPr>
          <w:t>6.1</w:t>
        </w:r>
        <w:r w:rsidR="00AB221C">
          <w:rPr>
            <w:rFonts w:asciiTheme="minorHAnsi" w:hAnsiTheme="minorHAnsi"/>
            <w:noProof/>
          </w:rPr>
          <w:tab/>
        </w:r>
        <w:r w:rsidR="00AB221C" w:rsidRPr="00850FA9">
          <w:rPr>
            <w:rStyle w:val="Hyperlink"/>
            <w:noProof/>
          </w:rPr>
          <w:t>Domain description</w:t>
        </w:r>
        <w:r w:rsidR="00AB221C">
          <w:rPr>
            <w:noProof/>
            <w:webHidden/>
          </w:rPr>
          <w:tab/>
        </w:r>
        <w:r w:rsidR="00AB221C">
          <w:rPr>
            <w:noProof/>
            <w:webHidden/>
          </w:rPr>
          <w:fldChar w:fldCharType="begin"/>
        </w:r>
        <w:r w:rsidR="00AB221C">
          <w:rPr>
            <w:noProof/>
            <w:webHidden/>
          </w:rPr>
          <w:instrText xml:space="preserve"> PAGEREF _Toc45888090 \h </w:instrText>
        </w:r>
        <w:r w:rsidR="00AB221C">
          <w:rPr>
            <w:noProof/>
            <w:webHidden/>
          </w:rPr>
        </w:r>
        <w:r w:rsidR="00AB221C">
          <w:rPr>
            <w:noProof/>
            <w:webHidden/>
          </w:rPr>
          <w:fldChar w:fldCharType="separate"/>
        </w:r>
        <w:r w:rsidR="000E063A">
          <w:rPr>
            <w:noProof/>
            <w:webHidden/>
          </w:rPr>
          <w:t>137</w:t>
        </w:r>
        <w:r w:rsidR="00AB221C">
          <w:rPr>
            <w:noProof/>
            <w:webHidden/>
          </w:rPr>
          <w:fldChar w:fldCharType="end"/>
        </w:r>
      </w:hyperlink>
    </w:p>
    <w:p w14:paraId="7956781F" w14:textId="3837A8D5" w:rsidR="00AB221C" w:rsidRDefault="00406F68">
      <w:pPr>
        <w:pStyle w:val="TOC2"/>
        <w:tabs>
          <w:tab w:val="left" w:pos="1134"/>
        </w:tabs>
        <w:rPr>
          <w:rFonts w:asciiTheme="minorHAnsi" w:hAnsiTheme="minorHAnsi"/>
          <w:noProof/>
        </w:rPr>
      </w:pPr>
      <w:hyperlink w:anchor="_Toc45888091" w:history="1">
        <w:r w:rsidR="00AB221C" w:rsidRPr="00850FA9">
          <w:rPr>
            <w:rStyle w:val="Hyperlink"/>
            <w:noProof/>
          </w:rPr>
          <w:t>6.2</w:t>
        </w:r>
        <w:r w:rsidR="00AB221C">
          <w:rPr>
            <w:rFonts w:asciiTheme="minorHAnsi" w:hAnsiTheme="minorHAnsi"/>
            <w:noProof/>
          </w:rPr>
          <w:tab/>
        </w:r>
        <w:r w:rsidR="00AB221C" w:rsidRPr="00850FA9">
          <w:rPr>
            <w:rStyle w:val="Hyperlink"/>
            <w:noProof/>
          </w:rPr>
          <w:t>Snapshot of issues and themes</w:t>
        </w:r>
        <w:r w:rsidR="00AB221C">
          <w:rPr>
            <w:noProof/>
            <w:webHidden/>
          </w:rPr>
          <w:tab/>
        </w:r>
        <w:r w:rsidR="00AB221C">
          <w:rPr>
            <w:noProof/>
            <w:webHidden/>
          </w:rPr>
          <w:fldChar w:fldCharType="begin"/>
        </w:r>
        <w:r w:rsidR="00AB221C">
          <w:rPr>
            <w:noProof/>
            <w:webHidden/>
          </w:rPr>
          <w:instrText xml:space="preserve"> PAGEREF _Toc45888091 \h </w:instrText>
        </w:r>
        <w:r w:rsidR="00AB221C">
          <w:rPr>
            <w:noProof/>
            <w:webHidden/>
          </w:rPr>
        </w:r>
        <w:r w:rsidR="00AB221C">
          <w:rPr>
            <w:noProof/>
            <w:webHidden/>
          </w:rPr>
          <w:fldChar w:fldCharType="separate"/>
        </w:r>
        <w:r w:rsidR="000E063A">
          <w:rPr>
            <w:noProof/>
            <w:webHidden/>
          </w:rPr>
          <w:t>137</w:t>
        </w:r>
        <w:r w:rsidR="00AB221C">
          <w:rPr>
            <w:noProof/>
            <w:webHidden/>
          </w:rPr>
          <w:fldChar w:fldCharType="end"/>
        </w:r>
      </w:hyperlink>
    </w:p>
    <w:p w14:paraId="054B3D9E" w14:textId="315A7A24" w:rsidR="00AB221C" w:rsidRDefault="00406F68">
      <w:pPr>
        <w:pStyle w:val="TOC2"/>
        <w:tabs>
          <w:tab w:val="left" w:pos="1134"/>
        </w:tabs>
        <w:rPr>
          <w:rFonts w:asciiTheme="minorHAnsi" w:hAnsiTheme="minorHAnsi"/>
          <w:noProof/>
        </w:rPr>
      </w:pPr>
      <w:hyperlink w:anchor="_Toc45888092" w:history="1">
        <w:r w:rsidR="00AB221C" w:rsidRPr="00850FA9">
          <w:rPr>
            <w:rStyle w:val="Hyperlink"/>
            <w:noProof/>
          </w:rPr>
          <w:t>6.3</w:t>
        </w:r>
        <w:r w:rsidR="00AB221C">
          <w:rPr>
            <w:rFonts w:asciiTheme="minorHAnsi" w:hAnsiTheme="minorHAnsi"/>
            <w:noProof/>
          </w:rPr>
          <w:tab/>
        </w:r>
        <w:r w:rsidR="00AB221C" w:rsidRPr="00850FA9">
          <w:rPr>
            <w:rStyle w:val="Hyperlink"/>
            <w:noProof/>
          </w:rPr>
          <w:t>Summary of climate change risks and opportunities</w:t>
        </w:r>
        <w:r w:rsidR="00AB221C">
          <w:rPr>
            <w:noProof/>
            <w:webHidden/>
          </w:rPr>
          <w:tab/>
        </w:r>
        <w:r w:rsidR="00AB221C">
          <w:rPr>
            <w:noProof/>
            <w:webHidden/>
          </w:rPr>
          <w:fldChar w:fldCharType="begin"/>
        </w:r>
        <w:r w:rsidR="00AB221C">
          <w:rPr>
            <w:noProof/>
            <w:webHidden/>
          </w:rPr>
          <w:instrText xml:space="preserve"> PAGEREF _Toc45888092 \h </w:instrText>
        </w:r>
        <w:r w:rsidR="00AB221C">
          <w:rPr>
            <w:noProof/>
            <w:webHidden/>
          </w:rPr>
        </w:r>
        <w:r w:rsidR="00AB221C">
          <w:rPr>
            <w:noProof/>
            <w:webHidden/>
          </w:rPr>
          <w:fldChar w:fldCharType="separate"/>
        </w:r>
        <w:r w:rsidR="000E063A">
          <w:rPr>
            <w:noProof/>
            <w:webHidden/>
          </w:rPr>
          <w:t>138</w:t>
        </w:r>
        <w:r w:rsidR="00AB221C">
          <w:rPr>
            <w:noProof/>
            <w:webHidden/>
          </w:rPr>
          <w:fldChar w:fldCharType="end"/>
        </w:r>
      </w:hyperlink>
    </w:p>
    <w:p w14:paraId="32878FB8" w14:textId="33AE0C42" w:rsidR="00AB221C" w:rsidRDefault="00406F68">
      <w:pPr>
        <w:pStyle w:val="TOC2"/>
        <w:tabs>
          <w:tab w:val="left" w:pos="1134"/>
        </w:tabs>
        <w:rPr>
          <w:rFonts w:asciiTheme="minorHAnsi" w:hAnsiTheme="minorHAnsi"/>
          <w:noProof/>
        </w:rPr>
      </w:pPr>
      <w:hyperlink w:anchor="_Toc45888093" w:history="1">
        <w:r w:rsidR="00AB221C" w:rsidRPr="00850FA9">
          <w:rPr>
            <w:rStyle w:val="Hyperlink"/>
            <w:noProof/>
          </w:rPr>
          <w:t>6.4</w:t>
        </w:r>
        <w:r w:rsidR="00AB221C">
          <w:rPr>
            <w:rFonts w:asciiTheme="minorHAnsi" w:hAnsiTheme="minorHAnsi"/>
            <w:noProof/>
          </w:rPr>
          <w:tab/>
        </w:r>
        <w:r w:rsidR="00AB221C" w:rsidRPr="00850FA9">
          <w:rPr>
            <w:rStyle w:val="Hyperlink"/>
            <w:noProof/>
          </w:rPr>
          <w:t>Climate change risks and opportunities</w:t>
        </w:r>
        <w:r w:rsidR="00AB221C">
          <w:rPr>
            <w:noProof/>
            <w:webHidden/>
          </w:rPr>
          <w:tab/>
        </w:r>
        <w:r w:rsidR="00AB221C">
          <w:rPr>
            <w:noProof/>
            <w:webHidden/>
          </w:rPr>
          <w:fldChar w:fldCharType="begin"/>
        </w:r>
        <w:r w:rsidR="00AB221C">
          <w:rPr>
            <w:noProof/>
            <w:webHidden/>
          </w:rPr>
          <w:instrText xml:space="preserve"> PAGEREF _Toc45888093 \h </w:instrText>
        </w:r>
        <w:r w:rsidR="00AB221C">
          <w:rPr>
            <w:noProof/>
            <w:webHidden/>
          </w:rPr>
        </w:r>
        <w:r w:rsidR="00AB221C">
          <w:rPr>
            <w:noProof/>
            <w:webHidden/>
          </w:rPr>
          <w:fldChar w:fldCharType="separate"/>
        </w:r>
        <w:r w:rsidR="000E063A">
          <w:rPr>
            <w:noProof/>
            <w:webHidden/>
          </w:rPr>
          <w:t>139</w:t>
        </w:r>
        <w:r w:rsidR="00AB221C">
          <w:rPr>
            <w:noProof/>
            <w:webHidden/>
          </w:rPr>
          <w:fldChar w:fldCharType="end"/>
        </w:r>
      </w:hyperlink>
    </w:p>
    <w:p w14:paraId="15A15DF6" w14:textId="564E57A3" w:rsidR="00AB221C" w:rsidRDefault="00406F68">
      <w:pPr>
        <w:pStyle w:val="TOC2"/>
        <w:tabs>
          <w:tab w:val="left" w:pos="1134"/>
        </w:tabs>
        <w:rPr>
          <w:rFonts w:asciiTheme="minorHAnsi" w:hAnsiTheme="minorHAnsi"/>
          <w:noProof/>
        </w:rPr>
      </w:pPr>
      <w:hyperlink w:anchor="_Toc45888094" w:history="1">
        <w:r w:rsidR="00AB221C" w:rsidRPr="00850FA9">
          <w:rPr>
            <w:rStyle w:val="Hyperlink"/>
            <w:noProof/>
          </w:rPr>
          <w:t>6.5</w:t>
        </w:r>
        <w:r w:rsidR="00AB221C">
          <w:rPr>
            <w:rFonts w:asciiTheme="minorHAnsi" w:hAnsiTheme="minorHAnsi"/>
            <w:noProof/>
          </w:rPr>
          <w:tab/>
        </w:r>
        <w:r w:rsidR="00AB221C" w:rsidRPr="00850FA9">
          <w:rPr>
            <w:rStyle w:val="Hyperlink"/>
            <w:noProof/>
          </w:rPr>
          <w:t>Gaps in knowledge</w:t>
        </w:r>
        <w:r w:rsidR="00AB221C">
          <w:rPr>
            <w:noProof/>
            <w:webHidden/>
          </w:rPr>
          <w:tab/>
        </w:r>
        <w:r w:rsidR="00AB221C">
          <w:rPr>
            <w:noProof/>
            <w:webHidden/>
          </w:rPr>
          <w:fldChar w:fldCharType="begin"/>
        </w:r>
        <w:r w:rsidR="00AB221C">
          <w:rPr>
            <w:noProof/>
            <w:webHidden/>
          </w:rPr>
          <w:instrText xml:space="preserve"> PAGEREF _Toc45888094 \h </w:instrText>
        </w:r>
        <w:r w:rsidR="00AB221C">
          <w:rPr>
            <w:noProof/>
            <w:webHidden/>
          </w:rPr>
        </w:r>
        <w:r w:rsidR="00AB221C">
          <w:rPr>
            <w:noProof/>
            <w:webHidden/>
          </w:rPr>
          <w:fldChar w:fldCharType="separate"/>
        </w:r>
        <w:r w:rsidR="000E063A">
          <w:rPr>
            <w:noProof/>
            <w:webHidden/>
          </w:rPr>
          <w:t>173</w:t>
        </w:r>
        <w:r w:rsidR="00AB221C">
          <w:rPr>
            <w:noProof/>
            <w:webHidden/>
          </w:rPr>
          <w:fldChar w:fldCharType="end"/>
        </w:r>
      </w:hyperlink>
    </w:p>
    <w:p w14:paraId="6A9E7138" w14:textId="018DD406" w:rsidR="00AB221C" w:rsidRDefault="00406F68">
      <w:pPr>
        <w:pStyle w:val="TOC1"/>
        <w:rPr>
          <w:rFonts w:asciiTheme="minorHAnsi" w:hAnsiTheme="minorHAnsi"/>
          <w:noProof/>
        </w:rPr>
      </w:pPr>
      <w:hyperlink w:anchor="_Toc45888095" w:history="1">
        <w:r w:rsidR="00AB221C" w:rsidRPr="00850FA9">
          <w:rPr>
            <w:rStyle w:val="Hyperlink"/>
            <w:noProof/>
          </w:rPr>
          <w:t>7</w:t>
        </w:r>
        <w:r w:rsidR="00AB221C">
          <w:rPr>
            <w:rFonts w:asciiTheme="minorHAnsi" w:hAnsiTheme="minorHAnsi"/>
            <w:noProof/>
          </w:rPr>
          <w:tab/>
        </w:r>
        <w:r w:rsidR="00AB221C" w:rsidRPr="00850FA9">
          <w:rPr>
            <w:rStyle w:val="Hyperlink"/>
            <w:noProof/>
          </w:rPr>
          <w:t>Governance domain | Rohe kāwanatanga</w:t>
        </w:r>
        <w:r w:rsidR="00AB221C">
          <w:rPr>
            <w:noProof/>
            <w:webHidden/>
          </w:rPr>
          <w:tab/>
        </w:r>
        <w:r w:rsidR="00AB221C">
          <w:rPr>
            <w:noProof/>
            <w:webHidden/>
          </w:rPr>
          <w:fldChar w:fldCharType="begin"/>
        </w:r>
        <w:r w:rsidR="00AB221C">
          <w:rPr>
            <w:noProof/>
            <w:webHidden/>
          </w:rPr>
          <w:instrText xml:space="preserve"> PAGEREF _Toc45888095 \h </w:instrText>
        </w:r>
        <w:r w:rsidR="00AB221C">
          <w:rPr>
            <w:noProof/>
            <w:webHidden/>
          </w:rPr>
        </w:r>
        <w:r w:rsidR="00AB221C">
          <w:rPr>
            <w:noProof/>
            <w:webHidden/>
          </w:rPr>
          <w:fldChar w:fldCharType="separate"/>
        </w:r>
        <w:r w:rsidR="000E063A">
          <w:rPr>
            <w:noProof/>
            <w:webHidden/>
          </w:rPr>
          <w:t>174</w:t>
        </w:r>
        <w:r w:rsidR="00AB221C">
          <w:rPr>
            <w:noProof/>
            <w:webHidden/>
          </w:rPr>
          <w:fldChar w:fldCharType="end"/>
        </w:r>
      </w:hyperlink>
    </w:p>
    <w:p w14:paraId="5B6A5CCA" w14:textId="0BBD9DF4" w:rsidR="00AB221C" w:rsidRDefault="00406F68">
      <w:pPr>
        <w:pStyle w:val="TOC2"/>
        <w:tabs>
          <w:tab w:val="left" w:pos="1134"/>
        </w:tabs>
        <w:rPr>
          <w:rFonts w:asciiTheme="minorHAnsi" w:hAnsiTheme="minorHAnsi"/>
          <w:noProof/>
        </w:rPr>
      </w:pPr>
      <w:hyperlink w:anchor="_Toc45888096" w:history="1">
        <w:r w:rsidR="00AB221C" w:rsidRPr="00850FA9">
          <w:rPr>
            <w:rStyle w:val="Hyperlink"/>
            <w:noProof/>
          </w:rPr>
          <w:t>7.1</w:t>
        </w:r>
        <w:r w:rsidR="00AB221C">
          <w:rPr>
            <w:rFonts w:asciiTheme="minorHAnsi" w:hAnsiTheme="minorHAnsi"/>
            <w:noProof/>
          </w:rPr>
          <w:tab/>
        </w:r>
        <w:r w:rsidR="00AB221C" w:rsidRPr="00850FA9">
          <w:rPr>
            <w:rStyle w:val="Hyperlink"/>
            <w:noProof/>
          </w:rPr>
          <w:t>Domain description</w:t>
        </w:r>
        <w:r w:rsidR="00AB221C">
          <w:rPr>
            <w:noProof/>
            <w:webHidden/>
          </w:rPr>
          <w:tab/>
        </w:r>
        <w:r w:rsidR="00AB221C">
          <w:rPr>
            <w:noProof/>
            <w:webHidden/>
          </w:rPr>
          <w:fldChar w:fldCharType="begin"/>
        </w:r>
        <w:r w:rsidR="00AB221C">
          <w:rPr>
            <w:noProof/>
            <w:webHidden/>
          </w:rPr>
          <w:instrText xml:space="preserve"> PAGEREF _Toc45888096 \h </w:instrText>
        </w:r>
        <w:r w:rsidR="00AB221C">
          <w:rPr>
            <w:noProof/>
            <w:webHidden/>
          </w:rPr>
        </w:r>
        <w:r w:rsidR="00AB221C">
          <w:rPr>
            <w:noProof/>
            <w:webHidden/>
          </w:rPr>
          <w:fldChar w:fldCharType="separate"/>
        </w:r>
        <w:r w:rsidR="000E063A">
          <w:rPr>
            <w:noProof/>
            <w:webHidden/>
          </w:rPr>
          <w:t>174</w:t>
        </w:r>
        <w:r w:rsidR="00AB221C">
          <w:rPr>
            <w:noProof/>
            <w:webHidden/>
          </w:rPr>
          <w:fldChar w:fldCharType="end"/>
        </w:r>
      </w:hyperlink>
    </w:p>
    <w:p w14:paraId="1A769D5B" w14:textId="227C7939" w:rsidR="00AB221C" w:rsidRDefault="00406F68">
      <w:pPr>
        <w:pStyle w:val="TOC2"/>
        <w:tabs>
          <w:tab w:val="left" w:pos="1134"/>
        </w:tabs>
        <w:rPr>
          <w:rFonts w:asciiTheme="minorHAnsi" w:hAnsiTheme="minorHAnsi"/>
          <w:noProof/>
        </w:rPr>
      </w:pPr>
      <w:hyperlink w:anchor="_Toc45888097" w:history="1">
        <w:r w:rsidR="00AB221C" w:rsidRPr="00850FA9">
          <w:rPr>
            <w:rStyle w:val="Hyperlink"/>
            <w:noProof/>
          </w:rPr>
          <w:t>7.2</w:t>
        </w:r>
        <w:r w:rsidR="00AB221C">
          <w:rPr>
            <w:rFonts w:asciiTheme="minorHAnsi" w:hAnsiTheme="minorHAnsi"/>
            <w:noProof/>
          </w:rPr>
          <w:tab/>
        </w:r>
        <w:r w:rsidR="00AB221C" w:rsidRPr="00850FA9">
          <w:rPr>
            <w:rStyle w:val="Hyperlink"/>
            <w:noProof/>
          </w:rPr>
          <w:t>Snapshot of issues and themes</w:t>
        </w:r>
        <w:r w:rsidR="00AB221C">
          <w:rPr>
            <w:noProof/>
            <w:webHidden/>
          </w:rPr>
          <w:tab/>
        </w:r>
        <w:r w:rsidR="00AB221C">
          <w:rPr>
            <w:noProof/>
            <w:webHidden/>
          </w:rPr>
          <w:fldChar w:fldCharType="begin"/>
        </w:r>
        <w:r w:rsidR="00AB221C">
          <w:rPr>
            <w:noProof/>
            <w:webHidden/>
          </w:rPr>
          <w:instrText xml:space="preserve"> PAGEREF _Toc45888097 \h </w:instrText>
        </w:r>
        <w:r w:rsidR="00AB221C">
          <w:rPr>
            <w:noProof/>
            <w:webHidden/>
          </w:rPr>
        </w:r>
        <w:r w:rsidR="00AB221C">
          <w:rPr>
            <w:noProof/>
            <w:webHidden/>
          </w:rPr>
          <w:fldChar w:fldCharType="separate"/>
        </w:r>
        <w:r w:rsidR="000E063A">
          <w:rPr>
            <w:noProof/>
            <w:webHidden/>
          </w:rPr>
          <w:t>174</w:t>
        </w:r>
        <w:r w:rsidR="00AB221C">
          <w:rPr>
            <w:noProof/>
            <w:webHidden/>
          </w:rPr>
          <w:fldChar w:fldCharType="end"/>
        </w:r>
      </w:hyperlink>
    </w:p>
    <w:p w14:paraId="537F7C15" w14:textId="58FB44A6" w:rsidR="00AB221C" w:rsidRDefault="00406F68">
      <w:pPr>
        <w:pStyle w:val="TOC2"/>
        <w:tabs>
          <w:tab w:val="left" w:pos="1134"/>
        </w:tabs>
        <w:rPr>
          <w:rFonts w:asciiTheme="minorHAnsi" w:hAnsiTheme="minorHAnsi"/>
          <w:noProof/>
        </w:rPr>
      </w:pPr>
      <w:hyperlink w:anchor="_Toc45888098" w:history="1">
        <w:r w:rsidR="00AB221C" w:rsidRPr="00850FA9">
          <w:rPr>
            <w:rStyle w:val="Hyperlink"/>
            <w:noProof/>
          </w:rPr>
          <w:t>7.3</w:t>
        </w:r>
        <w:r w:rsidR="00AB221C">
          <w:rPr>
            <w:rFonts w:asciiTheme="minorHAnsi" w:hAnsiTheme="minorHAnsi"/>
            <w:noProof/>
          </w:rPr>
          <w:tab/>
        </w:r>
        <w:r w:rsidR="00AB221C" w:rsidRPr="00850FA9">
          <w:rPr>
            <w:rStyle w:val="Hyperlink"/>
            <w:noProof/>
          </w:rPr>
          <w:t>Summary of climate change risks</w:t>
        </w:r>
        <w:r w:rsidR="00AB221C">
          <w:rPr>
            <w:noProof/>
            <w:webHidden/>
          </w:rPr>
          <w:tab/>
        </w:r>
        <w:r w:rsidR="00AB221C">
          <w:rPr>
            <w:noProof/>
            <w:webHidden/>
          </w:rPr>
          <w:fldChar w:fldCharType="begin"/>
        </w:r>
        <w:r w:rsidR="00AB221C">
          <w:rPr>
            <w:noProof/>
            <w:webHidden/>
          </w:rPr>
          <w:instrText xml:space="preserve"> PAGEREF _Toc45888098 \h </w:instrText>
        </w:r>
        <w:r w:rsidR="00AB221C">
          <w:rPr>
            <w:noProof/>
            <w:webHidden/>
          </w:rPr>
        </w:r>
        <w:r w:rsidR="00AB221C">
          <w:rPr>
            <w:noProof/>
            <w:webHidden/>
          </w:rPr>
          <w:fldChar w:fldCharType="separate"/>
        </w:r>
        <w:r w:rsidR="000E063A">
          <w:rPr>
            <w:noProof/>
            <w:webHidden/>
          </w:rPr>
          <w:t>175</w:t>
        </w:r>
        <w:r w:rsidR="00AB221C">
          <w:rPr>
            <w:noProof/>
            <w:webHidden/>
          </w:rPr>
          <w:fldChar w:fldCharType="end"/>
        </w:r>
      </w:hyperlink>
    </w:p>
    <w:p w14:paraId="5CC80B2B" w14:textId="3020C21A" w:rsidR="00AB221C" w:rsidRDefault="00406F68">
      <w:pPr>
        <w:pStyle w:val="TOC2"/>
        <w:tabs>
          <w:tab w:val="left" w:pos="1134"/>
        </w:tabs>
        <w:rPr>
          <w:rFonts w:asciiTheme="minorHAnsi" w:hAnsiTheme="minorHAnsi"/>
          <w:noProof/>
        </w:rPr>
      </w:pPr>
      <w:hyperlink w:anchor="_Toc45888099" w:history="1">
        <w:r w:rsidR="00AB221C" w:rsidRPr="00850FA9">
          <w:rPr>
            <w:rStyle w:val="Hyperlink"/>
            <w:noProof/>
          </w:rPr>
          <w:t>7.4</w:t>
        </w:r>
        <w:r w:rsidR="00AB221C">
          <w:rPr>
            <w:rFonts w:asciiTheme="minorHAnsi" w:hAnsiTheme="minorHAnsi"/>
            <w:noProof/>
          </w:rPr>
          <w:tab/>
        </w:r>
        <w:r w:rsidR="00AB221C" w:rsidRPr="00850FA9">
          <w:rPr>
            <w:rStyle w:val="Hyperlink"/>
            <w:noProof/>
          </w:rPr>
          <w:t>Climate change risks</w:t>
        </w:r>
        <w:r w:rsidR="00AB221C">
          <w:rPr>
            <w:noProof/>
            <w:webHidden/>
          </w:rPr>
          <w:tab/>
        </w:r>
        <w:r w:rsidR="00AB221C">
          <w:rPr>
            <w:noProof/>
            <w:webHidden/>
          </w:rPr>
          <w:fldChar w:fldCharType="begin"/>
        </w:r>
        <w:r w:rsidR="00AB221C">
          <w:rPr>
            <w:noProof/>
            <w:webHidden/>
          </w:rPr>
          <w:instrText xml:space="preserve"> PAGEREF _Toc45888099 \h </w:instrText>
        </w:r>
        <w:r w:rsidR="00AB221C">
          <w:rPr>
            <w:noProof/>
            <w:webHidden/>
          </w:rPr>
        </w:r>
        <w:r w:rsidR="00AB221C">
          <w:rPr>
            <w:noProof/>
            <w:webHidden/>
          </w:rPr>
          <w:fldChar w:fldCharType="separate"/>
        </w:r>
        <w:r w:rsidR="000E063A">
          <w:rPr>
            <w:noProof/>
            <w:webHidden/>
          </w:rPr>
          <w:t>176</w:t>
        </w:r>
        <w:r w:rsidR="00AB221C">
          <w:rPr>
            <w:noProof/>
            <w:webHidden/>
          </w:rPr>
          <w:fldChar w:fldCharType="end"/>
        </w:r>
      </w:hyperlink>
    </w:p>
    <w:p w14:paraId="01614CC9" w14:textId="1F4F072C" w:rsidR="00AB221C" w:rsidRDefault="00406F68">
      <w:pPr>
        <w:pStyle w:val="TOC2"/>
        <w:tabs>
          <w:tab w:val="left" w:pos="1134"/>
        </w:tabs>
        <w:rPr>
          <w:rFonts w:asciiTheme="minorHAnsi" w:hAnsiTheme="minorHAnsi"/>
          <w:noProof/>
        </w:rPr>
      </w:pPr>
      <w:hyperlink w:anchor="_Toc45888100" w:history="1">
        <w:r w:rsidR="00AB221C" w:rsidRPr="00850FA9">
          <w:rPr>
            <w:rStyle w:val="Hyperlink"/>
            <w:noProof/>
          </w:rPr>
          <w:t>7.5</w:t>
        </w:r>
        <w:r w:rsidR="00AB221C">
          <w:rPr>
            <w:rFonts w:asciiTheme="minorHAnsi" w:hAnsiTheme="minorHAnsi"/>
            <w:noProof/>
          </w:rPr>
          <w:tab/>
        </w:r>
        <w:r w:rsidR="00AB221C" w:rsidRPr="00850FA9">
          <w:rPr>
            <w:rStyle w:val="Hyperlink"/>
            <w:noProof/>
          </w:rPr>
          <w:t>Gaps in knowledge</w:t>
        </w:r>
        <w:r w:rsidR="00AB221C">
          <w:rPr>
            <w:noProof/>
            <w:webHidden/>
          </w:rPr>
          <w:tab/>
        </w:r>
        <w:r w:rsidR="00AB221C">
          <w:rPr>
            <w:noProof/>
            <w:webHidden/>
          </w:rPr>
          <w:fldChar w:fldCharType="begin"/>
        </w:r>
        <w:r w:rsidR="00AB221C">
          <w:rPr>
            <w:noProof/>
            <w:webHidden/>
          </w:rPr>
          <w:instrText xml:space="preserve"> PAGEREF _Toc45888100 \h </w:instrText>
        </w:r>
        <w:r w:rsidR="00AB221C">
          <w:rPr>
            <w:noProof/>
            <w:webHidden/>
          </w:rPr>
        </w:r>
        <w:r w:rsidR="00AB221C">
          <w:rPr>
            <w:noProof/>
            <w:webHidden/>
          </w:rPr>
          <w:fldChar w:fldCharType="separate"/>
        </w:r>
        <w:r w:rsidR="000E063A">
          <w:rPr>
            <w:noProof/>
            <w:webHidden/>
          </w:rPr>
          <w:t>198</w:t>
        </w:r>
        <w:r w:rsidR="00AB221C">
          <w:rPr>
            <w:noProof/>
            <w:webHidden/>
          </w:rPr>
          <w:fldChar w:fldCharType="end"/>
        </w:r>
      </w:hyperlink>
    </w:p>
    <w:p w14:paraId="0CCB7E89" w14:textId="795406AB" w:rsidR="00AB221C" w:rsidRDefault="00406F68">
      <w:pPr>
        <w:pStyle w:val="TOC1"/>
        <w:rPr>
          <w:rFonts w:asciiTheme="minorHAnsi" w:hAnsiTheme="minorHAnsi"/>
          <w:noProof/>
        </w:rPr>
      </w:pPr>
      <w:hyperlink w:anchor="_Toc45888101" w:history="1">
        <w:r w:rsidR="00AB221C" w:rsidRPr="00850FA9">
          <w:rPr>
            <w:rStyle w:val="Hyperlink"/>
            <w:noProof/>
          </w:rPr>
          <w:t>References</w:t>
        </w:r>
        <w:r w:rsidR="00AB221C">
          <w:rPr>
            <w:noProof/>
            <w:webHidden/>
          </w:rPr>
          <w:tab/>
        </w:r>
        <w:r w:rsidR="00AB221C">
          <w:rPr>
            <w:noProof/>
            <w:webHidden/>
          </w:rPr>
          <w:fldChar w:fldCharType="begin"/>
        </w:r>
        <w:r w:rsidR="00AB221C">
          <w:rPr>
            <w:noProof/>
            <w:webHidden/>
          </w:rPr>
          <w:instrText xml:space="preserve"> PAGEREF _Toc45888101 \h </w:instrText>
        </w:r>
        <w:r w:rsidR="00AB221C">
          <w:rPr>
            <w:noProof/>
            <w:webHidden/>
          </w:rPr>
        </w:r>
        <w:r w:rsidR="00AB221C">
          <w:rPr>
            <w:noProof/>
            <w:webHidden/>
          </w:rPr>
          <w:fldChar w:fldCharType="separate"/>
        </w:r>
        <w:r w:rsidR="000E063A">
          <w:rPr>
            <w:noProof/>
            <w:webHidden/>
          </w:rPr>
          <w:t>199</w:t>
        </w:r>
        <w:r w:rsidR="00AB221C">
          <w:rPr>
            <w:noProof/>
            <w:webHidden/>
          </w:rPr>
          <w:fldChar w:fldCharType="end"/>
        </w:r>
      </w:hyperlink>
    </w:p>
    <w:p w14:paraId="75C1F422" w14:textId="76E0F392" w:rsidR="00AB221C" w:rsidRDefault="00406F68">
      <w:pPr>
        <w:pStyle w:val="TOC1"/>
        <w:rPr>
          <w:rFonts w:asciiTheme="minorHAnsi" w:hAnsiTheme="minorHAnsi"/>
          <w:noProof/>
        </w:rPr>
      </w:pPr>
      <w:hyperlink w:anchor="_Toc45888102" w:history="1">
        <w:r w:rsidR="00AB221C" w:rsidRPr="00850FA9">
          <w:rPr>
            <w:rStyle w:val="Hyperlink"/>
            <w:noProof/>
          </w:rPr>
          <w:t>Appendix A: Glossary</w:t>
        </w:r>
        <w:r w:rsidR="00AB221C">
          <w:rPr>
            <w:noProof/>
            <w:webHidden/>
          </w:rPr>
          <w:tab/>
        </w:r>
        <w:r w:rsidR="00AB221C">
          <w:rPr>
            <w:noProof/>
            <w:webHidden/>
          </w:rPr>
          <w:fldChar w:fldCharType="begin"/>
        </w:r>
        <w:r w:rsidR="00AB221C">
          <w:rPr>
            <w:noProof/>
            <w:webHidden/>
          </w:rPr>
          <w:instrText xml:space="preserve"> PAGEREF _Toc45888102 \h </w:instrText>
        </w:r>
        <w:r w:rsidR="00AB221C">
          <w:rPr>
            <w:noProof/>
            <w:webHidden/>
          </w:rPr>
        </w:r>
        <w:r w:rsidR="00AB221C">
          <w:rPr>
            <w:noProof/>
            <w:webHidden/>
          </w:rPr>
          <w:fldChar w:fldCharType="separate"/>
        </w:r>
        <w:r w:rsidR="000E063A">
          <w:rPr>
            <w:noProof/>
            <w:webHidden/>
          </w:rPr>
          <w:t>228</w:t>
        </w:r>
        <w:r w:rsidR="00AB221C">
          <w:rPr>
            <w:noProof/>
            <w:webHidden/>
          </w:rPr>
          <w:fldChar w:fldCharType="end"/>
        </w:r>
      </w:hyperlink>
    </w:p>
    <w:p w14:paraId="2CBFA1B2" w14:textId="5C1679B8" w:rsidR="00AB221C" w:rsidRDefault="00406F68">
      <w:pPr>
        <w:pStyle w:val="TOC1"/>
        <w:rPr>
          <w:rFonts w:asciiTheme="minorHAnsi" w:hAnsiTheme="minorHAnsi"/>
          <w:noProof/>
        </w:rPr>
      </w:pPr>
      <w:hyperlink w:anchor="_Toc45888103" w:history="1">
        <w:r w:rsidR="00AB221C" w:rsidRPr="00850FA9">
          <w:rPr>
            <w:rStyle w:val="Hyperlink"/>
            <w:noProof/>
          </w:rPr>
          <w:t>Appendix B: Direction of change for climate hazards</w:t>
        </w:r>
        <w:r w:rsidR="00AB221C">
          <w:rPr>
            <w:noProof/>
            <w:webHidden/>
          </w:rPr>
          <w:tab/>
        </w:r>
        <w:r w:rsidR="00AB221C">
          <w:rPr>
            <w:noProof/>
            <w:webHidden/>
          </w:rPr>
          <w:fldChar w:fldCharType="begin"/>
        </w:r>
        <w:r w:rsidR="00AB221C">
          <w:rPr>
            <w:noProof/>
            <w:webHidden/>
          </w:rPr>
          <w:instrText xml:space="preserve"> PAGEREF _Toc45888103 \h </w:instrText>
        </w:r>
        <w:r w:rsidR="00AB221C">
          <w:rPr>
            <w:noProof/>
            <w:webHidden/>
          </w:rPr>
        </w:r>
        <w:r w:rsidR="00AB221C">
          <w:rPr>
            <w:noProof/>
            <w:webHidden/>
          </w:rPr>
          <w:fldChar w:fldCharType="separate"/>
        </w:r>
        <w:r w:rsidR="000E063A">
          <w:rPr>
            <w:noProof/>
            <w:webHidden/>
          </w:rPr>
          <w:t>234</w:t>
        </w:r>
        <w:r w:rsidR="00AB221C">
          <w:rPr>
            <w:noProof/>
            <w:webHidden/>
          </w:rPr>
          <w:fldChar w:fldCharType="end"/>
        </w:r>
      </w:hyperlink>
    </w:p>
    <w:p w14:paraId="7E09584E" w14:textId="3F7511CD" w:rsidR="0080531E" w:rsidRPr="006B77BB" w:rsidRDefault="00775F57" w:rsidP="003B09C2">
      <w:pPr>
        <w:pStyle w:val="Glossary"/>
      </w:pPr>
      <w:r w:rsidRPr="006B77BB">
        <w:fldChar w:fldCharType="end"/>
      </w:r>
    </w:p>
    <w:p w14:paraId="478DB19B" w14:textId="77777777" w:rsidR="00796A6F" w:rsidRPr="00554B30" w:rsidRDefault="00796A6F" w:rsidP="00554B30">
      <w:r w:rsidRPr="00554B30">
        <w:br w:type="page"/>
      </w:r>
    </w:p>
    <w:p w14:paraId="21E35829" w14:textId="77777777" w:rsidR="00532334" w:rsidRPr="006B77BB" w:rsidRDefault="00532334" w:rsidP="00180947">
      <w:pPr>
        <w:pStyle w:val="Heading"/>
        <w:spacing w:after="240"/>
      </w:pPr>
      <w:r w:rsidRPr="006B77BB">
        <w:lastRenderedPageBreak/>
        <w:t>Tables</w:t>
      </w:r>
    </w:p>
    <w:p w14:paraId="7E9CF9DB" w14:textId="2FC83336" w:rsidR="003A09BC" w:rsidRDefault="00B631CB">
      <w:pPr>
        <w:pStyle w:val="TableofFigures"/>
        <w:tabs>
          <w:tab w:val="right" w:pos="8495"/>
        </w:tabs>
        <w:rPr>
          <w:rFonts w:asciiTheme="minorHAnsi" w:hAnsiTheme="minorHAnsi"/>
          <w:noProof/>
        </w:rPr>
      </w:pPr>
      <w:r>
        <w:fldChar w:fldCharType="begin"/>
      </w:r>
      <w:r>
        <w:instrText xml:space="preserve"> TOC \h \z \t "Table heading2" \c </w:instrText>
      </w:r>
      <w:r>
        <w:fldChar w:fldCharType="separate"/>
      </w:r>
      <w:hyperlink w:anchor="_Toc45391876" w:history="1">
        <w:r w:rsidR="003A09BC" w:rsidRPr="00AE72BF">
          <w:rPr>
            <w:rStyle w:val="Hyperlink"/>
            <w:noProof/>
          </w:rPr>
          <w:t>Table 1:</w:t>
        </w:r>
        <w:r w:rsidR="003A09BC">
          <w:rPr>
            <w:rFonts w:asciiTheme="minorHAnsi" w:hAnsiTheme="minorHAnsi"/>
            <w:noProof/>
          </w:rPr>
          <w:tab/>
        </w:r>
        <w:r w:rsidR="003A09BC" w:rsidRPr="00AE72BF">
          <w:rPr>
            <w:rStyle w:val="Hyperlink"/>
            <w:noProof/>
          </w:rPr>
          <w:t>Overview of NCCRA reports</w:t>
        </w:r>
        <w:r w:rsidR="003A09BC">
          <w:rPr>
            <w:noProof/>
            <w:webHidden/>
          </w:rPr>
          <w:tab/>
        </w:r>
        <w:r w:rsidR="003A09BC">
          <w:rPr>
            <w:noProof/>
            <w:webHidden/>
          </w:rPr>
          <w:fldChar w:fldCharType="begin"/>
        </w:r>
        <w:r w:rsidR="003A09BC">
          <w:rPr>
            <w:noProof/>
            <w:webHidden/>
          </w:rPr>
          <w:instrText xml:space="preserve"> PAGEREF _Toc45391876 \h </w:instrText>
        </w:r>
        <w:r w:rsidR="003A09BC">
          <w:rPr>
            <w:noProof/>
            <w:webHidden/>
          </w:rPr>
        </w:r>
        <w:r w:rsidR="003A09BC">
          <w:rPr>
            <w:noProof/>
            <w:webHidden/>
          </w:rPr>
          <w:fldChar w:fldCharType="separate"/>
        </w:r>
        <w:r w:rsidR="000E063A">
          <w:rPr>
            <w:noProof/>
            <w:webHidden/>
          </w:rPr>
          <w:t>10</w:t>
        </w:r>
        <w:r w:rsidR="003A09BC">
          <w:rPr>
            <w:noProof/>
            <w:webHidden/>
          </w:rPr>
          <w:fldChar w:fldCharType="end"/>
        </w:r>
      </w:hyperlink>
    </w:p>
    <w:p w14:paraId="672A311B" w14:textId="6918378C" w:rsidR="003A09BC" w:rsidRDefault="00406F68">
      <w:pPr>
        <w:pStyle w:val="TableofFigures"/>
        <w:tabs>
          <w:tab w:val="right" w:pos="8495"/>
        </w:tabs>
        <w:rPr>
          <w:rFonts w:asciiTheme="minorHAnsi" w:hAnsiTheme="minorHAnsi"/>
          <w:noProof/>
        </w:rPr>
      </w:pPr>
      <w:hyperlink w:anchor="_Toc45391877" w:history="1">
        <w:r w:rsidR="003A09BC" w:rsidRPr="00AE72BF">
          <w:rPr>
            <w:rStyle w:val="Hyperlink"/>
            <w:noProof/>
          </w:rPr>
          <w:t>Table 2:</w:t>
        </w:r>
        <w:r w:rsidR="003A09BC">
          <w:rPr>
            <w:rFonts w:asciiTheme="minorHAnsi" w:hAnsiTheme="minorHAnsi"/>
            <w:noProof/>
          </w:rPr>
          <w:tab/>
        </w:r>
        <w:r w:rsidR="003A09BC" w:rsidRPr="00AE72BF">
          <w:rPr>
            <w:rStyle w:val="Hyperlink"/>
            <w:noProof/>
          </w:rPr>
          <w:t>Technical report overview</w:t>
        </w:r>
        <w:r w:rsidR="003A09BC">
          <w:rPr>
            <w:noProof/>
            <w:webHidden/>
          </w:rPr>
          <w:tab/>
        </w:r>
        <w:r w:rsidR="003A09BC">
          <w:rPr>
            <w:noProof/>
            <w:webHidden/>
          </w:rPr>
          <w:fldChar w:fldCharType="begin"/>
        </w:r>
        <w:r w:rsidR="003A09BC">
          <w:rPr>
            <w:noProof/>
            <w:webHidden/>
          </w:rPr>
          <w:instrText xml:space="preserve"> PAGEREF _Toc45391877 \h </w:instrText>
        </w:r>
        <w:r w:rsidR="003A09BC">
          <w:rPr>
            <w:noProof/>
            <w:webHidden/>
          </w:rPr>
        </w:r>
        <w:r w:rsidR="003A09BC">
          <w:rPr>
            <w:noProof/>
            <w:webHidden/>
          </w:rPr>
          <w:fldChar w:fldCharType="separate"/>
        </w:r>
        <w:r w:rsidR="000E063A">
          <w:rPr>
            <w:noProof/>
            <w:webHidden/>
          </w:rPr>
          <w:t>10</w:t>
        </w:r>
        <w:r w:rsidR="003A09BC">
          <w:rPr>
            <w:noProof/>
            <w:webHidden/>
          </w:rPr>
          <w:fldChar w:fldCharType="end"/>
        </w:r>
      </w:hyperlink>
    </w:p>
    <w:p w14:paraId="58AABE09" w14:textId="6F787349" w:rsidR="003A09BC" w:rsidRDefault="00406F68">
      <w:pPr>
        <w:pStyle w:val="TableofFigures"/>
        <w:tabs>
          <w:tab w:val="right" w:pos="8495"/>
        </w:tabs>
        <w:rPr>
          <w:rFonts w:asciiTheme="minorHAnsi" w:hAnsiTheme="minorHAnsi"/>
          <w:noProof/>
        </w:rPr>
      </w:pPr>
      <w:hyperlink w:anchor="_Toc45391878" w:history="1">
        <w:r w:rsidR="003A09BC" w:rsidRPr="00AE72BF">
          <w:rPr>
            <w:rStyle w:val="Hyperlink"/>
            <w:noProof/>
          </w:rPr>
          <w:t>Table 3:</w:t>
        </w:r>
        <w:r w:rsidR="003A09BC">
          <w:rPr>
            <w:rFonts w:asciiTheme="minorHAnsi" w:hAnsiTheme="minorHAnsi"/>
            <w:noProof/>
          </w:rPr>
          <w:tab/>
        </w:r>
        <w:r w:rsidR="003A09BC" w:rsidRPr="00AE72BF">
          <w:rPr>
            <w:rStyle w:val="Hyperlink"/>
            <w:noProof/>
          </w:rPr>
          <w:t>Value domains used for assessing risks and opportunities</w:t>
        </w:r>
        <w:r w:rsidR="003A09BC">
          <w:rPr>
            <w:noProof/>
            <w:webHidden/>
          </w:rPr>
          <w:tab/>
        </w:r>
        <w:r w:rsidR="003A09BC">
          <w:rPr>
            <w:noProof/>
            <w:webHidden/>
          </w:rPr>
          <w:fldChar w:fldCharType="begin"/>
        </w:r>
        <w:r w:rsidR="003A09BC">
          <w:rPr>
            <w:noProof/>
            <w:webHidden/>
          </w:rPr>
          <w:instrText xml:space="preserve"> PAGEREF _Toc45391878 \h </w:instrText>
        </w:r>
        <w:r w:rsidR="003A09BC">
          <w:rPr>
            <w:noProof/>
            <w:webHidden/>
          </w:rPr>
        </w:r>
        <w:r w:rsidR="003A09BC">
          <w:rPr>
            <w:noProof/>
            <w:webHidden/>
          </w:rPr>
          <w:fldChar w:fldCharType="separate"/>
        </w:r>
        <w:r w:rsidR="000E063A">
          <w:rPr>
            <w:noProof/>
            <w:webHidden/>
          </w:rPr>
          <w:t>12</w:t>
        </w:r>
        <w:r w:rsidR="003A09BC">
          <w:rPr>
            <w:noProof/>
            <w:webHidden/>
          </w:rPr>
          <w:fldChar w:fldCharType="end"/>
        </w:r>
      </w:hyperlink>
    </w:p>
    <w:p w14:paraId="29494852" w14:textId="3B22DD83" w:rsidR="003A09BC" w:rsidRDefault="00406F68">
      <w:pPr>
        <w:pStyle w:val="TableofFigures"/>
        <w:tabs>
          <w:tab w:val="right" w:pos="8495"/>
        </w:tabs>
        <w:rPr>
          <w:rFonts w:asciiTheme="minorHAnsi" w:hAnsiTheme="minorHAnsi"/>
          <w:noProof/>
        </w:rPr>
      </w:pPr>
      <w:hyperlink w:anchor="_Toc45391879" w:history="1">
        <w:r w:rsidR="003A09BC" w:rsidRPr="00AE72BF">
          <w:rPr>
            <w:rStyle w:val="Hyperlink"/>
            <w:noProof/>
          </w:rPr>
          <w:t>Table 4:</w:t>
        </w:r>
        <w:r w:rsidR="003A09BC">
          <w:rPr>
            <w:rFonts w:asciiTheme="minorHAnsi" w:hAnsiTheme="minorHAnsi"/>
            <w:noProof/>
          </w:rPr>
          <w:tab/>
        </w:r>
        <w:r w:rsidR="003A09BC" w:rsidRPr="00AE72BF">
          <w:rPr>
            <w:rStyle w:val="Hyperlink"/>
            <w:noProof/>
          </w:rPr>
          <w:t>Elements at risk in each value domain</w:t>
        </w:r>
        <w:r w:rsidR="003A09BC">
          <w:rPr>
            <w:noProof/>
            <w:webHidden/>
          </w:rPr>
          <w:tab/>
        </w:r>
        <w:r w:rsidR="003A09BC">
          <w:rPr>
            <w:noProof/>
            <w:webHidden/>
          </w:rPr>
          <w:fldChar w:fldCharType="begin"/>
        </w:r>
        <w:r w:rsidR="003A09BC">
          <w:rPr>
            <w:noProof/>
            <w:webHidden/>
          </w:rPr>
          <w:instrText xml:space="preserve"> PAGEREF _Toc45391879 \h </w:instrText>
        </w:r>
        <w:r w:rsidR="003A09BC">
          <w:rPr>
            <w:noProof/>
            <w:webHidden/>
          </w:rPr>
        </w:r>
        <w:r w:rsidR="003A09BC">
          <w:rPr>
            <w:noProof/>
            <w:webHidden/>
          </w:rPr>
          <w:fldChar w:fldCharType="separate"/>
        </w:r>
        <w:r w:rsidR="000E063A">
          <w:rPr>
            <w:noProof/>
            <w:webHidden/>
          </w:rPr>
          <w:t>12</w:t>
        </w:r>
        <w:r w:rsidR="003A09BC">
          <w:rPr>
            <w:noProof/>
            <w:webHidden/>
          </w:rPr>
          <w:fldChar w:fldCharType="end"/>
        </w:r>
      </w:hyperlink>
    </w:p>
    <w:p w14:paraId="7B683E96" w14:textId="5378A6E1" w:rsidR="003A09BC" w:rsidRDefault="00406F68">
      <w:pPr>
        <w:pStyle w:val="TableofFigures"/>
        <w:tabs>
          <w:tab w:val="right" w:pos="8495"/>
        </w:tabs>
        <w:rPr>
          <w:rFonts w:asciiTheme="minorHAnsi" w:hAnsiTheme="minorHAnsi"/>
          <w:noProof/>
        </w:rPr>
      </w:pPr>
      <w:hyperlink w:anchor="_Toc45391880" w:history="1">
        <w:r w:rsidR="003A09BC" w:rsidRPr="00AE72BF">
          <w:rPr>
            <w:rStyle w:val="Hyperlink"/>
            <w:noProof/>
          </w:rPr>
          <w:t>Table 5:</w:t>
        </w:r>
        <w:r w:rsidR="003A09BC">
          <w:rPr>
            <w:rFonts w:asciiTheme="minorHAnsi" w:hAnsiTheme="minorHAnsi"/>
            <w:noProof/>
          </w:rPr>
          <w:tab/>
        </w:r>
        <w:r w:rsidR="003A09BC" w:rsidRPr="00AE72BF">
          <w:rPr>
            <w:rStyle w:val="Hyperlink"/>
            <w:noProof/>
          </w:rPr>
          <w:t xml:space="preserve">Summary of climate change projections for New Zealand  </w:t>
        </w:r>
        <w:r w:rsidR="003A09BC" w:rsidRPr="00AE72BF">
          <w:rPr>
            <w:rStyle w:val="Hyperlink"/>
            <w:rFonts w:cs="Arial"/>
            <w:noProof/>
          </w:rPr>
          <w:t>(Ministry for the Environment, 2018)</w:t>
        </w:r>
        <w:r w:rsidR="003A09BC">
          <w:rPr>
            <w:noProof/>
            <w:webHidden/>
          </w:rPr>
          <w:tab/>
        </w:r>
        <w:r w:rsidR="003A09BC">
          <w:rPr>
            <w:noProof/>
            <w:webHidden/>
          </w:rPr>
          <w:fldChar w:fldCharType="begin"/>
        </w:r>
        <w:r w:rsidR="003A09BC">
          <w:rPr>
            <w:noProof/>
            <w:webHidden/>
          </w:rPr>
          <w:instrText xml:space="preserve"> PAGEREF _Toc45391880 \h </w:instrText>
        </w:r>
        <w:r w:rsidR="003A09BC">
          <w:rPr>
            <w:noProof/>
            <w:webHidden/>
          </w:rPr>
        </w:r>
        <w:r w:rsidR="003A09BC">
          <w:rPr>
            <w:noProof/>
            <w:webHidden/>
          </w:rPr>
          <w:fldChar w:fldCharType="separate"/>
        </w:r>
        <w:r w:rsidR="000E063A">
          <w:rPr>
            <w:noProof/>
            <w:webHidden/>
          </w:rPr>
          <w:t>22</w:t>
        </w:r>
        <w:r w:rsidR="003A09BC">
          <w:rPr>
            <w:noProof/>
            <w:webHidden/>
          </w:rPr>
          <w:fldChar w:fldCharType="end"/>
        </w:r>
      </w:hyperlink>
    </w:p>
    <w:p w14:paraId="693607A9" w14:textId="5A6EC75A" w:rsidR="003A09BC" w:rsidRDefault="00406F68">
      <w:pPr>
        <w:pStyle w:val="TableofFigures"/>
        <w:tabs>
          <w:tab w:val="right" w:pos="8495"/>
        </w:tabs>
        <w:rPr>
          <w:rFonts w:asciiTheme="minorHAnsi" w:hAnsiTheme="minorHAnsi"/>
          <w:noProof/>
        </w:rPr>
      </w:pPr>
      <w:hyperlink w:anchor="_Toc45391881" w:history="1">
        <w:r w:rsidR="003A09BC" w:rsidRPr="00AE72BF">
          <w:rPr>
            <w:rStyle w:val="Hyperlink"/>
            <w:noProof/>
          </w:rPr>
          <w:t>Table 6:</w:t>
        </w:r>
        <w:r w:rsidR="003A09BC">
          <w:rPr>
            <w:rFonts w:asciiTheme="minorHAnsi" w:hAnsiTheme="minorHAnsi"/>
            <w:noProof/>
          </w:rPr>
          <w:tab/>
        </w:r>
        <w:r w:rsidR="003A09BC" w:rsidRPr="00AE72BF">
          <w:rPr>
            <w:rStyle w:val="Hyperlink"/>
            <w:noProof/>
          </w:rPr>
          <w:t>Average temperature</w:t>
        </w:r>
        <w:r w:rsidR="003A09BC">
          <w:rPr>
            <w:noProof/>
            <w:webHidden/>
          </w:rPr>
          <w:tab/>
        </w:r>
        <w:r w:rsidR="003A09BC">
          <w:rPr>
            <w:noProof/>
            <w:webHidden/>
          </w:rPr>
          <w:fldChar w:fldCharType="begin"/>
        </w:r>
        <w:r w:rsidR="003A09BC">
          <w:rPr>
            <w:noProof/>
            <w:webHidden/>
          </w:rPr>
          <w:instrText xml:space="preserve"> PAGEREF _Toc45391881 \h </w:instrText>
        </w:r>
        <w:r w:rsidR="003A09BC">
          <w:rPr>
            <w:noProof/>
            <w:webHidden/>
          </w:rPr>
        </w:r>
        <w:r w:rsidR="003A09BC">
          <w:rPr>
            <w:noProof/>
            <w:webHidden/>
          </w:rPr>
          <w:fldChar w:fldCharType="separate"/>
        </w:r>
        <w:r w:rsidR="000E063A">
          <w:rPr>
            <w:noProof/>
            <w:webHidden/>
          </w:rPr>
          <w:t>23</w:t>
        </w:r>
        <w:r w:rsidR="003A09BC">
          <w:rPr>
            <w:noProof/>
            <w:webHidden/>
          </w:rPr>
          <w:fldChar w:fldCharType="end"/>
        </w:r>
      </w:hyperlink>
    </w:p>
    <w:p w14:paraId="58D0D24F" w14:textId="1FC351CA" w:rsidR="003A09BC" w:rsidRDefault="00406F68">
      <w:pPr>
        <w:pStyle w:val="TableofFigures"/>
        <w:tabs>
          <w:tab w:val="right" w:pos="8495"/>
        </w:tabs>
        <w:rPr>
          <w:rFonts w:asciiTheme="minorHAnsi" w:hAnsiTheme="minorHAnsi"/>
          <w:noProof/>
        </w:rPr>
      </w:pPr>
      <w:hyperlink w:anchor="_Toc45391882" w:history="1">
        <w:r w:rsidR="003A09BC" w:rsidRPr="00AE72BF">
          <w:rPr>
            <w:rStyle w:val="Hyperlink"/>
            <w:noProof/>
          </w:rPr>
          <w:t>Table 7:</w:t>
        </w:r>
        <w:r w:rsidR="003A09BC">
          <w:rPr>
            <w:rFonts w:asciiTheme="minorHAnsi" w:hAnsiTheme="minorHAnsi"/>
            <w:noProof/>
          </w:rPr>
          <w:tab/>
        </w:r>
        <w:r w:rsidR="003A09BC" w:rsidRPr="00AE72BF">
          <w:rPr>
            <w:rStyle w:val="Hyperlink"/>
            <w:noProof/>
          </w:rPr>
          <w:t>Mean projected change (and  5–95% confidence interval range) in annual mean temperature for 2040 and 2090 under RCP8.5</w:t>
        </w:r>
        <w:r w:rsidR="003A09BC">
          <w:rPr>
            <w:noProof/>
            <w:webHidden/>
          </w:rPr>
          <w:tab/>
        </w:r>
        <w:r w:rsidR="003A09BC">
          <w:rPr>
            <w:noProof/>
            <w:webHidden/>
          </w:rPr>
          <w:fldChar w:fldCharType="begin"/>
        </w:r>
        <w:r w:rsidR="003A09BC">
          <w:rPr>
            <w:noProof/>
            <w:webHidden/>
          </w:rPr>
          <w:instrText xml:space="preserve"> PAGEREF _Toc45391882 \h </w:instrText>
        </w:r>
        <w:r w:rsidR="003A09BC">
          <w:rPr>
            <w:noProof/>
            <w:webHidden/>
          </w:rPr>
        </w:r>
        <w:r w:rsidR="003A09BC">
          <w:rPr>
            <w:noProof/>
            <w:webHidden/>
          </w:rPr>
          <w:fldChar w:fldCharType="separate"/>
        </w:r>
        <w:r w:rsidR="000E063A">
          <w:rPr>
            <w:noProof/>
            <w:webHidden/>
          </w:rPr>
          <w:t>23</w:t>
        </w:r>
        <w:r w:rsidR="003A09BC">
          <w:rPr>
            <w:noProof/>
            <w:webHidden/>
          </w:rPr>
          <w:fldChar w:fldCharType="end"/>
        </w:r>
      </w:hyperlink>
    </w:p>
    <w:p w14:paraId="5E20FA76" w14:textId="6D73B293" w:rsidR="003A09BC" w:rsidRDefault="00406F68">
      <w:pPr>
        <w:pStyle w:val="TableofFigures"/>
        <w:tabs>
          <w:tab w:val="right" w:pos="8495"/>
        </w:tabs>
        <w:rPr>
          <w:rFonts w:asciiTheme="minorHAnsi" w:hAnsiTheme="minorHAnsi"/>
          <w:noProof/>
        </w:rPr>
      </w:pPr>
      <w:hyperlink w:anchor="_Toc45391883" w:history="1">
        <w:r w:rsidR="003A09BC" w:rsidRPr="00AE72BF">
          <w:rPr>
            <w:rStyle w:val="Hyperlink"/>
            <w:noProof/>
          </w:rPr>
          <w:t>Table 8:</w:t>
        </w:r>
        <w:r w:rsidR="003A09BC">
          <w:rPr>
            <w:rFonts w:asciiTheme="minorHAnsi" w:hAnsiTheme="minorHAnsi"/>
            <w:noProof/>
          </w:rPr>
          <w:tab/>
        </w:r>
        <w:r w:rsidR="003A09BC" w:rsidRPr="00AE72BF">
          <w:rPr>
            <w:rStyle w:val="Hyperlink"/>
            <w:noProof/>
          </w:rPr>
          <w:t>Heatwaves and number of hot days</w:t>
        </w:r>
        <w:r w:rsidR="003A09BC">
          <w:rPr>
            <w:noProof/>
            <w:webHidden/>
          </w:rPr>
          <w:tab/>
        </w:r>
        <w:r w:rsidR="003A09BC">
          <w:rPr>
            <w:noProof/>
            <w:webHidden/>
          </w:rPr>
          <w:fldChar w:fldCharType="begin"/>
        </w:r>
        <w:r w:rsidR="003A09BC">
          <w:rPr>
            <w:noProof/>
            <w:webHidden/>
          </w:rPr>
          <w:instrText xml:space="preserve"> PAGEREF _Toc45391883 \h </w:instrText>
        </w:r>
        <w:r w:rsidR="003A09BC">
          <w:rPr>
            <w:noProof/>
            <w:webHidden/>
          </w:rPr>
        </w:r>
        <w:r w:rsidR="003A09BC">
          <w:rPr>
            <w:noProof/>
            <w:webHidden/>
          </w:rPr>
          <w:fldChar w:fldCharType="separate"/>
        </w:r>
        <w:r w:rsidR="000E063A">
          <w:rPr>
            <w:noProof/>
            <w:webHidden/>
          </w:rPr>
          <w:t>24</w:t>
        </w:r>
        <w:r w:rsidR="003A09BC">
          <w:rPr>
            <w:noProof/>
            <w:webHidden/>
          </w:rPr>
          <w:fldChar w:fldCharType="end"/>
        </w:r>
      </w:hyperlink>
    </w:p>
    <w:p w14:paraId="323571EF" w14:textId="4E4B858B" w:rsidR="003A09BC" w:rsidRDefault="00406F68">
      <w:pPr>
        <w:pStyle w:val="TableofFigures"/>
        <w:tabs>
          <w:tab w:val="right" w:pos="8495"/>
        </w:tabs>
        <w:rPr>
          <w:rFonts w:asciiTheme="minorHAnsi" w:hAnsiTheme="minorHAnsi"/>
          <w:noProof/>
        </w:rPr>
      </w:pPr>
      <w:hyperlink w:anchor="_Toc45391884" w:history="1">
        <w:r w:rsidR="003A09BC" w:rsidRPr="00AE72BF">
          <w:rPr>
            <w:rStyle w:val="Hyperlink"/>
            <w:noProof/>
          </w:rPr>
          <w:t>Table 9:</w:t>
        </w:r>
        <w:r w:rsidR="003A09BC">
          <w:rPr>
            <w:rFonts w:asciiTheme="minorHAnsi" w:hAnsiTheme="minorHAnsi"/>
            <w:noProof/>
          </w:rPr>
          <w:tab/>
        </w:r>
        <w:r w:rsidR="003A09BC" w:rsidRPr="00AE72BF">
          <w:rPr>
            <w:rStyle w:val="Hyperlink"/>
            <w:noProof/>
          </w:rPr>
          <w:t>Cold (frosty) nights</w:t>
        </w:r>
        <w:r w:rsidR="003A09BC">
          <w:rPr>
            <w:noProof/>
            <w:webHidden/>
          </w:rPr>
          <w:tab/>
        </w:r>
        <w:r w:rsidR="003A09BC">
          <w:rPr>
            <w:noProof/>
            <w:webHidden/>
          </w:rPr>
          <w:fldChar w:fldCharType="begin"/>
        </w:r>
        <w:r w:rsidR="003A09BC">
          <w:rPr>
            <w:noProof/>
            <w:webHidden/>
          </w:rPr>
          <w:instrText xml:space="preserve"> PAGEREF _Toc45391884 \h </w:instrText>
        </w:r>
        <w:r w:rsidR="003A09BC">
          <w:rPr>
            <w:noProof/>
            <w:webHidden/>
          </w:rPr>
        </w:r>
        <w:r w:rsidR="003A09BC">
          <w:rPr>
            <w:noProof/>
            <w:webHidden/>
          </w:rPr>
          <w:fldChar w:fldCharType="separate"/>
        </w:r>
        <w:r w:rsidR="000E063A">
          <w:rPr>
            <w:noProof/>
            <w:webHidden/>
          </w:rPr>
          <w:t>25</w:t>
        </w:r>
        <w:r w:rsidR="003A09BC">
          <w:rPr>
            <w:noProof/>
            <w:webHidden/>
          </w:rPr>
          <w:fldChar w:fldCharType="end"/>
        </w:r>
      </w:hyperlink>
    </w:p>
    <w:p w14:paraId="4760BB56" w14:textId="6C5B6FC4" w:rsidR="003A09BC" w:rsidRDefault="00406F68">
      <w:pPr>
        <w:pStyle w:val="TableofFigures"/>
        <w:tabs>
          <w:tab w:val="right" w:pos="8495"/>
        </w:tabs>
        <w:rPr>
          <w:rFonts w:asciiTheme="minorHAnsi" w:hAnsiTheme="minorHAnsi"/>
          <w:noProof/>
        </w:rPr>
      </w:pPr>
      <w:hyperlink w:anchor="_Toc45391885" w:history="1">
        <w:r w:rsidR="003A09BC" w:rsidRPr="00AE72BF">
          <w:rPr>
            <w:rStyle w:val="Hyperlink"/>
            <w:noProof/>
          </w:rPr>
          <w:t>Table 10:</w:t>
        </w:r>
        <w:r w:rsidR="003A09BC">
          <w:rPr>
            <w:rFonts w:asciiTheme="minorHAnsi" w:hAnsiTheme="minorHAnsi"/>
            <w:noProof/>
          </w:rPr>
          <w:tab/>
        </w:r>
        <w:r w:rsidR="003A09BC" w:rsidRPr="00AE72BF">
          <w:rPr>
            <w:rStyle w:val="Hyperlink"/>
            <w:noProof/>
          </w:rPr>
          <w:t>Wildfire</w:t>
        </w:r>
        <w:r w:rsidR="003A09BC">
          <w:rPr>
            <w:noProof/>
            <w:webHidden/>
          </w:rPr>
          <w:tab/>
        </w:r>
        <w:r w:rsidR="003A09BC">
          <w:rPr>
            <w:noProof/>
            <w:webHidden/>
          </w:rPr>
          <w:fldChar w:fldCharType="begin"/>
        </w:r>
        <w:r w:rsidR="003A09BC">
          <w:rPr>
            <w:noProof/>
            <w:webHidden/>
          </w:rPr>
          <w:instrText xml:space="preserve"> PAGEREF _Toc45391885 \h </w:instrText>
        </w:r>
        <w:r w:rsidR="003A09BC">
          <w:rPr>
            <w:noProof/>
            <w:webHidden/>
          </w:rPr>
        </w:r>
        <w:r w:rsidR="003A09BC">
          <w:rPr>
            <w:noProof/>
            <w:webHidden/>
          </w:rPr>
          <w:fldChar w:fldCharType="separate"/>
        </w:r>
        <w:r w:rsidR="000E063A">
          <w:rPr>
            <w:noProof/>
            <w:webHidden/>
          </w:rPr>
          <w:t>25</w:t>
        </w:r>
        <w:r w:rsidR="003A09BC">
          <w:rPr>
            <w:noProof/>
            <w:webHidden/>
          </w:rPr>
          <w:fldChar w:fldCharType="end"/>
        </w:r>
      </w:hyperlink>
    </w:p>
    <w:p w14:paraId="64FFA017" w14:textId="24DD250E" w:rsidR="003A09BC" w:rsidRDefault="00406F68">
      <w:pPr>
        <w:pStyle w:val="TableofFigures"/>
        <w:tabs>
          <w:tab w:val="right" w:pos="8495"/>
        </w:tabs>
        <w:rPr>
          <w:rFonts w:asciiTheme="minorHAnsi" w:hAnsiTheme="minorHAnsi"/>
          <w:noProof/>
        </w:rPr>
      </w:pPr>
      <w:hyperlink w:anchor="_Toc45391886" w:history="1">
        <w:r w:rsidR="003A09BC" w:rsidRPr="00AE72BF">
          <w:rPr>
            <w:rStyle w:val="Hyperlink"/>
            <w:noProof/>
          </w:rPr>
          <w:t>Table 11:</w:t>
        </w:r>
        <w:r w:rsidR="003A09BC">
          <w:rPr>
            <w:rFonts w:asciiTheme="minorHAnsi" w:hAnsiTheme="minorHAnsi"/>
            <w:noProof/>
          </w:rPr>
          <w:tab/>
        </w:r>
        <w:r w:rsidR="003A09BC" w:rsidRPr="00AE72BF">
          <w:rPr>
            <w:rStyle w:val="Hyperlink"/>
            <w:noProof/>
          </w:rPr>
          <w:t>Average precipitation</w:t>
        </w:r>
        <w:r w:rsidR="003A09BC">
          <w:rPr>
            <w:noProof/>
            <w:webHidden/>
          </w:rPr>
          <w:tab/>
        </w:r>
        <w:r w:rsidR="003A09BC">
          <w:rPr>
            <w:noProof/>
            <w:webHidden/>
          </w:rPr>
          <w:fldChar w:fldCharType="begin"/>
        </w:r>
        <w:r w:rsidR="003A09BC">
          <w:rPr>
            <w:noProof/>
            <w:webHidden/>
          </w:rPr>
          <w:instrText xml:space="preserve"> PAGEREF _Toc45391886 \h </w:instrText>
        </w:r>
        <w:r w:rsidR="003A09BC">
          <w:rPr>
            <w:noProof/>
            <w:webHidden/>
          </w:rPr>
        </w:r>
        <w:r w:rsidR="003A09BC">
          <w:rPr>
            <w:noProof/>
            <w:webHidden/>
          </w:rPr>
          <w:fldChar w:fldCharType="separate"/>
        </w:r>
        <w:r w:rsidR="000E063A">
          <w:rPr>
            <w:noProof/>
            <w:webHidden/>
          </w:rPr>
          <w:t>26</w:t>
        </w:r>
        <w:r w:rsidR="003A09BC">
          <w:rPr>
            <w:noProof/>
            <w:webHidden/>
          </w:rPr>
          <w:fldChar w:fldCharType="end"/>
        </w:r>
      </w:hyperlink>
    </w:p>
    <w:p w14:paraId="3DAD87FE" w14:textId="779FF6B9" w:rsidR="003A09BC" w:rsidRDefault="00406F68">
      <w:pPr>
        <w:pStyle w:val="TableofFigures"/>
        <w:tabs>
          <w:tab w:val="right" w:pos="8495"/>
        </w:tabs>
        <w:rPr>
          <w:rFonts w:asciiTheme="minorHAnsi" w:hAnsiTheme="minorHAnsi"/>
          <w:noProof/>
        </w:rPr>
      </w:pPr>
      <w:hyperlink w:anchor="_Toc45391887" w:history="1">
        <w:r w:rsidR="003A09BC" w:rsidRPr="00AE72BF">
          <w:rPr>
            <w:rStyle w:val="Hyperlink"/>
            <w:noProof/>
          </w:rPr>
          <w:t>Table 12:</w:t>
        </w:r>
        <w:r w:rsidR="003A09BC">
          <w:rPr>
            <w:rFonts w:asciiTheme="minorHAnsi" w:hAnsiTheme="minorHAnsi"/>
            <w:noProof/>
          </w:rPr>
          <w:tab/>
        </w:r>
        <w:r w:rsidR="003A09BC" w:rsidRPr="00AE72BF">
          <w:rPr>
            <w:rStyle w:val="Hyperlink"/>
            <w:noProof/>
          </w:rPr>
          <w:t>Wet days and heavy rainfall</w:t>
        </w:r>
        <w:r w:rsidR="003A09BC">
          <w:rPr>
            <w:noProof/>
            <w:webHidden/>
          </w:rPr>
          <w:tab/>
        </w:r>
        <w:r w:rsidR="003A09BC">
          <w:rPr>
            <w:noProof/>
            <w:webHidden/>
          </w:rPr>
          <w:fldChar w:fldCharType="begin"/>
        </w:r>
        <w:r w:rsidR="003A09BC">
          <w:rPr>
            <w:noProof/>
            <w:webHidden/>
          </w:rPr>
          <w:instrText xml:space="preserve"> PAGEREF _Toc45391887 \h </w:instrText>
        </w:r>
        <w:r w:rsidR="003A09BC">
          <w:rPr>
            <w:noProof/>
            <w:webHidden/>
          </w:rPr>
        </w:r>
        <w:r w:rsidR="003A09BC">
          <w:rPr>
            <w:noProof/>
            <w:webHidden/>
          </w:rPr>
          <w:fldChar w:fldCharType="separate"/>
        </w:r>
        <w:r w:rsidR="000E063A">
          <w:rPr>
            <w:noProof/>
            <w:webHidden/>
          </w:rPr>
          <w:t>28</w:t>
        </w:r>
        <w:r w:rsidR="003A09BC">
          <w:rPr>
            <w:noProof/>
            <w:webHidden/>
          </w:rPr>
          <w:fldChar w:fldCharType="end"/>
        </w:r>
      </w:hyperlink>
    </w:p>
    <w:p w14:paraId="4546FBDB" w14:textId="1512379E" w:rsidR="003A09BC" w:rsidRDefault="00406F68">
      <w:pPr>
        <w:pStyle w:val="TableofFigures"/>
        <w:tabs>
          <w:tab w:val="right" w:pos="8495"/>
        </w:tabs>
        <w:rPr>
          <w:rFonts w:asciiTheme="minorHAnsi" w:hAnsiTheme="minorHAnsi"/>
          <w:noProof/>
        </w:rPr>
      </w:pPr>
      <w:hyperlink w:anchor="_Toc45391888" w:history="1">
        <w:r w:rsidR="003A09BC" w:rsidRPr="00AE72BF">
          <w:rPr>
            <w:rStyle w:val="Hyperlink"/>
            <w:noProof/>
          </w:rPr>
          <w:t>Table 13:</w:t>
        </w:r>
        <w:r w:rsidR="003A09BC">
          <w:rPr>
            <w:rFonts w:asciiTheme="minorHAnsi" w:hAnsiTheme="minorHAnsi"/>
            <w:noProof/>
          </w:rPr>
          <w:tab/>
        </w:r>
        <w:r w:rsidR="003A09BC" w:rsidRPr="00AE72BF">
          <w:rPr>
            <w:rStyle w:val="Hyperlink"/>
            <w:noProof/>
          </w:rPr>
          <w:t>Snow days</w:t>
        </w:r>
        <w:r w:rsidR="003A09BC">
          <w:rPr>
            <w:noProof/>
            <w:webHidden/>
          </w:rPr>
          <w:tab/>
        </w:r>
        <w:r w:rsidR="003A09BC">
          <w:rPr>
            <w:noProof/>
            <w:webHidden/>
          </w:rPr>
          <w:fldChar w:fldCharType="begin"/>
        </w:r>
        <w:r w:rsidR="003A09BC">
          <w:rPr>
            <w:noProof/>
            <w:webHidden/>
          </w:rPr>
          <w:instrText xml:space="preserve"> PAGEREF _Toc45391888 \h </w:instrText>
        </w:r>
        <w:r w:rsidR="003A09BC">
          <w:rPr>
            <w:noProof/>
            <w:webHidden/>
          </w:rPr>
        </w:r>
        <w:r w:rsidR="003A09BC">
          <w:rPr>
            <w:noProof/>
            <w:webHidden/>
          </w:rPr>
          <w:fldChar w:fldCharType="separate"/>
        </w:r>
        <w:r w:rsidR="000E063A">
          <w:rPr>
            <w:noProof/>
            <w:webHidden/>
          </w:rPr>
          <w:t>28</w:t>
        </w:r>
        <w:r w:rsidR="003A09BC">
          <w:rPr>
            <w:noProof/>
            <w:webHidden/>
          </w:rPr>
          <w:fldChar w:fldCharType="end"/>
        </w:r>
      </w:hyperlink>
    </w:p>
    <w:p w14:paraId="4F38DF91" w14:textId="6895639E" w:rsidR="003A09BC" w:rsidRDefault="00406F68">
      <w:pPr>
        <w:pStyle w:val="TableofFigures"/>
        <w:tabs>
          <w:tab w:val="right" w:pos="8495"/>
        </w:tabs>
        <w:rPr>
          <w:rFonts w:asciiTheme="minorHAnsi" w:hAnsiTheme="minorHAnsi"/>
          <w:noProof/>
        </w:rPr>
      </w:pPr>
      <w:hyperlink w:anchor="_Toc45391889" w:history="1">
        <w:r w:rsidR="003A09BC" w:rsidRPr="00AE72BF">
          <w:rPr>
            <w:rStyle w:val="Hyperlink"/>
            <w:noProof/>
          </w:rPr>
          <w:t>Table 14:</w:t>
        </w:r>
        <w:r w:rsidR="003A09BC">
          <w:rPr>
            <w:rFonts w:asciiTheme="minorHAnsi" w:hAnsiTheme="minorHAnsi"/>
            <w:noProof/>
          </w:rPr>
          <w:tab/>
        </w:r>
        <w:r w:rsidR="003A09BC" w:rsidRPr="00AE72BF">
          <w:rPr>
            <w:rStyle w:val="Hyperlink"/>
            <w:noProof/>
          </w:rPr>
          <w:t>Drought</w:t>
        </w:r>
        <w:r w:rsidR="003A09BC">
          <w:rPr>
            <w:noProof/>
            <w:webHidden/>
          </w:rPr>
          <w:tab/>
        </w:r>
        <w:r w:rsidR="003A09BC">
          <w:rPr>
            <w:noProof/>
            <w:webHidden/>
          </w:rPr>
          <w:fldChar w:fldCharType="begin"/>
        </w:r>
        <w:r w:rsidR="003A09BC">
          <w:rPr>
            <w:noProof/>
            <w:webHidden/>
          </w:rPr>
          <w:instrText xml:space="preserve"> PAGEREF _Toc45391889 \h </w:instrText>
        </w:r>
        <w:r w:rsidR="003A09BC">
          <w:rPr>
            <w:noProof/>
            <w:webHidden/>
          </w:rPr>
        </w:r>
        <w:r w:rsidR="003A09BC">
          <w:rPr>
            <w:noProof/>
            <w:webHidden/>
          </w:rPr>
          <w:fldChar w:fldCharType="separate"/>
        </w:r>
        <w:r w:rsidR="000E063A">
          <w:rPr>
            <w:noProof/>
            <w:webHidden/>
          </w:rPr>
          <w:t>29</w:t>
        </w:r>
        <w:r w:rsidR="003A09BC">
          <w:rPr>
            <w:noProof/>
            <w:webHidden/>
          </w:rPr>
          <w:fldChar w:fldCharType="end"/>
        </w:r>
      </w:hyperlink>
    </w:p>
    <w:p w14:paraId="53E5A3CD" w14:textId="2A395FA4" w:rsidR="003A09BC" w:rsidRDefault="00406F68">
      <w:pPr>
        <w:pStyle w:val="TableofFigures"/>
        <w:tabs>
          <w:tab w:val="right" w:pos="8495"/>
        </w:tabs>
        <w:rPr>
          <w:rFonts w:asciiTheme="minorHAnsi" w:hAnsiTheme="minorHAnsi"/>
          <w:noProof/>
        </w:rPr>
      </w:pPr>
      <w:hyperlink w:anchor="_Toc45391890" w:history="1">
        <w:r w:rsidR="003A09BC" w:rsidRPr="00AE72BF">
          <w:rPr>
            <w:rStyle w:val="Hyperlink"/>
            <w:noProof/>
          </w:rPr>
          <w:t>Table 15:</w:t>
        </w:r>
        <w:r w:rsidR="003A09BC">
          <w:rPr>
            <w:rFonts w:asciiTheme="minorHAnsi" w:hAnsiTheme="minorHAnsi"/>
            <w:noProof/>
          </w:rPr>
          <w:tab/>
        </w:r>
        <w:r w:rsidR="003A09BC" w:rsidRPr="00AE72BF">
          <w:rPr>
            <w:rStyle w:val="Hyperlink"/>
            <w:noProof/>
          </w:rPr>
          <w:t>Wind</w:t>
        </w:r>
        <w:r w:rsidR="003A09BC">
          <w:rPr>
            <w:noProof/>
            <w:webHidden/>
          </w:rPr>
          <w:tab/>
        </w:r>
        <w:r w:rsidR="003A09BC">
          <w:rPr>
            <w:noProof/>
            <w:webHidden/>
          </w:rPr>
          <w:fldChar w:fldCharType="begin"/>
        </w:r>
        <w:r w:rsidR="003A09BC">
          <w:rPr>
            <w:noProof/>
            <w:webHidden/>
          </w:rPr>
          <w:instrText xml:space="preserve"> PAGEREF _Toc45391890 \h </w:instrText>
        </w:r>
        <w:r w:rsidR="003A09BC">
          <w:rPr>
            <w:noProof/>
            <w:webHidden/>
          </w:rPr>
        </w:r>
        <w:r w:rsidR="003A09BC">
          <w:rPr>
            <w:noProof/>
            <w:webHidden/>
          </w:rPr>
          <w:fldChar w:fldCharType="separate"/>
        </w:r>
        <w:r w:rsidR="000E063A">
          <w:rPr>
            <w:noProof/>
            <w:webHidden/>
          </w:rPr>
          <w:t>29</w:t>
        </w:r>
        <w:r w:rsidR="003A09BC">
          <w:rPr>
            <w:noProof/>
            <w:webHidden/>
          </w:rPr>
          <w:fldChar w:fldCharType="end"/>
        </w:r>
      </w:hyperlink>
    </w:p>
    <w:p w14:paraId="2BC9DF6B" w14:textId="6699A6FE" w:rsidR="003A09BC" w:rsidRDefault="00406F68">
      <w:pPr>
        <w:pStyle w:val="TableofFigures"/>
        <w:tabs>
          <w:tab w:val="right" w:pos="8495"/>
        </w:tabs>
        <w:rPr>
          <w:rFonts w:asciiTheme="minorHAnsi" w:hAnsiTheme="minorHAnsi"/>
          <w:noProof/>
        </w:rPr>
      </w:pPr>
      <w:hyperlink w:anchor="_Toc45391891" w:history="1">
        <w:r w:rsidR="003A09BC" w:rsidRPr="00AE72BF">
          <w:rPr>
            <w:rStyle w:val="Hyperlink"/>
            <w:noProof/>
          </w:rPr>
          <w:t>Table 16:</w:t>
        </w:r>
        <w:r w:rsidR="003A09BC">
          <w:rPr>
            <w:rFonts w:asciiTheme="minorHAnsi" w:hAnsiTheme="minorHAnsi"/>
            <w:noProof/>
          </w:rPr>
          <w:tab/>
        </w:r>
        <w:r w:rsidR="003A09BC" w:rsidRPr="00AE72BF">
          <w:rPr>
            <w:rStyle w:val="Hyperlink"/>
            <w:noProof/>
          </w:rPr>
          <w:t>Solar radiation</w:t>
        </w:r>
        <w:r w:rsidR="003A09BC">
          <w:rPr>
            <w:noProof/>
            <w:webHidden/>
          </w:rPr>
          <w:tab/>
        </w:r>
        <w:r w:rsidR="003A09BC">
          <w:rPr>
            <w:noProof/>
            <w:webHidden/>
          </w:rPr>
          <w:fldChar w:fldCharType="begin"/>
        </w:r>
        <w:r w:rsidR="003A09BC">
          <w:rPr>
            <w:noProof/>
            <w:webHidden/>
          </w:rPr>
          <w:instrText xml:space="preserve"> PAGEREF _Toc45391891 \h </w:instrText>
        </w:r>
        <w:r w:rsidR="003A09BC">
          <w:rPr>
            <w:noProof/>
            <w:webHidden/>
          </w:rPr>
        </w:r>
        <w:r w:rsidR="003A09BC">
          <w:rPr>
            <w:noProof/>
            <w:webHidden/>
          </w:rPr>
          <w:fldChar w:fldCharType="separate"/>
        </w:r>
        <w:r w:rsidR="000E063A">
          <w:rPr>
            <w:noProof/>
            <w:webHidden/>
          </w:rPr>
          <w:t>30</w:t>
        </w:r>
        <w:r w:rsidR="003A09BC">
          <w:rPr>
            <w:noProof/>
            <w:webHidden/>
          </w:rPr>
          <w:fldChar w:fldCharType="end"/>
        </w:r>
      </w:hyperlink>
    </w:p>
    <w:p w14:paraId="7A8CCD94" w14:textId="671558D2" w:rsidR="003A09BC" w:rsidRDefault="00406F68">
      <w:pPr>
        <w:pStyle w:val="TableofFigures"/>
        <w:tabs>
          <w:tab w:val="right" w:pos="8495"/>
        </w:tabs>
        <w:rPr>
          <w:rFonts w:asciiTheme="minorHAnsi" w:hAnsiTheme="minorHAnsi"/>
          <w:noProof/>
        </w:rPr>
      </w:pPr>
      <w:hyperlink w:anchor="_Toc45391892" w:history="1">
        <w:r w:rsidR="003A09BC" w:rsidRPr="00AE72BF">
          <w:rPr>
            <w:rStyle w:val="Hyperlink"/>
            <w:noProof/>
          </w:rPr>
          <w:t>Table 17:</w:t>
        </w:r>
        <w:r w:rsidR="003A09BC">
          <w:rPr>
            <w:rFonts w:asciiTheme="minorHAnsi" w:hAnsiTheme="minorHAnsi"/>
            <w:noProof/>
          </w:rPr>
          <w:tab/>
        </w:r>
        <w:r w:rsidR="003A09BC" w:rsidRPr="00AE72BF">
          <w:rPr>
            <w:rStyle w:val="Hyperlink"/>
            <w:noProof/>
          </w:rPr>
          <w:t>Relative humidity</w:t>
        </w:r>
        <w:r w:rsidR="003A09BC">
          <w:rPr>
            <w:noProof/>
            <w:webHidden/>
          </w:rPr>
          <w:tab/>
        </w:r>
        <w:r w:rsidR="003A09BC">
          <w:rPr>
            <w:noProof/>
            <w:webHidden/>
          </w:rPr>
          <w:fldChar w:fldCharType="begin"/>
        </w:r>
        <w:r w:rsidR="003A09BC">
          <w:rPr>
            <w:noProof/>
            <w:webHidden/>
          </w:rPr>
          <w:instrText xml:space="preserve"> PAGEREF _Toc45391892 \h </w:instrText>
        </w:r>
        <w:r w:rsidR="003A09BC">
          <w:rPr>
            <w:noProof/>
            <w:webHidden/>
          </w:rPr>
        </w:r>
        <w:r w:rsidR="003A09BC">
          <w:rPr>
            <w:noProof/>
            <w:webHidden/>
          </w:rPr>
          <w:fldChar w:fldCharType="separate"/>
        </w:r>
        <w:r w:rsidR="000E063A">
          <w:rPr>
            <w:noProof/>
            <w:webHidden/>
          </w:rPr>
          <w:t>32</w:t>
        </w:r>
        <w:r w:rsidR="003A09BC">
          <w:rPr>
            <w:noProof/>
            <w:webHidden/>
          </w:rPr>
          <w:fldChar w:fldCharType="end"/>
        </w:r>
      </w:hyperlink>
    </w:p>
    <w:p w14:paraId="06B7B270" w14:textId="6B983D0D" w:rsidR="003A09BC" w:rsidRDefault="00406F68">
      <w:pPr>
        <w:pStyle w:val="TableofFigures"/>
        <w:tabs>
          <w:tab w:val="right" w:pos="8495"/>
        </w:tabs>
        <w:rPr>
          <w:rFonts w:asciiTheme="minorHAnsi" w:hAnsiTheme="minorHAnsi"/>
          <w:noProof/>
        </w:rPr>
      </w:pPr>
      <w:hyperlink w:anchor="_Toc45391893" w:history="1">
        <w:r w:rsidR="003A09BC" w:rsidRPr="00AE72BF">
          <w:rPr>
            <w:rStyle w:val="Hyperlink"/>
            <w:noProof/>
          </w:rPr>
          <w:t>Table 18:</w:t>
        </w:r>
        <w:r w:rsidR="003A09BC">
          <w:rPr>
            <w:rFonts w:asciiTheme="minorHAnsi" w:hAnsiTheme="minorHAnsi"/>
            <w:noProof/>
          </w:rPr>
          <w:tab/>
        </w:r>
        <w:r w:rsidR="003A09BC" w:rsidRPr="00AE72BF">
          <w:rPr>
            <w:rStyle w:val="Hyperlink"/>
            <w:noProof/>
          </w:rPr>
          <w:t>Mean sea-level rise</w:t>
        </w:r>
        <w:r w:rsidR="003A09BC">
          <w:rPr>
            <w:noProof/>
            <w:webHidden/>
          </w:rPr>
          <w:tab/>
        </w:r>
        <w:r w:rsidR="003A09BC">
          <w:rPr>
            <w:noProof/>
            <w:webHidden/>
          </w:rPr>
          <w:fldChar w:fldCharType="begin"/>
        </w:r>
        <w:r w:rsidR="003A09BC">
          <w:rPr>
            <w:noProof/>
            <w:webHidden/>
          </w:rPr>
          <w:instrText xml:space="preserve"> PAGEREF _Toc45391893 \h </w:instrText>
        </w:r>
        <w:r w:rsidR="003A09BC">
          <w:rPr>
            <w:noProof/>
            <w:webHidden/>
          </w:rPr>
        </w:r>
        <w:r w:rsidR="003A09BC">
          <w:rPr>
            <w:noProof/>
            <w:webHidden/>
          </w:rPr>
          <w:fldChar w:fldCharType="separate"/>
        </w:r>
        <w:r w:rsidR="000E063A">
          <w:rPr>
            <w:noProof/>
            <w:webHidden/>
          </w:rPr>
          <w:t>33</w:t>
        </w:r>
        <w:r w:rsidR="003A09BC">
          <w:rPr>
            <w:noProof/>
            <w:webHidden/>
          </w:rPr>
          <w:fldChar w:fldCharType="end"/>
        </w:r>
      </w:hyperlink>
    </w:p>
    <w:p w14:paraId="504515FA" w14:textId="05D6D5FE" w:rsidR="003A09BC" w:rsidRDefault="00406F68">
      <w:pPr>
        <w:pStyle w:val="TableofFigures"/>
        <w:tabs>
          <w:tab w:val="right" w:pos="8495"/>
        </w:tabs>
        <w:rPr>
          <w:rFonts w:asciiTheme="minorHAnsi" w:hAnsiTheme="minorHAnsi"/>
          <w:noProof/>
        </w:rPr>
      </w:pPr>
      <w:hyperlink w:anchor="_Toc45391894" w:history="1">
        <w:r w:rsidR="003A09BC" w:rsidRPr="00AE72BF">
          <w:rPr>
            <w:rStyle w:val="Hyperlink"/>
            <w:noProof/>
          </w:rPr>
          <w:t>Table 19:</w:t>
        </w:r>
        <w:r w:rsidR="003A09BC">
          <w:rPr>
            <w:rFonts w:asciiTheme="minorHAnsi" w:hAnsiTheme="minorHAnsi"/>
            <w:noProof/>
          </w:rPr>
          <w:tab/>
        </w:r>
        <w:r w:rsidR="003A09BC" w:rsidRPr="00AE72BF">
          <w:rPr>
            <w:rStyle w:val="Hyperlink"/>
            <w:noProof/>
          </w:rPr>
          <w:t>Projected mean sea-level rise (metres above 1986–2005 baseline) for the wider New Zealand region under RCP8.5 and RCP4.5, shown by the top three scenarios (</w:t>
        </w:r>
        <w:r w:rsidR="003A09BC" w:rsidRPr="00AE72BF">
          <w:rPr>
            <w:rStyle w:val="Hyperlink"/>
            <w:rFonts w:cs="Arial"/>
            <w:noProof/>
          </w:rPr>
          <w:t>Ministry for the Environment, 2017b)</w:t>
        </w:r>
        <w:r w:rsidR="003A09BC">
          <w:rPr>
            <w:noProof/>
            <w:webHidden/>
          </w:rPr>
          <w:tab/>
        </w:r>
        <w:r w:rsidR="003A09BC">
          <w:rPr>
            <w:noProof/>
            <w:webHidden/>
          </w:rPr>
          <w:fldChar w:fldCharType="begin"/>
        </w:r>
        <w:r w:rsidR="003A09BC">
          <w:rPr>
            <w:noProof/>
            <w:webHidden/>
          </w:rPr>
          <w:instrText xml:space="preserve"> PAGEREF _Toc45391894 \h </w:instrText>
        </w:r>
        <w:r w:rsidR="003A09BC">
          <w:rPr>
            <w:noProof/>
            <w:webHidden/>
          </w:rPr>
        </w:r>
        <w:r w:rsidR="003A09BC">
          <w:rPr>
            <w:noProof/>
            <w:webHidden/>
          </w:rPr>
          <w:fldChar w:fldCharType="separate"/>
        </w:r>
        <w:r w:rsidR="000E063A">
          <w:rPr>
            <w:noProof/>
            <w:webHidden/>
          </w:rPr>
          <w:t>34</w:t>
        </w:r>
        <w:r w:rsidR="003A09BC">
          <w:rPr>
            <w:noProof/>
            <w:webHidden/>
          </w:rPr>
          <w:fldChar w:fldCharType="end"/>
        </w:r>
      </w:hyperlink>
    </w:p>
    <w:p w14:paraId="056906DE" w14:textId="216C4C12" w:rsidR="003A09BC" w:rsidRDefault="00406F68">
      <w:pPr>
        <w:pStyle w:val="TableofFigures"/>
        <w:tabs>
          <w:tab w:val="right" w:pos="8495"/>
        </w:tabs>
        <w:rPr>
          <w:rFonts w:asciiTheme="minorHAnsi" w:hAnsiTheme="minorHAnsi"/>
          <w:noProof/>
        </w:rPr>
      </w:pPr>
      <w:hyperlink w:anchor="_Toc45391895" w:history="1">
        <w:r w:rsidR="003A09BC" w:rsidRPr="00AE72BF">
          <w:rPr>
            <w:rStyle w:val="Hyperlink"/>
            <w:noProof/>
          </w:rPr>
          <w:t>Table 20:</w:t>
        </w:r>
        <w:r w:rsidR="003A09BC">
          <w:rPr>
            <w:rFonts w:asciiTheme="minorHAnsi" w:hAnsiTheme="minorHAnsi"/>
            <w:noProof/>
          </w:rPr>
          <w:tab/>
        </w:r>
        <w:r w:rsidR="003A09BC" w:rsidRPr="00AE72BF">
          <w:rPr>
            <w:rStyle w:val="Hyperlink"/>
            <w:noProof/>
          </w:rPr>
          <w:t>Ocean temperature and marine heatwaves</w:t>
        </w:r>
        <w:r w:rsidR="003A09BC">
          <w:rPr>
            <w:noProof/>
            <w:webHidden/>
          </w:rPr>
          <w:tab/>
        </w:r>
        <w:r w:rsidR="003A09BC">
          <w:rPr>
            <w:noProof/>
            <w:webHidden/>
          </w:rPr>
          <w:fldChar w:fldCharType="begin"/>
        </w:r>
        <w:r w:rsidR="003A09BC">
          <w:rPr>
            <w:noProof/>
            <w:webHidden/>
          </w:rPr>
          <w:instrText xml:space="preserve"> PAGEREF _Toc45391895 \h </w:instrText>
        </w:r>
        <w:r w:rsidR="003A09BC">
          <w:rPr>
            <w:noProof/>
            <w:webHidden/>
          </w:rPr>
        </w:r>
        <w:r w:rsidR="003A09BC">
          <w:rPr>
            <w:noProof/>
            <w:webHidden/>
          </w:rPr>
          <w:fldChar w:fldCharType="separate"/>
        </w:r>
        <w:r w:rsidR="000E063A">
          <w:rPr>
            <w:noProof/>
            <w:webHidden/>
          </w:rPr>
          <w:t>35</w:t>
        </w:r>
        <w:r w:rsidR="003A09BC">
          <w:rPr>
            <w:noProof/>
            <w:webHidden/>
          </w:rPr>
          <w:fldChar w:fldCharType="end"/>
        </w:r>
      </w:hyperlink>
    </w:p>
    <w:p w14:paraId="29392D78" w14:textId="21F26257" w:rsidR="003A09BC" w:rsidRDefault="00406F68">
      <w:pPr>
        <w:pStyle w:val="TableofFigures"/>
        <w:tabs>
          <w:tab w:val="right" w:pos="8495"/>
        </w:tabs>
        <w:rPr>
          <w:rFonts w:asciiTheme="minorHAnsi" w:hAnsiTheme="minorHAnsi"/>
          <w:noProof/>
        </w:rPr>
      </w:pPr>
      <w:hyperlink w:anchor="_Toc45391896" w:history="1">
        <w:r w:rsidR="003A09BC" w:rsidRPr="00AE72BF">
          <w:rPr>
            <w:rStyle w:val="Hyperlink"/>
            <w:noProof/>
          </w:rPr>
          <w:t>Table 21:</w:t>
        </w:r>
        <w:r w:rsidR="003A09BC">
          <w:rPr>
            <w:rFonts w:asciiTheme="minorHAnsi" w:hAnsiTheme="minorHAnsi"/>
            <w:noProof/>
          </w:rPr>
          <w:tab/>
        </w:r>
        <w:r w:rsidR="003A09BC" w:rsidRPr="00AE72BF">
          <w:rPr>
            <w:rStyle w:val="Hyperlink"/>
            <w:noProof/>
          </w:rPr>
          <w:t>Ocean chemistry</w:t>
        </w:r>
        <w:r w:rsidR="003A09BC">
          <w:rPr>
            <w:noProof/>
            <w:webHidden/>
          </w:rPr>
          <w:tab/>
        </w:r>
        <w:r w:rsidR="003A09BC">
          <w:rPr>
            <w:noProof/>
            <w:webHidden/>
          </w:rPr>
          <w:fldChar w:fldCharType="begin"/>
        </w:r>
        <w:r w:rsidR="003A09BC">
          <w:rPr>
            <w:noProof/>
            <w:webHidden/>
          </w:rPr>
          <w:instrText xml:space="preserve"> PAGEREF _Toc45391896 \h </w:instrText>
        </w:r>
        <w:r w:rsidR="003A09BC">
          <w:rPr>
            <w:noProof/>
            <w:webHidden/>
          </w:rPr>
        </w:r>
        <w:r w:rsidR="003A09BC">
          <w:rPr>
            <w:noProof/>
            <w:webHidden/>
          </w:rPr>
          <w:fldChar w:fldCharType="separate"/>
        </w:r>
        <w:r w:rsidR="000E063A">
          <w:rPr>
            <w:noProof/>
            <w:webHidden/>
          </w:rPr>
          <w:t>35</w:t>
        </w:r>
        <w:r w:rsidR="003A09BC">
          <w:rPr>
            <w:noProof/>
            <w:webHidden/>
          </w:rPr>
          <w:fldChar w:fldCharType="end"/>
        </w:r>
      </w:hyperlink>
    </w:p>
    <w:p w14:paraId="11921EA0" w14:textId="7DA7AC38" w:rsidR="003A09BC" w:rsidRDefault="00406F68">
      <w:pPr>
        <w:pStyle w:val="TableofFigures"/>
        <w:tabs>
          <w:tab w:val="right" w:pos="8495"/>
        </w:tabs>
        <w:rPr>
          <w:rFonts w:asciiTheme="minorHAnsi" w:hAnsiTheme="minorHAnsi"/>
          <w:noProof/>
        </w:rPr>
      </w:pPr>
      <w:hyperlink w:anchor="_Toc45391897" w:history="1">
        <w:r w:rsidR="003A09BC" w:rsidRPr="00AE72BF">
          <w:rPr>
            <w:rStyle w:val="Hyperlink"/>
            <w:noProof/>
          </w:rPr>
          <w:t>Table 22:</w:t>
        </w:r>
        <w:r w:rsidR="003A09BC">
          <w:rPr>
            <w:rFonts w:asciiTheme="minorHAnsi" w:hAnsiTheme="minorHAnsi"/>
            <w:noProof/>
          </w:rPr>
          <w:tab/>
        </w:r>
        <w:r w:rsidR="003A09BC" w:rsidRPr="00AE72BF">
          <w:rPr>
            <w:rStyle w:val="Hyperlink"/>
            <w:noProof/>
          </w:rPr>
          <w:t>Summary of climate change risks in the natural environment domain</w:t>
        </w:r>
        <w:r w:rsidR="003A09BC">
          <w:rPr>
            <w:noProof/>
            <w:webHidden/>
          </w:rPr>
          <w:tab/>
        </w:r>
        <w:r w:rsidR="003A09BC">
          <w:rPr>
            <w:noProof/>
            <w:webHidden/>
          </w:rPr>
          <w:fldChar w:fldCharType="begin"/>
        </w:r>
        <w:r w:rsidR="003A09BC">
          <w:rPr>
            <w:noProof/>
            <w:webHidden/>
          </w:rPr>
          <w:instrText xml:space="preserve"> PAGEREF _Toc45391897 \h </w:instrText>
        </w:r>
        <w:r w:rsidR="003A09BC">
          <w:rPr>
            <w:noProof/>
            <w:webHidden/>
          </w:rPr>
        </w:r>
        <w:r w:rsidR="003A09BC">
          <w:rPr>
            <w:noProof/>
            <w:webHidden/>
          </w:rPr>
          <w:fldChar w:fldCharType="separate"/>
        </w:r>
        <w:r w:rsidR="000E063A">
          <w:rPr>
            <w:noProof/>
            <w:webHidden/>
          </w:rPr>
          <w:t>37</w:t>
        </w:r>
        <w:r w:rsidR="003A09BC">
          <w:rPr>
            <w:noProof/>
            <w:webHidden/>
          </w:rPr>
          <w:fldChar w:fldCharType="end"/>
        </w:r>
      </w:hyperlink>
    </w:p>
    <w:p w14:paraId="2DADA549" w14:textId="6508108A" w:rsidR="003A09BC" w:rsidRDefault="00406F68">
      <w:pPr>
        <w:pStyle w:val="TableofFigures"/>
        <w:tabs>
          <w:tab w:val="right" w:pos="8495"/>
        </w:tabs>
        <w:rPr>
          <w:rFonts w:asciiTheme="minorHAnsi" w:hAnsiTheme="minorHAnsi"/>
          <w:noProof/>
        </w:rPr>
      </w:pPr>
      <w:hyperlink w:anchor="_Toc45391898" w:history="1">
        <w:r w:rsidR="003A09BC" w:rsidRPr="00AE72BF">
          <w:rPr>
            <w:rStyle w:val="Hyperlink"/>
            <w:noProof/>
          </w:rPr>
          <w:t>Table 23:</w:t>
        </w:r>
        <w:r w:rsidR="003A09BC">
          <w:rPr>
            <w:rFonts w:asciiTheme="minorHAnsi" w:hAnsiTheme="minorHAnsi"/>
            <w:noProof/>
          </w:rPr>
          <w:tab/>
        </w:r>
        <w:r w:rsidR="003A09BC" w:rsidRPr="00AE72BF">
          <w:rPr>
            <w:rStyle w:val="Hyperlink"/>
            <w:noProof/>
          </w:rPr>
          <w:t>N1 Risks to coastal ecosystems: Urgency profile</w:t>
        </w:r>
        <w:r w:rsidR="003A09BC">
          <w:rPr>
            <w:noProof/>
            <w:webHidden/>
          </w:rPr>
          <w:tab/>
        </w:r>
        <w:r w:rsidR="003A09BC">
          <w:rPr>
            <w:noProof/>
            <w:webHidden/>
          </w:rPr>
          <w:fldChar w:fldCharType="begin"/>
        </w:r>
        <w:r w:rsidR="003A09BC">
          <w:rPr>
            <w:noProof/>
            <w:webHidden/>
          </w:rPr>
          <w:instrText xml:space="preserve"> PAGEREF _Toc45391898 \h </w:instrText>
        </w:r>
        <w:r w:rsidR="003A09BC">
          <w:rPr>
            <w:noProof/>
            <w:webHidden/>
          </w:rPr>
        </w:r>
        <w:r w:rsidR="003A09BC">
          <w:rPr>
            <w:noProof/>
            <w:webHidden/>
          </w:rPr>
          <w:fldChar w:fldCharType="separate"/>
        </w:r>
        <w:r w:rsidR="000E063A">
          <w:rPr>
            <w:noProof/>
            <w:webHidden/>
          </w:rPr>
          <w:t>41</w:t>
        </w:r>
        <w:r w:rsidR="003A09BC">
          <w:rPr>
            <w:noProof/>
            <w:webHidden/>
          </w:rPr>
          <w:fldChar w:fldCharType="end"/>
        </w:r>
      </w:hyperlink>
    </w:p>
    <w:p w14:paraId="79AAAE18" w14:textId="2963480D" w:rsidR="003A09BC" w:rsidRDefault="00406F68">
      <w:pPr>
        <w:pStyle w:val="TableofFigures"/>
        <w:tabs>
          <w:tab w:val="right" w:pos="8495"/>
        </w:tabs>
        <w:rPr>
          <w:rFonts w:asciiTheme="minorHAnsi" w:hAnsiTheme="minorHAnsi"/>
          <w:noProof/>
        </w:rPr>
      </w:pPr>
      <w:hyperlink w:anchor="_Toc45391899" w:history="1">
        <w:r w:rsidR="003A09BC" w:rsidRPr="00AE72BF">
          <w:rPr>
            <w:rStyle w:val="Hyperlink"/>
            <w:noProof/>
            <w:lang w:eastAsia="en-AU"/>
          </w:rPr>
          <w:t>Table 24:</w:t>
        </w:r>
        <w:r w:rsidR="003A09BC">
          <w:rPr>
            <w:rFonts w:asciiTheme="minorHAnsi" w:hAnsiTheme="minorHAnsi"/>
            <w:noProof/>
          </w:rPr>
          <w:tab/>
        </w:r>
        <w:r w:rsidR="003A09BC" w:rsidRPr="00AE72BF">
          <w:rPr>
            <w:rStyle w:val="Hyperlink"/>
            <w:noProof/>
            <w:lang w:eastAsia="en-AU"/>
          </w:rPr>
          <w:t>N2 Risks to indigenous ecosystems and species: Urgency profile</w:t>
        </w:r>
        <w:r w:rsidR="003A09BC">
          <w:rPr>
            <w:noProof/>
            <w:webHidden/>
          </w:rPr>
          <w:tab/>
        </w:r>
        <w:r w:rsidR="003A09BC">
          <w:rPr>
            <w:noProof/>
            <w:webHidden/>
          </w:rPr>
          <w:fldChar w:fldCharType="begin"/>
        </w:r>
        <w:r w:rsidR="003A09BC">
          <w:rPr>
            <w:noProof/>
            <w:webHidden/>
          </w:rPr>
          <w:instrText xml:space="preserve"> PAGEREF _Toc45391899 \h </w:instrText>
        </w:r>
        <w:r w:rsidR="003A09BC">
          <w:rPr>
            <w:noProof/>
            <w:webHidden/>
          </w:rPr>
        </w:r>
        <w:r w:rsidR="003A09BC">
          <w:rPr>
            <w:noProof/>
            <w:webHidden/>
          </w:rPr>
          <w:fldChar w:fldCharType="separate"/>
        </w:r>
        <w:r w:rsidR="000E063A">
          <w:rPr>
            <w:noProof/>
            <w:webHidden/>
          </w:rPr>
          <w:t>45</w:t>
        </w:r>
        <w:r w:rsidR="003A09BC">
          <w:rPr>
            <w:noProof/>
            <w:webHidden/>
          </w:rPr>
          <w:fldChar w:fldCharType="end"/>
        </w:r>
      </w:hyperlink>
    </w:p>
    <w:p w14:paraId="23E5C0FD" w14:textId="21E69805" w:rsidR="003A09BC" w:rsidRDefault="00406F68">
      <w:pPr>
        <w:pStyle w:val="TableofFigures"/>
        <w:tabs>
          <w:tab w:val="right" w:pos="8495"/>
        </w:tabs>
        <w:rPr>
          <w:rFonts w:asciiTheme="minorHAnsi" w:hAnsiTheme="minorHAnsi"/>
          <w:noProof/>
        </w:rPr>
      </w:pPr>
      <w:hyperlink w:anchor="_Toc45391900" w:history="1">
        <w:r w:rsidR="003A09BC" w:rsidRPr="00AE72BF">
          <w:rPr>
            <w:rStyle w:val="Hyperlink"/>
            <w:noProof/>
          </w:rPr>
          <w:t>Table 25:</w:t>
        </w:r>
        <w:r w:rsidR="003A09BC">
          <w:rPr>
            <w:rFonts w:asciiTheme="minorHAnsi" w:hAnsiTheme="minorHAnsi"/>
            <w:noProof/>
          </w:rPr>
          <w:tab/>
        </w:r>
        <w:r w:rsidR="003A09BC" w:rsidRPr="00AE72BF">
          <w:rPr>
            <w:rStyle w:val="Hyperlink"/>
            <w:noProof/>
            <w:lang w:eastAsia="en-AU"/>
          </w:rPr>
          <w:t xml:space="preserve">N3 Risks to </w:t>
        </w:r>
        <w:r w:rsidR="003A09BC" w:rsidRPr="00AE72BF">
          <w:rPr>
            <w:rStyle w:val="Hyperlink"/>
            <w:noProof/>
          </w:rPr>
          <w:t>riverine ecosystems and specie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00 \h </w:instrText>
        </w:r>
        <w:r w:rsidR="003A09BC">
          <w:rPr>
            <w:noProof/>
            <w:webHidden/>
          </w:rPr>
        </w:r>
        <w:r w:rsidR="003A09BC">
          <w:rPr>
            <w:noProof/>
            <w:webHidden/>
          </w:rPr>
          <w:fldChar w:fldCharType="separate"/>
        </w:r>
        <w:r w:rsidR="000E063A">
          <w:rPr>
            <w:noProof/>
            <w:webHidden/>
          </w:rPr>
          <w:t>49</w:t>
        </w:r>
        <w:r w:rsidR="003A09BC">
          <w:rPr>
            <w:noProof/>
            <w:webHidden/>
          </w:rPr>
          <w:fldChar w:fldCharType="end"/>
        </w:r>
      </w:hyperlink>
    </w:p>
    <w:p w14:paraId="40295D89" w14:textId="329FCA6D" w:rsidR="003A09BC" w:rsidRDefault="00406F68">
      <w:pPr>
        <w:pStyle w:val="TableofFigures"/>
        <w:tabs>
          <w:tab w:val="right" w:pos="8495"/>
        </w:tabs>
        <w:rPr>
          <w:rFonts w:asciiTheme="minorHAnsi" w:hAnsiTheme="minorHAnsi"/>
          <w:noProof/>
        </w:rPr>
      </w:pPr>
      <w:hyperlink w:anchor="_Toc45391901" w:history="1">
        <w:r w:rsidR="003A09BC" w:rsidRPr="00AE72BF">
          <w:rPr>
            <w:rStyle w:val="Hyperlink"/>
            <w:noProof/>
          </w:rPr>
          <w:t>Table 26:</w:t>
        </w:r>
        <w:r w:rsidR="003A09BC">
          <w:rPr>
            <w:rFonts w:asciiTheme="minorHAnsi" w:hAnsiTheme="minorHAnsi"/>
            <w:noProof/>
          </w:rPr>
          <w:tab/>
        </w:r>
        <w:r w:rsidR="003A09BC" w:rsidRPr="00AE72BF">
          <w:rPr>
            <w:rStyle w:val="Hyperlink"/>
            <w:noProof/>
          </w:rPr>
          <w:t>N4 Risks to wetland ecosystems and species: Urgency profile</w:t>
        </w:r>
        <w:r w:rsidR="003A09BC">
          <w:rPr>
            <w:noProof/>
            <w:webHidden/>
          </w:rPr>
          <w:tab/>
        </w:r>
        <w:r w:rsidR="003A09BC">
          <w:rPr>
            <w:noProof/>
            <w:webHidden/>
          </w:rPr>
          <w:fldChar w:fldCharType="begin"/>
        </w:r>
        <w:r w:rsidR="003A09BC">
          <w:rPr>
            <w:noProof/>
            <w:webHidden/>
          </w:rPr>
          <w:instrText xml:space="preserve"> PAGEREF _Toc45391901 \h </w:instrText>
        </w:r>
        <w:r w:rsidR="003A09BC">
          <w:rPr>
            <w:noProof/>
            <w:webHidden/>
          </w:rPr>
        </w:r>
        <w:r w:rsidR="003A09BC">
          <w:rPr>
            <w:noProof/>
            <w:webHidden/>
          </w:rPr>
          <w:fldChar w:fldCharType="separate"/>
        </w:r>
        <w:r w:rsidR="000E063A">
          <w:rPr>
            <w:noProof/>
            <w:webHidden/>
          </w:rPr>
          <w:t>51</w:t>
        </w:r>
        <w:r w:rsidR="003A09BC">
          <w:rPr>
            <w:noProof/>
            <w:webHidden/>
          </w:rPr>
          <w:fldChar w:fldCharType="end"/>
        </w:r>
      </w:hyperlink>
    </w:p>
    <w:p w14:paraId="0DF63062" w14:textId="37CAA18A" w:rsidR="003A09BC" w:rsidRDefault="00406F68">
      <w:pPr>
        <w:pStyle w:val="TableofFigures"/>
        <w:tabs>
          <w:tab w:val="right" w:pos="8495"/>
        </w:tabs>
        <w:rPr>
          <w:rFonts w:asciiTheme="minorHAnsi" w:hAnsiTheme="minorHAnsi"/>
          <w:noProof/>
        </w:rPr>
      </w:pPr>
      <w:hyperlink w:anchor="_Toc45391902" w:history="1">
        <w:r w:rsidR="003A09BC" w:rsidRPr="00AE72BF">
          <w:rPr>
            <w:rStyle w:val="Hyperlink"/>
            <w:noProof/>
          </w:rPr>
          <w:t>Table 27:</w:t>
        </w:r>
        <w:r w:rsidR="003A09BC">
          <w:rPr>
            <w:rFonts w:asciiTheme="minorHAnsi" w:hAnsiTheme="minorHAnsi"/>
            <w:noProof/>
          </w:rPr>
          <w:tab/>
        </w:r>
        <w:r w:rsidR="003A09BC" w:rsidRPr="00AE72BF">
          <w:rPr>
            <w:rStyle w:val="Hyperlink"/>
            <w:noProof/>
          </w:rPr>
          <w:t>N5 Risks to migratory and/or coastal and riverbed nesting birds: Urgency profile</w:t>
        </w:r>
        <w:r w:rsidR="003A09BC">
          <w:rPr>
            <w:noProof/>
            <w:webHidden/>
          </w:rPr>
          <w:tab/>
        </w:r>
        <w:r w:rsidR="003A09BC">
          <w:rPr>
            <w:noProof/>
            <w:webHidden/>
          </w:rPr>
          <w:fldChar w:fldCharType="begin"/>
        </w:r>
        <w:r w:rsidR="003A09BC">
          <w:rPr>
            <w:noProof/>
            <w:webHidden/>
          </w:rPr>
          <w:instrText xml:space="preserve"> PAGEREF _Toc45391902 \h </w:instrText>
        </w:r>
        <w:r w:rsidR="003A09BC">
          <w:rPr>
            <w:noProof/>
            <w:webHidden/>
          </w:rPr>
        </w:r>
        <w:r w:rsidR="003A09BC">
          <w:rPr>
            <w:noProof/>
            <w:webHidden/>
          </w:rPr>
          <w:fldChar w:fldCharType="separate"/>
        </w:r>
        <w:r w:rsidR="000E063A">
          <w:rPr>
            <w:noProof/>
            <w:webHidden/>
          </w:rPr>
          <w:t>54</w:t>
        </w:r>
        <w:r w:rsidR="003A09BC">
          <w:rPr>
            <w:noProof/>
            <w:webHidden/>
          </w:rPr>
          <w:fldChar w:fldCharType="end"/>
        </w:r>
      </w:hyperlink>
    </w:p>
    <w:p w14:paraId="38AACA63" w14:textId="7742ABE9" w:rsidR="003A09BC" w:rsidRDefault="00406F68">
      <w:pPr>
        <w:pStyle w:val="TableofFigures"/>
        <w:tabs>
          <w:tab w:val="right" w:pos="8495"/>
        </w:tabs>
        <w:rPr>
          <w:rFonts w:asciiTheme="minorHAnsi" w:hAnsiTheme="minorHAnsi"/>
          <w:noProof/>
        </w:rPr>
      </w:pPr>
      <w:hyperlink w:anchor="_Toc45391903" w:history="1">
        <w:r w:rsidR="003A09BC" w:rsidRPr="00AE72BF">
          <w:rPr>
            <w:rStyle w:val="Hyperlink"/>
            <w:noProof/>
          </w:rPr>
          <w:t>Table 28:</w:t>
        </w:r>
        <w:r w:rsidR="003A09BC">
          <w:rPr>
            <w:rFonts w:asciiTheme="minorHAnsi" w:hAnsiTheme="minorHAnsi"/>
            <w:noProof/>
          </w:rPr>
          <w:tab/>
        </w:r>
        <w:r w:rsidR="003A09BC" w:rsidRPr="00AE72BF">
          <w:rPr>
            <w:rStyle w:val="Hyperlink"/>
            <w:noProof/>
          </w:rPr>
          <w:t>N6 Risks to lake ecosystems: Urgency profile</w:t>
        </w:r>
        <w:r w:rsidR="003A09BC">
          <w:rPr>
            <w:noProof/>
            <w:webHidden/>
          </w:rPr>
          <w:tab/>
        </w:r>
        <w:r w:rsidR="003A09BC">
          <w:rPr>
            <w:noProof/>
            <w:webHidden/>
          </w:rPr>
          <w:fldChar w:fldCharType="begin"/>
        </w:r>
        <w:r w:rsidR="003A09BC">
          <w:rPr>
            <w:noProof/>
            <w:webHidden/>
          </w:rPr>
          <w:instrText xml:space="preserve"> PAGEREF _Toc45391903 \h </w:instrText>
        </w:r>
        <w:r w:rsidR="003A09BC">
          <w:rPr>
            <w:noProof/>
            <w:webHidden/>
          </w:rPr>
        </w:r>
        <w:r w:rsidR="003A09BC">
          <w:rPr>
            <w:noProof/>
            <w:webHidden/>
          </w:rPr>
          <w:fldChar w:fldCharType="separate"/>
        </w:r>
        <w:r w:rsidR="000E063A">
          <w:rPr>
            <w:noProof/>
            <w:webHidden/>
          </w:rPr>
          <w:t>58</w:t>
        </w:r>
        <w:r w:rsidR="003A09BC">
          <w:rPr>
            <w:noProof/>
            <w:webHidden/>
          </w:rPr>
          <w:fldChar w:fldCharType="end"/>
        </w:r>
      </w:hyperlink>
    </w:p>
    <w:p w14:paraId="0B2306F1" w14:textId="060E7C6E" w:rsidR="003A09BC" w:rsidRDefault="00406F68">
      <w:pPr>
        <w:pStyle w:val="TableofFigures"/>
        <w:tabs>
          <w:tab w:val="right" w:pos="8495"/>
        </w:tabs>
        <w:rPr>
          <w:rFonts w:asciiTheme="minorHAnsi" w:hAnsiTheme="minorHAnsi"/>
          <w:noProof/>
        </w:rPr>
      </w:pPr>
      <w:hyperlink w:anchor="_Toc45391904" w:history="1">
        <w:r w:rsidR="003A09BC" w:rsidRPr="00AE72BF">
          <w:rPr>
            <w:rStyle w:val="Hyperlink"/>
            <w:noProof/>
          </w:rPr>
          <w:t>Table 29:</w:t>
        </w:r>
        <w:r w:rsidR="003A09BC">
          <w:rPr>
            <w:rFonts w:asciiTheme="minorHAnsi" w:hAnsiTheme="minorHAnsi"/>
            <w:noProof/>
          </w:rPr>
          <w:tab/>
        </w:r>
        <w:r w:rsidR="003A09BC" w:rsidRPr="00AE72BF">
          <w:rPr>
            <w:rStyle w:val="Hyperlink"/>
            <w:noProof/>
          </w:rPr>
          <w:t>N7 Risks to terrestrial, freshwater and marine ecosystems: Urgency profile</w:t>
        </w:r>
        <w:r w:rsidR="003A09BC">
          <w:rPr>
            <w:noProof/>
            <w:webHidden/>
          </w:rPr>
          <w:tab/>
        </w:r>
        <w:r w:rsidR="003A09BC">
          <w:rPr>
            <w:noProof/>
            <w:webHidden/>
          </w:rPr>
          <w:fldChar w:fldCharType="begin"/>
        </w:r>
        <w:r w:rsidR="003A09BC">
          <w:rPr>
            <w:noProof/>
            <w:webHidden/>
          </w:rPr>
          <w:instrText xml:space="preserve"> PAGEREF _Toc45391904 \h </w:instrText>
        </w:r>
        <w:r w:rsidR="003A09BC">
          <w:rPr>
            <w:noProof/>
            <w:webHidden/>
          </w:rPr>
        </w:r>
        <w:r w:rsidR="003A09BC">
          <w:rPr>
            <w:noProof/>
            <w:webHidden/>
          </w:rPr>
          <w:fldChar w:fldCharType="separate"/>
        </w:r>
        <w:r w:rsidR="000E063A">
          <w:rPr>
            <w:noProof/>
            <w:webHidden/>
          </w:rPr>
          <w:t>62</w:t>
        </w:r>
        <w:r w:rsidR="003A09BC">
          <w:rPr>
            <w:noProof/>
            <w:webHidden/>
          </w:rPr>
          <w:fldChar w:fldCharType="end"/>
        </w:r>
      </w:hyperlink>
    </w:p>
    <w:p w14:paraId="59CE1042" w14:textId="433ACB3A" w:rsidR="003A09BC" w:rsidRDefault="00406F68">
      <w:pPr>
        <w:pStyle w:val="TableofFigures"/>
        <w:tabs>
          <w:tab w:val="right" w:pos="8495"/>
        </w:tabs>
        <w:rPr>
          <w:rFonts w:asciiTheme="minorHAnsi" w:hAnsiTheme="minorHAnsi"/>
          <w:noProof/>
        </w:rPr>
      </w:pPr>
      <w:hyperlink w:anchor="_Toc45391905" w:history="1">
        <w:r w:rsidR="003A09BC" w:rsidRPr="00AE72BF">
          <w:rPr>
            <w:rStyle w:val="Hyperlink"/>
            <w:noProof/>
          </w:rPr>
          <w:t>Table 30:</w:t>
        </w:r>
        <w:r w:rsidR="003A09BC">
          <w:rPr>
            <w:rFonts w:asciiTheme="minorHAnsi" w:hAnsiTheme="minorHAnsi"/>
            <w:noProof/>
          </w:rPr>
          <w:tab/>
        </w:r>
        <w:r w:rsidR="003A09BC" w:rsidRPr="00AE72BF">
          <w:rPr>
            <w:rStyle w:val="Hyperlink"/>
            <w:noProof/>
          </w:rPr>
          <w:t>N8 Risks to oceanic ecosystem productivity and functioning: Urgency profile</w:t>
        </w:r>
        <w:r w:rsidR="003A09BC">
          <w:rPr>
            <w:noProof/>
            <w:webHidden/>
          </w:rPr>
          <w:tab/>
        </w:r>
        <w:r w:rsidR="003A09BC">
          <w:rPr>
            <w:noProof/>
            <w:webHidden/>
          </w:rPr>
          <w:fldChar w:fldCharType="begin"/>
        </w:r>
        <w:r w:rsidR="003A09BC">
          <w:rPr>
            <w:noProof/>
            <w:webHidden/>
          </w:rPr>
          <w:instrText xml:space="preserve"> PAGEREF _Toc45391905 \h </w:instrText>
        </w:r>
        <w:r w:rsidR="003A09BC">
          <w:rPr>
            <w:noProof/>
            <w:webHidden/>
          </w:rPr>
        </w:r>
        <w:r w:rsidR="003A09BC">
          <w:rPr>
            <w:noProof/>
            <w:webHidden/>
          </w:rPr>
          <w:fldChar w:fldCharType="separate"/>
        </w:r>
        <w:r w:rsidR="000E063A">
          <w:rPr>
            <w:noProof/>
            <w:webHidden/>
          </w:rPr>
          <w:t>65</w:t>
        </w:r>
        <w:r w:rsidR="003A09BC">
          <w:rPr>
            <w:noProof/>
            <w:webHidden/>
          </w:rPr>
          <w:fldChar w:fldCharType="end"/>
        </w:r>
      </w:hyperlink>
    </w:p>
    <w:p w14:paraId="5152A378" w14:textId="4A4DC3E7" w:rsidR="003A09BC" w:rsidRDefault="00406F68">
      <w:pPr>
        <w:pStyle w:val="TableofFigures"/>
        <w:tabs>
          <w:tab w:val="right" w:pos="8495"/>
        </w:tabs>
        <w:rPr>
          <w:rFonts w:asciiTheme="minorHAnsi" w:hAnsiTheme="minorHAnsi"/>
          <w:noProof/>
        </w:rPr>
      </w:pPr>
      <w:hyperlink w:anchor="_Toc45391906" w:history="1">
        <w:r w:rsidR="003A09BC" w:rsidRPr="00AE72BF">
          <w:rPr>
            <w:rStyle w:val="Hyperlink"/>
            <w:noProof/>
          </w:rPr>
          <w:t>Table 31:</w:t>
        </w:r>
        <w:r w:rsidR="003A09BC">
          <w:rPr>
            <w:rFonts w:asciiTheme="minorHAnsi" w:hAnsiTheme="minorHAnsi"/>
            <w:noProof/>
          </w:rPr>
          <w:tab/>
        </w:r>
        <w:r w:rsidR="003A09BC" w:rsidRPr="00AE72BF">
          <w:rPr>
            <w:rStyle w:val="Hyperlink"/>
            <w:noProof/>
          </w:rPr>
          <w:t>N9 Risks to sub-alpine ecosystem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06 \h </w:instrText>
        </w:r>
        <w:r w:rsidR="003A09BC">
          <w:rPr>
            <w:noProof/>
            <w:webHidden/>
          </w:rPr>
        </w:r>
        <w:r w:rsidR="003A09BC">
          <w:rPr>
            <w:noProof/>
            <w:webHidden/>
          </w:rPr>
          <w:fldChar w:fldCharType="separate"/>
        </w:r>
        <w:r w:rsidR="000E063A">
          <w:rPr>
            <w:noProof/>
            <w:webHidden/>
          </w:rPr>
          <w:t>68</w:t>
        </w:r>
        <w:r w:rsidR="003A09BC">
          <w:rPr>
            <w:noProof/>
            <w:webHidden/>
          </w:rPr>
          <w:fldChar w:fldCharType="end"/>
        </w:r>
      </w:hyperlink>
    </w:p>
    <w:p w14:paraId="6A561738" w14:textId="44E07118" w:rsidR="003A09BC" w:rsidRDefault="00406F68">
      <w:pPr>
        <w:pStyle w:val="TableofFigures"/>
        <w:tabs>
          <w:tab w:val="right" w:pos="8495"/>
        </w:tabs>
        <w:rPr>
          <w:rFonts w:asciiTheme="minorHAnsi" w:hAnsiTheme="minorHAnsi"/>
          <w:noProof/>
        </w:rPr>
      </w:pPr>
      <w:hyperlink w:anchor="_Toc45391907" w:history="1">
        <w:r w:rsidR="003A09BC" w:rsidRPr="00AE72BF">
          <w:rPr>
            <w:rStyle w:val="Hyperlink"/>
            <w:noProof/>
          </w:rPr>
          <w:t>Table 32:</w:t>
        </w:r>
        <w:r w:rsidR="003A09BC">
          <w:rPr>
            <w:rFonts w:asciiTheme="minorHAnsi" w:hAnsiTheme="minorHAnsi"/>
            <w:noProof/>
          </w:rPr>
          <w:tab/>
        </w:r>
        <w:r w:rsidR="003A09BC" w:rsidRPr="00AE72BF">
          <w:rPr>
            <w:rStyle w:val="Hyperlink"/>
            <w:noProof/>
            <w:lang w:eastAsia="en-AU"/>
          </w:rPr>
          <w:t>N10 Risks to carbonate-based hard-shelled species from ocean acidification: Urgency profile</w:t>
        </w:r>
        <w:r w:rsidR="003A09BC">
          <w:rPr>
            <w:noProof/>
            <w:webHidden/>
          </w:rPr>
          <w:tab/>
        </w:r>
        <w:r w:rsidR="003A09BC">
          <w:rPr>
            <w:noProof/>
            <w:webHidden/>
          </w:rPr>
          <w:fldChar w:fldCharType="begin"/>
        </w:r>
        <w:r w:rsidR="003A09BC">
          <w:rPr>
            <w:noProof/>
            <w:webHidden/>
          </w:rPr>
          <w:instrText xml:space="preserve"> PAGEREF _Toc45391907 \h </w:instrText>
        </w:r>
        <w:r w:rsidR="003A09BC">
          <w:rPr>
            <w:noProof/>
            <w:webHidden/>
          </w:rPr>
        </w:r>
        <w:r w:rsidR="003A09BC">
          <w:rPr>
            <w:noProof/>
            <w:webHidden/>
          </w:rPr>
          <w:fldChar w:fldCharType="separate"/>
        </w:r>
        <w:r w:rsidR="000E063A">
          <w:rPr>
            <w:noProof/>
            <w:webHidden/>
          </w:rPr>
          <w:t>72</w:t>
        </w:r>
        <w:r w:rsidR="003A09BC">
          <w:rPr>
            <w:noProof/>
            <w:webHidden/>
          </w:rPr>
          <w:fldChar w:fldCharType="end"/>
        </w:r>
      </w:hyperlink>
    </w:p>
    <w:p w14:paraId="03C5BD61" w14:textId="7A5F4394" w:rsidR="003A09BC" w:rsidRDefault="00406F68">
      <w:pPr>
        <w:pStyle w:val="TableofFigures"/>
        <w:tabs>
          <w:tab w:val="right" w:pos="8495"/>
        </w:tabs>
        <w:rPr>
          <w:rFonts w:asciiTheme="minorHAnsi" w:hAnsiTheme="minorHAnsi"/>
          <w:noProof/>
        </w:rPr>
      </w:pPr>
      <w:hyperlink w:anchor="_Toc45391908" w:history="1">
        <w:r w:rsidR="003A09BC" w:rsidRPr="00AE72BF">
          <w:rPr>
            <w:rStyle w:val="Hyperlink"/>
            <w:noProof/>
          </w:rPr>
          <w:t>Table 33:</w:t>
        </w:r>
        <w:r w:rsidR="003A09BC">
          <w:rPr>
            <w:rFonts w:asciiTheme="minorHAnsi" w:hAnsiTheme="minorHAnsi"/>
            <w:noProof/>
          </w:rPr>
          <w:tab/>
        </w:r>
        <w:r w:rsidR="003A09BC" w:rsidRPr="00AE72BF">
          <w:rPr>
            <w:rStyle w:val="Hyperlink"/>
            <w:noProof/>
          </w:rPr>
          <w:t>N11 Risks to the long-term composition and stability of indigenous forest ecosystems: Urgency profile</w:t>
        </w:r>
        <w:r w:rsidR="003A09BC">
          <w:rPr>
            <w:noProof/>
            <w:webHidden/>
          </w:rPr>
          <w:tab/>
        </w:r>
        <w:r w:rsidR="003A09BC">
          <w:rPr>
            <w:noProof/>
            <w:webHidden/>
          </w:rPr>
          <w:fldChar w:fldCharType="begin"/>
        </w:r>
        <w:r w:rsidR="003A09BC">
          <w:rPr>
            <w:noProof/>
            <w:webHidden/>
          </w:rPr>
          <w:instrText xml:space="preserve"> PAGEREF _Toc45391908 \h </w:instrText>
        </w:r>
        <w:r w:rsidR="003A09BC">
          <w:rPr>
            <w:noProof/>
            <w:webHidden/>
          </w:rPr>
        </w:r>
        <w:r w:rsidR="003A09BC">
          <w:rPr>
            <w:noProof/>
            <w:webHidden/>
          </w:rPr>
          <w:fldChar w:fldCharType="separate"/>
        </w:r>
        <w:r w:rsidR="000E063A">
          <w:rPr>
            <w:noProof/>
            <w:webHidden/>
          </w:rPr>
          <w:t>75</w:t>
        </w:r>
        <w:r w:rsidR="003A09BC">
          <w:rPr>
            <w:noProof/>
            <w:webHidden/>
          </w:rPr>
          <w:fldChar w:fldCharType="end"/>
        </w:r>
      </w:hyperlink>
    </w:p>
    <w:p w14:paraId="53FED348" w14:textId="172061E0" w:rsidR="003A09BC" w:rsidRDefault="00406F68">
      <w:pPr>
        <w:pStyle w:val="TableofFigures"/>
        <w:tabs>
          <w:tab w:val="right" w:pos="8495"/>
        </w:tabs>
        <w:rPr>
          <w:rFonts w:asciiTheme="minorHAnsi" w:hAnsiTheme="minorHAnsi"/>
          <w:noProof/>
        </w:rPr>
      </w:pPr>
      <w:hyperlink w:anchor="_Toc45391909" w:history="1">
        <w:r w:rsidR="003A09BC" w:rsidRPr="00AE72BF">
          <w:rPr>
            <w:rStyle w:val="Hyperlink"/>
            <w:noProof/>
          </w:rPr>
          <w:t>Table 34:</w:t>
        </w:r>
        <w:r w:rsidR="003A09BC">
          <w:rPr>
            <w:rFonts w:asciiTheme="minorHAnsi" w:hAnsiTheme="minorHAnsi"/>
            <w:noProof/>
          </w:rPr>
          <w:tab/>
        </w:r>
        <w:r w:rsidR="003A09BC" w:rsidRPr="00AE72BF">
          <w:rPr>
            <w:rStyle w:val="Hyperlink"/>
            <w:noProof/>
            <w:lang w:eastAsia="en-AU"/>
          </w:rPr>
          <w:t>N12 Risks to the diverse range of threatened and endangered species: Urgency profile</w:t>
        </w:r>
        <w:r w:rsidR="003A09BC">
          <w:rPr>
            <w:noProof/>
            <w:webHidden/>
          </w:rPr>
          <w:tab/>
        </w:r>
        <w:r w:rsidR="003A09BC">
          <w:rPr>
            <w:noProof/>
            <w:webHidden/>
          </w:rPr>
          <w:fldChar w:fldCharType="begin"/>
        </w:r>
        <w:r w:rsidR="003A09BC">
          <w:rPr>
            <w:noProof/>
            <w:webHidden/>
          </w:rPr>
          <w:instrText xml:space="preserve"> PAGEREF _Toc45391909 \h </w:instrText>
        </w:r>
        <w:r w:rsidR="003A09BC">
          <w:rPr>
            <w:noProof/>
            <w:webHidden/>
          </w:rPr>
        </w:r>
        <w:r w:rsidR="003A09BC">
          <w:rPr>
            <w:noProof/>
            <w:webHidden/>
          </w:rPr>
          <w:fldChar w:fldCharType="separate"/>
        </w:r>
        <w:r w:rsidR="000E063A">
          <w:rPr>
            <w:noProof/>
            <w:webHidden/>
          </w:rPr>
          <w:t>78</w:t>
        </w:r>
        <w:r w:rsidR="003A09BC">
          <w:rPr>
            <w:noProof/>
            <w:webHidden/>
          </w:rPr>
          <w:fldChar w:fldCharType="end"/>
        </w:r>
      </w:hyperlink>
    </w:p>
    <w:p w14:paraId="71FC4EF7" w14:textId="4B61D43C" w:rsidR="003A09BC" w:rsidRDefault="00406F68">
      <w:pPr>
        <w:pStyle w:val="TableofFigures"/>
        <w:tabs>
          <w:tab w:val="right" w:pos="8495"/>
        </w:tabs>
        <w:rPr>
          <w:rFonts w:asciiTheme="minorHAnsi" w:hAnsiTheme="minorHAnsi"/>
          <w:noProof/>
        </w:rPr>
      </w:pPr>
      <w:hyperlink w:anchor="_Toc45391910" w:history="1">
        <w:r w:rsidR="003A09BC" w:rsidRPr="00AE72BF">
          <w:rPr>
            <w:rStyle w:val="Hyperlink"/>
            <w:noProof/>
          </w:rPr>
          <w:t>Table 35:</w:t>
        </w:r>
        <w:r w:rsidR="003A09BC">
          <w:rPr>
            <w:rFonts w:asciiTheme="minorHAnsi" w:hAnsiTheme="minorHAnsi"/>
            <w:noProof/>
          </w:rPr>
          <w:tab/>
        </w:r>
        <w:r w:rsidR="003A09BC" w:rsidRPr="00AE72BF">
          <w:rPr>
            <w:rStyle w:val="Hyperlink"/>
            <w:noProof/>
            <w:lang w:eastAsia="en-AU"/>
          </w:rPr>
          <w:t>Summary of climate change risks and opportunities in the human domain</w:t>
        </w:r>
        <w:r w:rsidR="003A09BC">
          <w:rPr>
            <w:noProof/>
            <w:webHidden/>
          </w:rPr>
          <w:tab/>
        </w:r>
        <w:r w:rsidR="003A09BC">
          <w:rPr>
            <w:noProof/>
            <w:webHidden/>
          </w:rPr>
          <w:fldChar w:fldCharType="begin"/>
        </w:r>
        <w:r w:rsidR="003A09BC">
          <w:rPr>
            <w:noProof/>
            <w:webHidden/>
          </w:rPr>
          <w:instrText xml:space="preserve"> PAGEREF _Toc45391910 \h </w:instrText>
        </w:r>
        <w:r w:rsidR="003A09BC">
          <w:rPr>
            <w:noProof/>
            <w:webHidden/>
          </w:rPr>
        </w:r>
        <w:r w:rsidR="003A09BC">
          <w:rPr>
            <w:noProof/>
            <w:webHidden/>
          </w:rPr>
          <w:fldChar w:fldCharType="separate"/>
        </w:r>
        <w:r w:rsidR="000E063A">
          <w:rPr>
            <w:noProof/>
            <w:webHidden/>
          </w:rPr>
          <w:t>81</w:t>
        </w:r>
        <w:r w:rsidR="003A09BC">
          <w:rPr>
            <w:noProof/>
            <w:webHidden/>
          </w:rPr>
          <w:fldChar w:fldCharType="end"/>
        </w:r>
      </w:hyperlink>
    </w:p>
    <w:p w14:paraId="776E4374" w14:textId="43C23FDD" w:rsidR="003A09BC" w:rsidRDefault="00406F68">
      <w:pPr>
        <w:pStyle w:val="TableofFigures"/>
        <w:tabs>
          <w:tab w:val="right" w:pos="8495"/>
        </w:tabs>
        <w:rPr>
          <w:rFonts w:asciiTheme="minorHAnsi" w:hAnsiTheme="minorHAnsi"/>
          <w:noProof/>
        </w:rPr>
      </w:pPr>
      <w:hyperlink w:anchor="_Toc45391911" w:history="1">
        <w:r w:rsidR="003A09BC" w:rsidRPr="00AE72BF">
          <w:rPr>
            <w:rStyle w:val="Hyperlink"/>
            <w:noProof/>
          </w:rPr>
          <w:t>Table 36:</w:t>
        </w:r>
        <w:r w:rsidR="003A09BC">
          <w:rPr>
            <w:rFonts w:asciiTheme="minorHAnsi" w:hAnsiTheme="minorHAnsi"/>
            <w:noProof/>
          </w:rPr>
          <w:tab/>
        </w:r>
        <w:r w:rsidR="003A09BC" w:rsidRPr="00AE72BF">
          <w:rPr>
            <w:rStyle w:val="Hyperlink"/>
            <w:noProof/>
            <w:lang w:eastAsia="en-AU"/>
          </w:rPr>
          <w:t>H1 Risks to social cohesion and community wellbeing from displacement of individuals, families and communities: Urgency profile</w:t>
        </w:r>
        <w:r w:rsidR="003A09BC">
          <w:rPr>
            <w:noProof/>
            <w:webHidden/>
          </w:rPr>
          <w:tab/>
        </w:r>
        <w:r w:rsidR="003A09BC">
          <w:rPr>
            <w:noProof/>
            <w:webHidden/>
          </w:rPr>
          <w:fldChar w:fldCharType="begin"/>
        </w:r>
        <w:r w:rsidR="003A09BC">
          <w:rPr>
            <w:noProof/>
            <w:webHidden/>
          </w:rPr>
          <w:instrText xml:space="preserve"> PAGEREF _Toc45391911 \h </w:instrText>
        </w:r>
        <w:r w:rsidR="003A09BC">
          <w:rPr>
            <w:noProof/>
            <w:webHidden/>
          </w:rPr>
        </w:r>
        <w:r w:rsidR="003A09BC">
          <w:rPr>
            <w:noProof/>
            <w:webHidden/>
          </w:rPr>
          <w:fldChar w:fldCharType="separate"/>
        </w:r>
        <w:r w:rsidR="000E063A">
          <w:rPr>
            <w:noProof/>
            <w:webHidden/>
          </w:rPr>
          <w:t>85</w:t>
        </w:r>
        <w:r w:rsidR="003A09BC">
          <w:rPr>
            <w:noProof/>
            <w:webHidden/>
          </w:rPr>
          <w:fldChar w:fldCharType="end"/>
        </w:r>
      </w:hyperlink>
    </w:p>
    <w:p w14:paraId="5C1E9E5E" w14:textId="6A25689A" w:rsidR="003A09BC" w:rsidRDefault="00406F68">
      <w:pPr>
        <w:pStyle w:val="TableofFigures"/>
        <w:tabs>
          <w:tab w:val="right" w:pos="8495"/>
        </w:tabs>
        <w:rPr>
          <w:rFonts w:asciiTheme="minorHAnsi" w:hAnsiTheme="minorHAnsi"/>
          <w:noProof/>
        </w:rPr>
      </w:pPr>
      <w:hyperlink w:anchor="_Toc45391912" w:history="1">
        <w:r w:rsidR="003A09BC" w:rsidRPr="00AE72BF">
          <w:rPr>
            <w:rStyle w:val="Hyperlink"/>
            <w:noProof/>
          </w:rPr>
          <w:t>Table 37:</w:t>
        </w:r>
        <w:r w:rsidR="003A09BC">
          <w:rPr>
            <w:rFonts w:asciiTheme="minorHAnsi" w:hAnsiTheme="minorHAnsi"/>
            <w:noProof/>
          </w:rPr>
          <w:tab/>
        </w:r>
        <w:r w:rsidR="003A09BC" w:rsidRPr="00AE72BF">
          <w:rPr>
            <w:rStyle w:val="Hyperlink"/>
            <w:noProof/>
          </w:rPr>
          <w:t>H2 Risks of exacerbating existing inequities and creating new and additional inequitie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12 \h </w:instrText>
        </w:r>
        <w:r w:rsidR="003A09BC">
          <w:rPr>
            <w:noProof/>
            <w:webHidden/>
          </w:rPr>
        </w:r>
        <w:r w:rsidR="003A09BC">
          <w:rPr>
            <w:noProof/>
            <w:webHidden/>
          </w:rPr>
          <w:fldChar w:fldCharType="separate"/>
        </w:r>
        <w:r w:rsidR="000E063A">
          <w:rPr>
            <w:noProof/>
            <w:webHidden/>
          </w:rPr>
          <w:t>88</w:t>
        </w:r>
        <w:r w:rsidR="003A09BC">
          <w:rPr>
            <w:noProof/>
            <w:webHidden/>
          </w:rPr>
          <w:fldChar w:fldCharType="end"/>
        </w:r>
      </w:hyperlink>
    </w:p>
    <w:p w14:paraId="1DAE6546" w14:textId="5A72A758" w:rsidR="003A09BC" w:rsidRDefault="00406F68">
      <w:pPr>
        <w:pStyle w:val="TableofFigures"/>
        <w:tabs>
          <w:tab w:val="right" w:pos="8495"/>
        </w:tabs>
        <w:rPr>
          <w:rFonts w:asciiTheme="minorHAnsi" w:hAnsiTheme="minorHAnsi"/>
          <w:noProof/>
        </w:rPr>
      </w:pPr>
      <w:hyperlink w:anchor="_Toc45391913" w:history="1">
        <w:r w:rsidR="003A09BC" w:rsidRPr="00AE72BF">
          <w:rPr>
            <w:rStyle w:val="Hyperlink"/>
            <w:noProof/>
          </w:rPr>
          <w:t>Table 38:</w:t>
        </w:r>
        <w:r w:rsidR="003A09BC">
          <w:rPr>
            <w:rFonts w:asciiTheme="minorHAnsi" w:hAnsiTheme="minorHAnsi"/>
            <w:noProof/>
          </w:rPr>
          <w:tab/>
        </w:r>
        <w:r w:rsidR="003A09BC" w:rsidRPr="00AE72BF">
          <w:rPr>
            <w:rStyle w:val="Hyperlink"/>
            <w:noProof/>
          </w:rPr>
          <w:t>H3 Risks to physical health from exposure to storm events, heatwaves, vector-borne and zoonotic diseases, water availability and resource quality and accessibility: Urgency profile</w:t>
        </w:r>
        <w:r w:rsidR="003A09BC">
          <w:rPr>
            <w:noProof/>
            <w:webHidden/>
          </w:rPr>
          <w:tab/>
        </w:r>
        <w:r w:rsidR="003A09BC">
          <w:rPr>
            <w:noProof/>
            <w:webHidden/>
          </w:rPr>
          <w:fldChar w:fldCharType="begin"/>
        </w:r>
        <w:r w:rsidR="003A09BC">
          <w:rPr>
            <w:noProof/>
            <w:webHidden/>
          </w:rPr>
          <w:instrText xml:space="preserve"> PAGEREF _Toc45391913 \h </w:instrText>
        </w:r>
        <w:r w:rsidR="003A09BC">
          <w:rPr>
            <w:noProof/>
            <w:webHidden/>
          </w:rPr>
        </w:r>
        <w:r w:rsidR="003A09BC">
          <w:rPr>
            <w:noProof/>
            <w:webHidden/>
          </w:rPr>
          <w:fldChar w:fldCharType="separate"/>
        </w:r>
        <w:r w:rsidR="000E063A">
          <w:rPr>
            <w:noProof/>
            <w:webHidden/>
          </w:rPr>
          <w:t>91</w:t>
        </w:r>
        <w:r w:rsidR="003A09BC">
          <w:rPr>
            <w:noProof/>
            <w:webHidden/>
          </w:rPr>
          <w:fldChar w:fldCharType="end"/>
        </w:r>
      </w:hyperlink>
    </w:p>
    <w:p w14:paraId="46700233" w14:textId="158BE0C0" w:rsidR="003A09BC" w:rsidRDefault="00406F68">
      <w:pPr>
        <w:pStyle w:val="TableofFigures"/>
        <w:tabs>
          <w:tab w:val="right" w:pos="8495"/>
        </w:tabs>
        <w:rPr>
          <w:rFonts w:asciiTheme="minorHAnsi" w:hAnsiTheme="minorHAnsi"/>
          <w:noProof/>
        </w:rPr>
      </w:pPr>
      <w:hyperlink w:anchor="_Toc45391914" w:history="1">
        <w:r w:rsidR="003A09BC" w:rsidRPr="00AE72BF">
          <w:rPr>
            <w:rStyle w:val="Hyperlink"/>
            <w:noProof/>
          </w:rPr>
          <w:t>Table 39:</w:t>
        </w:r>
        <w:r w:rsidR="003A09BC">
          <w:rPr>
            <w:rFonts w:asciiTheme="minorHAnsi" w:hAnsiTheme="minorHAnsi"/>
            <w:noProof/>
          </w:rPr>
          <w:tab/>
        </w:r>
        <w:r w:rsidR="003A09BC" w:rsidRPr="00AE72BF">
          <w:rPr>
            <w:rStyle w:val="Hyperlink"/>
            <w:noProof/>
          </w:rPr>
          <w:t>H4 Risks of conflict, disruption and loss of trust in government from changing patterns in the value of assets and competition for access to scarce resources: Urgency profile</w:t>
        </w:r>
        <w:r w:rsidR="003A09BC">
          <w:rPr>
            <w:noProof/>
            <w:webHidden/>
          </w:rPr>
          <w:tab/>
        </w:r>
        <w:r w:rsidR="003A09BC">
          <w:rPr>
            <w:noProof/>
            <w:webHidden/>
          </w:rPr>
          <w:fldChar w:fldCharType="begin"/>
        </w:r>
        <w:r w:rsidR="003A09BC">
          <w:rPr>
            <w:noProof/>
            <w:webHidden/>
          </w:rPr>
          <w:instrText xml:space="preserve"> PAGEREF _Toc45391914 \h </w:instrText>
        </w:r>
        <w:r w:rsidR="003A09BC">
          <w:rPr>
            <w:noProof/>
            <w:webHidden/>
          </w:rPr>
        </w:r>
        <w:r w:rsidR="003A09BC">
          <w:rPr>
            <w:noProof/>
            <w:webHidden/>
          </w:rPr>
          <w:fldChar w:fldCharType="separate"/>
        </w:r>
        <w:r w:rsidR="000E063A">
          <w:rPr>
            <w:noProof/>
            <w:webHidden/>
          </w:rPr>
          <w:t>94</w:t>
        </w:r>
        <w:r w:rsidR="003A09BC">
          <w:rPr>
            <w:noProof/>
            <w:webHidden/>
          </w:rPr>
          <w:fldChar w:fldCharType="end"/>
        </w:r>
      </w:hyperlink>
    </w:p>
    <w:p w14:paraId="52113B36" w14:textId="71F8C499" w:rsidR="003A09BC" w:rsidRDefault="00406F68">
      <w:pPr>
        <w:pStyle w:val="TableofFigures"/>
        <w:tabs>
          <w:tab w:val="right" w:pos="8495"/>
        </w:tabs>
        <w:rPr>
          <w:rFonts w:asciiTheme="minorHAnsi" w:hAnsiTheme="minorHAnsi"/>
          <w:noProof/>
        </w:rPr>
      </w:pPr>
      <w:hyperlink w:anchor="_Toc45391915" w:history="1">
        <w:r w:rsidR="003A09BC" w:rsidRPr="00AE72BF">
          <w:rPr>
            <w:rStyle w:val="Hyperlink"/>
            <w:noProof/>
          </w:rPr>
          <w:t>Table 40:</w:t>
        </w:r>
        <w:r w:rsidR="003A09BC">
          <w:rPr>
            <w:rFonts w:asciiTheme="minorHAnsi" w:hAnsiTheme="minorHAnsi"/>
            <w:noProof/>
          </w:rPr>
          <w:tab/>
        </w:r>
        <w:r w:rsidR="003A09BC" w:rsidRPr="00AE72BF">
          <w:rPr>
            <w:rStyle w:val="Hyperlink"/>
            <w:noProof/>
          </w:rPr>
          <w:t>H5 Risks to Māori social, cultural, spiritual and economic wellbeing from loss and degradation of lands and waters, as well as cultural assets such as marae: Urgency profile</w:t>
        </w:r>
        <w:r w:rsidR="003A09BC">
          <w:rPr>
            <w:noProof/>
            <w:webHidden/>
          </w:rPr>
          <w:tab/>
        </w:r>
        <w:r w:rsidR="003A09BC">
          <w:rPr>
            <w:noProof/>
            <w:webHidden/>
          </w:rPr>
          <w:fldChar w:fldCharType="begin"/>
        </w:r>
        <w:r w:rsidR="003A09BC">
          <w:rPr>
            <w:noProof/>
            <w:webHidden/>
          </w:rPr>
          <w:instrText xml:space="preserve"> PAGEREF _Toc45391915 \h </w:instrText>
        </w:r>
        <w:r w:rsidR="003A09BC">
          <w:rPr>
            <w:noProof/>
            <w:webHidden/>
          </w:rPr>
        </w:r>
        <w:r w:rsidR="003A09BC">
          <w:rPr>
            <w:noProof/>
            <w:webHidden/>
          </w:rPr>
          <w:fldChar w:fldCharType="separate"/>
        </w:r>
        <w:r w:rsidR="000E063A">
          <w:rPr>
            <w:noProof/>
            <w:webHidden/>
          </w:rPr>
          <w:t>96</w:t>
        </w:r>
        <w:r w:rsidR="003A09BC">
          <w:rPr>
            <w:noProof/>
            <w:webHidden/>
          </w:rPr>
          <w:fldChar w:fldCharType="end"/>
        </w:r>
      </w:hyperlink>
    </w:p>
    <w:p w14:paraId="7A197AE7" w14:textId="2DF027D2" w:rsidR="003A09BC" w:rsidRDefault="00406F68">
      <w:pPr>
        <w:pStyle w:val="TableofFigures"/>
        <w:tabs>
          <w:tab w:val="right" w:pos="8495"/>
        </w:tabs>
        <w:rPr>
          <w:rFonts w:asciiTheme="minorHAnsi" w:hAnsiTheme="minorHAnsi"/>
          <w:noProof/>
        </w:rPr>
      </w:pPr>
      <w:hyperlink w:anchor="_Toc45391916" w:history="1">
        <w:r w:rsidR="003A09BC" w:rsidRPr="00AE72BF">
          <w:rPr>
            <w:rStyle w:val="Hyperlink"/>
            <w:noProof/>
          </w:rPr>
          <w:t>Table 41:</w:t>
        </w:r>
        <w:r w:rsidR="003A09BC">
          <w:rPr>
            <w:rFonts w:asciiTheme="minorHAnsi" w:hAnsiTheme="minorHAnsi"/>
            <w:noProof/>
          </w:rPr>
          <w:tab/>
        </w:r>
        <w:r w:rsidR="003A09BC" w:rsidRPr="00AE72BF">
          <w:rPr>
            <w:rStyle w:val="Hyperlink"/>
            <w:noProof/>
          </w:rPr>
          <w:t>H6 Risks to Māori social, cultural, spiritual and economic wellbeing from loss of species and biodiversity: Urgency profile</w:t>
        </w:r>
        <w:r w:rsidR="003A09BC">
          <w:rPr>
            <w:noProof/>
            <w:webHidden/>
          </w:rPr>
          <w:tab/>
        </w:r>
        <w:r w:rsidR="003A09BC">
          <w:rPr>
            <w:noProof/>
            <w:webHidden/>
          </w:rPr>
          <w:fldChar w:fldCharType="begin"/>
        </w:r>
        <w:r w:rsidR="003A09BC">
          <w:rPr>
            <w:noProof/>
            <w:webHidden/>
          </w:rPr>
          <w:instrText xml:space="preserve"> PAGEREF _Toc45391916 \h </w:instrText>
        </w:r>
        <w:r w:rsidR="003A09BC">
          <w:rPr>
            <w:noProof/>
            <w:webHidden/>
          </w:rPr>
        </w:r>
        <w:r w:rsidR="003A09BC">
          <w:rPr>
            <w:noProof/>
            <w:webHidden/>
          </w:rPr>
          <w:fldChar w:fldCharType="separate"/>
        </w:r>
        <w:r w:rsidR="000E063A">
          <w:rPr>
            <w:noProof/>
            <w:webHidden/>
          </w:rPr>
          <w:t>98</w:t>
        </w:r>
        <w:r w:rsidR="003A09BC">
          <w:rPr>
            <w:noProof/>
            <w:webHidden/>
          </w:rPr>
          <w:fldChar w:fldCharType="end"/>
        </w:r>
      </w:hyperlink>
    </w:p>
    <w:p w14:paraId="3E8CEC86" w14:textId="01449F9E" w:rsidR="003A09BC" w:rsidRDefault="00406F68">
      <w:pPr>
        <w:pStyle w:val="TableofFigures"/>
        <w:tabs>
          <w:tab w:val="right" w:pos="8495"/>
        </w:tabs>
        <w:rPr>
          <w:rFonts w:asciiTheme="minorHAnsi" w:hAnsiTheme="minorHAnsi"/>
          <w:noProof/>
        </w:rPr>
      </w:pPr>
      <w:hyperlink w:anchor="_Toc45391917" w:history="1">
        <w:r w:rsidR="003A09BC" w:rsidRPr="00AE72BF">
          <w:rPr>
            <w:rStyle w:val="Hyperlink"/>
            <w:noProof/>
          </w:rPr>
          <w:t>Table 42:</w:t>
        </w:r>
        <w:r w:rsidR="003A09BC">
          <w:rPr>
            <w:rFonts w:asciiTheme="minorHAnsi" w:hAnsiTheme="minorHAnsi"/>
            <w:noProof/>
          </w:rPr>
          <w:tab/>
        </w:r>
        <w:r w:rsidR="003A09BC" w:rsidRPr="00AE72BF">
          <w:rPr>
            <w:rStyle w:val="Hyperlink"/>
            <w:noProof/>
          </w:rPr>
          <w:t>H7 Risks to mental health, identity, autonomy and sense of belonging and wellbeing from trauma: Urgency profile</w:t>
        </w:r>
        <w:r w:rsidR="003A09BC">
          <w:rPr>
            <w:noProof/>
            <w:webHidden/>
          </w:rPr>
          <w:tab/>
        </w:r>
        <w:r w:rsidR="003A09BC">
          <w:rPr>
            <w:noProof/>
            <w:webHidden/>
          </w:rPr>
          <w:fldChar w:fldCharType="begin"/>
        </w:r>
        <w:r w:rsidR="003A09BC">
          <w:rPr>
            <w:noProof/>
            <w:webHidden/>
          </w:rPr>
          <w:instrText xml:space="preserve"> PAGEREF _Toc45391917 \h </w:instrText>
        </w:r>
        <w:r w:rsidR="003A09BC">
          <w:rPr>
            <w:noProof/>
            <w:webHidden/>
          </w:rPr>
        </w:r>
        <w:r w:rsidR="003A09BC">
          <w:rPr>
            <w:noProof/>
            <w:webHidden/>
          </w:rPr>
          <w:fldChar w:fldCharType="separate"/>
        </w:r>
        <w:r w:rsidR="000E063A">
          <w:rPr>
            <w:noProof/>
            <w:webHidden/>
          </w:rPr>
          <w:t>101</w:t>
        </w:r>
        <w:r w:rsidR="003A09BC">
          <w:rPr>
            <w:noProof/>
            <w:webHidden/>
          </w:rPr>
          <w:fldChar w:fldCharType="end"/>
        </w:r>
      </w:hyperlink>
    </w:p>
    <w:p w14:paraId="3F5AAD37" w14:textId="28B5055C" w:rsidR="003A09BC" w:rsidRDefault="00406F68">
      <w:pPr>
        <w:pStyle w:val="TableofFigures"/>
        <w:tabs>
          <w:tab w:val="right" w:pos="8495"/>
        </w:tabs>
        <w:rPr>
          <w:rFonts w:asciiTheme="minorHAnsi" w:hAnsiTheme="minorHAnsi"/>
          <w:noProof/>
        </w:rPr>
      </w:pPr>
      <w:hyperlink w:anchor="_Toc45391918" w:history="1">
        <w:r w:rsidR="003A09BC" w:rsidRPr="00AE72BF">
          <w:rPr>
            <w:rStyle w:val="Hyperlink"/>
            <w:noProof/>
          </w:rPr>
          <w:t>Table 43:</w:t>
        </w:r>
        <w:r w:rsidR="003A09BC">
          <w:rPr>
            <w:rFonts w:asciiTheme="minorHAnsi" w:hAnsiTheme="minorHAnsi"/>
            <w:noProof/>
          </w:rPr>
          <w:tab/>
        </w:r>
        <w:r w:rsidR="003A09BC" w:rsidRPr="00AE72BF">
          <w:rPr>
            <w:rStyle w:val="Hyperlink"/>
            <w:noProof/>
          </w:rPr>
          <w:t>H8 Risks to Māori and European cultural heritage sites: Urgency profile</w:t>
        </w:r>
        <w:r w:rsidR="003A09BC">
          <w:rPr>
            <w:noProof/>
            <w:webHidden/>
          </w:rPr>
          <w:tab/>
        </w:r>
        <w:r w:rsidR="003A09BC">
          <w:rPr>
            <w:noProof/>
            <w:webHidden/>
          </w:rPr>
          <w:fldChar w:fldCharType="begin"/>
        </w:r>
        <w:r w:rsidR="003A09BC">
          <w:rPr>
            <w:noProof/>
            <w:webHidden/>
          </w:rPr>
          <w:instrText xml:space="preserve"> PAGEREF _Toc45391918 \h </w:instrText>
        </w:r>
        <w:r w:rsidR="003A09BC">
          <w:rPr>
            <w:noProof/>
            <w:webHidden/>
          </w:rPr>
        </w:r>
        <w:r w:rsidR="003A09BC">
          <w:rPr>
            <w:noProof/>
            <w:webHidden/>
          </w:rPr>
          <w:fldChar w:fldCharType="separate"/>
        </w:r>
        <w:r w:rsidR="000E063A">
          <w:rPr>
            <w:noProof/>
            <w:webHidden/>
          </w:rPr>
          <w:t>104</w:t>
        </w:r>
        <w:r w:rsidR="003A09BC">
          <w:rPr>
            <w:noProof/>
            <w:webHidden/>
          </w:rPr>
          <w:fldChar w:fldCharType="end"/>
        </w:r>
      </w:hyperlink>
    </w:p>
    <w:p w14:paraId="14B3FD56" w14:textId="389ADBA2" w:rsidR="003A09BC" w:rsidRDefault="00406F68">
      <w:pPr>
        <w:pStyle w:val="TableofFigures"/>
        <w:tabs>
          <w:tab w:val="right" w:pos="8495"/>
        </w:tabs>
        <w:rPr>
          <w:rFonts w:asciiTheme="minorHAnsi" w:hAnsiTheme="minorHAnsi"/>
          <w:noProof/>
        </w:rPr>
      </w:pPr>
      <w:hyperlink w:anchor="_Toc45391919" w:history="1">
        <w:r w:rsidR="003A09BC" w:rsidRPr="00AE72BF">
          <w:rPr>
            <w:rStyle w:val="Hyperlink"/>
            <w:noProof/>
          </w:rPr>
          <w:t>Table 44:</w:t>
        </w:r>
        <w:r w:rsidR="003A09BC">
          <w:rPr>
            <w:rFonts w:asciiTheme="minorHAnsi" w:hAnsiTheme="minorHAnsi"/>
            <w:noProof/>
          </w:rPr>
          <w:tab/>
        </w:r>
        <w:r w:rsidR="003A09BC" w:rsidRPr="00AE72BF">
          <w:rPr>
            <w:rStyle w:val="Hyperlink"/>
            <w:noProof/>
          </w:rPr>
          <w:t>HO1 Opportunity for reduction in cold weather-related mortality due to warmer temperatures: Urgency profile</w:t>
        </w:r>
        <w:r w:rsidR="003A09BC">
          <w:rPr>
            <w:noProof/>
            <w:webHidden/>
          </w:rPr>
          <w:tab/>
        </w:r>
        <w:r w:rsidR="003A09BC">
          <w:rPr>
            <w:noProof/>
            <w:webHidden/>
          </w:rPr>
          <w:fldChar w:fldCharType="begin"/>
        </w:r>
        <w:r w:rsidR="003A09BC">
          <w:rPr>
            <w:noProof/>
            <w:webHidden/>
          </w:rPr>
          <w:instrText xml:space="preserve"> PAGEREF _Toc45391919 \h </w:instrText>
        </w:r>
        <w:r w:rsidR="003A09BC">
          <w:rPr>
            <w:noProof/>
            <w:webHidden/>
          </w:rPr>
        </w:r>
        <w:r w:rsidR="003A09BC">
          <w:rPr>
            <w:noProof/>
            <w:webHidden/>
          </w:rPr>
          <w:fldChar w:fldCharType="separate"/>
        </w:r>
        <w:r w:rsidR="000E063A">
          <w:rPr>
            <w:noProof/>
            <w:webHidden/>
          </w:rPr>
          <w:t>105</w:t>
        </w:r>
        <w:r w:rsidR="003A09BC">
          <w:rPr>
            <w:noProof/>
            <w:webHidden/>
          </w:rPr>
          <w:fldChar w:fldCharType="end"/>
        </w:r>
      </w:hyperlink>
    </w:p>
    <w:p w14:paraId="580A845D" w14:textId="21D76B70" w:rsidR="003A09BC" w:rsidRDefault="00406F68">
      <w:pPr>
        <w:pStyle w:val="TableofFigures"/>
        <w:tabs>
          <w:tab w:val="right" w:pos="8495"/>
        </w:tabs>
        <w:rPr>
          <w:rFonts w:asciiTheme="minorHAnsi" w:hAnsiTheme="minorHAnsi"/>
          <w:noProof/>
        </w:rPr>
      </w:pPr>
      <w:hyperlink w:anchor="_Toc45391920" w:history="1">
        <w:r w:rsidR="003A09BC" w:rsidRPr="00AE72BF">
          <w:rPr>
            <w:rStyle w:val="Hyperlink"/>
            <w:noProof/>
          </w:rPr>
          <w:t>Table 45:</w:t>
        </w:r>
        <w:r w:rsidR="003A09BC">
          <w:rPr>
            <w:rFonts w:asciiTheme="minorHAnsi" w:hAnsiTheme="minorHAnsi"/>
            <w:noProof/>
          </w:rPr>
          <w:tab/>
        </w:r>
        <w:r w:rsidR="003A09BC" w:rsidRPr="00AE72BF">
          <w:rPr>
            <w:rStyle w:val="Hyperlink"/>
            <w:noProof/>
          </w:rPr>
          <w:t>Summary of climate change risks and opportunities in the economy domain</w:t>
        </w:r>
        <w:r w:rsidR="003A09BC">
          <w:rPr>
            <w:noProof/>
            <w:webHidden/>
          </w:rPr>
          <w:tab/>
        </w:r>
        <w:r w:rsidR="003A09BC">
          <w:rPr>
            <w:noProof/>
            <w:webHidden/>
          </w:rPr>
          <w:fldChar w:fldCharType="begin"/>
        </w:r>
        <w:r w:rsidR="003A09BC">
          <w:rPr>
            <w:noProof/>
            <w:webHidden/>
          </w:rPr>
          <w:instrText xml:space="preserve"> PAGEREF _Toc45391920 \h </w:instrText>
        </w:r>
        <w:r w:rsidR="003A09BC">
          <w:rPr>
            <w:noProof/>
            <w:webHidden/>
          </w:rPr>
        </w:r>
        <w:r w:rsidR="003A09BC">
          <w:rPr>
            <w:noProof/>
            <w:webHidden/>
          </w:rPr>
          <w:fldChar w:fldCharType="separate"/>
        </w:r>
        <w:r w:rsidR="000E063A">
          <w:rPr>
            <w:noProof/>
            <w:webHidden/>
          </w:rPr>
          <w:t>107</w:t>
        </w:r>
        <w:r w:rsidR="003A09BC">
          <w:rPr>
            <w:noProof/>
            <w:webHidden/>
          </w:rPr>
          <w:fldChar w:fldCharType="end"/>
        </w:r>
      </w:hyperlink>
    </w:p>
    <w:p w14:paraId="2684BF80" w14:textId="460B4F2A" w:rsidR="003A09BC" w:rsidRDefault="00406F68">
      <w:pPr>
        <w:pStyle w:val="TableofFigures"/>
        <w:tabs>
          <w:tab w:val="right" w:pos="8495"/>
        </w:tabs>
        <w:rPr>
          <w:rFonts w:asciiTheme="minorHAnsi" w:hAnsiTheme="minorHAnsi"/>
          <w:noProof/>
        </w:rPr>
      </w:pPr>
      <w:hyperlink w:anchor="_Toc45391921" w:history="1">
        <w:r w:rsidR="003A09BC" w:rsidRPr="00AE72BF">
          <w:rPr>
            <w:rStyle w:val="Hyperlink"/>
            <w:noProof/>
          </w:rPr>
          <w:t>Table 46:</w:t>
        </w:r>
        <w:r w:rsidR="003A09BC">
          <w:rPr>
            <w:rFonts w:asciiTheme="minorHAnsi" w:hAnsiTheme="minorHAnsi"/>
            <w:noProof/>
          </w:rPr>
          <w:tab/>
        </w:r>
        <w:r w:rsidR="003A09BC" w:rsidRPr="00AE72BF">
          <w:rPr>
            <w:rStyle w:val="Hyperlink"/>
            <w:noProof/>
            <w:lang w:eastAsia="en-AU"/>
          </w:rPr>
          <w:t>E1 Risks to governments from economic costs associated with lost productivity, disaster relief expenditure and unfunded contingent liabilities due to extreme weather events and ongoing, gradual changes: Urgency profile</w:t>
        </w:r>
        <w:r w:rsidR="003A09BC">
          <w:rPr>
            <w:noProof/>
            <w:webHidden/>
          </w:rPr>
          <w:tab/>
        </w:r>
        <w:r w:rsidR="003A09BC">
          <w:rPr>
            <w:noProof/>
            <w:webHidden/>
          </w:rPr>
          <w:fldChar w:fldCharType="begin"/>
        </w:r>
        <w:r w:rsidR="003A09BC">
          <w:rPr>
            <w:noProof/>
            <w:webHidden/>
          </w:rPr>
          <w:instrText xml:space="preserve"> PAGEREF _Toc45391921 \h </w:instrText>
        </w:r>
        <w:r w:rsidR="003A09BC">
          <w:rPr>
            <w:noProof/>
            <w:webHidden/>
          </w:rPr>
        </w:r>
        <w:r w:rsidR="003A09BC">
          <w:rPr>
            <w:noProof/>
            <w:webHidden/>
          </w:rPr>
          <w:fldChar w:fldCharType="separate"/>
        </w:r>
        <w:r w:rsidR="000E063A">
          <w:rPr>
            <w:noProof/>
            <w:webHidden/>
          </w:rPr>
          <w:t>110</w:t>
        </w:r>
        <w:r w:rsidR="003A09BC">
          <w:rPr>
            <w:noProof/>
            <w:webHidden/>
          </w:rPr>
          <w:fldChar w:fldCharType="end"/>
        </w:r>
      </w:hyperlink>
    </w:p>
    <w:p w14:paraId="4DB35190" w14:textId="0FD6FE5B" w:rsidR="003A09BC" w:rsidRDefault="00406F68">
      <w:pPr>
        <w:pStyle w:val="TableofFigures"/>
        <w:tabs>
          <w:tab w:val="right" w:pos="8495"/>
        </w:tabs>
        <w:rPr>
          <w:rFonts w:asciiTheme="minorHAnsi" w:hAnsiTheme="minorHAnsi"/>
          <w:noProof/>
        </w:rPr>
      </w:pPr>
      <w:hyperlink w:anchor="_Toc45391922" w:history="1">
        <w:r w:rsidR="003A09BC" w:rsidRPr="00AE72BF">
          <w:rPr>
            <w:rStyle w:val="Hyperlink"/>
            <w:noProof/>
          </w:rPr>
          <w:t>Table 47:</w:t>
        </w:r>
        <w:r w:rsidR="003A09BC">
          <w:rPr>
            <w:rFonts w:asciiTheme="minorHAnsi" w:hAnsiTheme="minorHAnsi"/>
            <w:noProof/>
          </w:rPr>
          <w:tab/>
        </w:r>
        <w:r w:rsidR="003A09BC" w:rsidRPr="00AE72BF">
          <w:rPr>
            <w:rStyle w:val="Hyperlink"/>
            <w:noProof/>
            <w:lang w:eastAsia="en-AU"/>
          </w:rPr>
          <w:t>E2 Risks to the financial system from instability due to extreme weather events and ongoing, gradual changes: Urgency profile</w:t>
        </w:r>
        <w:r w:rsidR="003A09BC">
          <w:rPr>
            <w:noProof/>
            <w:webHidden/>
          </w:rPr>
          <w:tab/>
        </w:r>
        <w:r w:rsidR="003A09BC">
          <w:rPr>
            <w:noProof/>
            <w:webHidden/>
          </w:rPr>
          <w:fldChar w:fldCharType="begin"/>
        </w:r>
        <w:r w:rsidR="003A09BC">
          <w:rPr>
            <w:noProof/>
            <w:webHidden/>
          </w:rPr>
          <w:instrText xml:space="preserve"> PAGEREF _Toc45391922 \h </w:instrText>
        </w:r>
        <w:r w:rsidR="003A09BC">
          <w:rPr>
            <w:noProof/>
            <w:webHidden/>
          </w:rPr>
        </w:r>
        <w:r w:rsidR="003A09BC">
          <w:rPr>
            <w:noProof/>
            <w:webHidden/>
          </w:rPr>
          <w:fldChar w:fldCharType="separate"/>
        </w:r>
        <w:r w:rsidR="000E063A">
          <w:rPr>
            <w:noProof/>
            <w:webHidden/>
          </w:rPr>
          <w:t>115</w:t>
        </w:r>
        <w:r w:rsidR="003A09BC">
          <w:rPr>
            <w:noProof/>
            <w:webHidden/>
          </w:rPr>
          <w:fldChar w:fldCharType="end"/>
        </w:r>
      </w:hyperlink>
    </w:p>
    <w:p w14:paraId="734CE6C3" w14:textId="075FAA3B" w:rsidR="003A09BC" w:rsidRDefault="00406F68">
      <w:pPr>
        <w:pStyle w:val="TableofFigures"/>
        <w:tabs>
          <w:tab w:val="right" w:pos="8495"/>
        </w:tabs>
        <w:rPr>
          <w:rFonts w:asciiTheme="minorHAnsi" w:hAnsiTheme="minorHAnsi"/>
          <w:noProof/>
        </w:rPr>
      </w:pPr>
      <w:hyperlink w:anchor="_Toc45391923" w:history="1">
        <w:r w:rsidR="003A09BC" w:rsidRPr="00AE72BF">
          <w:rPr>
            <w:rStyle w:val="Hyperlink"/>
            <w:noProof/>
          </w:rPr>
          <w:t>Table 48:</w:t>
        </w:r>
        <w:r w:rsidR="003A09BC">
          <w:rPr>
            <w:rFonts w:asciiTheme="minorHAnsi" w:hAnsiTheme="minorHAnsi"/>
            <w:noProof/>
          </w:rPr>
          <w:tab/>
        </w:r>
        <w:r w:rsidR="003A09BC" w:rsidRPr="00AE72BF">
          <w:rPr>
            <w:rStyle w:val="Hyperlink"/>
            <w:noProof/>
          </w:rPr>
          <w:t>E3 Risks to land-based primary sector productivity and output due to changing precipitation and water availability, temperature, seasonality, climate extremes and the distribution of invasive specie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23 \h </w:instrText>
        </w:r>
        <w:r w:rsidR="003A09BC">
          <w:rPr>
            <w:noProof/>
            <w:webHidden/>
          </w:rPr>
        </w:r>
        <w:r w:rsidR="003A09BC">
          <w:rPr>
            <w:noProof/>
            <w:webHidden/>
          </w:rPr>
          <w:fldChar w:fldCharType="separate"/>
        </w:r>
        <w:r w:rsidR="000E063A">
          <w:rPr>
            <w:noProof/>
            <w:webHidden/>
          </w:rPr>
          <w:t>120</w:t>
        </w:r>
        <w:r w:rsidR="003A09BC">
          <w:rPr>
            <w:noProof/>
            <w:webHidden/>
          </w:rPr>
          <w:fldChar w:fldCharType="end"/>
        </w:r>
      </w:hyperlink>
    </w:p>
    <w:p w14:paraId="683DC4CB" w14:textId="64E6BAC6" w:rsidR="003A09BC" w:rsidRDefault="00406F68">
      <w:pPr>
        <w:pStyle w:val="TableofFigures"/>
        <w:tabs>
          <w:tab w:val="right" w:pos="8495"/>
        </w:tabs>
        <w:rPr>
          <w:rFonts w:asciiTheme="minorHAnsi" w:hAnsiTheme="minorHAnsi"/>
          <w:noProof/>
        </w:rPr>
      </w:pPr>
      <w:hyperlink w:anchor="_Toc45391924" w:history="1">
        <w:r w:rsidR="003A09BC" w:rsidRPr="00AE72BF">
          <w:rPr>
            <w:rStyle w:val="Hyperlink"/>
            <w:noProof/>
          </w:rPr>
          <w:t>Table 49:</w:t>
        </w:r>
        <w:r w:rsidR="003A09BC">
          <w:rPr>
            <w:rFonts w:asciiTheme="minorHAnsi" w:hAnsiTheme="minorHAnsi"/>
            <w:noProof/>
          </w:rPr>
          <w:tab/>
        </w:r>
        <w:r w:rsidR="003A09BC" w:rsidRPr="00AE72BF">
          <w:rPr>
            <w:rStyle w:val="Hyperlink"/>
            <w:noProof/>
          </w:rPr>
          <w:t>E4 Risks to tourism from changes to landscapes and ecosystems and impacts on lifeline infrastructure</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24 \h </w:instrText>
        </w:r>
        <w:r w:rsidR="003A09BC">
          <w:rPr>
            <w:noProof/>
            <w:webHidden/>
          </w:rPr>
        </w:r>
        <w:r w:rsidR="003A09BC">
          <w:rPr>
            <w:noProof/>
            <w:webHidden/>
          </w:rPr>
          <w:fldChar w:fldCharType="separate"/>
        </w:r>
        <w:r w:rsidR="000E063A">
          <w:rPr>
            <w:noProof/>
            <w:webHidden/>
          </w:rPr>
          <w:t>124</w:t>
        </w:r>
        <w:r w:rsidR="003A09BC">
          <w:rPr>
            <w:noProof/>
            <w:webHidden/>
          </w:rPr>
          <w:fldChar w:fldCharType="end"/>
        </w:r>
      </w:hyperlink>
    </w:p>
    <w:p w14:paraId="24B386A0" w14:textId="2002B02C" w:rsidR="003A09BC" w:rsidRDefault="00406F68">
      <w:pPr>
        <w:pStyle w:val="TableofFigures"/>
        <w:tabs>
          <w:tab w:val="right" w:pos="8495"/>
        </w:tabs>
        <w:rPr>
          <w:rFonts w:asciiTheme="minorHAnsi" w:hAnsiTheme="minorHAnsi"/>
          <w:noProof/>
        </w:rPr>
      </w:pPr>
      <w:hyperlink w:anchor="_Toc45391925" w:history="1">
        <w:r w:rsidR="003A09BC" w:rsidRPr="00AE72BF">
          <w:rPr>
            <w:rStyle w:val="Hyperlink"/>
            <w:noProof/>
          </w:rPr>
          <w:t>Table 50:</w:t>
        </w:r>
        <w:r w:rsidR="003A09BC">
          <w:rPr>
            <w:rFonts w:asciiTheme="minorHAnsi" w:hAnsiTheme="minorHAnsi"/>
            <w:noProof/>
          </w:rPr>
          <w:tab/>
        </w:r>
        <w:r w:rsidR="003A09BC" w:rsidRPr="00AE72BF">
          <w:rPr>
            <w:rStyle w:val="Hyperlink"/>
            <w:noProof/>
          </w:rPr>
          <w:t>E5 Risks to fisheries from changes in the characteristics, productivity and spatial distribution of fish stock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25 \h </w:instrText>
        </w:r>
        <w:r w:rsidR="003A09BC">
          <w:rPr>
            <w:noProof/>
            <w:webHidden/>
          </w:rPr>
        </w:r>
        <w:r w:rsidR="003A09BC">
          <w:rPr>
            <w:noProof/>
            <w:webHidden/>
          </w:rPr>
          <w:fldChar w:fldCharType="separate"/>
        </w:r>
        <w:r w:rsidR="000E063A">
          <w:rPr>
            <w:noProof/>
            <w:webHidden/>
          </w:rPr>
          <w:t>127</w:t>
        </w:r>
        <w:r w:rsidR="003A09BC">
          <w:rPr>
            <w:noProof/>
            <w:webHidden/>
          </w:rPr>
          <w:fldChar w:fldCharType="end"/>
        </w:r>
      </w:hyperlink>
    </w:p>
    <w:p w14:paraId="16406AAA" w14:textId="3DDBB4B2" w:rsidR="003A09BC" w:rsidRDefault="00406F68">
      <w:pPr>
        <w:pStyle w:val="TableofFigures"/>
        <w:tabs>
          <w:tab w:val="right" w:pos="8495"/>
        </w:tabs>
        <w:rPr>
          <w:rFonts w:asciiTheme="minorHAnsi" w:hAnsiTheme="minorHAnsi"/>
          <w:noProof/>
        </w:rPr>
      </w:pPr>
      <w:hyperlink w:anchor="_Toc45391926" w:history="1">
        <w:r w:rsidR="003A09BC" w:rsidRPr="00AE72BF">
          <w:rPr>
            <w:rStyle w:val="Hyperlink"/>
            <w:noProof/>
          </w:rPr>
          <w:t>Table 51:</w:t>
        </w:r>
        <w:r w:rsidR="003A09BC">
          <w:rPr>
            <w:rFonts w:asciiTheme="minorHAnsi" w:hAnsiTheme="minorHAnsi"/>
            <w:noProof/>
          </w:rPr>
          <w:tab/>
        </w:r>
        <w:r w:rsidR="003A09BC" w:rsidRPr="00AE72BF">
          <w:rPr>
            <w:rStyle w:val="Hyperlink"/>
            <w:noProof/>
          </w:rPr>
          <w:t>E6: Risks to the insurability of asset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26 \h </w:instrText>
        </w:r>
        <w:r w:rsidR="003A09BC">
          <w:rPr>
            <w:noProof/>
            <w:webHidden/>
          </w:rPr>
        </w:r>
        <w:r w:rsidR="003A09BC">
          <w:rPr>
            <w:noProof/>
            <w:webHidden/>
          </w:rPr>
          <w:fldChar w:fldCharType="separate"/>
        </w:r>
        <w:r w:rsidR="000E063A">
          <w:rPr>
            <w:noProof/>
            <w:webHidden/>
          </w:rPr>
          <w:t>130</w:t>
        </w:r>
        <w:r w:rsidR="003A09BC">
          <w:rPr>
            <w:noProof/>
            <w:webHidden/>
          </w:rPr>
          <w:fldChar w:fldCharType="end"/>
        </w:r>
      </w:hyperlink>
    </w:p>
    <w:p w14:paraId="4048BA9F" w14:textId="6759CD51" w:rsidR="003A09BC" w:rsidRDefault="00406F68">
      <w:pPr>
        <w:pStyle w:val="TableofFigures"/>
        <w:tabs>
          <w:tab w:val="right" w:pos="8495"/>
        </w:tabs>
        <w:rPr>
          <w:rFonts w:asciiTheme="minorHAnsi" w:hAnsiTheme="minorHAnsi"/>
          <w:noProof/>
        </w:rPr>
      </w:pPr>
      <w:hyperlink w:anchor="_Toc45391927" w:history="1">
        <w:r w:rsidR="003A09BC" w:rsidRPr="00AE72BF">
          <w:rPr>
            <w:rStyle w:val="Hyperlink"/>
            <w:noProof/>
          </w:rPr>
          <w:t>Table 52:</w:t>
        </w:r>
        <w:r w:rsidR="003A09BC">
          <w:rPr>
            <w:rFonts w:asciiTheme="minorHAnsi" w:hAnsiTheme="minorHAnsi"/>
            <w:noProof/>
          </w:rPr>
          <w:tab/>
        </w:r>
        <w:r w:rsidR="003A09BC" w:rsidRPr="00AE72BF">
          <w:rPr>
            <w:rStyle w:val="Hyperlink"/>
            <w:noProof/>
          </w:rPr>
          <w:t>E7 Risks to businesses and public organisations from supply chain and distribution network disruption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27 \h </w:instrText>
        </w:r>
        <w:r w:rsidR="003A09BC">
          <w:rPr>
            <w:noProof/>
            <w:webHidden/>
          </w:rPr>
        </w:r>
        <w:r w:rsidR="003A09BC">
          <w:rPr>
            <w:noProof/>
            <w:webHidden/>
          </w:rPr>
          <w:fldChar w:fldCharType="separate"/>
        </w:r>
        <w:r w:rsidR="000E063A">
          <w:rPr>
            <w:noProof/>
            <w:webHidden/>
          </w:rPr>
          <w:t>134</w:t>
        </w:r>
        <w:r w:rsidR="003A09BC">
          <w:rPr>
            <w:noProof/>
            <w:webHidden/>
          </w:rPr>
          <w:fldChar w:fldCharType="end"/>
        </w:r>
      </w:hyperlink>
    </w:p>
    <w:p w14:paraId="412C4ED0" w14:textId="131D009F" w:rsidR="003A09BC" w:rsidRDefault="00406F68">
      <w:pPr>
        <w:pStyle w:val="TableofFigures"/>
        <w:tabs>
          <w:tab w:val="right" w:pos="8495"/>
        </w:tabs>
        <w:rPr>
          <w:rFonts w:asciiTheme="minorHAnsi" w:hAnsiTheme="minorHAnsi"/>
          <w:noProof/>
        </w:rPr>
      </w:pPr>
      <w:hyperlink w:anchor="_Toc45391928" w:history="1">
        <w:r w:rsidR="003A09BC" w:rsidRPr="00AE72BF">
          <w:rPr>
            <w:rStyle w:val="Hyperlink"/>
            <w:noProof/>
          </w:rPr>
          <w:t>Table 53:</w:t>
        </w:r>
        <w:r w:rsidR="003A09BC">
          <w:rPr>
            <w:rFonts w:asciiTheme="minorHAnsi" w:hAnsiTheme="minorHAnsi"/>
            <w:noProof/>
          </w:rPr>
          <w:tab/>
        </w:r>
        <w:r w:rsidR="003A09BC" w:rsidRPr="00AE72BF">
          <w:rPr>
            <w:rStyle w:val="Hyperlink"/>
            <w:noProof/>
          </w:rPr>
          <w:t>EO1 Opportunities for increased productivity in some primary sectors</w:t>
        </w:r>
        <w:r w:rsidR="003A09BC" w:rsidRPr="00AE72BF">
          <w:rPr>
            <w:rStyle w:val="Hyperlink"/>
            <w:noProof/>
            <w:lang w:eastAsia="en-AU"/>
          </w:rPr>
          <w:t>: O</w:t>
        </w:r>
        <w:r w:rsidR="003A09BC" w:rsidRPr="00AE72BF">
          <w:rPr>
            <w:rStyle w:val="Hyperlink"/>
            <w:noProof/>
          </w:rPr>
          <w:t>pportunity </w:t>
        </w:r>
        <w:r w:rsidR="003A09BC" w:rsidRPr="00AE72BF">
          <w:rPr>
            <w:rStyle w:val="Hyperlink"/>
            <w:noProof/>
            <w:lang w:eastAsia="en-AU"/>
          </w:rPr>
          <w:t>urgency profile</w:t>
        </w:r>
        <w:r w:rsidR="003A09BC">
          <w:rPr>
            <w:noProof/>
            <w:webHidden/>
          </w:rPr>
          <w:tab/>
        </w:r>
        <w:r w:rsidR="003A09BC">
          <w:rPr>
            <w:noProof/>
            <w:webHidden/>
          </w:rPr>
          <w:fldChar w:fldCharType="begin"/>
        </w:r>
        <w:r w:rsidR="003A09BC">
          <w:rPr>
            <w:noProof/>
            <w:webHidden/>
          </w:rPr>
          <w:instrText xml:space="preserve"> PAGEREF _Toc45391928 \h </w:instrText>
        </w:r>
        <w:r w:rsidR="003A09BC">
          <w:rPr>
            <w:noProof/>
            <w:webHidden/>
          </w:rPr>
        </w:r>
        <w:r w:rsidR="003A09BC">
          <w:rPr>
            <w:noProof/>
            <w:webHidden/>
          </w:rPr>
          <w:fldChar w:fldCharType="separate"/>
        </w:r>
        <w:r w:rsidR="000E063A">
          <w:rPr>
            <w:noProof/>
            <w:webHidden/>
          </w:rPr>
          <w:t>135</w:t>
        </w:r>
        <w:r w:rsidR="003A09BC">
          <w:rPr>
            <w:noProof/>
            <w:webHidden/>
          </w:rPr>
          <w:fldChar w:fldCharType="end"/>
        </w:r>
      </w:hyperlink>
    </w:p>
    <w:p w14:paraId="5BD84E5D" w14:textId="4E57FEC3" w:rsidR="003A09BC" w:rsidRDefault="00406F68">
      <w:pPr>
        <w:pStyle w:val="TableofFigures"/>
        <w:tabs>
          <w:tab w:val="right" w:pos="8495"/>
        </w:tabs>
        <w:rPr>
          <w:rFonts w:asciiTheme="minorHAnsi" w:hAnsiTheme="minorHAnsi"/>
          <w:noProof/>
        </w:rPr>
      </w:pPr>
      <w:hyperlink w:anchor="_Toc45391929" w:history="1">
        <w:r w:rsidR="003A09BC" w:rsidRPr="00AE72BF">
          <w:rPr>
            <w:rStyle w:val="Hyperlink"/>
            <w:noProof/>
          </w:rPr>
          <w:t>Table 54:</w:t>
        </w:r>
        <w:r w:rsidR="003A09BC">
          <w:rPr>
            <w:rFonts w:asciiTheme="minorHAnsi" w:hAnsiTheme="minorHAnsi"/>
            <w:noProof/>
          </w:rPr>
          <w:tab/>
        </w:r>
        <w:r w:rsidR="003A09BC" w:rsidRPr="00AE72BF">
          <w:rPr>
            <w:rStyle w:val="Hyperlink"/>
            <w:noProof/>
          </w:rPr>
          <w:t>EO2 Opportunity for businesses to provide adaptation-related goods and services</w:t>
        </w:r>
        <w:r w:rsidR="003A09BC" w:rsidRPr="00AE72BF">
          <w:rPr>
            <w:rStyle w:val="Hyperlink"/>
            <w:noProof/>
            <w:lang w:eastAsia="en-AU"/>
          </w:rPr>
          <w:t xml:space="preserve">: </w:t>
        </w:r>
        <w:r w:rsidR="003A09BC" w:rsidRPr="00AE72BF">
          <w:rPr>
            <w:rStyle w:val="Hyperlink"/>
            <w:noProof/>
          </w:rPr>
          <w:t>Opportunity</w:t>
        </w:r>
        <w:r w:rsidR="003A09BC" w:rsidRPr="00AE72BF">
          <w:rPr>
            <w:rStyle w:val="Hyperlink"/>
            <w:noProof/>
            <w:lang w:eastAsia="en-AU"/>
          </w:rPr>
          <w:t xml:space="preserve"> urgency profile</w:t>
        </w:r>
        <w:r w:rsidR="003A09BC">
          <w:rPr>
            <w:noProof/>
            <w:webHidden/>
          </w:rPr>
          <w:tab/>
        </w:r>
        <w:r w:rsidR="003A09BC">
          <w:rPr>
            <w:noProof/>
            <w:webHidden/>
          </w:rPr>
          <w:fldChar w:fldCharType="begin"/>
        </w:r>
        <w:r w:rsidR="003A09BC">
          <w:rPr>
            <w:noProof/>
            <w:webHidden/>
          </w:rPr>
          <w:instrText xml:space="preserve"> PAGEREF _Toc45391929 \h </w:instrText>
        </w:r>
        <w:r w:rsidR="003A09BC">
          <w:rPr>
            <w:noProof/>
            <w:webHidden/>
          </w:rPr>
        </w:r>
        <w:r w:rsidR="003A09BC">
          <w:rPr>
            <w:noProof/>
            <w:webHidden/>
          </w:rPr>
          <w:fldChar w:fldCharType="separate"/>
        </w:r>
        <w:r w:rsidR="000E063A">
          <w:rPr>
            <w:noProof/>
            <w:webHidden/>
          </w:rPr>
          <w:t>136</w:t>
        </w:r>
        <w:r w:rsidR="003A09BC">
          <w:rPr>
            <w:noProof/>
            <w:webHidden/>
          </w:rPr>
          <w:fldChar w:fldCharType="end"/>
        </w:r>
      </w:hyperlink>
    </w:p>
    <w:p w14:paraId="14432698" w14:textId="35448B09" w:rsidR="003A09BC" w:rsidRDefault="00406F68">
      <w:pPr>
        <w:pStyle w:val="TableofFigures"/>
        <w:tabs>
          <w:tab w:val="right" w:pos="8495"/>
        </w:tabs>
        <w:rPr>
          <w:rFonts w:asciiTheme="minorHAnsi" w:hAnsiTheme="minorHAnsi"/>
          <w:noProof/>
        </w:rPr>
      </w:pPr>
      <w:hyperlink w:anchor="_Toc45391930" w:history="1">
        <w:r w:rsidR="003A09BC" w:rsidRPr="00AE72BF">
          <w:rPr>
            <w:rStyle w:val="Hyperlink"/>
            <w:noProof/>
          </w:rPr>
          <w:t>Table 55:</w:t>
        </w:r>
        <w:r w:rsidR="003A09BC">
          <w:rPr>
            <w:rFonts w:asciiTheme="minorHAnsi" w:hAnsiTheme="minorHAnsi"/>
            <w:noProof/>
          </w:rPr>
          <w:tab/>
        </w:r>
        <w:r w:rsidR="003A09BC" w:rsidRPr="00AE72BF">
          <w:rPr>
            <w:rStyle w:val="Hyperlink"/>
            <w:noProof/>
          </w:rPr>
          <w:t>Summary of climate change risks and opportunities in the built environment domain</w:t>
        </w:r>
        <w:r w:rsidR="003A09BC">
          <w:rPr>
            <w:noProof/>
            <w:webHidden/>
          </w:rPr>
          <w:tab/>
        </w:r>
        <w:r w:rsidR="003A09BC">
          <w:rPr>
            <w:noProof/>
            <w:webHidden/>
          </w:rPr>
          <w:fldChar w:fldCharType="begin"/>
        </w:r>
        <w:r w:rsidR="003A09BC">
          <w:rPr>
            <w:noProof/>
            <w:webHidden/>
          </w:rPr>
          <w:instrText xml:space="preserve"> PAGEREF _Toc45391930 \h </w:instrText>
        </w:r>
        <w:r w:rsidR="003A09BC">
          <w:rPr>
            <w:noProof/>
            <w:webHidden/>
          </w:rPr>
        </w:r>
        <w:r w:rsidR="003A09BC">
          <w:rPr>
            <w:noProof/>
            <w:webHidden/>
          </w:rPr>
          <w:fldChar w:fldCharType="separate"/>
        </w:r>
        <w:r w:rsidR="000E063A">
          <w:rPr>
            <w:noProof/>
            <w:webHidden/>
          </w:rPr>
          <w:t>138</w:t>
        </w:r>
        <w:r w:rsidR="003A09BC">
          <w:rPr>
            <w:noProof/>
            <w:webHidden/>
          </w:rPr>
          <w:fldChar w:fldCharType="end"/>
        </w:r>
      </w:hyperlink>
    </w:p>
    <w:p w14:paraId="6F2C62C4" w14:textId="2E2D22FB" w:rsidR="003A09BC" w:rsidRDefault="00406F68">
      <w:pPr>
        <w:pStyle w:val="TableofFigures"/>
        <w:tabs>
          <w:tab w:val="right" w:pos="8495"/>
        </w:tabs>
        <w:rPr>
          <w:rFonts w:asciiTheme="minorHAnsi" w:hAnsiTheme="minorHAnsi"/>
          <w:noProof/>
        </w:rPr>
      </w:pPr>
      <w:hyperlink w:anchor="_Toc45391931" w:history="1">
        <w:r w:rsidR="003A09BC" w:rsidRPr="00AE72BF">
          <w:rPr>
            <w:rStyle w:val="Hyperlink"/>
            <w:noProof/>
          </w:rPr>
          <w:t>Table 56:</w:t>
        </w:r>
        <w:r w:rsidR="003A09BC">
          <w:rPr>
            <w:rFonts w:asciiTheme="minorHAnsi" w:hAnsiTheme="minorHAnsi"/>
            <w:noProof/>
          </w:rPr>
          <w:tab/>
        </w:r>
        <w:r w:rsidR="003A09BC" w:rsidRPr="00AE72BF">
          <w:rPr>
            <w:rStyle w:val="Hyperlink"/>
            <w:noProof/>
          </w:rPr>
          <w:t>B1 Risk to potable water supplies (availability and quality)</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1 \h </w:instrText>
        </w:r>
        <w:r w:rsidR="003A09BC">
          <w:rPr>
            <w:noProof/>
            <w:webHidden/>
          </w:rPr>
        </w:r>
        <w:r w:rsidR="003A09BC">
          <w:rPr>
            <w:noProof/>
            <w:webHidden/>
          </w:rPr>
          <w:fldChar w:fldCharType="separate"/>
        </w:r>
        <w:r w:rsidR="000E063A">
          <w:rPr>
            <w:noProof/>
            <w:webHidden/>
          </w:rPr>
          <w:t>143</w:t>
        </w:r>
        <w:r w:rsidR="003A09BC">
          <w:rPr>
            <w:noProof/>
            <w:webHidden/>
          </w:rPr>
          <w:fldChar w:fldCharType="end"/>
        </w:r>
      </w:hyperlink>
    </w:p>
    <w:p w14:paraId="14D5F955" w14:textId="6B62E72D" w:rsidR="003A09BC" w:rsidRDefault="00406F68">
      <w:pPr>
        <w:pStyle w:val="TableofFigures"/>
        <w:tabs>
          <w:tab w:val="right" w:pos="8495"/>
        </w:tabs>
        <w:rPr>
          <w:rFonts w:asciiTheme="minorHAnsi" w:hAnsiTheme="minorHAnsi"/>
          <w:noProof/>
        </w:rPr>
      </w:pPr>
      <w:hyperlink w:anchor="_Toc45391932" w:history="1">
        <w:r w:rsidR="003A09BC" w:rsidRPr="00AE72BF">
          <w:rPr>
            <w:rStyle w:val="Hyperlink"/>
            <w:noProof/>
          </w:rPr>
          <w:t>Table 57:</w:t>
        </w:r>
        <w:r w:rsidR="003A09BC">
          <w:rPr>
            <w:rFonts w:asciiTheme="minorHAnsi" w:hAnsiTheme="minorHAnsi"/>
            <w:noProof/>
          </w:rPr>
          <w:tab/>
        </w:r>
        <w:r w:rsidR="003A09BC" w:rsidRPr="00AE72BF">
          <w:rPr>
            <w:rStyle w:val="Hyperlink"/>
            <w:noProof/>
          </w:rPr>
          <w:t>B2 Risks to building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2 \h </w:instrText>
        </w:r>
        <w:r w:rsidR="003A09BC">
          <w:rPr>
            <w:noProof/>
            <w:webHidden/>
          </w:rPr>
        </w:r>
        <w:r w:rsidR="003A09BC">
          <w:rPr>
            <w:noProof/>
            <w:webHidden/>
          </w:rPr>
          <w:fldChar w:fldCharType="separate"/>
        </w:r>
        <w:r w:rsidR="000E063A">
          <w:rPr>
            <w:noProof/>
            <w:webHidden/>
          </w:rPr>
          <w:t>148</w:t>
        </w:r>
        <w:r w:rsidR="003A09BC">
          <w:rPr>
            <w:noProof/>
            <w:webHidden/>
          </w:rPr>
          <w:fldChar w:fldCharType="end"/>
        </w:r>
      </w:hyperlink>
    </w:p>
    <w:p w14:paraId="6FCAFCBB" w14:textId="0D415D25" w:rsidR="003A09BC" w:rsidRDefault="00406F68">
      <w:pPr>
        <w:pStyle w:val="TableofFigures"/>
        <w:tabs>
          <w:tab w:val="right" w:pos="8495"/>
        </w:tabs>
        <w:rPr>
          <w:rFonts w:asciiTheme="minorHAnsi" w:hAnsiTheme="minorHAnsi"/>
          <w:noProof/>
        </w:rPr>
      </w:pPr>
      <w:hyperlink w:anchor="_Toc45391933" w:history="1">
        <w:r w:rsidR="003A09BC" w:rsidRPr="00AE72BF">
          <w:rPr>
            <w:rStyle w:val="Hyperlink"/>
            <w:noProof/>
          </w:rPr>
          <w:t>Table 58:</w:t>
        </w:r>
        <w:r w:rsidR="003A09BC">
          <w:rPr>
            <w:rFonts w:asciiTheme="minorHAnsi" w:hAnsiTheme="minorHAnsi"/>
            <w:noProof/>
          </w:rPr>
          <w:tab/>
        </w:r>
        <w:r w:rsidR="003A09BC" w:rsidRPr="00AE72BF">
          <w:rPr>
            <w:rStyle w:val="Hyperlink"/>
            <w:noProof/>
          </w:rPr>
          <w:t>B3 Risks to landfills and contaminated site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3 \h </w:instrText>
        </w:r>
        <w:r w:rsidR="003A09BC">
          <w:rPr>
            <w:noProof/>
            <w:webHidden/>
          </w:rPr>
        </w:r>
        <w:r w:rsidR="003A09BC">
          <w:rPr>
            <w:noProof/>
            <w:webHidden/>
          </w:rPr>
          <w:fldChar w:fldCharType="separate"/>
        </w:r>
        <w:r w:rsidR="000E063A">
          <w:rPr>
            <w:noProof/>
            <w:webHidden/>
          </w:rPr>
          <w:t>152</w:t>
        </w:r>
        <w:r w:rsidR="003A09BC">
          <w:rPr>
            <w:noProof/>
            <w:webHidden/>
          </w:rPr>
          <w:fldChar w:fldCharType="end"/>
        </w:r>
      </w:hyperlink>
    </w:p>
    <w:p w14:paraId="594E7D61" w14:textId="35AE9523" w:rsidR="003A09BC" w:rsidRDefault="00406F68">
      <w:pPr>
        <w:pStyle w:val="TableofFigures"/>
        <w:tabs>
          <w:tab w:val="right" w:pos="8495"/>
        </w:tabs>
        <w:rPr>
          <w:rFonts w:asciiTheme="minorHAnsi" w:hAnsiTheme="minorHAnsi"/>
          <w:noProof/>
        </w:rPr>
      </w:pPr>
      <w:hyperlink w:anchor="_Toc45391934" w:history="1">
        <w:r w:rsidR="003A09BC" w:rsidRPr="00AE72BF">
          <w:rPr>
            <w:rStyle w:val="Hyperlink"/>
            <w:noProof/>
          </w:rPr>
          <w:t>Table 59:</w:t>
        </w:r>
        <w:r w:rsidR="003A09BC">
          <w:rPr>
            <w:rFonts w:asciiTheme="minorHAnsi" w:hAnsiTheme="minorHAnsi"/>
            <w:noProof/>
          </w:rPr>
          <w:tab/>
        </w:r>
        <w:r w:rsidR="003A09BC" w:rsidRPr="00AE72BF">
          <w:rPr>
            <w:rStyle w:val="Hyperlink"/>
            <w:noProof/>
          </w:rPr>
          <w:t>B4 Risk to wastewater and stormwater systems (and levels of service)</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4 \h </w:instrText>
        </w:r>
        <w:r w:rsidR="003A09BC">
          <w:rPr>
            <w:noProof/>
            <w:webHidden/>
          </w:rPr>
        </w:r>
        <w:r w:rsidR="003A09BC">
          <w:rPr>
            <w:noProof/>
            <w:webHidden/>
          </w:rPr>
          <w:fldChar w:fldCharType="separate"/>
        </w:r>
        <w:r w:rsidR="000E063A">
          <w:rPr>
            <w:noProof/>
            <w:webHidden/>
          </w:rPr>
          <w:t>156</w:t>
        </w:r>
        <w:r w:rsidR="003A09BC">
          <w:rPr>
            <w:noProof/>
            <w:webHidden/>
          </w:rPr>
          <w:fldChar w:fldCharType="end"/>
        </w:r>
      </w:hyperlink>
    </w:p>
    <w:p w14:paraId="332CDE5C" w14:textId="5167DBA7" w:rsidR="003A09BC" w:rsidRDefault="00406F68">
      <w:pPr>
        <w:pStyle w:val="TableofFigures"/>
        <w:tabs>
          <w:tab w:val="right" w:pos="8495"/>
        </w:tabs>
        <w:rPr>
          <w:rFonts w:asciiTheme="minorHAnsi" w:hAnsiTheme="minorHAnsi"/>
          <w:noProof/>
        </w:rPr>
      </w:pPr>
      <w:hyperlink w:anchor="_Toc45391935" w:history="1">
        <w:r w:rsidR="003A09BC" w:rsidRPr="00AE72BF">
          <w:rPr>
            <w:rStyle w:val="Hyperlink"/>
            <w:noProof/>
          </w:rPr>
          <w:t>Table 60:</w:t>
        </w:r>
        <w:r w:rsidR="003A09BC">
          <w:rPr>
            <w:rFonts w:asciiTheme="minorHAnsi" w:hAnsiTheme="minorHAnsi"/>
            <w:noProof/>
          </w:rPr>
          <w:tab/>
        </w:r>
        <w:r w:rsidR="003A09BC" w:rsidRPr="00AE72BF">
          <w:rPr>
            <w:rStyle w:val="Hyperlink"/>
            <w:noProof/>
          </w:rPr>
          <w:t>B5 Risks to ports and associated infrastructure</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5 \h </w:instrText>
        </w:r>
        <w:r w:rsidR="003A09BC">
          <w:rPr>
            <w:noProof/>
            <w:webHidden/>
          </w:rPr>
        </w:r>
        <w:r w:rsidR="003A09BC">
          <w:rPr>
            <w:noProof/>
            <w:webHidden/>
          </w:rPr>
          <w:fldChar w:fldCharType="separate"/>
        </w:r>
        <w:r w:rsidR="000E063A">
          <w:rPr>
            <w:noProof/>
            <w:webHidden/>
          </w:rPr>
          <w:t>159</w:t>
        </w:r>
        <w:r w:rsidR="003A09BC">
          <w:rPr>
            <w:noProof/>
            <w:webHidden/>
          </w:rPr>
          <w:fldChar w:fldCharType="end"/>
        </w:r>
      </w:hyperlink>
    </w:p>
    <w:p w14:paraId="5B5B4D61" w14:textId="11995435" w:rsidR="003A09BC" w:rsidRDefault="00406F68">
      <w:pPr>
        <w:pStyle w:val="TableofFigures"/>
        <w:tabs>
          <w:tab w:val="right" w:pos="8495"/>
        </w:tabs>
        <w:rPr>
          <w:rFonts w:asciiTheme="minorHAnsi" w:hAnsiTheme="minorHAnsi"/>
          <w:noProof/>
        </w:rPr>
      </w:pPr>
      <w:hyperlink w:anchor="_Toc45391936" w:history="1">
        <w:r w:rsidR="003A09BC" w:rsidRPr="00AE72BF">
          <w:rPr>
            <w:rStyle w:val="Hyperlink"/>
            <w:noProof/>
          </w:rPr>
          <w:t>Table 61:</w:t>
        </w:r>
        <w:r w:rsidR="003A09BC">
          <w:rPr>
            <w:rFonts w:asciiTheme="minorHAnsi" w:hAnsiTheme="minorHAnsi"/>
            <w:noProof/>
          </w:rPr>
          <w:tab/>
        </w:r>
        <w:r w:rsidR="003A09BC" w:rsidRPr="00AE72BF">
          <w:rPr>
            <w:rStyle w:val="Hyperlink"/>
            <w:noProof/>
          </w:rPr>
          <w:t>B6 Risks to linear transport network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6 \h </w:instrText>
        </w:r>
        <w:r w:rsidR="003A09BC">
          <w:rPr>
            <w:noProof/>
            <w:webHidden/>
          </w:rPr>
        </w:r>
        <w:r w:rsidR="003A09BC">
          <w:rPr>
            <w:noProof/>
            <w:webHidden/>
          </w:rPr>
          <w:fldChar w:fldCharType="separate"/>
        </w:r>
        <w:r w:rsidR="000E063A">
          <w:rPr>
            <w:noProof/>
            <w:webHidden/>
          </w:rPr>
          <w:t>164</w:t>
        </w:r>
        <w:r w:rsidR="003A09BC">
          <w:rPr>
            <w:noProof/>
            <w:webHidden/>
          </w:rPr>
          <w:fldChar w:fldCharType="end"/>
        </w:r>
      </w:hyperlink>
    </w:p>
    <w:p w14:paraId="58B479E6" w14:textId="318FC94E" w:rsidR="003A09BC" w:rsidRDefault="00406F68">
      <w:pPr>
        <w:pStyle w:val="TableofFigures"/>
        <w:tabs>
          <w:tab w:val="right" w:pos="8495"/>
        </w:tabs>
        <w:rPr>
          <w:rFonts w:asciiTheme="minorHAnsi" w:hAnsiTheme="minorHAnsi"/>
          <w:noProof/>
        </w:rPr>
      </w:pPr>
      <w:hyperlink w:anchor="_Toc45391937" w:history="1">
        <w:r w:rsidR="003A09BC" w:rsidRPr="00AE72BF">
          <w:rPr>
            <w:rStyle w:val="Hyperlink"/>
            <w:noProof/>
          </w:rPr>
          <w:t>Table 62:</w:t>
        </w:r>
        <w:r w:rsidR="003A09BC">
          <w:rPr>
            <w:rFonts w:asciiTheme="minorHAnsi" w:hAnsiTheme="minorHAnsi"/>
            <w:noProof/>
          </w:rPr>
          <w:tab/>
        </w:r>
        <w:r w:rsidR="003A09BC" w:rsidRPr="00AE72BF">
          <w:rPr>
            <w:rStyle w:val="Hyperlink"/>
            <w:noProof/>
          </w:rPr>
          <w:t>B7 Risk to airport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7 \h </w:instrText>
        </w:r>
        <w:r w:rsidR="003A09BC">
          <w:rPr>
            <w:noProof/>
            <w:webHidden/>
          </w:rPr>
        </w:r>
        <w:r w:rsidR="003A09BC">
          <w:rPr>
            <w:noProof/>
            <w:webHidden/>
          </w:rPr>
          <w:fldChar w:fldCharType="separate"/>
        </w:r>
        <w:r w:rsidR="000E063A">
          <w:rPr>
            <w:noProof/>
            <w:webHidden/>
          </w:rPr>
          <w:t>167</w:t>
        </w:r>
        <w:r w:rsidR="003A09BC">
          <w:rPr>
            <w:noProof/>
            <w:webHidden/>
          </w:rPr>
          <w:fldChar w:fldCharType="end"/>
        </w:r>
      </w:hyperlink>
    </w:p>
    <w:p w14:paraId="1EB54978" w14:textId="2005A00C" w:rsidR="003A09BC" w:rsidRDefault="00406F68">
      <w:pPr>
        <w:pStyle w:val="TableofFigures"/>
        <w:tabs>
          <w:tab w:val="right" w:pos="8495"/>
        </w:tabs>
        <w:rPr>
          <w:rFonts w:asciiTheme="minorHAnsi" w:hAnsiTheme="minorHAnsi"/>
          <w:noProof/>
        </w:rPr>
      </w:pPr>
      <w:hyperlink w:anchor="_Toc45391938" w:history="1">
        <w:r w:rsidR="003A09BC" w:rsidRPr="00AE72BF">
          <w:rPr>
            <w:rStyle w:val="Hyperlink"/>
            <w:noProof/>
          </w:rPr>
          <w:t>Table 63:</w:t>
        </w:r>
        <w:r w:rsidR="003A09BC">
          <w:rPr>
            <w:rFonts w:asciiTheme="minorHAnsi" w:hAnsiTheme="minorHAnsi"/>
            <w:noProof/>
          </w:rPr>
          <w:tab/>
        </w:r>
        <w:r w:rsidR="003A09BC" w:rsidRPr="00AE72BF">
          <w:rPr>
            <w:rStyle w:val="Hyperlink"/>
            <w:noProof/>
          </w:rPr>
          <w:t>B8 Risks to electricity infrastructure</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38 \h </w:instrText>
        </w:r>
        <w:r w:rsidR="003A09BC">
          <w:rPr>
            <w:noProof/>
            <w:webHidden/>
          </w:rPr>
        </w:r>
        <w:r w:rsidR="003A09BC">
          <w:rPr>
            <w:noProof/>
            <w:webHidden/>
          </w:rPr>
          <w:fldChar w:fldCharType="separate"/>
        </w:r>
        <w:r w:rsidR="000E063A">
          <w:rPr>
            <w:noProof/>
            <w:webHidden/>
          </w:rPr>
          <w:t>172</w:t>
        </w:r>
        <w:r w:rsidR="003A09BC">
          <w:rPr>
            <w:noProof/>
            <w:webHidden/>
          </w:rPr>
          <w:fldChar w:fldCharType="end"/>
        </w:r>
      </w:hyperlink>
    </w:p>
    <w:p w14:paraId="2BD03D10" w14:textId="44D24403" w:rsidR="003A09BC" w:rsidRDefault="00406F68">
      <w:pPr>
        <w:pStyle w:val="TableofFigures"/>
        <w:tabs>
          <w:tab w:val="right" w:pos="8495"/>
        </w:tabs>
        <w:rPr>
          <w:rFonts w:asciiTheme="minorHAnsi" w:hAnsiTheme="minorHAnsi"/>
          <w:noProof/>
        </w:rPr>
      </w:pPr>
      <w:hyperlink w:anchor="_Toc45391939" w:history="1">
        <w:r w:rsidR="003A09BC" w:rsidRPr="00AE72BF">
          <w:rPr>
            <w:rStyle w:val="Hyperlink"/>
            <w:noProof/>
          </w:rPr>
          <w:t>Table 64:</w:t>
        </w:r>
        <w:r w:rsidR="003A09BC">
          <w:rPr>
            <w:rFonts w:asciiTheme="minorHAnsi" w:hAnsiTheme="minorHAnsi"/>
            <w:noProof/>
          </w:rPr>
          <w:tab/>
        </w:r>
        <w:r w:rsidR="003A09BC" w:rsidRPr="00AE72BF">
          <w:rPr>
            <w:rStyle w:val="Hyperlink"/>
            <w:noProof/>
          </w:rPr>
          <w:t>BO1 Opportunity for reduction in winter heating demand</w:t>
        </w:r>
        <w:r w:rsidR="003A09BC" w:rsidRPr="00AE72BF">
          <w:rPr>
            <w:rStyle w:val="Hyperlink"/>
            <w:noProof/>
            <w:lang w:eastAsia="en-AU"/>
          </w:rPr>
          <w:t>: Opportunity urgency profile</w:t>
        </w:r>
        <w:r w:rsidR="003A09BC">
          <w:rPr>
            <w:noProof/>
            <w:webHidden/>
          </w:rPr>
          <w:tab/>
        </w:r>
        <w:r w:rsidR="003A09BC">
          <w:rPr>
            <w:noProof/>
            <w:webHidden/>
          </w:rPr>
          <w:fldChar w:fldCharType="begin"/>
        </w:r>
        <w:r w:rsidR="003A09BC">
          <w:rPr>
            <w:noProof/>
            <w:webHidden/>
          </w:rPr>
          <w:instrText xml:space="preserve"> PAGEREF _Toc45391939 \h </w:instrText>
        </w:r>
        <w:r w:rsidR="003A09BC">
          <w:rPr>
            <w:noProof/>
            <w:webHidden/>
          </w:rPr>
        </w:r>
        <w:r w:rsidR="003A09BC">
          <w:rPr>
            <w:noProof/>
            <w:webHidden/>
          </w:rPr>
          <w:fldChar w:fldCharType="separate"/>
        </w:r>
        <w:r w:rsidR="000E063A">
          <w:rPr>
            <w:noProof/>
            <w:webHidden/>
          </w:rPr>
          <w:t>173</w:t>
        </w:r>
        <w:r w:rsidR="003A09BC">
          <w:rPr>
            <w:noProof/>
            <w:webHidden/>
          </w:rPr>
          <w:fldChar w:fldCharType="end"/>
        </w:r>
      </w:hyperlink>
    </w:p>
    <w:p w14:paraId="6EC358B0" w14:textId="6BF9E0B7" w:rsidR="003A09BC" w:rsidRDefault="00406F68">
      <w:pPr>
        <w:pStyle w:val="TableofFigures"/>
        <w:tabs>
          <w:tab w:val="right" w:pos="8495"/>
        </w:tabs>
        <w:rPr>
          <w:rFonts w:asciiTheme="minorHAnsi" w:hAnsiTheme="minorHAnsi"/>
          <w:noProof/>
        </w:rPr>
      </w:pPr>
      <w:hyperlink w:anchor="_Toc45391940" w:history="1">
        <w:r w:rsidR="003A09BC" w:rsidRPr="00AE72BF">
          <w:rPr>
            <w:rStyle w:val="Hyperlink"/>
            <w:noProof/>
          </w:rPr>
          <w:t>Table 65:</w:t>
        </w:r>
        <w:r w:rsidR="003A09BC">
          <w:rPr>
            <w:rFonts w:asciiTheme="minorHAnsi" w:hAnsiTheme="minorHAnsi"/>
            <w:noProof/>
          </w:rPr>
          <w:tab/>
        </w:r>
        <w:r w:rsidR="003A09BC" w:rsidRPr="00AE72BF">
          <w:rPr>
            <w:rStyle w:val="Hyperlink"/>
            <w:noProof/>
          </w:rPr>
          <w:t>Summary of climate change risks in the governance domain</w:t>
        </w:r>
        <w:r w:rsidR="003A09BC">
          <w:rPr>
            <w:noProof/>
            <w:webHidden/>
          </w:rPr>
          <w:tab/>
        </w:r>
        <w:r w:rsidR="003A09BC">
          <w:rPr>
            <w:noProof/>
            <w:webHidden/>
          </w:rPr>
          <w:fldChar w:fldCharType="begin"/>
        </w:r>
        <w:r w:rsidR="003A09BC">
          <w:rPr>
            <w:noProof/>
            <w:webHidden/>
          </w:rPr>
          <w:instrText xml:space="preserve"> PAGEREF _Toc45391940 \h </w:instrText>
        </w:r>
        <w:r w:rsidR="003A09BC">
          <w:rPr>
            <w:noProof/>
            <w:webHidden/>
          </w:rPr>
        </w:r>
        <w:r w:rsidR="003A09BC">
          <w:rPr>
            <w:noProof/>
            <w:webHidden/>
          </w:rPr>
          <w:fldChar w:fldCharType="separate"/>
        </w:r>
        <w:r w:rsidR="000E063A">
          <w:rPr>
            <w:noProof/>
            <w:webHidden/>
          </w:rPr>
          <w:t>175</w:t>
        </w:r>
        <w:r w:rsidR="003A09BC">
          <w:rPr>
            <w:noProof/>
            <w:webHidden/>
          </w:rPr>
          <w:fldChar w:fldCharType="end"/>
        </w:r>
      </w:hyperlink>
    </w:p>
    <w:p w14:paraId="572E5BE3" w14:textId="55EB9B4F" w:rsidR="003A09BC" w:rsidRDefault="00406F68">
      <w:pPr>
        <w:pStyle w:val="TableofFigures"/>
        <w:tabs>
          <w:tab w:val="right" w:pos="8495"/>
        </w:tabs>
        <w:rPr>
          <w:rFonts w:asciiTheme="minorHAnsi" w:hAnsiTheme="minorHAnsi"/>
          <w:noProof/>
        </w:rPr>
      </w:pPr>
      <w:hyperlink w:anchor="_Toc45391941" w:history="1">
        <w:r w:rsidR="003A09BC" w:rsidRPr="00AE72BF">
          <w:rPr>
            <w:rStyle w:val="Hyperlink"/>
            <w:noProof/>
          </w:rPr>
          <w:t>Table 66:</w:t>
        </w:r>
        <w:r w:rsidR="003A09BC">
          <w:rPr>
            <w:rFonts w:asciiTheme="minorHAnsi" w:hAnsiTheme="minorHAnsi"/>
            <w:noProof/>
          </w:rPr>
          <w:tab/>
        </w:r>
        <w:r w:rsidR="003A09BC" w:rsidRPr="00AE72BF">
          <w:rPr>
            <w:rStyle w:val="Hyperlink"/>
            <w:noProof/>
          </w:rPr>
          <w:t>G1</w:t>
        </w:r>
        <w:r w:rsidR="003A09BC" w:rsidRPr="00AE72BF">
          <w:rPr>
            <w:rStyle w:val="Hyperlink"/>
            <w:rFonts w:eastAsiaTheme="minorHAnsi"/>
            <w:noProof/>
            <w:lang w:eastAsia="en-AU"/>
          </w:rPr>
          <w:t xml:space="preserve"> </w:t>
        </w:r>
        <w:r w:rsidR="003A09BC" w:rsidRPr="00AE72BF">
          <w:rPr>
            <w:rStyle w:val="Hyperlink"/>
            <w:noProof/>
          </w:rPr>
          <w:t>Risk of maladaptation across all domains</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41 \h </w:instrText>
        </w:r>
        <w:r w:rsidR="003A09BC">
          <w:rPr>
            <w:noProof/>
            <w:webHidden/>
          </w:rPr>
        </w:r>
        <w:r w:rsidR="003A09BC">
          <w:rPr>
            <w:noProof/>
            <w:webHidden/>
          </w:rPr>
          <w:fldChar w:fldCharType="separate"/>
        </w:r>
        <w:r w:rsidR="000E063A">
          <w:rPr>
            <w:noProof/>
            <w:webHidden/>
          </w:rPr>
          <w:t>178</w:t>
        </w:r>
        <w:r w:rsidR="003A09BC">
          <w:rPr>
            <w:noProof/>
            <w:webHidden/>
          </w:rPr>
          <w:fldChar w:fldCharType="end"/>
        </w:r>
      </w:hyperlink>
    </w:p>
    <w:p w14:paraId="2887E85C" w14:textId="2BB04B45" w:rsidR="003A09BC" w:rsidRDefault="00406F68">
      <w:pPr>
        <w:pStyle w:val="TableofFigures"/>
        <w:tabs>
          <w:tab w:val="right" w:pos="8495"/>
        </w:tabs>
        <w:rPr>
          <w:rFonts w:asciiTheme="minorHAnsi" w:hAnsiTheme="minorHAnsi"/>
          <w:noProof/>
        </w:rPr>
      </w:pPr>
      <w:hyperlink w:anchor="_Toc45391942" w:history="1">
        <w:r w:rsidR="003A09BC" w:rsidRPr="00AE72BF">
          <w:rPr>
            <w:rStyle w:val="Hyperlink"/>
            <w:noProof/>
          </w:rPr>
          <w:t>Table 67:</w:t>
        </w:r>
        <w:r w:rsidR="003A09BC">
          <w:rPr>
            <w:rFonts w:asciiTheme="minorHAnsi" w:hAnsiTheme="minorHAnsi"/>
            <w:noProof/>
          </w:rPr>
          <w:tab/>
        </w:r>
        <w:r w:rsidR="003A09BC" w:rsidRPr="00AE72BF">
          <w:rPr>
            <w:rStyle w:val="Hyperlink"/>
            <w:noProof/>
          </w:rPr>
          <w:t>G2 Risk that climate change impacts across all domains will be exacerbated</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42 \h </w:instrText>
        </w:r>
        <w:r w:rsidR="003A09BC">
          <w:rPr>
            <w:noProof/>
            <w:webHidden/>
          </w:rPr>
        </w:r>
        <w:r w:rsidR="003A09BC">
          <w:rPr>
            <w:noProof/>
            <w:webHidden/>
          </w:rPr>
          <w:fldChar w:fldCharType="separate"/>
        </w:r>
        <w:r w:rsidR="000E063A">
          <w:rPr>
            <w:noProof/>
            <w:webHidden/>
          </w:rPr>
          <w:t>182</w:t>
        </w:r>
        <w:r w:rsidR="003A09BC">
          <w:rPr>
            <w:noProof/>
            <w:webHidden/>
          </w:rPr>
          <w:fldChar w:fldCharType="end"/>
        </w:r>
      </w:hyperlink>
    </w:p>
    <w:p w14:paraId="00E9E38C" w14:textId="4A4A0E33" w:rsidR="003A09BC" w:rsidRDefault="00406F68">
      <w:pPr>
        <w:pStyle w:val="TableofFigures"/>
        <w:tabs>
          <w:tab w:val="right" w:pos="8495"/>
        </w:tabs>
        <w:rPr>
          <w:rFonts w:asciiTheme="minorHAnsi" w:hAnsiTheme="minorHAnsi"/>
          <w:noProof/>
        </w:rPr>
      </w:pPr>
      <w:hyperlink w:anchor="_Toc45391943" w:history="1">
        <w:r w:rsidR="003A09BC" w:rsidRPr="00AE72BF">
          <w:rPr>
            <w:rStyle w:val="Hyperlink"/>
            <w:noProof/>
          </w:rPr>
          <w:t>Table 68:</w:t>
        </w:r>
        <w:r w:rsidR="003A09BC">
          <w:rPr>
            <w:rFonts w:asciiTheme="minorHAnsi" w:hAnsiTheme="minorHAnsi"/>
            <w:noProof/>
          </w:rPr>
          <w:tab/>
        </w:r>
        <w:r w:rsidR="003A09BC" w:rsidRPr="00AE72BF">
          <w:rPr>
            <w:rStyle w:val="Hyperlink"/>
            <w:noProof/>
          </w:rPr>
          <w:t>G3 Risks to governments and businesses from climate change-related litigation</w:t>
        </w:r>
        <w:r w:rsidR="003A09BC" w:rsidRPr="00AE72BF">
          <w:rPr>
            <w:rStyle w:val="Hyperlink"/>
            <w:noProof/>
            <w:lang w:eastAsia="en-AU"/>
          </w:rPr>
          <w:t>: Urgency profile</w:t>
        </w:r>
        <w:r w:rsidR="003A09BC">
          <w:rPr>
            <w:noProof/>
            <w:webHidden/>
          </w:rPr>
          <w:tab/>
        </w:r>
        <w:r w:rsidR="003A09BC">
          <w:rPr>
            <w:noProof/>
            <w:webHidden/>
          </w:rPr>
          <w:fldChar w:fldCharType="begin"/>
        </w:r>
        <w:r w:rsidR="003A09BC">
          <w:rPr>
            <w:noProof/>
            <w:webHidden/>
          </w:rPr>
          <w:instrText xml:space="preserve"> PAGEREF _Toc45391943 \h </w:instrText>
        </w:r>
        <w:r w:rsidR="003A09BC">
          <w:rPr>
            <w:noProof/>
            <w:webHidden/>
          </w:rPr>
        </w:r>
        <w:r w:rsidR="003A09BC">
          <w:rPr>
            <w:noProof/>
            <w:webHidden/>
          </w:rPr>
          <w:fldChar w:fldCharType="separate"/>
        </w:r>
        <w:r w:rsidR="000E063A">
          <w:rPr>
            <w:noProof/>
            <w:webHidden/>
          </w:rPr>
          <w:t>184</w:t>
        </w:r>
        <w:r w:rsidR="003A09BC">
          <w:rPr>
            <w:noProof/>
            <w:webHidden/>
          </w:rPr>
          <w:fldChar w:fldCharType="end"/>
        </w:r>
      </w:hyperlink>
    </w:p>
    <w:p w14:paraId="27CB2856" w14:textId="6E4E70BB" w:rsidR="003A09BC" w:rsidRDefault="00406F68">
      <w:pPr>
        <w:pStyle w:val="TableofFigures"/>
        <w:tabs>
          <w:tab w:val="right" w:pos="8495"/>
        </w:tabs>
        <w:rPr>
          <w:rFonts w:asciiTheme="minorHAnsi" w:hAnsiTheme="minorHAnsi"/>
          <w:noProof/>
        </w:rPr>
      </w:pPr>
      <w:hyperlink w:anchor="_Toc45391944" w:history="1">
        <w:r w:rsidR="003A09BC" w:rsidRPr="00AE72BF">
          <w:rPr>
            <w:rStyle w:val="Hyperlink"/>
            <w:noProof/>
          </w:rPr>
          <w:t>Table 69:</w:t>
        </w:r>
        <w:r w:rsidR="003A09BC">
          <w:rPr>
            <w:rFonts w:asciiTheme="minorHAnsi" w:hAnsiTheme="minorHAnsi"/>
            <w:noProof/>
          </w:rPr>
          <w:tab/>
        </w:r>
        <w:r w:rsidR="003A09BC" w:rsidRPr="00AE72BF">
          <w:rPr>
            <w:rStyle w:val="Hyperlink"/>
            <w:noProof/>
            <w:lang w:eastAsia="en-AU"/>
          </w:rPr>
          <w:t>G4 Risk of a breach of Treaty obligations from a failure to engage adequately with and protect current and future generations of Māori from the impacts of climate change: Urgency profile</w:t>
        </w:r>
        <w:r w:rsidR="003A09BC">
          <w:rPr>
            <w:noProof/>
            <w:webHidden/>
          </w:rPr>
          <w:tab/>
        </w:r>
        <w:r w:rsidR="003A09BC">
          <w:rPr>
            <w:noProof/>
            <w:webHidden/>
          </w:rPr>
          <w:fldChar w:fldCharType="begin"/>
        </w:r>
        <w:r w:rsidR="003A09BC">
          <w:rPr>
            <w:noProof/>
            <w:webHidden/>
          </w:rPr>
          <w:instrText xml:space="preserve"> PAGEREF _Toc45391944 \h </w:instrText>
        </w:r>
        <w:r w:rsidR="003A09BC">
          <w:rPr>
            <w:noProof/>
            <w:webHidden/>
          </w:rPr>
        </w:r>
        <w:r w:rsidR="003A09BC">
          <w:rPr>
            <w:noProof/>
            <w:webHidden/>
          </w:rPr>
          <w:fldChar w:fldCharType="separate"/>
        </w:r>
        <w:r w:rsidR="000E063A">
          <w:rPr>
            <w:noProof/>
            <w:webHidden/>
          </w:rPr>
          <w:t>187</w:t>
        </w:r>
        <w:r w:rsidR="003A09BC">
          <w:rPr>
            <w:noProof/>
            <w:webHidden/>
          </w:rPr>
          <w:fldChar w:fldCharType="end"/>
        </w:r>
      </w:hyperlink>
    </w:p>
    <w:p w14:paraId="37D720BE" w14:textId="248AA9CF" w:rsidR="003A09BC" w:rsidRDefault="00406F68">
      <w:pPr>
        <w:pStyle w:val="TableofFigures"/>
        <w:tabs>
          <w:tab w:val="right" w:pos="8495"/>
        </w:tabs>
        <w:rPr>
          <w:rFonts w:asciiTheme="minorHAnsi" w:hAnsiTheme="minorHAnsi"/>
          <w:noProof/>
        </w:rPr>
      </w:pPr>
      <w:hyperlink w:anchor="_Toc45391945" w:history="1">
        <w:r w:rsidR="003A09BC" w:rsidRPr="00AE72BF">
          <w:rPr>
            <w:rStyle w:val="Hyperlink"/>
            <w:noProof/>
          </w:rPr>
          <w:t>Table 70:</w:t>
        </w:r>
        <w:r w:rsidR="003A09BC">
          <w:rPr>
            <w:rFonts w:asciiTheme="minorHAnsi" w:hAnsiTheme="minorHAnsi"/>
            <w:noProof/>
          </w:rPr>
          <w:tab/>
        </w:r>
        <w:r w:rsidR="003A09BC" w:rsidRPr="00AE72BF">
          <w:rPr>
            <w:rStyle w:val="Hyperlink"/>
            <w:noProof/>
          </w:rPr>
          <w:t>Key knowledge gaps identified in this risk assessment</w:t>
        </w:r>
        <w:r w:rsidR="003A09BC">
          <w:rPr>
            <w:noProof/>
            <w:webHidden/>
          </w:rPr>
          <w:tab/>
        </w:r>
        <w:r w:rsidR="003A09BC">
          <w:rPr>
            <w:noProof/>
            <w:webHidden/>
          </w:rPr>
          <w:fldChar w:fldCharType="begin"/>
        </w:r>
        <w:r w:rsidR="003A09BC">
          <w:rPr>
            <w:noProof/>
            <w:webHidden/>
          </w:rPr>
          <w:instrText xml:space="preserve"> PAGEREF _Toc45391945 \h </w:instrText>
        </w:r>
        <w:r w:rsidR="003A09BC">
          <w:rPr>
            <w:noProof/>
            <w:webHidden/>
          </w:rPr>
        </w:r>
        <w:r w:rsidR="003A09BC">
          <w:rPr>
            <w:noProof/>
            <w:webHidden/>
          </w:rPr>
          <w:fldChar w:fldCharType="separate"/>
        </w:r>
        <w:r w:rsidR="000E063A">
          <w:rPr>
            <w:noProof/>
            <w:webHidden/>
          </w:rPr>
          <w:t>188</w:t>
        </w:r>
        <w:r w:rsidR="003A09BC">
          <w:rPr>
            <w:noProof/>
            <w:webHidden/>
          </w:rPr>
          <w:fldChar w:fldCharType="end"/>
        </w:r>
      </w:hyperlink>
    </w:p>
    <w:p w14:paraId="530FF286" w14:textId="1FB9D37A" w:rsidR="003A09BC" w:rsidRDefault="00406F68">
      <w:pPr>
        <w:pStyle w:val="TableofFigures"/>
        <w:tabs>
          <w:tab w:val="right" w:pos="8495"/>
        </w:tabs>
        <w:rPr>
          <w:rFonts w:asciiTheme="minorHAnsi" w:hAnsiTheme="minorHAnsi"/>
          <w:noProof/>
        </w:rPr>
      </w:pPr>
      <w:hyperlink w:anchor="_Toc45391946" w:history="1">
        <w:r w:rsidR="003A09BC" w:rsidRPr="00AE72BF">
          <w:rPr>
            <w:rStyle w:val="Hyperlink"/>
            <w:noProof/>
          </w:rPr>
          <w:t>Table 71:</w:t>
        </w:r>
        <w:r w:rsidR="003A09BC">
          <w:rPr>
            <w:rFonts w:asciiTheme="minorHAnsi" w:hAnsiTheme="minorHAnsi"/>
            <w:noProof/>
          </w:rPr>
          <w:tab/>
        </w:r>
        <w:r w:rsidR="003A09BC" w:rsidRPr="00AE72BF">
          <w:rPr>
            <w:rStyle w:val="Hyperlink"/>
            <w:noProof/>
            <w:lang w:eastAsia="en-AU"/>
          </w:rPr>
          <w:t>G5 Risk of delayed adaptation and maladaptation due to knowledge gaps resulting from under-investment in climate change adaptation research and capacity building: Urgency profile</w:t>
        </w:r>
        <w:r w:rsidR="003A09BC">
          <w:rPr>
            <w:noProof/>
            <w:webHidden/>
          </w:rPr>
          <w:tab/>
        </w:r>
        <w:r w:rsidR="003A09BC">
          <w:rPr>
            <w:noProof/>
            <w:webHidden/>
          </w:rPr>
          <w:fldChar w:fldCharType="begin"/>
        </w:r>
        <w:r w:rsidR="003A09BC">
          <w:rPr>
            <w:noProof/>
            <w:webHidden/>
          </w:rPr>
          <w:instrText xml:space="preserve"> PAGEREF _Toc45391946 \h </w:instrText>
        </w:r>
        <w:r w:rsidR="003A09BC">
          <w:rPr>
            <w:noProof/>
            <w:webHidden/>
          </w:rPr>
        </w:r>
        <w:r w:rsidR="003A09BC">
          <w:rPr>
            <w:noProof/>
            <w:webHidden/>
          </w:rPr>
          <w:fldChar w:fldCharType="separate"/>
        </w:r>
        <w:r w:rsidR="000E063A">
          <w:rPr>
            <w:noProof/>
            <w:webHidden/>
          </w:rPr>
          <w:t>190</w:t>
        </w:r>
        <w:r w:rsidR="003A09BC">
          <w:rPr>
            <w:noProof/>
            <w:webHidden/>
          </w:rPr>
          <w:fldChar w:fldCharType="end"/>
        </w:r>
      </w:hyperlink>
    </w:p>
    <w:p w14:paraId="25D7EA94" w14:textId="17506748" w:rsidR="003A09BC" w:rsidRDefault="00406F68">
      <w:pPr>
        <w:pStyle w:val="TableofFigures"/>
        <w:tabs>
          <w:tab w:val="right" w:pos="8495"/>
        </w:tabs>
        <w:rPr>
          <w:rFonts w:asciiTheme="minorHAnsi" w:hAnsiTheme="minorHAnsi"/>
          <w:noProof/>
        </w:rPr>
      </w:pPr>
      <w:hyperlink w:anchor="_Toc45391947" w:history="1">
        <w:r w:rsidR="003A09BC" w:rsidRPr="00AE72BF">
          <w:rPr>
            <w:rStyle w:val="Hyperlink"/>
            <w:noProof/>
          </w:rPr>
          <w:t>Table 72:</w:t>
        </w:r>
        <w:r w:rsidR="003A09BC">
          <w:rPr>
            <w:rFonts w:asciiTheme="minorHAnsi" w:hAnsiTheme="minorHAnsi"/>
            <w:noProof/>
          </w:rPr>
          <w:tab/>
        </w:r>
        <w:r w:rsidR="003A09BC" w:rsidRPr="00AE72BF">
          <w:rPr>
            <w:rStyle w:val="Hyperlink"/>
            <w:noProof/>
            <w:lang w:eastAsia="en-AU"/>
          </w:rPr>
          <w:t>G6 Risks to the ability of the emergency management system to respond to an increasing frequency and scale of compounding and cascading climate change impacts in New Zealand and the Pacific region: Urgency profile</w:t>
        </w:r>
        <w:r w:rsidR="003A09BC">
          <w:rPr>
            <w:noProof/>
            <w:webHidden/>
          </w:rPr>
          <w:tab/>
        </w:r>
        <w:r w:rsidR="003A09BC">
          <w:rPr>
            <w:noProof/>
            <w:webHidden/>
          </w:rPr>
          <w:fldChar w:fldCharType="begin"/>
        </w:r>
        <w:r w:rsidR="003A09BC">
          <w:rPr>
            <w:noProof/>
            <w:webHidden/>
          </w:rPr>
          <w:instrText xml:space="preserve"> PAGEREF _Toc45391947 \h </w:instrText>
        </w:r>
        <w:r w:rsidR="003A09BC">
          <w:rPr>
            <w:noProof/>
            <w:webHidden/>
          </w:rPr>
        </w:r>
        <w:r w:rsidR="003A09BC">
          <w:rPr>
            <w:noProof/>
            <w:webHidden/>
          </w:rPr>
          <w:fldChar w:fldCharType="separate"/>
        </w:r>
        <w:r w:rsidR="000E063A">
          <w:rPr>
            <w:noProof/>
            <w:webHidden/>
          </w:rPr>
          <w:t>193</w:t>
        </w:r>
        <w:r w:rsidR="003A09BC">
          <w:rPr>
            <w:noProof/>
            <w:webHidden/>
          </w:rPr>
          <w:fldChar w:fldCharType="end"/>
        </w:r>
      </w:hyperlink>
    </w:p>
    <w:p w14:paraId="674EF8D2" w14:textId="741C4CDD" w:rsidR="003A09BC" w:rsidRDefault="00406F68">
      <w:pPr>
        <w:pStyle w:val="TableofFigures"/>
        <w:tabs>
          <w:tab w:val="right" w:pos="8495"/>
        </w:tabs>
        <w:rPr>
          <w:rFonts w:asciiTheme="minorHAnsi" w:hAnsiTheme="minorHAnsi"/>
          <w:noProof/>
        </w:rPr>
      </w:pPr>
      <w:hyperlink w:anchor="_Toc45391948" w:history="1">
        <w:r w:rsidR="003A09BC" w:rsidRPr="00AE72BF">
          <w:rPr>
            <w:rStyle w:val="Hyperlink"/>
            <w:noProof/>
          </w:rPr>
          <w:t>Table 73:</w:t>
        </w:r>
        <w:r w:rsidR="003A09BC">
          <w:rPr>
            <w:rFonts w:asciiTheme="minorHAnsi" w:hAnsiTheme="minorHAnsi"/>
            <w:noProof/>
          </w:rPr>
          <w:tab/>
        </w:r>
        <w:r w:rsidR="003A09BC" w:rsidRPr="00AE72BF">
          <w:rPr>
            <w:rStyle w:val="Hyperlink"/>
            <w:noProof/>
            <w:lang w:eastAsia="en-AU"/>
          </w:rPr>
          <w:t>G7 Risk that effective climate change adaptation policy will not be implemented and sustained due to a failure to secure sufficient parliamentary agreement: Urgency profile</w:t>
        </w:r>
        <w:r w:rsidR="003A09BC">
          <w:rPr>
            <w:noProof/>
            <w:webHidden/>
          </w:rPr>
          <w:tab/>
        </w:r>
        <w:r w:rsidR="003A09BC">
          <w:rPr>
            <w:noProof/>
            <w:webHidden/>
          </w:rPr>
          <w:fldChar w:fldCharType="begin"/>
        </w:r>
        <w:r w:rsidR="003A09BC">
          <w:rPr>
            <w:noProof/>
            <w:webHidden/>
          </w:rPr>
          <w:instrText xml:space="preserve"> PAGEREF _Toc45391948 \h </w:instrText>
        </w:r>
        <w:r w:rsidR="003A09BC">
          <w:rPr>
            <w:noProof/>
            <w:webHidden/>
          </w:rPr>
        </w:r>
        <w:r w:rsidR="003A09BC">
          <w:rPr>
            <w:noProof/>
            <w:webHidden/>
          </w:rPr>
          <w:fldChar w:fldCharType="separate"/>
        </w:r>
        <w:r w:rsidR="000E063A">
          <w:rPr>
            <w:noProof/>
            <w:webHidden/>
          </w:rPr>
          <w:t>195</w:t>
        </w:r>
        <w:r w:rsidR="003A09BC">
          <w:rPr>
            <w:noProof/>
            <w:webHidden/>
          </w:rPr>
          <w:fldChar w:fldCharType="end"/>
        </w:r>
      </w:hyperlink>
    </w:p>
    <w:p w14:paraId="5BAC6DF3" w14:textId="13B40C97" w:rsidR="003A09BC" w:rsidRDefault="00406F68">
      <w:pPr>
        <w:pStyle w:val="TableofFigures"/>
        <w:tabs>
          <w:tab w:val="right" w:pos="8495"/>
        </w:tabs>
        <w:rPr>
          <w:rFonts w:asciiTheme="minorHAnsi" w:hAnsiTheme="minorHAnsi"/>
          <w:noProof/>
        </w:rPr>
      </w:pPr>
      <w:hyperlink w:anchor="_Toc45391949" w:history="1">
        <w:r w:rsidR="003A09BC" w:rsidRPr="00AE72BF">
          <w:rPr>
            <w:rStyle w:val="Hyperlink"/>
            <w:noProof/>
          </w:rPr>
          <w:t>Table 74:</w:t>
        </w:r>
        <w:r w:rsidR="003A09BC">
          <w:rPr>
            <w:rFonts w:asciiTheme="minorHAnsi" w:hAnsiTheme="minorHAnsi"/>
            <w:noProof/>
          </w:rPr>
          <w:tab/>
        </w:r>
        <w:r w:rsidR="003A09BC" w:rsidRPr="00AE72BF">
          <w:rPr>
            <w:rStyle w:val="Hyperlink"/>
            <w:noProof/>
            <w:lang w:eastAsia="en-AU"/>
          </w:rPr>
          <w:t>G8 Risk to the ability of democratic institutions to follow due democratic decision-making processes under pressure from an increasing frequency and scale of compounding and cascading climate change impacts: Urgency profile</w:t>
        </w:r>
        <w:r w:rsidR="003A09BC">
          <w:rPr>
            <w:noProof/>
            <w:webHidden/>
          </w:rPr>
          <w:tab/>
        </w:r>
        <w:r w:rsidR="003A09BC">
          <w:rPr>
            <w:noProof/>
            <w:webHidden/>
          </w:rPr>
          <w:fldChar w:fldCharType="begin"/>
        </w:r>
        <w:r w:rsidR="003A09BC">
          <w:rPr>
            <w:noProof/>
            <w:webHidden/>
          </w:rPr>
          <w:instrText xml:space="preserve"> PAGEREF _Toc45391949 \h </w:instrText>
        </w:r>
        <w:r w:rsidR="003A09BC">
          <w:rPr>
            <w:noProof/>
            <w:webHidden/>
          </w:rPr>
        </w:r>
        <w:r w:rsidR="003A09BC">
          <w:rPr>
            <w:noProof/>
            <w:webHidden/>
          </w:rPr>
          <w:fldChar w:fldCharType="separate"/>
        </w:r>
        <w:r w:rsidR="000E063A">
          <w:rPr>
            <w:noProof/>
            <w:webHidden/>
          </w:rPr>
          <w:t>197</w:t>
        </w:r>
        <w:r w:rsidR="003A09BC">
          <w:rPr>
            <w:noProof/>
            <w:webHidden/>
          </w:rPr>
          <w:fldChar w:fldCharType="end"/>
        </w:r>
      </w:hyperlink>
    </w:p>
    <w:p w14:paraId="0102DF12" w14:textId="112FE111" w:rsidR="003A09BC" w:rsidRDefault="00406F68">
      <w:pPr>
        <w:pStyle w:val="TableofFigures"/>
        <w:tabs>
          <w:tab w:val="right" w:pos="8495"/>
        </w:tabs>
        <w:rPr>
          <w:rFonts w:asciiTheme="minorHAnsi" w:hAnsiTheme="minorHAnsi"/>
          <w:noProof/>
        </w:rPr>
      </w:pPr>
      <w:hyperlink w:anchor="_Toc45391950" w:history="1">
        <w:r w:rsidR="003A09BC" w:rsidRPr="00AE72BF">
          <w:rPr>
            <w:rStyle w:val="Hyperlink"/>
            <w:noProof/>
            <w:lang w:eastAsia="en-US"/>
          </w:rPr>
          <w:t>Table 75:</w:t>
        </w:r>
        <w:r w:rsidR="003A09BC">
          <w:rPr>
            <w:rFonts w:asciiTheme="minorHAnsi" w:hAnsiTheme="minorHAnsi"/>
            <w:noProof/>
          </w:rPr>
          <w:tab/>
        </w:r>
        <w:r w:rsidR="003A09BC" w:rsidRPr="00AE72BF">
          <w:rPr>
            <w:rStyle w:val="Hyperlink"/>
            <w:rFonts w:cs="Times New Roman"/>
            <w:noProof/>
          </w:rPr>
          <w:t>Higher mean temperatures: air and water</w:t>
        </w:r>
        <w:r w:rsidR="003A09BC">
          <w:rPr>
            <w:noProof/>
            <w:webHidden/>
          </w:rPr>
          <w:tab/>
        </w:r>
        <w:r w:rsidR="003A09BC">
          <w:rPr>
            <w:noProof/>
            <w:webHidden/>
          </w:rPr>
          <w:fldChar w:fldCharType="begin"/>
        </w:r>
        <w:r w:rsidR="003A09BC">
          <w:rPr>
            <w:noProof/>
            <w:webHidden/>
          </w:rPr>
          <w:instrText xml:space="preserve"> PAGEREF _Toc45391950 \h </w:instrText>
        </w:r>
        <w:r w:rsidR="003A09BC">
          <w:rPr>
            <w:noProof/>
            <w:webHidden/>
          </w:rPr>
        </w:r>
        <w:r w:rsidR="003A09BC">
          <w:rPr>
            <w:noProof/>
            <w:webHidden/>
          </w:rPr>
          <w:fldChar w:fldCharType="separate"/>
        </w:r>
        <w:r w:rsidR="000E063A">
          <w:rPr>
            <w:noProof/>
            <w:webHidden/>
          </w:rPr>
          <w:t>234</w:t>
        </w:r>
        <w:r w:rsidR="003A09BC">
          <w:rPr>
            <w:noProof/>
            <w:webHidden/>
          </w:rPr>
          <w:fldChar w:fldCharType="end"/>
        </w:r>
      </w:hyperlink>
    </w:p>
    <w:p w14:paraId="66345635" w14:textId="6C9E433B" w:rsidR="003A09BC" w:rsidRDefault="00406F68">
      <w:pPr>
        <w:pStyle w:val="TableofFigures"/>
        <w:tabs>
          <w:tab w:val="right" w:pos="8495"/>
        </w:tabs>
        <w:rPr>
          <w:rFonts w:asciiTheme="minorHAnsi" w:hAnsiTheme="minorHAnsi"/>
          <w:noProof/>
        </w:rPr>
      </w:pPr>
      <w:hyperlink w:anchor="_Toc45391951" w:history="1">
        <w:r w:rsidR="003A09BC" w:rsidRPr="00AE72BF">
          <w:rPr>
            <w:rStyle w:val="Hyperlink"/>
            <w:noProof/>
          </w:rPr>
          <w:t>Table 76:</w:t>
        </w:r>
        <w:r w:rsidR="003A09BC">
          <w:rPr>
            <w:rFonts w:asciiTheme="minorHAnsi" w:hAnsiTheme="minorHAnsi"/>
            <w:noProof/>
          </w:rPr>
          <w:tab/>
        </w:r>
        <w:r w:rsidR="003A09BC" w:rsidRPr="00AE72BF">
          <w:rPr>
            <w:rStyle w:val="Hyperlink"/>
            <w:rFonts w:cs="Times New Roman"/>
            <w:noProof/>
          </w:rPr>
          <w:t>Changes in climate seasonality with longer summers and shorter winters</w:t>
        </w:r>
        <w:r w:rsidR="003A09BC">
          <w:rPr>
            <w:noProof/>
            <w:webHidden/>
          </w:rPr>
          <w:tab/>
        </w:r>
        <w:r w:rsidR="003A09BC">
          <w:rPr>
            <w:noProof/>
            <w:webHidden/>
          </w:rPr>
          <w:fldChar w:fldCharType="begin"/>
        </w:r>
        <w:r w:rsidR="003A09BC">
          <w:rPr>
            <w:noProof/>
            <w:webHidden/>
          </w:rPr>
          <w:instrText xml:space="preserve"> PAGEREF _Toc45391951 \h </w:instrText>
        </w:r>
        <w:r w:rsidR="003A09BC">
          <w:rPr>
            <w:noProof/>
            <w:webHidden/>
          </w:rPr>
        </w:r>
        <w:r w:rsidR="003A09BC">
          <w:rPr>
            <w:noProof/>
            <w:webHidden/>
          </w:rPr>
          <w:fldChar w:fldCharType="separate"/>
        </w:r>
        <w:r w:rsidR="000E063A">
          <w:rPr>
            <w:noProof/>
            <w:webHidden/>
          </w:rPr>
          <w:t>235</w:t>
        </w:r>
        <w:r w:rsidR="003A09BC">
          <w:rPr>
            <w:noProof/>
            <w:webHidden/>
          </w:rPr>
          <w:fldChar w:fldCharType="end"/>
        </w:r>
      </w:hyperlink>
    </w:p>
    <w:p w14:paraId="00DC1097" w14:textId="49CC9696" w:rsidR="003A09BC" w:rsidRDefault="00406F68">
      <w:pPr>
        <w:pStyle w:val="TableofFigures"/>
        <w:tabs>
          <w:tab w:val="right" w:pos="8495"/>
        </w:tabs>
        <w:rPr>
          <w:rFonts w:asciiTheme="minorHAnsi" w:hAnsiTheme="minorHAnsi"/>
          <w:noProof/>
        </w:rPr>
      </w:pPr>
      <w:hyperlink w:anchor="_Toc45391952" w:history="1">
        <w:r w:rsidR="003A09BC" w:rsidRPr="00AE72BF">
          <w:rPr>
            <w:rStyle w:val="Hyperlink"/>
            <w:noProof/>
          </w:rPr>
          <w:t>Table 77:</w:t>
        </w:r>
        <w:r w:rsidR="003A09BC">
          <w:rPr>
            <w:rFonts w:asciiTheme="minorHAnsi" w:hAnsiTheme="minorHAnsi"/>
            <w:noProof/>
          </w:rPr>
          <w:tab/>
        </w:r>
        <w:r w:rsidR="003A09BC" w:rsidRPr="00AE72BF">
          <w:rPr>
            <w:rStyle w:val="Hyperlink"/>
            <w:rFonts w:cs="Times New Roman"/>
            <w:noProof/>
          </w:rPr>
          <w:t>Heatwaves: increasing persistence, frequency and magnitude</w:t>
        </w:r>
        <w:r w:rsidR="003A09BC">
          <w:rPr>
            <w:noProof/>
            <w:webHidden/>
          </w:rPr>
          <w:tab/>
        </w:r>
        <w:r w:rsidR="003A09BC">
          <w:rPr>
            <w:noProof/>
            <w:webHidden/>
          </w:rPr>
          <w:fldChar w:fldCharType="begin"/>
        </w:r>
        <w:r w:rsidR="003A09BC">
          <w:rPr>
            <w:noProof/>
            <w:webHidden/>
          </w:rPr>
          <w:instrText xml:space="preserve"> PAGEREF _Toc45391952 \h </w:instrText>
        </w:r>
        <w:r w:rsidR="003A09BC">
          <w:rPr>
            <w:noProof/>
            <w:webHidden/>
          </w:rPr>
        </w:r>
        <w:r w:rsidR="003A09BC">
          <w:rPr>
            <w:noProof/>
            <w:webHidden/>
          </w:rPr>
          <w:fldChar w:fldCharType="separate"/>
        </w:r>
        <w:r w:rsidR="000E063A">
          <w:rPr>
            <w:noProof/>
            <w:webHidden/>
          </w:rPr>
          <w:t>235</w:t>
        </w:r>
        <w:r w:rsidR="003A09BC">
          <w:rPr>
            <w:noProof/>
            <w:webHidden/>
          </w:rPr>
          <w:fldChar w:fldCharType="end"/>
        </w:r>
      </w:hyperlink>
    </w:p>
    <w:p w14:paraId="15752DED" w14:textId="1C5971F5" w:rsidR="003A09BC" w:rsidRDefault="00406F68">
      <w:pPr>
        <w:pStyle w:val="TableofFigures"/>
        <w:tabs>
          <w:tab w:val="right" w:pos="8495"/>
        </w:tabs>
        <w:rPr>
          <w:rFonts w:asciiTheme="minorHAnsi" w:hAnsiTheme="minorHAnsi"/>
          <w:noProof/>
        </w:rPr>
      </w:pPr>
      <w:hyperlink w:anchor="_Toc45391953" w:history="1">
        <w:r w:rsidR="003A09BC" w:rsidRPr="00AE72BF">
          <w:rPr>
            <w:rStyle w:val="Hyperlink"/>
            <w:noProof/>
          </w:rPr>
          <w:t>Table 78:</w:t>
        </w:r>
        <w:r w:rsidR="003A09BC">
          <w:rPr>
            <w:rFonts w:asciiTheme="minorHAnsi" w:hAnsiTheme="minorHAnsi"/>
            <w:noProof/>
          </w:rPr>
          <w:tab/>
        </w:r>
        <w:r w:rsidR="003A09BC" w:rsidRPr="00AE72BF">
          <w:rPr>
            <w:rStyle w:val="Hyperlink"/>
            <w:rFonts w:cs="Times New Roman"/>
            <w:noProof/>
          </w:rPr>
          <w:t>Increasing hail severity or frequency</w:t>
        </w:r>
        <w:r w:rsidR="003A09BC">
          <w:rPr>
            <w:noProof/>
            <w:webHidden/>
          </w:rPr>
          <w:tab/>
        </w:r>
        <w:r w:rsidR="003A09BC">
          <w:rPr>
            <w:noProof/>
            <w:webHidden/>
          </w:rPr>
          <w:fldChar w:fldCharType="begin"/>
        </w:r>
        <w:r w:rsidR="003A09BC">
          <w:rPr>
            <w:noProof/>
            <w:webHidden/>
          </w:rPr>
          <w:instrText xml:space="preserve"> PAGEREF _Toc45391953 \h </w:instrText>
        </w:r>
        <w:r w:rsidR="003A09BC">
          <w:rPr>
            <w:noProof/>
            <w:webHidden/>
          </w:rPr>
        </w:r>
        <w:r w:rsidR="003A09BC">
          <w:rPr>
            <w:noProof/>
            <w:webHidden/>
          </w:rPr>
          <w:fldChar w:fldCharType="separate"/>
        </w:r>
        <w:r w:rsidR="000E063A">
          <w:rPr>
            <w:noProof/>
            <w:webHidden/>
          </w:rPr>
          <w:t>236</w:t>
        </w:r>
        <w:r w:rsidR="003A09BC">
          <w:rPr>
            <w:noProof/>
            <w:webHidden/>
          </w:rPr>
          <w:fldChar w:fldCharType="end"/>
        </w:r>
      </w:hyperlink>
    </w:p>
    <w:p w14:paraId="4B6F91FF" w14:textId="6E63B999" w:rsidR="003A09BC" w:rsidRDefault="00406F68">
      <w:pPr>
        <w:pStyle w:val="TableofFigures"/>
        <w:tabs>
          <w:tab w:val="right" w:pos="8495"/>
        </w:tabs>
        <w:rPr>
          <w:rFonts w:asciiTheme="minorHAnsi" w:hAnsiTheme="minorHAnsi"/>
          <w:noProof/>
        </w:rPr>
      </w:pPr>
      <w:hyperlink w:anchor="_Toc45391954" w:history="1">
        <w:r w:rsidR="003A09BC" w:rsidRPr="00AE72BF">
          <w:rPr>
            <w:rStyle w:val="Hyperlink"/>
            <w:noProof/>
          </w:rPr>
          <w:t>Table 79:</w:t>
        </w:r>
        <w:r w:rsidR="003A09BC">
          <w:rPr>
            <w:rFonts w:asciiTheme="minorHAnsi" w:hAnsiTheme="minorHAnsi"/>
            <w:noProof/>
          </w:rPr>
          <w:tab/>
        </w:r>
        <w:r w:rsidR="003A09BC" w:rsidRPr="00AE72BF">
          <w:rPr>
            <w:rStyle w:val="Hyperlink"/>
            <w:rFonts w:cs="Times New Roman"/>
            <w:noProof/>
          </w:rPr>
          <w:t>Increasing fire-weather conditions: harsher, prolonged season</w:t>
        </w:r>
        <w:r w:rsidR="003A09BC">
          <w:rPr>
            <w:noProof/>
            <w:webHidden/>
          </w:rPr>
          <w:tab/>
        </w:r>
        <w:r w:rsidR="003A09BC">
          <w:rPr>
            <w:noProof/>
            <w:webHidden/>
          </w:rPr>
          <w:fldChar w:fldCharType="begin"/>
        </w:r>
        <w:r w:rsidR="003A09BC">
          <w:rPr>
            <w:noProof/>
            <w:webHidden/>
          </w:rPr>
          <w:instrText xml:space="preserve"> PAGEREF _Toc45391954 \h </w:instrText>
        </w:r>
        <w:r w:rsidR="003A09BC">
          <w:rPr>
            <w:noProof/>
            <w:webHidden/>
          </w:rPr>
        </w:r>
        <w:r w:rsidR="003A09BC">
          <w:rPr>
            <w:noProof/>
            <w:webHidden/>
          </w:rPr>
          <w:fldChar w:fldCharType="separate"/>
        </w:r>
        <w:r w:rsidR="000E063A">
          <w:rPr>
            <w:noProof/>
            <w:webHidden/>
          </w:rPr>
          <w:t>236</w:t>
        </w:r>
        <w:r w:rsidR="003A09BC">
          <w:rPr>
            <w:noProof/>
            <w:webHidden/>
          </w:rPr>
          <w:fldChar w:fldCharType="end"/>
        </w:r>
      </w:hyperlink>
    </w:p>
    <w:p w14:paraId="1240D21F" w14:textId="1EFF6E14" w:rsidR="003A09BC" w:rsidRDefault="00406F68">
      <w:pPr>
        <w:pStyle w:val="TableofFigures"/>
        <w:tabs>
          <w:tab w:val="right" w:pos="8495"/>
        </w:tabs>
        <w:rPr>
          <w:rFonts w:asciiTheme="minorHAnsi" w:hAnsiTheme="minorHAnsi"/>
          <w:noProof/>
        </w:rPr>
      </w:pPr>
      <w:hyperlink w:anchor="_Toc45391955" w:history="1">
        <w:r w:rsidR="003A09BC" w:rsidRPr="00AE72BF">
          <w:rPr>
            <w:rStyle w:val="Hyperlink"/>
            <w:noProof/>
          </w:rPr>
          <w:t>Table 80:</w:t>
        </w:r>
        <w:r w:rsidR="003A09BC">
          <w:rPr>
            <w:rFonts w:asciiTheme="minorHAnsi" w:hAnsiTheme="minorHAnsi"/>
            <w:noProof/>
          </w:rPr>
          <w:tab/>
        </w:r>
        <w:r w:rsidR="003A09BC" w:rsidRPr="00AE72BF">
          <w:rPr>
            <w:rStyle w:val="Hyperlink"/>
            <w:rFonts w:cs="Times New Roman"/>
            <w:noProof/>
          </w:rPr>
          <w:t>More and longer dry spells and drought</w:t>
        </w:r>
        <w:r w:rsidR="003A09BC">
          <w:rPr>
            <w:noProof/>
            <w:webHidden/>
          </w:rPr>
          <w:tab/>
        </w:r>
        <w:r w:rsidR="003A09BC">
          <w:rPr>
            <w:noProof/>
            <w:webHidden/>
          </w:rPr>
          <w:fldChar w:fldCharType="begin"/>
        </w:r>
        <w:r w:rsidR="003A09BC">
          <w:rPr>
            <w:noProof/>
            <w:webHidden/>
          </w:rPr>
          <w:instrText xml:space="preserve"> PAGEREF _Toc45391955 \h </w:instrText>
        </w:r>
        <w:r w:rsidR="003A09BC">
          <w:rPr>
            <w:noProof/>
            <w:webHidden/>
          </w:rPr>
        </w:r>
        <w:r w:rsidR="003A09BC">
          <w:rPr>
            <w:noProof/>
            <w:webHidden/>
          </w:rPr>
          <w:fldChar w:fldCharType="separate"/>
        </w:r>
        <w:r w:rsidR="000E063A">
          <w:rPr>
            <w:noProof/>
            <w:webHidden/>
          </w:rPr>
          <w:t>237</w:t>
        </w:r>
        <w:r w:rsidR="003A09BC">
          <w:rPr>
            <w:noProof/>
            <w:webHidden/>
          </w:rPr>
          <w:fldChar w:fldCharType="end"/>
        </w:r>
      </w:hyperlink>
    </w:p>
    <w:p w14:paraId="5BC9AF66" w14:textId="4143073E" w:rsidR="003A09BC" w:rsidRDefault="00406F68">
      <w:pPr>
        <w:pStyle w:val="TableofFigures"/>
        <w:tabs>
          <w:tab w:val="right" w:pos="8495"/>
        </w:tabs>
        <w:rPr>
          <w:rFonts w:asciiTheme="minorHAnsi" w:hAnsiTheme="minorHAnsi"/>
          <w:noProof/>
        </w:rPr>
      </w:pPr>
      <w:hyperlink w:anchor="_Toc45391956" w:history="1">
        <w:r w:rsidR="003A09BC" w:rsidRPr="00AE72BF">
          <w:rPr>
            <w:rStyle w:val="Hyperlink"/>
            <w:noProof/>
          </w:rPr>
          <w:t>Table 81:</w:t>
        </w:r>
        <w:r w:rsidR="003A09BC">
          <w:rPr>
            <w:rFonts w:asciiTheme="minorHAnsi" w:hAnsiTheme="minorHAnsi"/>
            <w:noProof/>
          </w:rPr>
          <w:tab/>
        </w:r>
        <w:r w:rsidR="003A09BC" w:rsidRPr="00AE72BF">
          <w:rPr>
            <w:rStyle w:val="Hyperlink"/>
            <w:rFonts w:cs="Times New Roman"/>
            <w:noProof/>
          </w:rPr>
          <w:t>Increased storminess and extreme winds/rainfall</w:t>
        </w:r>
        <w:r w:rsidR="003A09BC">
          <w:rPr>
            <w:noProof/>
            <w:webHidden/>
          </w:rPr>
          <w:tab/>
        </w:r>
        <w:r w:rsidR="003A09BC">
          <w:rPr>
            <w:noProof/>
            <w:webHidden/>
          </w:rPr>
          <w:fldChar w:fldCharType="begin"/>
        </w:r>
        <w:r w:rsidR="003A09BC">
          <w:rPr>
            <w:noProof/>
            <w:webHidden/>
          </w:rPr>
          <w:instrText xml:space="preserve"> PAGEREF _Toc45391956 \h </w:instrText>
        </w:r>
        <w:r w:rsidR="003A09BC">
          <w:rPr>
            <w:noProof/>
            <w:webHidden/>
          </w:rPr>
        </w:r>
        <w:r w:rsidR="003A09BC">
          <w:rPr>
            <w:noProof/>
            <w:webHidden/>
          </w:rPr>
          <w:fldChar w:fldCharType="separate"/>
        </w:r>
        <w:r w:rsidR="000E063A">
          <w:rPr>
            <w:noProof/>
            <w:webHidden/>
          </w:rPr>
          <w:t>238</w:t>
        </w:r>
        <w:r w:rsidR="003A09BC">
          <w:rPr>
            <w:noProof/>
            <w:webHidden/>
          </w:rPr>
          <w:fldChar w:fldCharType="end"/>
        </w:r>
      </w:hyperlink>
    </w:p>
    <w:p w14:paraId="635AC879" w14:textId="2C9FE799" w:rsidR="003A09BC" w:rsidRDefault="00406F68">
      <w:pPr>
        <w:pStyle w:val="TableofFigures"/>
        <w:tabs>
          <w:tab w:val="right" w:pos="8495"/>
        </w:tabs>
        <w:rPr>
          <w:rFonts w:asciiTheme="minorHAnsi" w:hAnsiTheme="minorHAnsi"/>
          <w:noProof/>
        </w:rPr>
      </w:pPr>
      <w:hyperlink w:anchor="_Toc45391957" w:history="1">
        <w:r w:rsidR="003A09BC" w:rsidRPr="00AE72BF">
          <w:rPr>
            <w:rStyle w:val="Hyperlink"/>
            <w:noProof/>
          </w:rPr>
          <w:t>Table 82:</w:t>
        </w:r>
        <w:r w:rsidR="003A09BC">
          <w:rPr>
            <w:rFonts w:asciiTheme="minorHAnsi" w:hAnsiTheme="minorHAnsi"/>
            <w:noProof/>
          </w:rPr>
          <w:tab/>
        </w:r>
        <w:r w:rsidR="003A09BC" w:rsidRPr="00AE72BF">
          <w:rPr>
            <w:rStyle w:val="Hyperlink"/>
            <w:rFonts w:cs="Times New Roman"/>
            <w:noProof/>
          </w:rPr>
          <w:t>Change in mean annual rainfall</w:t>
        </w:r>
        <w:r w:rsidR="003A09BC">
          <w:rPr>
            <w:noProof/>
            <w:webHidden/>
          </w:rPr>
          <w:tab/>
        </w:r>
        <w:r w:rsidR="003A09BC">
          <w:rPr>
            <w:noProof/>
            <w:webHidden/>
          </w:rPr>
          <w:fldChar w:fldCharType="begin"/>
        </w:r>
        <w:r w:rsidR="003A09BC">
          <w:rPr>
            <w:noProof/>
            <w:webHidden/>
          </w:rPr>
          <w:instrText xml:space="preserve"> PAGEREF _Toc45391957 \h </w:instrText>
        </w:r>
        <w:r w:rsidR="003A09BC">
          <w:rPr>
            <w:noProof/>
            <w:webHidden/>
          </w:rPr>
        </w:r>
        <w:r w:rsidR="003A09BC">
          <w:rPr>
            <w:noProof/>
            <w:webHidden/>
          </w:rPr>
          <w:fldChar w:fldCharType="separate"/>
        </w:r>
        <w:r w:rsidR="000E063A">
          <w:rPr>
            <w:noProof/>
            <w:webHidden/>
          </w:rPr>
          <w:t>239</w:t>
        </w:r>
        <w:r w:rsidR="003A09BC">
          <w:rPr>
            <w:noProof/>
            <w:webHidden/>
          </w:rPr>
          <w:fldChar w:fldCharType="end"/>
        </w:r>
      </w:hyperlink>
    </w:p>
    <w:p w14:paraId="2CC9C3CB" w14:textId="3616F268" w:rsidR="003A09BC" w:rsidRDefault="00406F68">
      <w:pPr>
        <w:pStyle w:val="TableofFigures"/>
        <w:tabs>
          <w:tab w:val="right" w:pos="8495"/>
        </w:tabs>
        <w:rPr>
          <w:rFonts w:asciiTheme="minorHAnsi" w:hAnsiTheme="minorHAnsi"/>
          <w:noProof/>
        </w:rPr>
      </w:pPr>
      <w:hyperlink w:anchor="_Toc45391958" w:history="1">
        <w:r w:rsidR="003A09BC" w:rsidRPr="00AE72BF">
          <w:rPr>
            <w:rStyle w:val="Hyperlink"/>
            <w:noProof/>
          </w:rPr>
          <w:t>Table 83:</w:t>
        </w:r>
        <w:r w:rsidR="003A09BC">
          <w:rPr>
            <w:rFonts w:asciiTheme="minorHAnsi" w:hAnsiTheme="minorHAnsi"/>
            <w:noProof/>
          </w:rPr>
          <w:tab/>
        </w:r>
        <w:r w:rsidR="003A09BC" w:rsidRPr="00AE72BF">
          <w:rPr>
            <w:rStyle w:val="Hyperlink"/>
            <w:rFonts w:cs="Times New Roman"/>
            <w:noProof/>
          </w:rPr>
          <w:t>Reducing frost, snow and ice cover</w:t>
        </w:r>
        <w:r w:rsidR="003A09BC">
          <w:rPr>
            <w:noProof/>
            <w:webHidden/>
          </w:rPr>
          <w:tab/>
        </w:r>
        <w:r w:rsidR="003A09BC">
          <w:rPr>
            <w:noProof/>
            <w:webHidden/>
          </w:rPr>
          <w:fldChar w:fldCharType="begin"/>
        </w:r>
        <w:r w:rsidR="003A09BC">
          <w:rPr>
            <w:noProof/>
            <w:webHidden/>
          </w:rPr>
          <w:instrText xml:space="preserve"> PAGEREF _Toc45391958 \h </w:instrText>
        </w:r>
        <w:r w:rsidR="003A09BC">
          <w:rPr>
            <w:noProof/>
            <w:webHidden/>
          </w:rPr>
        </w:r>
        <w:r w:rsidR="003A09BC">
          <w:rPr>
            <w:noProof/>
            <w:webHidden/>
          </w:rPr>
          <w:fldChar w:fldCharType="separate"/>
        </w:r>
        <w:r w:rsidR="000E063A">
          <w:rPr>
            <w:noProof/>
            <w:webHidden/>
          </w:rPr>
          <w:t>240</w:t>
        </w:r>
        <w:r w:rsidR="003A09BC">
          <w:rPr>
            <w:noProof/>
            <w:webHidden/>
          </w:rPr>
          <w:fldChar w:fldCharType="end"/>
        </w:r>
      </w:hyperlink>
    </w:p>
    <w:p w14:paraId="5369038F" w14:textId="24E2EBF3" w:rsidR="003A09BC" w:rsidRDefault="00406F68">
      <w:pPr>
        <w:pStyle w:val="TableofFigures"/>
        <w:tabs>
          <w:tab w:val="right" w:pos="8495"/>
        </w:tabs>
        <w:rPr>
          <w:rFonts w:asciiTheme="minorHAnsi" w:hAnsiTheme="minorHAnsi"/>
          <w:noProof/>
        </w:rPr>
      </w:pPr>
      <w:hyperlink w:anchor="_Toc45391959" w:history="1">
        <w:r w:rsidR="003A09BC" w:rsidRPr="00AE72BF">
          <w:rPr>
            <w:rStyle w:val="Hyperlink"/>
            <w:noProof/>
          </w:rPr>
          <w:t>Table 84:</w:t>
        </w:r>
        <w:r w:rsidR="003A09BC">
          <w:rPr>
            <w:rFonts w:asciiTheme="minorHAnsi" w:hAnsiTheme="minorHAnsi"/>
            <w:noProof/>
          </w:rPr>
          <w:tab/>
        </w:r>
        <w:r w:rsidR="003A09BC" w:rsidRPr="00AE72BF">
          <w:rPr>
            <w:rStyle w:val="Hyperlink"/>
            <w:rFonts w:cs="Times New Roman"/>
            <w:noProof/>
          </w:rPr>
          <w:t>River and flow changes in frequency and magnitude in rural and urban areas</w:t>
        </w:r>
        <w:r w:rsidR="003A09BC">
          <w:rPr>
            <w:noProof/>
            <w:webHidden/>
          </w:rPr>
          <w:tab/>
        </w:r>
        <w:r w:rsidR="003A09BC">
          <w:rPr>
            <w:noProof/>
            <w:webHidden/>
          </w:rPr>
          <w:fldChar w:fldCharType="begin"/>
        </w:r>
        <w:r w:rsidR="003A09BC">
          <w:rPr>
            <w:noProof/>
            <w:webHidden/>
          </w:rPr>
          <w:instrText xml:space="preserve"> PAGEREF _Toc45391959 \h </w:instrText>
        </w:r>
        <w:r w:rsidR="003A09BC">
          <w:rPr>
            <w:noProof/>
            <w:webHidden/>
          </w:rPr>
        </w:r>
        <w:r w:rsidR="003A09BC">
          <w:rPr>
            <w:noProof/>
            <w:webHidden/>
          </w:rPr>
          <w:fldChar w:fldCharType="separate"/>
        </w:r>
        <w:r w:rsidR="000E063A">
          <w:rPr>
            <w:noProof/>
            <w:webHidden/>
          </w:rPr>
          <w:t>241</w:t>
        </w:r>
        <w:r w:rsidR="003A09BC">
          <w:rPr>
            <w:noProof/>
            <w:webHidden/>
          </w:rPr>
          <w:fldChar w:fldCharType="end"/>
        </w:r>
      </w:hyperlink>
    </w:p>
    <w:p w14:paraId="7EBA635B" w14:textId="1E794A6B" w:rsidR="003A09BC" w:rsidRDefault="00406F68">
      <w:pPr>
        <w:pStyle w:val="TableofFigures"/>
        <w:tabs>
          <w:tab w:val="right" w:pos="8495"/>
        </w:tabs>
        <w:rPr>
          <w:rFonts w:asciiTheme="minorHAnsi" w:hAnsiTheme="minorHAnsi"/>
          <w:noProof/>
        </w:rPr>
      </w:pPr>
      <w:hyperlink w:anchor="_Toc45391960" w:history="1">
        <w:r w:rsidR="003A09BC" w:rsidRPr="00AE72BF">
          <w:rPr>
            <w:rStyle w:val="Hyperlink"/>
            <w:noProof/>
          </w:rPr>
          <w:t>Table 85:</w:t>
        </w:r>
        <w:r w:rsidR="003A09BC">
          <w:rPr>
            <w:rFonts w:asciiTheme="minorHAnsi" w:hAnsiTheme="minorHAnsi"/>
            <w:noProof/>
          </w:rPr>
          <w:tab/>
        </w:r>
        <w:r w:rsidR="003A09BC" w:rsidRPr="00AE72BF">
          <w:rPr>
            <w:rStyle w:val="Hyperlink"/>
            <w:rFonts w:cs="Times New Roman"/>
            <w:noProof/>
          </w:rPr>
          <w:t>Coastal and estuarine flooding: increasing persistence, frequency and magnitude</w:t>
        </w:r>
        <w:r w:rsidR="003A09BC">
          <w:rPr>
            <w:noProof/>
            <w:webHidden/>
          </w:rPr>
          <w:tab/>
        </w:r>
        <w:r w:rsidR="003A09BC">
          <w:rPr>
            <w:noProof/>
            <w:webHidden/>
          </w:rPr>
          <w:fldChar w:fldCharType="begin"/>
        </w:r>
        <w:r w:rsidR="003A09BC">
          <w:rPr>
            <w:noProof/>
            <w:webHidden/>
          </w:rPr>
          <w:instrText xml:space="preserve"> PAGEREF _Toc45391960 \h </w:instrText>
        </w:r>
        <w:r w:rsidR="003A09BC">
          <w:rPr>
            <w:noProof/>
            <w:webHidden/>
          </w:rPr>
        </w:r>
        <w:r w:rsidR="003A09BC">
          <w:rPr>
            <w:noProof/>
            <w:webHidden/>
          </w:rPr>
          <w:fldChar w:fldCharType="separate"/>
        </w:r>
        <w:r w:rsidR="000E063A">
          <w:rPr>
            <w:noProof/>
            <w:webHidden/>
          </w:rPr>
          <w:t>242</w:t>
        </w:r>
        <w:r w:rsidR="003A09BC">
          <w:rPr>
            <w:noProof/>
            <w:webHidden/>
          </w:rPr>
          <w:fldChar w:fldCharType="end"/>
        </w:r>
      </w:hyperlink>
    </w:p>
    <w:p w14:paraId="4F82952A" w14:textId="6954F6B9" w:rsidR="003A09BC" w:rsidRDefault="00406F68">
      <w:pPr>
        <w:pStyle w:val="TableofFigures"/>
        <w:tabs>
          <w:tab w:val="right" w:pos="8495"/>
        </w:tabs>
        <w:rPr>
          <w:rFonts w:asciiTheme="minorHAnsi" w:hAnsiTheme="minorHAnsi"/>
          <w:noProof/>
        </w:rPr>
      </w:pPr>
      <w:hyperlink w:anchor="_Toc45391961" w:history="1">
        <w:r w:rsidR="003A09BC" w:rsidRPr="00AE72BF">
          <w:rPr>
            <w:rStyle w:val="Hyperlink"/>
            <w:noProof/>
          </w:rPr>
          <w:t>Table 86:</w:t>
        </w:r>
        <w:r w:rsidR="003A09BC">
          <w:rPr>
            <w:rFonts w:asciiTheme="minorHAnsi" w:hAnsiTheme="minorHAnsi"/>
            <w:noProof/>
          </w:rPr>
          <w:tab/>
        </w:r>
        <w:r w:rsidR="003A09BC" w:rsidRPr="00AE72BF">
          <w:rPr>
            <w:rStyle w:val="Hyperlink"/>
            <w:rFonts w:cs="Times New Roman"/>
            <w:noProof/>
          </w:rPr>
          <w:t>Sea-level rise and salinity stresses on brackish and aquifer systems and coastal lowland rivers</w:t>
        </w:r>
        <w:r w:rsidR="003A09BC">
          <w:rPr>
            <w:noProof/>
            <w:webHidden/>
          </w:rPr>
          <w:tab/>
        </w:r>
        <w:r w:rsidR="003A09BC">
          <w:rPr>
            <w:noProof/>
            <w:webHidden/>
          </w:rPr>
          <w:fldChar w:fldCharType="begin"/>
        </w:r>
        <w:r w:rsidR="003A09BC">
          <w:rPr>
            <w:noProof/>
            <w:webHidden/>
          </w:rPr>
          <w:instrText xml:space="preserve"> PAGEREF _Toc45391961 \h </w:instrText>
        </w:r>
        <w:r w:rsidR="003A09BC">
          <w:rPr>
            <w:noProof/>
            <w:webHidden/>
          </w:rPr>
        </w:r>
        <w:r w:rsidR="003A09BC">
          <w:rPr>
            <w:noProof/>
            <w:webHidden/>
          </w:rPr>
          <w:fldChar w:fldCharType="separate"/>
        </w:r>
        <w:r w:rsidR="000E063A">
          <w:rPr>
            <w:noProof/>
            <w:webHidden/>
          </w:rPr>
          <w:t>242</w:t>
        </w:r>
        <w:r w:rsidR="003A09BC">
          <w:rPr>
            <w:noProof/>
            <w:webHidden/>
          </w:rPr>
          <w:fldChar w:fldCharType="end"/>
        </w:r>
      </w:hyperlink>
    </w:p>
    <w:p w14:paraId="5FA156E1" w14:textId="79B13FD5" w:rsidR="003A09BC" w:rsidRDefault="00406F68">
      <w:pPr>
        <w:pStyle w:val="TableofFigures"/>
        <w:tabs>
          <w:tab w:val="right" w:pos="8495"/>
        </w:tabs>
        <w:rPr>
          <w:rFonts w:asciiTheme="minorHAnsi" w:hAnsiTheme="minorHAnsi"/>
          <w:noProof/>
        </w:rPr>
      </w:pPr>
      <w:hyperlink w:anchor="_Toc45391962" w:history="1">
        <w:r w:rsidR="003A09BC" w:rsidRPr="00AE72BF">
          <w:rPr>
            <w:rStyle w:val="Hyperlink"/>
            <w:noProof/>
          </w:rPr>
          <w:t>Table 87:</w:t>
        </w:r>
        <w:r w:rsidR="003A09BC">
          <w:rPr>
            <w:rFonts w:asciiTheme="minorHAnsi" w:hAnsiTheme="minorHAnsi"/>
            <w:noProof/>
          </w:rPr>
          <w:tab/>
        </w:r>
        <w:r w:rsidR="003A09BC" w:rsidRPr="00AE72BF">
          <w:rPr>
            <w:rStyle w:val="Hyperlink"/>
            <w:rFonts w:cs="Times New Roman"/>
            <w:noProof/>
          </w:rPr>
          <w:t>Increasing coastal erosion: cliffs and beaches</w:t>
        </w:r>
        <w:r w:rsidR="003A09BC">
          <w:rPr>
            <w:noProof/>
            <w:webHidden/>
          </w:rPr>
          <w:tab/>
        </w:r>
        <w:r w:rsidR="003A09BC">
          <w:rPr>
            <w:noProof/>
            <w:webHidden/>
          </w:rPr>
          <w:fldChar w:fldCharType="begin"/>
        </w:r>
        <w:r w:rsidR="003A09BC">
          <w:rPr>
            <w:noProof/>
            <w:webHidden/>
          </w:rPr>
          <w:instrText xml:space="preserve"> PAGEREF _Toc45391962 \h </w:instrText>
        </w:r>
        <w:r w:rsidR="003A09BC">
          <w:rPr>
            <w:noProof/>
            <w:webHidden/>
          </w:rPr>
        </w:r>
        <w:r w:rsidR="003A09BC">
          <w:rPr>
            <w:noProof/>
            <w:webHidden/>
          </w:rPr>
          <w:fldChar w:fldCharType="separate"/>
        </w:r>
        <w:r w:rsidR="000E063A">
          <w:rPr>
            <w:noProof/>
            <w:webHidden/>
          </w:rPr>
          <w:t>243</w:t>
        </w:r>
        <w:r w:rsidR="003A09BC">
          <w:rPr>
            <w:noProof/>
            <w:webHidden/>
          </w:rPr>
          <w:fldChar w:fldCharType="end"/>
        </w:r>
      </w:hyperlink>
    </w:p>
    <w:p w14:paraId="4B8EE1C9" w14:textId="0EA4F4A3" w:rsidR="003A09BC" w:rsidRDefault="00406F68">
      <w:pPr>
        <w:pStyle w:val="TableofFigures"/>
        <w:tabs>
          <w:tab w:val="right" w:pos="8495"/>
        </w:tabs>
        <w:rPr>
          <w:rFonts w:asciiTheme="minorHAnsi" w:hAnsiTheme="minorHAnsi"/>
          <w:noProof/>
        </w:rPr>
      </w:pPr>
      <w:hyperlink w:anchor="_Toc45391963" w:history="1">
        <w:r w:rsidR="003A09BC" w:rsidRPr="00AE72BF">
          <w:rPr>
            <w:rStyle w:val="Hyperlink"/>
            <w:noProof/>
          </w:rPr>
          <w:t>Table 88:</w:t>
        </w:r>
        <w:r w:rsidR="003A09BC">
          <w:rPr>
            <w:rFonts w:asciiTheme="minorHAnsi" w:hAnsiTheme="minorHAnsi"/>
            <w:noProof/>
          </w:rPr>
          <w:tab/>
        </w:r>
        <w:r w:rsidR="003A09BC" w:rsidRPr="00AE72BF">
          <w:rPr>
            <w:rStyle w:val="Hyperlink"/>
            <w:rFonts w:cs="Times New Roman"/>
            <w:noProof/>
          </w:rPr>
          <w:t>Increasing landslides and soil erosion</w:t>
        </w:r>
        <w:r w:rsidR="003A09BC">
          <w:rPr>
            <w:noProof/>
            <w:webHidden/>
          </w:rPr>
          <w:tab/>
        </w:r>
        <w:r w:rsidR="003A09BC">
          <w:rPr>
            <w:noProof/>
            <w:webHidden/>
          </w:rPr>
          <w:fldChar w:fldCharType="begin"/>
        </w:r>
        <w:r w:rsidR="003A09BC">
          <w:rPr>
            <w:noProof/>
            <w:webHidden/>
          </w:rPr>
          <w:instrText xml:space="preserve"> PAGEREF _Toc45391963 \h </w:instrText>
        </w:r>
        <w:r w:rsidR="003A09BC">
          <w:rPr>
            <w:noProof/>
            <w:webHidden/>
          </w:rPr>
        </w:r>
        <w:r w:rsidR="003A09BC">
          <w:rPr>
            <w:noProof/>
            <w:webHidden/>
          </w:rPr>
          <w:fldChar w:fldCharType="separate"/>
        </w:r>
        <w:r w:rsidR="000E063A">
          <w:rPr>
            <w:noProof/>
            <w:webHidden/>
          </w:rPr>
          <w:t>243</w:t>
        </w:r>
        <w:r w:rsidR="003A09BC">
          <w:rPr>
            <w:noProof/>
            <w:webHidden/>
          </w:rPr>
          <w:fldChar w:fldCharType="end"/>
        </w:r>
      </w:hyperlink>
    </w:p>
    <w:p w14:paraId="4378B303" w14:textId="4EEEA1C1" w:rsidR="003A09BC" w:rsidRDefault="00406F68">
      <w:pPr>
        <w:pStyle w:val="TableofFigures"/>
        <w:tabs>
          <w:tab w:val="right" w:pos="8495"/>
        </w:tabs>
        <w:rPr>
          <w:rFonts w:asciiTheme="minorHAnsi" w:hAnsiTheme="minorHAnsi"/>
          <w:noProof/>
        </w:rPr>
      </w:pPr>
      <w:hyperlink w:anchor="_Toc45391964" w:history="1">
        <w:r w:rsidR="003A09BC" w:rsidRPr="00AE72BF">
          <w:rPr>
            <w:rStyle w:val="Hyperlink"/>
            <w:noProof/>
          </w:rPr>
          <w:t>Table 89:</w:t>
        </w:r>
        <w:r w:rsidR="003A09BC">
          <w:rPr>
            <w:rFonts w:asciiTheme="minorHAnsi" w:hAnsiTheme="minorHAnsi"/>
            <w:noProof/>
          </w:rPr>
          <w:tab/>
        </w:r>
        <w:r w:rsidR="003A09BC" w:rsidRPr="00AE72BF">
          <w:rPr>
            <w:rStyle w:val="Hyperlink"/>
            <w:rFonts w:cs="Times New Roman"/>
            <w:noProof/>
          </w:rPr>
          <w:t>Marine heatwaves: more persistent high summer sea temperatures</w:t>
        </w:r>
        <w:r w:rsidR="003A09BC">
          <w:rPr>
            <w:noProof/>
            <w:webHidden/>
          </w:rPr>
          <w:tab/>
        </w:r>
        <w:r w:rsidR="003A09BC">
          <w:rPr>
            <w:noProof/>
            <w:webHidden/>
          </w:rPr>
          <w:fldChar w:fldCharType="begin"/>
        </w:r>
        <w:r w:rsidR="003A09BC">
          <w:rPr>
            <w:noProof/>
            <w:webHidden/>
          </w:rPr>
          <w:instrText xml:space="preserve"> PAGEREF _Toc45391964 \h </w:instrText>
        </w:r>
        <w:r w:rsidR="003A09BC">
          <w:rPr>
            <w:noProof/>
            <w:webHidden/>
          </w:rPr>
        </w:r>
        <w:r w:rsidR="003A09BC">
          <w:rPr>
            <w:noProof/>
            <w:webHidden/>
          </w:rPr>
          <w:fldChar w:fldCharType="separate"/>
        </w:r>
        <w:r w:rsidR="000E063A">
          <w:rPr>
            <w:noProof/>
            <w:webHidden/>
          </w:rPr>
          <w:t>244</w:t>
        </w:r>
        <w:r w:rsidR="003A09BC">
          <w:rPr>
            <w:noProof/>
            <w:webHidden/>
          </w:rPr>
          <w:fldChar w:fldCharType="end"/>
        </w:r>
      </w:hyperlink>
    </w:p>
    <w:p w14:paraId="08784F83" w14:textId="74B81B13" w:rsidR="003A09BC" w:rsidRDefault="00406F68">
      <w:pPr>
        <w:pStyle w:val="TableofFigures"/>
        <w:tabs>
          <w:tab w:val="right" w:pos="8495"/>
        </w:tabs>
        <w:rPr>
          <w:rFonts w:asciiTheme="minorHAnsi" w:hAnsiTheme="minorHAnsi"/>
          <w:noProof/>
        </w:rPr>
      </w:pPr>
      <w:hyperlink w:anchor="_Toc45391965" w:history="1">
        <w:r w:rsidR="003A09BC" w:rsidRPr="00AE72BF">
          <w:rPr>
            <w:rStyle w:val="Hyperlink"/>
            <w:noProof/>
          </w:rPr>
          <w:t>Table 90:</w:t>
        </w:r>
        <w:r w:rsidR="003A09BC">
          <w:rPr>
            <w:rFonts w:asciiTheme="minorHAnsi" w:hAnsiTheme="minorHAnsi"/>
            <w:noProof/>
          </w:rPr>
          <w:tab/>
        </w:r>
        <w:r w:rsidR="003A09BC" w:rsidRPr="00AE72BF">
          <w:rPr>
            <w:rStyle w:val="Hyperlink"/>
            <w:rFonts w:cs="Times New Roman"/>
            <w:noProof/>
          </w:rPr>
          <w:t>Ocean chemistry changes: nutrient cycling and pH changes</w:t>
        </w:r>
        <w:r w:rsidR="003A09BC">
          <w:rPr>
            <w:noProof/>
            <w:webHidden/>
          </w:rPr>
          <w:tab/>
        </w:r>
        <w:r w:rsidR="003A09BC">
          <w:rPr>
            <w:noProof/>
            <w:webHidden/>
          </w:rPr>
          <w:fldChar w:fldCharType="begin"/>
        </w:r>
        <w:r w:rsidR="003A09BC">
          <w:rPr>
            <w:noProof/>
            <w:webHidden/>
          </w:rPr>
          <w:instrText xml:space="preserve"> PAGEREF _Toc45391965 \h </w:instrText>
        </w:r>
        <w:r w:rsidR="003A09BC">
          <w:rPr>
            <w:noProof/>
            <w:webHidden/>
          </w:rPr>
        </w:r>
        <w:r w:rsidR="003A09BC">
          <w:rPr>
            <w:noProof/>
            <w:webHidden/>
          </w:rPr>
          <w:fldChar w:fldCharType="separate"/>
        </w:r>
        <w:r w:rsidR="000E063A">
          <w:rPr>
            <w:noProof/>
            <w:webHidden/>
          </w:rPr>
          <w:t>244</w:t>
        </w:r>
        <w:r w:rsidR="003A09BC">
          <w:rPr>
            <w:noProof/>
            <w:webHidden/>
          </w:rPr>
          <w:fldChar w:fldCharType="end"/>
        </w:r>
      </w:hyperlink>
    </w:p>
    <w:p w14:paraId="0A8F0AC4" w14:textId="7BF5AEA0" w:rsidR="003A09BC" w:rsidRDefault="00406F68">
      <w:pPr>
        <w:pStyle w:val="TableofFigures"/>
        <w:tabs>
          <w:tab w:val="right" w:pos="8495"/>
        </w:tabs>
        <w:rPr>
          <w:rFonts w:asciiTheme="minorHAnsi" w:hAnsiTheme="minorHAnsi"/>
          <w:noProof/>
        </w:rPr>
      </w:pPr>
      <w:hyperlink w:anchor="_Toc45391966" w:history="1">
        <w:r w:rsidR="003A09BC" w:rsidRPr="00AE72BF">
          <w:rPr>
            <w:rStyle w:val="Hyperlink"/>
            <w:noProof/>
          </w:rPr>
          <w:t>Table 91:</w:t>
        </w:r>
        <w:r w:rsidR="003A09BC">
          <w:rPr>
            <w:rFonts w:asciiTheme="minorHAnsi" w:hAnsiTheme="minorHAnsi"/>
            <w:noProof/>
          </w:rPr>
          <w:tab/>
        </w:r>
        <w:r w:rsidR="003A09BC" w:rsidRPr="00AE72BF">
          <w:rPr>
            <w:rStyle w:val="Hyperlink"/>
            <w:rFonts w:cs="Times New Roman"/>
            <w:noProof/>
          </w:rPr>
          <w:t>International influences from climate change and greenhouse gas mitigation preferences</w:t>
        </w:r>
        <w:r w:rsidR="003A09BC">
          <w:rPr>
            <w:noProof/>
            <w:webHidden/>
          </w:rPr>
          <w:tab/>
        </w:r>
        <w:r w:rsidR="003A09BC">
          <w:rPr>
            <w:noProof/>
            <w:webHidden/>
          </w:rPr>
          <w:fldChar w:fldCharType="begin"/>
        </w:r>
        <w:r w:rsidR="003A09BC">
          <w:rPr>
            <w:noProof/>
            <w:webHidden/>
          </w:rPr>
          <w:instrText xml:space="preserve"> PAGEREF _Toc45391966 \h </w:instrText>
        </w:r>
        <w:r w:rsidR="003A09BC">
          <w:rPr>
            <w:noProof/>
            <w:webHidden/>
          </w:rPr>
        </w:r>
        <w:r w:rsidR="003A09BC">
          <w:rPr>
            <w:noProof/>
            <w:webHidden/>
          </w:rPr>
          <w:fldChar w:fldCharType="separate"/>
        </w:r>
        <w:r w:rsidR="000E063A">
          <w:rPr>
            <w:noProof/>
            <w:webHidden/>
          </w:rPr>
          <w:t>245</w:t>
        </w:r>
        <w:r w:rsidR="003A09BC">
          <w:rPr>
            <w:noProof/>
            <w:webHidden/>
          </w:rPr>
          <w:fldChar w:fldCharType="end"/>
        </w:r>
      </w:hyperlink>
    </w:p>
    <w:p w14:paraId="4E6934B7" w14:textId="60A814AA" w:rsidR="00532334" w:rsidRPr="006B77BB" w:rsidRDefault="00B631CB" w:rsidP="00180947">
      <w:pPr>
        <w:pStyle w:val="TableofFigures"/>
        <w:tabs>
          <w:tab w:val="right" w:pos="8495"/>
        </w:tabs>
      </w:pPr>
      <w:r>
        <w:fldChar w:fldCharType="end"/>
      </w:r>
    </w:p>
    <w:p w14:paraId="35182A78" w14:textId="77777777" w:rsidR="00532334" w:rsidRPr="006B77BB" w:rsidRDefault="00B51610" w:rsidP="00180947">
      <w:pPr>
        <w:pStyle w:val="Heading"/>
        <w:spacing w:before="360" w:after="240"/>
      </w:pPr>
      <w:r w:rsidRPr="006B77BB">
        <w:t>Figure</w:t>
      </w:r>
      <w:r w:rsidR="00532334" w:rsidRPr="006B77BB">
        <w:t>s</w:t>
      </w:r>
    </w:p>
    <w:p w14:paraId="58E3F305" w14:textId="78931FC7" w:rsidR="003A09BC" w:rsidRDefault="004943C2">
      <w:pPr>
        <w:pStyle w:val="TableofFigures"/>
        <w:tabs>
          <w:tab w:val="right" w:pos="8495"/>
        </w:tabs>
        <w:rPr>
          <w:rFonts w:asciiTheme="minorHAnsi" w:hAnsiTheme="minorHAnsi"/>
          <w:noProof/>
        </w:rPr>
      </w:pPr>
      <w:r w:rsidRPr="006B77BB">
        <w:fldChar w:fldCharType="begin"/>
      </w:r>
      <w:r w:rsidRPr="006B77BB">
        <w:instrText xml:space="preserve"> TOC \h \z \t "Figure heading" \c </w:instrText>
      </w:r>
      <w:r w:rsidRPr="006B77BB">
        <w:fldChar w:fldCharType="separate"/>
      </w:r>
      <w:hyperlink w:anchor="_Toc45391967" w:history="1">
        <w:r w:rsidR="003A09BC" w:rsidRPr="00035C96">
          <w:rPr>
            <w:rStyle w:val="Hyperlink"/>
            <w:noProof/>
          </w:rPr>
          <w:t>Figure 1:</w:t>
        </w:r>
        <w:r w:rsidR="003A09BC">
          <w:rPr>
            <w:rFonts w:asciiTheme="minorHAnsi" w:hAnsiTheme="minorHAnsi"/>
            <w:noProof/>
          </w:rPr>
          <w:tab/>
        </w:r>
        <w:r w:rsidR="003A09BC" w:rsidRPr="00035C96">
          <w:rPr>
            <w:rStyle w:val="Hyperlink"/>
            <w:noProof/>
          </w:rPr>
          <w:t>Adaptation urgency in the NCCRA</w:t>
        </w:r>
        <w:r w:rsidR="003A09BC">
          <w:rPr>
            <w:noProof/>
            <w:webHidden/>
          </w:rPr>
          <w:tab/>
        </w:r>
        <w:r w:rsidR="003A09BC">
          <w:rPr>
            <w:noProof/>
            <w:webHidden/>
          </w:rPr>
          <w:fldChar w:fldCharType="begin"/>
        </w:r>
        <w:r w:rsidR="003A09BC">
          <w:rPr>
            <w:noProof/>
            <w:webHidden/>
          </w:rPr>
          <w:instrText xml:space="preserve"> PAGEREF _Toc45391967 \h </w:instrText>
        </w:r>
        <w:r w:rsidR="003A09BC">
          <w:rPr>
            <w:noProof/>
            <w:webHidden/>
          </w:rPr>
        </w:r>
        <w:r w:rsidR="003A09BC">
          <w:rPr>
            <w:noProof/>
            <w:webHidden/>
          </w:rPr>
          <w:fldChar w:fldCharType="separate"/>
        </w:r>
        <w:r w:rsidR="000E063A">
          <w:rPr>
            <w:noProof/>
            <w:webHidden/>
          </w:rPr>
          <w:t>17</w:t>
        </w:r>
        <w:r w:rsidR="003A09BC">
          <w:rPr>
            <w:noProof/>
            <w:webHidden/>
          </w:rPr>
          <w:fldChar w:fldCharType="end"/>
        </w:r>
      </w:hyperlink>
    </w:p>
    <w:p w14:paraId="3BEEDF62" w14:textId="3FEA1354" w:rsidR="003A09BC" w:rsidRDefault="00406F68">
      <w:pPr>
        <w:pStyle w:val="TableofFigures"/>
        <w:tabs>
          <w:tab w:val="right" w:pos="8495"/>
        </w:tabs>
        <w:rPr>
          <w:rFonts w:asciiTheme="minorHAnsi" w:hAnsiTheme="minorHAnsi"/>
          <w:noProof/>
        </w:rPr>
      </w:pPr>
      <w:hyperlink w:anchor="_Toc45391968" w:history="1">
        <w:r w:rsidR="003A09BC" w:rsidRPr="00035C96">
          <w:rPr>
            <w:rStyle w:val="Hyperlink"/>
            <w:noProof/>
          </w:rPr>
          <w:t>Figure 2:</w:t>
        </w:r>
        <w:r w:rsidR="003A09BC">
          <w:rPr>
            <w:rFonts w:asciiTheme="minorHAnsi" w:hAnsiTheme="minorHAnsi"/>
            <w:noProof/>
          </w:rPr>
          <w:tab/>
        </w:r>
        <w:r w:rsidR="003A09BC" w:rsidRPr="00035C96">
          <w:rPr>
            <w:rStyle w:val="Hyperlink"/>
            <w:noProof/>
          </w:rPr>
          <w:t>Global average surface temperature change from 2006 to 2100, as determined by multi-model simulations relative to 1986–2005</w:t>
        </w:r>
        <w:r w:rsidR="003A09BC">
          <w:rPr>
            <w:noProof/>
            <w:webHidden/>
          </w:rPr>
          <w:tab/>
        </w:r>
        <w:r w:rsidR="003A09BC">
          <w:rPr>
            <w:noProof/>
            <w:webHidden/>
          </w:rPr>
          <w:fldChar w:fldCharType="begin"/>
        </w:r>
        <w:r w:rsidR="003A09BC">
          <w:rPr>
            <w:noProof/>
            <w:webHidden/>
          </w:rPr>
          <w:instrText xml:space="preserve"> PAGEREF _Toc45391968 \h </w:instrText>
        </w:r>
        <w:r w:rsidR="003A09BC">
          <w:rPr>
            <w:noProof/>
            <w:webHidden/>
          </w:rPr>
        </w:r>
        <w:r w:rsidR="003A09BC">
          <w:rPr>
            <w:noProof/>
            <w:webHidden/>
          </w:rPr>
          <w:fldChar w:fldCharType="separate"/>
        </w:r>
        <w:r w:rsidR="000E063A">
          <w:rPr>
            <w:noProof/>
            <w:webHidden/>
          </w:rPr>
          <w:t>20</w:t>
        </w:r>
        <w:r w:rsidR="003A09BC">
          <w:rPr>
            <w:noProof/>
            <w:webHidden/>
          </w:rPr>
          <w:fldChar w:fldCharType="end"/>
        </w:r>
      </w:hyperlink>
    </w:p>
    <w:p w14:paraId="55FC80E7" w14:textId="65DC2ED3" w:rsidR="003A09BC" w:rsidRDefault="00406F68">
      <w:pPr>
        <w:pStyle w:val="TableofFigures"/>
        <w:tabs>
          <w:tab w:val="right" w:pos="8495"/>
        </w:tabs>
        <w:rPr>
          <w:rFonts w:asciiTheme="minorHAnsi" w:hAnsiTheme="minorHAnsi"/>
          <w:noProof/>
        </w:rPr>
      </w:pPr>
      <w:hyperlink w:anchor="_Toc45391969" w:history="1">
        <w:r w:rsidR="003A09BC" w:rsidRPr="00035C96">
          <w:rPr>
            <w:rStyle w:val="Hyperlink"/>
            <w:noProof/>
          </w:rPr>
          <w:t>Figure 3:</w:t>
        </w:r>
        <w:r w:rsidR="003A09BC">
          <w:rPr>
            <w:rFonts w:asciiTheme="minorHAnsi" w:hAnsiTheme="minorHAnsi"/>
            <w:noProof/>
          </w:rPr>
          <w:tab/>
        </w:r>
        <w:r w:rsidR="003A09BC" w:rsidRPr="00035C96">
          <w:rPr>
            <w:rStyle w:val="Hyperlink"/>
            <w:noProof/>
          </w:rPr>
          <w:t>Four sea-level rise (SLR) projections for New Zealand until 2150 from the Ministry for the Environment coastal guidance (Ministry for the Environment, 2017b) and the annual mean sea level series to 2018 from five tide gauges in New Zealand (Stats NZ, 2019a)</w:t>
        </w:r>
        <w:r w:rsidR="003A09BC">
          <w:rPr>
            <w:noProof/>
            <w:webHidden/>
          </w:rPr>
          <w:tab/>
        </w:r>
        <w:r w:rsidR="003A09BC">
          <w:rPr>
            <w:noProof/>
            <w:webHidden/>
          </w:rPr>
          <w:fldChar w:fldCharType="begin"/>
        </w:r>
        <w:r w:rsidR="003A09BC">
          <w:rPr>
            <w:noProof/>
            <w:webHidden/>
          </w:rPr>
          <w:instrText xml:space="preserve"> PAGEREF _Toc45391969 \h </w:instrText>
        </w:r>
        <w:r w:rsidR="003A09BC">
          <w:rPr>
            <w:noProof/>
            <w:webHidden/>
          </w:rPr>
        </w:r>
        <w:r w:rsidR="003A09BC">
          <w:rPr>
            <w:noProof/>
            <w:webHidden/>
          </w:rPr>
          <w:fldChar w:fldCharType="separate"/>
        </w:r>
        <w:r w:rsidR="000E063A">
          <w:rPr>
            <w:noProof/>
            <w:webHidden/>
          </w:rPr>
          <w:t>20</w:t>
        </w:r>
        <w:r w:rsidR="003A09BC">
          <w:rPr>
            <w:noProof/>
            <w:webHidden/>
          </w:rPr>
          <w:fldChar w:fldCharType="end"/>
        </w:r>
      </w:hyperlink>
    </w:p>
    <w:p w14:paraId="52E9F0A3" w14:textId="6F4939CB" w:rsidR="003A09BC" w:rsidRDefault="00406F68">
      <w:pPr>
        <w:pStyle w:val="TableofFigures"/>
        <w:tabs>
          <w:tab w:val="right" w:pos="8495"/>
        </w:tabs>
        <w:rPr>
          <w:rFonts w:asciiTheme="minorHAnsi" w:hAnsiTheme="minorHAnsi"/>
          <w:noProof/>
        </w:rPr>
      </w:pPr>
      <w:hyperlink w:anchor="_Toc45391970" w:history="1">
        <w:r w:rsidR="003A09BC" w:rsidRPr="00035C96">
          <w:rPr>
            <w:rStyle w:val="Hyperlink"/>
            <w:noProof/>
          </w:rPr>
          <w:t>Figure 4:</w:t>
        </w:r>
        <w:r w:rsidR="003A09BC">
          <w:rPr>
            <w:rFonts w:asciiTheme="minorHAnsi" w:hAnsiTheme="minorHAnsi"/>
            <w:noProof/>
          </w:rPr>
          <w:tab/>
        </w:r>
        <w:r w:rsidR="003A09BC" w:rsidRPr="00035C96">
          <w:rPr>
            <w:rStyle w:val="Hyperlink"/>
            <w:noProof/>
          </w:rPr>
          <w:t xml:space="preserve">Change in annual mean temperatures  1995–2090 under RCP8.5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70 \h </w:instrText>
        </w:r>
        <w:r w:rsidR="003A09BC">
          <w:rPr>
            <w:noProof/>
            <w:webHidden/>
          </w:rPr>
        </w:r>
        <w:r w:rsidR="003A09BC">
          <w:rPr>
            <w:noProof/>
            <w:webHidden/>
          </w:rPr>
          <w:fldChar w:fldCharType="separate"/>
        </w:r>
        <w:r w:rsidR="000E063A">
          <w:rPr>
            <w:noProof/>
            <w:webHidden/>
          </w:rPr>
          <w:t>23</w:t>
        </w:r>
        <w:r w:rsidR="003A09BC">
          <w:rPr>
            <w:noProof/>
            <w:webHidden/>
          </w:rPr>
          <w:fldChar w:fldCharType="end"/>
        </w:r>
      </w:hyperlink>
    </w:p>
    <w:p w14:paraId="73C18B6E" w14:textId="625D7CBE" w:rsidR="003A09BC" w:rsidRDefault="00406F68">
      <w:pPr>
        <w:pStyle w:val="TableofFigures"/>
        <w:tabs>
          <w:tab w:val="right" w:pos="8495"/>
        </w:tabs>
        <w:rPr>
          <w:rFonts w:asciiTheme="minorHAnsi" w:hAnsiTheme="minorHAnsi"/>
          <w:noProof/>
        </w:rPr>
      </w:pPr>
      <w:hyperlink w:anchor="_Toc45391971" w:history="1">
        <w:r w:rsidR="003A09BC" w:rsidRPr="00035C96">
          <w:rPr>
            <w:rStyle w:val="Hyperlink"/>
            <w:noProof/>
          </w:rPr>
          <w:t>Figure 5:</w:t>
        </w:r>
        <w:r w:rsidR="003A09BC">
          <w:rPr>
            <w:rFonts w:asciiTheme="minorHAnsi" w:hAnsiTheme="minorHAnsi"/>
            <w:noProof/>
          </w:rPr>
          <w:tab/>
        </w:r>
        <w:r w:rsidR="003A09BC" w:rsidRPr="00035C96">
          <w:rPr>
            <w:rStyle w:val="Hyperlink"/>
            <w:noProof/>
          </w:rPr>
          <w:t xml:space="preserve">Change in number of hot days 1995–2090 under RCP8.5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71 \h </w:instrText>
        </w:r>
        <w:r w:rsidR="003A09BC">
          <w:rPr>
            <w:noProof/>
            <w:webHidden/>
          </w:rPr>
        </w:r>
        <w:r w:rsidR="003A09BC">
          <w:rPr>
            <w:noProof/>
            <w:webHidden/>
          </w:rPr>
          <w:fldChar w:fldCharType="separate"/>
        </w:r>
        <w:r w:rsidR="000E063A">
          <w:rPr>
            <w:noProof/>
            <w:webHidden/>
          </w:rPr>
          <w:t>24</w:t>
        </w:r>
        <w:r w:rsidR="003A09BC">
          <w:rPr>
            <w:noProof/>
            <w:webHidden/>
          </w:rPr>
          <w:fldChar w:fldCharType="end"/>
        </w:r>
      </w:hyperlink>
    </w:p>
    <w:p w14:paraId="630F0294" w14:textId="646AFB1D" w:rsidR="003A09BC" w:rsidRDefault="00406F68">
      <w:pPr>
        <w:pStyle w:val="TableofFigures"/>
        <w:tabs>
          <w:tab w:val="right" w:pos="8495"/>
        </w:tabs>
        <w:rPr>
          <w:rFonts w:asciiTheme="minorHAnsi" w:hAnsiTheme="minorHAnsi"/>
          <w:noProof/>
        </w:rPr>
      </w:pPr>
      <w:hyperlink w:anchor="_Toc45391972" w:history="1">
        <w:r w:rsidR="003A09BC" w:rsidRPr="00035C96">
          <w:rPr>
            <w:rStyle w:val="Hyperlink"/>
            <w:noProof/>
          </w:rPr>
          <w:t>Figure 6</w:t>
        </w:r>
        <w:r w:rsidR="003A09BC">
          <w:rPr>
            <w:rFonts w:asciiTheme="minorHAnsi" w:hAnsiTheme="minorHAnsi"/>
            <w:noProof/>
          </w:rPr>
          <w:tab/>
        </w:r>
        <w:r w:rsidR="003A09BC" w:rsidRPr="00035C96">
          <w:rPr>
            <w:rStyle w:val="Hyperlink"/>
            <w:noProof/>
          </w:rPr>
          <w:t xml:space="preserve">Change in number of cold days 1995–2090 under RCP8.5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72 \h </w:instrText>
        </w:r>
        <w:r w:rsidR="003A09BC">
          <w:rPr>
            <w:noProof/>
            <w:webHidden/>
          </w:rPr>
        </w:r>
        <w:r w:rsidR="003A09BC">
          <w:rPr>
            <w:noProof/>
            <w:webHidden/>
          </w:rPr>
          <w:fldChar w:fldCharType="separate"/>
        </w:r>
        <w:r w:rsidR="000E063A">
          <w:rPr>
            <w:noProof/>
            <w:webHidden/>
          </w:rPr>
          <w:t>25</w:t>
        </w:r>
        <w:r w:rsidR="003A09BC">
          <w:rPr>
            <w:noProof/>
            <w:webHidden/>
          </w:rPr>
          <w:fldChar w:fldCharType="end"/>
        </w:r>
      </w:hyperlink>
    </w:p>
    <w:p w14:paraId="51E2DF47" w14:textId="16B84A2E" w:rsidR="003A09BC" w:rsidRDefault="00406F68">
      <w:pPr>
        <w:pStyle w:val="TableofFigures"/>
        <w:tabs>
          <w:tab w:val="right" w:pos="8495"/>
        </w:tabs>
        <w:rPr>
          <w:rFonts w:asciiTheme="minorHAnsi" w:hAnsiTheme="minorHAnsi"/>
          <w:noProof/>
        </w:rPr>
      </w:pPr>
      <w:hyperlink w:anchor="_Toc45391973" w:history="1">
        <w:r w:rsidR="003A09BC" w:rsidRPr="00035C96">
          <w:rPr>
            <w:rStyle w:val="Hyperlink"/>
            <w:noProof/>
          </w:rPr>
          <w:t>Figure 7:</w:t>
        </w:r>
        <w:r w:rsidR="003A09BC">
          <w:rPr>
            <w:rFonts w:asciiTheme="minorHAnsi" w:hAnsiTheme="minorHAnsi"/>
            <w:noProof/>
          </w:rPr>
          <w:tab/>
        </w:r>
        <w:r w:rsidR="003A09BC" w:rsidRPr="00035C96">
          <w:rPr>
            <w:rStyle w:val="Hyperlink"/>
            <w:noProof/>
          </w:rPr>
          <w:t xml:space="preserve">Change in annual mean rainfall 1995–2090 under RCP8.5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73 \h </w:instrText>
        </w:r>
        <w:r w:rsidR="003A09BC">
          <w:rPr>
            <w:noProof/>
            <w:webHidden/>
          </w:rPr>
        </w:r>
        <w:r w:rsidR="003A09BC">
          <w:rPr>
            <w:noProof/>
            <w:webHidden/>
          </w:rPr>
          <w:fldChar w:fldCharType="separate"/>
        </w:r>
        <w:r w:rsidR="000E063A">
          <w:rPr>
            <w:noProof/>
            <w:webHidden/>
          </w:rPr>
          <w:t>27</w:t>
        </w:r>
        <w:r w:rsidR="003A09BC">
          <w:rPr>
            <w:noProof/>
            <w:webHidden/>
          </w:rPr>
          <w:fldChar w:fldCharType="end"/>
        </w:r>
      </w:hyperlink>
    </w:p>
    <w:p w14:paraId="079C75C5" w14:textId="7452DDE7" w:rsidR="003A09BC" w:rsidRDefault="00406F68">
      <w:pPr>
        <w:pStyle w:val="TableofFigures"/>
        <w:tabs>
          <w:tab w:val="right" w:pos="8495"/>
        </w:tabs>
        <w:rPr>
          <w:rFonts w:asciiTheme="minorHAnsi" w:hAnsiTheme="minorHAnsi"/>
          <w:noProof/>
        </w:rPr>
      </w:pPr>
      <w:hyperlink w:anchor="_Toc45391974" w:history="1">
        <w:r w:rsidR="003A09BC" w:rsidRPr="00035C96">
          <w:rPr>
            <w:rStyle w:val="Hyperlink"/>
            <w:noProof/>
          </w:rPr>
          <w:t>Figure 8:</w:t>
        </w:r>
        <w:r w:rsidR="003A09BC">
          <w:rPr>
            <w:rFonts w:asciiTheme="minorHAnsi" w:hAnsiTheme="minorHAnsi"/>
            <w:noProof/>
          </w:rPr>
          <w:tab/>
        </w:r>
        <w:r w:rsidR="003A09BC" w:rsidRPr="00035C96">
          <w:rPr>
            <w:rStyle w:val="Hyperlink"/>
            <w:noProof/>
          </w:rPr>
          <w:t>Projected changes in precipitation (%) for summer (Dec, Jan, Feb) (left) and winter (Jun, Jul, Aug) (right) for 2081–90 under RCP8.5 (NIWA, 2016a)</w:t>
        </w:r>
        <w:r w:rsidR="003A09BC">
          <w:rPr>
            <w:noProof/>
            <w:webHidden/>
          </w:rPr>
          <w:tab/>
        </w:r>
        <w:r w:rsidR="003A09BC">
          <w:rPr>
            <w:noProof/>
            <w:webHidden/>
          </w:rPr>
          <w:fldChar w:fldCharType="begin"/>
        </w:r>
        <w:r w:rsidR="003A09BC">
          <w:rPr>
            <w:noProof/>
            <w:webHidden/>
          </w:rPr>
          <w:instrText xml:space="preserve"> PAGEREF _Toc45391974 \h </w:instrText>
        </w:r>
        <w:r w:rsidR="003A09BC">
          <w:rPr>
            <w:noProof/>
            <w:webHidden/>
          </w:rPr>
        </w:r>
        <w:r w:rsidR="003A09BC">
          <w:rPr>
            <w:noProof/>
            <w:webHidden/>
          </w:rPr>
          <w:fldChar w:fldCharType="separate"/>
        </w:r>
        <w:r w:rsidR="000E063A">
          <w:rPr>
            <w:noProof/>
            <w:webHidden/>
          </w:rPr>
          <w:t>27</w:t>
        </w:r>
        <w:r w:rsidR="003A09BC">
          <w:rPr>
            <w:noProof/>
            <w:webHidden/>
          </w:rPr>
          <w:fldChar w:fldCharType="end"/>
        </w:r>
      </w:hyperlink>
    </w:p>
    <w:p w14:paraId="185ECB47" w14:textId="6DF9D0D2" w:rsidR="003A09BC" w:rsidRDefault="00406F68">
      <w:pPr>
        <w:pStyle w:val="TableofFigures"/>
        <w:tabs>
          <w:tab w:val="right" w:pos="8495"/>
        </w:tabs>
        <w:rPr>
          <w:rFonts w:asciiTheme="minorHAnsi" w:hAnsiTheme="minorHAnsi"/>
          <w:noProof/>
        </w:rPr>
      </w:pPr>
      <w:hyperlink w:anchor="_Toc45391975" w:history="1">
        <w:r w:rsidR="003A09BC" w:rsidRPr="00035C96">
          <w:rPr>
            <w:rStyle w:val="Hyperlink"/>
            <w:noProof/>
          </w:rPr>
          <w:t>Figure 9:</w:t>
        </w:r>
        <w:r w:rsidR="003A09BC">
          <w:rPr>
            <w:rFonts w:asciiTheme="minorHAnsi" w:hAnsiTheme="minorHAnsi"/>
            <w:noProof/>
          </w:rPr>
          <w:tab/>
        </w:r>
        <w:r w:rsidR="003A09BC" w:rsidRPr="00035C96">
          <w:rPr>
            <w:rStyle w:val="Hyperlink"/>
            <w:noProof/>
          </w:rPr>
          <w:t xml:space="preserve">Change in number of wet days (&gt;25 mm daily rainfall) 1995–2090 under RCP8.5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75 \h </w:instrText>
        </w:r>
        <w:r w:rsidR="003A09BC">
          <w:rPr>
            <w:noProof/>
            <w:webHidden/>
          </w:rPr>
        </w:r>
        <w:r w:rsidR="003A09BC">
          <w:rPr>
            <w:noProof/>
            <w:webHidden/>
          </w:rPr>
          <w:fldChar w:fldCharType="separate"/>
        </w:r>
        <w:r w:rsidR="000E063A">
          <w:rPr>
            <w:noProof/>
            <w:webHidden/>
          </w:rPr>
          <w:t>28</w:t>
        </w:r>
        <w:r w:rsidR="003A09BC">
          <w:rPr>
            <w:noProof/>
            <w:webHidden/>
          </w:rPr>
          <w:fldChar w:fldCharType="end"/>
        </w:r>
      </w:hyperlink>
    </w:p>
    <w:p w14:paraId="07A92BED" w14:textId="0C1EF7B3" w:rsidR="003A09BC" w:rsidRDefault="00406F68">
      <w:pPr>
        <w:pStyle w:val="TableofFigures"/>
        <w:tabs>
          <w:tab w:val="right" w:pos="8495"/>
        </w:tabs>
        <w:rPr>
          <w:rFonts w:asciiTheme="minorHAnsi" w:hAnsiTheme="minorHAnsi"/>
          <w:noProof/>
        </w:rPr>
      </w:pPr>
      <w:hyperlink w:anchor="_Toc45391976" w:history="1">
        <w:r w:rsidR="003A09BC" w:rsidRPr="00035C96">
          <w:rPr>
            <w:rStyle w:val="Hyperlink"/>
            <w:noProof/>
          </w:rPr>
          <w:t>Figure 10:</w:t>
        </w:r>
        <w:r w:rsidR="003A09BC">
          <w:rPr>
            <w:rFonts w:asciiTheme="minorHAnsi" w:hAnsiTheme="minorHAnsi"/>
            <w:noProof/>
          </w:rPr>
          <w:tab/>
        </w:r>
        <w:r w:rsidR="003A09BC" w:rsidRPr="00035C96">
          <w:rPr>
            <w:rStyle w:val="Hyperlink"/>
            <w:noProof/>
          </w:rPr>
          <w:t xml:space="preserve">Projected changes in extreme precipitation (99th percentile event) (%) 1995–2090 under RCP8.5 </w:t>
        </w:r>
        <w:r w:rsidR="003A09BC" w:rsidRPr="00035C96">
          <w:rPr>
            <w:rStyle w:val="Hyperlink"/>
            <w:rFonts w:cs="Arial"/>
            <w:noProof/>
          </w:rPr>
          <w:t>(Ministry for the Environment, 2018)</w:t>
        </w:r>
        <w:r w:rsidR="003A09BC">
          <w:rPr>
            <w:noProof/>
            <w:webHidden/>
          </w:rPr>
          <w:tab/>
        </w:r>
        <w:r w:rsidR="003A09BC">
          <w:rPr>
            <w:noProof/>
            <w:webHidden/>
          </w:rPr>
          <w:fldChar w:fldCharType="begin"/>
        </w:r>
        <w:r w:rsidR="003A09BC">
          <w:rPr>
            <w:noProof/>
            <w:webHidden/>
          </w:rPr>
          <w:instrText xml:space="preserve"> PAGEREF _Toc45391976 \h </w:instrText>
        </w:r>
        <w:r w:rsidR="003A09BC">
          <w:rPr>
            <w:noProof/>
            <w:webHidden/>
          </w:rPr>
        </w:r>
        <w:r w:rsidR="003A09BC">
          <w:rPr>
            <w:noProof/>
            <w:webHidden/>
          </w:rPr>
          <w:fldChar w:fldCharType="separate"/>
        </w:r>
        <w:r w:rsidR="000E063A">
          <w:rPr>
            <w:noProof/>
            <w:webHidden/>
          </w:rPr>
          <w:t>28</w:t>
        </w:r>
        <w:r w:rsidR="003A09BC">
          <w:rPr>
            <w:noProof/>
            <w:webHidden/>
          </w:rPr>
          <w:fldChar w:fldCharType="end"/>
        </w:r>
      </w:hyperlink>
    </w:p>
    <w:p w14:paraId="0006E15E" w14:textId="7F4FEBF0" w:rsidR="003A09BC" w:rsidRDefault="00406F68">
      <w:pPr>
        <w:pStyle w:val="TableofFigures"/>
        <w:tabs>
          <w:tab w:val="right" w:pos="8495"/>
        </w:tabs>
        <w:rPr>
          <w:rFonts w:asciiTheme="minorHAnsi" w:hAnsiTheme="minorHAnsi"/>
          <w:noProof/>
        </w:rPr>
      </w:pPr>
      <w:hyperlink w:anchor="_Toc45391977" w:history="1">
        <w:r w:rsidR="003A09BC" w:rsidRPr="00035C96">
          <w:rPr>
            <w:rStyle w:val="Hyperlink"/>
            <w:noProof/>
          </w:rPr>
          <w:t>Figure 11:</w:t>
        </w:r>
        <w:r w:rsidR="003A09BC">
          <w:rPr>
            <w:rFonts w:asciiTheme="minorHAnsi" w:hAnsiTheme="minorHAnsi"/>
            <w:noProof/>
          </w:rPr>
          <w:tab/>
        </w:r>
        <w:r w:rsidR="003A09BC" w:rsidRPr="00035C96">
          <w:rPr>
            <w:rStyle w:val="Hyperlink"/>
            <w:noProof/>
          </w:rPr>
          <w:t>Projected changes in strongest daily average wind speed per year (99th percentile speeds), 1995–2090, under RCP8.5</w:t>
        </w:r>
        <w:r w:rsidR="003A09BC">
          <w:rPr>
            <w:noProof/>
            <w:webHidden/>
          </w:rPr>
          <w:tab/>
        </w:r>
        <w:r w:rsidR="003A09BC">
          <w:rPr>
            <w:noProof/>
            <w:webHidden/>
          </w:rPr>
          <w:fldChar w:fldCharType="begin"/>
        </w:r>
        <w:r w:rsidR="003A09BC">
          <w:rPr>
            <w:noProof/>
            <w:webHidden/>
          </w:rPr>
          <w:instrText xml:space="preserve"> PAGEREF _Toc45391977 \h </w:instrText>
        </w:r>
        <w:r w:rsidR="003A09BC">
          <w:rPr>
            <w:noProof/>
            <w:webHidden/>
          </w:rPr>
        </w:r>
        <w:r w:rsidR="003A09BC">
          <w:rPr>
            <w:noProof/>
            <w:webHidden/>
          </w:rPr>
          <w:fldChar w:fldCharType="separate"/>
        </w:r>
        <w:r w:rsidR="000E063A">
          <w:rPr>
            <w:noProof/>
            <w:webHidden/>
          </w:rPr>
          <w:t>29</w:t>
        </w:r>
        <w:r w:rsidR="003A09BC">
          <w:rPr>
            <w:noProof/>
            <w:webHidden/>
          </w:rPr>
          <w:fldChar w:fldCharType="end"/>
        </w:r>
      </w:hyperlink>
    </w:p>
    <w:p w14:paraId="23008474" w14:textId="0BA2EDF2" w:rsidR="003A09BC" w:rsidRDefault="00406F68">
      <w:pPr>
        <w:pStyle w:val="TableofFigures"/>
        <w:tabs>
          <w:tab w:val="right" w:pos="8495"/>
        </w:tabs>
        <w:rPr>
          <w:rFonts w:asciiTheme="minorHAnsi" w:hAnsiTheme="minorHAnsi"/>
          <w:noProof/>
        </w:rPr>
      </w:pPr>
      <w:hyperlink w:anchor="_Toc45391978" w:history="1">
        <w:r w:rsidR="003A09BC" w:rsidRPr="00035C96">
          <w:rPr>
            <w:rStyle w:val="Hyperlink"/>
            <w:noProof/>
          </w:rPr>
          <w:t>Figure 12:</w:t>
        </w:r>
        <w:r w:rsidR="003A09BC">
          <w:rPr>
            <w:rFonts w:asciiTheme="minorHAnsi" w:hAnsiTheme="minorHAnsi"/>
            <w:noProof/>
          </w:rPr>
          <w:tab/>
        </w:r>
        <w:r w:rsidR="003A09BC" w:rsidRPr="00035C96">
          <w:rPr>
            <w:rStyle w:val="Hyperlink"/>
            <w:noProof/>
          </w:rPr>
          <w:t xml:space="preserve">Change in annual mean surface radiation  1995–2090 under RCP8.5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78 \h </w:instrText>
        </w:r>
        <w:r w:rsidR="003A09BC">
          <w:rPr>
            <w:noProof/>
            <w:webHidden/>
          </w:rPr>
        </w:r>
        <w:r w:rsidR="003A09BC">
          <w:rPr>
            <w:noProof/>
            <w:webHidden/>
          </w:rPr>
          <w:fldChar w:fldCharType="separate"/>
        </w:r>
        <w:r w:rsidR="000E063A">
          <w:rPr>
            <w:noProof/>
            <w:webHidden/>
          </w:rPr>
          <w:t>31</w:t>
        </w:r>
        <w:r w:rsidR="003A09BC">
          <w:rPr>
            <w:noProof/>
            <w:webHidden/>
          </w:rPr>
          <w:fldChar w:fldCharType="end"/>
        </w:r>
      </w:hyperlink>
    </w:p>
    <w:p w14:paraId="65E61D8C" w14:textId="7D275882" w:rsidR="003A09BC" w:rsidRDefault="00406F68">
      <w:pPr>
        <w:pStyle w:val="TableofFigures"/>
        <w:tabs>
          <w:tab w:val="right" w:pos="8495"/>
        </w:tabs>
        <w:rPr>
          <w:rFonts w:asciiTheme="minorHAnsi" w:hAnsiTheme="minorHAnsi"/>
          <w:noProof/>
        </w:rPr>
      </w:pPr>
      <w:hyperlink w:anchor="_Toc45391979" w:history="1">
        <w:r w:rsidR="003A09BC" w:rsidRPr="00035C96">
          <w:rPr>
            <w:rStyle w:val="Hyperlink"/>
            <w:noProof/>
          </w:rPr>
          <w:t>Figure 13:</w:t>
        </w:r>
        <w:r w:rsidR="003A09BC">
          <w:rPr>
            <w:rFonts w:asciiTheme="minorHAnsi" w:hAnsiTheme="minorHAnsi"/>
            <w:noProof/>
          </w:rPr>
          <w:tab/>
        </w:r>
        <w:r w:rsidR="003A09BC" w:rsidRPr="00035C96">
          <w:rPr>
            <w:rStyle w:val="Hyperlink"/>
            <w:noProof/>
          </w:rPr>
          <w:t>Change in seasonal surface radiation 1995–2090 under RCP8.5 [W/m</w:t>
        </w:r>
        <w:r w:rsidR="003A09BC" w:rsidRPr="00035C96">
          <w:rPr>
            <w:rStyle w:val="Hyperlink"/>
            <w:noProof/>
            <w:vertAlign w:val="superscript"/>
          </w:rPr>
          <w:t>2</w:t>
        </w:r>
        <w:r w:rsidR="003A09BC" w:rsidRPr="00035C96">
          <w:rPr>
            <w:rStyle w:val="Hyperlink"/>
            <w:noProof/>
          </w:rPr>
          <w:t xml:space="preserve">]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79 \h </w:instrText>
        </w:r>
        <w:r w:rsidR="003A09BC">
          <w:rPr>
            <w:noProof/>
            <w:webHidden/>
          </w:rPr>
        </w:r>
        <w:r w:rsidR="003A09BC">
          <w:rPr>
            <w:noProof/>
            <w:webHidden/>
          </w:rPr>
          <w:fldChar w:fldCharType="separate"/>
        </w:r>
        <w:r w:rsidR="000E063A">
          <w:rPr>
            <w:noProof/>
            <w:webHidden/>
          </w:rPr>
          <w:t>31</w:t>
        </w:r>
        <w:r w:rsidR="003A09BC">
          <w:rPr>
            <w:noProof/>
            <w:webHidden/>
          </w:rPr>
          <w:fldChar w:fldCharType="end"/>
        </w:r>
      </w:hyperlink>
    </w:p>
    <w:p w14:paraId="48086F4E" w14:textId="401673FD" w:rsidR="003A09BC" w:rsidRDefault="00406F68">
      <w:pPr>
        <w:pStyle w:val="TableofFigures"/>
        <w:tabs>
          <w:tab w:val="right" w:pos="8495"/>
        </w:tabs>
        <w:rPr>
          <w:rFonts w:asciiTheme="minorHAnsi" w:hAnsiTheme="minorHAnsi"/>
          <w:noProof/>
        </w:rPr>
      </w:pPr>
      <w:hyperlink w:anchor="_Toc45391980" w:history="1">
        <w:r w:rsidR="003A09BC" w:rsidRPr="00035C96">
          <w:rPr>
            <w:rStyle w:val="Hyperlink"/>
            <w:noProof/>
          </w:rPr>
          <w:t>Figure 14:</w:t>
        </w:r>
        <w:r w:rsidR="003A09BC">
          <w:rPr>
            <w:rFonts w:asciiTheme="minorHAnsi" w:hAnsiTheme="minorHAnsi"/>
            <w:noProof/>
          </w:rPr>
          <w:tab/>
        </w:r>
        <w:r w:rsidR="003A09BC" w:rsidRPr="00035C96">
          <w:rPr>
            <w:rStyle w:val="Hyperlink"/>
            <w:noProof/>
          </w:rPr>
          <w:t xml:space="preserve">Change in annual mean relative humidity 1995–2090 under RCP8.5 </w:t>
        </w:r>
        <w:r w:rsidR="003A09BC" w:rsidRPr="00035C96">
          <w:rPr>
            <w:rStyle w:val="Hyperlink"/>
            <w:rFonts w:cs="Arial"/>
            <w:noProof/>
          </w:rPr>
          <w:t>(NIWA, 2016a)</w:t>
        </w:r>
        <w:r w:rsidR="003A09BC">
          <w:rPr>
            <w:noProof/>
            <w:webHidden/>
          </w:rPr>
          <w:tab/>
        </w:r>
        <w:r w:rsidR="003A09BC">
          <w:rPr>
            <w:noProof/>
            <w:webHidden/>
          </w:rPr>
          <w:fldChar w:fldCharType="begin"/>
        </w:r>
        <w:r w:rsidR="003A09BC">
          <w:rPr>
            <w:noProof/>
            <w:webHidden/>
          </w:rPr>
          <w:instrText xml:space="preserve"> PAGEREF _Toc45391980 \h </w:instrText>
        </w:r>
        <w:r w:rsidR="003A09BC">
          <w:rPr>
            <w:noProof/>
            <w:webHidden/>
          </w:rPr>
        </w:r>
        <w:r w:rsidR="003A09BC">
          <w:rPr>
            <w:noProof/>
            <w:webHidden/>
          </w:rPr>
          <w:fldChar w:fldCharType="separate"/>
        </w:r>
        <w:r w:rsidR="000E063A">
          <w:rPr>
            <w:noProof/>
            <w:webHidden/>
          </w:rPr>
          <w:t>33</w:t>
        </w:r>
        <w:r w:rsidR="003A09BC">
          <w:rPr>
            <w:noProof/>
            <w:webHidden/>
          </w:rPr>
          <w:fldChar w:fldCharType="end"/>
        </w:r>
      </w:hyperlink>
    </w:p>
    <w:p w14:paraId="06A2EF50" w14:textId="33EBFDC3" w:rsidR="003A09BC" w:rsidRDefault="00406F68">
      <w:pPr>
        <w:pStyle w:val="TableofFigures"/>
        <w:tabs>
          <w:tab w:val="right" w:pos="8495"/>
        </w:tabs>
        <w:rPr>
          <w:rFonts w:asciiTheme="minorHAnsi" w:hAnsiTheme="minorHAnsi"/>
          <w:noProof/>
        </w:rPr>
      </w:pPr>
      <w:hyperlink w:anchor="_Toc45391981" w:history="1">
        <w:r w:rsidR="003A09BC" w:rsidRPr="00035C96">
          <w:rPr>
            <w:rStyle w:val="Hyperlink"/>
            <w:noProof/>
          </w:rPr>
          <w:t>Figure 15:</w:t>
        </w:r>
        <w:r w:rsidR="003A09BC">
          <w:rPr>
            <w:rFonts w:asciiTheme="minorHAnsi" w:hAnsiTheme="minorHAnsi"/>
            <w:noProof/>
          </w:rPr>
          <w:tab/>
        </w:r>
        <w:r w:rsidR="003A09BC" w:rsidRPr="00035C96">
          <w:rPr>
            <w:rStyle w:val="Hyperlink"/>
            <w:noProof/>
          </w:rPr>
          <w:t>Distance of New Zealand marae to the coastline (Bailey-Winiata, unpublished)</w:t>
        </w:r>
        <w:r w:rsidR="003A09BC">
          <w:rPr>
            <w:noProof/>
            <w:webHidden/>
          </w:rPr>
          <w:tab/>
        </w:r>
        <w:r w:rsidR="003A09BC">
          <w:rPr>
            <w:noProof/>
            <w:webHidden/>
          </w:rPr>
          <w:fldChar w:fldCharType="begin"/>
        </w:r>
        <w:r w:rsidR="003A09BC">
          <w:rPr>
            <w:noProof/>
            <w:webHidden/>
          </w:rPr>
          <w:instrText xml:space="preserve"> PAGEREF _Toc45391981 \h </w:instrText>
        </w:r>
        <w:r w:rsidR="003A09BC">
          <w:rPr>
            <w:noProof/>
            <w:webHidden/>
          </w:rPr>
        </w:r>
        <w:r w:rsidR="003A09BC">
          <w:rPr>
            <w:noProof/>
            <w:webHidden/>
          </w:rPr>
          <w:fldChar w:fldCharType="separate"/>
        </w:r>
        <w:r w:rsidR="000E063A">
          <w:rPr>
            <w:noProof/>
            <w:webHidden/>
          </w:rPr>
          <w:t>102</w:t>
        </w:r>
        <w:r w:rsidR="003A09BC">
          <w:rPr>
            <w:noProof/>
            <w:webHidden/>
          </w:rPr>
          <w:fldChar w:fldCharType="end"/>
        </w:r>
      </w:hyperlink>
    </w:p>
    <w:p w14:paraId="33C379B9" w14:textId="7A2DE85F" w:rsidR="003A09BC" w:rsidRDefault="00406F68">
      <w:pPr>
        <w:pStyle w:val="TableofFigures"/>
        <w:tabs>
          <w:tab w:val="right" w:pos="8495"/>
        </w:tabs>
        <w:rPr>
          <w:rFonts w:asciiTheme="minorHAnsi" w:hAnsiTheme="minorHAnsi"/>
          <w:noProof/>
        </w:rPr>
      </w:pPr>
      <w:hyperlink w:anchor="_Toc45391982" w:history="1">
        <w:r w:rsidR="003A09BC" w:rsidRPr="00035C96">
          <w:rPr>
            <w:rStyle w:val="Hyperlink"/>
            <w:noProof/>
          </w:rPr>
          <w:t>Figure 16:</w:t>
        </w:r>
        <w:r w:rsidR="003A09BC">
          <w:rPr>
            <w:rFonts w:asciiTheme="minorHAnsi" w:hAnsiTheme="minorHAnsi"/>
            <w:noProof/>
          </w:rPr>
          <w:tab/>
        </w:r>
        <w:r w:rsidR="003A09BC" w:rsidRPr="00035C96">
          <w:rPr>
            <w:rStyle w:val="Hyperlink"/>
            <w:noProof/>
          </w:rPr>
          <w:t xml:space="preserve">A transmission map from a </w:t>
        </w:r>
        <w:r w:rsidR="003A09BC" w:rsidRPr="00035C96">
          <w:rPr>
            <w:rStyle w:val="Hyperlink"/>
            <w:rFonts w:cstheme="minorHAnsi"/>
            <w:noProof/>
          </w:rPr>
          <w:t>climate hazard</w:t>
        </w:r>
        <w:r w:rsidR="003A09BC" w:rsidRPr="00035C96">
          <w:rPr>
            <w:rStyle w:val="Hyperlink"/>
            <w:noProof/>
          </w:rPr>
          <w:t xml:space="preserve"> to financial sector losses and the macro</w:t>
        </w:r>
        <w:r w:rsidR="003A09BC" w:rsidRPr="00035C96">
          <w:rPr>
            <w:rStyle w:val="Hyperlink"/>
            <w:noProof/>
          </w:rPr>
          <w:noBreakHyphen/>
          <w:t>economy (Batten et al, 2016)</w:t>
        </w:r>
        <w:r w:rsidR="003A09BC">
          <w:rPr>
            <w:noProof/>
            <w:webHidden/>
          </w:rPr>
          <w:tab/>
        </w:r>
        <w:r w:rsidR="003A09BC">
          <w:rPr>
            <w:noProof/>
            <w:webHidden/>
          </w:rPr>
          <w:fldChar w:fldCharType="begin"/>
        </w:r>
        <w:r w:rsidR="003A09BC">
          <w:rPr>
            <w:noProof/>
            <w:webHidden/>
          </w:rPr>
          <w:instrText xml:space="preserve"> PAGEREF _Toc45391982 \h </w:instrText>
        </w:r>
        <w:r w:rsidR="003A09BC">
          <w:rPr>
            <w:noProof/>
            <w:webHidden/>
          </w:rPr>
        </w:r>
        <w:r w:rsidR="003A09BC">
          <w:rPr>
            <w:noProof/>
            <w:webHidden/>
          </w:rPr>
          <w:fldChar w:fldCharType="separate"/>
        </w:r>
        <w:r w:rsidR="000E063A">
          <w:rPr>
            <w:noProof/>
            <w:webHidden/>
          </w:rPr>
          <w:t>114</w:t>
        </w:r>
        <w:r w:rsidR="003A09BC">
          <w:rPr>
            <w:noProof/>
            <w:webHidden/>
          </w:rPr>
          <w:fldChar w:fldCharType="end"/>
        </w:r>
      </w:hyperlink>
    </w:p>
    <w:p w14:paraId="6D2187BE" w14:textId="6600D7FD" w:rsidR="003A09BC" w:rsidRDefault="00406F68">
      <w:pPr>
        <w:pStyle w:val="TableofFigures"/>
        <w:tabs>
          <w:tab w:val="right" w:pos="8495"/>
        </w:tabs>
        <w:rPr>
          <w:rFonts w:asciiTheme="minorHAnsi" w:hAnsiTheme="minorHAnsi"/>
          <w:noProof/>
        </w:rPr>
      </w:pPr>
      <w:hyperlink w:anchor="_Toc45391983" w:history="1">
        <w:r w:rsidR="003A09BC" w:rsidRPr="00035C96">
          <w:rPr>
            <w:rStyle w:val="Hyperlink"/>
            <w:noProof/>
          </w:rPr>
          <w:t>Figure 17:</w:t>
        </w:r>
        <w:r w:rsidR="003A09BC">
          <w:rPr>
            <w:rFonts w:asciiTheme="minorHAnsi" w:hAnsiTheme="minorHAnsi"/>
            <w:noProof/>
          </w:rPr>
          <w:tab/>
        </w:r>
        <w:r w:rsidR="003A09BC" w:rsidRPr="00035C96">
          <w:rPr>
            <w:rStyle w:val="Hyperlink"/>
            <w:noProof/>
          </w:rPr>
          <w:t>Change in farm numbers and area between 2002 and 2016 (Stats NZ, 2018)</w:t>
        </w:r>
        <w:r w:rsidR="003A09BC">
          <w:rPr>
            <w:noProof/>
            <w:webHidden/>
          </w:rPr>
          <w:tab/>
        </w:r>
        <w:r w:rsidR="003A09BC">
          <w:rPr>
            <w:noProof/>
            <w:webHidden/>
          </w:rPr>
          <w:fldChar w:fldCharType="begin"/>
        </w:r>
        <w:r w:rsidR="003A09BC">
          <w:rPr>
            <w:noProof/>
            <w:webHidden/>
          </w:rPr>
          <w:instrText xml:space="preserve"> PAGEREF _Toc45391983 \h </w:instrText>
        </w:r>
        <w:r w:rsidR="003A09BC">
          <w:rPr>
            <w:noProof/>
            <w:webHidden/>
          </w:rPr>
        </w:r>
        <w:r w:rsidR="003A09BC">
          <w:rPr>
            <w:noProof/>
            <w:webHidden/>
          </w:rPr>
          <w:fldChar w:fldCharType="separate"/>
        </w:r>
        <w:r w:rsidR="000E063A">
          <w:rPr>
            <w:noProof/>
            <w:webHidden/>
          </w:rPr>
          <w:t>117</w:t>
        </w:r>
        <w:r w:rsidR="003A09BC">
          <w:rPr>
            <w:noProof/>
            <w:webHidden/>
          </w:rPr>
          <w:fldChar w:fldCharType="end"/>
        </w:r>
      </w:hyperlink>
    </w:p>
    <w:p w14:paraId="3A61868D" w14:textId="2706B9DC" w:rsidR="003A09BC" w:rsidRDefault="00406F68">
      <w:pPr>
        <w:pStyle w:val="TableofFigures"/>
        <w:tabs>
          <w:tab w:val="right" w:pos="8495"/>
        </w:tabs>
        <w:rPr>
          <w:rFonts w:asciiTheme="minorHAnsi" w:hAnsiTheme="minorHAnsi"/>
          <w:noProof/>
        </w:rPr>
      </w:pPr>
      <w:hyperlink w:anchor="_Toc45391984" w:history="1">
        <w:r w:rsidR="003A09BC" w:rsidRPr="00035C96">
          <w:rPr>
            <w:rStyle w:val="Hyperlink"/>
            <w:noProof/>
          </w:rPr>
          <w:t>Figure 18:</w:t>
        </w:r>
        <w:r w:rsidR="003A09BC">
          <w:rPr>
            <w:rFonts w:asciiTheme="minorHAnsi" w:hAnsiTheme="minorHAnsi"/>
            <w:noProof/>
          </w:rPr>
          <w:tab/>
        </w:r>
        <w:r w:rsidR="003A09BC" w:rsidRPr="00035C96">
          <w:rPr>
            <w:rStyle w:val="Hyperlink"/>
            <w:noProof/>
          </w:rPr>
          <w:t>Regional-level road network exposure to inland flood hazard (Paulik et al, 2019a)</w:t>
        </w:r>
        <w:r w:rsidR="003A09BC">
          <w:rPr>
            <w:noProof/>
            <w:webHidden/>
          </w:rPr>
          <w:tab/>
        </w:r>
        <w:r w:rsidR="003A09BC">
          <w:rPr>
            <w:noProof/>
            <w:webHidden/>
          </w:rPr>
          <w:fldChar w:fldCharType="begin"/>
        </w:r>
        <w:r w:rsidR="003A09BC">
          <w:rPr>
            <w:noProof/>
            <w:webHidden/>
          </w:rPr>
          <w:instrText xml:space="preserve"> PAGEREF _Toc45391984 \h </w:instrText>
        </w:r>
        <w:r w:rsidR="003A09BC">
          <w:rPr>
            <w:noProof/>
            <w:webHidden/>
          </w:rPr>
        </w:r>
        <w:r w:rsidR="003A09BC">
          <w:rPr>
            <w:noProof/>
            <w:webHidden/>
          </w:rPr>
          <w:fldChar w:fldCharType="separate"/>
        </w:r>
        <w:r w:rsidR="000E063A">
          <w:rPr>
            <w:noProof/>
            <w:webHidden/>
          </w:rPr>
          <w:t>161</w:t>
        </w:r>
        <w:r w:rsidR="003A09BC">
          <w:rPr>
            <w:noProof/>
            <w:webHidden/>
          </w:rPr>
          <w:fldChar w:fldCharType="end"/>
        </w:r>
      </w:hyperlink>
    </w:p>
    <w:p w14:paraId="4A7392E2" w14:textId="6683BD1C" w:rsidR="003A09BC" w:rsidRDefault="00406F68">
      <w:pPr>
        <w:pStyle w:val="TableofFigures"/>
        <w:tabs>
          <w:tab w:val="right" w:pos="8495"/>
        </w:tabs>
        <w:rPr>
          <w:rFonts w:asciiTheme="minorHAnsi" w:hAnsiTheme="minorHAnsi"/>
          <w:noProof/>
        </w:rPr>
      </w:pPr>
      <w:hyperlink w:anchor="_Toc45391985" w:history="1">
        <w:r w:rsidR="003A09BC" w:rsidRPr="00035C96">
          <w:rPr>
            <w:rStyle w:val="Hyperlink"/>
            <w:noProof/>
          </w:rPr>
          <w:t>Figure 19:</w:t>
        </w:r>
        <w:r w:rsidR="003A09BC">
          <w:rPr>
            <w:rFonts w:asciiTheme="minorHAnsi" w:hAnsiTheme="minorHAnsi"/>
            <w:noProof/>
          </w:rPr>
          <w:tab/>
        </w:r>
        <w:r w:rsidR="003A09BC" w:rsidRPr="00035C96">
          <w:rPr>
            <w:rStyle w:val="Hyperlink"/>
            <w:noProof/>
          </w:rPr>
          <w:t>Regional airport exposure within the flood hazard area (Paulik et al, 2019a)</w:t>
        </w:r>
        <w:r w:rsidR="003A09BC">
          <w:rPr>
            <w:noProof/>
            <w:webHidden/>
          </w:rPr>
          <w:tab/>
        </w:r>
        <w:r w:rsidR="003A09BC">
          <w:rPr>
            <w:noProof/>
            <w:webHidden/>
          </w:rPr>
          <w:fldChar w:fldCharType="begin"/>
        </w:r>
        <w:r w:rsidR="003A09BC">
          <w:rPr>
            <w:noProof/>
            <w:webHidden/>
          </w:rPr>
          <w:instrText xml:space="preserve"> PAGEREF _Toc45391985 \h </w:instrText>
        </w:r>
        <w:r w:rsidR="003A09BC">
          <w:rPr>
            <w:noProof/>
            <w:webHidden/>
          </w:rPr>
        </w:r>
        <w:r w:rsidR="003A09BC">
          <w:rPr>
            <w:noProof/>
            <w:webHidden/>
          </w:rPr>
          <w:fldChar w:fldCharType="separate"/>
        </w:r>
        <w:r w:rsidR="000E063A">
          <w:rPr>
            <w:noProof/>
            <w:webHidden/>
          </w:rPr>
          <w:t>165</w:t>
        </w:r>
        <w:r w:rsidR="003A09BC">
          <w:rPr>
            <w:noProof/>
            <w:webHidden/>
          </w:rPr>
          <w:fldChar w:fldCharType="end"/>
        </w:r>
      </w:hyperlink>
    </w:p>
    <w:p w14:paraId="223B6454" w14:textId="75AA8354" w:rsidR="00EB38E9" w:rsidRDefault="004943C2" w:rsidP="00D51469">
      <w:pPr>
        <w:pStyle w:val="BodyText"/>
      </w:pPr>
      <w:r w:rsidRPr="006B77BB">
        <w:fldChar w:fldCharType="end"/>
      </w:r>
    </w:p>
    <w:p w14:paraId="5B849E84" w14:textId="77777777" w:rsidR="00EB38E9" w:rsidRPr="006B77BB" w:rsidRDefault="00EB38E9" w:rsidP="00DE71F7">
      <w:pPr>
        <w:pStyle w:val="Heading"/>
        <w:spacing w:before="240"/>
      </w:pPr>
      <w:r>
        <w:t>Box</w:t>
      </w:r>
      <w:r w:rsidRPr="006B77BB">
        <w:t>es</w:t>
      </w:r>
    </w:p>
    <w:p w14:paraId="746CD82F" w14:textId="3D3B0C07" w:rsidR="003A09BC" w:rsidRDefault="00EB38E9">
      <w:pPr>
        <w:pStyle w:val="TableofFigures"/>
        <w:tabs>
          <w:tab w:val="right" w:pos="8495"/>
        </w:tabs>
        <w:rPr>
          <w:rFonts w:asciiTheme="minorHAnsi" w:hAnsiTheme="minorHAnsi"/>
          <w:noProof/>
        </w:rPr>
      </w:pPr>
      <w:r>
        <w:fldChar w:fldCharType="begin"/>
      </w:r>
      <w:r>
        <w:instrText xml:space="preserve"> TOC \h \z \t "Box headings" \c </w:instrText>
      </w:r>
      <w:r>
        <w:fldChar w:fldCharType="separate"/>
      </w:r>
      <w:hyperlink w:anchor="_Toc45391986" w:history="1">
        <w:r w:rsidR="003A09BC" w:rsidRPr="007671CC">
          <w:rPr>
            <w:rStyle w:val="Hyperlink"/>
            <w:noProof/>
          </w:rPr>
          <w:t>Box 1:</w:t>
        </w:r>
        <w:r w:rsidR="003A09BC">
          <w:rPr>
            <w:rFonts w:asciiTheme="minorHAnsi" w:hAnsiTheme="minorHAnsi"/>
            <w:noProof/>
          </w:rPr>
          <w:tab/>
        </w:r>
        <w:r w:rsidR="003A09BC" w:rsidRPr="007671CC">
          <w:rPr>
            <w:rStyle w:val="Hyperlink"/>
            <w:noProof/>
          </w:rPr>
          <w:t xml:space="preserve">Key points from </w:t>
        </w:r>
        <w:r w:rsidR="003A09BC" w:rsidRPr="007671CC">
          <w:rPr>
            <w:rStyle w:val="Hyperlink"/>
            <w:i/>
            <w:noProof/>
          </w:rPr>
          <w:t>Snapshot: Climate Projections for New Zealand</w:t>
        </w:r>
        <w:r w:rsidR="003A09BC" w:rsidRPr="007671CC">
          <w:rPr>
            <w:rStyle w:val="Hyperlink"/>
            <w:noProof/>
          </w:rPr>
          <w:t xml:space="preserve">  </w:t>
        </w:r>
        <w:r w:rsidR="003A09BC" w:rsidRPr="007671CC">
          <w:rPr>
            <w:rStyle w:val="Hyperlink"/>
            <w:rFonts w:cs="Arial"/>
            <w:noProof/>
          </w:rPr>
          <w:t>(Ministry for the Environment, 2016)</w:t>
        </w:r>
        <w:r w:rsidR="003A09BC">
          <w:rPr>
            <w:noProof/>
            <w:webHidden/>
          </w:rPr>
          <w:tab/>
        </w:r>
        <w:r w:rsidR="003A09BC">
          <w:rPr>
            <w:noProof/>
            <w:webHidden/>
          </w:rPr>
          <w:fldChar w:fldCharType="begin"/>
        </w:r>
        <w:r w:rsidR="003A09BC">
          <w:rPr>
            <w:noProof/>
            <w:webHidden/>
          </w:rPr>
          <w:instrText xml:space="preserve"> PAGEREF _Toc45391986 \h </w:instrText>
        </w:r>
        <w:r w:rsidR="003A09BC">
          <w:rPr>
            <w:noProof/>
            <w:webHidden/>
          </w:rPr>
        </w:r>
        <w:r w:rsidR="003A09BC">
          <w:rPr>
            <w:noProof/>
            <w:webHidden/>
          </w:rPr>
          <w:fldChar w:fldCharType="separate"/>
        </w:r>
        <w:r w:rsidR="000E063A">
          <w:rPr>
            <w:noProof/>
            <w:webHidden/>
          </w:rPr>
          <w:t>18</w:t>
        </w:r>
        <w:r w:rsidR="003A09BC">
          <w:rPr>
            <w:noProof/>
            <w:webHidden/>
          </w:rPr>
          <w:fldChar w:fldCharType="end"/>
        </w:r>
      </w:hyperlink>
    </w:p>
    <w:p w14:paraId="0EAE74E5" w14:textId="1C487503" w:rsidR="003A09BC" w:rsidRDefault="00406F68">
      <w:pPr>
        <w:pStyle w:val="TableofFigures"/>
        <w:tabs>
          <w:tab w:val="right" w:pos="8495"/>
        </w:tabs>
        <w:rPr>
          <w:rFonts w:asciiTheme="minorHAnsi" w:hAnsiTheme="minorHAnsi"/>
          <w:noProof/>
        </w:rPr>
      </w:pPr>
      <w:hyperlink w:anchor="_Toc45391987" w:history="1">
        <w:r w:rsidR="003A09BC" w:rsidRPr="007671CC">
          <w:rPr>
            <w:rStyle w:val="Hyperlink"/>
            <w:noProof/>
          </w:rPr>
          <w:t>Box 2:</w:t>
        </w:r>
        <w:r w:rsidR="003A09BC">
          <w:rPr>
            <w:rFonts w:asciiTheme="minorHAnsi" w:hAnsiTheme="minorHAnsi"/>
            <w:noProof/>
          </w:rPr>
          <w:tab/>
        </w:r>
        <w:r w:rsidR="003A09BC" w:rsidRPr="007671CC">
          <w:rPr>
            <w:rStyle w:val="Hyperlink"/>
            <w:noProof/>
          </w:rPr>
          <w:t>Climate change scenarios used in the NCCRA</w:t>
        </w:r>
        <w:r w:rsidR="003A09BC">
          <w:rPr>
            <w:noProof/>
            <w:webHidden/>
          </w:rPr>
          <w:tab/>
        </w:r>
        <w:r w:rsidR="003A09BC">
          <w:rPr>
            <w:noProof/>
            <w:webHidden/>
          </w:rPr>
          <w:fldChar w:fldCharType="begin"/>
        </w:r>
        <w:r w:rsidR="003A09BC">
          <w:rPr>
            <w:noProof/>
            <w:webHidden/>
          </w:rPr>
          <w:instrText xml:space="preserve"> PAGEREF _Toc45391987 \h </w:instrText>
        </w:r>
        <w:r w:rsidR="003A09BC">
          <w:rPr>
            <w:noProof/>
            <w:webHidden/>
          </w:rPr>
        </w:r>
        <w:r w:rsidR="003A09BC">
          <w:rPr>
            <w:noProof/>
            <w:webHidden/>
          </w:rPr>
          <w:fldChar w:fldCharType="separate"/>
        </w:r>
        <w:r w:rsidR="000E063A">
          <w:rPr>
            <w:noProof/>
            <w:webHidden/>
          </w:rPr>
          <w:t>19</w:t>
        </w:r>
        <w:r w:rsidR="003A09BC">
          <w:rPr>
            <w:noProof/>
            <w:webHidden/>
          </w:rPr>
          <w:fldChar w:fldCharType="end"/>
        </w:r>
      </w:hyperlink>
    </w:p>
    <w:p w14:paraId="55C7255F" w14:textId="62EBBF29" w:rsidR="003A09BC" w:rsidRDefault="00406F68">
      <w:pPr>
        <w:pStyle w:val="TableofFigures"/>
        <w:tabs>
          <w:tab w:val="right" w:pos="8495"/>
        </w:tabs>
        <w:rPr>
          <w:rFonts w:asciiTheme="minorHAnsi" w:hAnsiTheme="minorHAnsi"/>
          <w:noProof/>
        </w:rPr>
      </w:pPr>
      <w:hyperlink w:anchor="_Toc45391988" w:history="1">
        <w:r w:rsidR="003A09BC" w:rsidRPr="007671CC">
          <w:rPr>
            <w:rStyle w:val="Hyperlink"/>
            <w:noProof/>
          </w:rPr>
          <w:t>Box 3:</w:t>
        </w:r>
        <w:r w:rsidR="003A09BC">
          <w:rPr>
            <w:rFonts w:asciiTheme="minorHAnsi" w:hAnsiTheme="minorHAnsi"/>
            <w:noProof/>
          </w:rPr>
          <w:tab/>
        </w:r>
        <w:r w:rsidR="003A09BC" w:rsidRPr="007671CC">
          <w:rPr>
            <w:rStyle w:val="Hyperlink"/>
            <w:noProof/>
          </w:rPr>
          <w:t>Consistency in time periods and RCPs</w:t>
        </w:r>
        <w:r w:rsidR="003A09BC">
          <w:rPr>
            <w:noProof/>
            <w:webHidden/>
          </w:rPr>
          <w:tab/>
        </w:r>
        <w:r w:rsidR="003A09BC">
          <w:rPr>
            <w:noProof/>
            <w:webHidden/>
          </w:rPr>
          <w:fldChar w:fldCharType="begin"/>
        </w:r>
        <w:r w:rsidR="003A09BC">
          <w:rPr>
            <w:noProof/>
            <w:webHidden/>
          </w:rPr>
          <w:instrText xml:space="preserve"> PAGEREF _Toc45391988 \h </w:instrText>
        </w:r>
        <w:r w:rsidR="003A09BC">
          <w:rPr>
            <w:noProof/>
            <w:webHidden/>
          </w:rPr>
        </w:r>
        <w:r w:rsidR="003A09BC">
          <w:rPr>
            <w:noProof/>
            <w:webHidden/>
          </w:rPr>
          <w:fldChar w:fldCharType="separate"/>
        </w:r>
        <w:r w:rsidR="000E063A">
          <w:rPr>
            <w:noProof/>
            <w:webHidden/>
          </w:rPr>
          <w:t>21</w:t>
        </w:r>
        <w:r w:rsidR="003A09BC">
          <w:rPr>
            <w:noProof/>
            <w:webHidden/>
          </w:rPr>
          <w:fldChar w:fldCharType="end"/>
        </w:r>
      </w:hyperlink>
    </w:p>
    <w:p w14:paraId="53F17F7B" w14:textId="000C5F5B" w:rsidR="003A09BC" w:rsidRDefault="00406F68">
      <w:pPr>
        <w:pStyle w:val="TableofFigures"/>
        <w:tabs>
          <w:tab w:val="right" w:pos="8495"/>
        </w:tabs>
        <w:rPr>
          <w:rFonts w:asciiTheme="minorHAnsi" w:hAnsiTheme="minorHAnsi"/>
          <w:noProof/>
        </w:rPr>
      </w:pPr>
      <w:hyperlink w:anchor="_Toc45391989" w:history="1">
        <w:r w:rsidR="003A09BC" w:rsidRPr="007671CC">
          <w:rPr>
            <w:rStyle w:val="Hyperlink"/>
            <w:noProof/>
          </w:rPr>
          <w:t>Box 4:</w:t>
        </w:r>
        <w:r w:rsidR="003A09BC">
          <w:rPr>
            <w:rFonts w:asciiTheme="minorHAnsi" w:hAnsiTheme="minorHAnsi"/>
            <w:noProof/>
          </w:rPr>
          <w:tab/>
        </w:r>
        <w:r w:rsidR="003A09BC" w:rsidRPr="007671CC">
          <w:rPr>
            <w:rStyle w:val="Hyperlink"/>
            <w:noProof/>
          </w:rPr>
          <w:t>Māori perspective on rohe taiao – the natural environment domain</w:t>
        </w:r>
        <w:r w:rsidR="003A09BC">
          <w:rPr>
            <w:noProof/>
            <w:webHidden/>
          </w:rPr>
          <w:tab/>
        </w:r>
        <w:r w:rsidR="003A09BC">
          <w:rPr>
            <w:noProof/>
            <w:webHidden/>
          </w:rPr>
          <w:fldChar w:fldCharType="begin"/>
        </w:r>
        <w:r w:rsidR="003A09BC">
          <w:rPr>
            <w:noProof/>
            <w:webHidden/>
          </w:rPr>
          <w:instrText xml:space="preserve"> PAGEREF _Toc45391989 \h </w:instrText>
        </w:r>
        <w:r w:rsidR="003A09BC">
          <w:rPr>
            <w:noProof/>
            <w:webHidden/>
          </w:rPr>
        </w:r>
        <w:r w:rsidR="003A09BC">
          <w:rPr>
            <w:noProof/>
            <w:webHidden/>
          </w:rPr>
          <w:fldChar w:fldCharType="separate"/>
        </w:r>
        <w:r w:rsidR="000E063A">
          <w:rPr>
            <w:noProof/>
            <w:webHidden/>
          </w:rPr>
          <w:t>36</w:t>
        </w:r>
        <w:r w:rsidR="003A09BC">
          <w:rPr>
            <w:noProof/>
            <w:webHidden/>
          </w:rPr>
          <w:fldChar w:fldCharType="end"/>
        </w:r>
      </w:hyperlink>
    </w:p>
    <w:p w14:paraId="72B486F2" w14:textId="663F71BF" w:rsidR="003A09BC" w:rsidRDefault="00406F68">
      <w:pPr>
        <w:pStyle w:val="TableofFigures"/>
        <w:tabs>
          <w:tab w:val="right" w:pos="8495"/>
        </w:tabs>
        <w:rPr>
          <w:rFonts w:asciiTheme="minorHAnsi" w:hAnsiTheme="minorHAnsi"/>
          <w:noProof/>
        </w:rPr>
      </w:pPr>
      <w:hyperlink w:anchor="_Toc45391990" w:history="1">
        <w:r w:rsidR="003A09BC" w:rsidRPr="007671CC">
          <w:rPr>
            <w:rStyle w:val="Hyperlink"/>
            <w:noProof/>
          </w:rPr>
          <w:t>Box 5:</w:t>
        </w:r>
        <w:r w:rsidR="003A09BC">
          <w:rPr>
            <w:rFonts w:asciiTheme="minorHAnsi" w:hAnsiTheme="minorHAnsi"/>
            <w:noProof/>
          </w:rPr>
          <w:tab/>
        </w:r>
        <w:r w:rsidR="003A09BC" w:rsidRPr="007671CC">
          <w:rPr>
            <w:rStyle w:val="Hyperlink"/>
            <w:noProof/>
          </w:rPr>
          <w:t>Māori perspective on rohe tangata – the human domain</w:t>
        </w:r>
        <w:r w:rsidR="003A09BC">
          <w:rPr>
            <w:noProof/>
            <w:webHidden/>
          </w:rPr>
          <w:tab/>
        </w:r>
        <w:r w:rsidR="003A09BC">
          <w:rPr>
            <w:noProof/>
            <w:webHidden/>
          </w:rPr>
          <w:fldChar w:fldCharType="begin"/>
        </w:r>
        <w:r w:rsidR="003A09BC">
          <w:rPr>
            <w:noProof/>
            <w:webHidden/>
          </w:rPr>
          <w:instrText xml:space="preserve"> PAGEREF _Toc45391990 \h </w:instrText>
        </w:r>
        <w:r w:rsidR="003A09BC">
          <w:rPr>
            <w:noProof/>
            <w:webHidden/>
          </w:rPr>
        </w:r>
        <w:r w:rsidR="003A09BC">
          <w:rPr>
            <w:noProof/>
            <w:webHidden/>
          </w:rPr>
          <w:fldChar w:fldCharType="separate"/>
        </w:r>
        <w:r w:rsidR="000E063A">
          <w:rPr>
            <w:noProof/>
            <w:webHidden/>
          </w:rPr>
          <w:t>80</w:t>
        </w:r>
        <w:r w:rsidR="003A09BC">
          <w:rPr>
            <w:noProof/>
            <w:webHidden/>
          </w:rPr>
          <w:fldChar w:fldCharType="end"/>
        </w:r>
      </w:hyperlink>
    </w:p>
    <w:p w14:paraId="12A9D605" w14:textId="12360442" w:rsidR="003A09BC" w:rsidRDefault="00406F68">
      <w:pPr>
        <w:pStyle w:val="TableofFigures"/>
        <w:tabs>
          <w:tab w:val="right" w:pos="8495"/>
        </w:tabs>
        <w:rPr>
          <w:rFonts w:asciiTheme="minorHAnsi" w:hAnsiTheme="minorHAnsi"/>
          <w:noProof/>
        </w:rPr>
      </w:pPr>
      <w:hyperlink w:anchor="_Toc45391991" w:history="1">
        <w:r w:rsidR="003A09BC" w:rsidRPr="007671CC">
          <w:rPr>
            <w:rStyle w:val="Hyperlink"/>
            <w:noProof/>
          </w:rPr>
          <w:t>Box 6:</w:t>
        </w:r>
        <w:r w:rsidR="003A09BC">
          <w:rPr>
            <w:rFonts w:asciiTheme="minorHAnsi" w:hAnsiTheme="minorHAnsi"/>
            <w:noProof/>
          </w:rPr>
          <w:tab/>
        </w:r>
        <w:r w:rsidR="003A09BC" w:rsidRPr="007671CC">
          <w:rPr>
            <w:rStyle w:val="Hyperlink"/>
            <w:noProof/>
          </w:rPr>
          <w:t>Māori perspective on rohe ōhanga – the economy domain</w:t>
        </w:r>
        <w:r w:rsidR="003A09BC">
          <w:rPr>
            <w:noProof/>
            <w:webHidden/>
          </w:rPr>
          <w:tab/>
        </w:r>
        <w:r w:rsidR="003A09BC">
          <w:rPr>
            <w:noProof/>
            <w:webHidden/>
          </w:rPr>
          <w:fldChar w:fldCharType="begin"/>
        </w:r>
        <w:r w:rsidR="003A09BC">
          <w:rPr>
            <w:noProof/>
            <w:webHidden/>
          </w:rPr>
          <w:instrText xml:space="preserve"> PAGEREF _Toc45391991 \h </w:instrText>
        </w:r>
        <w:r w:rsidR="003A09BC">
          <w:rPr>
            <w:noProof/>
            <w:webHidden/>
          </w:rPr>
        </w:r>
        <w:r w:rsidR="003A09BC">
          <w:rPr>
            <w:noProof/>
            <w:webHidden/>
          </w:rPr>
          <w:fldChar w:fldCharType="separate"/>
        </w:r>
        <w:r w:rsidR="000E063A">
          <w:rPr>
            <w:noProof/>
            <w:webHidden/>
          </w:rPr>
          <w:t>106</w:t>
        </w:r>
        <w:r w:rsidR="003A09BC">
          <w:rPr>
            <w:noProof/>
            <w:webHidden/>
          </w:rPr>
          <w:fldChar w:fldCharType="end"/>
        </w:r>
      </w:hyperlink>
    </w:p>
    <w:p w14:paraId="18844B12" w14:textId="764DF07B" w:rsidR="003A09BC" w:rsidRDefault="00406F68">
      <w:pPr>
        <w:pStyle w:val="TableofFigures"/>
        <w:tabs>
          <w:tab w:val="right" w:pos="8495"/>
        </w:tabs>
        <w:rPr>
          <w:rFonts w:asciiTheme="minorHAnsi" w:hAnsiTheme="minorHAnsi"/>
          <w:noProof/>
        </w:rPr>
      </w:pPr>
      <w:hyperlink w:anchor="_Toc45391992" w:history="1">
        <w:r w:rsidR="003A09BC" w:rsidRPr="007671CC">
          <w:rPr>
            <w:rStyle w:val="Hyperlink"/>
            <w:noProof/>
          </w:rPr>
          <w:t>Box 7:</w:t>
        </w:r>
        <w:r w:rsidR="003A09BC">
          <w:rPr>
            <w:rFonts w:asciiTheme="minorHAnsi" w:hAnsiTheme="minorHAnsi"/>
            <w:noProof/>
          </w:rPr>
          <w:tab/>
        </w:r>
        <w:r w:rsidR="003A09BC" w:rsidRPr="007671CC">
          <w:rPr>
            <w:rStyle w:val="Hyperlink"/>
            <w:noProof/>
          </w:rPr>
          <w:t>Supply chain disruption in the New Zealand agricultural sector</w:t>
        </w:r>
        <w:r w:rsidR="003A09BC">
          <w:rPr>
            <w:noProof/>
            <w:webHidden/>
          </w:rPr>
          <w:tab/>
        </w:r>
        <w:r w:rsidR="003A09BC">
          <w:rPr>
            <w:noProof/>
            <w:webHidden/>
          </w:rPr>
          <w:fldChar w:fldCharType="begin"/>
        </w:r>
        <w:r w:rsidR="003A09BC">
          <w:rPr>
            <w:noProof/>
            <w:webHidden/>
          </w:rPr>
          <w:instrText xml:space="preserve"> PAGEREF _Toc45391992 \h </w:instrText>
        </w:r>
        <w:r w:rsidR="003A09BC">
          <w:rPr>
            <w:noProof/>
            <w:webHidden/>
          </w:rPr>
        </w:r>
        <w:r w:rsidR="003A09BC">
          <w:rPr>
            <w:noProof/>
            <w:webHidden/>
          </w:rPr>
          <w:fldChar w:fldCharType="separate"/>
        </w:r>
        <w:r w:rsidR="000E063A">
          <w:rPr>
            <w:noProof/>
            <w:webHidden/>
          </w:rPr>
          <w:t>132</w:t>
        </w:r>
        <w:r w:rsidR="003A09BC">
          <w:rPr>
            <w:noProof/>
            <w:webHidden/>
          </w:rPr>
          <w:fldChar w:fldCharType="end"/>
        </w:r>
      </w:hyperlink>
    </w:p>
    <w:p w14:paraId="2640AF6F" w14:textId="1D9FB898" w:rsidR="003A09BC" w:rsidRDefault="00406F68">
      <w:pPr>
        <w:pStyle w:val="TableofFigures"/>
        <w:tabs>
          <w:tab w:val="right" w:pos="8495"/>
        </w:tabs>
        <w:rPr>
          <w:rFonts w:asciiTheme="minorHAnsi" w:hAnsiTheme="minorHAnsi"/>
          <w:noProof/>
        </w:rPr>
      </w:pPr>
      <w:hyperlink w:anchor="_Toc45391993" w:history="1">
        <w:r w:rsidR="003A09BC" w:rsidRPr="007671CC">
          <w:rPr>
            <w:rStyle w:val="Hyperlink"/>
            <w:noProof/>
          </w:rPr>
          <w:t>Box 8:</w:t>
        </w:r>
        <w:r w:rsidR="003A09BC">
          <w:rPr>
            <w:rFonts w:asciiTheme="minorHAnsi" w:hAnsiTheme="minorHAnsi"/>
            <w:noProof/>
          </w:rPr>
          <w:tab/>
        </w:r>
        <w:r w:rsidR="003A09BC" w:rsidRPr="007671CC">
          <w:rPr>
            <w:rStyle w:val="Hyperlink"/>
            <w:noProof/>
          </w:rPr>
          <w:t>Māori perspective on rohe tūranga tangata – the built environment domain</w:t>
        </w:r>
        <w:r w:rsidR="003A09BC">
          <w:rPr>
            <w:noProof/>
            <w:webHidden/>
          </w:rPr>
          <w:tab/>
        </w:r>
        <w:r w:rsidR="003A09BC">
          <w:rPr>
            <w:noProof/>
            <w:webHidden/>
          </w:rPr>
          <w:fldChar w:fldCharType="begin"/>
        </w:r>
        <w:r w:rsidR="003A09BC">
          <w:rPr>
            <w:noProof/>
            <w:webHidden/>
          </w:rPr>
          <w:instrText xml:space="preserve"> PAGEREF _Toc45391993 \h </w:instrText>
        </w:r>
        <w:r w:rsidR="003A09BC">
          <w:rPr>
            <w:noProof/>
            <w:webHidden/>
          </w:rPr>
        </w:r>
        <w:r w:rsidR="003A09BC">
          <w:rPr>
            <w:noProof/>
            <w:webHidden/>
          </w:rPr>
          <w:fldChar w:fldCharType="separate"/>
        </w:r>
        <w:r w:rsidR="000E063A">
          <w:rPr>
            <w:noProof/>
            <w:webHidden/>
          </w:rPr>
          <w:t>137</w:t>
        </w:r>
        <w:r w:rsidR="003A09BC">
          <w:rPr>
            <w:noProof/>
            <w:webHidden/>
          </w:rPr>
          <w:fldChar w:fldCharType="end"/>
        </w:r>
      </w:hyperlink>
    </w:p>
    <w:p w14:paraId="1A96EA27" w14:textId="3154DD9A" w:rsidR="003A09BC" w:rsidRDefault="00406F68">
      <w:pPr>
        <w:pStyle w:val="TableofFigures"/>
        <w:tabs>
          <w:tab w:val="right" w:pos="8495"/>
        </w:tabs>
        <w:rPr>
          <w:rFonts w:asciiTheme="minorHAnsi" w:hAnsiTheme="minorHAnsi"/>
          <w:noProof/>
        </w:rPr>
      </w:pPr>
      <w:hyperlink w:anchor="_Toc45391994" w:history="1">
        <w:r w:rsidR="003A09BC" w:rsidRPr="007671CC">
          <w:rPr>
            <w:rStyle w:val="Hyperlink"/>
            <w:noProof/>
          </w:rPr>
          <w:t>Box 9:</w:t>
        </w:r>
        <w:r w:rsidR="003A09BC">
          <w:rPr>
            <w:rFonts w:asciiTheme="minorHAnsi" w:hAnsiTheme="minorHAnsi"/>
            <w:noProof/>
          </w:rPr>
          <w:tab/>
        </w:r>
        <w:r w:rsidR="003A09BC" w:rsidRPr="007671CC">
          <w:rPr>
            <w:rStyle w:val="Hyperlink"/>
            <w:noProof/>
          </w:rPr>
          <w:t>Māori perspective on rohe kāwanatanga – the governance domain</w:t>
        </w:r>
        <w:r w:rsidR="003A09BC">
          <w:rPr>
            <w:noProof/>
            <w:webHidden/>
          </w:rPr>
          <w:tab/>
        </w:r>
        <w:r w:rsidR="003A09BC">
          <w:rPr>
            <w:noProof/>
            <w:webHidden/>
          </w:rPr>
          <w:fldChar w:fldCharType="begin"/>
        </w:r>
        <w:r w:rsidR="003A09BC">
          <w:rPr>
            <w:noProof/>
            <w:webHidden/>
          </w:rPr>
          <w:instrText xml:space="preserve"> PAGEREF _Toc45391994 \h </w:instrText>
        </w:r>
        <w:r w:rsidR="003A09BC">
          <w:rPr>
            <w:noProof/>
            <w:webHidden/>
          </w:rPr>
        </w:r>
        <w:r w:rsidR="003A09BC">
          <w:rPr>
            <w:noProof/>
            <w:webHidden/>
          </w:rPr>
          <w:fldChar w:fldCharType="separate"/>
        </w:r>
        <w:r w:rsidR="000E063A">
          <w:rPr>
            <w:noProof/>
            <w:webHidden/>
          </w:rPr>
          <w:t>174</w:t>
        </w:r>
        <w:r w:rsidR="003A09BC">
          <w:rPr>
            <w:noProof/>
            <w:webHidden/>
          </w:rPr>
          <w:fldChar w:fldCharType="end"/>
        </w:r>
      </w:hyperlink>
    </w:p>
    <w:p w14:paraId="2AA18FD1" w14:textId="129AE9E9" w:rsidR="003A09BC" w:rsidRDefault="00406F68">
      <w:pPr>
        <w:pStyle w:val="TableofFigures"/>
        <w:tabs>
          <w:tab w:val="right" w:pos="8495"/>
        </w:tabs>
        <w:rPr>
          <w:rFonts w:asciiTheme="minorHAnsi" w:hAnsiTheme="minorHAnsi"/>
          <w:noProof/>
        </w:rPr>
      </w:pPr>
      <w:hyperlink w:anchor="_Toc45391995" w:history="1">
        <w:r w:rsidR="003A09BC" w:rsidRPr="007671CC">
          <w:rPr>
            <w:rStyle w:val="Hyperlink"/>
            <w:noProof/>
          </w:rPr>
          <w:t>Box 10:</w:t>
        </w:r>
        <w:r w:rsidR="003A09BC">
          <w:rPr>
            <w:rFonts w:asciiTheme="minorHAnsi" w:hAnsiTheme="minorHAnsi"/>
            <w:noProof/>
          </w:rPr>
          <w:tab/>
        </w:r>
        <w:r w:rsidR="003A09BC" w:rsidRPr="007671CC">
          <w:rPr>
            <w:rStyle w:val="Hyperlink"/>
            <w:noProof/>
          </w:rPr>
          <w:t xml:space="preserve">Principles of the Treaty of Waitangi, as outlined in </w:t>
        </w:r>
        <w:r w:rsidR="003A09BC" w:rsidRPr="007671CC">
          <w:rPr>
            <w:rStyle w:val="Hyperlink"/>
            <w:i/>
            <w:iCs/>
            <w:noProof/>
          </w:rPr>
          <w:t>New Zealand Māori Council v Attorney-General</w:t>
        </w:r>
        <w:r w:rsidR="003A09BC" w:rsidRPr="007671CC">
          <w:rPr>
            <w:rStyle w:val="Hyperlink"/>
            <w:noProof/>
          </w:rPr>
          <w:t xml:space="preserve"> [1987]</w:t>
        </w:r>
        <w:r w:rsidR="003A09BC">
          <w:rPr>
            <w:noProof/>
            <w:webHidden/>
          </w:rPr>
          <w:tab/>
        </w:r>
        <w:r w:rsidR="003A09BC">
          <w:rPr>
            <w:noProof/>
            <w:webHidden/>
          </w:rPr>
          <w:fldChar w:fldCharType="begin"/>
        </w:r>
        <w:r w:rsidR="003A09BC">
          <w:rPr>
            <w:noProof/>
            <w:webHidden/>
          </w:rPr>
          <w:instrText xml:space="preserve"> PAGEREF _Toc45391995 \h </w:instrText>
        </w:r>
        <w:r w:rsidR="003A09BC">
          <w:rPr>
            <w:noProof/>
            <w:webHidden/>
          </w:rPr>
        </w:r>
        <w:r w:rsidR="003A09BC">
          <w:rPr>
            <w:noProof/>
            <w:webHidden/>
          </w:rPr>
          <w:fldChar w:fldCharType="separate"/>
        </w:r>
        <w:r w:rsidR="000E063A">
          <w:rPr>
            <w:noProof/>
            <w:webHidden/>
          </w:rPr>
          <w:t>185</w:t>
        </w:r>
        <w:r w:rsidR="003A09BC">
          <w:rPr>
            <w:noProof/>
            <w:webHidden/>
          </w:rPr>
          <w:fldChar w:fldCharType="end"/>
        </w:r>
      </w:hyperlink>
    </w:p>
    <w:p w14:paraId="131720DE" w14:textId="5D8BED07" w:rsidR="003A09BC" w:rsidRDefault="00406F68">
      <w:pPr>
        <w:pStyle w:val="TableofFigures"/>
        <w:tabs>
          <w:tab w:val="right" w:pos="8495"/>
        </w:tabs>
        <w:rPr>
          <w:rFonts w:asciiTheme="minorHAnsi" w:hAnsiTheme="minorHAnsi"/>
          <w:noProof/>
        </w:rPr>
      </w:pPr>
      <w:hyperlink w:anchor="_Toc45391996" w:history="1">
        <w:r w:rsidR="003A09BC" w:rsidRPr="007671CC">
          <w:rPr>
            <w:rStyle w:val="Hyperlink"/>
            <w:noProof/>
          </w:rPr>
          <w:t>Box 11:</w:t>
        </w:r>
        <w:r w:rsidR="003A09BC">
          <w:rPr>
            <w:rFonts w:asciiTheme="minorHAnsi" w:hAnsiTheme="minorHAnsi"/>
            <w:noProof/>
          </w:rPr>
          <w:tab/>
        </w:r>
        <w:r w:rsidR="003A09BC" w:rsidRPr="007671CC">
          <w:rPr>
            <w:rStyle w:val="Hyperlink"/>
            <w:noProof/>
          </w:rPr>
          <w:t>Claims with the Waitangi Tribunal (Iorns, 2019)</w:t>
        </w:r>
        <w:r w:rsidR="003A09BC">
          <w:rPr>
            <w:noProof/>
            <w:webHidden/>
          </w:rPr>
          <w:tab/>
        </w:r>
        <w:r w:rsidR="003A09BC">
          <w:rPr>
            <w:noProof/>
            <w:webHidden/>
          </w:rPr>
          <w:fldChar w:fldCharType="begin"/>
        </w:r>
        <w:r w:rsidR="003A09BC">
          <w:rPr>
            <w:noProof/>
            <w:webHidden/>
          </w:rPr>
          <w:instrText xml:space="preserve"> PAGEREF _Toc45391996 \h </w:instrText>
        </w:r>
        <w:r w:rsidR="003A09BC">
          <w:rPr>
            <w:noProof/>
            <w:webHidden/>
          </w:rPr>
        </w:r>
        <w:r w:rsidR="003A09BC">
          <w:rPr>
            <w:noProof/>
            <w:webHidden/>
          </w:rPr>
          <w:fldChar w:fldCharType="separate"/>
        </w:r>
        <w:r w:rsidR="000E063A">
          <w:rPr>
            <w:noProof/>
            <w:webHidden/>
          </w:rPr>
          <w:t>186</w:t>
        </w:r>
        <w:r w:rsidR="003A09BC">
          <w:rPr>
            <w:noProof/>
            <w:webHidden/>
          </w:rPr>
          <w:fldChar w:fldCharType="end"/>
        </w:r>
      </w:hyperlink>
    </w:p>
    <w:p w14:paraId="79549340" w14:textId="147DF4A1" w:rsidR="003A09BC" w:rsidRDefault="00406F68">
      <w:pPr>
        <w:pStyle w:val="TableofFigures"/>
        <w:tabs>
          <w:tab w:val="right" w:pos="8495"/>
        </w:tabs>
        <w:rPr>
          <w:rFonts w:asciiTheme="minorHAnsi" w:hAnsiTheme="minorHAnsi"/>
          <w:noProof/>
        </w:rPr>
      </w:pPr>
      <w:hyperlink w:anchor="_Toc45391997" w:history="1">
        <w:r w:rsidR="003A09BC" w:rsidRPr="007671CC">
          <w:rPr>
            <w:rStyle w:val="Hyperlink"/>
            <w:noProof/>
          </w:rPr>
          <w:t>Box 12:</w:t>
        </w:r>
        <w:r w:rsidR="003A09BC">
          <w:rPr>
            <w:rFonts w:asciiTheme="minorHAnsi" w:hAnsiTheme="minorHAnsi"/>
            <w:noProof/>
          </w:rPr>
          <w:tab/>
        </w:r>
        <w:r w:rsidR="003A09BC" w:rsidRPr="007671CC">
          <w:rPr>
            <w:rStyle w:val="Hyperlink"/>
            <w:noProof/>
          </w:rPr>
          <w:t>The 10 principles of good law-making</w:t>
        </w:r>
        <w:r w:rsidR="003A09BC">
          <w:rPr>
            <w:noProof/>
            <w:webHidden/>
          </w:rPr>
          <w:tab/>
        </w:r>
        <w:r w:rsidR="003A09BC">
          <w:rPr>
            <w:noProof/>
            <w:webHidden/>
          </w:rPr>
          <w:fldChar w:fldCharType="begin"/>
        </w:r>
        <w:r w:rsidR="003A09BC">
          <w:rPr>
            <w:noProof/>
            <w:webHidden/>
          </w:rPr>
          <w:instrText xml:space="preserve"> PAGEREF _Toc45391997 \h </w:instrText>
        </w:r>
        <w:r w:rsidR="003A09BC">
          <w:rPr>
            <w:noProof/>
            <w:webHidden/>
          </w:rPr>
        </w:r>
        <w:r w:rsidR="003A09BC">
          <w:rPr>
            <w:noProof/>
            <w:webHidden/>
          </w:rPr>
          <w:fldChar w:fldCharType="separate"/>
        </w:r>
        <w:r w:rsidR="000E063A">
          <w:rPr>
            <w:noProof/>
            <w:webHidden/>
          </w:rPr>
          <w:t>196</w:t>
        </w:r>
        <w:r w:rsidR="003A09BC">
          <w:rPr>
            <w:noProof/>
            <w:webHidden/>
          </w:rPr>
          <w:fldChar w:fldCharType="end"/>
        </w:r>
      </w:hyperlink>
    </w:p>
    <w:p w14:paraId="5F597CCB" w14:textId="7152A295" w:rsidR="00EB38E9" w:rsidRPr="006B77BB" w:rsidRDefault="00EB38E9" w:rsidP="00853584">
      <w:pPr>
        <w:pStyle w:val="TableofFigures"/>
        <w:tabs>
          <w:tab w:val="right" w:pos="8495"/>
        </w:tabs>
        <w:spacing w:after="0"/>
      </w:pPr>
      <w:r>
        <w:fldChar w:fldCharType="end"/>
      </w:r>
    </w:p>
    <w:p w14:paraId="5AB0FA58" w14:textId="74D6E27D" w:rsidR="00C22E51" w:rsidRPr="00F63B51" w:rsidRDefault="00C22E51" w:rsidP="00786D42">
      <w:pPr>
        <w:pStyle w:val="Heading1"/>
        <w:numPr>
          <w:ilvl w:val="0"/>
          <w:numId w:val="88"/>
        </w:numPr>
        <w:ind w:hanging="720"/>
      </w:pPr>
      <w:bookmarkStart w:id="1" w:name="_Toc37404034"/>
      <w:bookmarkStart w:id="2" w:name="_Toc40696455"/>
      <w:bookmarkStart w:id="3" w:name="_Toc45888055"/>
      <w:bookmarkStart w:id="4" w:name="_Toc215561202"/>
      <w:r w:rsidRPr="00F63B51">
        <w:lastRenderedPageBreak/>
        <w:t>Introduction</w:t>
      </w:r>
      <w:bookmarkEnd w:id="1"/>
      <w:bookmarkEnd w:id="2"/>
      <w:bookmarkEnd w:id="3"/>
    </w:p>
    <w:p w14:paraId="5280D9C9" w14:textId="556C4501" w:rsidR="00C22E51" w:rsidRDefault="00C22E51" w:rsidP="008F3105">
      <w:pPr>
        <w:pStyle w:val="BodyText"/>
      </w:pPr>
      <w:r w:rsidRPr="00D66195">
        <w:t xml:space="preserve">The </w:t>
      </w:r>
      <w:r>
        <w:t>f</w:t>
      </w:r>
      <w:r w:rsidRPr="00D66195">
        <w:t xml:space="preserve">irst </w:t>
      </w:r>
      <w:r w:rsidRPr="00786D42">
        <w:rPr>
          <w:i/>
        </w:rPr>
        <w:t>National Climate Change Risk Assessment for New Zealand</w:t>
      </w:r>
      <w:r w:rsidR="00D5212C">
        <w:rPr>
          <w:i/>
        </w:rPr>
        <w:t>:</w:t>
      </w:r>
      <w:r w:rsidR="00D5212C" w:rsidRPr="00586DC0">
        <w:rPr>
          <w:i/>
        </w:rPr>
        <w:t xml:space="preserve"> Arotakenga Tūraru mō te Huringa Āhuarangi o </w:t>
      </w:r>
      <w:r w:rsidR="00D7539A" w:rsidRPr="00FF51B4">
        <w:rPr>
          <w:i/>
          <w:iCs/>
        </w:rPr>
        <w:t>Ā</w:t>
      </w:r>
      <w:r w:rsidR="00D5212C" w:rsidRPr="00586DC0">
        <w:rPr>
          <w:i/>
        </w:rPr>
        <w:t>otearoa</w:t>
      </w:r>
      <w:r w:rsidRPr="00D66195">
        <w:t xml:space="preserve"> (NCCRA) was carried out from September 2019 to May 2020</w:t>
      </w:r>
      <w:r>
        <w:t xml:space="preserve">, and </w:t>
      </w:r>
      <w:r w:rsidRPr="00D66195">
        <w:t xml:space="preserve">focused on the risks to New Zealand from hazards caused, exacerbated or influenced </w:t>
      </w:r>
      <w:r w:rsidRPr="008F3105">
        <w:t>by</w:t>
      </w:r>
      <w:r w:rsidRPr="00D66195">
        <w:t xml:space="preserve"> the physical impacts of climate change. </w:t>
      </w:r>
      <w:r>
        <w:t>The risk assessment team also considered the</w:t>
      </w:r>
      <w:r w:rsidRPr="00D66195">
        <w:t xml:space="preserve"> potential for </w:t>
      </w:r>
      <w:r>
        <w:t>positive</w:t>
      </w:r>
      <w:r w:rsidRPr="00D66195">
        <w:t xml:space="preserve"> consequences (opportunities)</w:t>
      </w:r>
      <w:r w:rsidR="00D5212C">
        <w:t xml:space="preserve"> arising from</w:t>
      </w:r>
      <w:r w:rsidRPr="00D66195">
        <w:t xml:space="preserve"> a changing climate. </w:t>
      </w:r>
    </w:p>
    <w:p w14:paraId="342FC95D" w14:textId="2722F6A1" w:rsidR="00C22E51" w:rsidRPr="00D66195" w:rsidRDefault="00C22E51" w:rsidP="00C22E51">
      <w:pPr>
        <w:pStyle w:val="BodyText"/>
      </w:pPr>
      <w:r>
        <w:t>The purpose of the</w:t>
      </w:r>
      <w:r w:rsidRPr="00D66195">
        <w:t xml:space="preserve"> assessment </w:t>
      </w:r>
      <w:r>
        <w:t>was</w:t>
      </w:r>
      <w:r w:rsidRPr="00D66195">
        <w:t xml:space="preserve"> to build an understanding of the risks and opportunities </w:t>
      </w:r>
      <w:r>
        <w:t>from</w:t>
      </w:r>
      <w:r w:rsidRPr="00D66195">
        <w:t xml:space="preserve"> long-term trends in the climate (ongoing, gradual change) and changes in extreme weather</w:t>
      </w:r>
      <w:r>
        <w:t>,</w:t>
      </w:r>
      <w:r w:rsidRPr="00D66195">
        <w:t xml:space="preserve"> to </w:t>
      </w:r>
      <w:r>
        <w:t>support</w:t>
      </w:r>
      <w:r w:rsidRPr="00D66195">
        <w:t xml:space="preserve"> the development of a </w:t>
      </w:r>
      <w:r>
        <w:t>n</w:t>
      </w:r>
      <w:r w:rsidRPr="00D66195">
        <w:t xml:space="preserve">ational </w:t>
      </w:r>
      <w:r>
        <w:t>a</w:t>
      </w:r>
      <w:r w:rsidRPr="00D66195">
        <w:t xml:space="preserve">daptation </w:t>
      </w:r>
      <w:r>
        <w:t>p</w:t>
      </w:r>
      <w:r w:rsidRPr="00D66195">
        <w:t xml:space="preserve">lan (NAP). </w:t>
      </w:r>
    </w:p>
    <w:p w14:paraId="284CCA5B" w14:textId="77777777" w:rsidR="00C22E51" w:rsidRPr="008F3105" w:rsidRDefault="00C22E51" w:rsidP="00FB6B40">
      <w:pPr>
        <w:pStyle w:val="Heading2"/>
        <w:numPr>
          <w:ilvl w:val="0"/>
          <w:numId w:val="17"/>
        </w:numPr>
      </w:pPr>
      <w:bookmarkStart w:id="5" w:name="_Toc37404035"/>
      <w:bookmarkStart w:id="6" w:name="_Toc40696456"/>
      <w:bookmarkStart w:id="7" w:name="_Toc45888056"/>
      <w:r w:rsidRPr="00D66195">
        <w:t>Purpose and format of this report</w:t>
      </w:r>
      <w:bookmarkEnd w:id="5"/>
      <w:bookmarkEnd w:id="6"/>
      <w:bookmarkEnd w:id="7"/>
      <w:r w:rsidRPr="00D66195">
        <w:t xml:space="preserve"> </w:t>
      </w:r>
    </w:p>
    <w:p w14:paraId="24FBC92C" w14:textId="65629C0B" w:rsidR="00C22E51" w:rsidRDefault="00C22E51" w:rsidP="008F3105">
      <w:pPr>
        <w:pStyle w:val="BodyText"/>
      </w:pPr>
      <w:r w:rsidRPr="00D66195">
        <w:t xml:space="preserve">The outputs of the NCCRA have been presented in three reports, </w:t>
      </w:r>
      <w:r w:rsidR="00B87E05">
        <w:t>as</w:t>
      </w:r>
      <w:r w:rsidRPr="00D66195">
        <w:t xml:space="preserve"> </w:t>
      </w:r>
      <w:hyperlink w:anchor="table1" w:history="1">
        <w:r w:rsidR="005A2317" w:rsidRPr="005A2317">
          <w:rPr>
            <w:rStyle w:val="Hyperlink"/>
          </w:rPr>
          <w:t>table 1</w:t>
        </w:r>
      </w:hyperlink>
      <w:r w:rsidR="00B87E05" w:rsidRPr="00B87E05">
        <w:t xml:space="preserve"> </w:t>
      </w:r>
      <w:r w:rsidR="00B87E05" w:rsidRPr="00D66195">
        <w:t>outline</w:t>
      </w:r>
      <w:r w:rsidR="00B87E05">
        <w:t>s</w:t>
      </w:r>
      <w:r w:rsidRPr="00D66195">
        <w:t xml:space="preserve">. </w:t>
      </w:r>
      <w:bookmarkStart w:id="8" w:name="_Hlk40350210"/>
      <w:r w:rsidRPr="00D66195">
        <w:t xml:space="preserve">The primary audience for this </w:t>
      </w:r>
      <w:r>
        <w:t>r</w:t>
      </w:r>
      <w:r w:rsidRPr="00D66195">
        <w:t>eport is central government</w:t>
      </w:r>
      <w:r>
        <w:t>, but</w:t>
      </w:r>
      <w:r w:rsidRPr="00D66195">
        <w:t xml:space="preserve"> a broad range of partners, stakeholders and communities</w:t>
      </w:r>
      <w:r>
        <w:t xml:space="preserve"> </w:t>
      </w:r>
      <w:r w:rsidR="00D5212C">
        <w:t xml:space="preserve">is </w:t>
      </w:r>
      <w:r>
        <w:t>also likely to be interested</w:t>
      </w:r>
      <w:r w:rsidRPr="00D66195">
        <w:t>.</w:t>
      </w:r>
      <w:r>
        <w:t xml:space="preserve"> </w:t>
      </w:r>
    </w:p>
    <w:p w14:paraId="6A6154BB" w14:textId="04B52B43" w:rsidR="00C22E51" w:rsidRPr="007F1F31" w:rsidRDefault="00C22E51" w:rsidP="004E63CC">
      <w:pPr>
        <w:pStyle w:val="Tableheading2"/>
      </w:pPr>
      <w:bookmarkStart w:id="9" w:name="table1"/>
      <w:bookmarkStart w:id="10" w:name="_Toc37332170"/>
      <w:bookmarkStart w:id="11" w:name="_Toc40696525"/>
      <w:bookmarkStart w:id="12" w:name="_Toc45391876"/>
      <w:bookmarkEnd w:id="8"/>
      <w:bookmarkEnd w:id="9"/>
      <w:r w:rsidRPr="00D66195">
        <w:t>Overview of NCCRA reports</w:t>
      </w:r>
      <w:bookmarkEnd w:id="10"/>
      <w:bookmarkEnd w:id="11"/>
      <w:bookmarkEnd w:id="12"/>
    </w:p>
    <w:tbl>
      <w:tblPr>
        <w:tblW w:w="8505" w:type="dxa"/>
        <w:tblInd w:w="57"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3261"/>
        <w:gridCol w:w="5244"/>
      </w:tblGrid>
      <w:tr w:rsidR="000A095D" w:rsidRPr="000A095D" w14:paraId="062FD977" w14:textId="77777777" w:rsidTr="004E63CC">
        <w:trPr>
          <w:trHeight w:val="187"/>
          <w:tblHeader/>
        </w:trPr>
        <w:tc>
          <w:tcPr>
            <w:tcW w:w="1917" w:type="pct"/>
            <w:shd w:val="clear" w:color="auto" w:fill="1C556C" w:themeFill="accent1"/>
            <w:tcMar>
              <w:top w:w="0" w:type="dxa"/>
            </w:tcMar>
          </w:tcPr>
          <w:p w14:paraId="32FC692B" w14:textId="77777777" w:rsidR="00C22E51" w:rsidRPr="000A095D" w:rsidRDefault="00C22E51" w:rsidP="000A095D">
            <w:pPr>
              <w:pStyle w:val="TableTextbold"/>
              <w:rPr>
                <w:color w:val="FFFFFF" w:themeColor="background1"/>
              </w:rPr>
            </w:pPr>
            <w:r w:rsidRPr="000A095D">
              <w:rPr>
                <w:color w:val="FFFFFF" w:themeColor="background1"/>
              </w:rPr>
              <w:t xml:space="preserve">Report </w:t>
            </w:r>
          </w:p>
        </w:tc>
        <w:tc>
          <w:tcPr>
            <w:tcW w:w="3083" w:type="pct"/>
            <w:shd w:val="clear" w:color="auto" w:fill="1C556C" w:themeFill="accent1"/>
            <w:tcMar>
              <w:top w:w="0" w:type="dxa"/>
            </w:tcMar>
          </w:tcPr>
          <w:p w14:paraId="185B6B4B" w14:textId="77777777" w:rsidR="00C22E51" w:rsidRPr="000A095D" w:rsidRDefault="00C22E51" w:rsidP="000A095D">
            <w:pPr>
              <w:pStyle w:val="TableTextbold"/>
              <w:rPr>
                <w:color w:val="FFFFFF" w:themeColor="background1"/>
              </w:rPr>
            </w:pPr>
            <w:r w:rsidRPr="000A095D">
              <w:rPr>
                <w:color w:val="FFFFFF" w:themeColor="background1"/>
              </w:rPr>
              <w:t xml:space="preserve">Report purpose </w:t>
            </w:r>
          </w:p>
        </w:tc>
      </w:tr>
      <w:tr w:rsidR="00C22E51" w:rsidRPr="00D66195" w14:paraId="5DA08CA6" w14:textId="77777777" w:rsidTr="00540159">
        <w:trPr>
          <w:trHeight w:val="283"/>
        </w:trPr>
        <w:tc>
          <w:tcPr>
            <w:tcW w:w="1917" w:type="pct"/>
            <w:shd w:val="clear" w:color="auto" w:fill="auto"/>
            <w:tcMar>
              <w:top w:w="0" w:type="dxa"/>
            </w:tcMar>
          </w:tcPr>
          <w:p w14:paraId="74B66D10" w14:textId="77777777" w:rsidR="00C22E51" w:rsidRPr="00D66195" w:rsidRDefault="00C22E51" w:rsidP="0053653B">
            <w:pPr>
              <w:pStyle w:val="TableText"/>
              <w:rPr>
                <w:szCs w:val="18"/>
              </w:rPr>
            </w:pPr>
            <w:r>
              <w:rPr>
                <w:szCs w:val="18"/>
              </w:rPr>
              <w:t>Main</w:t>
            </w:r>
            <w:r w:rsidRPr="00D66195">
              <w:rPr>
                <w:szCs w:val="18"/>
              </w:rPr>
              <w:t xml:space="preserve"> </w:t>
            </w:r>
            <w:r>
              <w:rPr>
                <w:szCs w:val="18"/>
              </w:rPr>
              <w:t>r</w:t>
            </w:r>
            <w:r w:rsidRPr="00D66195">
              <w:rPr>
                <w:szCs w:val="18"/>
              </w:rPr>
              <w:t>eport</w:t>
            </w:r>
            <w:r w:rsidR="000A095D">
              <w:rPr>
                <w:szCs w:val="18"/>
              </w:rPr>
              <w:t xml:space="preserve"> </w:t>
            </w:r>
            <w:r>
              <w:rPr>
                <w:szCs w:val="18"/>
              </w:rPr>
              <w:br/>
              <w:t>(Ministry for the Environment, 2020a)</w:t>
            </w:r>
            <w:r w:rsidRPr="00D66195">
              <w:rPr>
                <w:szCs w:val="18"/>
              </w:rPr>
              <w:t xml:space="preserve"> </w:t>
            </w:r>
          </w:p>
        </w:tc>
        <w:tc>
          <w:tcPr>
            <w:tcW w:w="3083" w:type="pct"/>
            <w:shd w:val="clear" w:color="auto" w:fill="auto"/>
            <w:tcMar>
              <w:top w:w="0" w:type="dxa"/>
            </w:tcMar>
          </w:tcPr>
          <w:p w14:paraId="1582FFEB" w14:textId="77777777" w:rsidR="00C22E51" w:rsidRPr="00D66195" w:rsidRDefault="00C22E51" w:rsidP="0053653B">
            <w:pPr>
              <w:pStyle w:val="TableText"/>
              <w:rPr>
                <w:szCs w:val="18"/>
              </w:rPr>
            </w:pPr>
            <w:r>
              <w:rPr>
                <w:szCs w:val="18"/>
              </w:rPr>
              <w:t>P</w:t>
            </w:r>
            <w:r w:rsidRPr="00D66195">
              <w:rPr>
                <w:szCs w:val="18"/>
              </w:rPr>
              <w:t>rovides a high-level summary of risk assessment findings</w:t>
            </w:r>
            <w:r>
              <w:rPr>
                <w:szCs w:val="18"/>
              </w:rPr>
              <w:t>,</w:t>
            </w:r>
            <w:r w:rsidRPr="00D66195">
              <w:rPr>
                <w:szCs w:val="18"/>
              </w:rPr>
              <w:t xml:space="preserve"> with a focus on the 10 most significant risks. </w:t>
            </w:r>
          </w:p>
        </w:tc>
      </w:tr>
      <w:tr w:rsidR="00C22E51" w:rsidRPr="00D66195" w14:paraId="3F0FD5D3" w14:textId="77777777" w:rsidTr="00540159">
        <w:trPr>
          <w:trHeight w:val="283"/>
        </w:trPr>
        <w:tc>
          <w:tcPr>
            <w:tcW w:w="1917" w:type="pct"/>
            <w:shd w:val="clear" w:color="auto" w:fill="auto"/>
            <w:tcMar>
              <w:top w:w="0" w:type="dxa"/>
            </w:tcMar>
          </w:tcPr>
          <w:p w14:paraId="73409192" w14:textId="77777777" w:rsidR="00C22E51" w:rsidRPr="00D66195" w:rsidRDefault="00C22E51" w:rsidP="0053653B">
            <w:pPr>
              <w:pStyle w:val="TableText"/>
              <w:rPr>
                <w:szCs w:val="18"/>
              </w:rPr>
            </w:pPr>
            <w:r w:rsidRPr="00D66195">
              <w:rPr>
                <w:szCs w:val="18"/>
              </w:rPr>
              <w:t xml:space="preserve">Technical </w:t>
            </w:r>
            <w:r>
              <w:rPr>
                <w:szCs w:val="18"/>
              </w:rPr>
              <w:t>r</w:t>
            </w:r>
            <w:r w:rsidRPr="00D66195">
              <w:rPr>
                <w:szCs w:val="18"/>
              </w:rPr>
              <w:t>eport (</w:t>
            </w:r>
            <w:r>
              <w:rPr>
                <w:szCs w:val="18"/>
              </w:rPr>
              <w:t>t</w:t>
            </w:r>
            <w:r w:rsidRPr="00D66195">
              <w:rPr>
                <w:szCs w:val="18"/>
              </w:rPr>
              <w:t xml:space="preserve">his </w:t>
            </w:r>
            <w:r>
              <w:rPr>
                <w:szCs w:val="18"/>
              </w:rPr>
              <w:t>r</w:t>
            </w:r>
            <w:r w:rsidRPr="00D66195">
              <w:rPr>
                <w:szCs w:val="18"/>
              </w:rPr>
              <w:t>eport)</w:t>
            </w:r>
          </w:p>
        </w:tc>
        <w:tc>
          <w:tcPr>
            <w:tcW w:w="3083" w:type="pct"/>
            <w:shd w:val="clear" w:color="auto" w:fill="auto"/>
            <w:tcMar>
              <w:top w:w="0" w:type="dxa"/>
            </w:tcMar>
          </w:tcPr>
          <w:p w14:paraId="0F1D8301" w14:textId="77777777" w:rsidR="00C22E51" w:rsidRDefault="00C22E51" w:rsidP="00446B5F">
            <w:pPr>
              <w:pStyle w:val="TableText"/>
              <w:spacing w:after="20"/>
              <w:rPr>
                <w:szCs w:val="18"/>
              </w:rPr>
            </w:pPr>
            <w:r>
              <w:rPr>
                <w:szCs w:val="18"/>
              </w:rPr>
              <w:t>P</w:t>
            </w:r>
            <w:r w:rsidRPr="00D66195">
              <w:rPr>
                <w:szCs w:val="18"/>
              </w:rPr>
              <w:t>rovides further detail on assessment findings, including risks, opportunities and gaps in each domain</w:t>
            </w:r>
            <w:r>
              <w:rPr>
                <w:szCs w:val="18"/>
              </w:rPr>
              <w:t>,</w:t>
            </w:r>
            <w:r w:rsidRPr="00D66195">
              <w:rPr>
                <w:szCs w:val="18"/>
              </w:rPr>
              <w:t xml:space="preserve"> and qualitative descriptions of exposure, vulnerability, consequence, adaptation and strength of</w:t>
            </w:r>
            <w:r w:rsidR="006E184E">
              <w:rPr>
                <w:szCs w:val="18"/>
              </w:rPr>
              <w:t> </w:t>
            </w:r>
            <w:r w:rsidRPr="00D66195">
              <w:rPr>
                <w:szCs w:val="18"/>
              </w:rPr>
              <w:t>evidence.</w:t>
            </w:r>
          </w:p>
          <w:p w14:paraId="7A3785AA" w14:textId="397B5B35" w:rsidR="00C22E51" w:rsidRPr="00D66195" w:rsidRDefault="00C22E51" w:rsidP="0053653B">
            <w:pPr>
              <w:pStyle w:val="TableText"/>
              <w:rPr>
                <w:szCs w:val="18"/>
              </w:rPr>
            </w:pPr>
            <w:r w:rsidRPr="00D66195">
              <w:rPr>
                <w:szCs w:val="18"/>
              </w:rPr>
              <w:t xml:space="preserve">This </w:t>
            </w:r>
            <w:r>
              <w:rPr>
                <w:szCs w:val="18"/>
              </w:rPr>
              <w:t>r</w:t>
            </w:r>
            <w:r w:rsidRPr="00D66195">
              <w:rPr>
                <w:szCs w:val="18"/>
              </w:rPr>
              <w:t>eport provides the evidence base for the assessment findings</w:t>
            </w:r>
            <w:r>
              <w:rPr>
                <w:szCs w:val="18"/>
              </w:rPr>
              <w:t>,</w:t>
            </w:r>
            <w:r w:rsidRPr="00D66195">
              <w:rPr>
                <w:szCs w:val="18"/>
              </w:rPr>
              <w:t xml:space="preserve"> and will be an ongoing resource for the NAP. It is intended as a companion to </w:t>
            </w:r>
            <w:hyperlink r:id="rId15" w:history="1">
              <w:r w:rsidRPr="00753BC5">
                <w:rPr>
                  <w:rStyle w:val="Hyperlink"/>
                  <w:szCs w:val="18"/>
                </w:rPr>
                <w:t>the main report</w:t>
              </w:r>
            </w:hyperlink>
            <w:r w:rsidRPr="00753BC5">
              <w:rPr>
                <w:szCs w:val="18"/>
              </w:rPr>
              <w:t>.</w:t>
            </w:r>
            <w:r w:rsidRPr="00D66195">
              <w:rPr>
                <w:szCs w:val="18"/>
              </w:rPr>
              <w:t xml:space="preserve"> </w:t>
            </w:r>
          </w:p>
        </w:tc>
      </w:tr>
      <w:tr w:rsidR="00C22E51" w:rsidRPr="00D66195" w14:paraId="21BBF80A" w14:textId="77777777" w:rsidTr="00540159">
        <w:trPr>
          <w:trHeight w:val="283"/>
        </w:trPr>
        <w:tc>
          <w:tcPr>
            <w:tcW w:w="1917" w:type="pct"/>
            <w:shd w:val="clear" w:color="auto" w:fill="auto"/>
            <w:tcMar>
              <w:top w:w="0" w:type="dxa"/>
            </w:tcMar>
          </w:tcPr>
          <w:p w14:paraId="5D8ADE49" w14:textId="77777777" w:rsidR="00C22E51" w:rsidRDefault="00C22E51" w:rsidP="000A095D">
            <w:pPr>
              <w:pStyle w:val="TableText"/>
              <w:spacing w:after="0"/>
              <w:rPr>
                <w:szCs w:val="18"/>
              </w:rPr>
            </w:pPr>
            <w:r w:rsidRPr="00D66195">
              <w:rPr>
                <w:szCs w:val="18"/>
              </w:rPr>
              <w:t xml:space="preserve">Method </w:t>
            </w:r>
            <w:r>
              <w:rPr>
                <w:szCs w:val="18"/>
              </w:rPr>
              <w:t>r</w:t>
            </w:r>
            <w:r w:rsidRPr="00D66195">
              <w:rPr>
                <w:szCs w:val="18"/>
              </w:rPr>
              <w:t xml:space="preserve">eport </w:t>
            </w:r>
          </w:p>
          <w:p w14:paraId="337E802B" w14:textId="77777777" w:rsidR="00C22E51" w:rsidRPr="00D66195" w:rsidRDefault="00C22E51" w:rsidP="000A095D">
            <w:pPr>
              <w:pStyle w:val="TableText"/>
              <w:spacing w:before="0"/>
              <w:rPr>
                <w:szCs w:val="18"/>
              </w:rPr>
            </w:pPr>
            <w:r>
              <w:rPr>
                <w:szCs w:val="18"/>
              </w:rPr>
              <w:t>(Ministry for the Environment, 2020b)</w:t>
            </w:r>
          </w:p>
        </w:tc>
        <w:tc>
          <w:tcPr>
            <w:tcW w:w="3083" w:type="pct"/>
            <w:shd w:val="clear" w:color="auto" w:fill="auto"/>
            <w:tcMar>
              <w:top w:w="0" w:type="dxa"/>
            </w:tcMar>
          </w:tcPr>
          <w:p w14:paraId="1707CFCF" w14:textId="77777777" w:rsidR="00C22E51" w:rsidRPr="00D66195" w:rsidRDefault="00C22E51" w:rsidP="0053653B">
            <w:pPr>
              <w:pStyle w:val="TableText"/>
              <w:rPr>
                <w:szCs w:val="18"/>
              </w:rPr>
            </w:pPr>
            <w:r>
              <w:rPr>
                <w:szCs w:val="18"/>
              </w:rPr>
              <w:t>O</w:t>
            </w:r>
            <w:r w:rsidRPr="00D66195">
              <w:rPr>
                <w:szCs w:val="18"/>
              </w:rPr>
              <w:t xml:space="preserve">utlines the approach to the risk assessment and engagement methodology, including results of the engagement process. </w:t>
            </w:r>
          </w:p>
        </w:tc>
      </w:tr>
    </w:tbl>
    <w:p w14:paraId="4327682E" w14:textId="389706FC" w:rsidR="00C22E51" w:rsidRPr="00D66195" w:rsidRDefault="00C22E51" w:rsidP="000A095D">
      <w:pPr>
        <w:pStyle w:val="BodyText"/>
        <w:spacing w:before="240"/>
      </w:pPr>
      <w:r w:rsidRPr="00D66195">
        <w:t xml:space="preserve">The </w:t>
      </w:r>
      <w:r>
        <w:rPr>
          <w:iCs/>
        </w:rPr>
        <w:t>t</w:t>
      </w:r>
      <w:r w:rsidRPr="00C22072">
        <w:rPr>
          <w:iCs/>
        </w:rPr>
        <w:t xml:space="preserve">echnical </w:t>
      </w:r>
      <w:r>
        <w:rPr>
          <w:iCs/>
        </w:rPr>
        <w:t>r</w:t>
      </w:r>
      <w:r w:rsidRPr="00C22072">
        <w:rPr>
          <w:iCs/>
        </w:rPr>
        <w:t>eport</w:t>
      </w:r>
      <w:r w:rsidRPr="00D66195">
        <w:t xml:space="preserve"> provides a baseline and evidence base</w:t>
      </w:r>
      <w:r>
        <w:t>,</w:t>
      </w:r>
      <w:r w:rsidRPr="00D66195">
        <w:t xml:space="preserve"> and reflects the current knowledge </w:t>
      </w:r>
      <w:r>
        <w:t>of</w:t>
      </w:r>
      <w:r w:rsidRPr="00D66195">
        <w:t xml:space="preserve"> climate</w:t>
      </w:r>
      <w:r w:rsidR="002341F8">
        <w:t xml:space="preserve"> change</w:t>
      </w:r>
      <w:r w:rsidRPr="00D66195">
        <w:t xml:space="preserve"> risks in New Zealand. It presents the detailed assessment findings of the</w:t>
      </w:r>
      <w:r w:rsidR="000A095D">
        <w:t> </w:t>
      </w:r>
      <w:r w:rsidRPr="00D66195">
        <w:t xml:space="preserve">NCCRA, including all </w:t>
      </w:r>
      <w:r>
        <w:t>priority</w:t>
      </w:r>
      <w:r w:rsidRPr="00D66195">
        <w:t xml:space="preserve"> risks, opportunities and knowledge gaps. It also includes comprehensive references of all literature reviewed. </w:t>
      </w:r>
      <w:hyperlink w:anchor="table2" w:history="1">
        <w:r w:rsidR="003970E4" w:rsidRPr="003970E4">
          <w:rPr>
            <w:rStyle w:val="Hyperlink"/>
          </w:rPr>
          <w:t>Table 2</w:t>
        </w:r>
      </w:hyperlink>
      <w:r w:rsidR="003970E4">
        <w:t xml:space="preserve"> outlines the sections in the</w:t>
      </w:r>
      <w:r w:rsidR="003970E4" w:rsidRPr="00D66195">
        <w:t xml:space="preserve"> </w:t>
      </w:r>
      <w:r w:rsidRPr="00D66195">
        <w:t xml:space="preserve">body of this </w:t>
      </w:r>
      <w:r>
        <w:rPr>
          <w:iCs/>
        </w:rPr>
        <w:t>t</w:t>
      </w:r>
      <w:r w:rsidRPr="00C22072">
        <w:rPr>
          <w:iCs/>
        </w:rPr>
        <w:t xml:space="preserve">echnical </w:t>
      </w:r>
      <w:r>
        <w:rPr>
          <w:iCs/>
        </w:rPr>
        <w:t>r</w:t>
      </w:r>
      <w:r w:rsidRPr="00C22072">
        <w:rPr>
          <w:iCs/>
        </w:rPr>
        <w:t>eport</w:t>
      </w:r>
      <w:r w:rsidRPr="00D66195">
        <w:t>.</w:t>
      </w:r>
    </w:p>
    <w:p w14:paraId="59D490AA" w14:textId="580134FB" w:rsidR="00C22E51" w:rsidRPr="00D66195" w:rsidRDefault="002341F8" w:rsidP="003E720A">
      <w:pPr>
        <w:pStyle w:val="Tableheading2"/>
      </w:pPr>
      <w:bookmarkStart w:id="13" w:name="table2"/>
      <w:bookmarkStart w:id="14" w:name="_Toc37332171"/>
      <w:bookmarkStart w:id="15" w:name="_Toc40696526"/>
      <w:bookmarkStart w:id="16" w:name="_Toc45391877"/>
      <w:bookmarkEnd w:id="13"/>
      <w:r>
        <w:t>Technical r</w:t>
      </w:r>
      <w:r w:rsidR="00C22E51" w:rsidRPr="00D66195">
        <w:t>eport overview</w:t>
      </w:r>
      <w:bookmarkEnd w:id="14"/>
      <w:bookmarkEnd w:id="15"/>
      <w:bookmarkEnd w:id="16"/>
      <w:r w:rsidR="00C22E51" w:rsidRPr="00D66195">
        <w:t xml:space="preserve"> </w:t>
      </w:r>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2836"/>
        <w:gridCol w:w="5669"/>
      </w:tblGrid>
      <w:tr w:rsidR="005F34D4" w:rsidRPr="005F34D4" w14:paraId="5FE74FBA" w14:textId="77777777" w:rsidTr="004E63CC">
        <w:trPr>
          <w:tblHeader/>
        </w:trPr>
        <w:tc>
          <w:tcPr>
            <w:tcW w:w="1667" w:type="pct"/>
            <w:tcBorders>
              <w:bottom w:val="single" w:sz="4" w:space="0" w:color="1C556C" w:themeColor="accent1"/>
            </w:tcBorders>
            <w:shd w:val="clear" w:color="auto" w:fill="1C556C" w:themeFill="accent1"/>
            <w:tcMar>
              <w:top w:w="0" w:type="dxa"/>
            </w:tcMar>
          </w:tcPr>
          <w:p w14:paraId="4ABEAF6F" w14:textId="77777777" w:rsidR="00C22E51" w:rsidRPr="005F34D4" w:rsidRDefault="00C22E51" w:rsidP="00540159">
            <w:pPr>
              <w:pStyle w:val="TableTextbold"/>
              <w:spacing w:before="40" w:after="40"/>
              <w:rPr>
                <w:color w:val="FFFFFF" w:themeColor="background1"/>
              </w:rPr>
            </w:pPr>
            <w:r w:rsidRPr="005F34D4">
              <w:rPr>
                <w:color w:val="FFFFFF" w:themeColor="background1"/>
              </w:rPr>
              <w:t xml:space="preserve">Section </w:t>
            </w:r>
          </w:p>
        </w:tc>
        <w:tc>
          <w:tcPr>
            <w:tcW w:w="3333" w:type="pct"/>
            <w:tcBorders>
              <w:bottom w:val="single" w:sz="4" w:space="0" w:color="1C556C" w:themeColor="accent1"/>
            </w:tcBorders>
            <w:shd w:val="clear" w:color="auto" w:fill="1C556C" w:themeFill="accent1"/>
            <w:tcMar>
              <w:top w:w="0" w:type="dxa"/>
            </w:tcMar>
            <w:vAlign w:val="center"/>
          </w:tcPr>
          <w:p w14:paraId="105D21D3" w14:textId="77777777" w:rsidR="00C22E51" w:rsidRPr="005F34D4" w:rsidRDefault="00C22E51" w:rsidP="00540159">
            <w:pPr>
              <w:pStyle w:val="TableTextbold"/>
              <w:spacing w:before="40" w:after="40"/>
              <w:rPr>
                <w:color w:val="FFFFFF" w:themeColor="background1"/>
              </w:rPr>
            </w:pPr>
            <w:r w:rsidRPr="005F34D4">
              <w:rPr>
                <w:color w:val="FFFFFF" w:themeColor="background1"/>
              </w:rPr>
              <w:t xml:space="preserve">Description of content </w:t>
            </w:r>
          </w:p>
        </w:tc>
      </w:tr>
      <w:tr w:rsidR="00C22E51" w:rsidRPr="00D66195" w14:paraId="08AF59EA" w14:textId="77777777" w:rsidTr="004E63CC">
        <w:tc>
          <w:tcPr>
            <w:tcW w:w="5000" w:type="pct"/>
            <w:gridSpan w:val="2"/>
            <w:tcBorders>
              <w:bottom w:val="nil"/>
            </w:tcBorders>
            <w:shd w:val="clear" w:color="auto" w:fill="D2DDE2" w:themeFill="accent3"/>
            <w:tcMar>
              <w:top w:w="0" w:type="dxa"/>
            </w:tcMar>
            <w:vAlign w:val="center"/>
          </w:tcPr>
          <w:p w14:paraId="47EA75A0" w14:textId="77777777" w:rsidR="00C22E51" w:rsidRPr="00D66195" w:rsidRDefault="00C22E51" w:rsidP="00540159">
            <w:pPr>
              <w:pStyle w:val="TableTextbold"/>
              <w:spacing w:before="40" w:after="40"/>
            </w:pPr>
            <w:r w:rsidRPr="00D66195">
              <w:t xml:space="preserve">Report </w:t>
            </w:r>
          </w:p>
        </w:tc>
      </w:tr>
      <w:tr w:rsidR="00C22E51" w:rsidRPr="00D66195" w14:paraId="3A7F93B4" w14:textId="77777777" w:rsidTr="004E63CC">
        <w:tc>
          <w:tcPr>
            <w:tcW w:w="1667" w:type="pct"/>
            <w:tcBorders>
              <w:top w:val="nil"/>
            </w:tcBorders>
            <w:shd w:val="clear" w:color="auto" w:fill="auto"/>
            <w:tcMar>
              <w:top w:w="0" w:type="dxa"/>
            </w:tcMar>
          </w:tcPr>
          <w:p w14:paraId="4A1910DE" w14:textId="77777777" w:rsidR="006E184E" w:rsidRPr="006E184E" w:rsidRDefault="00C22E51" w:rsidP="00FB6B40">
            <w:pPr>
              <w:pStyle w:val="TableText"/>
              <w:numPr>
                <w:ilvl w:val="0"/>
                <w:numId w:val="18"/>
              </w:numPr>
              <w:ind w:left="284" w:hanging="284"/>
            </w:pPr>
            <w:r w:rsidRPr="006E184E">
              <w:t xml:space="preserve">Introduction </w:t>
            </w:r>
          </w:p>
        </w:tc>
        <w:tc>
          <w:tcPr>
            <w:tcW w:w="3333" w:type="pct"/>
            <w:tcBorders>
              <w:top w:val="nil"/>
            </w:tcBorders>
            <w:shd w:val="clear" w:color="auto" w:fill="auto"/>
            <w:tcMar>
              <w:top w:w="0" w:type="dxa"/>
            </w:tcMar>
          </w:tcPr>
          <w:p w14:paraId="3EA8EA97" w14:textId="77777777" w:rsidR="00C22E51" w:rsidRPr="00D66195" w:rsidRDefault="00C22E51" w:rsidP="005F34D4">
            <w:pPr>
              <w:pStyle w:val="TableBullet"/>
              <w:spacing w:before="60"/>
            </w:pPr>
            <w:r w:rsidRPr="00D66195">
              <w:t xml:space="preserve">Overview of value domains </w:t>
            </w:r>
          </w:p>
          <w:p w14:paraId="713C89CE" w14:textId="77777777" w:rsidR="00C22E51" w:rsidRPr="00D66195" w:rsidRDefault="00C22E51" w:rsidP="006E184E">
            <w:pPr>
              <w:pStyle w:val="TableBullet"/>
            </w:pPr>
            <w:r w:rsidRPr="00D66195">
              <w:t xml:space="preserve">Introduction to cross-cutting concepts used in this </w:t>
            </w:r>
            <w:r>
              <w:rPr>
                <w:iCs/>
              </w:rPr>
              <w:t>t</w:t>
            </w:r>
            <w:r w:rsidRPr="00C22072">
              <w:rPr>
                <w:iCs/>
              </w:rPr>
              <w:t xml:space="preserve">echnical </w:t>
            </w:r>
            <w:r>
              <w:rPr>
                <w:iCs/>
              </w:rPr>
              <w:t>r</w:t>
            </w:r>
            <w:r w:rsidRPr="00C22072">
              <w:rPr>
                <w:iCs/>
              </w:rPr>
              <w:t>eport</w:t>
            </w:r>
            <w:r>
              <w:t>.</w:t>
            </w:r>
          </w:p>
        </w:tc>
      </w:tr>
      <w:tr w:rsidR="00C22E51" w:rsidRPr="00D66195" w14:paraId="7E5B5D7B" w14:textId="77777777" w:rsidTr="004E63CC">
        <w:tc>
          <w:tcPr>
            <w:tcW w:w="1667" w:type="pct"/>
            <w:shd w:val="clear" w:color="auto" w:fill="auto"/>
            <w:tcMar>
              <w:top w:w="0" w:type="dxa"/>
            </w:tcMar>
          </w:tcPr>
          <w:p w14:paraId="4B524192" w14:textId="77777777" w:rsidR="00C22E51" w:rsidRPr="006E184E" w:rsidRDefault="00C22E51" w:rsidP="00FB6B40">
            <w:pPr>
              <w:pStyle w:val="TableText"/>
              <w:numPr>
                <w:ilvl w:val="0"/>
                <w:numId w:val="18"/>
              </w:numPr>
              <w:ind w:left="284" w:hanging="284"/>
            </w:pPr>
            <w:r w:rsidRPr="006E184E">
              <w:t xml:space="preserve">Climate change in New Zealand </w:t>
            </w:r>
          </w:p>
        </w:tc>
        <w:tc>
          <w:tcPr>
            <w:tcW w:w="3333" w:type="pct"/>
            <w:shd w:val="clear" w:color="auto" w:fill="auto"/>
            <w:tcMar>
              <w:top w:w="0" w:type="dxa"/>
            </w:tcMar>
          </w:tcPr>
          <w:p w14:paraId="2DAA6E6F" w14:textId="77777777" w:rsidR="00C22E51" w:rsidRPr="00D66195" w:rsidRDefault="00C22E51" w:rsidP="006E184E">
            <w:pPr>
              <w:pStyle w:val="TableText"/>
            </w:pPr>
            <w:r w:rsidRPr="00D66195">
              <w:t>Description of climate variables and hazards affecting New Zealand</w:t>
            </w:r>
            <w:r>
              <w:t>.</w:t>
            </w:r>
          </w:p>
        </w:tc>
      </w:tr>
      <w:tr w:rsidR="00C22E51" w:rsidRPr="00D66195" w14:paraId="095C6A0D" w14:textId="77777777" w:rsidTr="004E63CC">
        <w:tc>
          <w:tcPr>
            <w:tcW w:w="1667" w:type="pct"/>
            <w:shd w:val="clear" w:color="auto" w:fill="auto"/>
            <w:tcMar>
              <w:top w:w="0" w:type="dxa"/>
            </w:tcMar>
          </w:tcPr>
          <w:p w14:paraId="121E2AA0" w14:textId="77777777" w:rsidR="00C22E51" w:rsidRPr="006E184E" w:rsidRDefault="00C22E51" w:rsidP="00A3474E">
            <w:pPr>
              <w:pStyle w:val="TableText"/>
              <w:numPr>
                <w:ilvl w:val="0"/>
                <w:numId w:val="18"/>
              </w:numPr>
              <w:ind w:left="284" w:hanging="284"/>
            </w:pPr>
            <w:r w:rsidRPr="006E184E">
              <w:t xml:space="preserve">Natural environment domain </w:t>
            </w:r>
          </w:p>
        </w:tc>
        <w:tc>
          <w:tcPr>
            <w:tcW w:w="3333" w:type="pct"/>
            <w:vMerge w:val="restart"/>
            <w:shd w:val="clear" w:color="auto" w:fill="auto"/>
            <w:tcMar>
              <w:top w:w="0" w:type="dxa"/>
            </w:tcMar>
          </w:tcPr>
          <w:p w14:paraId="2A56082E" w14:textId="77777777" w:rsidR="00C22E51" w:rsidRPr="00D66195" w:rsidRDefault="00C22E51" w:rsidP="00A3474E">
            <w:pPr>
              <w:pStyle w:val="TableBullet"/>
              <w:spacing w:before="60" w:after="50"/>
            </w:pPr>
            <w:r w:rsidRPr="00D66195">
              <w:t>Domain description</w:t>
            </w:r>
          </w:p>
          <w:p w14:paraId="41848E33" w14:textId="77777777" w:rsidR="00C22E51" w:rsidRPr="00D66195" w:rsidRDefault="00C22E51" w:rsidP="00A3474E">
            <w:pPr>
              <w:pStyle w:val="TableBullet"/>
              <w:spacing w:after="50"/>
            </w:pPr>
            <w:r w:rsidRPr="00D66195">
              <w:t>Māori perspective on the domain and risks</w:t>
            </w:r>
          </w:p>
          <w:p w14:paraId="15500AEE" w14:textId="77777777" w:rsidR="00C22E51" w:rsidRPr="00D66195" w:rsidRDefault="00C22E51" w:rsidP="00A3474E">
            <w:pPr>
              <w:pStyle w:val="TableBullet"/>
              <w:spacing w:after="50"/>
            </w:pPr>
            <w:r w:rsidRPr="00D66195">
              <w:lastRenderedPageBreak/>
              <w:t xml:space="preserve">Snapshot of key issues and themes in each domain </w:t>
            </w:r>
          </w:p>
          <w:p w14:paraId="3ABFFC1E" w14:textId="77777777" w:rsidR="00C22E51" w:rsidRPr="00D66195" w:rsidRDefault="00C22E51" w:rsidP="00A3474E">
            <w:pPr>
              <w:pStyle w:val="TableBullet"/>
              <w:spacing w:after="50"/>
            </w:pPr>
            <w:r w:rsidRPr="00D66195">
              <w:t xml:space="preserve">Summary of climate change risks and opportunities in each domain </w:t>
            </w:r>
          </w:p>
          <w:p w14:paraId="7237D274" w14:textId="77777777" w:rsidR="00C22E51" w:rsidRPr="00D66195" w:rsidRDefault="00C22E51" w:rsidP="00A3474E">
            <w:pPr>
              <w:pStyle w:val="TableBullet"/>
              <w:spacing w:after="50"/>
            </w:pPr>
            <w:r w:rsidRPr="00D66195">
              <w:t xml:space="preserve">Further detail on climate change risks identified, including: </w:t>
            </w:r>
          </w:p>
          <w:p w14:paraId="629197E3" w14:textId="77777777" w:rsidR="00C22E51" w:rsidRPr="00D66195" w:rsidRDefault="00C22E51" w:rsidP="00A3474E">
            <w:pPr>
              <w:pStyle w:val="TableDash"/>
              <w:spacing w:after="50"/>
            </w:pPr>
            <w:r>
              <w:t>s</w:t>
            </w:r>
            <w:r w:rsidRPr="00D66195">
              <w:t xml:space="preserve">ummary of each risk </w:t>
            </w:r>
          </w:p>
          <w:p w14:paraId="067CC11A" w14:textId="77777777" w:rsidR="00C22E51" w:rsidRPr="00D66195" w:rsidRDefault="00C22E51" w:rsidP="00A3474E">
            <w:pPr>
              <w:pStyle w:val="TableDash"/>
              <w:spacing w:after="50"/>
            </w:pPr>
            <w:r>
              <w:t>e</w:t>
            </w:r>
            <w:r w:rsidRPr="00D66195">
              <w:t>xposure</w:t>
            </w:r>
          </w:p>
          <w:p w14:paraId="7B08A98E" w14:textId="77777777" w:rsidR="00C22E51" w:rsidRPr="00D66195" w:rsidRDefault="00C22E51" w:rsidP="00A3474E">
            <w:pPr>
              <w:pStyle w:val="TableDash"/>
              <w:spacing w:after="50"/>
            </w:pPr>
            <w:r>
              <w:t>v</w:t>
            </w:r>
            <w:r w:rsidRPr="00D66195">
              <w:t>ulnerability (</w:t>
            </w:r>
            <w:r>
              <w:t>s</w:t>
            </w:r>
            <w:r w:rsidRPr="00D66195">
              <w:t xml:space="preserve">ensitivity and </w:t>
            </w:r>
            <w:r>
              <w:t>a</w:t>
            </w:r>
            <w:r w:rsidRPr="00D66195">
              <w:t xml:space="preserve">daptive </w:t>
            </w:r>
            <w:r>
              <w:t>c</w:t>
            </w:r>
            <w:r w:rsidRPr="00D66195">
              <w:t xml:space="preserve">apacity) </w:t>
            </w:r>
          </w:p>
          <w:p w14:paraId="165DA5BF" w14:textId="77777777" w:rsidR="00C22E51" w:rsidRPr="00D66195" w:rsidRDefault="00C22E51" w:rsidP="00A3474E">
            <w:pPr>
              <w:pStyle w:val="TableDash"/>
              <w:spacing w:after="50"/>
            </w:pPr>
            <w:r>
              <w:t>i</w:t>
            </w:r>
            <w:r w:rsidRPr="00D66195">
              <w:t xml:space="preserve">nteracting risks </w:t>
            </w:r>
          </w:p>
          <w:p w14:paraId="21AC5F4A" w14:textId="77777777" w:rsidR="00C22E51" w:rsidRPr="00D66195" w:rsidRDefault="00C22E51" w:rsidP="00A3474E">
            <w:pPr>
              <w:pStyle w:val="TableDash"/>
              <w:spacing w:after="50"/>
            </w:pPr>
            <w:r>
              <w:t>c</w:t>
            </w:r>
            <w:r w:rsidRPr="00D66195">
              <w:t xml:space="preserve">onfidence </w:t>
            </w:r>
          </w:p>
          <w:p w14:paraId="6CD0579F" w14:textId="77777777" w:rsidR="00C22E51" w:rsidRPr="00D66195" w:rsidRDefault="00C22E51" w:rsidP="00A3474E">
            <w:pPr>
              <w:pStyle w:val="TableDash"/>
              <w:spacing w:after="50"/>
            </w:pPr>
            <w:r>
              <w:t>a</w:t>
            </w:r>
            <w:r w:rsidRPr="00D66195">
              <w:t xml:space="preserve">daptation urgency profile </w:t>
            </w:r>
          </w:p>
          <w:p w14:paraId="0FBE6261" w14:textId="77777777" w:rsidR="00C22E51" w:rsidRPr="00D66195" w:rsidRDefault="00C22E51" w:rsidP="00A3474E">
            <w:pPr>
              <w:pStyle w:val="TableBullet"/>
              <w:spacing w:after="50"/>
            </w:pPr>
            <w:r w:rsidRPr="00D66195">
              <w:t xml:space="preserve">Opportunities </w:t>
            </w:r>
          </w:p>
          <w:p w14:paraId="15D0E135" w14:textId="77777777" w:rsidR="00C22E51" w:rsidRPr="00D66195" w:rsidRDefault="00C22E51" w:rsidP="006E184E">
            <w:pPr>
              <w:pStyle w:val="TableBullet"/>
            </w:pPr>
            <w:r w:rsidRPr="00D66195">
              <w:t>Gaps</w:t>
            </w:r>
            <w:r>
              <w:t>.</w:t>
            </w:r>
          </w:p>
        </w:tc>
      </w:tr>
      <w:tr w:rsidR="00C22E51" w:rsidRPr="00D66195" w14:paraId="708D02C2" w14:textId="77777777" w:rsidTr="004E63CC">
        <w:tc>
          <w:tcPr>
            <w:tcW w:w="1667" w:type="pct"/>
            <w:shd w:val="clear" w:color="auto" w:fill="auto"/>
            <w:tcMar>
              <w:top w:w="0" w:type="dxa"/>
            </w:tcMar>
          </w:tcPr>
          <w:p w14:paraId="395D2640" w14:textId="77777777" w:rsidR="00C22E51" w:rsidRPr="006E184E" w:rsidRDefault="00C22E51" w:rsidP="00A3474E">
            <w:pPr>
              <w:pStyle w:val="TableText"/>
              <w:numPr>
                <w:ilvl w:val="0"/>
                <w:numId w:val="18"/>
              </w:numPr>
              <w:spacing w:before="0"/>
              <w:ind w:left="284" w:hanging="284"/>
            </w:pPr>
            <w:r w:rsidRPr="006E184E">
              <w:t xml:space="preserve">Human domain </w:t>
            </w:r>
          </w:p>
        </w:tc>
        <w:tc>
          <w:tcPr>
            <w:tcW w:w="3333" w:type="pct"/>
            <w:vMerge/>
            <w:shd w:val="clear" w:color="auto" w:fill="auto"/>
            <w:tcMar>
              <w:top w:w="57" w:type="dxa"/>
            </w:tcMar>
          </w:tcPr>
          <w:p w14:paraId="45914190" w14:textId="77777777" w:rsidR="00C22E51" w:rsidRPr="00D66195" w:rsidRDefault="00C22E51" w:rsidP="00FB6B40">
            <w:pPr>
              <w:pStyle w:val="TableText"/>
              <w:numPr>
                <w:ilvl w:val="0"/>
                <w:numId w:val="13"/>
              </w:numPr>
              <w:spacing w:before="0" w:after="0" w:line="230" w:lineRule="atLeast"/>
              <w:ind w:left="302" w:hanging="302"/>
              <w:rPr>
                <w:szCs w:val="18"/>
              </w:rPr>
            </w:pPr>
          </w:p>
        </w:tc>
      </w:tr>
      <w:tr w:rsidR="00C22E51" w:rsidRPr="00D66195" w14:paraId="4D6C9478" w14:textId="77777777" w:rsidTr="004E63CC">
        <w:tc>
          <w:tcPr>
            <w:tcW w:w="1667" w:type="pct"/>
            <w:shd w:val="clear" w:color="auto" w:fill="auto"/>
            <w:tcMar>
              <w:top w:w="0" w:type="dxa"/>
            </w:tcMar>
          </w:tcPr>
          <w:p w14:paraId="6CAFB752" w14:textId="77777777" w:rsidR="00C22E51" w:rsidRPr="006E184E" w:rsidRDefault="00C22E51" w:rsidP="00A3474E">
            <w:pPr>
              <w:pStyle w:val="TableText"/>
              <w:numPr>
                <w:ilvl w:val="0"/>
                <w:numId w:val="18"/>
              </w:numPr>
              <w:spacing w:before="0"/>
              <w:ind w:left="284" w:hanging="284"/>
            </w:pPr>
            <w:r w:rsidRPr="006E184E">
              <w:lastRenderedPageBreak/>
              <w:t xml:space="preserve">Economy domain </w:t>
            </w:r>
          </w:p>
        </w:tc>
        <w:tc>
          <w:tcPr>
            <w:tcW w:w="3333" w:type="pct"/>
            <w:vMerge/>
            <w:shd w:val="clear" w:color="auto" w:fill="auto"/>
            <w:tcMar>
              <w:top w:w="57" w:type="dxa"/>
            </w:tcMar>
          </w:tcPr>
          <w:p w14:paraId="2C18C5E4" w14:textId="77777777" w:rsidR="00C22E51" w:rsidRPr="00D66195" w:rsidRDefault="00C22E51" w:rsidP="00FB6B40">
            <w:pPr>
              <w:pStyle w:val="TableText"/>
              <w:numPr>
                <w:ilvl w:val="0"/>
                <w:numId w:val="14"/>
              </w:numPr>
              <w:spacing w:before="0" w:after="0" w:line="230" w:lineRule="atLeast"/>
              <w:ind w:left="302" w:hanging="302"/>
              <w:rPr>
                <w:szCs w:val="18"/>
              </w:rPr>
            </w:pPr>
          </w:p>
        </w:tc>
      </w:tr>
      <w:tr w:rsidR="00C22E51" w:rsidRPr="00D66195" w14:paraId="5965BCB2" w14:textId="77777777" w:rsidTr="004E63CC">
        <w:tc>
          <w:tcPr>
            <w:tcW w:w="1667" w:type="pct"/>
            <w:shd w:val="clear" w:color="auto" w:fill="auto"/>
            <w:tcMar>
              <w:top w:w="0" w:type="dxa"/>
            </w:tcMar>
          </w:tcPr>
          <w:p w14:paraId="598894DC" w14:textId="77777777" w:rsidR="00C22E51" w:rsidRPr="006E184E" w:rsidRDefault="00C22E51" w:rsidP="00A3474E">
            <w:pPr>
              <w:pStyle w:val="TableText"/>
              <w:numPr>
                <w:ilvl w:val="0"/>
                <w:numId w:val="18"/>
              </w:numPr>
              <w:spacing w:before="0"/>
              <w:ind w:left="284" w:hanging="284"/>
            </w:pPr>
            <w:r w:rsidRPr="006E184E">
              <w:t xml:space="preserve">Built environment domain </w:t>
            </w:r>
          </w:p>
        </w:tc>
        <w:tc>
          <w:tcPr>
            <w:tcW w:w="3333" w:type="pct"/>
            <w:vMerge/>
            <w:shd w:val="clear" w:color="auto" w:fill="auto"/>
            <w:tcMar>
              <w:top w:w="57" w:type="dxa"/>
            </w:tcMar>
          </w:tcPr>
          <w:p w14:paraId="67C3B0E2" w14:textId="77777777" w:rsidR="00C22E51" w:rsidRPr="00D66195" w:rsidRDefault="00C22E51" w:rsidP="00FB6B40">
            <w:pPr>
              <w:pStyle w:val="TableText"/>
              <w:numPr>
                <w:ilvl w:val="0"/>
                <w:numId w:val="14"/>
              </w:numPr>
              <w:spacing w:before="0" w:after="0" w:line="230" w:lineRule="atLeast"/>
              <w:ind w:left="302" w:hanging="302"/>
              <w:rPr>
                <w:szCs w:val="18"/>
              </w:rPr>
            </w:pPr>
          </w:p>
        </w:tc>
      </w:tr>
      <w:tr w:rsidR="00C22E51" w:rsidRPr="00D66195" w14:paraId="2EF760B2" w14:textId="77777777" w:rsidTr="004E63CC">
        <w:tc>
          <w:tcPr>
            <w:tcW w:w="1667" w:type="pct"/>
            <w:shd w:val="clear" w:color="auto" w:fill="auto"/>
            <w:tcMar>
              <w:top w:w="0" w:type="dxa"/>
            </w:tcMar>
          </w:tcPr>
          <w:p w14:paraId="2F04D667" w14:textId="77777777" w:rsidR="00C22E51" w:rsidRPr="006E184E" w:rsidRDefault="00C22E51" w:rsidP="00FB6B40">
            <w:pPr>
              <w:pStyle w:val="TableText"/>
              <w:numPr>
                <w:ilvl w:val="0"/>
                <w:numId w:val="18"/>
              </w:numPr>
              <w:ind w:left="284" w:hanging="284"/>
            </w:pPr>
            <w:r w:rsidRPr="006E184E">
              <w:t xml:space="preserve">Governance domain </w:t>
            </w:r>
          </w:p>
        </w:tc>
        <w:tc>
          <w:tcPr>
            <w:tcW w:w="3333" w:type="pct"/>
            <w:shd w:val="clear" w:color="auto" w:fill="auto"/>
            <w:tcMar>
              <w:top w:w="0" w:type="dxa"/>
            </w:tcMar>
          </w:tcPr>
          <w:p w14:paraId="49939379" w14:textId="7D9EBE9D" w:rsidR="00C22E51" w:rsidRPr="00D66195" w:rsidRDefault="00C22E51" w:rsidP="00786D42">
            <w:pPr>
              <w:pStyle w:val="TableText"/>
            </w:pPr>
            <w:r w:rsidRPr="00D66195">
              <w:t xml:space="preserve">Same </w:t>
            </w:r>
            <w:r w:rsidRPr="006E184E">
              <w:t>content</w:t>
            </w:r>
            <w:r w:rsidRPr="00D66195">
              <w:t xml:space="preserve"> as </w:t>
            </w:r>
            <w:r w:rsidR="003970E4">
              <w:t>sections 3–6</w:t>
            </w:r>
            <w:r>
              <w:t>,</w:t>
            </w:r>
            <w:r w:rsidRPr="00D66195">
              <w:t xml:space="preserve"> with the </w:t>
            </w:r>
            <w:r>
              <w:t>addition of</w:t>
            </w:r>
            <w:r w:rsidR="00DF5854">
              <w:t xml:space="preserve"> f</w:t>
            </w:r>
            <w:r w:rsidRPr="00D66195">
              <w:t xml:space="preserve">urther detail on climate change risks identified, including: </w:t>
            </w:r>
          </w:p>
          <w:p w14:paraId="3D8D6AAA" w14:textId="77777777" w:rsidR="00C22E51" w:rsidRPr="00D66195" w:rsidRDefault="00C22E51" w:rsidP="00786D42">
            <w:pPr>
              <w:pStyle w:val="TableBullet"/>
            </w:pPr>
            <w:r>
              <w:t>s</w:t>
            </w:r>
            <w:r w:rsidRPr="00D66195">
              <w:t xml:space="preserve">ummary of each risk </w:t>
            </w:r>
          </w:p>
          <w:p w14:paraId="7541D033" w14:textId="77777777" w:rsidR="00C22E51" w:rsidRPr="00D66195" w:rsidRDefault="00C22E51" w:rsidP="00786D42">
            <w:pPr>
              <w:pStyle w:val="TableBullet"/>
            </w:pPr>
            <w:r>
              <w:t>d</w:t>
            </w:r>
            <w:r w:rsidRPr="00D66195">
              <w:t xml:space="preserve">etailed description of each risk, including interactions with risks identified in other domains (replaces </w:t>
            </w:r>
            <w:r>
              <w:t>e</w:t>
            </w:r>
            <w:r w:rsidRPr="00D66195">
              <w:t xml:space="preserve">xposure, </w:t>
            </w:r>
            <w:r>
              <w:t>v</w:t>
            </w:r>
            <w:r w:rsidRPr="00D66195">
              <w:t xml:space="preserve">ulnerability and </w:t>
            </w:r>
            <w:r>
              <w:t>i</w:t>
            </w:r>
            <w:r w:rsidRPr="00D66195">
              <w:t xml:space="preserve">nteracting </w:t>
            </w:r>
            <w:r>
              <w:t>r</w:t>
            </w:r>
            <w:r w:rsidRPr="00D66195">
              <w:t>isks)</w:t>
            </w:r>
          </w:p>
          <w:p w14:paraId="78DD2990" w14:textId="77777777" w:rsidR="00C22E51" w:rsidRPr="00D66195" w:rsidRDefault="00C22E51" w:rsidP="00786D42">
            <w:pPr>
              <w:pStyle w:val="TableBullet"/>
            </w:pPr>
            <w:r>
              <w:t>c</w:t>
            </w:r>
            <w:r w:rsidRPr="00D66195">
              <w:t>onsequence</w:t>
            </w:r>
          </w:p>
          <w:p w14:paraId="57906F06" w14:textId="77777777" w:rsidR="00C22E51" w:rsidRPr="00D66195" w:rsidRDefault="00C22E51" w:rsidP="00786D42">
            <w:pPr>
              <w:pStyle w:val="TableBullet"/>
            </w:pPr>
            <w:r>
              <w:t>c</w:t>
            </w:r>
            <w:r w:rsidRPr="00D66195">
              <w:t xml:space="preserve">onfidence </w:t>
            </w:r>
          </w:p>
          <w:p w14:paraId="5B0020CE" w14:textId="77777777" w:rsidR="00C22E51" w:rsidRPr="00D66195" w:rsidRDefault="00C22E51" w:rsidP="00786D42">
            <w:pPr>
              <w:pStyle w:val="TableBullet"/>
            </w:pPr>
            <w:r>
              <w:t>a</w:t>
            </w:r>
            <w:r w:rsidRPr="00D66195">
              <w:t>daptation urgency profile</w:t>
            </w:r>
            <w:r>
              <w:t>.</w:t>
            </w:r>
            <w:r w:rsidRPr="00D66195">
              <w:t xml:space="preserve"> </w:t>
            </w:r>
          </w:p>
        </w:tc>
      </w:tr>
      <w:tr w:rsidR="00C22E51" w:rsidRPr="00D66195" w14:paraId="11C5A4AE" w14:textId="77777777" w:rsidTr="004E63CC">
        <w:tc>
          <w:tcPr>
            <w:tcW w:w="1667" w:type="pct"/>
            <w:shd w:val="clear" w:color="auto" w:fill="auto"/>
            <w:tcMar>
              <w:top w:w="0" w:type="dxa"/>
            </w:tcMar>
          </w:tcPr>
          <w:p w14:paraId="634548AE" w14:textId="77777777" w:rsidR="00C22E51" w:rsidRPr="006E184E" w:rsidRDefault="00C22E51" w:rsidP="00786D42">
            <w:pPr>
              <w:pStyle w:val="TableText"/>
            </w:pPr>
            <w:r w:rsidRPr="006E184E">
              <w:t xml:space="preserve">References </w:t>
            </w:r>
          </w:p>
        </w:tc>
        <w:tc>
          <w:tcPr>
            <w:tcW w:w="3333" w:type="pct"/>
            <w:shd w:val="clear" w:color="auto" w:fill="auto"/>
            <w:tcMar>
              <w:top w:w="0" w:type="dxa"/>
            </w:tcMar>
          </w:tcPr>
          <w:p w14:paraId="74022801" w14:textId="68DDB3ED" w:rsidR="00C22E51" w:rsidRPr="00D66195" w:rsidRDefault="00C22E51" w:rsidP="00414142">
            <w:pPr>
              <w:pStyle w:val="TableText"/>
            </w:pPr>
            <w:r>
              <w:t>Full references for c</w:t>
            </w:r>
            <w:r w:rsidRPr="00D66195">
              <w:t xml:space="preserve">itations in </w:t>
            </w:r>
            <w:r w:rsidRPr="006E184E">
              <w:t>this</w:t>
            </w:r>
            <w:r w:rsidRPr="00D66195">
              <w:t xml:space="preserve"> </w:t>
            </w:r>
            <w:r>
              <w:t>r</w:t>
            </w:r>
            <w:r w:rsidRPr="00D66195">
              <w:t>eport</w:t>
            </w:r>
            <w:r>
              <w:t>.</w:t>
            </w:r>
          </w:p>
        </w:tc>
      </w:tr>
    </w:tbl>
    <w:p w14:paraId="664B537E" w14:textId="77777777" w:rsidR="00C22E51" w:rsidRPr="00D66195" w:rsidRDefault="00C22E51" w:rsidP="00FB6B40">
      <w:pPr>
        <w:pStyle w:val="Heading2"/>
        <w:numPr>
          <w:ilvl w:val="0"/>
          <w:numId w:val="17"/>
        </w:numPr>
        <w:spacing w:before="400"/>
      </w:pPr>
      <w:bookmarkStart w:id="17" w:name="_Toc37404036"/>
      <w:bookmarkStart w:id="18" w:name="_Toc40696457"/>
      <w:bookmarkStart w:id="19" w:name="_Toc45888057"/>
      <w:r w:rsidRPr="00D66195">
        <w:t>Overview of the value domains and cross</w:t>
      </w:r>
      <w:r w:rsidR="00AC7AE3">
        <w:noBreakHyphen/>
      </w:r>
      <w:r w:rsidRPr="00D66195">
        <w:t>cutting</w:t>
      </w:r>
      <w:r w:rsidR="00AC7AE3">
        <w:t> </w:t>
      </w:r>
      <w:r w:rsidRPr="00D66195">
        <w:t>concepts</w:t>
      </w:r>
      <w:bookmarkEnd w:id="17"/>
      <w:bookmarkEnd w:id="18"/>
      <w:bookmarkEnd w:id="19"/>
    </w:p>
    <w:p w14:paraId="72CEF006" w14:textId="317B6DAF" w:rsidR="00C22E51" w:rsidRDefault="00C22E51" w:rsidP="00A3474E">
      <w:pPr>
        <w:pStyle w:val="BodyText"/>
        <w:spacing w:before="100" w:after="100"/>
      </w:pPr>
      <w:r w:rsidRPr="00D66195">
        <w:t xml:space="preserve">This first NCCRA is based on </w:t>
      </w:r>
      <w:bookmarkStart w:id="20" w:name="_Hlk40897476"/>
      <w:r w:rsidRPr="00D66195">
        <w:rPr>
          <w:i/>
        </w:rPr>
        <w:t xml:space="preserve">Arotakenga Huringa Āhuarangi: A Framework for the National Climate Change Risk Assessment for Aotearoa New Zealand </w:t>
      </w:r>
      <w:r w:rsidRPr="00D66195">
        <w:t xml:space="preserve">(the NCCRA </w:t>
      </w:r>
      <w:r>
        <w:t>f</w:t>
      </w:r>
      <w:r w:rsidRPr="00D66195">
        <w:t>ramework</w:t>
      </w:r>
      <w:bookmarkEnd w:id="20"/>
      <w:r w:rsidRPr="00D66195">
        <w:t>)</w:t>
      </w:r>
      <w:r>
        <w:t xml:space="preserve"> (Ministry for the Environment</w:t>
      </w:r>
      <w:r w:rsidRPr="00D66195">
        <w:t>, 2019a</w:t>
      </w:r>
      <w:r>
        <w:t>)</w:t>
      </w:r>
      <w:r w:rsidRPr="00D66195">
        <w:t xml:space="preserve">. </w:t>
      </w:r>
      <w:r>
        <w:t>D</w:t>
      </w:r>
      <w:r w:rsidRPr="00D66195">
        <w:t xml:space="preserve">eveloped by an expert panel, </w:t>
      </w:r>
      <w:r>
        <w:t xml:space="preserve">the framework </w:t>
      </w:r>
      <w:r w:rsidRPr="00D66195">
        <w:t>sets out</w:t>
      </w:r>
      <w:r>
        <w:t xml:space="preserve"> the</w:t>
      </w:r>
      <w:r w:rsidRPr="00D66195">
        <w:t xml:space="preserve"> methods to be used for the NCCRA</w:t>
      </w:r>
      <w:r>
        <w:t>. It</w:t>
      </w:r>
      <w:r w:rsidRPr="00D66195">
        <w:t xml:space="preserve"> tak</w:t>
      </w:r>
      <w:r>
        <w:t>es</w:t>
      </w:r>
      <w:r w:rsidRPr="00D66195">
        <w:t xml:space="preserve"> a values-based approach</w:t>
      </w:r>
      <w:r>
        <w:t>,</w:t>
      </w:r>
      <w:r w:rsidRPr="00D66195">
        <w:t xml:space="preserve"> and weav</w:t>
      </w:r>
      <w:r>
        <w:t>es</w:t>
      </w:r>
      <w:r w:rsidRPr="00D66195">
        <w:t xml:space="preserve"> in </w:t>
      </w:r>
      <w:r>
        <w:t>t</w:t>
      </w:r>
      <w:r w:rsidRPr="00D66195">
        <w:t xml:space="preserve">e </w:t>
      </w:r>
      <w:r>
        <w:t>a</w:t>
      </w:r>
      <w:r w:rsidRPr="00D66195">
        <w:t>o Māori and engagement principles</w:t>
      </w:r>
      <w:r>
        <w:t>,</w:t>
      </w:r>
      <w:r w:rsidRPr="00D66195">
        <w:t xml:space="preserve"> </w:t>
      </w:r>
      <w:r>
        <w:t>providing</w:t>
      </w:r>
      <w:r w:rsidRPr="00D66195">
        <w:t xml:space="preserve"> a comprehensive knowledge and skill base for understanding </w:t>
      </w:r>
      <w:r w:rsidRPr="00AC7AE3">
        <w:t>climate</w:t>
      </w:r>
      <w:r w:rsidR="00763D6F">
        <w:t xml:space="preserve"> change</w:t>
      </w:r>
      <w:r w:rsidRPr="00D66195">
        <w:t xml:space="preserve"> risks. </w:t>
      </w:r>
    </w:p>
    <w:p w14:paraId="07DAFB90" w14:textId="64C80947" w:rsidR="00C22E51" w:rsidRPr="00D66195" w:rsidRDefault="00C22E51" w:rsidP="00A3474E">
      <w:pPr>
        <w:pStyle w:val="BodyText"/>
        <w:spacing w:before="100" w:after="100"/>
      </w:pPr>
      <w:r w:rsidRPr="00D66195">
        <w:t xml:space="preserve">The process combines </w:t>
      </w:r>
      <w:r w:rsidRPr="00AC7AE3">
        <w:t>scientific</w:t>
      </w:r>
      <w:r w:rsidRPr="00D66195">
        <w:t xml:space="preserve">, technical and expert information with </w:t>
      </w:r>
      <w:r>
        <w:t>m</w:t>
      </w:r>
      <w:r w:rsidRPr="00D66195">
        <w:t>ātauranga Māori, local knowledge</w:t>
      </w:r>
      <w:r>
        <w:t>,</w:t>
      </w:r>
      <w:r w:rsidRPr="00D66195">
        <w:t xml:space="preserve"> and experience (</w:t>
      </w:r>
      <w:r>
        <w:t>Ministry for the Environment</w:t>
      </w:r>
      <w:r w:rsidRPr="00D66195">
        <w:t xml:space="preserve">, 2019a). The NCCRA was </w:t>
      </w:r>
      <w:r>
        <w:t>developed in</w:t>
      </w:r>
      <w:r w:rsidRPr="00D66195">
        <w:t xml:space="preserve"> three stages by a diverse, multidisciplinary team of academics and consultants. </w:t>
      </w:r>
    </w:p>
    <w:p w14:paraId="76F16DA5" w14:textId="77777777" w:rsidR="00C22E51" w:rsidRPr="00D66195" w:rsidRDefault="00C22E51" w:rsidP="00A3474E">
      <w:pPr>
        <w:pStyle w:val="BodyText"/>
        <w:spacing w:before="100" w:after="100"/>
      </w:pPr>
      <w:r w:rsidRPr="00D66195">
        <w:t xml:space="preserve">The following sections explain key terms and concepts used in this </w:t>
      </w:r>
      <w:r w:rsidRPr="005E2F23">
        <w:t>report</w:t>
      </w:r>
      <w:r w:rsidRPr="00D66195">
        <w:t>.</w:t>
      </w:r>
    </w:p>
    <w:p w14:paraId="270844D6" w14:textId="77777777" w:rsidR="0076453D" w:rsidRPr="0076453D" w:rsidRDefault="0076453D" w:rsidP="00A3474E">
      <w:pPr>
        <w:pStyle w:val="Heading3"/>
        <w:numPr>
          <w:ilvl w:val="0"/>
          <w:numId w:val="19"/>
        </w:numPr>
        <w:spacing w:before="240"/>
      </w:pPr>
      <w:bookmarkStart w:id="21" w:name="_Toc37404037"/>
      <w:r w:rsidRPr="00D66195">
        <w:t>Value domains</w:t>
      </w:r>
      <w:bookmarkEnd w:id="21"/>
    </w:p>
    <w:p w14:paraId="03457CD2" w14:textId="73134576" w:rsidR="0076453D" w:rsidRDefault="0076453D" w:rsidP="00A3474E">
      <w:pPr>
        <w:pStyle w:val="BodyText"/>
        <w:spacing w:before="100" w:after="100"/>
        <w:rPr>
          <w:lang w:eastAsia="en-AU"/>
        </w:rPr>
      </w:pPr>
      <w:r w:rsidRPr="00D66195">
        <w:rPr>
          <w:lang w:eastAsia="en-AU"/>
        </w:rPr>
        <w:t xml:space="preserve">The NCCRA </w:t>
      </w:r>
      <w:r>
        <w:rPr>
          <w:lang w:eastAsia="en-AU"/>
        </w:rPr>
        <w:t>f</w:t>
      </w:r>
      <w:r w:rsidRPr="00D66195">
        <w:rPr>
          <w:lang w:eastAsia="en-AU"/>
        </w:rPr>
        <w:t>ramework outlines five value domains for assessing risks and opportunities (</w:t>
      </w:r>
      <w:hyperlink w:anchor="table3" w:history="1">
        <w:r w:rsidRPr="00414142">
          <w:rPr>
            <w:rStyle w:val="Hyperlink"/>
            <w:lang w:eastAsia="en-AU"/>
          </w:rPr>
          <w:t>table 3</w:t>
        </w:r>
      </w:hyperlink>
      <w:r w:rsidRPr="00D66195">
        <w:rPr>
          <w:lang w:eastAsia="en-AU"/>
        </w:rPr>
        <w:t xml:space="preserve">). These domains </w:t>
      </w:r>
      <w:r w:rsidRPr="0076453D">
        <w:t>represent</w:t>
      </w:r>
      <w:r w:rsidRPr="00D66195">
        <w:rPr>
          <w:lang w:eastAsia="en-AU"/>
        </w:rPr>
        <w:t xml:space="preserve"> groups of values, assets and systems that may be at risk from climate</w:t>
      </w:r>
      <w:r w:rsidR="00414142">
        <w:rPr>
          <w:lang w:eastAsia="en-AU"/>
        </w:rPr>
        <w:t xml:space="preserve"> change</w:t>
      </w:r>
      <w:r w:rsidRPr="00D66195">
        <w:rPr>
          <w:lang w:eastAsia="en-AU"/>
        </w:rPr>
        <w:t>-related hazards</w:t>
      </w:r>
      <w:r>
        <w:rPr>
          <w:lang w:eastAsia="en-AU"/>
        </w:rPr>
        <w:t>,</w:t>
      </w:r>
      <w:r w:rsidRPr="00D66195">
        <w:rPr>
          <w:lang w:eastAsia="en-AU"/>
        </w:rPr>
        <w:t xml:space="preserve"> or have the propensity to be beneficially affected. </w:t>
      </w:r>
    </w:p>
    <w:p w14:paraId="1BD224CF" w14:textId="2D9AA456" w:rsidR="0076453D" w:rsidRPr="00D66195" w:rsidRDefault="0076453D" w:rsidP="00A3474E">
      <w:pPr>
        <w:pStyle w:val="BodyText"/>
        <w:spacing w:before="100" w:after="100"/>
        <w:rPr>
          <w:lang w:eastAsia="en-AU"/>
        </w:rPr>
      </w:pPr>
      <w:r w:rsidRPr="00D66195">
        <w:rPr>
          <w:lang w:eastAsia="en-AU"/>
        </w:rPr>
        <w:t xml:space="preserve">The value domains are a </w:t>
      </w:r>
      <w:r w:rsidRPr="0076453D">
        <w:t>mix</w:t>
      </w:r>
      <w:r w:rsidRPr="00D66195">
        <w:rPr>
          <w:lang w:eastAsia="en-AU"/>
        </w:rPr>
        <w:t xml:space="preserve"> of those used in </w:t>
      </w:r>
      <w:r>
        <w:rPr>
          <w:lang w:eastAsia="en-AU"/>
        </w:rPr>
        <w:t xml:space="preserve">the </w:t>
      </w:r>
      <w:r w:rsidRPr="00B51949">
        <w:rPr>
          <w:iCs/>
          <w:lang w:eastAsia="en-AU"/>
        </w:rPr>
        <w:t>New Zealand Treasury’s</w:t>
      </w:r>
      <w:r w:rsidRPr="00D66195">
        <w:rPr>
          <w:i/>
          <w:lang w:eastAsia="en-AU"/>
        </w:rPr>
        <w:t xml:space="preserve"> </w:t>
      </w:r>
      <w:r w:rsidR="0027293A">
        <w:rPr>
          <w:iCs/>
          <w:lang w:eastAsia="en-AU"/>
        </w:rPr>
        <w:t>L</w:t>
      </w:r>
      <w:r w:rsidRPr="00B51949">
        <w:rPr>
          <w:iCs/>
          <w:lang w:eastAsia="en-AU"/>
        </w:rPr>
        <w:t xml:space="preserve">iving </w:t>
      </w:r>
      <w:r w:rsidR="0027293A">
        <w:rPr>
          <w:iCs/>
          <w:lang w:eastAsia="en-AU"/>
        </w:rPr>
        <w:t>S</w:t>
      </w:r>
      <w:r w:rsidRPr="00B51949">
        <w:rPr>
          <w:iCs/>
          <w:lang w:eastAsia="en-AU"/>
        </w:rPr>
        <w:t xml:space="preserve">tandards </w:t>
      </w:r>
      <w:r w:rsidR="0027293A">
        <w:rPr>
          <w:iCs/>
          <w:lang w:eastAsia="en-AU"/>
        </w:rPr>
        <w:t>F</w:t>
      </w:r>
      <w:r w:rsidRPr="00B51949">
        <w:rPr>
          <w:iCs/>
          <w:lang w:eastAsia="en-AU"/>
        </w:rPr>
        <w:t>ramework</w:t>
      </w:r>
      <w:r>
        <w:rPr>
          <w:iCs/>
          <w:lang w:eastAsia="en-AU"/>
        </w:rPr>
        <w:t xml:space="preserve"> </w:t>
      </w:r>
      <w:r w:rsidRPr="00D66195">
        <w:t>(New Zealand Treasury, 2018</w:t>
      </w:r>
      <w:r>
        <w:t>)</w:t>
      </w:r>
      <w:r w:rsidRPr="005E2F23">
        <w:rPr>
          <w:iCs/>
          <w:lang w:eastAsia="en-AU"/>
        </w:rPr>
        <w:t xml:space="preserve"> </w:t>
      </w:r>
      <w:r w:rsidRPr="00D66195">
        <w:rPr>
          <w:lang w:eastAsia="en-AU"/>
        </w:rPr>
        <w:t xml:space="preserve">and the </w:t>
      </w:r>
      <w:r w:rsidRPr="00D66195">
        <w:rPr>
          <w:i/>
          <w:lang w:eastAsia="en-AU"/>
        </w:rPr>
        <w:t>National Disaster Resilience Strategy</w:t>
      </w:r>
      <w:r w:rsidRPr="00D66195">
        <w:rPr>
          <w:lang w:eastAsia="en-AU"/>
        </w:rPr>
        <w:t xml:space="preserve"> </w:t>
      </w:r>
      <w:r w:rsidRPr="00D66195">
        <w:t>(Ministry of Civil Defence and Emergency Management</w:t>
      </w:r>
      <w:r>
        <w:t>,</w:t>
      </w:r>
      <w:r w:rsidRPr="00D66195">
        <w:t xml:space="preserve"> 2019). </w:t>
      </w:r>
      <w:r w:rsidRPr="00D66195">
        <w:rPr>
          <w:lang w:eastAsia="en-AU"/>
        </w:rPr>
        <w:t>The</w:t>
      </w:r>
      <w:r>
        <w:rPr>
          <w:lang w:eastAsia="en-AU"/>
        </w:rPr>
        <w:t xml:space="preserve">y </w:t>
      </w:r>
      <w:r w:rsidRPr="00D66195">
        <w:rPr>
          <w:lang w:eastAsia="en-AU"/>
        </w:rPr>
        <w:t>are interconnected</w:t>
      </w:r>
      <w:r>
        <w:rPr>
          <w:lang w:eastAsia="en-AU"/>
        </w:rPr>
        <w:t>,</w:t>
      </w:r>
      <w:r w:rsidRPr="00D66195">
        <w:rPr>
          <w:lang w:eastAsia="en-AU"/>
        </w:rPr>
        <w:t xml:space="preserve"> </w:t>
      </w:r>
      <w:r w:rsidR="00414142">
        <w:rPr>
          <w:lang w:eastAsia="en-AU"/>
        </w:rPr>
        <w:t xml:space="preserve">are </w:t>
      </w:r>
      <w:r w:rsidRPr="00D66195">
        <w:rPr>
          <w:lang w:eastAsia="en-AU"/>
        </w:rPr>
        <w:t>applicable at the individual, community and national level</w:t>
      </w:r>
      <w:r>
        <w:rPr>
          <w:lang w:eastAsia="en-AU"/>
        </w:rPr>
        <w:t xml:space="preserve">s, and </w:t>
      </w:r>
      <w:r w:rsidRPr="00D66195">
        <w:rPr>
          <w:lang w:eastAsia="en-AU"/>
        </w:rPr>
        <w:t xml:space="preserve">include tangible and intangible values. </w:t>
      </w:r>
      <w:hyperlink w:anchor="table3" w:history="1">
        <w:r w:rsidR="00414142" w:rsidRPr="00414142">
          <w:rPr>
            <w:rStyle w:val="Hyperlink"/>
            <w:lang w:eastAsia="en-AU"/>
          </w:rPr>
          <w:t>Table 3</w:t>
        </w:r>
      </w:hyperlink>
      <w:r w:rsidR="00414142">
        <w:rPr>
          <w:lang w:eastAsia="en-AU"/>
        </w:rPr>
        <w:t xml:space="preserve"> describes each of the</w:t>
      </w:r>
      <w:r w:rsidR="00414142" w:rsidRPr="00D66195">
        <w:rPr>
          <w:lang w:eastAsia="en-AU"/>
        </w:rPr>
        <w:t xml:space="preserve"> </w:t>
      </w:r>
      <w:r w:rsidRPr="00D66195">
        <w:rPr>
          <w:lang w:eastAsia="en-AU"/>
        </w:rPr>
        <w:t xml:space="preserve">domains. </w:t>
      </w:r>
    </w:p>
    <w:p w14:paraId="67DAEC98" w14:textId="5866194A" w:rsidR="0076453D" w:rsidRPr="00C3783E" w:rsidRDefault="0076453D" w:rsidP="003E720A">
      <w:pPr>
        <w:pStyle w:val="Tableheading2"/>
      </w:pPr>
      <w:bookmarkStart w:id="22" w:name="table3"/>
      <w:bookmarkStart w:id="23" w:name="_Toc37332172"/>
      <w:bookmarkStart w:id="24" w:name="_Toc40696527"/>
      <w:bookmarkStart w:id="25" w:name="_Toc45391878"/>
      <w:bookmarkEnd w:id="22"/>
      <w:r w:rsidRPr="00C3783E">
        <w:lastRenderedPageBreak/>
        <w:t>Value domains</w:t>
      </w:r>
      <w:bookmarkEnd w:id="23"/>
      <w:r w:rsidRPr="00C3783E">
        <w:t xml:space="preserve"> used for assessing </w:t>
      </w:r>
      <w:r w:rsidRPr="0076453D">
        <w:t>risks</w:t>
      </w:r>
      <w:r w:rsidRPr="00C3783E">
        <w:t xml:space="preserve"> and opportunities</w:t>
      </w:r>
      <w:bookmarkEnd w:id="24"/>
      <w:bookmarkEnd w:id="25"/>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1611"/>
        <w:gridCol w:w="6894"/>
      </w:tblGrid>
      <w:tr w:rsidR="0076453D" w:rsidRPr="00540159" w14:paraId="575FD5CA" w14:textId="77777777" w:rsidTr="004E63CC">
        <w:trPr>
          <w:tblHeader/>
        </w:trPr>
        <w:tc>
          <w:tcPr>
            <w:tcW w:w="947" w:type="pct"/>
            <w:shd w:val="clear" w:color="auto" w:fill="1C556C" w:themeFill="accent1"/>
            <w:tcMar>
              <w:top w:w="0" w:type="dxa"/>
            </w:tcMar>
            <w:vAlign w:val="center"/>
          </w:tcPr>
          <w:p w14:paraId="54B37A6E" w14:textId="77777777" w:rsidR="0076453D" w:rsidRPr="0076453D" w:rsidRDefault="0076453D" w:rsidP="0076453D">
            <w:pPr>
              <w:pStyle w:val="TableTextbold"/>
              <w:rPr>
                <w:color w:val="FFFFFF" w:themeColor="background1"/>
                <w:lang w:eastAsia="en-AU"/>
              </w:rPr>
            </w:pPr>
            <w:bookmarkStart w:id="26" w:name="_Hlk37775384"/>
            <w:r w:rsidRPr="0076453D">
              <w:rPr>
                <w:color w:val="FFFFFF" w:themeColor="background1"/>
                <w:lang w:eastAsia="en-AU"/>
              </w:rPr>
              <w:t xml:space="preserve">Value domain </w:t>
            </w:r>
          </w:p>
        </w:tc>
        <w:tc>
          <w:tcPr>
            <w:tcW w:w="4053" w:type="pct"/>
            <w:shd w:val="clear" w:color="auto" w:fill="1C556C" w:themeFill="accent1"/>
            <w:tcMar>
              <w:top w:w="0" w:type="dxa"/>
            </w:tcMar>
            <w:vAlign w:val="center"/>
          </w:tcPr>
          <w:p w14:paraId="046CA76E" w14:textId="77777777" w:rsidR="0076453D" w:rsidRPr="0076453D" w:rsidRDefault="0076453D" w:rsidP="0076453D">
            <w:pPr>
              <w:pStyle w:val="TableTextbold"/>
              <w:rPr>
                <w:color w:val="FFFFFF" w:themeColor="background1"/>
                <w:lang w:eastAsia="en-AU"/>
              </w:rPr>
            </w:pPr>
            <w:r w:rsidRPr="0076453D">
              <w:rPr>
                <w:color w:val="FFFFFF" w:themeColor="background1"/>
                <w:lang w:eastAsia="en-AU"/>
              </w:rPr>
              <w:t xml:space="preserve">Description </w:t>
            </w:r>
          </w:p>
        </w:tc>
      </w:tr>
      <w:tr w:rsidR="0076453D" w:rsidRPr="00540159" w14:paraId="6B889337" w14:textId="77777777" w:rsidTr="004E63CC">
        <w:tc>
          <w:tcPr>
            <w:tcW w:w="947" w:type="pct"/>
            <w:shd w:val="clear" w:color="auto" w:fill="auto"/>
            <w:tcMar>
              <w:top w:w="0" w:type="dxa"/>
            </w:tcMar>
          </w:tcPr>
          <w:p w14:paraId="12999461" w14:textId="77777777" w:rsidR="0076453D" w:rsidRPr="0076453D" w:rsidRDefault="0076453D" w:rsidP="0076453D">
            <w:pPr>
              <w:pStyle w:val="TableText"/>
            </w:pPr>
            <w:r w:rsidRPr="0076453D">
              <w:t xml:space="preserve">Human </w:t>
            </w:r>
          </w:p>
        </w:tc>
        <w:tc>
          <w:tcPr>
            <w:tcW w:w="4053" w:type="pct"/>
            <w:shd w:val="clear" w:color="auto" w:fill="auto"/>
            <w:tcMar>
              <w:top w:w="0" w:type="dxa"/>
            </w:tcMar>
          </w:tcPr>
          <w:p w14:paraId="28DE1998" w14:textId="6B2E996C" w:rsidR="0076453D" w:rsidRPr="0076453D" w:rsidRDefault="0076453D" w:rsidP="0076453D">
            <w:pPr>
              <w:pStyle w:val="TableText"/>
            </w:pPr>
            <w:r w:rsidRPr="0076453D">
              <w:t>People’s skills, knowledge, and physical and mental health (human), the norms, rules and institutions of society (social), and the knowledge, heritage, beliefs, arts, morals, laws and customs that infuse society (cultural).</w:t>
            </w:r>
          </w:p>
        </w:tc>
      </w:tr>
      <w:tr w:rsidR="0076453D" w:rsidRPr="00540159" w14:paraId="02D6B38E" w14:textId="77777777" w:rsidTr="004E63CC">
        <w:tc>
          <w:tcPr>
            <w:tcW w:w="947" w:type="pct"/>
            <w:shd w:val="clear" w:color="auto" w:fill="auto"/>
            <w:tcMar>
              <w:top w:w="0" w:type="dxa"/>
            </w:tcMar>
          </w:tcPr>
          <w:p w14:paraId="71848B41" w14:textId="77777777" w:rsidR="0076453D" w:rsidRPr="0076453D" w:rsidRDefault="0076453D" w:rsidP="0076453D">
            <w:pPr>
              <w:pStyle w:val="TableText"/>
            </w:pPr>
            <w:r w:rsidRPr="0076453D">
              <w:t>Natural environment</w:t>
            </w:r>
          </w:p>
        </w:tc>
        <w:tc>
          <w:tcPr>
            <w:tcW w:w="4053" w:type="pct"/>
            <w:shd w:val="clear" w:color="auto" w:fill="auto"/>
            <w:tcMar>
              <w:top w:w="0" w:type="dxa"/>
            </w:tcMar>
          </w:tcPr>
          <w:p w14:paraId="04DF3A92" w14:textId="28508891" w:rsidR="0076453D" w:rsidRPr="0076453D" w:rsidRDefault="0076453D" w:rsidP="00154E49">
            <w:pPr>
              <w:pStyle w:val="TableText"/>
            </w:pPr>
            <w:r w:rsidRPr="0076453D">
              <w:t>All aspects of the natural environment that support the full range of New Zealand’s indigenous species, he kura taiao – living treasures, and the ecosystems they form in terrestrial, freshwater and marine environments.</w:t>
            </w:r>
          </w:p>
        </w:tc>
      </w:tr>
      <w:tr w:rsidR="0076453D" w:rsidRPr="00540159" w14:paraId="43203675" w14:textId="77777777" w:rsidTr="004E63CC">
        <w:tc>
          <w:tcPr>
            <w:tcW w:w="947" w:type="pct"/>
            <w:shd w:val="clear" w:color="auto" w:fill="auto"/>
            <w:tcMar>
              <w:top w:w="0" w:type="dxa"/>
            </w:tcMar>
          </w:tcPr>
          <w:p w14:paraId="01B31120" w14:textId="77777777" w:rsidR="0076453D" w:rsidRPr="0076453D" w:rsidRDefault="0076453D" w:rsidP="0076453D">
            <w:pPr>
              <w:pStyle w:val="TableText"/>
            </w:pPr>
            <w:r w:rsidRPr="0076453D">
              <w:t xml:space="preserve">Economy </w:t>
            </w:r>
          </w:p>
        </w:tc>
        <w:tc>
          <w:tcPr>
            <w:tcW w:w="4053" w:type="pct"/>
            <w:shd w:val="clear" w:color="auto" w:fill="auto"/>
            <w:tcMar>
              <w:top w:w="0" w:type="dxa"/>
            </w:tcMar>
          </w:tcPr>
          <w:p w14:paraId="4DA4B77E" w14:textId="37624652" w:rsidR="0076453D" w:rsidRPr="0076453D" w:rsidRDefault="0076453D" w:rsidP="0049614B">
            <w:pPr>
              <w:pStyle w:val="TableText"/>
            </w:pPr>
            <w:r w:rsidRPr="0076453D">
              <w:t>The set and arrangement of inter-related production, distribution, trade and consumption practices that allocate scarce resources.</w:t>
            </w:r>
          </w:p>
        </w:tc>
      </w:tr>
      <w:tr w:rsidR="0076453D" w:rsidRPr="00540159" w14:paraId="2C655B65" w14:textId="77777777" w:rsidTr="004E63CC">
        <w:tc>
          <w:tcPr>
            <w:tcW w:w="947" w:type="pct"/>
            <w:shd w:val="clear" w:color="auto" w:fill="auto"/>
            <w:tcMar>
              <w:top w:w="0" w:type="dxa"/>
            </w:tcMar>
          </w:tcPr>
          <w:p w14:paraId="45D608F6" w14:textId="77777777" w:rsidR="0076453D" w:rsidRPr="0076453D" w:rsidRDefault="0076453D" w:rsidP="0076453D">
            <w:pPr>
              <w:pStyle w:val="TableText"/>
            </w:pPr>
            <w:r w:rsidRPr="0076453D">
              <w:t xml:space="preserve">Built environment </w:t>
            </w:r>
          </w:p>
        </w:tc>
        <w:tc>
          <w:tcPr>
            <w:tcW w:w="4053" w:type="pct"/>
            <w:shd w:val="clear" w:color="auto" w:fill="auto"/>
            <w:tcMar>
              <w:top w:w="0" w:type="dxa"/>
            </w:tcMar>
          </w:tcPr>
          <w:p w14:paraId="3F2292C5" w14:textId="0816B416" w:rsidR="0076453D" w:rsidRPr="0076453D" w:rsidRDefault="0076453D" w:rsidP="0076453D">
            <w:pPr>
              <w:pStyle w:val="TableText"/>
            </w:pPr>
            <w:r w:rsidRPr="0076453D">
              <w:t>The set and configuration of physical infrastructure, transport and buildings.</w:t>
            </w:r>
          </w:p>
        </w:tc>
      </w:tr>
      <w:tr w:rsidR="0076453D" w:rsidRPr="00540159" w14:paraId="467AF4B7" w14:textId="77777777" w:rsidTr="004E63CC">
        <w:tc>
          <w:tcPr>
            <w:tcW w:w="947" w:type="pct"/>
            <w:shd w:val="clear" w:color="auto" w:fill="auto"/>
            <w:tcMar>
              <w:top w:w="0" w:type="dxa"/>
            </w:tcMar>
          </w:tcPr>
          <w:p w14:paraId="477004A3" w14:textId="77777777" w:rsidR="0076453D" w:rsidRPr="0076453D" w:rsidRDefault="0076453D" w:rsidP="0076453D">
            <w:pPr>
              <w:pStyle w:val="TableText"/>
            </w:pPr>
            <w:r w:rsidRPr="0076453D">
              <w:t xml:space="preserve">Governance </w:t>
            </w:r>
          </w:p>
        </w:tc>
        <w:tc>
          <w:tcPr>
            <w:tcW w:w="4053" w:type="pct"/>
            <w:shd w:val="clear" w:color="auto" w:fill="auto"/>
            <w:tcMar>
              <w:top w:w="0" w:type="dxa"/>
            </w:tcMar>
          </w:tcPr>
          <w:p w14:paraId="2F6EBDFA" w14:textId="77777777" w:rsidR="0076453D" w:rsidRPr="0076453D" w:rsidRDefault="0076453D" w:rsidP="0076453D">
            <w:pPr>
              <w:pStyle w:val="TableText"/>
            </w:pPr>
            <w:r w:rsidRPr="0076453D">
              <w:t>The governing architecture and processes of interaction and decision-making in and between governments, and economic and social institutions. Institutions are the rules and norms held by social actors that shape interactions and decision-making, and the agents that act within the institutional frameworks.</w:t>
            </w:r>
          </w:p>
        </w:tc>
      </w:tr>
    </w:tbl>
    <w:p w14:paraId="760AE299" w14:textId="12E48E44" w:rsidR="0076453D" w:rsidRPr="00D66195" w:rsidRDefault="0076453D" w:rsidP="0076453D">
      <w:pPr>
        <w:pStyle w:val="BodyText"/>
        <w:spacing w:before="240"/>
      </w:pPr>
      <w:bookmarkStart w:id="27" w:name="_Toc37332173"/>
      <w:bookmarkEnd w:id="26"/>
      <w:r w:rsidRPr="00D66195">
        <w:t xml:space="preserve">Each value domain consists of a series of ‘elements at risk’, </w:t>
      </w:r>
      <w:r w:rsidR="00414142">
        <w:t>as</w:t>
      </w:r>
      <w:r w:rsidR="0071097C">
        <w:t xml:space="preserve"> </w:t>
      </w:r>
      <w:hyperlink w:anchor="table4" w:history="1">
        <w:r w:rsidR="0071097C" w:rsidRPr="00414142">
          <w:rPr>
            <w:rStyle w:val="Hyperlink"/>
          </w:rPr>
          <w:t>table 4</w:t>
        </w:r>
      </w:hyperlink>
      <w:r w:rsidR="00414142">
        <w:t xml:space="preserve"> outlines</w:t>
      </w:r>
      <w:r w:rsidRPr="00D66195">
        <w:t>.</w:t>
      </w:r>
    </w:p>
    <w:p w14:paraId="1AA40AC9" w14:textId="527A06B5" w:rsidR="0076453D" w:rsidRPr="00D66195" w:rsidRDefault="0076453D" w:rsidP="003E720A">
      <w:pPr>
        <w:pStyle w:val="Tableheading2"/>
      </w:pPr>
      <w:bookmarkStart w:id="28" w:name="table4"/>
      <w:bookmarkStart w:id="29" w:name="_Toc40696528"/>
      <w:bookmarkStart w:id="30" w:name="_Toc45391879"/>
      <w:bookmarkEnd w:id="28"/>
      <w:r w:rsidRPr="00D66195">
        <w:t>Elements at risk in each value domain</w:t>
      </w:r>
      <w:bookmarkEnd w:id="27"/>
      <w:bookmarkEnd w:id="29"/>
      <w:bookmarkEnd w:id="30"/>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1611"/>
        <w:gridCol w:w="6894"/>
      </w:tblGrid>
      <w:tr w:rsidR="0076453D" w:rsidRPr="00540159" w14:paraId="4A545C87" w14:textId="77777777" w:rsidTr="004E63CC">
        <w:trPr>
          <w:trHeight w:val="340"/>
          <w:tblHeader/>
        </w:trPr>
        <w:tc>
          <w:tcPr>
            <w:tcW w:w="947" w:type="pct"/>
            <w:shd w:val="clear" w:color="auto" w:fill="1C556C" w:themeFill="accent1"/>
            <w:tcMar>
              <w:top w:w="0" w:type="dxa"/>
            </w:tcMar>
            <w:vAlign w:val="center"/>
          </w:tcPr>
          <w:p w14:paraId="223E7698" w14:textId="77777777" w:rsidR="0076453D" w:rsidRPr="0076453D" w:rsidRDefault="0076453D" w:rsidP="0076453D">
            <w:pPr>
              <w:pStyle w:val="TableTextbold"/>
              <w:rPr>
                <w:color w:val="FFFFFF" w:themeColor="background1"/>
              </w:rPr>
            </w:pPr>
            <w:r w:rsidRPr="0076453D">
              <w:rPr>
                <w:color w:val="FFFFFF" w:themeColor="background1"/>
              </w:rPr>
              <w:t xml:space="preserve">Value domain </w:t>
            </w:r>
          </w:p>
        </w:tc>
        <w:tc>
          <w:tcPr>
            <w:tcW w:w="4053" w:type="pct"/>
            <w:shd w:val="clear" w:color="auto" w:fill="1C556C" w:themeFill="accent1"/>
            <w:tcMar>
              <w:top w:w="0" w:type="dxa"/>
            </w:tcMar>
            <w:vAlign w:val="center"/>
          </w:tcPr>
          <w:p w14:paraId="51587A30" w14:textId="77777777" w:rsidR="0076453D" w:rsidRPr="0076453D" w:rsidRDefault="0076453D" w:rsidP="0076453D">
            <w:pPr>
              <w:pStyle w:val="TableTextbold"/>
              <w:rPr>
                <w:color w:val="FFFFFF" w:themeColor="background1"/>
              </w:rPr>
            </w:pPr>
            <w:r w:rsidRPr="0076453D">
              <w:rPr>
                <w:color w:val="FFFFFF" w:themeColor="background1"/>
              </w:rPr>
              <w:t xml:space="preserve">Elements at risk </w:t>
            </w:r>
          </w:p>
        </w:tc>
      </w:tr>
      <w:tr w:rsidR="0076453D" w:rsidRPr="00540159" w14:paraId="473C63F6" w14:textId="77777777" w:rsidTr="004E63CC">
        <w:trPr>
          <w:trHeight w:val="283"/>
        </w:trPr>
        <w:tc>
          <w:tcPr>
            <w:tcW w:w="947" w:type="pct"/>
            <w:shd w:val="clear" w:color="auto" w:fill="auto"/>
            <w:tcMar>
              <w:top w:w="0" w:type="dxa"/>
            </w:tcMar>
          </w:tcPr>
          <w:p w14:paraId="216E7FC3" w14:textId="77777777" w:rsidR="0076453D" w:rsidRPr="00D66195" w:rsidRDefault="0076453D" w:rsidP="0076453D">
            <w:pPr>
              <w:pStyle w:val="TableText"/>
            </w:pPr>
            <w:r w:rsidRPr="00D66195">
              <w:rPr>
                <w:lang w:eastAsia="en-AU"/>
              </w:rPr>
              <w:t xml:space="preserve">Human </w:t>
            </w:r>
          </w:p>
        </w:tc>
        <w:tc>
          <w:tcPr>
            <w:tcW w:w="4053" w:type="pct"/>
            <w:shd w:val="clear" w:color="auto" w:fill="auto"/>
            <w:tcMar>
              <w:top w:w="0" w:type="dxa"/>
            </w:tcMar>
          </w:tcPr>
          <w:p w14:paraId="272811B7" w14:textId="77777777" w:rsidR="0076453D" w:rsidRPr="00D66195" w:rsidRDefault="0076453D" w:rsidP="0076453D">
            <w:pPr>
              <w:pStyle w:val="TableText"/>
            </w:pPr>
            <w:r w:rsidRPr="00D66195">
              <w:t>Community wellbeing, social cohesion and social welfare (urban communities, rural communities, coastal communities</w:t>
            </w:r>
            <w:r>
              <w:t>)</w:t>
            </w:r>
            <w:r w:rsidRPr="00D66195">
              <w:t>, health, education, sports, recreation, cultural heritage (archaeological sites, museums, arts,</w:t>
            </w:r>
            <w:r>
              <w:t xml:space="preserve"> </w:t>
            </w:r>
            <w:r w:rsidRPr="00D66195">
              <w:t xml:space="preserve">theatre), </w:t>
            </w:r>
            <w:r>
              <w:t>a</w:t>
            </w:r>
            <w:r w:rsidRPr="00D66195">
              <w:t xml:space="preserve">hurea Māori, </w:t>
            </w:r>
            <w:r>
              <w:t>t</w:t>
            </w:r>
            <w:r w:rsidRPr="00D66195">
              <w:t>ikanga Māori – Māori culture, values and principles, cultural taonga.</w:t>
            </w:r>
          </w:p>
        </w:tc>
      </w:tr>
      <w:tr w:rsidR="0076453D" w:rsidRPr="00540159" w14:paraId="34ED52A3" w14:textId="77777777" w:rsidTr="004E63CC">
        <w:trPr>
          <w:trHeight w:val="283"/>
        </w:trPr>
        <w:tc>
          <w:tcPr>
            <w:tcW w:w="947" w:type="pct"/>
            <w:shd w:val="clear" w:color="auto" w:fill="auto"/>
            <w:tcMar>
              <w:top w:w="0" w:type="dxa"/>
            </w:tcMar>
          </w:tcPr>
          <w:p w14:paraId="72D39CF8" w14:textId="77777777" w:rsidR="0076453D" w:rsidRPr="00D66195" w:rsidRDefault="0076453D" w:rsidP="0076453D">
            <w:pPr>
              <w:pStyle w:val="TableText"/>
            </w:pPr>
            <w:r w:rsidRPr="00D66195">
              <w:rPr>
                <w:lang w:eastAsia="en-AU"/>
              </w:rPr>
              <w:t xml:space="preserve">Natural environment </w:t>
            </w:r>
          </w:p>
        </w:tc>
        <w:tc>
          <w:tcPr>
            <w:tcW w:w="4053" w:type="pct"/>
            <w:shd w:val="clear" w:color="auto" w:fill="auto"/>
            <w:tcMar>
              <w:top w:w="0" w:type="dxa"/>
            </w:tcMar>
          </w:tcPr>
          <w:p w14:paraId="3B39D6AC" w14:textId="1CD0FCD6" w:rsidR="0076453D" w:rsidRPr="00D66195" w:rsidRDefault="0076453D" w:rsidP="005F5358">
            <w:pPr>
              <w:pStyle w:val="TableText"/>
            </w:pPr>
            <w:r w:rsidRPr="00D66195">
              <w:t xml:space="preserve">New Zealand’s indigenous species, including he kura taiao – living treasures, terrestrial ecosystems, freshwater ecosystems, coastal, estuarine and marine ecosystems, biosecurity. </w:t>
            </w:r>
          </w:p>
        </w:tc>
      </w:tr>
      <w:tr w:rsidR="0076453D" w:rsidRPr="00540159" w14:paraId="70690B96" w14:textId="77777777" w:rsidTr="004E63CC">
        <w:trPr>
          <w:trHeight w:val="283"/>
        </w:trPr>
        <w:tc>
          <w:tcPr>
            <w:tcW w:w="947" w:type="pct"/>
            <w:shd w:val="clear" w:color="auto" w:fill="auto"/>
            <w:tcMar>
              <w:top w:w="0" w:type="dxa"/>
            </w:tcMar>
          </w:tcPr>
          <w:p w14:paraId="0F87FC01" w14:textId="77777777" w:rsidR="0076453D" w:rsidRPr="00D66195" w:rsidRDefault="0076453D" w:rsidP="0076453D">
            <w:pPr>
              <w:pStyle w:val="TableText"/>
            </w:pPr>
            <w:r w:rsidRPr="00D66195">
              <w:rPr>
                <w:lang w:eastAsia="en-AU"/>
              </w:rPr>
              <w:t xml:space="preserve">Economy </w:t>
            </w:r>
          </w:p>
        </w:tc>
        <w:tc>
          <w:tcPr>
            <w:tcW w:w="4053" w:type="pct"/>
            <w:shd w:val="clear" w:color="auto" w:fill="auto"/>
            <w:tcMar>
              <w:top w:w="0" w:type="dxa"/>
            </w:tcMar>
          </w:tcPr>
          <w:p w14:paraId="6EDB5C19" w14:textId="77777777" w:rsidR="0076453D" w:rsidRPr="00D66195" w:rsidRDefault="0076453D" w:rsidP="0076453D">
            <w:pPr>
              <w:pStyle w:val="TableText"/>
            </w:pPr>
            <w:r w:rsidRPr="00D66195">
              <w:t xml:space="preserve">Primary </w:t>
            </w:r>
            <w:r>
              <w:t>i</w:t>
            </w:r>
            <w:r w:rsidRPr="00D66195">
              <w:t>ndustries (forestry, agriculture, horticulture, viticulture and fisheries</w:t>
            </w:r>
            <w:r>
              <w:t>,</w:t>
            </w:r>
            <w:r w:rsidRPr="00D66195">
              <w:t xml:space="preserve"> aquaculture and marine farming), land use, tourism, technology and business, whakatipu rawa – Māori enterprise, insurance and banking, fiscal and financial systems.</w:t>
            </w:r>
          </w:p>
        </w:tc>
      </w:tr>
      <w:tr w:rsidR="0076453D" w:rsidRPr="00540159" w14:paraId="58217620" w14:textId="77777777" w:rsidTr="004E63CC">
        <w:trPr>
          <w:trHeight w:val="283"/>
        </w:trPr>
        <w:tc>
          <w:tcPr>
            <w:tcW w:w="947" w:type="pct"/>
            <w:shd w:val="clear" w:color="auto" w:fill="auto"/>
            <w:tcMar>
              <w:top w:w="0" w:type="dxa"/>
            </w:tcMar>
          </w:tcPr>
          <w:p w14:paraId="08EE77E6" w14:textId="77777777" w:rsidR="0076453D" w:rsidRPr="00D66195" w:rsidRDefault="0076453D" w:rsidP="0076453D">
            <w:pPr>
              <w:pStyle w:val="TableText"/>
            </w:pPr>
            <w:r w:rsidRPr="00D66195">
              <w:rPr>
                <w:lang w:eastAsia="en-AU"/>
              </w:rPr>
              <w:t>Built environment</w:t>
            </w:r>
          </w:p>
        </w:tc>
        <w:tc>
          <w:tcPr>
            <w:tcW w:w="4053" w:type="pct"/>
            <w:shd w:val="clear" w:color="auto" w:fill="auto"/>
            <w:tcMar>
              <w:top w:w="0" w:type="dxa"/>
            </w:tcMar>
          </w:tcPr>
          <w:p w14:paraId="3F7A7684" w14:textId="76BCEC21" w:rsidR="0076453D" w:rsidRPr="00D66195" w:rsidRDefault="0076453D" w:rsidP="00154E49">
            <w:pPr>
              <w:pStyle w:val="TableText"/>
            </w:pPr>
            <w:r w:rsidRPr="00D66195">
              <w:t xml:space="preserve">Built infrastructure across a range of sectors including housing, public amenity, water, wastewater, stormwater, energy, transport, communications, waste and coastal defences. </w:t>
            </w:r>
          </w:p>
        </w:tc>
      </w:tr>
      <w:tr w:rsidR="0076453D" w:rsidRPr="00540159" w14:paraId="6987E868" w14:textId="77777777" w:rsidTr="004E63CC">
        <w:trPr>
          <w:trHeight w:val="283"/>
        </w:trPr>
        <w:tc>
          <w:tcPr>
            <w:tcW w:w="947" w:type="pct"/>
            <w:shd w:val="clear" w:color="auto" w:fill="auto"/>
            <w:tcMar>
              <w:top w:w="0" w:type="dxa"/>
            </w:tcMar>
          </w:tcPr>
          <w:p w14:paraId="16BD911B" w14:textId="77777777" w:rsidR="0076453D" w:rsidRPr="00D66195" w:rsidRDefault="0076453D" w:rsidP="0076453D">
            <w:pPr>
              <w:pStyle w:val="TableText"/>
            </w:pPr>
            <w:r w:rsidRPr="00D66195">
              <w:rPr>
                <w:lang w:eastAsia="en-AU"/>
              </w:rPr>
              <w:t xml:space="preserve">Governance </w:t>
            </w:r>
          </w:p>
        </w:tc>
        <w:tc>
          <w:tcPr>
            <w:tcW w:w="4053" w:type="pct"/>
            <w:shd w:val="clear" w:color="auto" w:fill="auto"/>
            <w:tcMar>
              <w:top w:w="0" w:type="dxa"/>
            </w:tcMar>
          </w:tcPr>
          <w:p w14:paraId="0174665F" w14:textId="77777777" w:rsidR="0076453D" w:rsidRPr="00D66195" w:rsidRDefault="0076453D" w:rsidP="0076453D">
            <w:pPr>
              <w:pStyle w:val="TableText"/>
            </w:pPr>
            <w:r w:rsidRPr="00D66195">
              <w:t xml:space="preserve">Treaty partnerships, all governing and institutional systems, all population groups, including vulnerable groups in society, all infrastructure, communities, natural ecosystems and their adaptive capacity. </w:t>
            </w:r>
          </w:p>
        </w:tc>
      </w:tr>
    </w:tbl>
    <w:p w14:paraId="1DEBC9D5" w14:textId="77777777" w:rsidR="0076453D" w:rsidRPr="00D66195" w:rsidRDefault="0076453D" w:rsidP="00FB6B40">
      <w:pPr>
        <w:pStyle w:val="Heading3"/>
        <w:numPr>
          <w:ilvl w:val="0"/>
          <w:numId w:val="19"/>
        </w:numPr>
        <w:spacing w:before="400"/>
      </w:pPr>
      <w:bookmarkStart w:id="31" w:name="_Interdependencies,_cascading_and"/>
      <w:bookmarkStart w:id="32" w:name="_Toc37090495"/>
      <w:bookmarkStart w:id="33" w:name="_Toc37255761"/>
      <w:bookmarkEnd w:id="31"/>
      <w:r w:rsidRPr="00D66195">
        <w:t>Interdependencies, cascading and direct and indirect impacts</w:t>
      </w:r>
      <w:bookmarkEnd w:id="32"/>
      <w:bookmarkEnd w:id="33"/>
    </w:p>
    <w:p w14:paraId="79AAAC78" w14:textId="036F3165" w:rsidR="0076453D" w:rsidRPr="00D66195" w:rsidRDefault="0076453D" w:rsidP="0076453D">
      <w:pPr>
        <w:pStyle w:val="BodyText"/>
        <w:spacing w:after="100"/>
        <w:rPr>
          <w:rFonts w:cs="Arial"/>
        </w:rPr>
      </w:pPr>
      <w:bookmarkStart w:id="34" w:name="_Hlk37258691"/>
      <w:r>
        <w:t>T</w:t>
      </w:r>
      <w:r w:rsidRPr="00D66195">
        <w:t>he NCCRA provides a national overview of how New Zealand may be affected by various hazards and threats caused, exacerbated or influenced by climate change</w:t>
      </w:r>
      <w:r>
        <w:t>,</w:t>
      </w:r>
      <w:r w:rsidRPr="00D66195">
        <w:t xml:space="preserve"> and the risks and</w:t>
      </w:r>
      <w:r>
        <w:t> </w:t>
      </w:r>
      <w:r w:rsidRPr="00D66195">
        <w:t>opportunities this brings</w:t>
      </w:r>
      <w:r>
        <w:t>. I</w:t>
      </w:r>
      <w:r w:rsidRPr="00D66195">
        <w:t>t does not</w:t>
      </w:r>
      <w:r>
        <w:t>, however,</w:t>
      </w:r>
      <w:r w:rsidR="00154E49" w:rsidRPr="00154E49">
        <w:t xml:space="preserve"> </w:t>
      </w:r>
      <w:r w:rsidR="00154E49" w:rsidRPr="00D66195">
        <w:t>consider</w:t>
      </w:r>
      <w:r w:rsidRPr="00D66195">
        <w:rPr>
          <w:rFonts w:cs="Arial"/>
        </w:rPr>
        <w:t xml:space="preserve"> cascading impacts, interdependencies and future socio-economic projections. </w:t>
      </w:r>
    </w:p>
    <w:p w14:paraId="23A76B5C" w14:textId="77777777" w:rsidR="0076453D" w:rsidRPr="00D66195" w:rsidRDefault="0076453D" w:rsidP="0076453D">
      <w:pPr>
        <w:pStyle w:val="BodyText"/>
        <w:spacing w:after="100"/>
      </w:pPr>
      <w:r w:rsidRPr="00D66195">
        <w:t xml:space="preserve">There has been little research </w:t>
      </w:r>
      <w:r>
        <w:t>about</w:t>
      </w:r>
      <w:r w:rsidRPr="00D66195">
        <w:t xml:space="preserve"> how climate change impacts cascade across human systems</w:t>
      </w:r>
      <w:r>
        <w:t>,</w:t>
      </w:r>
      <w:r w:rsidRPr="00D66195">
        <w:t xml:space="preserve"> and even less into how </w:t>
      </w:r>
      <w:r>
        <w:t>this</w:t>
      </w:r>
      <w:r w:rsidRPr="00D66195">
        <w:t xml:space="preserve"> should be considered </w:t>
      </w:r>
      <w:r>
        <w:t>in</w:t>
      </w:r>
      <w:r w:rsidRPr="00D66195">
        <w:t xml:space="preserve"> a climate change risk assessment</w:t>
      </w:r>
      <w:r>
        <w:t>. T</w:t>
      </w:r>
      <w:r w:rsidRPr="00D66195">
        <w:t>h</w:t>
      </w:r>
      <w:r>
        <w:t>ese areas</w:t>
      </w:r>
      <w:r w:rsidRPr="00D66195">
        <w:t xml:space="preserve"> will need more research. </w:t>
      </w:r>
    </w:p>
    <w:p w14:paraId="68CE7452" w14:textId="77777777" w:rsidR="0076453D" w:rsidRPr="0076453D" w:rsidRDefault="0076453D" w:rsidP="0076453D">
      <w:pPr>
        <w:pStyle w:val="BodyText"/>
      </w:pPr>
      <w:r w:rsidRPr="001D7459">
        <w:rPr>
          <w:lang w:eastAsia="en-AU"/>
        </w:rPr>
        <w:t>The domains used for the NCCRA, and the elements at risk</w:t>
      </w:r>
      <w:r>
        <w:rPr>
          <w:lang w:eastAsia="en-AU"/>
        </w:rPr>
        <w:t xml:space="preserve"> in each,</w:t>
      </w:r>
      <w:r w:rsidRPr="001D7459">
        <w:rPr>
          <w:lang w:eastAsia="en-AU"/>
        </w:rPr>
        <w:t xml:space="preserve"> are highly </w:t>
      </w:r>
      <w:r w:rsidRPr="0076453D">
        <w:t xml:space="preserve">interconnected and interdependent. Because of the interdependencies between the domains, the risk assessment team examined both direct and indirect risks. </w:t>
      </w:r>
    </w:p>
    <w:p w14:paraId="53516E11" w14:textId="36384FA2" w:rsidR="0076453D" w:rsidRPr="0076453D" w:rsidRDefault="0076453D" w:rsidP="0076453D">
      <w:pPr>
        <w:pStyle w:val="BodyText"/>
      </w:pPr>
      <w:r w:rsidRPr="0076453D">
        <w:lastRenderedPageBreak/>
        <w:t>Most direct risks can be found in the natural</w:t>
      </w:r>
      <w:r w:rsidR="005F5358">
        <w:t xml:space="preserve"> environment</w:t>
      </w:r>
      <w:r w:rsidRPr="0076453D">
        <w:t>, economy, human and built environment domains, where specific elements at risk are directly exposed to climate hazards.</w:t>
      </w:r>
    </w:p>
    <w:p w14:paraId="75F85AD0" w14:textId="46E90B39" w:rsidR="0076453D" w:rsidRPr="0076453D" w:rsidRDefault="0076453D" w:rsidP="0076453D">
      <w:pPr>
        <w:pStyle w:val="BodyText"/>
      </w:pPr>
      <w:r w:rsidRPr="0076453D">
        <w:t>The economy, human and governance domains also include indirect risks because of their reliance on, or interaction with, elements at risk in other domains that are directly exposed to</w:t>
      </w:r>
      <w:r>
        <w:t> </w:t>
      </w:r>
      <w:r w:rsidRPr="0076453D">
        <w:t>climate</w:t>
      </w:r>
      <w:r w:rsidR="00154E49">
        <w:t xml:space="preserve"> change</w:t>
      </w:r>
      <w:r w:rsidRPr="0076453D">
        <w:t xml:space="preserve"> hazards. </w:t>
      </w:r>
    </w:p>
    <w:p w14:paraId="53C0D931" w14:textId="77777777" w:rsidR="0076453D" w:rsidRPr="00D66195" w:rsidRDefault="0076453D" w:rsidP="0076453D">
      <w:pPr>
        <w:pStyle w:val="BodyText"/>
      </w:pPr>
      <w:bookmarkStart w:id="35" w:name="_Hlk35516142"/>
      <w:r w:rsidRPr="0076453D">
        <w:t>This</w:t>
      </w:r>
      <w:r>
        <w:rPr>
          <w:lang w:eastAsia="en-AU"/>
        </w:rPr>
        <w:t xml:space="preserve"> assessment addresses the</w:t>
      </w:r>
      <w:r w:rsidRPr="00D66195">
        <w:rPr>
          <w:lang w:eastAsia="en-AU"/>
        </w:rPr>
        <w:t xml:space="preserve"> significance of cascading impacts </w:t>
      </w:r>
      <w:bookmarkStart w:id="36" w:name="_Hlk34391402"/>
      <w:r w:rsidRPr="00D66195">
        <w:t>by:</w:t>
      </w:r>
    </w:p>
    <w:bookmarkEnd w:id="34"/>
    <w:p w14:paraId="285921EA" w14:textId="096C05AD" w:rsidR="0076453D" w:rsidRPr="00D66195" w:rsidRDefault="005F5358" w:rsidP="005A2848">
      <w:pPr>
        <w:pStyle w:val="Bullet"/>
      </w:pPr>
      <w:r>
        <w:t>a</w:t>
      </w:r>
      <w:r w:rsidR="0076453D" w:rsidRPr="00D66195">
        <w:t>ssessing the effect of governance risks on risks in other domains</w:t>
      </w:r>
      <w:r w:rsidR="0076453D">
        <w:t>; i</w:t>
      </w:r>
      <w:r w:rsidR="0076453D" w:rsidRPr="00D66195">
        <w:t xml:space="preserve">n particular, the impact of </w:t>
      </w:r>
      <w:r w:rsidR="006854CB">
        <w:t>governance risks on the ability</w:t>
      </w:r>
      <w:r w:rsidR="006854CB" w:rsidRPr="006854CB">
        <w:t xml:space="preserve"> </w:t>
      </w:r>
      <w:r w:rsidR="006854CB">
        <w:t>of governments, organisations and individuals</w:t>
      </w:r>
      <w:r w:rsidR="006854CB" w:rsidRPr="00D66195">
        <w:t xml:space="preserve"> </w:t>
      </w:r>
      <w:r w:rsidR="0076453D" w:rsidRPr="00D66195">
        <w:t xml:space="preserve">to adapt to risks in the other value domains. See </w:t>
      </w:r>
      <w:r w:rsidR="0076453D">
        <w:t>s</w:t>
      </w:r>
      <w:r w:rsidR="0076453D" w:rsidRPr="00D66195">
        <w:t xml:space="preserve">ection </w:t>
      </w:r>
      <w:r w:rsidR="00335707">
        <w:t xml:space="preserve">1.2.3 </w:t>
      </w:r>
      <w:r w:rsidR="0076453D" w:rsidRPr="00D66195">
        <w:t xml:space="preserve">for </w:t>
      </w:r>
      <w:r w:rsidR="0076453D">
        <w:t>more</w:t>
      </w:r>
      <w:r w:rsidR="0076453D" w:rsidRPr="00D66195">
        <w:t xml:space="preserve"> information</w:t>
      </w:r>
    </w:p>
    <w:p w14:paraId="7E76E42C" w14:textId="27C327AF" w:rsidR="0076453D" w:rsidRPr="00D66195" w:rsidRDefault="005F5358" w:rsidP="005A2848">
      <w:pPr>
        <w:pStyle w:val="Bullet"/>
      </w:pPr>
      <w:r>
        <w:t>providing a</w:t>
      </w:r>
      <w:r w:rsidR="0076453D">
        <w:t xml:space="preserve"> case study on</w:t>
      </w:r>
      <w:r w:rsidR="0076453D" w:rsidRPr="00D66195">
        <w:t xml:space="preserve"> the effect of </w:t>
      </w:r>
      <w:r w:rsidR="0076453D" w:rsidRPr="005A2848">
        <w:t>cascading</w:t>
      </w:r>
      <w:r w:rsidR="0076453D" w:rsidRPr="00D66195">
        <w:t xml:space="preserve"> impacts</w:t>
      </w:r>
      <w:r w:rsidR="0076453D">
        <w:t>,</w:t>
      </w:r>
      <w:r w:rsidR="0076453D" w:rsidRPr="00D66195">
        <w:t xml:space="preserve"> in </w:t>
      </w:r>
      <w:r w:rsidR="0076453D">
        <w:t>s</w:t>
      </w:r>
      <w:r w:rsidR="0076453D" w:rsidRPr="00D66195">
        <w:t xml:space="preserve">ection </w:t>
      </w:r>
      <w:r w:rsidR="006854CB">
        <w:t>6 of</w:t>
      </w:r>
      <w:hyperlink r:id="rId16" w:history="1">
        <w:r w:rsidR="006854CB" w:rsidRPr="00753BC5">
          <w:rPr>
            <w:rStyle w:val="Hyperlink"/>
          </w:rPr>
          <w:t xml:space="preserve"> the main report</w:t>
        </w:r>
      </w:hyperlink>
    </w:p>
    <w:p w14:paraId="321C67D8" w14:textId="0EDEB10D" w:rsidR="0076453D" w:rsidRPr="00D66195" w:rsidRDefault="005F5358" w:rsidP="005A2848">
      <w:pPr>
        <w:pStyle w:val="Bullet"/>
      </w:pPr>
      <w:r>
        <w:t>i</w:t>
      </w:r>
      <w:r w:rsidR="0076453D">
        <w:t xml:space="preserve">ncluding a </w:t>
      </w:r>
      <w:r w:rsidR="0076453D" w:rsidRPr="00D66195">
        <w:t xml:space="preserve">qualitative description of interdependencies between risks </w:t>
      </w:r>
      <w:r w:rsidR="0076453D">
        <w:t xml:space="preserve">in </w:t>
      </w:r>
      <w:r w:rsidR="0076453D" w:rsidRPr="00D66195">
        <w:t>each risk profile (</w:t>
      </w:r>
      <w:bookmarkEnd w:id="36"/>
      <w:r w:rsidR="0076453D" w:rsidRPr="00D66195">
        <w:t>‘</w:t>
      </w:r>
      <w:r w:rsidR="0076453D">
        <w:t>i</w:t>
      </w:r>
      <w:r w:rsidR="0076453D" w:rsidRPr="00D66195">
        <w:t xml:space="preserve">nteracting risks’ </w:t>
      </w:r>
      <w:r w:rsidR="0076453D" w:rsidRPr="005A2848">
        <w:t>sub</w:t>
      </w:r>
      <w:r w:rsidR="0076453D" w:rsidRPr="00D66195">
        <w:t xml:space="preserve">section in </w:t>
      </w:r>
      <w:r w:rsidR="002341F8">
        <w:t xml:space="preserve">each of </w:t>
      </w:r>
      <w:r w:rsidR="0076453D">
        <w:t xml:space="preserve">sections </w:t>
      </w:r>
      <w:r w:rsidR="0076453D" w:rsidRPr="004E63CC">
        <w:rPr>
          <w:rStyle w:val="Hyperlink"/>
          <w:color w:val="1C556C" w:themeColor="accent1"/>
        </w:rPr>
        <w:fldChar w:fldCharType="begin"/>
      </w:r>
      <w:r w:rsidR="0076453D" w:rsidRPr="004E63CC">
        <w:rPr>
          <w:rStyle w:val="Hyperlink"/>
          <w:color w:val="1C556C" w:themeColor="accent1"/>
        </w:rPr>
        <w:instrText xml:space="preserve"> REF _Ref37416399 \r \h  \* MERGEFORMAT </w:instrText>
      </w:r>
      <w:r w:rsidR="0076453D" w:rsidRPr="004E63CC">
        <w:rPr>
          <w:rStyle w:val="Hyperlink"/>
          <w:color w:val="1C556C" w:themeColor="accent1"/>
        </w:rPr>
      </w:r>
      <w:r w:rsidR="0076453D" w:rsidRPr="004E63CC">
        <w:rPr>
          <w:rStyle w:val="Hyperlink"/>
          <w:color w:val="1C556C" w:themeColor="accent1"/>
        </w:rPr>
        <w:fldChar w:fldCharType="separate"/>
      </w:r>
      <w:r w:rsidR="000E063A">
        <w:rPr>
          <w:rStyle w:val="Hyperlink"/>
          <w:color w:val="1C556C" w:themeColor="accent1"/>
        </w:rPr>
        <w:t>3</w:t>
      </w:r>
      <w:r w:rsidR="0076453D" w:rsidRPr="004E63CC">
        <w:rPr>
          <w:rStyle w:val="Hyperlink"/>
          <w:color w:val="1C556C" w:themeColor="accent1"/>
        </w:rPr>
        <w:fldChar w:fldCharType="end"/>
      </w:r>
      <w:r w:rsidR="0076453D" w:rsidRPr="00D66195">
        <w:t xml:space="preserve"> t</w:t>
      </w:r>
      <w:r w:rsidR="006854CB">
        <w:t xml:space="preserve">o </w:t>
      </w:r>
      <w:r w:rsidR="006854CB" w:rsidRPr="004E63CC">
        <w:rPr>
          <w:color w:val="1F497D" w:themeColor="text2"/>
        </w:rPr>
        <w:t>7</w:t>
      </w:r>
      <w:r w:rsidR="006854CB">
        <w:t>)</w:t>
      </w:r>
      <w:r w:rsidR="0076453D" w:rsidRPr="00D66195">
        <w:t xml:space="preserve">. </w:t>
      </w:r>
    </w:p>
    <w:p w14:paraId="06C886B0" w14:textId="77777777" w:rsidR="0076453D" w:rsidRPr="00FD2ADF" w:rsidRDefault="0076453D" w:rsidP="00FB6B40">
      <w:pPr>
        <w:pStyle w:val="Heading3"/>
        <w:numPr>
          <w:ilvl w:val="0"/>
          <w:numId w:val="19"/>
        </w:numPr>
      </w:pPr>
      <w:bookmarkStart w:id="37" w:name="_Governance_domain"/>
      <w:bookmarkStart w:id="38" w:name="_Toc37404039"/>
      <w:bookmarkStart w:id="39" w:name="_Ref37416297"/>
      <w:bookmarkEnd w:id="35"/>
      <w:bookmarkEnd w:id="37"/>
      <w:r w:rsidRPr="00FD2ADF">
        <w:t xml:space="preserve">Governance </w:t>
      </w:r>
      <w:bookmarkEnd w:id="38"/>
      <w:r w:rsidRPr="00FD2ADF">
        <w:t>domain</w:t>
      </w:r>
      <w:bookmarkEnd w:id="39"/>
    </w:p>
    <w:p w14:paraId="4957EB15" w14:textId="77777777" w:rsidR="00DD3D9F" w:rsidRDefault="0076453D" w:rsidP="005A2848">
      <w:pPr>
        <w:pStyle w:val="BodyText"/>
      </w:pPr>
      <w:r w:rsidRPr="00D66195">
        <w:t>Governance-related climate</w:t>
      </w:r>
      <w:r w:rsidR="002341F8">
        <w:t xml:space="preserve"> change</w:t>
      </w:r>
      <w:r w:rsidRPr="00D66195">
        <w:t xml:space="preserve"> risks are distinct from the risks in the other domains because they are </w:t>
      </w:r>
      <w:r>
        <w:t>indirect and</w:t>
      </w:r>
      <w:r w:rsidRPr="00D66195">
        <w:t xml:space="preserve"> </w:t>
      </w:r>
      <w:r>
        <w:t>cut across all the domains</w:t>
      </w:r>
      <w:r w:rsidRPr="00D66195">
        <w:t xml:space="preserve">, </w:t>
      </w:r>
      <w:r>
        <w:t xml:space="preserve">and </w:t>
      </w:r>
      <w:r w:rsidRPr="00D66195">
        <w:t>emerg</w:t>
      </w:r>
      <w:r>
        <w:t>e</w:t>
      </w:r>
      <w:r w:rsidRPr="00D66195">
        <w:t xml:space="preserve"> from other domain risks. They also reduc</w:t>
      </w:r>
      <w:r>
        <w:t>e</w:t>
      </w:r>
      <w:r w:rsidRPr="00D66195">
        <w:t xml:space="preserve"> </w:t>
      </w:r>
      <w:r>
        <w:t>society’s</w:t>
      </w:r>
      <w:r w:rsidRPr="00D66195">
        <w:t xml:space="preserve"> ability to address risks in the other domains by reducing adaptive capacity (Lawrence et al, 2018). While cross-cutting and indirect risks were identified in other domains, </w:t>
      </w:r>
      <w:r>
        <w:t xml:space="preserve">the risk assessment team considered </w:t>
      </w:r>
      <w:r w:rsidRPr="00D66195">
        <w:t xml:space="preserve">governance risks </w:t>
      </w:r>
      <w:r>
        <w:t xml:space="preserve">to be </w:t>
      </w:r>
      <w:r w:rsidRPr="00D66195">
        <w:t>significant barriers or enablers to climate action</w:t>
      </w:r>
      <w:r>
        <w:t>, and</w:t>
      </w:r>
      <w:r w:rsidRPr="00D66195">
        <w:t xml:space="preserve"> relevant to all domains. </w:t>
      </w:r>
      <w:r>
        <w:t>Because of</w:t>
      </w:r>
      <w:r w:rsidRPr="00D66195">
        <w:t xml:space="preserve"> this, </w:t>
      </w:r>
      <w:r>
        <w:t xml:space="preserve">the team assessed </w:t>
      </w:r>
      <w:r w:rsidRPr="00D66195">
        <w:t xml:space="preserve">the elements at risk from the </w:t>
      </w:r>
      <w:r>
        <w:t>g</w:t>
      </w:r>
      <w:r w:rsidRPr="00D66195">
        <w:t xml:space="preserve">overnance </w:t>
      </w:r>
      <w:r>
        <w:t>d</w:t>
      </w:r>
      <w:r w:rsidRPr="00D66195">
        <w:t xml:space="preserve">omain differently. </w:t>
      </w:r>
      <w:r>
        <w:t>A</w:t>
      </w:r>
      <w:r w:rsidRPr="00D66195">
        <w:t>daptive capacity was used to understand how governance risks affect the risks in other domains</w:t>
      </w:r>
      <w:r>
        <w:t>,</w:t>
      </w:r>
      <w:r w:rsidRPr="00D66195">
        <w:t xml:space="preserve"> and vice versa, and to prioritise those governance risks with the greatest effect. </w:t>
      </w:r>
    </w:p>
    <w:p w14:paraId="55E3D0C6" w14:textId="569F858C" w:rsidR="0076453D" w:rsidRPr="00D66195" w:rsidRDefault="00406F68" w:rsidP="005A2848">
      <w:pPr>
        <w:pStyle w:val="BodyText"/>
      </w:pPr>
      <w:hyperlink r:id="rId17" w:history="1">
        <w:r w:rsidR="00BD27F6" w:rsidRPr="00AB221C">
          <w:rPr>
            <w:rStyle w:val="Hyperlink"/>
            <w:color w:val="0F7B7D"/>
          </w:rPr>
          <w:t>The method report</w:t>
        </w:r>
      </w:hyperlink>
      <w:r w:rsidR="00BD27F6">
        <w:rPr>
          <w:i/>
        </w:rPr>
        <w:t xml:space="preserve"> </w:t>
      </w:r>
      <w:r w:rsidR="0076453D" w:rsidRPr="00D66195">
        <w:t>provides further detail about how the risks were assessed across domains.</w:t>
      </w:r>
    </w:p>
    <w:p w14:paraId="1FCD16AC" w14:textId="30FA5F18" w:rsidR="0076453D" w:rsidRPr="00D66195" w:rsidRDefault="0076453D" w:rsidP="00FB6B40">
      <w:pPr>
        <w:pStyle w:val="Heading3"/>
        <w:numPr>
          <w:ilvl w:val="0"/>
          <w:numId w:val="19"/>
        </w:numPr>
      </w:pPr>
      <w:bookmarkStart w:id="40" w:name="_Toc37404040"/>
      <w:r w:rsidRPr="00D66195">
        <w:t xml:space="preserve">Te </w:t>
      </w:r>
      <w:r>
        <w:t>a</w:t>
      </w:r>
      <w:r w:rsidRPr="00D66195">
        <w:t>o Māori and climate</w:t>
      </w:r>
      <w:r w:rsidR="002341F8">
        <w:t xml:space="preserve"> change</w:t>
      </w:r>
      <w:r w:rsidRPr="00D66195">
        <w:t xml:space="preserve"> risk</w:t>
      </w:r>
      <w:bookmarkEnd w:id="40"/>
    </w:p>
    <w:p w14:paraId="19EB76B0" w14:textId="1A77AA9E" w:rsidR="0076453D" w:rsidRPr="00D66195" w:rsidRDefault="0076453D" w:rsidP="005A2848">
      <w:pPr>
        <w:pStyle w:val="BodyText"/>
      </w:pPr>
      <w:r w:rsidRPr="00D66195">
        <w:t xml:space="preserve">The NCCRA </w:t>
      </w:r>
      <w:r>
        <w:t>must</w:t>
      </w:r>
      <w:r w:rsidRPr="00D66195">
        <w:t xml:space="preserve"> balance </w:t>
      </w:r>
      <w:r>
        <w:t>the analytical nature of</w:t>
      </w:r>
      <w:r w:rsidRPr="00D66195">
        <w:t xml:space="preserve"> a risk assessment </w:t>
      </w:r>
      <w:r>
        <w:t>with</w:t>
      </w:r>
      <w:r w:rsidRPr="00D66195">
        <w:t xml:space="preserve"> diverse Māori views and values. Risk assessments are reductive analytical exercises </w:t>
      </w:r>
      <w:r>
        <w:t>that</w:t>
      </w:r>
      <w:r w:rsidRPr="00D66195">
        <w:t xml:space="preserve"> rely on simplif</w:t>
      </w:r>
      <w:r>
        <w:t>ying</w:t>
      </w:r>
      <w:r w:rsidRPr="00D66195">
        <w:t xml:space="preserve"> complex systems (the natural environment, society, economy) into discrete parts and potential future events,</w:t>
      </w:r>
      <w:r>
        <w:t xml:space="preserve"> and</w:t>
      </w:r>
      <w:r w:rsidRPr="00D66195">
        <w:t xml:space="preserve"> assess</w:t>
      </w:r>
      <w:r>
        <w:t>ing</w:t>
      </w:r>
      <w:r w:rsidRPr="00D66195">
        <w:t xml:space="preserve"> and prioritis</w:t>
      </w:r>
      <w:r>
        <w:t>ing</w:t>
      </w:r>
      <w:r w:rsidRPr="00D66195">
        <w:t xml:space="preserve"> these potential events (risks).</w:t>
      </w:r>
      <w:r>
        <w:t xml:space="preserve"> </w:t>
      </w:r>
    </w:p>
    <w:p w14:paraId="79350C3C" w14:textId="25A35C10" w:rsidR="0076453D" w:rsidRPr="00D66195" w:rsidRDefault="0076453D" w:rsidP="005A2848">
      <w:pPr>
        <w:pStyle w:val="BodyText"/>
      </w:pPr>
      <w:r>
        <w:t>T</w:t>
      </w:r>
      <w:r w:rsidRPr="00D66195">
        <w:t>here are clear connections and dependencies between</w:t>
      </w:r>
      <w:r>
        <w:t xml:space="preserve"> the</w:t>
      </w:r>
      <w:r w:rsidRPr="00D66195">
        <w:t xml:space="preserve"> risks from each assessed domain. For Māori consulted </w:t>
      </w:r>
      <w:r>
        <w:t>during</w:t>
      </w:r>
      <w:r w:rsidRPr="00D66195">
        <w:t xml:space="preserve"> this risk assessment, exploring these interdependencies provide</w:t>
      </w:r>
      <w:r>
        <w:t>d</w:t>
      </w:r>
      <w:r w:rsidRPr="00D66195">
        <w:t xml:space="preserve"> a more </w:t>
      </w:r>
      <w:r w:rsidR="00154E49">
        <w:t>detailed</w:t>
      </w:r>
      <w:r w:rsidR="00154E49" w:rsidRPr="00D66195">
        <w:t xml:space="preserve"> </w:t>
      </w:r>
      <w:r w:rsidRPr="00D66195">
        <w:t xml:space="preserve">understanding of how climate change will affect the wellbeing of Aotearoa New Zealand. However, the </w:t>
      </w:r>
      <w:r>
        <w:t>f</w:t>
      </w:r>
      <w:r w:rsidRPr="00D66195">
        <w:t xml:space="preserve">ramework </w:t>
      </w:r>
      <w:r>
        <w:t>shows</w:t>
      </w:r>
      <w:r w:rsidRPr="00D66195">
        <w:t xml:space="preserve"> that </w:t>
      </w:r>
      <w:r>
        <w:t>the</w:t>
      </w:r>
      <w:r w:rsidRPr="00D66195">
        <w:t xml:space="preserve"> current climate</w:t>
      </w:r>
      <w:r w:rsidR="002341F8">
        <w:t xml:space="preserve"> change</w:t>
      </w:r>
      <w:r w:rsidRPr="00D66195">
        <w:t xml:space="preserve"> risk assessment methodologies </w:t>
      </w:r>
      <w:r>
        <w:t xml:space="preserve">do not offer </w:t>
      </w:r>
      <w:r w:rsidRPr="00D66195">
        <w:t>a rigorous method for factoring interdependencies into national risk assessments</w:t>
      </w:r>
      <w:r>
        <w:t>,</w:t>
      </w:r>
      <w:r w:rsidRPr="00D66195">
        <w:t xml:space="preserve"> and</w:t>
      </w:r>
      <w:r w:rsidR="00DD3D9F">
        <w:t xml:space="preserve"> addressing</w:t>
      </w:r>
      <w:r>
        <w:t xml:space="preserve"> this</w:t>
      </w:r>
      <w:r w:rsidRPr="00D66195">
        <w:t xml:space="preserve"> </w:t>
      </w:r>
      <w:r w:rsidR="00DD3D9F">
        <w:t xml:space="preserve">issue </w:t>
      </w:r>
      <w:r w:rsidRPr="00D66195">
        <w:t>is beyond the scope of this first NCCRA.</w:t>
      </w:r>
      <w:r>
        <w:t xml:space="preserve"> </w:t>
      </w:r>
    </w:p>
    <w:p w14:paraId="032352E3" w14:textId="2A3AB199" w:rsidR="0076453D" w:rsidRDefault="0076453D" w:rsidP="005A2848">
      <w:pPr>
        <w:pStyle w:val="BodyText"/>
      </w:pPr>
      <w:r w:rsidRPr="00D66195">
        <w:t>The NCCRA recognise</w:t>
      </w:r>
      <w:r>
        <w:t>d</w:t>
      </w:r>
      <w:r w:rsidRPr="00D66195">
        <w:t xml:space="preserve"> Māori perspectives</w:t>
      </w:r>
      <w:r>
        <w:t xml:space="preserve"> </w:t>
      </w:r>
      <w:r w:rsidRPr="00D66195">
        <w:t>in the following ways</w:t>
      </w:r>
      <w:r w:rsidR="00DD3D9F">
        <w:t>.</w:t>
      </w:r>
    </w:p>
    <w:p w14:paraId="7D2F6FF4" w14:textId="4395FA69" w:rsidR="0076453D" w:rsidRPr="00D66195" w:rsidRDefault="0076453D" w:rsidP="005A2848">
      <w:pPr>
        <w:pStyle w:val="Numberedparagraph"/>
      </w:pPr>
      <w:r w:rsidRPr="00D66195">
        <w:rPr>
          <w:b/>
        </w:rPr>
        <w:t>Interconnectedness of domains:</w:t>
      </w:r>
      <w:r w:rsidRPr="00D66195">
        <w:t xml:space="preserve"> </w:t>
      </w:r>
      <w:r w:rsidR="00DD3D9F">
        <w:t>The NCCRA</w:t>
      </w:r>
      <w:r w:rsidR="00DD3D9F" w:rsidRPr="00D66195">
        <w:t xml:space="preserve"> </w:t>
      </w:r>
      <w:r w:rsidRPr="00D66195">
        <w:t>recognis</w:t>
      </w:r>
      <w:r w:rsidR="00DD3D9F">
        <w:t>es</w:t>
      </w:r>
      <w:r w:rsidRPr="00D66195">
        <w:t xml:space="preserve"> the interconnectedness and interdependencies between domains</w:t>
      </w:r>
      <w:r>
        <w:t>, and</w:t>
      </w:r>
      <w:r w:rsidRPr="00D66195">
        <w:t xml:space="preserve"> describ</w:t>
      </w:r>
      <w:r w:rsidR="00DD3D9F">
        <w:t>es</w:t>
      </w:r>
      <w:r w:rsidRPr="00D66195">
        <w:t xml:space="preserve"> </w:t>
      </w:r>
      <w:r w:rsidRPr="005A2848">
        <w:t>these</w:t>
      </w:r>
      <w:r w:rsidRPr="00D66195">
        <w:t xml:space="preserve"> for each domain </w:t>
      </w:r>
      <w:r>
        <w:t>(</w:t>
      </w:r>
      <w:r w:rsidRPr="00D66195">
        <w:t xml:space="preserve">in </w:t>
      </w:r>
      <w:r>
        <w:t>s</w:t>
      </w:r>
      <w:r w:rsidRPr="00D66195">
        <w:t xml:space="preserve">ections </w:t>
      </w:r>
      <w:r w:rsidRPr="00540159">
        <w:rPr>
          <w:color w:val="1C556C" w:themeColor="accent1"/>
        </w:rPr>
        <w:fldChar w:fldCharType="begin"/>
      </w:r>
      <w:r w:rsidRPr="00540159">
        <w:rPr>
          <w:color w:val="1C556C" w:themeColor="accent1"/>
        </w:rPr>
        <w:instrText xml:space="preserve"> REF _Ref37416399 \r \h  \* MERGEFORMAT </w:instrText>
      </w:r>
      <w:r w:rsidRPr="00540159">
        <w:rPr>
          <w:color w:val="1C556C" w:themeColor="accent1"/>
        </w:rPr>
      </w:r>
      <w:r w:rsidRPr="00540159">
        <w:rPr>
          <w:color w:val="1C556C" w:themeColor="accent1"/>
        </w:rPr>
        <w:fldChar w:fldCharType="separate"/>
      </w:r>
      <w:r w:rsidR="000E063A">
        <w:rPr>
          <w:color w:val="1C556C" w:themeColor="accent1"/>
        </w:rPr>
        <w:t>3</w:t>
      </w:r>
      <w:r w:rsidRPr="00540159">
        <w:rPr>
          <w:color w:val="1C556C" w:themeColor="accent1"/>
        </w:rPr>
        <w:fldChar w:fldCharType="end"/>
      </w:r>
      <w:r w:rsidRPr="00D66195">
        <w:t xml:space="preserve"> to</w:t>
      </w:r>
      <w:r w:rsidR="001F0C34">
        <w:rPr>
          <w:rStyle w:val="Hyperlink"/>
        </w:rPr>
        <w:t xml:space="preserve"> </w:t>
      </w:r>
      <w:hyperlink w:anchor="_Governance_domain_|" w:history="1">
        <w:r w:rsidR="001F0C34" w:rsidRPr="001F0C34">
          <w:rPr>
            <w:rStyle w:val="Hyperlink"/>
          </w:rPr>
          <w:t>7</w:t>
        </w:r>
      </w:hyperlink>
      <w:r>
        <w:t xml:space="preserve">). This is discussed further </w:t>
      </w:r>
      <w:r w:rsidRPr="00D66195">
        <w:t xml:space="preserve">in the </w:t>
      </w:r>
      <w:r>
        <w:t>k</w:t>
      </w:r>
      <w:r w:rsidRPr="00D66195">
        <w:t xml:space="preserve">ey </w:t>
      </w:r>
      <w:r>
        <w:t>c</w:t>
      </w:r>
      <w:r w:rsidRPr="00D66195">
        <w:t xml:space="preserve">oncept </w:t>
      </w:r>
      <w:r>
        <w:t>c</w:t>
      </w:r>
      <w:r w:rsidRPr="00D66195">
        <w:t xml:space="preserve">ase </w:t>
      </w:r>
      <w:r>
        <w:t>s</w:t>
      </w:r>
      <w:r w:rsidRPr="00D66195">
        <w:t xml:space="preserve">tudy 1: Interdependencies and </w:t>
      </w:r>
      <w:r w:rsidR="00DD3D9F">
        <w:t>c</w:t>
      </w:r>
      <w:r w:rsidRPr="00D66195">
        <w:t xml:space="preserve">ascading </w:t>
      </w:r>
      <w:r w:rsidR="00DD3D9F">
        <w:t>e</w:t>
      </w:r>
      <w:r w:rsidRPr="00D66195">
        <w:t xml:space="preserve">ffects in </w:t>
      </w:r>
      <w:hyperlink r:id="rId18" w:history="1">
        <w:r w:rsidRPr="00753BC5">
          <w:rPr>
            <w:rStyle w:val="Hyperlink"/>
          </w:rPr>
          <w:t>the main report</w:t>
        </w:r>
      </w:hyperlink>
      <w:r w:rsidRPr="00753BC5">
        <w:t>.</w:t>
      </w:r>
      <w:r w:rsidRPr="00D66195">
        <w:t xml:space="preserve"> </w:t>
      </w:r>
      <w:r>
        <w:t>I</w:t>
      </w:r>
      <w:r w:rsidRPr="00D66195">
        <w:t xml:space="preserve">nterdependencies between domains and risks have not affected the risk ratings, </w:t>
      </w:r>
      <w:r>
        <w:t xml:space="preserve">however, </w:t>
      </w:r>
      <w:r w:rsidRPr="00D66195">
        <w:t xml:space="preserve">except </w:t>
      </w:r>
      <w:r>
        <w:t xml:space="preserve">for </w:t>
      </w:r>
      <w:r w:rsidRPr="00D66195">
        <w:t xml:space="preserve">the </w:t>
      </w:r>
      <w:r w:rsidR="00516E77">
        <w:t xml:space="preserve">ratings of </w:t>
      </w:r>
      <w:r>
        <w:t>g</w:t>
      </w:r>
      <w:r w:rsidRPr="00D66195">
        <w:t>overnance risks (</w:t>
      </w:r>
      <w:r w:rsidR="00516E77">
        <w:t xml:space="preserve">see </w:t>
      </w:r>
      <w:hyperlink w:anchor="_Governance_domain" w:history="1">
        <w:r w:rsidRPr="00540159">
          <w:rPr>
            <w:rStyle w:val="Hyperlink"/>
          </w:rPr>
          <w:t xml:space="preserve">section </w:t>
        </w:r>
        <w:r w:rsidR="00540159" w:rsidRPr="00540159">
          <w:rPr>
            <w:rStyle w:val="Hyperlink"/>
          </w:rPr>
          <w:t>1.2.3</w:t>
        </w:r>
      </w:hyperlink>
      <w:r w:rsidRPr="00D66195">
        <w:t xml:space="preserve">). </w:t>
      </w:r>
    </w:p>
    <w:p w14:paraId="1FE6EB44" w14:textId="55498D24" w:rsidR="0076453D" w:rsidRPr="00D66195" w:rsidRDefault="0076453D" w:rsidP="005A2848">
      <w:pPr>
        <w:pStyle w:val="Numberedparagraph"/>
      </w:pPr>
      <w:r w:rsidRPr="00D66195">
        <w:rPr>
          <w:rFonts w:cs="Calibri"/>
          <w:b/>
        </w:rPr>
        <w:lastRenderedPageBreak/>
        <w:t>Ngā Mātāpono</w:t>
      </w:r>
      <w:r w:rsidRPr="00D66195">
        <w:rPr>
          <w:rFonts w:cs="Calibri"/>
          <w:b/>
          <w:i/>
        </w:rPr>
        <w:t xml:space="preserve">: </w:t>
      </w:r>
      <w:r w:rsidRPr="00D66195">
        <w:t>Th</w:t>
      </w:r>
      <w:r>
        <w:t>e</w:t>
      </w:r>
      <w:r w:rsidRPr="00D66195">
        <w:t xml:space="preserve"> NCCRA is underpinned by the guiding principles of the </w:t>
      </w:r>
      <w:r>
        <w:t>f</w:t>
      </w:r>
      <w:r w:rsidRPr="00D66195">
        <w:t>ramework</w:t>
      </w:r>
      <w:r>
        <w:t xml:space="preserve"> (Ministry for the Environment, 2019a)</w:t>
      </w:r>
      <w:r w:rsidRPr="00D66195">
        <w:t>, which have inform</w:t>
      </w:r>
      <w:r w:rsidRPr="00AB221C">
        <w:t>ed the overall approach for engagement and the risk assessment.</w:t>
      </w:r>
      <w:r w:rsidRPr="00D66195">
        <w:t xml:space="preserve"> </w:t>
      </w:r>
      <w:hyperlink r:id="rId19" w:history="1">
        <w:r w:rsidRPr="00AB221C">
          <w:rPr>
            <w:rStyle w:val="Hyperlink"/>
            <w:color w:val="0F7B7D"/>
          </w:rPr>
          <w:t>The method report</w:t>
        </w:r>
      </w:hyperlink>
      <w:r>
        <w:t xml:space="preserve"> </w:t>
      </w:r>
      <w:r w:rsidRPr="00D66195">
        <w:t>provides more detail about how the principles were applied.</w:t>
      </w:r>
    </w:p>
    <w:p w14:paraId="78DC5169" w14:textId="1FA4276C" w:rsidR="0076453D" w:rsidRPr="00D66195" w:rsidRDefault="0076453D" w:rsidP="0076453D">
      <w:pPr>
        <w:pStyle w:val="Numberedparagraph"/>
      </w:pPr>
      <w:r w:rsidRPr="00D66195">
        <w:rPr>
          <w:b/>
        </w:rPr>
        <w:t>Māori perspective on each domain:</w:t>
      </w:r>
      <w:r w:rsidRPr="00D66195">
        <w:t xml:space="preserve"> Sections </w:t>
      </w:r>
      <w:hyperlink w:anchor="_Natural_environment_domain" w:history="1">
        <w:r w:rsidR="0042265B" w:rsidRPr="0042265B">
          <w:rPr>
            <w:rStyle w:val="Hyperlink"/>
          </w:rPr>
          <w:t>3</w:t>
        </w:r>
      </w:hyperlink>
      <w:r w:rsidRPr="00D66195">
        <w:t xml:space="preserve"> </w:t>
      </w:r>
      <w:r w:rsidRPr="00540159">
        <w:t>to</w:t>
      </w:r>
      <w:r w:rsidR="00CF0CC8">
        <w:t xml:space="preserve"> </w:t>
      </w:r>
      <w:hyperlink w:anchor="_Governance_domain_|" w:history="1">
        <w:r w:rsidR="00CF0CC8" w:rsidRPr="00CF0CC8">
          <w:rPr>
            <w:rStyle w:val="Hyperlink"/>
          </w:rPr>
          <w:t>7</w:t>
        </w:r>
      </w:hyperlink>
      <w:r w:rsidRPr="00540159">
        <w:t xml:space="preserve"> </w:t>
      </w:r>
      <w:r w:rsidRPr="00D66195">
        <w:t xml:space="preserve">of this </w:t>
      </w:r>
      <w:r>
        <w:t>r</w:t>
      </w:r>
      <w:r w:rsidRPr="00D66195">
        <w:t xml:space="preserve">eport include an overview that identifies </w:t>
      </w:r>
      <w:r>
        <w:t xml:space="preserve">relevant </w:t>
      </w:r>
      <w:r w:rsidRPr="00D66195">
        <w:t xml:space="preserve">Māori concepts and values </w:t>
      </w:r>
      <w:r>
        <w:t>for</w:t>
      </w:r>
      <w:r w:rsidRPr="00D66195">
        <w:t xml:space="preserve"> each domain.</w:t>
      </w:r>
    </w:p>
    <w:p w14:paraId="372C34D0" w14:textId="038D1A25" w:rsidR="0076453D" w:rsidRPr="00D66195" w:rsidRDefault="0076453D" w:rsidP="005A2848">
      <w:pPr>
        <w:pStyle w:val="Numberedparagraph"/>
      </w:pPr>
      <w:r w:rsidRPr="00D66195">
        <w:rPr>
          <w:b/>
        </w:rPr>
        <w:t>Risks of particular relevance to Māori:</w:t>
      </w:r>
      <w:r w:rsidRPr="00D66195">
        <w:t xml:space="preserve"> While all</w:t>
      </w:r>
      <w:r>
        <w:t xml:space="preserve"> the</w:t>
      </w:r>
      <w:r w:rsidRPr="00D66195">
        <w:t xml:space="preserve"> risks identified </w:t>
      </w:r>
      <w:r w:rsidRPr="005A2848">
        <w:t>are</w:t>
      </w:r>
      <w:r w:rsidRPr="00D66195">
        <w:t xml:space="preserve"> relevant to Māori, the NCCRA also identifies risks that are particularly relevant to Māori interests, values and practi</w:t>
      </w:r>
      <w:r>
        <w:t>c</w:t>
      </w:r>
      <w:r w:rsidRPr="00D66195">
        <w:t xml:space="preserve">es. These risks are listed in </w:t>
      </w:r>
      <w:hyperlink w:anchor="_Risks_of_particular" w:history="1">
        <w:r w:rsidRPr="00540159">
          <w:rPr>
            <w:rStyle w:val="Hyperlink"/>
          </w:rPr>
          <w:t xml:space="preserve">section </w:t>
        </w:r>
        <w:r w:rsidR="00540159" w:rsidRPr="00540159">
          <w:rPr>
            <w:rStyle w:val="Hyperlink"/>
          </w:rPr>
          <w:t>1.2.5</w:t>
        </w:r>
      </w:hyperlink>
      <w:r w:rsidRPr="00D66195">
        <w:fldChar w:fldCharType="begin"/>
      </w:r>
      <w:r w:rsidRPr="00D66195">
        <w:instrText xml:space="preserve"> REF _Ref37416436 \r \h  \* MERGEFORMAT </w:instrText>
      </w:r>
      <w:r w:rsidRPr="00D66195">
        <w:fldChar w:fldCharType="separate"/>
      </w:r>
      <w:r w:rsidR="000E063A">
        <w:t>1.2.5</w:t>
      </w:r>
      <w:r w:rsidRPr="00D66195">
        <w:fldChar w:fldCharType="end"/>
      </w:r>
      <w:r w:rsidRPr="00D66195">
        <w:t xml:space="preserve"> and described in detail in </w:t>
      </w:r>
      <w:r>
        <w:t>s</w:t>
      </w:r>
      <w:r w:rsidRPr="00D66195">
        <w:t xml:space="preserve">ections </w:t>
      </w:r>
      <w:hyperlink w:anchor="_Natural_environment_domain" w:history="1">
        <w:r w:rsidR="0042265B" w:rsidRPr="0042265B">
          <w:rPr>
            <w:rStyle w:val="Hyperlink"/>
          </w:rPr>
          <w:t>3</w:t>
        </w:r>
      </w:hyperlink>
      <w:r w:rsidRPr="00540159">
        <w:t xml:space="preserve"> to</w:t>
      </w:r>
      <w:r w:rsidR="00CF0CC8">
        <w:t xml:space="preserve"> </w:t>
      </w:r>
      <w:hyperlink w:anchor="_Governance_domain_|" w:history="1">
        <w:r w:rsidR="00CF0CC8" w:rsidRPr="00CF0CC8">
          <w:rPr>
            <w:rStyle w:val="Hyperlink"/>
          </w:rPr>
          <w:t>7</w:t>
        </w:r>
      </w:hyperlink>
      <w:r w:rsidRPr="00D66195">
        <w:t>.</w:t>
      </w:r>
      <w:r>
        <w:t xml:space="preserve"> </w:t>
      </w:r>
    </w:p>
    <w:p w14:paraId="35F2D938" w14:textId="77777777" w:rsidR="00AB57C1" w:rsidRPr="00D66195" w:rsidRDefault="00AB57C1" w:rsidP="003F46FF">
      <w:pPr>
        <w:pStyle w:val="Heading3"/>
        <w:numPr>
          <w:ilvl w:val="0"/>
          <w:numId w:val="19"/>
        </w:numPr>
        <w:tabs>
          <w:tab w:val="num" w:pos="2552"/>
        </w:tabs>
        <w:spacing w:before="280"/>
      </w:pPr>
      <w:bookmarkStart w:id="41" w:name="_Risks_of_particular"/>
      <w:bookmarkStart w:id="42" w:name="_Toc37090499"/>
      <w:bookmarkStart w:id="43" w:name="_Toc37404041"/>
      <w:bookmarkStart w:id="44" w:name="_Ref37416436"/>
      <w:bookmarkStart w:id="45" w:name="_Hlk35935595"/>
      <w:bookmarkEnd w:id="41"/>
      <w:r w:rsidRPr="00D66195">
        <w:t>Risks of particular relevance to Māori</w:t>
      </w:r>
      <w:bookmarkEnd w:id="42"/>
      <w:bookmarkEnd w:id="43"/>
      <w:bookmarkEnd w:id="44"/>
    </w:p>
    <w:p w14:paraId="1AADFB39" w14:textId="4DDF2840" w:rsidR="000A69DF" w:rsidRDefault="00AB57C1" w:rsidP="00D15AC6">
      <w:pPr>
        <w:pStyle w:val="BodyText"/>
      </w:pPr>
      <w:r w:rsidRPr="00D66195">
        <w:t xml:space="preserve">The following risks in each domain </w:t>
      </w:r>
      <w:r>
        <w:t>have been identified as</w:t>
      </w:r>
      <w:r w:rsidRPr="00D66195">
        <w:t xml:space="preserve"> being of particular significance to</w:t>
      </w:r>
      <w:r w:rsidR="00CF0CC8">
        <w:t> </w:t>
      </w:r>
      <w:r w:rsidRPr="00D66195">
        <w:t xml:space="preserve">Māori. </w:t>
      </w:r>
    </w:p>
    <w:p w14:paraId="40840206" w14:textId="21B27C9B" w:rsidR="00AB57C1" w:rsidRPr="00D66195" w:rsidRDefault="00AB57C1" w:rsidP="00D15AC6">
      <w:pPr>
        <w:pStyle w:val="BodyText"/>
      </w:pPr>
      <w:r w:rsidRPr="00D66195">
        <w:t>These</w:t>
      </w:r>
      <w:r w:rsidR="000A69DF">
        <w:t xml:space="preserve"> first</w:t>
      </w:r>
      <w:r w:rsidRPr="00D66195">
        <w:t xml:space="preserve"> risks potentially impact </w:t>
      </w:r>
      <w:r w:rsidRPr="00D15AC6">
        <w:t>Māori</w:t>
      </w:r>
      <w:r w:rsidRPr="00D66195">
        <w:t xml:space="preserve"> interests, kawa (protocols) and tikanga (correct procedures, lore, practi</w:t>
      </w:r>
      <w:r>
        <w:t>c</w:t>
      </w:r>
      <w:r w:rsidRPr="00D66195">
        <w:t>es) and diverse expressions of mana (authority, dignity, control, governance, power) and kaitiakitanga (intergenerational sustainability):</w:t>
      </w:r>
    </w:p>
    <w:p w14:paraId="234E815D" w14:textId="313E8426" w:rsidR="00AB57C1" w:rsidRPr="00D15AC6" w:rsidRDefault="00AB57C1" w:rsidP="003F46FF">
      <w:pPr>
        <w:pStyle w:val="Bullet"/>
        <w:spacing w:after="100"/>
      </w:pPr>
      <w:bookmarkStart w:id="46" w:name="_Hlk41445124"/>
      <w:r w:rsidRPr="00D66195">
        <w:t xml:space="preserve">H5 </w:t>
      </w:r>
      <w:r>
        <w:t>–</w:t>
      </w:r>
      <w:r w:rsidRPr="00D66195">
        <w:t xml:space="preserve"> </w:t>
      </w:r>
      <w:bookmarkStart w:id="47" w:name="_Hlk41445086"/>
      <w:r w:rsidRPr="00D66195">
        <w:t xml:space="preserve">Risks to Māori </w:t>
      </w:r>
      <w:r w:rsidRPr="00D15AC6">
        <w:t>social, cultural, spiritual and economic wellbeing from loss and degradation of lands and waters, as well as cultural assets such as marae, due to ongoing sea</w:t>
      </w:r>
      <w:r w:rsidR="00B8038B">
        <w:t>-</w:t>
      </w:r>
      <w:r w:rsidRPr="00D15AC6">
        <w:t>level rise, changes in rainfall and drought</w:t>
      </w:r>
      <w:bookmarkEnd w:id="47"/>
    </w:p>
    <w:p w14:paraId="15C596D1" w14:textId="7DF821EC" w:rsidR="00AB57C1" w:rsidRPr="00D15AC6" w:rsidRDefault="00AB57C1" w:rsidP="003F46FF">
      <w:pPr>
        <w:pStyle w:val="Bullet"/>
        <w:spacing w:after="100"/>
      </w:pPr>
      <w:r w:rsidRPr="00D15AC6">
        <w:t>H6 – Risks to Māori social, cultural, spiritual and economic wellbeing from loss of species and biodiversity due to greater climate variability and ongoing sea</w:t>
      </w:r>
      <w:r w:rsidR="00B8038B">
        <w:t>-</w:t>
      </w:r>
      <w:r w:rsidRPr="00D15AC6">
        <w:t>level rise</w:t>
      </w:r>
    </w:p>
    <w:p w14:paraId="58379515" w14:textId="544D138C" w:rsidR="00AB57C1" w:rsidRPr="00D15AC6" w:rsidRDefault="00AB57C1" w:rsidP="003F46FF">
      <w:pPr>
        <w:pStyle w:val="Bullet"/>
        <w:spacing w:after="100"/>
      </w:pPr>
      <w:r w:rsidRPr="00D15AC6">
        <w:t>H8 – Risks to Māori and European cultural heritage sites due to ongoing sea</w:t>
      </w:r>
      <w:r w:rsidR="00B8038B">
        <w:t>-</w:t>
      </w:r>
      <w:r w:rsidRPr="00D15AC6">
        <w:t>level rise, extreme weather events and increasing fire weather</w:t>
      </w:r>
    </w:p>
    <w:p w14:paraId="675F3991" w14:textId="77777777" w:rsidR="00AB57C1" w:rsidRPr="00D66195" w:rsidRDefault="00AB57C1" w:rsidP="00D15AC6">
      <w:pPr>
        <w:pStyle w:val="Bullet"/>
      </w:pPr>
      <w:r w:rsidRPr="00D15AC6">
        <w:t>G4 – Risk of a breach of Treaty</w:t>
      </w:r>
      <w:r w:rsidRPr="00D66195">
        <w:t xml:space="preserve"> obligations from a failure to engage adequately with and protect current and future generations of Māori from the impacts of climate change.</w:t>
      </w:r>
    </w:p>
    <w:p w14:paraId="4B3061F1" w14:textId="076225A5" w:rsidR="00AB57C1" w:rsidRPr="00D66195" w:rsidRDefault="00AB57C1" w:rsidP="003F46FF">
      <w:pPr>
        <w:pStyle w:val="BodyText"/>
        <w:spacing w:after="100"/>
      </w:pPr>
      <w:r>
        <w:t>As well as the</w:t>
      </w:r>
      <w:r w:rsidR="00B8038B">
        <w:t xml:space="preserve"> above</w:t>
      </w:r>
      <w:r w:rsidRPr="00D66195">
        <w:t xml:space="preserve"> </w:t>
      </w:r>
      <w:r w:rsidRPr="00D15AC6">
        <w:t>risks</w:t>
      </w:r>
      <w:r w:rsidRPr="00D66195">
        <w:t xml:space="preserve">, some </w:t>
      </w:r>
      <w:r>
        <w:t xml:space="preserve">other </w:t>
      </w:r>
      <w:r w:rsidRPr="00D66195">
        <w:t xml:space="preserve">risks will have a disproportionate impact on Māori or certain Māori groups. These </w:t>
      </w:r>
      <w:r>
        <w:t>include</w:t>
      </w:r>
      <w:r w:rsidRPr="00D66195">
        <w:t>:</w:t>
      </w:r>
    </w:p>
    <w:p w14:paraId="1A2A3478" w14:textId="5088A081" w:rsidR="00AB57C1" w:rsidRPr="00D15AC6" w:rsidRDefault="00AB57C1" w:rsidP="003F46FF">
      <w:pPr>
        <w:pStyle w:val="Bullet"/>
        <w:spacing w:after="100"/>
      </w:pPr>
      <w:r w:rsidRPr="00D66195">
        <w:t xml:space="preserve">H1 </w:t>
      </w:r>
      <w:r>
        <w:t>–</w:t>
      </w:r>
      <w:r w:rsidRPr="00D66195">
        <w:t xml:space="preserve"> </w:t>
      </w:r>
      <w:r w:rsidRPr="00D15AC6">
        <w:t>Risks to social cohesion and community wellbeing from displacement of individuals, families and communities due to climate change impacts</w:t>
      </w:r>
    </w:p>
    <w:p w14:paraId="602B91DE" w14:textId="21D05039" w:rsidR="00AB57C1" w:rsidRPr="00D15AC6" w:rsidRDefault="00AB57C1" w:rsidP="003F46FF">
      <w:pPr>
        <w:pStyle w:val="Bullet"/>
        <w:spacing w:after="100"/>
      </w:pPr>
      <w:r w:rsidRPr="00D15AC6">
        <w:t>H2 – Risks of exacerbating existing inequities and creating new and additional inequities due to differential distribution of climate change impacts</w:t>
      </w:r>
    </w:p>
    <w:p w14:paraId="0287ED49" w14:textId="3CDC4E9D" w:rsidR="00AB57C1" w:rsidRPr="00D15AC6" w:rsidRDefault="00AB57C1" w:rsidP="003F46FF">
      <w:pPr>
        <w:pStyle w:val="Bullet"/>
        <w:spacing w:after="100"/>
      </w:pPr>
      <w:r w:rsidRPr="00D15AC6">
        <w:t>H4 – Risks of conflict, disruption and loss of trust in government from changing patterns in the value of assets and competition for access to scarce resources primarily due to extreme weather events and ongoing sea</w:t>
      </w:r>
      <w:r w:rsidR="00B8038B">
        <w:t>-</w:t>
      </w:r>
      <w:r w:rsidRPr="00D15AC6">
        <w:t>level rise</w:t>
      </w:r>
    </w:p>
    <w:p w14:paraId="33A6B1C2" w14:textId="653EF6DC" w:rsidR="00AB57C1" w:rsidRPr="00D15AC6" w:rsidRDefault="00AB57C1" w:rsidP="003F46FF">
      <w:pPr>
        <w:pStyle w:val="Bullet"/>
        <w:spacing w:after="100"/>
      </w:pPr>
      <w:r w:rsidRPr="00D15AC6">
        <w:t>H7 – Risks to mental health, identity, autonomy and sense of belonging and wellbeing from trauma due to ongoing sea</w:t>
      </w:r>
      <w:r w:rsidR="00B8038B">
        <w:t>-</w:t>
      </w:r>
      <w:r w:rsidRPr="00D15AC6">
        <w:t>level rise, extreme weather events and drought</w:t>
      </w:r>
    </w:p>
    <w:p w14:paraId="1CFE27B6" w14:textId="1D409F46" w:rsidR="00AB57C1" w:rsidRPr="00D15AC6" w:rsidRDefault="00AB57C1" w:rsidP="003F46FF">
      <w:pPr>
        <w:pStyle w:val="Bullet"/>
        <w:spacing w:after="100"/>
      </w:pPr>
      <w:r w:rsidRPr="00D15AC6">
        <w:t>B1 – Risk to potable water supplies (availability and quality) due to changes in rainfall, temperature, drought, extreme weather events and ongoing sea</w:t>
      </w:r>
      <w:r w:rsidR="00B8038B">
        <w:t>-</w:t>
      </w:r>
      <w:r w:rsidRPr="00D15AC6">
        <w:t>level rise</w:t>
      </w:r>
    </w:p>
    <w:p w14:paraId="5D463F7E" w14:textId="2E402246" w:rsidR="00AB57C1" w:rsidRPr="00D15AC6" w:rsidRDefault="00AB57C1" w:rsidP="003F46FF">
      <w:pPr>
        <w:pStyle w:val="Bullet"/>
        <w:spacing w:after="100"/>
      </w:pPr>
      <w:r w:rsidRPr="00D15AC6">
        <w:t>B2 – Risks to buildings due to extreme weather events, drought, increased fire weather and ongoing sea</w:t>
      </w:r>
      <w:r w:rsidR="00B8038B">
        <w:t>-</w:t>
      </w:r>
      <w:r w:rsidRPr="00D15AC6">
        <w:t>level rise</w:t>
      </w:r>
    </w:p>
    <w:p w14:paraId="6AFE9E76" w14:textId="779BC10C" w:rsidR="00AB57C1" w:rsidRPr="00D15AC6" w:rsidRDefault="00AB57C1" w:rsidP="003F46FF">
      <w:pPr>
        <w:pStyle w:val="Bullet"/>
        <w:spacing w:after="100"/>
      </w:pPr>
      <w:r w:rsidRPr="00D15AC6">
        <w:t>B4 – Risk to wastewater and stormwater systems (and levels of service) due to extreme weather events and ongoing sea</w:t>
      </w:r>
      <w:r w:rsidR="00B8038B">
        <w:t>-</w:t>
      </w:r>
      <w:r w:rsidRPr="00D15AC6">
        <w:t>level rise</w:t>
      </w:r>
    </w:p>
    <w:p w14:paraId="4511FEF7" w14:textId="6ADD6783" w:rsidR="00AB57C1" w:rsidRPr="00D15AC6" w:rsidRDefault="00AB57C1" w:rsidP="003F46FF">
      <w:pPr>
        <w:pStyle w:val="Bullet"/>
        <w:spacing w:after="100"/>
      </w:pPr>
      <w:r w:rsidRPr="00D15AC6">
        <w:lastRenderedPageBreak/>
        <w:t>B6 – Risks to linear transport networks due to changes in temperature, extreme weather events and ongoing sea</w:t>
      </w:r>
      <w:r w:rsidR="00B8038B">
        <w:t>-</w:t>
      </w:r>
      <w:r w:rsidRPr="00D15AC6">
        <w:t>level rise</w:t>
      </w:r>
    </w:p>
    <w:p w14:paraId="5E6F2B5C" w14:textId="14071E27" w:rsidR="00AB57C1" w:rsidRPr="00D15AC6" w:rsidRDefault="00AB57C1" w:rsidP="003F46FF">
      <w:pPr>
        <w:pStyle w:val="Bullet"/>
        <w:spacing w:after="100"/>
      </w:pPr>
      <w:r w:rsidRPr="00D15AC6">
        <w:t>G6 – Risks to the ability of the emergency management system to respond to an increasing frequency and scale of compounding and cascading climate change impacts in</w:t>
      </w:r>
      <w:r w:rsidR="009B00FB">
        <w:t> </w:t>
      </w:r>
      <w:r w:rsidRPr="00D15AC6">
        <w:t>New Zealand and the Pacific region</w:t>
      </w:r>
    </w:p>
    <w:p w14:paraId="69DF5C42" w14:textId="4C156066" w:rsidR="00AB57C1" w:rsidRPr="00D66195" w:rsidRDefault="00AB57C1" w:rsidP="00D15AC6">
      <w:pPr>
        <w:pStyle w:val="Bullet"/>
      </w:pPr>
      <w:r w:rsidRPr="00D15AC6">
        <w:t>G8 – Risk to the</w:t>
      </w:r>
      <w:r w:rsidRPr="00D66195">
        <w:t xml:space="preserve"> ability of democratic institutions to follow due democratic decision-making processes under pressure from an increasing frequency and scale of compounding</w:t>
      </w:r>
      <w:r w:rsidR="009B00FB">
        <w:t> </w:t>
      </w:r>
      <w:r w:rsidRPr="00D66195">
        <w:t>and cascading climate change impacts.</w:t>
      </w:r>
    </w:p>
    <w:bookmarkEnd w:id="46"/>
    <w:p w14:paraId="38E34923" w14:textId="77777777" w:rsidR="00AB57C1" w:rsidRDefault="00AB57C1" w:rsidP="00D15AC6">
      <w:pPr>
        <w:pStyle w:val="BodyText"/>
      </w:pPr>
      <w:r w:rsidRPr="00D66195">
        <w:t xml:space="preserve">The </w:t>
      </w:r>
      <w:r w:rsidRPr="00D15AC6">
        <w:t>opportunities</w:t>
      </w:r>
      <w:r w:rsidRPr="00D66195">
        <w:t xml:space="preserve"> identified are relevan</w:t>
      </w:r>
      <w:r>
        <w:t>t</w:t>
      </w:r>
      <w:r w:rsidRPr="00D66195">
        <w:t xml:space="preserve"> to Māori business, particularly as they relate to</w:t>
      </w:r>
      <w:r>
        <w:t>:</w:t>
      </w:r>
      <w:r w:rsidRPr="00D66195">
        <w:t xml:space="preserve"> </w:t>
      </w:r>
    </w:p>
    <w:p w14:paraId="0279928B" w14:textId="25F5FE96" w:rsidR="00AB57C1" w:rsidRPr="00D15AC6" w:rsidRDefault="00CF0CC8" w:rsidP="00D15AC6">
      <w:pPr>
        <w:pStyle w:val="Bullet"/>
      </w:pPr>
      <w:r>
        <w:t xml:space="preserve">the </w:t>
      </w:r>
      <w:r w:rsidR="00AB57C1" w:rsidRPr="00D15AC6">
        <w:t>primary sector (E</w:t>
      </w:r>
      <w:r w:rsidR="00E3146A">
        <w:t>O</w:t>
      </w:r>
      <w:r w:rsidR="00AB57C1" w:rsidRPr="00D15AC6">
        <w:t>1), which is a strong focus for the Māori economy</w:t>
      </w:r>
    </w:p>
    <w:p w14:paraId="0CF79546" w14:textId="483EC58A" w:rsidR="00AB57C1" w:rsidRPr="00D15AC6" w:rsidRDefault="00AB57C1" w:rsidP="00D15AC6">
      <w:pPr>
        <w:pStyle w:val="Bullet"/>
      </w:pPr>
      <w:r w:rsidRPr="00D15AC6">
        <w:t>whakatipu rawa (Māori enterprise) (E</w:t>
      </w:r>
      <w:r w:rsidR="00E3146A">
        <w:t>O</w:t>
      </w:r>
      <w:r w:rsidRPr="00D15AC6">
        <w:t xml:space="preserve">2) </w:t>
      </w:r>
    </w:p>
    <w:p w14:paraId="11264972" w14:textId="77777777" w:rsidR="00AB57C1" w:rsidRDefault="00AB57C1" w:rsidP="00D15AC6">
      <w:pPr>
        <w:pStyle w:val="Bullet"/>
      </w:pPr>
      <w:r w:rsidRPr="00D15AC6">
        <w:t>mahing</w:t>
      </w:r>
      <w:r w:rsidRPr="00D66195">
        <w:t xml:space="preserve">a kai (food provisioning). </w:t>
      </w:r>
    </w:p>
    <w:p w14:paraId="04DC4891" w14:textId="01A9BCED" w:rsidR="00AB57C1" w:rsidRPr="00D66195" w:rsidRDefault="00AB57C1" w:rsidP="00D15AC6">
      <w:pPr>
        <w:pStyle w:val="BodyText"/>
      </w:pPr>
      <w:r>
        <w:t>T</w:t>
      </w:r>
      <w:r w:rsidRPr="00D66195">
        <w:t>he health and financial opportunities presented by warmer winters are particular</w:t>
      </w:r>
      <w:r>
        <w:t>ly</w:t>
      </w:r>
      <w:r w:rsidRPr="00D66195">
        <w:t xml:space="preserve"> significan</w:t>
      </w:r>
      <w:r>
        <w:t>t</w:t>
      </w:r>
      <w:r w:rsidRPr="00D66195">
        <w:t xml:space="preserve"> to vulnerable populations such as low-income families</w:t>
      </w:r>
      <w:r>
        <w:t>,</w:t>
      </w:r>
      <w:r w:rsidRPr="00D66195">
        <w:t xml:space="preserve"> in which Māori are disproportionately represented (H</w:t>
      </w:r>
      <w:r w:rsidR="00E3146A">
        <w:t>O</w:t>
      </w:r>
      <w:r w:rsidRPr="00D66195">
        <w:t>1</w:t>
      </w:r>
      <w:r w:rsidR="00E3146A">
        <w:t>,</w:t>
      </w:r>
      <w:r w:rsidRPr="00D66195">
        <w:t xml:space="preserve"> B</w:t>
      </w:r>
      <w:r w:rsidR="00E3146A">
        <w:t>O</w:t>
      </w:r>
      <w:r w:rsidRPr="00D66195">
        <w:t xml:space="preserve">1). </w:t>
      </w:r>
      <w:bookmarkEnd w:id="45"/>
      <w:r w:rsidR="00A50CE8">
        <w:t>For d</w:t>
      </w:r>
      <w:r w:rsidRPr="00D66195">
        <w:t>etailed descriptions of these risks and opportunities</w:t>
      </w:r>
      <w:r w:rsidR="00A50CE8">
        <w:t>, see</w:t>
      </w:r>
      <w:r w:rsidRPr="00D66195">
        <w:t xml:space="preserve"> </w:t>
      </w:r>
      <w:r>
        <w:t>s</w:t>
      </w:r>
      <w:r w:rsidRPr="00D66195">
        <w:t xml:space="preserve">ections </w:t>
      </w:r>
      <w:r w:rsidRPr="00D66195">
        <w:fldChar w:fldCharType="begin"/>
      </w:r>
      <w:r w:rsidRPr="00D66195">
        <w:instrText xml:space="preserve"> REF _Ref37416569 \r \h  \* MERGEFORMAT </w:instrText>
      </w:r>
      <w:r w:rsidRPr="00D66195">
        <w:fldChar w:fldCharType="separate"/>
      </w:r>
      <w:r w:rsidR="000E063A">
        <w:t>3</w:t>
      </w:r>
      <w:r w:rsidRPr="00D66195">
        <w:fldChar w:fldCharType="end"/>
      </w:r>
      <w:r w:rsidRPr="00D66195">
        <w:t xml:space="preserve"> to </w:t>
      </w:r>
      <w:r w:rsidR="00CF0CC8">
        <w:t>7</w:t>
      </w:r>
      <w:r w:rsidRPr="00D66195">
        <w:t>.</w:t>
      </w:r>
    </w:p>
    <w:p w14:paraId="11D882B6" w14:textId="77777777" w:rsidR="00AB57C1" w:rsidRPr="00D66195" w:rsidRDefault="00AB57C1" w:rsidP="003A654E">
      <w:pPr>
        <w:pStyle w:val="Heading2"/>
        <w:numPr>
          <w:ilvl w:val="0"/>
          <w:numId w:val="17"/>
        </w:numPr>
        <w:spacing w:before="280"/>
      </w:pPr>
      <w:bookmarkStart w:id="48" w:name="_Toc40696458"/>
      <w:bookmarkStart w:id="49" w:name="_Toc45888058"/>
      <w:bookmarkStart w:id="50" w:name="_Toc37404042"/>
      <w:r w:rsidRPr="00D66195">
        <w:t>Key concepts</w:t>
      </w:r>
      <w:bookmarkEnd w:id="48"/>
      <w:bookmarkEnd w:id="49"/>
      <w:r w:rsidRPr="00D66195">
        <w:t xml:space="preserve"> </w:t>
      </w:r>
      <w:bookmarkEnd w:id="50"/>
    </w:p>
    <w:p w14:paraId="3A1B3967" w14:textId="0CA747DF" w:rsidR="00AB57C1" w:rsidRDefault="00AB57C1" w:rsidP="00AB57C1">
      <w:pPr>
        <w:pStyle w:val="BodyText"/>
      </w:pPr>
      <w:r>
        <w:t>For</w:t>
      </w:r>
      <w:r w:rsidRPr="00D66195">
        <w:t xml:space="preserve"> this climate change risk assessment</w:t>
      </w:r>
      <w:r>
        <w:t>, risks</w:t>
      </w:r>
      <w:r w:rsidRPr="00D66195">
        <w:t xml:space="preserve"> are framed </w:t>
      </w:r>
      <w:r>
        <w:t>through</w:t>
      </w:r>
      <w:r w:rsidRPr="00D66195">
        <w:t xml:space="preserve"> the concepts of hazard, exposure and vulnerability</w:t>
      </w:r>
      <w:r>
        <w:t>,</w:t>
      </w:r>
      <w:r w:rsidRPr="00D66195">
        <w:t xml:space="preserve"> with the overla</w:t>
      </w:r>
      <w:r w:rsidR="00682E73">
        <w:t>p defining the risk (IPCC, 2014a</w:t>
      </w:r>
      <w:r w:rsidRPr="00D66195">
        <w:t>).</w:t>
      </w:r>
      <w:r>
        <w:rPr>
          <w:rStyle w:val="CommentReference"/>
          <w:rFonts w:cs="Arial"/>
          <w:lang w:eastAsia="en-US"/>
        </w:rPr>
        <w:t xml:space="preserve"> </w:t>
      </w:r>
      <w:r w:rsidRPr="00D66195">
        <w:t xml:space="preserve"> Risk is a function</w:t>
      </w:r>
      <w:r w:rsidR="00282E28">
        <w:t> </w:t>
      </w:r>
      <w:r w:rsidRPr="00D66195">
        <w:t>of</w:t>
      </w:r>
      <w:r>
        <w:t>:</w:t>
      </w:r>
      <w:r w:rsidRPr="00D66195">
        <w:t xml:space="preserve"> </w:t>
      </w:r>
    </w:p>
    <w:p w14:paraId="4175E5DE" w14:textId="4CE2A74C" w:rsidR="00AB57C1" w:rsidRDefault="00AB57C1" w:rsidP="00AB57C1">
      <w:pPr>
        <w:pStyle w:val="Bullet"/>
      </w:pPr>
      <w:r w:rsidRPr="00D66195">
        <w:t>climate</w:t>
      </w:r>
      <w:r w:rsidR="00CF0CC8">
        <w:t xml:space="preserve"> change</w:t>
      </w:r>
      <w:r w:rsidRPr="00D66195">
        <w:t xml:space="preserve"> hazards (which can be physical </w:t>
      </w:r>
      <w:r w:rsidRPr="00352A8C">
        <w:rPr>
          <w:iCs/>
        </w:rPr>
        <w:t>events</w:t>
      </w:r>
      <w:r w:rsidRPr="00D66195">
        <w:t xml:space="preserve"> or </w:t>
      </w:r>
      <w:r w:rsidRPr="00352A8C">
        <w:rPr>
          <w:iCs/>
        </w:rPr>
        <w:t>trends</w:t>
      </w:r>
      <w:r w:rsidRPr="00D66195">
        <w:rPr>
          <w:i/>
        </w:rPr>
        <w:t xml:space="preserve">, </w:t>
      </w:r>
      <w:r w:rsidRPr="00D66195">
        <w:t>such as sea</w:t>
      </w:r>
      <w:r w:rsidR="00395B29">
        <w:t>-</w:t>
      </w:r>
      <w:r w:rsidRPr="00D66195">
        <w:t>level rise or seasonal climate changes)</w:t>
      </w:r>
    </w:p>
    <w:p w14:paraId="630055B4" w14:textId="77777777" w:rsidR="00AB57C1" w:rsidRDefault="00AB57C1" w:rsidP="00AB57C1">
      <w:pPr>
        <w:pStyle w:val="Bullet"/>
      </w:pPr>
      <w:r w:rsidRPr="00D66195">
        <w:t>the degree to which things we value (people, assets) are exposed to the hazard</w:t>
      </w:r>
    </w:p>
    <w:p w14:paraId="1EE4D55A" w14:textId="77777777" w:rsidR="00AB57C1" w:rsidRDefault="00AB57C1" w:rsidP="00AB57C1">
      <w:pPr>
        <w:pStyle w:val="Bullet"/>
      </w:pPr>
      <w:r w:rsidRPr="00D66195">
        <w:t>the vulnerability</w:t>
      </w:r>
      <w:r>
        <w:t xml:space="preserve"> of those valued things</w:t>
      </w:r>
      <w:r w:rsidRPr="00D66195">
        <w:t xml:space="preserve"> to its effects. </w:t>
      </w:r>
    </w:p>
    <w:p w14:paraId="4BD993F1" w14:textId="1B4AAF6D" w:rsidR="00AB57C1" w:rsidRPr="00533656" w:rsidRDefault="00AB57C1" w:rsidP="00AB57C1">
      <w:pPr>
        <w:pStyle w:val="BodyText"/>
      </w:pPr>
      <w:r w:rsidRPr="00533656">
        <w:t>Vulnerability is influenced by socio-economic and cultural processes (including adaptation and</w:t>
      </w:r>
      <w:r w:rsidR="00282E28">
        <w:t> </w:t>
      </w:r>
      <w:r w:rsidRPr="00533656">
        <w:t xml:space="preserve">mitigation actions, and governance), which can affect the consequences (and therefore the risk) resulting from exposure to a hazard. Risks in each domain are explored using these concepts, except for the governance domain as described in </w:t>
      </w:r>
      <w:hyperlink w:anchor="_Governance_domain" w:history="1">
        <w:r w:rsidRPr="00E54EC7">
          <w:rPr>
            <w:rStyle w:val="Hyperlink"/>
          </w:rPr>
          <w:t xml:space="preserve">section </w:t>
        </w:r>
        <w:r w:rsidR="00E54EC7" w:rsidRPr="00E54EC7">
          <w:rPr>
            <w:rStyle w:val="Hyperlink"/>
          </w:rPr>
          <w:t>1.2.3</w:t>
        </w:r>
      </w:hyperlink>
      <w:r w:rsidRPr="00533656">
        <w:t xml:space="preserve">. </w:t>
      </w:r>
    </w:p>
    <w:p w14:paraId="750D71DE" w14:textId="7544F96B" w:rsidR="00AB57C1" w:rsidRPr="00D66195" w:rsidRDefault="00AB57C1" w:rsidP="00AB57C1">
      <w:pPr>
        <w:pStyle w:val="BodyText"/>
      </w:pPr>
      <w:r w:rsidRPr="00533656">
        <w:t xml:space="preserve">Criteria and guidance for the assessment were developed at the start of each stage, and guided the assessment of risks in relation to exposure, vulnerability and consequence. </w:t>
      </w:r>
      <w:r w:rsidR="00CF0CC8">
        <w:t>A</w:t>
      </w:r>
      <w:r w:rsidRPr="00533656">
        <w:t xml:space="preserve">ppendix </w:t>
      </w:r>
      <w:r w:rsidR="00395B29">
        <w:t>C</w:t>
      </w:r>
      <w:r w:rsidRPr="00533656">
        <w:t xml:space="preserve"> of</w:t>
      </w:r>
      <w:r w:rsidRPr="00D66195">
        <w:t xml:space="preserve"> </w:t>
      </w:r>
      <w:hyperlink r:id="rId20" w:history="1">
        <w:r w:rsidRPr="00AB221C">
          <w:rPr>
            <w:rStyle w:val="Hyperlink"/>
          </w:rPr>
          <w:t xml:space="preserve">the method report </w:t>
        </w:r>
      </w:hyperlink>
      <w:r>
        <w:t>(Ministry for the Environment,</w:t>
      </w:r>
      <w:r w:rsidR="008F0AAC">
        <w:t> </w:t>
      </w:r>
      <w:r>
        <w:t>2020b)</w:t>
      </w:r>
      <w:r w:rsidR="00CF0CC8">
        <w:t xml:space="preserve"> lists these criteria</w:t>
      </w:r>
      <w:r w:rsidRPr="00D66195">
        <w:rPr>
          <w:i/>
        </w:rPr>
        <w:t>.</w:t>
      </w:r>
      <w:r w:rsidRPr="00D66195">
        <w:rPr>
          <w:b/>
        </w:rPr>
        <w:t xml:space="preserve"> </w:t>
      </w:r>
      <w:r w:rsidRPr="00D66195">
        <w:t xml:space="preserve">A brief overview is </w:t>
      </w:r>
      <w:r>
        <w:t>given</w:t>
      </w:r>
      <w:r w:rsidRPr="00D66195">
        <w:t xml:space="preserve"> below. </w:t>
      </w:r>
    </w:p>
    <w:p w14:paraId="1FD65261" w14:textId="77777777" w:rsidR="00AB57C1" w:rsidRPr="00D66195" w:rsidRDefault="00AB57C1" w:rsidP="003A654E">
      <w:pPr>
        <w:pStyle w:val="Heading3"/>
        <w:numPr>
          <w:ilvl w:val="0"/>
          <w:numId w:val="20"/>
        </w:numPr>
        <w:spacing w:before="240"/>
      </w:pPr>
      <w:r w:rsidRPr="00D66195">
        <w:t xml:space="preserve">Exposure </w:t>
      </w:r>
    </w:p>
    <w:p w14:paraId="7C23091C" w14:textId="77777777" w:rsidR="00AB57C1" w:rsidRDefault="00AB57C1" w:rsidP="00282E28">
      <w:pPr>
        <w:pStyle w:val="BodyText"/>
        <w:spacing w:before="100"/>
        <w:rPr>
          <w:rFonts w:cs="Arial"/>
        </w:rPr>
      </w:pPr>
      <w:r w:rsidRPr="00D66195">
        <w:rPr>
          <w:rFonts w:cs="Arial"/>
        </w:rPr>
        <w:t xml:space="preserve">The </w:t>
      </w:r>
      <w:r>
        <w:rPr>
          <w:rFonts w:cs="Arial"/>
        </w:rPr>
        <w:t>Intergovernmental Panel on Climate Change (</w:t>
      </w:r>
      <w:r w:rsidRPr="00D66195">
        <w:rPr>
          <w:rFonts w:cs="Arial"/>
        </w:rPr>
        <w:t>IPCC</w:t>
      </w:r>
      <w:r>
        <w:rPr>
          <w:rFonts w:cs="Arial"/>
        </w:rPr>
        <w:t>)</w:t>
      </w:r>
      <w:r w:rsidRPr="00D66195">
        <w:rPr>
          <w:rFonts w:cs="Arial"/>
        </w:rPr>
        <w:t xml:space="preserve"> defines exposure as: </w:t>
      </w:r>
    </w:p>
    <w:p w14:paraId="67216803" w14:textId="3B8AF33A" w:rsidR="00AB57C1" w:rsidRDefault="00AB57C1" w:rsidP="00282E28">
      <w:pPr>
        <w:pStyle w:val="Quote"/>
        <w:spacing w:after="120"/>
      </w:pPr>
      <w:r w:rsidRPr="00D66195">
        <w:t>“the presence of people, livelihoods, species or ecosystems, environmental functions, services, and resources, infrastructure, or economic, social, or cultural assets in places</w:t>
      </w:r>
      <w:r w:rsidR="008F0AAC">
        <w:t> </w:t>
      </w:r>
      <w:r w:rsidRPr="00D66195">
        <w:t>and</w:t>
      </w:r>
      <w:r w:rsidR="00282E28">
        <w:t> </w:t>
      </w:r>
      <w:r w:rsidRPr="00D66195">
        <w:t>settings that could be adversely affected by a change in external stresses</w:t>
      </w:r>
      <w:r w:rsidR="00D615F3">
        <w:t>.</w:t>
      </w:r>
      <w:r w:rsidRPr="00D66195">
        <w:t>” (IPCC,</w:t>
      </w:r>
      <w:r w:rsidR="00282E28">
        <w:t> </w:t>
      </w:r>
      <w:r w:rsidRPr="00D66195">
        <w:t>2007</w:t>
      </w:r>
      <w:r w:rsidR="00521043">
        <w:t>b</w:t>
      </w:r>
      <w:r w:rsidRPr="00D66195">
        <w:t>,</w:t>
      </w:r>
      <w:r w:rsidR="00282E28">
        <w:t> </w:t>
      </w:r>
      <w:r w:rsidRPr="00D66195">
        <w:t>p</w:t>
      </w:r>
      <w:r>
        <w:t> </w:t>
      </w:r>
      <w:r w:rsidRPr="00D66195">
        <w:t>5)</w:t>
      </w:r>
    </w:p>
    <w:p w14:paraId="07A02A36" w14:textId="32A5DB75" w:rsidR="00AB57C1" w:rsidRDefault="00AB57C1" w:rsidP="00282E28">
      <w:pPr>
        <w:pStyle w:val="BodyText"/>
        <w:spacing w:before="100"/>
      </w:pPr>
      <w:r w:rsidRPr="00D66195">
        <w:lastRenderedPageBreak/>
        <w:t xml:space="preserve">In the context of climate </w:t>
      </w:r>
      <w:r w:rsidRPr="00282E28">
        <w:t>change</w:t>
      </w:r>
      <w:r w:rsidRPr="00D66195">
        <w:t xml:space="preserve">, these </w:t>
      </w:r>
      <w:r w:rsidR="00395B29">
        <w:t xml:space="preserve">external stresses </w:t>
      </w:r>
      <w:r w:rsidRPr="00D66195">
        <w:t>are usually specific climate and other biophysical variables (IPCC, 2007</w:t>
      </w:r>
      <w:r w:rsidR="00521043">
        <w:t>b</w:t>
      </w:r>
      <w:r w:rsidRPr="00D66195">
        <w:t>).</w:t>
      </w:r>
      <w:r w:rsidRPr="00D66195">
        <w:rPr>
          <w:rFonts w:cs="Arial"/>
        </w:rPr>
        <w:t xml:space="preserve"> New Zealand</w:t>
      </w:r>
      <w:r>
        <w:rPr>
          <w:rFonts w:cs="Arial"/>
        </w:rPr>
        <w:t>’s</w:t>
      </w:r>
      <w:r w:rsidRPr="00D66195">
        <w:rPr>
          <w:rFonts w:cs="Arial"/>
        </w:rPr>
        <w:t xml:space="preserve"> Ministry of Civil Defence and Emergency Management describes exposure as:</w:t>
      </w:r>
      <w:r w:rsidRPr="00D66195">
        <w:t xml:space="preserve"> </w:t>
      </w:r>
    </w:p>
    <w:p w14:paraId="26801B68" w14:textId="049EBF79" w:rsidR="00AB57C1" w:rsidRPr="00D66195" w:rsidRDefault="00AB57C1" w:rsidP="00282E28">
      <w:pPr>
        <w:pStyle w:val="Quote"/>
        <w:spacing w:after="80"/>
      </w:pPr>
      <w:r>
        <w:t>“</w:t>
      </w:r>
      <w:r w:rsidRPr="00D66195">
        <w:t>the number, density or value of people, property, services, or other things we value (taonga) that are present within an area subject to one or more hazards (ie</w:t>
      </w:r>
      <w:r>
        <w:t>,</w:t>
      </w:r>
      <w:r w:rsidRPr="00D66195">
        <w:t xml:space="preserve"> within a hazard zone), and that may experience potential loss or harm</w:t>
      </w:r>
      <w:r w:rsidR="00395B29">
        <w:t>.</w:t>
      </w:r>
      <w:r>
        <w:t>”</w:t>
      </w:r>
      <w:r w:rsidRPr="00D66195">
        <w:t xml:space="preserve"> (Ministry of Civil Defence</w:t>
      </w:r>
      <w:r w:rsidR="00282E28">
        <w:t> </w:t>
      </w:r>
      <w:r w:rsidRPr="00D66195">
        <w:t>and Emergency Management, 2019)</w:t>
      </w:r>
    </w:p>
    <w:p w14:paraId="1BA82AB1" w14:textId="77777777" w:rsidR="00AB57C1" w:rsidRPr="00D66195" w:rsidRDefault="00AB57C1" w:rsidP="00FB6B40">
      <w:pPr>
        <w:pStyle w:val="Heading3"/>
        <w:numPr>
          <w:ilvl w:val="0"/>
          <w:numId w:val="20"/>
        </w:numPr>
        <w:spacing w:before="240"/>
      </w:pPr>
      <w:r w:rsidRPr="00D66195">
        <w:t>Vulnerability</w:t>
      </w:r>
    </w:p>
    <w:p w14:paraId="1D7A8DD6" w14:textId="77777777" w:rsidR="00AB57C1" w:rsidRDefault="00AB57C1" w:rsidP="00282E28">
      <w:pPr>
        <w:pStyle w:val="BodyText"/>
      </w:pPr>
      <w:r w:rsidRPr="00D66195">
        <w:t xml:space="preserve">The IPCC defines </w:t>
      </w:r>
      <w:r w:rsidRPr="00282E28">
        <w:t>vulnerability</w:t>
      </w:r>
      <w:r w:rsidRPr="00D66195">
        <w:t xml:space="preserve"> as: </w:t>
      </w:r>
    </w:p>
    <w:p w14:paraId="01A013CD" w14:textId="18675B5F" w:rsidR="00AB57C1" w:rsidRDefault="00AB57C1" w:rsidP="00282E28">
      <w:pPr>
        <w:pStyle w:val="Quote"/>
        <w:spacing w:after="80"/>
      </w:pPr>
      <w:r w:rsidRPr="00D66195">
        <w:t>“the propensity or predisposition to be adversely affected. Vulnerability encompasses a variety of concepts and elements including sensitivity or susceptibility to harm and lack of</w:t>
      </w:r>
      <w:r w:rsidR="00282E28">
        <w:t> </w:t>
      </w:r>
      <w:r w:rsidRPr="00D66195">
        <w:t>capacity to cope and adapt</w:t>
      </w:r>
      <w:r>
        <w:t>.</w:t>
      </w:r>
      <w:r w:rsidR="00D615F3">
        <w:t>”</w:t>
      </w:r>
      <w:r w:rsidRPr="00D66195">
        <w:t xml:space="preserve"> (IPCC, </w:t>
      </w:r>
      <w:r w:rsidR="00C75483" w:rsidRPr="00D66195">
        <w:t>2014</w:t>
      </w:r>
      <w:r w:rsidR="00C75483">
        <w:t>b</w:t>
      </w:r>
      <w:r w:rsidRPr="00D66195">
        <w:t>, p</w:t>
      </w:r>
      <w:r>
        <w:t> </w:t>
      </w:r>
      <w:r w:rsidRPr="00D66195">
        <w:t>5)</w:t>
      </w:r>
    </w:p>
    <w:p w14:paraId="752456C4" w14:textId="555AB3EA" w:rsidR="00AB57C1" w:rsidRPr="00282E28" w:rsidRDefault="00AB57C1" w:rsidP="00282E28">
      <w:pPr>
        <w:pStyle w:val="BodyText"/>
        <w:spacing w:before="100" w:after="100"/>
      </w:pPr>
      <w:r w:rsidRPr="00D66195">
        <w:t xml:space="preserve">This </w:t>
      </w:r>
      <w:r>
        <w:t>report</w:t>
      </w:r>
      <w:r w:rsidRPr="00D66195">
        <w:t xml:space="preserve"> focuses on the sensitivity and adaptive </w:t>
      </w:r>
      <w:r w:rsidRPr="00282E28">
        <w:t>capacity components of vulnerability. Sensitivity is the degree to which something exposed could be affected by a climate hazard and may relate to physical attributes, like the building material of a house, or social, economic</w:t>
      </w:r>
      <w:r w:rsidR="00E54EC7">
        <w:t> </w:t>
      </w:r>
      <w:r w:rsidRPr="00282E28">
        <w:t>and cultural attributes such as age or socio-economic circumstances (Ministry for</w:t>
      </w:r>
      <w:r w:rsidR="00E54EC7">
        <w:t> </w:t>
      </w:r>
      <w:r w:rsidRPr="00282E28">
        <w:t xml:space="preserve">the Environment, 2019a). Various natural environments will also respond differently </w:t>
      </w:r>
      <w:r w:rsidR="000012C1">
        <w:t>because they have </w:t>
      </w:r>
      <w:r w:rsidRPr="00282E28">
        <w:t>a</w:t>
      </w:r>
      <w:r w:rsidR="00E54EC7">
        <w:t> </w:t>
      </w:r>
      <w:r w:rsidRPr="00282E28">
        <w:t>range of sensitivities to climate change drivers, with some reaching a tipping point or irreversibility sooner than others. Adaptive capacity refers to “the resources available for adaptation to climate change and variable or other related stresses, as well as the ability of</w:t>
      </w:r>
      <w:r w:rsidR="00E54EC7">
        <w:t> </w:t>
      </w:r>
      <w:r w:rsidRPr="00282E28">
        <w:t>a</w:t>
      </w:r>
      <w:r w:rsidR="00E54EC7">
        <w:t> </w:t>
      </w:r>
      <w:r w:rsidRPr="00282E28">
        <w:t>state to use these resources effectively in pursuit of adaptation” (Ministry for the Environment 2017</w:t>
      </w:r>
      <w:r w:rsidR="00682E73">
        <w:t>c</w:t>
      </w:r>
      <w:r w:rsidRPr="00282E28">
        <w:t>, p 98).</w:t>
      </w:r>
      <w:r w:rsidRPr="00282E28">
        <w:rPr>
          <w:rStyle w:val="CommentReference"/>
          <w:sz w:val="22"/>
          <w:szCs w:val="22"/>
        </w:rPr>
        <w:t xml:space="preserve"> </w:t>
      </w:r>
    </w:p>
    <w:p w14:paraId="0E219F5C" w14:textId="1449AEB0" w:rsidR="00AB57C1" w:rsidRPr="00D66195" w:rsidRDefault="00AB57C1" w:rsidP="00282E28">
      <w:pPr>
        <w:pStyle w:val="BodyText"/>
        <w:spacing w:before="100" w:after="100"/>
      </w:pPr>
      <w:r w:rsidRPr="00282E28">
        <w:t xml:space="preserve">As discussed in </w:t>
      </w:r>
      <w:hyperlink w:anchor="_Governance_domain" w:history="1">
        <w:r w:rsidRPr="00E54EC7">
          <w:rPr>
            <w:rStyle w:val="Hyperlink"/>
          </w:rPr>
          <w:t xml:space="preserve">section </w:t>
        </w:r>
        <w:r w:rsidR="00E54EC7" w:rsidRPr="00E54EC7">
          <w:rPr>
            <w:rStyle w:val="Hyperlink"/>
          </w:rPr>
          <w:t>1.2.3</w:t>
        </w:r>
      </w:hyperlink>
      <w:r w:rsidRPr="00282E28">
        <w:t>, governance risks often reduce the ability of actors to address risks from other domains by reducing a</w:t>
      </w:r>
      <w:r w:rsidRPr="00D66195">
        <w:t>daptive capacity. Given this</w:t>
      </w:r>
      <w:r w:rsidR="00540905">
        <w:t xml:space="preserve"> influence</w:t>
      </w:r>
      <w:r w:rsidRPr="00D66195">
        <w:t>, it is important to acknowledge and explore the impacts of the priority governance risks on other domains and</w:t>
      </w:r>
      <w:r w:rsidR="00E54EC7">
        <w:t> </w:t>
      </w:r>
      <w:r w:rsidRPr="00D66195">
        <w:t xml:space="preserve">vice versa. Each risk </w:t>
      </w:r>
      <w:r w:rsidR="0033089B">
        <w:t xml:space="preserve">related to other domains </w:t>
      </w:r>
      <w:r w:rsidRPr="00D66195">
        <w:t xml:space="preserve">described in this </w:t>
      </w:r>
      <w:r>
        <w:t>r</w:t>
      </w:r>
      <w:r w:rsidRPr="00D66195">
        <w:t>eport includes some discussion o</w:t>
      </w:r>
      <w:r>
        <w:t>n</w:t>
      </w:r>
      <w:r w:rsidRPr="00D66195">
        <w:t xml:space="preserve"> the impact of governance risks on the adaptive capacity of that risk. </w:t>
      </w:r>
    </w:p>
    <w:p w14:paraId="3AEB38B5" w14:textId="77777777" w:rsidR="00AB57C1" w:rsidRPr="004725D3" w:rsidRDefault="00AB57C1" w:rsidP="00FB6B40">
      <w:pPr>
        <w:pStyle w:val="Heading3"/>
        <w:numPr>
          <w:ilvl w:val="0"/>
          <w:numId w:val="20"/>
        </w:numPr>
        <w:spacing w:before="240"/>
      </w:pPr>
      <w:r w:rsidRPr="004725D3">
        <w:t>Consequence</w:t>
      </w:r>
    </w:p>
    <w:p w14:paraId="6CEB38A4" w14:textId="107F9C71" w:rsidR="00AB57C1" w:rsidRDefault="00AB57C1" w:rsidP="00282E28">
      <w:pPr>
        <w:pStyle w:val="BodyText"/>
        <w:spacing w:before="100" w:after="100"/>
        <w:rPr>
          <w:rFonts w:cs="Arial"/>
        </w:rPr>
      </w:pPr>
      <w:r w:rsidRPr="00D66195">
        <w:rPr>
          <w:rFonts w:cs="Arial"/>
        </w:rPr>
        <w:t>New Zealand</w:t>
      </w:r>
      <w:r>
        <w:rPr>
          <w:rFonts w:cs="Arial"/>
        </w:rPr>
        <w:t>’s</w:t>
      </w:r>
      <w:r w:rsidRPr="00D66195">
        <w:rPr>
          <w:rFonts w:cs="Arial"/>
        </w:rPr>
        <w:t xml:space="preserve"> Ministry of Civil Defence and Emergency Management describes consequence as</w:t>
      </w:r>
      <w:r>
        <w:t xml:space="preserve"> </w:t>
      </w:r>
      <w:r w:rsidRPr="00D66195">
        <w:rPr>
          <w:rFonts w:cs="Arial"/>
        </w:rPr>
        <w:t>the outcome of an event that may result from a hazard. It can be expressed quantitatively (</w:t>
      </w:r>
      <w:r>
        <w:rPr>
          <w:rFonts w:cs="Arial"/>
        </w:rPr>
        <w:t>for example</w:t>
      </w:r>
      <w:r w:rsidRPr="00D66195">
        <w:rPr>
          <w:rFonts w:cs="Arial"/>
        </w:rPr>
        <w:t>, units of damage or loss, disruption period, monetary value of impacts or environmental effect), semi-quantitatively by category (</w:t>
      </w:r>
      <w:r>
        <w:rPr>
          <w:rFonts w:cs="Arial"/>
        </w:rPr>
        <w:t>for example</w:t>
      </w:r>
      <w:r w:rsidRPr="00D66195">
        <w:rPr>
          <w:rFonts w:cs="Arial"/>
        </w:rPr>
        <w:t>, high, medium</w:t>
      </w:r>
      <w:r>
        <w:rPr>
          <w:rFonts w:cs="Arial"/>
        </w:rPr>
        <w:t xml:space="preserve"> or</w:t>
      </w:r>
      <w:r w:rsidRPr="00D66195">
        <w:rPr>
          <w:rFonts w:cs="Arial"/>
        </w:rPr>
        <w:t xml:space="preserve"> low level of impact) or qualitatively (a description of the impacts) (adapted from Ministry of Civil Defence and Emergency Management, 2019).</w:t>
      </w:r>
    </w:p>
    <w:p w14:paraId="16E8D0F5" w14:textId="234E2F69" w:rsidR="00AB57C1" w:rsidRPr="00D66195" w:rsidRDefault="00AB57C1" w:rsidP="00282E28">
      <w:pPr>
        <w:pStyle w:val="BodyText"/>
      </w:pPr>
      <w:r w:rsidRPr="00D66195">
        <w:t>Consequence is also often defined as the outcome of an event affecting objectives (ISO/IEC 27000:2014 and ISO 31000: 2009) (</w:t>
      </w:r>
      <w:r>
        <w:t>Ministry for the Environment</w:t>
      </w:r>
      <w:r w:rsidRPr="00D66195">
        <w:t xml:space="preserve">, 2019a). In this </w:t>
      </w:r>
      <w:r>
        <w:t>r</w:t>
      </w:r>
      <w:r w:rsidRPr="00D66195">
        <w:t xml:space="preserve">eport, a consequence rating is provided </w:t>
      </w:r>
      <w:r>
        <w:t>in</w:t>
      </w:r>
      <w:r w:rsidRPr="00D66195">
        <w:t xml:space="preserve"> each risk</w:t>
      </w:r>
      <w:r>
        <w:t xml:space="preserve"> profile</w:t>
      </w:r>
      <w:r w:rsidRPr="00D66195">
        <w:t xml:space="preserve"> for three timeframes</w:t>
      </w:r>
      <w:r>
        <w:t xml:space="preserve"> –</w:t>
      </w:r>
      <w:r w:rsidRPr="00D66195">
        <w:t xml:space="preserve"> now, 2050 and 2100</w:t>
      </w:r>
      <w:r w:rsidR="00540905">
        <w:t> </w:t>
      </w:r>
      <w:r w:rsidR="0033089B">
        <w:t>–</w:t>
      </w:r>
      <w:r w:rsidRPr="00D66195">
        <w:t xml:space="preserve"> with some discussion on how the risk is expected to change over time. </w:t>
      </w:r>
    </w:p>
    <w:p w14:paraId="7CA517B3" w14:textId="77777777" w:rsidR="00AB57C1" w:rsidRPr="00D66195" w:rsidRDefault="00AB57C1" w:rsidP="00FB6B40">
      <w:pPr>
        <w:pStyle w:val="Heading3"/>
        <w:numPr>
          <w:ilvl w:val="0"/>
          <w:numId w:val="20"/>
        </w:numPr>
      </w:pPr>
      <w:r w:rsidRPr="00D66195">
        <w:t xml:space="preserve">Adaptation decision urgency </w:t>
      </w:r>
    </w:p>
    <w:p w14:paraId="648B1FEB" w14:textId="36C02B0A" w:rsidR="00AB57C1" w:rsidRPr="00282E28" w:rsidRDefault="00AB57C1" w:rsidP="00282E28">
      <w:pPr>
        <w:pStyle w:val="BodyText"/>
      </w:pPr>
      <w:r w:rsidRPr="00D66195">
        <w:t xml:space="preserve">The </w:t>
      </w:r>
      <w:r w:rsidRPr="00282E28">
        <w:t xml:space="preserve">NCCRA risk assessment team presented the analysis findings by the urgency of the required adaptation. </w:t>
      </w:r>
    </w:p>
    <w:p w14:paraId="485457CE" w14:textId="7E4BA826" w:rsidR="00AB57C1" w:rsidRPr="00282E28" w:rsidRDefault="00AB57C1" w:rsidP="00282E28">
      <w:pPr>
        <w:pStyle w:val="BodyText"/>
      </w:pPr>
      <w:r w:rsidRPr="00282E28">
        <w:lastRenderedPageBreak/>
        <w:t>Urgency is defined as “a measure of the degree to which further action is needed in the next five years to reduce a risk or realise an opportunity from climate change” (C</w:t>
      </w:r>
      <w:r w:rsidR="00682E73">
        <w:t>ommittee on Climate Change, 2016</w:t>
      </w:r>
      <w:r w:rsidRPr="00282E28">
        <w:t>, p 5).</w:t>
      </w:r>
      <w:r w:rsidRPr="00282E28">
        <w:rPr>
          <w:rStyle w:val="Heading8Char"/>
          <w:rFonts w:ascii="Calibri" w:eastAsiaTheme="minorEastAsia" w:hAnsi="Calibri" w:cstheme="minorBidi"/>
          <w:i w:val="0"/>
          <w:szCs w:val="22"/>
          <w:lang w:val="en-NZ"/>
        </w:rPr>
        <w:t xml:space="preserve"> </w:t>
      </w:r>
      <w:r w:rsidRPr="00282E28">
        <w:t xml:space="preserve"> </w:t>
      </w:r>
    </w:p>
    <w:p w14:paraId="66B96714" w14:textId="05F5B286" w:rsidR="00AB57C1" w:rsidRPr="00282E28" w:rsidRDefault="00AB57C1" w:rsidP="00282E28">
      <w:pPr>
        <w:pStyle w:val="BodyText"/>
      </w:pPr>
      <w:r w:rsidRPr="00282E28">
        <w:t>The NCCRA framework adopted the urgency categories from the 2017 UK Climate Change Risk Assessment (UK CCRA 2) (C</w:t>
      </w:r>
      <w:r w:rsidR="00682E73">
        <w:t>ommittee on Climate Change, 2016</w:t>
      </w:r>
      <w:r w:rsidRPr="00282E28">
        <w:t xml:space="preserve">) (see </w:t>
      </w:r>
      <w:r w:rsidR="009B00FB">
        <w:t>figure 1</w:t>
      </w:r>
      <w:r w:rsidRPr="00282E28">
        <w:t xml:space="preserve">) and adapted them to the New Zealand context. The 2017 UK Climate Change Risk Assessment designed these categories to be mutually exclusive, so that each risk falls into a single category; because of this </w:t>
      </w:r>
      <w:r w:rsidR="00540905">
        <w:t xml:space="preserve">approach, </w:t>
      </w:r>
      <w:r w:rsidRPr="00282E28">
        <w:t xml:space="preserve">the UK assessment has only one urgency category assigned to each risk. Applying this approach in the New Zealand context for the risks examined in stage 2 was impractical; given New Zealand is still in the early stages of planning for climate change, a more nuanced application of the urgency categories was adopted. </w:t>
      </w:r>
    </w:p>
    <w:p w14:paraId="52801282" w14:textId="28A816D9" w:rsidR="00E54EC7" w:rsidRDefault="00AB57C1" w:rsidP="009B00FB">
      <w:pPr>
        <w:pStyle w:val="BodyText"/>
      </w:pPr>
      <w:r w:rsidRPr="00282E28">
        <w:t>The NCCRA developed an ‘urgency profile’ for each risk. This profile considers the applicability of each of the urgency categories to each risk, then uses a weighted sum of the profile to calculate an overall urgency rating. The more urgent categories were weighted higher than the</w:t>
      </w:r>
      <w:r w:rsidR="009B00FB">
        <w:t> </w:t>
      </w:r>
      <w:r w:rsidRPr="00282E28">
        <w:t>less urgent categories to calculate the overall urgency rating (</w:t>
      </w:r>
      <w:hyperlink w:anchor="figure1" w:history="1">
        <w:r w:rsidR="009B00FB" w:rsidRPr="00540905">
          <w:rPr>
            <w:rStyle w:val="Hyperlink"/>
          </w:rPr>
          <w:t>figure 1</w:t>
        </w:r>
      </w:hyperlink>
      <w:r w:rsidRPr="00282E28">
        <w:t xml:space="preserve"> indicates the relative</w:t>
      </w:r>
      <w:r w:rsidR="009B00FB">
        <w:t> </w:t>
      </w:r>
      <w:r w:rsidRPr="00282E28">
        <w:t xml:space="preserve">urgency of the categories). As such, each risk has an overview of the types of actions required, using the urgency categories, and is then assigned an overall rating to inform adaptation decision-making.  </w:t>
      </w:r>
      <w:bookmarkStart w:id="51" w:name="_Ref37335521"/>
      <w:bookmarkStart w:id="52" w:name="_Toc37232110"/>
      <w:bookmarkStart w:id="53" w:name="_Toc40696506"/>
    </w:p>
    <w:bookmarkStart w:id="54" w:name="figure1"/>
    <w:bookmarkStart w:id="55" w:name="_Toc45391967"/>
    <w:p w14:paraId="47261E82" w14:textId="47D24795" w:rsidR="00B84E07" w:rsidRPr="00D66195" w:rsidRDefault="004C380E" w:rsidP="009A2F56">
      <w:pPr>
        <w:pStyle w:val="Figureheading"/>
        <w:spacing w:after="480"/>
        <w:rPr>
          <w:highlight w:val="yellow"/>
        </w:rPr>
      </w:pPr>
      <w:r>
        <w:rPr>
          <w:noProof/>
        </w:rPr>
        <mc:AlternateContent>
          <mc:Choice Requires="wpg">
            <w:drawing>
              <wp:anchor distT="0" distB="0" distL="114300" distR="114300" simplePos="0" relativeHeight="251668480" behindDoc="0" locked="0" layoutInCell="1" allowOverlap="1" wp14:anchorId="0141489F" wp14:editId="408B9BAE">
                <wp:simplePos x="0" y="0"/>
                <wp:positionH relativeFrom="column">
                  <wp:posOffset>434975</wp:posOffset>
                </wp:positionH>
                <wp:positionV relativeFrom="paragraph">
                  <wp:posOffset>341630</wp:posOffset>
                </wp:positionV>
                <wp:extent cx="5099685" cy="2555875"/>
                <wp:effectExtent l="635" t="1270" r="0" b="0"/>
                <wp:wrapNone/>
                <wp:docPr id="2"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9685" cy="2555875"/>
                          <a:chOff x="2731" y="9678"/>
                          <a:chExt cx="8031" cy="4025"/>
                        </a:xfrm>
                      </wpg:grpSpPr>
                      <wps:wsp>
                        <wps:cNvPr id="7" name="Text Box 205"/>
                        <wps:cNvSpPr txBox="1">
                          <a:spLocks noChangeArrowheads="1"/>
                        </wps:cNvSpPr>
                        <wps:spPr bwMode="auto">
                          <a:xfrm>
                            <a:off x="8555" y="10395"/>
                            <a:ext cx="2207" cy="3308"/>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F69651E" w14:textId="77777777" w:rsidR="000E063A" w:rsidRPr="00160029" w:rsidRDefault="000E063A" w:rsidP="006A6747">
                              <w:pPr>
                                <w:spacing w:before="0" w:after="74" w:line="240" w:lineRule="auto"/>
                                <w:jc w:val="left"/>
                                <w:rPr>
                                  <w:b/>
                                  <w:bCs/>
                                  <w:sz w:val="14"/>
                                  <w:szCs w:val="14"/>
                                </w:rPr>
                              </w:pPr>
                              <w:r w:rsidRPr="00160029">
                                <w:rPr>
                                  <w:b/>
                                  <w:bCs/>
                                  <w:sz w:val="14"/>
                                  <w:szCs w:val="14"/>
                                </w:rPr>
                                <w:t xml:space="preserve">Each risk was given a </w:t>
                              </w:r>
                              <w:r>
                                <w:rPr>
                                  <w:b/>
                                  <w:bCs/>
                                  <w:sz w:val="14"/>
                                  <w:szCs w:val="14"/>
                                </w:rPr>
                                <w:t>rating</w:t>
                              </w:r>
                              <w:r w:rsidRPr="00160029">
                                <w:rPr>
                                  <w:b/>
                                  <w:bCs/>
                                  <w:sz w:val="14"/>
                                  <w:szCs w:val="14"/>
                                </w:rPr>
                                <w:t xml:space="preserve"> out of 100</w:t>
                              </w:r>
                              <w:r>
                                <w:rPr>
                                  <w:b/>
                                  <w:bCs/>
                                  <w:sz w:val="14"/>
                                  <w:szCs w:val="14"/>
                                </w:rPr>
                                <w:t>,</w:t>
                              </w:r>
                              <w:r w:rsidRPr="00160029">
                                <w:rPr>
                                  <w:b/>
                                  <w:bCs/>
                                  <w:sz w:val="14"/>
                                  <w:szCs w:val="14"/>
                                </w:rPr>
                                <w:t xml:space="preserve"> according to the need for each of these types of action (</w:t>
                              </w:r>
                              <w:r>
                                <w:rPr>
                                  <w:b/>
                                  <w:bCs/>
                                  <w:sz w:val="14"/>
                                  <w:szCs w:val="14"/>
                                </w:rPr>
                                <w:t>four</w:t>
                              </w:r>
                              <w:r w:rsidRPr="00160029">
                                <w:rPr>
                                  <w:b/>
                                  <w:bCs/>
                                  <w:sz w:val="14"/>
                                  <w:szCs w:val="14"/>
                                </w:rPr>
                                <w:t xml:space="preserve"> </w:t>
                              </w:r>
                              <w:r>
                                <w:rPr>
                                  <w:b/>
                                  <w:bCs/>
                                  <w:sz w:val="14"/>
                                  <w:szCs w:val="14"/>
                                </w:rPr>
                                <w:t>ratings</w:t>
                              </w:r>
                              <w:r w:rsidRPr="00160029">
                                <w:rPr>
                                  <w:b/>
                                  <w:bCs/>
                                  <w:sz w:val="14"/>
                                  <w:szCs w:val="14"/>
                                </w:rPr>
                                <w:t xml:space="preserve"> in total).</w:t>
                              </w:r>
                            </w:p>
                            <w:p w14:paraId="7958FF65" w14:textId="77777777" w:rsidR="000E063A" w:rsidRDefault="000E063A" w:rsidP="006A6747">
                              <w:pPr>
                                <w:spacing w:before="0" w:after="74" w:line="240" w:lineRule="auto"/>
                                <w:jc w:val="left"/>
                                <w:rPr>
                                  <w:b/>
                                  <w:bCs/>
                                  <w:sz w:val="14"/>
                                  <w:szCs w:val="14"/>
                                </w:rPr>
                              </w:pPr>
                              <w:r w:rsidRPr="00160029">
                                <w:rPr>
                                  <w:b/>
                                  <w:bCs/>
                                  <w:sz w:val="14"/>
                                  <w:szCs w:val="14"/>
                                </w:rPr>
                                <w:t xml:space="preserve">The four </w:t>
                              </w:r>
                              <w:r>
                                <w:rPr>
                                  <w:b/>
                                  <w:bCs/>
                                  <w:sz w:val="14"/>
                                  <w:szCs w:val="14"/>
                                </w:rPr>
                                <w:t>ratings</w:t>
                              </w:r>
                              <w:r w:rsidRPr="00160029">
                                <w:rPr>
                                  <w:b/>
                                  <w:bCs/>
                                  <w:sz w:val="14"/>
                                  <w:szCs w:val="14"/>
                                </w:rPr>
                                <w:t xml:space="preserve"> (weighted based on the associated level of urgency for that type of action) were then combined to provide a total </w:t>
                              </w:r>
                              <w:r>
                                <w:rPr>
                                  <w:b/>
                                  <w:bCs/>
                                  <w:sz w:val="14"/>
                                  <w:szCs w:val="14"/>
                                </w:rPr>
                                <w:t>rating</w:t>
                              </w:r>
                              <w:r w:rsidRPr="00160029">
                                <w:rPr>
                                  <w:b/>
                                  <w:bCs/>
                                  <w:sz w:val="14"/>
                                  <w:szCs w:val="14"/>
                                </w:rPr>
                                <w:t xml:space="preserve"> for action urgency. </w:t>
                              </w:r>
                            </w:p>
                            <w:p w14:paraId="664ABB2D" w14:textId="77777777" w:rsidR="000E063A" w:rsidRPr="0066450F" w:rsidRDefault="000E063A" w:rsidP="006A6747">
                              <w:pPr>
                                <w:spacing w:before="0" w:after="74" w:line="240" w:lineRule="auto"/>
                                <w:jc w:val="left"/>
                                <w:rPr>
                                  <w:sz w:val="14"/>
                                  <w:szCs w:val="14"/>
                                </w:rPr>
                              </w:pPr>
                              <w:r w:rsidRPr="00350017">
                                <w:rPr>
                                  <w:b/>
                                  <w:bCs/>
                                  <w:sz w:val="14"/>
                                  <w:szCs w:val="14"/>
                                </w:rPr>
                                <w:t xml:space="preserve">The overall urgency </w:t>
                              </w:r>
                              <w:r>
                                <w:rPr>
                                  <w:b/>
                                  <w:bCs/>
                                  <w:sz w:val="14"/>
                                  <w:szCs w:val="14"/>
                                </w:rPr>
                                <w:t xml:space="preserve">ratings are useful for </w:t>
                              </w:r>
                              <w:r w:rsidRPr="00350017">
                                <w:rPr>
                                  <w:b/>
                                  <w:bCs/>
                                  <w:sz w:val="14"/>
                                  <w:szCs w:val="14"/>
                                </w:rPr>
                                <w:t>comparin</w:t>
                              </w:r>
                              <w:r>
                                <w:rPr>
                                  <w:b/>
                                  <w:bCs/>
                                  <w:sz w:val="14"/>
                                  <w:szCs w:val="14"/>
                                </w:rPr>
                                <w:t>g</w:t>
                              </w:r>
                              <w:r w:rsidRPr="00350017">
                                <w:rPr>
                                  <w:b/>
                                  <w:bCs/>
                                  <w:sz w:val="14"/>
                                  <w:szCs w:val="14"/>
                                </w:rPr>
                                <w:t xml:space="preserve"> </w:t>
                              </w:r>
                              <w:r>
                                <w:rPr>
                                  <w:b/>
                                  <w:bCs/>
                                  <w:sz w:val="14"/>
                                  <w:szCs w:val="14"/>
                                </w:rPr>
                                <w:t>relative action</w:t>
                              </w:r>
                              <w:r w:rsidRPr="00350017">
                                <w:rPr>
                                  <w:b/>
                                  <w:bCs/>
                                  <w:sz w:val="14"/>
                                  <w:szCs w:val="14"/>
                                </w:rPr>
                                <w:t xml:space="preserve"> urgency </w:t>
                              </w:r>
                              <w:r>
                                <w:rPr>
                                  <w:b/>
                                  <w:bCs/>
                                  <w:sz w:val="14"/>
                                  <w:szCs w:val="14"/>
                                </w:rPr>
                                <w:t>between risks in</w:t>
                              </w:r>
                              <w:r w:rsidRPr="00350017">
                                <w:rPr>
                                  <w:b/>
                                  <w:bCs/>
                                  <w:sz w:val="14"/>
                                  <w:szCs w:val="14"/>
                                </w:rPr>
                                <w:t xml:space="preserve"> each domain. </w:t>
                              </w:r>
                              <w:r>
                                <w:rPr>
                                  <w:b/>
                                  <w:bCs/>
                                  <w:sz w:val="14"/>
                                  <w:szCs w:val="14"/>
                                </w:rPr>
                                <w:t xml:space="preserve">The ratings are less useful for </w:t>
                              </w:r>
                              <w:r w:rsidRPr="00350017">
                                <w:rPr>
                                  <w:b/>
                                  <w:bCs/>
                                  <w:sz w:val="14"/>
                                  <w:szCs w:val="14"/>
                                </w:rPr>
                                <w:t>comparin</w:t>
                              </w:r>
                              <w:r>
                                <w:rPr>
                                  <w:b/>
                                  <w:bCs/>
                                  <w:sz w:val="14"/>
                                  <w:szCs w:val="14"/>
                                </w:rPr>
                                <w:t>g the relative urgency</w:t>
                              </w:r>
                              <w:r w:rsidRPr="00350017">
                                <w:rPr>
                                  <w:b/>
                                  <w:bCs/>
                                  <w:sz w:val="14"/>
                                  <w:szCs w:val="14"/>
                                </w:rPr>
                                <w:t xml:space="preserve"> </w:t>
                              </w:r>
                              <w:r>
                                <w:rPr>
                                  <w:b/>
                                  <w:bCs/>
                                  <w:sz w:val="14"/>
                                  <w:szCs w:val="14"/>
                                </w:rPr>
                                <w:t>between risks in different domains.</w:t>
                              </w:r>
                            </w:p>
                          </w:txbxContent>
                        </wps:txbx>
                        <wps:bodyPr rot="0" vert="horz" wrap="square" lIns="91440" tIns="45720" rIns="91440" bIns="45720" anchor="t" anchorCtr="0" upright="1">
                          <a:noAutofit/>
                        </wps:bodyPr>
                      </wps:wsp>
                      <wps:wsp>
                        <wps:cNvPr id="10" name="Text Box 204"/>
                        <wps:cNvSpPr txBox="1">
                          <a:spLocks noChangeArrowheads="1"/>
                        </wps:cNvSpPr>
                        <wps:spPr bwMode="auto">
                          <a:xfrm>
                            <a:off x="2731" y="9678"/>
                            <a:ext cx="4084" cy="676"/>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029D84F" w14:textId="77777777" w:rsidR="000E063A" w:rsidRPr="00EC4B26" w:rsidRDefault="000E063A" w:rsidP="009B00FB">
                              <w:pPr>
                                <w:pStyle w:val="BodyText"/>
                                <w:spacing w:before="0" w:after="0" w:line="240" w:lineRule="auto"/>
                                <w:jc w:val="center"/>
                                <w:rPr>
                                  <w:b/>
                                  <w:bCs/>
                                  <w:sz w:val="18"/>
                                  <w:szCs w:val="18"/>
                                </w:rPr>
                              </w:pPr>
                              <w:r w:rsidRPr="00EC4B26">
                                <w:rPr>
                                  <w:b/>
                                  <w:bCs/>
                                  <w:sz w:val="18"/>
                                  <w:szCs w:val="18"/>
                                </w:rPr>
                                <w:t xml:space="preserve">Urgency categories in the NCCRA framework </w:t>
                              </w:r>
                              <w:r>
                                <w:rPr>
                                  <w:b/>
                                  <w:bCs/>
                                  <w:sz w:val="18"/>
                                  <w:szCs w:val="18"/>
                                </w:rPr>
                                <w:br/>
                              </w:r>
                              <w:r w:rsidRPr="00EC4B26">
                                <w:rPr>
                                  <w:b/>
                                  <w:bCs/>
                                  <w:sz w:val="18"/>
                                  <w:szCs w:val="18"/>
                                </w:rPr>
                                <w:t>(Committee on Climate Change, 2017):</w:t>
                              </w:r>
                            </w:p>
                            <w:p w14:paraId="405C3414" w14:textId="77777777" w:rsidR="000E063A" w:rsidRPr="00975FD1" w:rsidRDefault="000E063A" w:rsidP="00785E59">
                              <w:pPr>
                                <w:spacing w:after="74"/>
                                <w:rPr>
                                  <w:sz w:val="18"/>
                                </w:rPr>
                              </w:pPr>
                            </w:p>
                          </w:txbxContent>
                        </wps:txbx>
                        <wps:bodyPr rot="0" vert="horz" wrap="square" lIns="91440" tIns="45720" rIns="91440" bIns="45720" anchor="t" anchorCtr="0" upright="1">
                          <a:noAutofit/>
                        </wps:bodyPr>
                      </wps:wsp>
                      <wps:wsp>
                        <wps:cNvPr id="11" name="Text Box 203"/>
                        <wps:cNvSpPr txBox="1">
                          <a:spLocks noChangeArrowheads="1"/>
                        </wps:cNvSpPr>
                        <wps:spPr bwMode="auto">
                          <a:xfrm>
                            <a:off x="8401" y="9804"/>
                            <a:ext cx="2088" cy="437"/>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F6FF664" w14:textId="77777777" w:rsidR="000E063A" w:rsidRPr="007C4EC7" w:rsidRDefault="000E063A" w:rsidP="00413CD9">
                              <w:pPr>
                                <w:spacing w:before="0" w:after="0"/>
                                <w:jc w:val="center"/>
                                <w:rPr>
                                  <w:b/>
                                  <w:bCs/>
                                  <w:sz w:val="16"/>
                                </w:rPr>
                              </w:pPr>
                              <w:r w:rsidRPr="007C4EC7">
                                <w:rPr>
                                  <w:b/>
                                  <w:bCs/>
                                  <w:sz w:val="16"/>
                                </w:rPr>
                                <w:t>Application in the NCCR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141489F" id="Group 10" o:spid="_x0000_s1026" style="position:absolute;left:0;text-align:left;margin-left:34.25pt;margin-top:26.9pt;width:401.55pt;height:201.25pt;z-index:251668480" coordorigin="2731,9678" coordsize="8031,4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">
                <v:shapetype id="_x0000_t202" coordsize="21600,21600" o:spt="202" path="m,l,21600r21600,l21600,xe">
                  <v:stroke joinstyle="miter"/>
                  <v:path gradientshapeok="t" o:connecttype="rect"/>
                </v:shapetype>
                <v:shape id="Text Box 205" o:spid="_x0000_s1027" type="#_x0000_t202" style="position:absolute;left:8555;top:10395;width:2207;height:3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2F69651E" w14:textId="77777777" w:rsidR="000E063A" w:rsidRPr="00160029" w:rsidRDefault="000E063A" w:rsidP="006A6747">
                        <w:pPr>
                          <w:spacing w:before="0" w:after="74" w:line="240" w:lineRule="auto"/>
                          <w:jc w:val="left"/>
                          <w:rPr>
                            <w:b/>
                            <w:bCs/>
                            <w:sz w:val="14"/>
                            <w:szCs w:val="14"/>
                          </w:rPr>
                        </w:pPr>
                        <w:r w:rsidRPr="00160029">
                          <w:rPr>
                            <w:b/>
                            <w:bCs/>
                            <w:sz w:val="14"/>
                            <w:szCs w:val="14"/>
                          </w:rPr>
                          <w:t xml:space="preserve">Each risk was given a </w:t>
                        </w:r>
                        <w:r>
                          <w:rPr>
                            <w:b/>
                            <w:bCs/>
                            <w:sz w:val="14"/>
                            <w:szCs w:val="14"/>
                          </w:rPr>
                          <w:t>rating</w:t>
                        </w:r>
                        <w:r w:rsidRPr="00160029">
                          <w:rPr>
                            <w:b/>
                            <w:bCs/>
                            <w:sz w:val="14"/>
                            <w:szCs w:val="14"/>
                          </w:rPr>
                          <w:t xml:space="preserve"> out of 100</w:t>
                        </w:r>
                        <w:r>
                          <w:rPr>
                            <w:b/>
                            <w:bCs/>
                            <w:sz w:val="14"/>
                            <w:szCs w:val="14"/>
                          </w:rPr>
                          <w:t>,</w:t>
                        </w:r>
                        <w:r w:rsidRPr="00160029">
                          <w:rPr>
                            <w:b/>
                            <w:bCs/>
                            <w:sz w:val="14"/>
                            <w:szCs w:val="14"/>
                          </w:rPr>
                          <w:t xml:space="preserve"> according to the need for each of these types of action (</w:t>
                        </w:r>
                        <w:r>
                          <w:rPr>
                            <w:b/>
                            <w:bCs/>
                            <w:sz w:val="14"/>
                            <w:szCs w:val="14"/>
                          </w:rPr>
                          <w:t>four</w:t>
                        </w:r>
                        <w:r w:rsidRPr="00160029">
                          <w:rPr>
                            <w:b/>
                            <w:bCs/>
                            <w:sz w:val="14"/>
                            <w:szCs w:val="14"/>
                          </w:rPr>
                          <w:t xml:space="preserve"> </w:t>
                        </w:r>
                        <w:r>
                          <w:rPr>
                            <w:b/>
                            <w:bCs/>
                            <w:sz w:val="14"/>
                            <w:szCs w:val="14"/>
                          </w:rPr>
                          <w:t>ratings</w:t>
                        </w:r>
                        <w:r w:rsidRPr="00160029">
                          <w:rPr>
                            <w:b/>
                            <w:bCs/>
                            <w:sz w:val="14"/>
                            <w:szCs w:val="14"/>
                          </w:rPr>
                          <w:t xml:space="preserve"> in total).</w:t>
                        </w:r>
                      </w:p>
                      <w:p w14:paraId="7958FF65" w14:textId="77777777" w:rsidR="000E063A" w:rsidRDefault="000E063A" w:rsidP="006A6747">
                        <w:pPr>
                          <w:spacing w:before="0" w:after="74" w:line="240" w:lineRule="auto"/>
                          <w:jc w:val="left"/>
                          <w:rPr>
                            <w:b/>
                            <w:bCs/>
                            <w:sz w:val="14"/>
                            <w:szCs w:val="14"/>
                          </w:rPr>
                        </w:pPr>
                        <w:r w:rsidRPr="00160029">
                          <w:rPr>
                            <w:b/>
                            <w:bCs/>
                            <w:sz w:val="14"/>
                            <w:szCs w:val="14"/>
                          </w:rPr>
                          <w:t xml:space="preserve">The four </w:t>
                        </w:r>
                        <w:r>
                          <w:rPr>
                            <w:b/>
                            <w:bCs/>
                            <w:sz w:val="14"/>
                            <w:szCs w:val="14"/>
                          </w:rPr>
                          <w:t>ratings</w:t>
                        </w:r>
                        <w:r w:rsidRPr="00160029">
                          <w:rPr>
                            <w:b/>
                            <w:bCs/>
                            <w:sz w:val="14"/>
                            <w:szCs w:val="14"/>
                          </w:rPr>
                          <w:t xml:space="preserve"> (weighted based on the associated level of urgency for that type of action) were then combined to provide a total </w:t>
                        </w:r>
                        <w:r>
                          <w:rPr>
                            <w:b/>
                            <w:bCs/>
                            <w:sz w:val="14"/>
                            <w:szCs w:val="14"/>
                          </w:rPr>
                          <w:t>rating</w:t>
                        </w:r>
                        <w:r w:rsidRPr="00160029">
                          <w:rPr>
                            <w:b/>
                            <w:bCs/>
                            <w:sz w:val="14"/>
                            <w:szCs w:val="14"/>
                          </w:rPr>
                          <w:t xml:space="preserve"> for action urgency. </w:t>
                        </w:r>
                      </w:p>
                      <w:p w14:paraId="664ABB2D" w14:textId="77777777" w:rsidR="000E063A" w:rsidRPr="0066450F" w:rsidRDefault="000E063A" w:rsidP="006A6747">
                        <w:pPr>
                          <w:spacing w:before="0" w:after="74" w:line="240" w:lineRule="auto"/>
                          <w:jc w:val="left"/>
                          <w:rPr>
                            <w:sz w:val="14"/>
                            <w:szCs w:val="14"/>
                          </w:rPr>
                        </w:pPr>
                        <w:r w:rsidRPr="00350017">
                          <w:rPr>
                            <w:b/>
                            <w:bCs/>
                            <w:sz w:val="14"/>
                            <w:szCs w:val="14"/>
                          </w:rPr>
                          <w:t xml:space="preserve">The overall urgency </w:t>
                        </w:r>
                        <w:r>
                          <w:rPr>
                            <w:b/>
                            <w:bCs/>
                            <w:sz w:val="14"/>
                            <w:szCs w:val="14"/>
                          </w:rPr>
                          <w:t xml:space="preserve">ratings are useful for </w:t>
                        </w:r>
                        <w:r w:rsidRPr="00350017">
                          <w:rPr>
                            <w:b/>
                            <w:bCs/>
                            <w:sz w:val="14"/>
                            <w:szCs w:val="14"/>
                          </w:rPr>
                          <w:t>comparin</w:t>
                        </w:r>
                        <w:r>
                          <w:rPr>
                            <w:b/>
                            <w:bCs/>
                            <w:sz w:val="14"/>
                            <w:szCs w:val="14"/>
                          </w:rPr>
                          <w:t>g</w:t>
                        </w:r>
                        <w:r w:rsidRPr="00350017">
                          <w:rPr>
                            <w:b/>
                            <w:bCs/>
                            <w:sz w:val="14"/>
                            <w:szCs w:val="14"/>
                          </w:rPr>
                          <w:t xml:space="preserve"> </w:t>
                        </w:r>
                        <w:r>
                          <w:rPr>
                            <w:b/>
                            <w:bCs/>
                            <w:sz w:val="14"/>
                            <w:szCs w:val="14"/>
                          </w:rPr>
                          <w:t>relative action</w:t>
                        </w:r>
                        <w:r w:rsidRPr="00350017">
                          <w:rPr>
                            <w:b/>
                            <w:bCs/>
                            <w:sz w:val="14"/>
                            <w:szCs w:val="14"/>
                          </w:rPr>
                          <w:t xml:space="preserve"> urgency </w:t>
                        </w:r>
                        <w:r>
                          <w:rPr>
                            <w:b/>
                            <w:bCs/>
                            <w:sz w:val="14"/>
                            <w:szCs w:val="14"/>
                          </w:rPr>
                          <w:t>between risks in</w:t>
                        </w:r>
                        <w:r w:rsidRPr="00350017">
                          <w:rPr>
                            <w:b/>
                            <w:bCs/>
                            <w:sz w:val="14"/>
                            <w:szCs w:val="14"/>
                          </w:rPr>
                          <w:t xml:space="preserve"> each domain. </w:t>
                        </w:r>
                        <w:r>
                          <w:rPr>
                            <w:b/>
                            <w:bCs/>
                            <w:sz w:val="14"/>
                            <w:szCs w:val="14"/>
                          </w:rPr>
                          <w:t xml:space="preserve">The ratings are less useful for </w:t>
                        </w:r>
                        <w:r w:rsidRPr="00350017">
                          <w:rPr>
                            <w:b/>
                            <w:bCs/>
                            <w:sz w:val="14"/>
                            <w:szCs w:val="14"/>
                          </w:rPr>
                          <w:t>comparin</w:t>
                        </w:r>
                        <w:r>
                          <w:rPr>
                            <w:b/>
                            <w:bCs/>
                            <w:sz w:val="14"/>
                            <w:szCs w:val="14"/>
                          </w:rPr>
                          <w:t>g the relative urgency</w:t>
                        </w:r>
                        <w:r w:rsidRPr="00350017">
                          <w:rPr>
                            <w:b/>
                            <w:bCs/>
                            <w:sz w:val="14"/>
                            <w:szCs w:val="14"/>
                          </w:rPr>
                          <w:t xml:space="preserve"> </w:t>
                        </w:r>
                        <w:r>
                          <w:rPr>
                            <w:b/>
                            <w:bCs/>
                            <w:sz w:val="14"/>
                            <w:szCs w:val="14"/>
                          </w:rPr>
                          <w:t>between risks in different domains.</w:t>
                        </w:r>
                      </w:p>
                    </w:txbxContent>
                  </v:textbox>
                </v:shape>
                <v:shape id="Text Box 204" o:spid="_x0000_s1028" type="#_x0000_t202" style="position:absolute;left:2731;top:9678;width:4084;height: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6029D84F" w14:textId="77777777" w:rsidR="000E063A" w:rsidRPr="00EC4B26" w:rsidRDefault="000E063A" w:rsidP="009B00FB">
                        <w:pPr>
                          <w:pStyle w:val="BodyText"/>
                          <w:spacing w:before="0" w:after="0" w:line="240" w:lineRule="auto"/>
                          <w:jc w:val="center"/>
                          <w:rPr>
                            <w:b/>
                            <w:bCs/>
                            <w:sz w:val="18"/>
                            <w:szCs w:val="18"/>
                          </w:rPr>
                        </w:pPr>
                        <w:r w:rsidRPr="00EC4B26">
                          <w:rPr>
                            <w:b/>
                            <w:bCs/>
                            <w:sz w:val="18"/>
                            <w:szCs w:val="18"/>
                          </w:rPr>
                          <w:t xml:space="preserve">Urgency categories in the NCCRA framework </w:t>
                        </w:r>
                        <w:r>
                          <w:rPr>
                            <w:b/>
                            <w:bCs/>
                            <w:sz w:val="18"/>
                            <w:szCs w:val="18"/>
                          </w:rPr>
                          <w:br/>
                        </w:r>
                        <w:r w:rsidRPr="00EC4B26">
                          <w:rPr>
                            <w:b/>
                            <w:bCs/>
                            <w:sz w:val="18"/>
                            <w:szCs w:val="18"/>
                          </w:rPr>
                          <w:t>(Committee on Climate Change, 2017):</w:t>
                        </w:r>
                      </w:p>
                      <w:p w14:paraId="405C3414" w14:textId="77777777" w:rsidR="000E063A" w:rsidRPr="00975FD1" w:rsidRDefault="000E063A" w:rsidP="00785E59">
                        <w:pPr>
                          <w:spacing w:after="74"/>
                          <w:rPr>
                            <w:sz w:val="18"/>
                          </w:rPr>
                        </w:pPr>
                      </w:p>
                    </w:txbxContent>
                  </v:textbox>
                </v:shape>
                <v:shape id="Text Box 203" o:spid="_x0000_s1029" type="#_x0000_t202" style="position:absolute;left:8401;top:9804;width:2088;height: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2F6FF664" w14:textId="77777777" w:rsidR="000E063A" w:rsidRPr="007C4EC7" w:rsidRDefault="000E063A" w:rsidP="00413CD9">
                        <w:pPr>
                          <w:spacing w:before="0" w:after="0"/>
                          <w:jc w:val="center"/>
                          <w:rPr>
                            <w:b/>
                            <w:bCs/>
                            <w:sz w:val="16"/>
                          </w:rPr>
                        </w:pPr>
                        <w:r w:rsidRPr="007C4EC7">
                          <w:rPr>
                            <w:b/>
                            <w:bCs/>
                            <w:sz w:val="16"/>
                          </w:rPr>
                          <w:t>Application in the NCCRA:</w:t>
                        </w:r>
                      </w:p>
                    </w:txbxContent>
                  </v:textbox>
                </v:shape>
              </v:group>
            </w:pict>
          </mc:Fallback>
        </mc:AlternateContent>
      </w:r>
      <w:r w:rsidR="00B84E07" w:rsidRPr="00D66195">
        <w:t xml:space="preserve">Figure </w:t>
      </w:r>
      <w:r w:rsidR="00406F68">
        <w:fldChar w:fldCharType="begin"/>
      </w:r>
      <w:r w:rsidR="00406F68">
        <w:instrText xml:space="preserve"> SEQ Figure \* ARABIC </w:instrText>
      </w:r>
      <w:r w:rsidR="00406F68">
        <w:fldChar w:fldCharType="separate"/>
      </w:r>
      <w:r w:rsidR="000E063A">
        <w:rPr>
          <w:noProof/>
        </w:rPr>
        <w:t>1</w:t>
      </w:r>
      <w:r w:rsidR="00406F68">
        <w:rPr>
          <w:noProof/>
        </w:rPr>
        <w:fldChar w:fldCharType="end"/>
      </w:r>
      <w:bookmarkEnd w:id="51"/>
      <w:r w:rsidR="009D77C6">
        <w:rPr>
          <w:noProof/>
        </w:rPr>
        <w:t>:</w:t>
      </w:r>
      <w:bookmarkEnd w:id="54"/>
      <w:r w:rsidR="00B84E07" w:rsidRPr="00D66195">
        <w:tab/>
      </w:r>
      <w:bookmarkEnd w:id="52"/>
      <w:r w:rsidR="00B84E07" w:rsidRPr="00D66195">
        <w:t>Adaptation urgency in the NCCRA</w:t>
      </w:r>
      <w:bookmarkEnd w:id="53"/>
      <w:bookmarkEnd w:id="55"/>
    </w:p>
    <w:bookmarkEnd w:id="4"/>
    <w:p w14:paraId="1C6D28EF" w14:textId="77777777" w:rsidR="00ED1DAF" w:rsidRDefault="006A6747" w:rsidP="00413CD9">
      <w:pPr>
        <w:pStyle w:val="BodyText"/>
      </w:pPr>
      <w:r w:rsidRPr="00D66195">
        <w:rPr>
          <w:noProof/>
        </w:rPr>
        <w:drawing>
          <wp:inline distT="0" distB="0" distL="0" distR="0" wp14:anchorId="46E04A96" wp14:editId="259A42C5">
            <wp:extent cx="4186990" cy="2752471"/>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Slide5.JPG"/>
                    <pic:cNvPicPr/>
                  </pic:nvPicPr>
                  <pic:blipFill rotWithShape="1">
                    <a:blip r:embed="rId21">
                      <a:extLst>
                        <a:ext uri="{28A0092B-C50C-407E-A947-70E740481C1C}">
                          <a14:useLocalDpi xmlns:a14="http://schemas.microsoft.com/office/drawing/2010/main" val="0"/>
                        </a:ext>
                      </a:extLst>
                    </a:blip>
                    <a:srcRect l="8608" t="10590" r="6527" b="9320"/>
                    <a:stretch/>
                  </pic:blipFill>
                  <pic:spPr bwMode="auto">
                    <a:xfrm>
                      <a:off x="0" y="0"/>
                      <a:ext cx="4193406" cy="2756689"/>
                    </a:xfrm>
                    <a:prstGeom prst="rect">
                      <a:avLst/>
                    </a:prstGeom>
                    <a:ln>
                      <a:noFill/>
                    </a:ln>
                    <a:extLst>
                      <a:ext uri="{53640926-AAD7-44D8-BBD7-CCE9431645EC}">
                        <a14:shadowObscured xmlns:a14="http://schemas.microsoft.com/office/drawing/2010/main"/>
                      </a:ext>
                    </a:extLst>
                  </pic:spPr>
                </pic:pic>
              </a:graphicData>
            </a:graphic>
          </wp:inline>
        </w:drawing>
      </w:r>
    </w:p>
    <w:p w14:paraId="22C82C26" w14:textId="77777777" w:rsidR="009A2F56" w:rsidRDefault="009A2F56" w:rsidP="00413CD9">
      <w:pPr>
        <w:pStyle w:val="BodyText"/>
      </w:pPr>
    </w:p>
    <w:p w14:paraId="745260AE" w14:textId="77777777" w:rsidR="00B80643" w:rsidRDefault="00B80643">
      <w:pPr>
        <w:spacing w:before="0" w:after="200" w:line="276" w:lineRule="auto"/>
        <w:jc w:val="left"/>
      </w:pPr>
      <w:r>
        <w:br w:type="page"/>
      </w:r>
    </w:p>
    <w:p w14:paraId="1753D9DE" w14:textId="77777777" w:rsidR="00B80643" w:rsidRPr="00D66195" w:rsidRDefault="00B80643" w:rsidP="008752CE">
      <w:pPr>
        <w:pStyle w:val="Heading1"/>
        <w:numPr>
          <w:ilvl w:val="0"/>
          <w:numId w:val="16"/>
        </w:numPr>
      </w:pPr>
      <w:bookmarkStart w:id="56" w:name="_Climate_change_in"/>
      <w:bookmarkStart w:id="57" w:name="_Toc37153111"/>
      <w:bookmarkStart w:id="58" w:name="_Toc37404043"/>
      <w:bookmarkStart w:id="59" w:name="_Ref37418403"/>
      <w:bookmarkStart w:id="60" w:name="_Ref37418454"/>
      <w:bookmarkStart w:id="61" w:name="_Ref37418481"/>
      <w:bookmarkStart w:id="62" w:name="_Ref37418550"/>
      <w:bookmarkStart w:id="63" w:name="_Ref37418607"/>
      <w:bookmarkStart w:id="64" w:name="_Ref37418651"/>
      <w:bookmarkStart w:id="65" w:name="_Ref37418775"/>
      <w:bookmarkStart w:id="66" w:name="_Ref37418857"/>
      <w:bookmarkStart w:id="67" w:name="_Ref37418905"/>
      <w:bookmarkStart w:id="68" w:name="_Ref37419176"/>
      <w:bookmarkStart w:id="69" w:name="_Ref37419210"/>
      <w:bookmarkStart w:id="70" w:name="_Ref37419245"/>
      <w:bookmarkStart w:id="71" w:name="_Toc40696459"/>
      <w:bookmarkStart w:id="72" w:name="_Toc45888059"/>
      <w:bookmarkEnd w:id="56"/>
      <w:r w:rsidRPr="00D66195">
        <w:lastRenderedPageBreak/>
        <w:t>Climate change in New Zealand</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06D9C76F" w14:textId="77777777" w:rsidR="00B80643" w:rsidRPr="00D66195" w:rsidRDefault="00B80643" w:rsidP="00FB6B40">
      <w:pPr>
        <w:pStyle w:val="Heading2"/>
        <w:numPr>
          <w:ilvl w:val="0"/>
          <w:numId w:val="21"/>
        </w:numPr>
        <w:spacing w:before="120"/>
      </w:pPr>
      <w:bookmarkStart w:id="73" w:name="_Toc37153112"/>
      <w:bookmarkStart w:id="74" w:name="_Toc37404044"/>
      <w:bookmarkStart w:id="75" w:name="_Toc40696460"/>
      <w:bookmarkStart w:id="76" w:name="_Toc45888060"/>
      <w:r w:rsidRPr="00D66195">
        <w:t>Overview</w:t>
      </w:r>
      <w:bookmarkEnd w:id="73"/>
      <w:bookmarkEnd w:id="74"/>
      <w:bookmarkEnd w:id="75"/>
      <w:bookmarkEnd w:id="76"/>
    </w:p>
    <w:p w14:paraId="6BC4A020" w14:textId="168B24BB" w:rsidR="00B80643" w:rsidRPr="00D66195" w:rsidRDefault="00B80643" w:rsidP="00176A8B">
      <w:pPr>
        <w:pStyle w:val="BodyText"/>
      </w:pPr>
      <w:bookmarkStart w:id="77" w:name="_Hlk37061289"/>
      <w:r w:rsidRPr="00D66195">
        <w:t xml:space="preserve">New Zealand is already experiencing the impacts </w:t>
      </w:r>
      <w:r w:rsidR="00BE0937">
        <w:t>of</w:t>
      </w:r>
      <w:r w:rsidR="00BE0937" w:rsidRPr="00D66195">
        <w:t xml:space="preserve"> </w:t>
      </w:r>
      <w:r w:rsidRPr="00D66195">
        <w:t>a changing climate and</w:t>
      </w:r>
      <w:r>
        <w:t>,</w:t>
      </w:r>
      <w:r w:rsidRPr="00D66195">
        <w:t xml:space="preserve"> due to past emissions, th</w:t>
      </w:r>
      <w:r w:rsidR="00D1486A">
        <w:t>ese impacts</w:t>
      </w:r>
      <w:r w:rsidRPr="00D66195">
        <w:t xml:space="preserve"> will continue </w:t>
      </w:r>
      <w:r w:rsidR="00BE0937">
        <w:t>far</w:t>
      </w:r>
      <w:r w:rsidR="00BE0937" w:rsidRPr="00D66195">
        <w:t xml:space="preserve"> </w:t>
      </w:r>
      <w:r w:rsidRPr="00D66195">
        <w:t xml:space="preserve">into the future. </w:t>
      </w:r>
      <w:bookmarkEnd w:id="77"/>
      <w:r w:rsidRPr="00D66195">
        <w:t>Global surface temperatures have warmed on</w:t>
      </w:r>
      <w:r w:rsidR="006C473D">
        <w:t> </w:t>
      </w:r>
      <w:r w:rsidRPr="00D66195">
        <w:t xml:space="preserve">average </w:t>
      </w:r>
      <w:r w:rsidR="00BE0937">
        <w:t>by about</w:t>
      </w:r>
      <w:r w:rsidR="00BE0937" w:rsidRPr="00D66195">
        <w:t xml:space="preserve"> </w:t>
      </w:r>
      <w:r w:rsidRPr="00D66195">
        <w:t>1</w:t>
      </w:r>
      <w:r>
        <w:t xml:space="preserve"> degree Celsius</w:t>
      </w:r>
      <w:r w:rsidRPr="00D66195">
        <w:t xml:space="preserve"> since the late 19th century. In New</w:t>
      </w:r>
      <w:r w:rsidR="006C473D">
        <w:t> </w:t>
      </w:r>
      <w:r w:rsidRPr="00D66195">
        <w:t>Zealand, a warming of 1</w:t>
      </w:r>
      <w:r>
        <w:t xml:space="preserve"> degree</w:t>
      </w:r>
      <w:r w:rsidRPr="00D66195">
        <w:t xml:space="preserve"> was recorded between 1909 and 2018. The </w:t>
      </w:r>
      <w:r>
        <w:t>five</w:t>
      </w:r>
      <w:r w:rsidRPr="00D66195">
        <w:t xml:space="preserve"> warmest years</w:t>
      </w:r>
      <w:r>
        <w:t>,</w:t>
      </w:r>
      <w:r w:rsidRPr="00D66195">
        <w:t xml:space="preserve"> bas</w:t>
      </w:r>
      <w:r>
        <w:t>ed</w:t>
      </w:r>
      <w:r w:rsidRPr="00D66195">
        <w:t xml:space="preserve"> o</w:t>
      </w:r>
      <w:r>
        <w:t>n</w:t>
      </w:r>
      <w:r w:rsidRPr="00D66195">
        <w:t xml:space="preserve"> monthly mean temperatures</w:t>
      </w:r>
      <w:r>
        <w:t>,</w:t>
      </w:r>
      <w:r w:rsidRPr="00D66195">
        <w:t xml:space="preserve"> were 2016 (+0.84</w:t>
      </w:r>
      <w:r>
        <w:t xml:space="preserve"> degrees</w:t>
      </w:r>
      <w:r w:rsidRPr="00D66195">
        <w:t>), 2018 and 1998 (tied on +0.80</w:t>
      </w:r>
      <w:r>
        <w:t xml:space="preserve"> degrees</w:t>
      </w:r>
      <w:r w:rsidRPr="00D66195">
        <w:t>), 1999 (+0.74</w:t>
      </w:r>
      <w:r>
        <w:t xml:space="preserve"> degrees</w:t>
      </w:r>
      <w:r w:rsidRPr="00D66195">
        <w:t>) and 2013 (+0.72</w:t>
      </w:r>
      <w:r>
        <w:t xml:space="preserve"> degrees</w:t>
      </w:r>
      <w:r w:rsidRPr="00D66195">
        <w:t>), relative to the 1981</w:t>
      </w:r>
      <w:r>
        <w:t>–</w:t>
      </w:r>
      <w:r w:rsidRPr="00D66195">
        <w:t>2010 average temperature (NIWA, 2019</w:t>
      </w:r>
      <w:r w:rsidR="00DA0754">
        <w:t>b</w:t>
      </w:r>
      <w:r w:rsidRPr="00D66195">
        <w:t>).</w:t>
      </w:r>
      <w:r>
        <w:rPr>
          <w:rStyle w:val="CommentReference"/>
          <w:rFonts w:cs="Arial"/>
          <w:lang w:eastAsia="en-US"/>
        </w:rPr>
        <w:t xml:space="preserve"> </w:t>
      </w:r>
    </w:p>
    <w:p w14:paraId="713FCB4E" w14:textId="466162A4" w:rsidR="00B80643" w:rsidRDefault="00B80643" w:rsidP="00B80643">
      <w:pPr>
        <w:pStyle w:val="BodyText"/>
      </w:pPr>
      <w:r w:rsidRPr="00D66195">
        <w:t xml:space="preserve">The oceans have already warmed, </w:t>
      </w:r>
      <w:r>
        <w:t>and</w:t>
      </w:r>
      <w:r w:rsidRPr="00D66195">
        <w:t xml:space="preserve"> snow and ice have diminished (IPCC, 2013). </w:t>
      </w:r>
      <w:r w:rsidR="00C069B6">
        <w:t>Although</w:t>
      </w:r>
      <w:r w:rsidR="00C069B6" w:rsidRPr="00D66195">
        <w:t xml:space="preserve"> </w:t>
      </w:r>
      <w:r w:rsidRPr="00D66195">
        <w:t>regional climate trends and gravitational effects</w:t>
      </w:r>
      <w:r>
        <w:t xml:space="preserve"> mean that</w:t>
      </w:r>
      <w:r w:rsidRPr="00D66195">
        <w:t xml:space="preserve"> sea level does not rise uniformly around the globe</w:t>
      </w:r>
      <w:r>
        <w:t>,</w:t>
      </w:r>
      <w:r w:rsidRPr="00D66195">
        <w:t xml:space="preserve"> </w:t>
      </w:r>
      <w:r>
        <w:t>b</w:t>
      </w:r>
      <w:r w:rsidRPr="00D66195">
        <w:t>etween 1961 and 2018 a mean rate of sea</w:t>
      </w:r>
      <w:r>
        <w:t>-</w:t>
      </w:r>
      <w:r w:rsidRPr="00D66195">
        <w:t>level rise of 2.44 m</w:t>
      </w:r>
      <w:r>
        <w:t>illi</w:t>
      </w:r>
      <w:r w:rsidRPr="00D66195">
        <w:t>m</w:t>
      </w:r>
      <w:r>
        <w:t>etres</w:t>
      </w:r>
      <w:r w:rsidRPr="00D66195">
        <w:t xml:space="preserve"> per</w:t>
      </w:r>
      <w:r w:rsidR="006C473D">
        <w:t> </w:t>
      </w:r>
      <w:r w:rsidRPr="00D66195">
        <w:t xml:space="preserve">year was recorded across four long-term monitoring sites. This rate is more than double the mean rate </w:t>
      </w:r>
      <w:r>
        <w:t>of</w:t>
      </w:r>
      <w:r w:rsidRPr="00D66195">
        <w:t xml:space="preserve"> the </w:t>
      </w:r>
      <w:r>
        <w:t xml:space="preserve">previous </w:t>
      </w:r>
      <w:r w:rsidRPr="00D66195">
        <w:t>60 years</w:t>
      </w:r>
      <w:r>
        <w:t xml:space="preserve"> (from</w:t>
      </w:r>
      <w:r w:rsidRPr="00D66195">
        <w:t xml:space="preserve"> the start of records</w:t>
      </w:r>
      <w:r>
        <w:t xml:space="preserve"> in 1900</w:t>
      </w:r>
      <w:r w:rsidRPr="00D66195">
        <w:t xml:space="preserve"> </w:t>
      </w:r>
      <w:r>
        <w:t>to</w:t>
      </w:r>
      <w:r w:rsidRPr="00D66195">
        <w:t xml:space="preserve"> 1960</w:t>
      </w:r>
      <w:r>
        <w:t>)</w:t>
      </w:r>
      <w:r w:rsidRPr="00D66195">
        <w:t>, which was</w:t>
      </w:r>
      <w:r w:rsidR="006C473D">
        <w:t> </w:t>
      </w:r>
      <w:r w:rsidRPr="00D66195">
        <w:t>1.22</w:t>
      </w:r>
      <w:r w:rsidR="006C473D">
        <w:t> </w:t>
      </w:r>
      <w:r>
        <w:t>millimetres</w:t>
      </w:r>
      <w:r w:rsidRPr="00D66195">
        <w:t xml:space="preserve"> per year (</w:t>
      </w:r>
      <w:r>
        <w:t>Ministry for the Environment</w:t>
      </w:r>
      <w:r w:rsidRPr="00D66195">
        <w:t xml:space="preserve">, 2017a). </w:t>
      </w:r>
    </w:p>
    <w:p w14:paraId="37676DE4" w14:textId="226BD901" w:rsidR="00B80643" w:rsidRPr="00D66195" w:rsidRDefault="00B80643" w:rsidP="00B80643">
      <w:pPr>
        <w:pStyle w:val="BodyText"/>
      </w:pPr>
      <w:r w:rsidRPr="00D66195">
        <w:t>This section provides an overview of climate change projections for New Zealand</w:t>
      </w:r>
      <w:r>
        <w:t>.</w:t>
      </w:r>
      <w:r w:rsidRPr="00D66195">
        <w:t xml:space="preserve"> </w:t>
      </w:r>
      <w:r>
        <w:t>R</w:t>
      </w:r>
      <w:r w:rsidRPr="00D66195">
        <w:t>isks identified in the National Climate</w:t>
      </w:r>
      <w:r>
        <w:t xml:space="preserve"> Change</w:t>
      </w:r>
      <w:r w:rsidRPr="00D66195">
        <w:t xml:space="preserve"> Risk Assessment for Aotearoa New Zealand </w:t>
      </w:r>
      <w:r>
        <w:t>(</w:t>
      </w:r>
      <w:r w:rsidRPr="00D66195">
        <w:t>NCCRA</w:t>
      </w:r>
      <w:r>
        <w:t>)</w:t>
      </w:r>
      <w:r w:rsidR="00365279">
        <w:t> </w:t>
      </w:r>
      <w:r w:rsidRPr="00D66195">
        <w:t>are likely to be sensitive to the degree of climate change.</w:t>
      </w:r>
    </w:p>
    <w:p w14:paraId="15EF95BA" w14:textId="705663CD" w:rsidR="00B80643" w:rsidRDefault="00B80643" w:rsidP="00176A8B">
      <w:pPr>
        <w:pStyle w:val="Boxheadings"/>
      </w:pPr>
      <w:bookmarkStart w:id="78" w:name="_Toc45391986"/>
      <w:r w:rsidRPr="00D66195">
        <w:t xml:space="preserve">Box </w:t>
      </w:r>
      <w:r w:rsidR="00406F68">
        <w:fldChar w:fldCharType="begin"/>
      </w:r>
      <w:r w:rsidR="00406F68">
        <w:instrText xml:space="preserve"> SEQ Box \* ARABIC </w:instrText>
      </w:r>
      <w:r w:rsidR="00406F68">
        <w:fldChar w:fldCharType="separate"/>
      </w:r>
      <w:r w:rsidR="000E063A">
        <w:rPr>
          <w:noProof/>
        </w:rPr>
        <w:t>1</w:t>
      </w:r>
      <w:r w:rsidR="00406F68">
        <w:rPr>
          <w:noProof/>
        </w:rPr>
        <w:fldChar w:fldCharType="end"/>
      </w:r>
      <w:r w:rsidR="004C4E38">
        <w:rPr>
          <w:noProof/>
        </w:rPr>
        <w:t>:</w:t>
      </w:r>
      <w:r w:rsidRPr="00D66195">
        <w:tab/>
        <w:t xml:space="preserve">Key points from </w:t>
      </w:r>
      <w:r w:rsidRPr="00D66195">
        <w:rPr>
          <w:i/>
        </w:rPr>
        <w:t>Snapshot: Climate Projections for New Zealand</w:t>
      </w:r>
      <w:r w:rsidRPr="00D66195">
        <w:t xml:space="preserve"> </w:t>
      </w:r>
      <w:r w:rsidR="00DD703B">
        <w:br/>
      </w:r>
      <w:r w:rsidRPr="00D66195">
        <w:fldChar w:fldCharType="begin"/>
      </w:r>
      <w:r w:rsidRPr="00D66195">
        <w:instrText xml:space="preserve"> ADDIN ZOTERO_ITEM CSL_CITATION {"citationID":"wxp7w1xf","properties":{"formattedCitation":"(Ministry for the Environment, 2016)","plainCitation":"(Ministry for the Environment, 2016)","noteIndex":0},"citationItems":[{"id":187,"uris":["http://zotero.org/users/local/rwNDlkOt/items/XRAJV34H"],"uri":["http://zotero.org/users/local/rwNDlkOt/items/XRAJV34H"],"itemData":{"id":187,"type":"report","event-place":"Wellington, New Zealand","publisher":"Ministry for the Environment","publisher-place":"Wellington, New Zealand","title":"Snapshot: Climate Projections for New Zealand","URL":"https://www.mfe.govt.nz/sites/default/files/media/Climate%20Change/climate-projections-snapshot.pdf","author":[{"family":"Ministry for the Environment","given":""}],"issued":{"date-parts":[["2016"]]}}}],"schema":"https://github.com/citation-style-language/schema/raw/master/csl-citation.json"} </w:instrText>
      </w:r>
      <w:r w:rsidRPr="00D66195">
        <w:fldChar w:fldCharType="separate"/>
      </w:r>
      <w:r w:rsidRPr="00D66195">
        <w:rPr>
          <w:rFonts w:cs="Arial"/>
        </w:rPr>
        <w:t>(Ministry</w:t>
      </w:r>
      <w:r w:rsidR="00540159">
        <w:rPr>
          <w:rFonts w:cs="Arial"/>
        </w:rPr>
        <w:t> </w:t>
      </w:r>
      <w:r w:rsidRPr="00D66195">
        <w:rPr>
          <w:rFonts w:cs="Arial"/>
        </w:rPr>
        <w:t>for</w:t>
      </w:r>
      <w:r w:rsidR="00540159">
        <w:rPr>
          <w:rFonts w:cs="Arial"/>
        </w:rPr>
        <w:t> </w:t>
      </w:r>
      <w:r w:rsidRPr="00D66195">
        <w:rPr>
          <w:rFonts w:cs="Arial"/>
        </w:rPr>
        <w:t>the</w:t>
      </w:r>
      <w:r w:rsidR="00540159">
        <w:rPr>
          <w:rFonts w:cs="Arial"/>
        </w:rPr>
        <w:t> </w:t>
      </w:r>
      <w:r w:rsidRPr="00D66195">
        <w:rPr>
          <w:rFonts w:cs="Arial"/>
        </w:rPr>
        <w:t>Environment, 2016)</w:t>
      </w:r>
      <w:r w:rsidRPr="00D66195">
        <w:fldChar w:fldCharType="end"/>
      </w:r>
      <w:bookmarkEnd w:id="78"/>
    </w:p>
    <w:tbl>
      <w:tblPr>
        <w:tblW w:w="8505" w:type="dxa"/>
        <w:tblInd w:w="57" w:type="dxa"/>
        <w:tblBorders>
          <w:top w:val="single" w:sz="4" w:space="0" w:color="D2DDE2"/>
          <w:left w:val="single" w:sz="4" w:space="0" w:color="D2DDE2"/>
          <w:bottom w:val="single" w:sz="4" w:space="0" w:color="D2DDE2"/>
          <w:right w:val="single" w:sz="4" w:space="0" w:color="D2DDE2"/>
        </w:tblBorders>
        <w:shd w:val="clear" w:color="auto" w:fill="D2DDE2"/>
        <w:tblLook w:val="04A0" w:firstRow="1" w:lastRow="0" w:firstColumn="1" w:lastColumn="0" w:noHBand="0" w:noVBand="1"/>
      </w:tblPr>
      <w:tblGrid>
        <w:gridCol w:w="8505"/>
      </w:tblGrid>
      <w:tr w:rsidR="00A55C54" w14:paraId="491D726F" w14:textId="77777777" w:rsidTr="00E54EC7">
        <w:tc>
          <w:tcPr>
            <w:tcW w:w="0" w:type="auto"/>
            <w:shd w:val="clear" w:color="auto" w:fill="D2DDE2"/>
          </w:tcPr>
          <w:p w14:paraId="234FC881" w14:textId="41C6A6CB" w:rsidR="006C473D" w:rsidRPr="006C473D" w:rsidRDefault="0096089A" w:rsidP="006C473D">
            <w:pPr>
              <w:pStyle w:val="Blueboxtext"/>
              <w:spacing w:before="240"/>
            </w:pPr>
            <w:r>
              <w:t xml:space="preserve">NIWA has developed climate projections for New Zealand, based on the broader global projections provided in </w:t>
            </w:r>
            <w:r w:rsidRPr="0043230F">
              <w:rPr>
                <w:iCs/>
              </w:rPr>
              <w:t>the</w:t>
            </w:r>
            <w:r w:rsidRPr="00D66195">
              <w:rPr>
                <w:i/>
              </w:rPr>
              <w:t xml:space="preserve"> IPCC Assessment Report 5</w:t>
            </w:r>
            <w:r>
              <w:t>. NIWA’s projections suggest New</w:t>
            </w:r>
            <w:r w:rsidR="00E54EC7">
              <w:t> </w:t>
            </w:r>
            <w:r>
              <w:t xml:space="preserve">Zealand </w:t>
            </w:r>
            <w:r w:rsidR="00A34943">
              <w:t xml:space="preserve">is </w:t>
            </w:r>
            <w:r>
              <w:t xml:space="preserve">likely </w:t>
            </w:r>
            <w:r w:rsidR="00A34943">
              <w:t xml:space="preserve">to </w:t>
            </w:r>
            <w:r>
              <w:t>experience</w:t>
            </w:r>
            <w:r w:rsidR="006C473D" w:rsidRPr="006C473D">
              <w:t>:</w:t>
            </w:r>
          </w:p>
          <w:p w14:paraId="46CBBEBA" w14:textId="5592DDA6" w:rsidR="006C473D" w:rsidRPr="006C473D" w:rsidRDefault="00EA64CC" w:rsidP="00C069B6">
            <w:pPr>
              <w:pStyle w:val="Blue-boxbullet"/>
              <w:spacing w:after="100"/>
            </w:pPr>
            <w:r>
              <w:t>h</w:t>
            </w:r>
            <w:r w:rsidR="006C473D" w:rsidRPr="006C473D">
              <w:t xml:space="preserve">igher temperatures, with an increase of </w:t>
            </w:r>
            <w:r w:rsidR="00C069B6">
              <w:t>about</w:t>
            </w:r>
            <w:r w:rsidR="00C069B6" w:rsidRPr="006C473D">
              <w:t xml:space="preserve"> </w:t>
            </w:r>
            <w:r w:rsidR="006C473D" w:rsidRPr="006C473D">
              <w:t>1.0</w:t>
            </w:r>
            <w:r w:rsidR="00C069B6">
              <w:t xml:space="preserve"> degree </w:t>
            </w:r>
            <w:r w:rsidR="006C473D" w:rsidRPr="006C473D">
              <w:t>C</w:t>
            </w:r>
            <w:r w:rsidR="00C069B6">
              <w:t>elsius</w:t>
            </w:r>
            <w:r w:rsidR="006C473D" w:rsidRPr="006C473D">
              <w:t xml:space="preserve"> by 2040 and </w:t>
            </w:r>
            <w:r w:rsidR="00C069B6">
              <w:t>about</w:t>
            </w:r>
            <w:r w:rsidR="006C473D" w:rsidRPr="006C473D">
              <w:t xml:space="preserve"> 3.0</w:t>
            </w:r>
            <w:r w:rsidR="00C069B6">
              <w:t> degrees Celsius</w:t>
            </w:r>
            <w:r w:rsidR="006C473D" w:rsidRPr="006C473D">
              <w:t xml:space="preserve"> by 2090 under a high</w:t>
            </w:r>
            <w:r>
              <w:t>-</w:t>
            </w:r>
            <w:r w:rsidR="006C473D" w:rsidRPr="006C473D">
              <w:t>emission</w:t>
            </w:r>
            <w:r>
              <w:t>s</w:t>
            </w:r>
            <w:r w:rsidR="006C473D" w:rsidRPr="006C473D">
              <w:t xml:space="preserve"> scenario (RCP8.5), in relation to the 1995 baseline. </w:t>
            </w:r>
            <w:r w:rsidR="00A34943">
              <w:t>S</w:t>
            </w:r>
            <w:r w:rsidR="006C473D" w:rsidRPr="006C473D">
              <w:t>light gradients from north to south and from east to west</w:t>
            </w:r>
            <w:r w:rsidR="00A34943">
              <w:t xml:space="preserve"> are likely,</w:t>
            </w:r>
            <w:r w:rsidR="006C473D" w:rsidRPr="006C473D">
              <w:t xml:space="preserve"> with the greatest warming experienced in the northeast</w:t>
            </w:r>
          </w:p>
          <w:p w14:paraId="1160B273" w14:textId="4E511235" w:rsidR="006C473D" w:rsidRPr="006C473D" w:rsidRDefault="00EA64CC" w:rsidP="00C069B6">
            <w:pPr>
              <w:pStyle w:val="Blue-boxbullet"/>
              <w:spacing w:after="100"/>
            </w:pPr>
            <w:r>
              <w:t>a</w:t>
            </w:r>
            <w:r w:rsidR="006C473D" w:rsidRPr="006C473D">
              <w:t xml:space="preserve"> change in daily precipitation extremes (very wet days), with an increase in western regions and the south of the South Island, and a decrease in extremes in the east of the North Island</w:t>
            </w:r>
          </w:p>
          <w:p w14:paraId="45AAA731" w14:textId="7CC38772" w:rsidR="006C473D" w:rsidRPr="006C473D" w:rsidRDefault="00BC5417" w:rsidP="00C069B6">
            <w:pPr>
              <w:pStyle w:val="Blue-boxbullet"/>
              <w:spacing w:after="100"/>
            </w:pPr>
            <w:r>
              <w:t xml:space="preserve">an increase in </w:t>
            </w:r>
            <w:r w:rsidR="00EA64CC">
              <w:t>v</w:t>
            </w:r>
            <w:r w:rsidR="006C473D" w:rsidRPr="006C473D">
              <w:t xml:space="preserve">ery extreme precipitation events (that is, those with a greater than two-year average recurrence interval) </w:t>
            </w:r>
            <w:r>
              <w:t>by a</w:t>
            </w:r>
            <w:r w:rsidRPr="006C473D">
              <w:t xml:space="preserve"> </w:t>
            </w:r>
            <w:r w:rsidR="006C473D" w:rsidRPr="006C473D">
              <w:t>projected 5 per cent for five-day duration events, and 14 per cent for one-hour duration events, per degree of warming. Regional variability is uncertain</w:t>
            </w:r>
            <w:r>
              <w:t>;</w:t>
            </w:r>
            <w:r w:rsidR="006C473D" w:rsidRPr="006C473D">
              <w:t xml:space="preserve"> however</w:t>
            </w:r>
            <w:r>
              <w:t>,</w:t>
            </w:r>
            <w:r w:rsidR="006C473D" w:rsidRPr="006C473D">
              <w:t xml:space="preserve"> there will possibly be larger increases in the very north and the very south of the country</w:t>
            </w:r>
          </w:p>
          <w:p w14:paraId="3EDCCC3B" w14:textId="318C942D" w:rsidR="006C473D" w:rsidRPr="006C473D" w:rsidRDefault="00EA64CC" w:rsidP="00C069B6">
            <w:pPr>
              <w:pStyle w:val="Blue-boxbullet"/>
              <w:spacing w:after="100"/>
            </w:pPr>
            <w:r>
              <w:t>an i</w:t>
            </w:r>
            <w:r w:rsidR="006C473D" w:rsidRPr="006C473D">
              <w:t>ncrease in the number of hot days and decrease in the number of frost and snow days</w:t>
            </w:r>
          </w:p>
          <w:p w14:paraId="3793CD93" w14:textId="11CEFF1A" w:rsidR="006C473D" w:rsidRPr="006C473D" w:rsidRDefault="00EA64CC" w:rsidP="00C069B6">
            <w:pPr>
              <w:pStyle w:val="Blue-boxbullet"/>
              <w:spacing w:after="100"/>
            </w:pPr>
            <w:r>
              <w:t>i</w:t>
            </w:r>
            <w:r w:rsidR="006C473D" w:rsidRPr="006C473D">
              <w:t>ncreased frequency of dry days for much of the North Island, and for some parts of the South Island</w:t>
            </w:r>
          </w:p>
          <w:p w14:paraId="3C424796" w14:textId="545A4D49" w:rsidR="006C473D" w:rsidRPr="006C473D" w:rsidRDefault="00EA64CC" w:rsidP="00C069B6">
            <w:pPr>
              <w:pStyle w:val="Blue-boxbullet"/>
              <w:spacing w:after="100"/>
            </w:pPr>
            <w:r>
              <w:t>i</w:t>
            </w:r>
            <w:r w:rsidR="006C473D" w:rsidRPr="006C473D">
              <w:t>ncreased northeasterly airflow in summer and stronger westerlies in winter, particularly in the south</w:t>
            </w:r>
          </w:p>
          <w:p w14:paraId="55C10E65" w14:textId="0B178B97" w:rsidR="006C473D" w:rsidRPr="006C473D" w:rsidRDefault="00BC5417" w:rsidP="00C069B6">
            <w:pPr>
              <w:pStyle w:val="Blue-boxbullet"/>
              <w:spacing w:after="100"/>
            </w:pPr>
            <w:r>
              <w:t>i</w:t>
            </w:r>
            <w:r w:rsidR="006C473D" w:rsidRPr="006C473D">
              <w:t>ncreased frequency and intensity of droughts over time, particularly under a high-emissions scenario (RCP8.5). The strongest increases are over the northern and eastern North Island and along the eastern side of the Southern Alps</w:t>
            </w:r>
          </w:p>
          <w:p w14:paraId="6A522EC7" w14:textId="63E1F914" w:rsidR="006C473D" w:rsidRPr="006C473D" w:rsidRDefault="00BC5417" w:rsidP="00E54EC7">
            <w:pPr>
              <w:pStyle w:val="Blue-boxbullet"/>
            </w:pPr>
            <w:r>
              <w:lastRenderedPageBreak/>
              <w:t>an</w:t>
            </w:r>
            <w:r w:rsidR="006C473D" w:rsidRPr="006C473D">
              <w:t xml:space="preserve"> increase in storm intensity, small-scale wind extremes, and thunderstorms</w:t>
            </w:r>
          </w:p>
          <w:p w14:paraId="6DD96C52" w14:textId="075914CA" w:rsidR="00A55C54" w:rsidRPr="00345928" w:rsidRDefault="00BC5417" w:rsidP="00AE6578">
            <w:pPr>
              <w:pStyle w:val="Blue-boxbullet"/>
              <w:spacing w:after="240"/>
            </w:pPr>
            <w:r>
              <w:t>stronger e</w:t>
            </w:r>
            <w:r w:rsidR="006C473D" w:rsidRPr="006C473D">
              <w:t xml:space="preserve">x-tropical cyclones </w:t>
            </w:r>
            <w:r>
              <w:t xml:space="preserve">that </w:t>
            </w:r>
            <w:r w:rsidR="006C473D" w:rsidRPr="006C473D">
              <w:t xml:space="preserve">cause more damage </w:t>
            </w:r>
            <w:r w:rsidR="00AE6578">
              <w:t>through</w:t>
            </w:r>
            <w:r w:rsidR="006C473D" w:rsidRPr="006C473D">
              <w:t xml:space="preserve"> heavy rain, strong winds and storm surge.</w:t>
            </w:r>
            <w:r w:rsidR="006C473D" w:rsidRPr="00D66195">
              <w:t xml:space="preserve"> </w:t>
            </w:r>
            <w:r w:rsidR="00A55C54">
              <w:t xml:space="preserve"> </w:t>
            </w:r>
          </w:p>
        </w:tc>
      </w:tr>
    </w:tbl>
    <w:p w14:paraId="09BBF4DA" w14:textId="77777777" w:rsidR="001A7AAE" w:rsidRPr="00D66195" w:rsidRDefault="001A7AAE" w:rsidP="00FB6B40">
      <w:pPr>
        <w:pStyle w:val="Heading2"/>
        <w:numPr>
          <w:ilvl w:val="0"/>
          <w:numId w:val="21"/>
        </w:numPr>
        <w:spacing w:before="400"/>
      </w:pPr>
      <w:bookmarkStart w:id="79" w:name="_Toc37404045"/>
      <w:bookmarkStart w:id="80" w:name="_Toc40696461"/>
      <w:bookmarkStart w:id="81" w:name="_Toc45888061"/>
      <w:r w:rsidRPr="00D66195">
        <w:lastRenderedPageBreak/>
        <w:t>Global context</w:t>
      </w:r>
      <w:bookmarkEnd w:id="79"/>
      <w:bookmarkEnd w:id="80"/>
      <w:bookmarkEnd w:id="81"/>
    </w:p>
    <w:p w14:paraId="0AAD1196" w14:textId="029D7C41" w:rsidR="001A7AAE" w:rsidRPr="00D66195" w:rsidRDefault="001A7AAE" w:rsidP="001A7AAE">
      <w:pPr>
        <w:pStyle w:val="BodyText"/>
      </w:pPr>
      <w:r w:rsidRPr="00D66195">
        <w:t xml:space="preserve">It is </w:t>
      </w:r>
      <w:r>
        <w:t xml:space="preserve">accepted </w:t>
      </w:r>
      <w:r w:rsidRPr="00D66195">
        <w:t>internationally that the climate is changing due to increasing quantities of greenhouse gases in the atmosphere. These changes have been observed in both global and</w:t>
      </w:r>
      <w:r>
        <w:t> </w:t>
      </w:r>
      <w:r w:rsidRPr="00D66195">
        <w:t xml:space="preserve">regional climates, </w:t>
      </w:r>
      <w:r>
        <w:t>and</w:t>
      </w:r>
      <w:r w:rsidRPr="00D66195">
        <w:t xml:space="preserve"> warming due to human activity</w:t>
      </w:r>
      <w:r>
        <w:t xml:space="preserve"> is</w:t>
      </w:r>
      <w:r w:rsidRPr="00D66195">
        <w:t xml:space="preserve"> recognised as unequivocal </w:t>
      </w:r>
      <w:r w:rsidRPr="00D66195">
        <w:fldChar w:fldCharType="begin"/>
      </w:r>
      <w:r w:rsidRPr="00D66195">
        <w:instrText xml:space="preserve"> ADDIN ZOTERO_ITEM CSL_CITATION {"citationID":"JpQrA1i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D66195">
        <w:fldChar w:fldCharType="separate"/>
      </w:r>
      <w:r w:rsidRPr="00D66195">
        <w:rPr>
          <w:rFonts w:cs="Arial"/>
        </w:rPr>
        <w:t>(IPCC,</w:t>
      </w:r>
      <w:r>
        <w:rPr>
          <w:rFonts w:cs="Arial"/>
        </w:rPr>
        <w:t> </w:t>
      </w:r>
      <w:r w:rsidRPr="00D66195">
        <w:rPr>
          <w:rFonts w:cs="Arial"/>
        </w:rPr>
        <w:t>2019)</w:t>
      </w:r>
      <w:r w:rsidRPr="00D66195">
        <w:fldChar w:fldCharType="end"/>
      </w:r>
      <w:r w:rsidRPr="00D66195">
        <w:t xml:space="preserve">. The warming of the atmosphere, </w:t>
      </w:r>
      <w:r w:rsidR="000C3313">
        <w:t>E</w:t>
      </w:r>
      <w:r w:rsidRPr="00030B2A">
        <w:t xml:space="preserve">arth’s surface and the oceans </w:t>
      </w:r>
      <w:r w:rsidR="000C3313">
        <w:t>is</w:t>
      </w:r>
      <w:r w:rsidR="000C3313" w:rsidRPr="00030B2A">
        <w:t xml:space="preserve"> </w:t>
      </w:r>
      <w:r w:rsidRPr="00030B2A">
        <w:t>driving rising sea levels and changes in rainfall and temperature</w:t>
      </w:r>
      <w:r w:rsidRPr="00D66195">
        <w:t xml:space="preserve"> patterns. Reduc</w:t>
      </w:r>
      <w:r>
        <w:t>ing</w:t>
      </w:r>
      <w:r w:rsidRPr="00D66195">
        <w:t xml:space="preserve"> greenhouse gas emissions can slow th</w:t>
      </w:r>
      <w:r>
        <w:t>is</w:t>
      </w:r>
      <w:r w:rsidR="000C3313">
        <w:t xml:space="preserve"> trend</w:t>
      </w:r>
      <w:r w:rsidRPr="00D66195">
        <w:t>, but climate change cannot be prevented entirely</w:t>
      </w:r>
      <w:r>
        <w:t>,</w:t>
      </w:r>
      <w:r w:rsidRPr="00D66195">
        <w:t xml:space="preserve"> due to historic</w:t>
      </w:r>
      <w:r w:rsidR="000C3313">
        <w:t>al</w:t>
      </w:r>
      <w:r w:rsidRPr="00D66195">
        <w:t xml:space="preserve"> emissions</w:t>
      </w:r>
      <w:r>
        <w:t xml:space="preserve"> and</w:t>
      </w:r>
      <w:r w:rsidRPr="00D66195">
        <w:t xml:space="preserve"> the lag effects on atmospheric (and subsequently ocean) warming </w:t>
      </w:r>
      <w:r>
        <w:t>of these</w:t>
      </w:r>
      <w:r w:rsidRPr="00D66195">
        <w:t xml:space="preserve"> long</w:t>
      </w:r>
      <w:r>
        <w:noBreakHyphen/>
      </w:r>
      <w:r w:rsidRPr="00D66195">
        <w:t>lived gases.</w:t>
      </w:r>
    </w:p>
    <w:p w14:paraId="2C88586C" w14:textId="51C72D9C" w:rsidR="001A7AAE" w:rsidRPr="00D66195" w:rsidRDefault="001A7AAE" w:rsidP="001A7AAE">
      <w:pPr>
        <w:pStyle w:val="BodyText"/>
      </w:pPr>
      <w:r w:rsidRPr="00D66195">
        <w:t>The climate modelling community has developed four pathways that explore a range of credible futures</w:t>
      </w:r>
      <w:r>
        <w:t>,</w:t>
      </w:r>
      <w:r w:rsidRPr="00D66195">
        <w:t xml:space="preserve"> based on possible scenarios for future greenhouse gas concentrations in the</w:t>
      </w:r>
      <w:r>
        <w:t> </w:t>
      </w:r>
      <w:r w:rsidRPr="00D66195">
        <w:t>atmosphere (</w:t>
      </w:r>
      <w:r>
        <w:t>b</w:t>
      </w:r>
      <w:r w:rsidRPr="00D66195">
        <w:t xml:space="preserve">ox 2). </w:t>
      </w:r>
      <w:r>
        <w:t>T</w:t>
      </w:r>
      <w:r w:rsidRPr="0043230F">
        <w:t>he Intergovernmental Panel on Climate Change (IPCC)</w:t>
      </w:r>
      <w:r w:rsidRPr="00D66195">
        <w:t xml:space="preserve"> </w:t>
      </w:r>
      <w:r>
        <w:t>has published e</w:t>
      </w:r>
      <w:r w:rsidRPr="00D66195">
        <w:t xml:space="preserve">xtensive </w:t>
      </w:r>
      <w:r w:rsidRPr="0043230F">
        <w:t>climate model simulations</w:t>
      </w:r>
      <w:r>
        <w:t>, which give an</w:t>
      </w:r>
      <w:r w:rsidRPr="00D66195">
        <w:t xml:space="preserve"> understanding of </w:t>
      </w:r>
      <w:r>
        <w:t xml:space="preserve">what </w:t>
      </w:r>
      <w:r w:rsidRPr="00D66195">
        <w:t>future changes</w:t>
      </w:r>
      <w:r>
        <w:t xml:space="preserve"> are </w:t>
      </w:r>
      <w:r w:rsidRPr="00D66195">
        <w:t xml:space="preserve">likely </w:t>
      </w:r>
      <w:r>
        <w:t>across</w:t>
      </w:r>
      <w:r w:rsidRPr="00D66195">
        <w:t xml:space="preserve"> a range of climate variables </w:t>
      </w:r>
      <w:r>
        <w:t>for</w:t>
      </w:r>
      <w:r w:rsidRPr="00D66195">
        <w:t xml:space="preserve"> </w:t>
      </w:r>
      <w:r w:rsidRPr="00E42C04">
        <w:t>each of these emissions scenarios globally. NIWA ha</w:t>
      </w:r>
      <w:r w:rsidR="000C3313">
        <w:t>s</w:t>
      </w:r>
      <w:r w:rsidRPr="00E42C04">
        <w:t xml:space="preserve"> refined the</w:t>
      </w:r>
      <w:r>
        <w:t>se</w:t>
      </w:r>
      <w:r w:rsidRPr="00E42C04">
        <w:t xml:space="preserve"> global projections to</w:t>
      </w:r>
      <w:r w:rsidRPr="00D66195">
        <w:t xml:space="preserve"> </w:t>
      </w:r>
      <w:r>
        <w:t xml:space="preserve">give </w:t>
      </w:r>
      <w:r w:rsidRPr="00D66195">
        <w:t>a higher spatial resolution for New Zealand, based</w:t>
      </w:r>
      <w:r>
        <w:t> </w:t>
      </w:r>
      <w:r w:rsidRPr="00D66195">
        <w:t xml:space="preserve">on </w:t>
      </w:r>
      <w:r w:rsidRPr="0043230F">
        <w:rPr>
          <w:iCs/>
        </w:rPr>
        <w:t>the</w:t>
      </w:r>
      <w:r w:rsidRPr="00D66195">
        <w:rPr>
          <w:i/>
        </w:rPr>
        <w:t xml:space="preserve"> IPCC Assessment Report 5</w:t>
      </w:r>
      <w:r w:rsidRPr="00D66195">
        <w:t xml:space="preserve">, which enables localised risk assessments to be undertaken. An updated set of global projections, Assessment Report 6, is </w:t>
      </w:r>
      <w:r>
        <w:t>due</w:t>
      </w:r>
      <w:r w:rsidRPr="00D66195">
        <w:t xml:space="preserve"> to be released by the IPCC in 2021.</w:t>
      </w:r>
      <w:r>
        <w:t xml:space="preserve"> </w:t>
      </w:r>
    </w:p>
    <w:p w14:paraId="05B4F22B" w14:textId="00089FD3" w:rsidR="001A7AAE" w:rsidRPr="00D66195" w:rsidRDefault="001A7AAE" w:rsidP="001A7AAE">
      <w:pPr>
        <w:pStyle w:val="Boxheadings"/>
      </w:pPr>
      <w:bookmarkStart w:id="82" w:name="_Toc45391987"/>
      <w:r w:rsidRPr="00D66195">
        <w:t xml:space="preserve">Box </w:t>
      </w:r>
      <w:r w:rsidR="00406F68">
        <w:fldChar w:fldCharType="begin"/>
      </w:r>
      <w:r w:rsidR="00406F68">
        <w:instrText xml:space="preserve"> SEQ Box \* ARABIC </w:instrText>
      </w:r>
      <w:r w:rsidR="00406F68">
        <w:fldChar w:fldCharType="separate"/>
      </w:r>
      <w:r w:rsidR="000E063A">
        <w:rPr>
          <w:noProof/>
        </w:rPr>
        <w:t>2</w:t>
      </w:r>
      <w:r w:rsidR="00406F68">
        <w:rPr>
          <w:noProof/>
        </w:rPr>
        <w:fldChar w:fldCharType="end"/>
      </w:r>
      <w:r w:rsidR="004C4E38">
        <w:rPr>
          <w:noProof/>
        </w:rPr>
        <w:t>:</w:t>
      </w:r>
      <w:r w:rsidRPr="00D66195">
        <w:tab/>
        <w:t>Climate change scenarios used in the NCCRA</w:t>
      </w:r>
      <w:bookmarkEnd w:id="82"/>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CellMar>
          <w:top w:w="113" w:type="dxa"/>
          <w:bottom w:w="227" w:type="dxa"/>
        </w:tblCellMar>
        <w:tblLook w:val="04A0" w:firstRow="1" w:lastRow="0" w:firstColumn="1" w:lastColumn="0" w:noHBand="0" w:noVBand="1"/>
      </w:tblPr>
      <w:tblGrid>
        <w:gridCol w:w="8579"/>
      </w:tblGrid>
      <w:tr w:rsidR="001A7AAE" w:rsidRPr="004D408C" w14:paraId="11E3C0A0" w14:textId="77777777" w:rsidTr="002A6707">
        <w:trPr>
          <w:trHeight w:val="4942"/>
        </w:trPr>
        <w:tc>
          <w:tcPr>
            <w:tcW w:w="9294" w:type="dxa"/>
            <w:shd w:val="clear" w:color="auto" w:fill="D2DDE2" w:themeFill="accent3"/>
            <w:tcMar>
              <w:top w:w="0" w:type="dxa"/>
              <w:bottom w:w="0" w:type="dxa"/>
            </w:tcMar>
          </w:tcPr>
          <w:p w14:paraId="09BB0150" w14:textId="4731C4C3" w:rsidR="001A7AAE" w:rsidRPr="004D408C" w:rsidRDefault="001A7AAE" w:rsidP="001A7AAE">
            <w:pPr>
              <w:pStyle w:val="Blueboxtext"/>
              <w:spacing w:before="240"/>
            </w:pPr>
            <w:r w:rsidRPr="004D408C">
              <w:t xml:space="preserve">The projections and assessments outlined in this report are based largely on climate model projections using representative concentration pathways (RCPs). RCPs are scenarios of possible future emissions trajectories that encompass a range of possible climate policies. They include time series data of emissions and concentrations of greenhouse gases, aerosols and chemically active gases, as well as for land use and land cover. RCPs provide only one set of many possible scenarios that would lead to different levels of global warming </w:t>
            </w:r>
            <w:r w:rsidRPr="004D408C">
              <w:fldChar w:fldCharType="begin"/>
            </w:r>
            <w:r w:rsidRPr="004D408C">
              <w:instrText xml:space="preserve"> ADDIN ZOTERO_ITEM CSL_CITATION {"citationID":"K6S9Klb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4D408C">
              <w:fldChar w:fldCharType="separate"/>
            </w:r>
            <w:r w:rsidRPr="004D408C">
              <w:t>(IPCC, 2019)</w:t>
            </w:r>
            <w:r w:rsidRPr="004D408C">
              <w:fldChar w:fldCharType="end"/>
            </w:r>
            <w:r w:rsidRPr="004D408C">
              <w:t>.</w:t>
            </w:r>
          </w:p>
          <w:p w14:paraId="662E1B8C" w14:textId="3496F9CF" w:rsidR="001A7AAE" w:rsidRPr="004D408C" w:rsidRDefault="001A7AAE" w:rsidP="000C3313">
            <w:pPr>
              <w:pStyle w:val="Blueboxtext"/>
              <w:spacing w:after="240"/>
            </w:pPr>
            <w:r w:rsidRPr="004D408C">
              <w:t>As under the NCCRA framework, for the initial risk screening (stage 1) the</w:t>
            </w:r>
            <w:r w:rsidR="000C3313">
              <w:t xml:space="preserve"> risk</w:t>
            </w:r>
            <w:r w:rsidRPr="004D408C">
              <w:t xml:space="preserve"> assessment team used projections for RCP8.5, to help identify and prioritise the most significant climate-related risks. These were then analysed further during the detailed risk assessment. Using RCP8.5 allows a </w:t>
            </w:r>
            <w:r w:rsidR="000C3313">
              <w:t>greater</w:t>
            </w:r>
            <w:r w:rsidR="000C3313" w:rsidRPr="004D408C">
              <w:t xml:space="preserve"> </w:t>
            </w:r>
            <w:r w:rsidRPr="004D408C">
              <w:t xml:space="preserve">breadth of impacts to be appraised and compared, because it presents a single high scenario of global emissions continuing at the present rate. RCP8.5 is a high greenhouse gas emissions scenario that is likely to occur if climate change policies are not implemented, leading to continued and sustained growth in atmospheric greenhouse gas concentrations </w:t>
            </w:r>
            <w:r w:rsidRPr="004D408C">
              <w:fldChar w:fldCharType="begin"/>
            </w:r>
            <w:r w:rsidRPr="004D408C">
              <w:instrText xml:space="preserve"> ADDIN ZOTERO_ITEM CSL_CITATION {"citationID":"zfnqlPVt","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4D408C">
              <w:fldChar w:fldCharType="separate"/>
            </w:r>
            <w:r w:rsidRPr="004D408C">
              <w:t>(IPCC, 2019)</w:t>
            </w:r>
            <w:r w:rsidRPr="004D408C">
              <w:fldChar w:fldCharType="end"/>
            </w:r>
            <w:r w:rsidRPr="004D408C">
              <w:t>. It should not be seen as a ‘worst-case’ scenario, as more extreme climate changes</w:t>
            </w:r>
            <w:r w:rsidR="004C4E38">
              <w:t> </w:t>
            </w:r>
            <w:r w:rsidRPr="004D408C">
              <w:t>are possible. The team also used RCP4.5 for the detailed risk assessment (stage 2), to</w:t>
            </w:r>
            <w:r w:rsidR="00E54EC7">
              <w:t> </w:t>
            </w:r>
            <w:r w:rsidRPr="004D408C">
              <w:t>consider the climate</w:t>
            </w:r>
            <w:r w:rsidR="000C3313">
              <w:t xml:space="preserve"> change</w:t>
            </w:r>
            <w:r w:rsidRPr="004D408C">
              <w:t xml:space="preserve"> risks for other trajectories if greater mitigation of greenhouse gas emissions </w:t>
            </w:r>
            <w:r w:rsidR="000C3313">
              <w:t>is</w:t>
            </w:r>
            <w:r w:rsidR="000C3313" w:rsidRPr="004D408C">
              <w:t xml:space="preserve"> </w:t>
            </w:r>
            <w:r w:rsidRPr="004D408C">
              <w:t>carried out.</w:t>
            </w:r>
          </w:p>
        </w:tc>
      </w:tr>
      <w:tr w:rsidR="00B96168" w:rsidRPr="004D408C" w14:paraId="4343947B" w14:textId="77777777" w:rsidTr="002A6707">
        <w:trPr>
          <w:trHeight w:val="1561"/>
        </w:trPr>
        <w:tc>
          <w:tcPr>
            <w:tcW w:w="9294" w:type="dxa"/>
            <w:shd w:val="clear" w:color="auto" w:fill="D2DDE2" w:themeFill="accent3"/>
            <w:tcMar>
              <w:top w:w="0" w:type="dxa"/>
              <w:bottom w:w="0" w:type="dxa"/>
            </w:tcMar>
          </w:tcPr>
          <w:p w14:paraId="696169C7" w14:textId="2CC69CD1" w:rsidR="00B96168" w:rsidRPr="00B96168" w:rsidRDefault="00B96168" w:rsidP="00B96168">
            <w:pPr>
              <w:pStyle w:val="Figureheading"/>
              <w:spacing w:before="240"/>
              <w:ind w:left="1418" w:right="397"/>
              <w:rPr>
                <w:color w:val="1C556C" w:themeColor="accent1"/>
              </w:rPr>
            </w:pPr>
            <w:bookmarkStart w:id="83" w:name="_Ref37335548"/>
            <w:bookmarkStart w:id="84" w:name="_Toc40696507"/>
            <w:bookmarkStart w:id="85" w:name="_Toc45391968"/>
            <w:r w:rsidRPr="00B96168">
              <w:rPr>
                <w:color w:val="1C556C" w:themeColor="accent1"/>
              </w:rPr>
              <w:lastRenderedPageBreak/>
              <w:t xml:space="preserve">Figure </w:t>
            </w:r>
            <w:r w:rsidRPr="00B96168">
              <w:rPr>
                <w:color w:val="1C556C" w:themeColor="accent1"/>
              </w:rPr>
              <w:fldChar w:fldCharType="begin"/>
            </w:r>
            <w:r w:rsidRPr="00B96168">
              <w:rPr>
                <w:color w:val="1C556C" w:themeColor="accent1"/>
              </w:rPr>
              <w:instrText xml:space="preserve"> SEQ Figure \* ARABIC </w:instrText>
            </w:r>
            <w:r w:rsidRPr="00B96168">
              <w:rPr>
                <w:color w:val="1C556C" w:themeColor="accent1"/>
              </w:rPr>
              <w:fldChar w:fldCharType="separate"/>
            </w:r>
            <w:r w:rsidR="000E063A">
              <w:rPr>
                <w:noProof/>
                <w:color w:val="1C556C" w:themeColor="accent1"/>
              </w:rPr>
              <w:t>2</w:t>
            </w:r>
            <w:r w:rsidRPr="00B96168">
              <w:rPr>
                <w:color w:val="1C556C" w:themeColor="accent1"/>
              </w:rPr>
              <w:fldChar w:fldCharType="end"/>
            </w:r>
            <w:bookmarkEnd w:id="83"/>
            <w:r w:rsidR="00F72CD7">
              <w:rPr>
                <w:color w:val="1C556C" w:themeColor="accent1"/>
              </w:rPr>
              <w:t>:</w:t>
            </w:r>
            <w:r w:rsidRPr="00B96168">
              <w:rPr>
                <w:color w:val="1C556C" w:themeColor="accent1"/>
              </w:rPr>
              <w:tab/>
              <w:t>Global average surface temperature change from 2006 to 2100, as determined by multi-model simulations relative to 1986–2005</w:t>
            </w:r>
            <w:bookmarkEnd w:id="84"/>
            <w:bookmarkEnd w:id="85"/>
            <w:r w:rsidR="00077DA7">
              <w:rPr>
                <w:color w:val="1C556C" w:themeColor="accent1"/>
              </w:rPr>
              <w:t xml:space="preserve"> </w:t>
            </w:r>
          </w:p>
          <w:p w14:paraId="5923E536" w14:textId="77777777" w:rsidR="00B96168" w:rsidRPr="004D408C" w:rsidRDefault="00B96168" w:rsidP="00B96168">
            <w:pPr>
              <w:pStyle w:val="Blueboxtext"/>
            </w:pPr>
            <w:r w:rsidRPr="004D408C">
              <w:rPr>
                <w:noProof/>
              </w:rPr>
              <w:drawing>
                <wp:inline distT="0" distB="0" distL="0" distR="0" wp14:anchorId="2A005716" wp14:editId="6A19A076">
                  <wp:extent cx="4950302" cy="28394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961" t="8454" r="1763"/>
                          <a:stretch/>
                        </pic:blipFill>
                        <pic:spPr bwMode="auto">
                          <a:xfrm>
                            <a:off x="0" y="0"/>
                            <a:ext cx="4990513" cy="2862518"/>
                          </a:xfrm>
                          <a:prstGeom prst="rect">
                            <a:avLst/>
                          </a:prstGeom>
                          <a:noFill/>
                          <a:ln>
                            <a:noFill/>
                          </a:ln>
                          <a:extLst>
                            <a:ext uri="{53640926-AAD7-44D8-BBD7-CCE9431645EC}">
                              <a14:shadowObscured xmlns:a14="http://schemas.microsoft.com/office/drawing/2010/main"/>
                            </a:ext>
                          </a:extLst>
                        </pic:spPr>
                      </pic:pic>
                    </a:graphicData>
                  </a:graphic>
                </wp:inline>
              </w:drawing>
            </w:r>
          </w:p>
          <w:p w14:paraId="511D345D" w14:textId="0A3B12A5" w:rsidR="00B96168" w:rsidRDefault="002F0BE8" w:rsidP="00B96168">
            <w:pPr>
              <w:pStyle w:val="Blueboxtext"/>
            </w:pPr>
            <w:bookmarkStart w:id="86" w:name="_Toc37153214"/>
            <w:r>
              <w:t>Figure 2 shows t</w:t>
            </w:r>
            <w:r w:rsidR="00B96168" w:rsidRPr="004D408C">
              <w:t xml:space="preserve">ime series of projections and a measure of uncertainty (shading) for scenarios RCP2.6 (blue) and RCP8.5 (red). The mean and associated uncertainties averaged over </w:t>
            </w:r>
            <w:r w:rsidR="00B96168">
              <w:br/>
            </w:r>
            <w:r w:rsidR="00B96168" w:rsidRPr="004D408C">
              <w:t>2081–2100 are given for all RCP scenarios as coloured vertical bars at the right-hand side of</w:t>
            </w:r>
            <w:r w:rsidR="00B96168">
              <w:t> </w:t>
            </w:r>
            <w:r w:rsidR="00B96168" w:rsidRPr="004D408C">
              <w:t xml:space="preserve">each panel </w:t>
            </w:r>
            <w:r w:rsidR="00B96168" w:rsidRPr="004D408C">
              <w:fldChar w:fldCharType="begin"/>
            </w:r>
            <w:r w:rsidR="00B96168" w:rsidRPr="004D408C">
              <w:instrText xml:space="preserve"> ADDIN ZOTERO_ITEM CSL_CITATION {"citationID":"TPwTQrUI","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00B96168" w:rsidRPr="004D408C">
              <w:fldChar w:fldCharType="separate"/>
            </w:r>
            <w:r w:rsidR="00B96168" w:rsidRPr="004D408C">
              <w:t>(IPCC, 2019)</w:t>
            </w:r>
            <w:r w:rsidR="00B96168" w:rsidRPr="004D408C">
              <w:fldChar w:fldCharType="end"/>
            </w:r>
            <w:bookmarkEnd w:id="86"/>
            <w:r w:rsidR="00B96168" w:rsidRPr="004D408C">
              <w:t>.</w:t>
            </w:r>
          </w:p>
          <w:p w14:paraId="686EB544" w14:textId="0BB9F870" w:rsidR="00F72CD7" w:rsidRPr="00F72CD7" w:rsidRDefault="00F72CD7" w:rsidP="00F72CD7">
            <w:pPr>
              <w:pStyle w:val="Figureheading"/>
              <w:ind w:left="1418" w:right="397"/>
              <w:rPr>
                <w:color w:val="1C556C" w:themeColor="accent1"/>
              </w:rPr>
            </w:pPr>
            <w:bookmarkStart w:id="87" w:name="figure3"/>
            <w:bookmarkStart w:id="88" w:name="_Toc40696508"/>
            <w:bookmarkStart w:id="89" w:name="_Toc45391969"/>
            <w:r w:rsidRPr="00F72CD7">
              <w:rPr>
                <w:color w:val="1C556C" w:themeColor="accent1"/>
              </w:rPr>
              <w:t xml:space="preserve">Figure </w:t>
            </w:r>
            <w:r w:rsidRPr="00F72CD7">
              <w:rPr>
                <w:color w:val="1C556C" w:themeColor="accent1"/>
              </w:rPr>
              <w:fldChar w:fldCharType="begin"/>
            </w:r>
            <w:r w:rsidRPr="00F72CD7">
              <w:rPr>
                <w:color w:val="1C556C" w:themeColor="accent1"/>
              </w:rPr>
              <w:instrText xml:space="preserve"> SEQ Figure \* ARABIC </w:instrText>
            </w:r>
            <w:r w:rsidRPr="00F72CD7">
              <w:rPr>
                <w:color w:val="1C556C" w:themeColor="accent1"/>
              </w:rPr>
              <w:fldChar w:fldCharType="separate"/>
            </w:r>
            <w:r w:rsidR="000E063A">
              <w:rPr>
                <w:noProof/>
                <w:color w:val="1C556C" w:themeColor="accent1"/>
              </w:rPr>
              <w:t>3</w:t>
            </w:r>
            <w:r w:rsidRPr="00F72CD7">
              <w:rPr>
                <w:color w:val="1C556C" w:themeColor="accent1"/>
              </w:rPr>
              <w:fldChar w:fldCharType="end"/>
            </w:r>
            <w:bookmarkEnd w:id="87"/>
            <w:r>
              <w:rPr>
                <w:color w:val="1C556C" w:themeColor="accent1"/>
              </w:rPr>
              <w:t>:</w:t>
            </w:r>
            <w:r w:rsidRPr="00F72CD7">
              <w:rPr>
                <w:color w:val="1C556C" w:themeColor="accent1"/>
              </w:rPr>
              <w:tab/>
              <w:t>Four sea-level rise (SLR) projections for New Zealand until 2150 from the</w:t>
            </w:r>
            <w:r w:rsidR="00540159">
              <w:rPr>
                <w:color w:val="1C556C" w:themeColor="accent1"/>
              </w:rPr>
              <w:t> </w:t>
            </w:r>
            <w:r w:rsidRPr="00F72CD7">
              <w:rPr>
                <w:color w:val="1C556C" w:themeColor="accent1"/>
              </w:rPr>
              <w:t>Ministry for the Environment coastal guidance (Ministry for the Environment, 2017b) and the annual mean sea level series to 2018 from five tide gauges in New Zealand (Stats</w:t>
            </w:r>
            <w:r w:rsidR="00540159">
              <w:rPr>
                <w:color w:val="1C556C" w:themeColor="accent1"/>
              </w:rPr>
              <w:t> </w:t>
            </w:r>
            <w:r w:rsidRPr="00F72CD7">
              <w:rPr>
                <w:color w:val="1C556C" w:themeColor="accent1"/>
              </w:rPr>
              <w:t>NZ,</w:t>
            </w:r>
            <w:r w:rsidR="00912800">
              <w:rPr>
                <w:color w:val="1C556C" w:themeColor="accent1"/>
              </w:rPr>
              <w:t> </w:t>
            </w:r>
            <w:r w:rsidRPr="00F72CD7">
              <w:rPr>
                <w:color w:val="1C556C" w:themeColor="accent1"/>
              </w:rPr>
              <w:t>2019</w:t>
            </w:r>
            <w:r w:rsidR="001C54F9">
              <w:rPr>
                <w:color w:val="1C556C" w:themeColor="accent1"/>
              </w:rPr>
              <w:t>a</w:t>
            </w:r>
            <w:r w:rsidRPr="00F72CD7">
              <w:rPr>
                <w:color w:val="1C556C" w:themeColor="accent1"/>
              </w:rPr>
              <w:t>)</w:t>
            </w:r>
            <w:bookmarkEnd w:id="88"/>
            <w:bookmarkEnd w:id="89"/>
            <w:r w:rsidRPr="00F72CD7">
              <w:rPr>
                <w:color w:val="1C556C" w:themeColor="accent1"/>
              </w:rPr>
              <w:t xml:space="preserve"> </w:t>
            </w:r>
          </w:p>
          <w:p w14:paraId="7A2CD79A" w14:textId="77777777" w:rsidR="00B96168" w:rsidRPr="004D408C" w:rsidRDefault="00B96168" w:rsidP="00B96168">
            <w:pPr>
              <w:pStyle w:val="Blueboxtext"/>
            </w:pPr>
            <w:r w:rsidRPr="004D408C">
              <w:rPr>
                <w:noProof/>
              </w:rPr>
              <w:drawing>
                <wp:inline distT="0" distB="0" distL="0" distR="0" wp14:anchorId="742DB4EB" wp14:editId="18828459">
                  <wp:extent cx="4928135" cy="31500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63533" cy="3172644"/>
                          </a:xfrm>
                          <a:prstGeom prst="rect">
                            <a:avLst/>
                          </a:prstGeom>
                          <a:noFill/>
                        </pic:spPr>
                      </pic:pic>
                    </a:graphicData>
                  </a:graphic>
                </wp:inline>
              </w:drawing>
            </w:r>
          </w:p>
          <w:p w14:paraId="25583059" w14:textId="0D382B5E" w:rsidR="00B96168" w:rsidRPr="004D408C" w:rsidRDefault="00B96168" w:rsidP="008554B6">
            <w:pPr>
              <w:pStyle w:val="Blueboxtext"/>
              <w:spacing w:after="240"/>
            </w:pPr>
            <w:bookmarkStart w:id="90" w:name="_Toc37153215"/>
            <w:r w:rsidRPr="004D408C">
              <w:t>The dashed lines</w:t>
            </w:r>
            <w:r w:rsidR="00EC5408">
              <w:t xml:space="preserve"> in figure 3</w:t>
            </w:r>
            <w:r w:rsidRPr="004D408C">
              <w:t xml:space="preserve"> show the increases in SLR for these New Zealand scenarios from the IPCC’s </w:t>
            </w:r>
            <w:r w:rsidRPr="00F72CD7">
              <w:t>2019</w:t>
            </w:r>
            <w:r w:rsidRPr="004D408C">
              <w:t xml:space="preserve"> </w:t>
            </w:r>
            <w:r w:rsidRPr="00BD27F6">
              <w:rPr>
                <w:i/>
              </w:rPr>
              <w:t>Special Report on</w:t>
            </w:r>
            <w:r w:rsidRPr="004D408C">
              <w:t xml:space="preserve"> </w:t>
            </w:r>
            <w:r w:rsidRPr="004D408C">
              <w:rPr>
                <w:rStyle w:val="Emphasis"/>
              </w:rPr>
              <w:t>the</w:t>
            </w:r>
            <w:r w:rsidRPr="004D408C">
              <w:t xml:space="preserve"> </w:t>
            </w:r>
            <w:r w:rsidRPr="004D408C">
              <w:rPr>
                <w:rStyle w:val="Emphasis"/>
              </w:rPr>
              <w:t>Ocean and Cryosphere in a Changing Climate</w:t>
            </w:r>
            <w:r w:rsidRPr="004D408C">
              <w:t xml:space="preserve"> </w:t>
            </w:r>
            <w:r w:rsidR="00EC5408">
              <w:t>(</w:t>
            </w:r>
            <w:r w:rsidRPr="004D408C">
              <w:t>SROCC</w:t>
            </w:r>
            <w:bookmarkEnd w:id="90"/>
            <w:r w:rsidR="00EC5408">
              <w:t>)</w:t>
            </w:r>
            <w:r w:rsidRPr="004D408C">
              <w:t>.</w:t>
            </w:r>
          </w:p>
        </w:tc>
      </w:tr>
    </w:tbl>
    <w:p w14:paraId="12A41DD6" w14:textId="77777777" w:rsidR="001A7AAE" w:rsidRPr="00D66195" w:rsidRDefault="001A7AAE" w:rsidP="00FB6B40">
      <w:pPr>
        <w:pStyle w:val="Heading2"/>
        <w:numPr>
          <w:ilvl w:val="0"/>
          <w:numId w:val="21"/>
        </w:numPr>
      </w:pPr>
      <w:bookmarkStart w:id="91" w:name="_Toc37153114"/>
      <w:bookmarkStart w:id="92" w:name="_Toc37404046"/>
      <w:bookmarkStart w:id="93" w:name="_Toc40696462"/>
      <w:bookmarkStart w:id="94" w:name="_Toc45888062"/>
      <w:r w:rsidRPr="00D66195">
        <w:lastRenderedPageBreak/>
        <w:t>Climate projections</w:t>
      </w:r>
      <w:bookmarkEnd w:id="91"/>
      <w:bookmarkEnd w:id="92"/>
      <w:bookmarkEnd w:id="93"/>
      <w:bookmarkEnd w:id="94"/>
    </w:p>
    <w:p w14:paraId="3D19447A" w14:textId="6095A0E6" w:rsidR="001A7AAE" w:rsidRPr="00D66195" w:rsidRDefault="001A7AAE" w:rsidP="001A7AAE">
      <w:pPr>
        <w:pStyle w:val="BodyText"/>
      </w:pPr>
      <w:r w:rsidRPr="00D66195">
        <w:t>Natural variations have always played a part in New Zealand’s climate and will continue to do</w:t>
      </w:r>
      <w:r w:rsidR="00404068">
        <w:t> </w:t>
      </w:r>
      <w:r w:rsidRPr="00D66195">
        <w:t>so</w:t>
      </w:r>
      <w:r>
        <w:t>; but c</w:t>
      </w:r>
      <w:r w:rsidRPr="00D66195">
        <w:t>limate change is expected to shift the range and the pattern of this variability. New</w:t>
      </w:r>
      <w:r w:rsidR="00E54EC7">
        <w:t> </w:t>
      </w:r>
      <w:r w:rsidRPr="00D66195">
        <w:t>Zealand is observing gradual changes</w:t>
      </w:r>
      <w:r>
        <w:t>,</w:t>
      </w:r>
      <w:r w:rsidRPr="00D66195">
        <w:t xml:space="preserve"> such as</w:t>
      </w:r>
      <w:r w:rsidR="00EC5408">
        <w:t xml:space="preserve"> in</w:t>
      </w:r>
      <w:r w:rsidRPr="00D66195">
        <w:t xml:space="preserve"> sea</w:t>
      </w:r>
      <w:r>
        <w:t>-</w:t>
      </w:r>
      <w:r w:rsidRPr="00D66195">
        <w:t>level rise and higher average temperatures, and more frequent and severe extreme weather events such as heatwaves and</w:t>
      </w:r>
      <w:r w:rsidR="00B325B6">
        <w:t> </w:t>
      </w:r>
      <w:r w:rsidRPr="00D66195">
        <w:t>coastal flooding and changing seasonality (</w:t>
      </w:r>
      <w:r>
        <w:t>Ministry for the Environment</w:t>
      </w:r>
      <w:r w:rsidRPr="00D66195">
        <w:t>, 2018). Climate change poses significant additional risks to New Zealand’s communities and environment (both natural and built)</w:t>
      </w:r>
      <w:r>
        <w:t>,</w:t>
      </w:r>
      <w:r w:rsidRPr="00D66195">
        <w:t xml:space="preserve"> and will require adaptive responses that increase resilience to its impacts. </w:t>
      </w:r>
    </w:p>
    <w:p w14:paraId="0D64DCD5" w14:textId="1276DE8A" w:rsidR="001A7AAE" w:rsidRPr="00D66195" w:rsidRDefault="001A7AAE" w:rsidP="001A7AAE">
      <w:pPr>
        <w:pStyle w:val="BodyText"/>
      </w:pPr>
      <w:r w:rsidRPr="004469F2">
        <w:t xml:space="preserve">NIWA developed the </w:t>
      </w:r>
      <w:r>
        <w:t xml:space="preserve">New Zealand </w:t>
      </w:r>
      <w:r w:rsidRPr="004469F2">
        <w:t xml:space="preserve">climate change projections </w:t>
      </w:r>
      <w:r>
        <w:t xml:space="preserve">used </w:t>
      </w:r>
      <w:r w:rsidRPr="004469F2">
        <w:t xml:space="preserve">in this report </w:t>
      </w:r>
      <w:r>
        <w:t xml:space="preserve">by </w:t>
      </w:r>
      <w:r w:rsidRPr="004469F2">
        <w:t>downscaling higher</w:t>
      </w:r>
      <w:r w:rsidR="00EC5408">
        <w:t>-</w:t>
      </w:r>
      <w:r w:rsidRPr="004469F2">
        <w:t>resolution global</w:t>
      </w:r>
      <w:r w:rsidRPr="00D66195">
        <w:t xml:space="preserve"> climate models</w:t>
      </w:r>
      <w:r>
        <w:t xml:space="preserve"> released in</w:t>
      </w:r>
      <w:r w:rsidRPr="00D66195">
        <w:t xml:space="preserve"> the </w:t>
      </w:r>
      <w:r w:rsidRPr="00DB5954">
        <w:rPr>
          <w:iCs/>
        </w:rPr>
        <w:t>IPCC’s</w:t>
      </w:r>
      <w:r w:rsidRPr="00D66195">
        <w:rPr>
          <w:i/>
        </w:rPr>
        <w:t xml:space="preserve"> Fifth Assessment Report</w:t>
      </w:r>
      <w:r w:rsidRPr="00D66195">
        <w:t xml:space="preserve"> </w:t>
      </w:r>
      <w:r w:rsidRPr="00D66195">
        <w:fldChar w:fldCharType="begin"/>
      </w:r>
      <w:r w:rsidRPr="00D66195">
        <w:instrText xml:space="preserve"> ADDIN ZOTERO_ITEM CSL_CITATION {"citationID":"oxxoRaDD","properties":{"formattedCitation":"(2014)","plainCitation":"(2014)","noteIndex":0},"citationItems":[{"id":204,"uris":["http://zotero.org/users/local/rwNDlkOt/items/HBGJ5X9U"],"uri":["http://zotero.org/users/local/rwNDlkOt/items/HBGJ5X9U"],"itemData":{"id":204,"type":"article-journal","container-title":"Intergovernmental Panel on Climate Change","DOI":"https://www.ipcc.ch/site/assets/uploads/2018/02/SYR_AR5_FINAL_full.pdf","title":"Climate Change 2014: Synthesis Report. Contribution of Working Groups I, II and III to the Fifth Assessment Report of the Intergovernmental Panel on Climate Change","author":[{"family":"IPCC","given":""}],"issued":{"date-parts":[["2014"]]}},"suppress-author":true}],"schema":"https://github.com/citation-style-language/schema/raw/master/csl-citation.json"} </w:instrText>
      </w:r>
      <w:r w:rsidRPr="00D66195">
        <w:fldChar w:fldCharType="separate"/>
      </w:r>
      <w:r w:rsidRPr="00D66195">
        <w:rPr>
          <w:rFonts w:cs="Arial"/>
        </w:rPr>
        <w:t>(</w:t>
      </w:r>
      <w:r>
        <w:rPr>
          <w:rFonts w:cs="Arial"/>
        </w:rPr>
        <w:t xml:space="preserve">IPCC, </w:t>
      </w:r>
      <w:r w:rsidR="00054273" w:rsidRPr="00D66195">
        <w:rPr>
          <w:rFonts w:cs="Arial"/>
        </w:rPr>
        <w:t>201</w:t>
      </w:r>
      <w:r w:rsidR="00054273">
        <w:rPr>
          <w:rFonts w:cs="Arial"/>
        </w:rPr>
        <w:t>3</w:t>
      </w:r>
      <w:r w:rsidRPr="00D66195">
        <w:rPr>
          <w:rFonts w:cs="Arial"/>
        </w:rPr>
        <w:t>)</w:t>
      </w:r>
      <w:r w:rsidRPr="00D66195">
        <w:fldChar w:fldCharType="end"/>
      </w:r>
      <w:r w:rsidRPr="00D66195">
        <w:t>. Th</w:t>
      </w:r>
      <w:r w:rsidR="008554B6">
        <w:t>ese</w:t>
      </w:r>
      <w:r w:rsidRPr="00D66195">
        <w:t xml:space="preserve"> statistically and dynamically downscaled data </w:t>
      </w:r>
      <w:r>
        <w:t>help</w:t>
      </w:r>
      <w:r w:rsidRPr="00D66195">
        <w:t xml:space="preserve"> local decision</w:t>
      </w:r>
      <w:r>
        <w:t>-</w:t>
      </w:r>
      <w:r w:rsidRPr="00D66195">
        <w:t xml:space="preserve">makers and researchers better understand current and potential changes in New Zealand’s climate. The results of these models are published in </w:t>
      </w:r>
      <w:r w:rsidRPr="00D66195">
        <w:rPr>
          <w:i/>
        </w:rPr>
        <w:t>Climate Change Projections for New Zealand</w:t>
      </w:r>
      <w:r w:rsidRPr="00D66195">
        <w:t xml:space="preserve"> (</w:t>
      </w:r>
      <w:r>
        <w:t>Ministry for the Environment</w:t>
      </w:r>
      <w:r w:rsidRPr="00D66195">
        <w:t xml:space="preserve">, 2018) </w:t>
      </w:r>
      <w:r>
        <w:t>and</w:t>
      </w:r>
      <w:r w:rsidRPr="00D66195">
        <w:t xml:space="preserve"> </w:t>
      </w:r>
      <w:r w:rsidRPr="00D66195">
        <w:rPr>
          <w:i/>
        </w:rPr>
        <w:t>Our Future Climate New Zealand</w:t>
      </w:r>
      <w:r w:rsidRPr="00D66195">
        <w:t xml:space="preserve"> </w:t>
      </w:r>
      <w:r w:rsidRPr="00D66195">
        <w:fldChar w:fldCharType="begin"/>
      </w:r>
      <w:r w:rsidRPr="00D66195">
        <w:instrText xml:space="preserve"> ADDIN ZOTERO_ITEM CSL_CITATION {"citationID":"TzZ7XXWO","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 2016a)</w:t>
      </w:r>
      <w:r w:rsidRPr="00D66195">
        <w:fldChar w:fldCharType="end"/>
      </w:r>
      <w:r w:rsidRPr="00D66195">
        <w:t>. Sea</w:t>
      </w:r>
      <w:r>
        <w:t>-</w:t>
      </w:r>
      <w:r w:rsidRPr="00D66195">
        <w:t xml:space="preserve">level rise projections for New Zealand </w:t>
      </w:r>
      <w:r>
        <w:t>that can be</w:t>
      </w:r>
      <w:r w:rsidRPr="00D66195">
        <w:t xml:space="preserve"> use</w:t>
      </w:r>
      <w:r>
        <w:t>d</w:t>
      </w:r>
      <w:r w:rsidRPr="00D66195">
        <w:t xml:space="preserve"> in planning, assessments and design are available in the </w:t>
      </w:r>
      <w:r>
        <w:t>Ministry’s</w:t>
      </w:r>
      <w:r w:rsidRPr="00D66195">
        <w:t xml:space="preserve"> coastal guidance (</w:t>
      </w:r>
      <w:r>
        <w:t>Ministry for the Environment</w:t>
      </w:r>
      <w:r w:rsidRPr="00D66195">
        <w:t xml:space="preserve">, 2017b), as </w:t>
      </w:r>
      <w:hyperlink w:anchor="figure3" w:history="1">
        <w:r w:rsidRPr="00751591">
          <w:rPr>
            <w:rStyle w:val="Hyperlink"/>
          </w:rPr>
          <w:t>figure 3</w:t>
        </w:r>
      </w:hyperlink>
      <w:r w:rsidR="00FB790D">
        <w:t xml:space="preserve"> shows</w:t>
      </w:r>
      <w:r>
        <w:t>.</w:t>
      </w:r>
      <w:r w:rsidRPr="00D66195">
        <w:t xml:space="preserve"> </w:t>
      </w:r>
      <w:r>
        <w:t>A</w:t>
      </w:r>
      <w:r w:rsidRPr="00D66195">
        <w:t xml:space="preserve"> recent IPCC report (</w:t>
      </w:r>
      <w:r w:rsidR="0007164E">
        <w:t>IPCC</w:t>
      </w:r>
      <w:r w:rsidRPr="00D66195">
        <w:t>, 2019) indicat</w:t>
      </w:r>
      <w:r>
        <w:t>es</w:t>
      </w:r>
      <w:r w:rsidRPr="00D66195">
        <w:t xml:space="preserve"> </w:t>
      </w:r>
      <w:r>
        <w:t>further</w:t>
      </w:r>
      <w:r w:rsidRPr="00D66195">
        <w:t xml:space="preserve"> projected increases for the higher scenarios (</w:t>
      </w:r>
      <w:r>
        <w:t>for example</w:t>
      </w:r>
      <w:r w:rsidRPr="00D66195">
        <w:t>, for New Zealand by 2100, an extra 0.10</w:t>
      </w:r>
      <w:r w:rsidR="00B325B6">
        <w:t> </w:t>
      </w:r>
      <w:r w:rsidRPr="00D66195">
        <w:t>m</w:t>
      </w:r>
      <w:r>
        <w:t>etres</w:t>
      </w:r>
      <w:r w:rsidRPr="00D66195">
        <w:t xml:space="preserve"> for RCP8.5 and 0.03 m</w:t>
      </w:r>
      <w:r>
        <w:t>etres</w:t>
      </w:r>
      <w:r w:rsidRPr="00D66195">
        <w:t xml:space="preserve"> for RCP4.5</w:t>
      </w:r>
      <w:r>
        <w:t>,</w:t>
      </w:r>
      <w:r w:rsidRPr="00D66195">
        <w:t xml:space="preserve"> as </w:t>
      </w:r>
      <w:hyperlink w:anchor="figure3" w:history="1">
        <w:r w:rsidRPr="00B325B6">
          <w:rPr>
            <w:rStyle w:val="Hyperlink"/>
          </w:rPr>
          <w:t>figure 3</w:t>
        </w:r>
      </w:hyperlink>
      <w:r w:rsidR="00BE7D88">
        <w:t xml:space="preserve"> shows</w:t>
      </w:r>
      <w:r w:rsidRPr="00D66195">
        <w:t>).</w:t>
      </w:r>
    </w:p>
    <w:p w14:paraId="7178890E" w14:textId="2B73A6CE" w:rsidR="001A7AAE" w:rsidRPr="00D66195" w:rsidRDefault="00BE7D88" w:rsidP="001A7AAE">
      <w:pPr>
        <w:pStyle w:val="BodyText"/>
      </w:pPr>
      <w:r>
        <w:t>D</w:t>
      </w:r>
      <w:r w:rsidR="001A7AAE" w:rsidRPr="00D66195">
        <w:t xml:space="preserve">ownscaling techniques </w:t>
      </w:r>
      <w:r w:rsidR="001A7AAE">
        <w:t xml:space="preserve">include </w:t>
      </w:r>
      <w:r w:rsidR="001A7AAE" w:rsidRPr="00D66195">
        <w:t xml:space="preserve">up to 41 different global climate models for </w:t>
      </w:r>
      <w:r>
        <w:t>‘</w:t>
      </w:r>
      <w:r w:rsidR="001A7AAE" w:rsidRPr="00D66195">
        <w:t>statistical</w:t>
      </w:r>
      <w:r>
        <w:t>’</w:t>
      </w:r>
      <w:r w:rsidR="001A7AAE" w:rsidRPr="00D66195">
        <w:t xml:space="preserve"> methods, and 24 simulations for </w:t>
      </w:r>
      <w:r>
        <w:t>‘</w:t>
      </w:r>
      <w:r w:rsidR="001A7AAE" w:rsidRPr="00D66195">
        <w:t>dynamical</w:t>
      </w:r>
      <w:r>
        <w:t>’</w:t>
      </w:r>
      <w:r w:rsidR="001A7AAE" w:rsidRPr="00D66195">
        <w:t xml:space="preserve"> methods (six global models</w:t>
      </w:r>
      <w:r w:rsidR="002A6707">
        <w:t> </w:t>
      </w:r>
      <w:r w:rsidR="001A7AAE" w:rsidRPr="00D66195">
        <w:t xml:space="preserve">run through a regional climate model for the </w:t>
      </w:r>
      <w:r w:rsidR="001A7AAE">
        <w:t>four</w:t>
      </w:r>
      <w:r w:rsidR="001A7AAE" w:rsidRPr="00D66195">
        <w:t xml:space="preserve"> RCPs). Due to the complexities of </w:t>
      </w:r>
      <w:r w:rsidR="001A7AAE">
        <w:t>New Zealand’s</w:t>
      </w:r>
      <w:r w:rsidR="001A7AAE" w:rsidRPr="00D66195">
        <w:t xml:space="preserve"> climate systems, the confidence of projected changes is communicated by assessing model agreement</w:t>
      </w:r>
      <w:r w:rsidR="001A7AAE">
        <w:t>; that is,</w:t>
      </w:r>
      <w:r w:rsidR="001A7AAE" w:rsidRPr="00D66195">
        <w:t xml:space="preserve"> </w:t>
      </w:r>
      <w:r w:rsidR="001A7AAE">
        <w:t>t</w:t>
      </w:r>
      <w:r w:rsidR="001A7AAE" w:rsidRPr="00D66195">
        <w:t xml:space="preserve">here is a higher confidence in the direction of change when a greater number of models produce similar outputs. Most figures in this chapter </w:t>
      </w:r>
      <w:r w:rsidR="001A7AAE">
        <w:t>we</w:t>
      </w:r>
      <w:r w:rsidR="001A7AAE" w:rsidRPr="00D66195">
        <w:t>re produced by calculating the changes from each model separately and then averaging them –</w:t>
      </w:r>
      <w:r w:rsidR="002A6707">
        <w:t> </w:t>
      </w:r>
      <w:r w:rsidR="001A7AAE" w:rsidRPr="00D66195">
        <w:t xml:space="preserve">to produce what is called the ‘ensemble-mean’. The ensemble-mean of the models agrees better with observed historical changes than any single model </w:t>
      </w:r>
      <w:r w:rsidR="001A7AAE">
        <w:t>by itself</w:t>
      </w:r>
      <w:r w:rsidR="001A7AAE" w:rsidRPr="00D66195">
        <w:t xml:space="preserve">. </w:t>
      </w:r>
    </w:p>
    <w:p w14:paraId="382EC856" w14:textId="77777777" w:rsidR="001A7AAE" w:rsidRDefault="001A7AAE" w:rsidP="001A7AAE">
      <w:pPr>
        <w:pStyle w:val="BodyText"/>
      </w:pPr>
      <w:r w:rsidRPr="00D66195">
        <w:t>While these projections provide plausible futures under climate change, the</w:t>
      </w:r>
      <w:r>
        <w:t>re is</w:t>
      </w:r>
      <w:r w:rsidRPr="00D66195">
        <w:t xml:space="preserve"> inherent uncertainty </w:t>
      </w:r>
      <w:r>
        <w:t>in</w:t>
      </w:r>
      <w:r w:rsidRPr="00D66195">
        <w:t xml:space="preserve"> any projection of future climate change. </w:t>
      </w:r>
      <w:r>
        <w:t>This is</w:t>
      </w:r>
      <w:r w:rsidRPr="00D66195">
        <w:t xml:space="preserve"> due to</w:t>
      </w:r>
      <w:r>
        <w:t>:</w:t>
      </w:r>
      <w:r w:rsidRPr="00D66195">
        <w:t xml:space="preserve"> </w:t>
      </w:r>
    </w:p>
    <w:p w14:paraId="75C85498" w14:textId="3BE3A511" w:rsidR="001A7AAE" w:rsidRPr="00CA5A58" w:rsidRDefault="001A7AAE" w:rsidP="00CA5A58">
      <w:pPr>
        <w:pStyle w:val="Bullet"/>
      </w:pPr>
      <w:r w:rsidRPr="00CA5A58">
        <w:t>limitations in understanding of climate processes and how they</w:t>
      </w:r>
      <w:r w:rsidR="00BE7D88">
        <w:t xml:space="preserve"> a</w:t>
      </w:r>
      <w:r w:rsidRPr="00CA5A58">
        <w:t>re represented in climate</w:t>
      </w:r>
      <w:r w:rsidR="006377A9">
        <w:t> </w:t>
      </w:r>
      <w:r w:rsidRPr="00CA5A58">
        <w:t>models</w:t>
      </w:r>
    </w:p>
    <w:p w14:paraId="216244C1" w14:textId="77777777" w:rsidR="001A7AAE" w:rsidRPr="00CA5A58" w:rsidRDefault="001A7AAE" w:rsidP="00CA5A58">
      <w:pPr>
        <w:pStyle w:val="Bullet"/>
      </w:pPr>
      <w:r w:rsidRPr="00CA5A58">
        <w:t>uncertainty in natural climate variability</w:t>
      </w:r>
    </w:p>
    <w:p w14:paraId="51F46B91" w14:textId="77777777" w:rsidR="001A7AAE" w:rsidRPr="00CA5A58" w:rsidRDefault="001A7AAE" w:rsidP="00CA5A58">
      <w:pPr>
        <w:pStyle w:val="Bullet"/>
      </w:pPr>
      <w:r w:rsidRPr="00CA5A58">
        <w:t>future social and economic changes</w:t>
      </w:r>
    </w:p>
    <w:p w14:paraId="28CF7025" w14:textId="15B9E4A4" w:rsidR="001A7AAE" w:rsidRPr="00D66195" w:rsidRDefault="001A7AAE" w:rsidP="00CA5A58">
      <w:pPr>
        <w:pStyle w:val="Bullet"/>
      </w:pPr>
      <w:r w:rsidRPr="00CA5A58">
        <w:t>the process</w:t>
      </w:r>
      <w:r w:rsidRPr="00D66195">
        <w:t xml:space="preserve"> of downscaling to more detailed spatial and temporal scales</w:t>
      </w:r>
      <w:r>
        <w:t>, which</w:t>
      </w:r>
      <w:r w:rsidRPr="00D66195">
        <w:t xml:space="preserve"> increases the envelope of uncertainty (Wilby and Dessai</w:t>
      </w:r>
      <w:r w:rsidR="00BE7D88">
        <w:t>,</w:t>
      </w:r>
      <w:r w:rsidRPr="00D66195">
        <w:t xml:space="preserve"> 2010).</w:t>
      </w:r>
      <w:r>
        <w:t xml:space="preserve"> </w:t>
      </w:r>
    </w:p>
    <w:p w14:paraId="390E0672" w14:textId="255545A9" w:rsidR="001A7AAE" w:rsidRPr="00D66195" w:rsidRDefault="001A7AAE" w:rsidP="001A7AAE">
      <w:pPr>
        <w:pStyle w:val="Boxheadings"/>
      </w:pPr>
      <w:bookmarkStart w:id="95" w:name="_Toc45391988"/>
      <w:r w:rsidRPr="00D66195">
        <w:t xml:space="preserve">Box </w:t>
      </w:r>
      <w:r w:rsidR="00406F68">
        <w:fldChar w:fldCharType="begin"/>
      </w:r>
      <w:r w:rsidR="00406F68">
        <w:instrText xml:space="preserve"> SEQ Box \* ARABIC </w:instrText>
      </w:r>
      <w:r w:rsidR="00406F68">
        <w:fldChar w:fldCharType="separate"/>
      </w:r>
      <w:r w:rsidR="000E063A">
        <w:rPr>
          <w:noProof/>
        </w:rPr>
        <w:t>3</w:t>
      </w:r>
      <w:r w:rsidR="00406F68">
        <w:rPr>
          <w:noProof/>
        </w:rPr>
        <w:fldChar w:fldCharType="end"/>
      </w:r>
      <w:r w:rsidR="00404068">
        <w:rPr>
          <w:noProof/>
        </w:rPr>
        <w:t>:</w:t>
      </w:r>
      <w:r w:rsidRPr="00D66195">
        <w:tab/>
        <w:t>Consistency in time periods and RCPs</w:t>
      </w:r>
      <w:bookmarkEnd w:id="95"/>
      <w:r w:rsidRPr="00D66195">
        <w:t xml:space="preserve"> </w:t>
      </w:r>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1A7AAE" w:rsidRPr="00CA5A58" w14:paraId="05DB840F" w14:textId="77777777" w:rsidTr="00B325B6">
        <w:trPr>
          <w:trHeight w:val="1171"/>
        </w:trPr>
        <w:tc>
          <w:tcPr>
            <w:tcW w:w="8505" w:type="dxa"/>
            <w:shd w:val="clear" w:color="auto" w:fill="D2DDE2" w:themeFill="accent3"/>
          </w:tcPr>
          <w:p w14:paraId="6A1A166F" w14:textId="605931CF" w:rsidR="001A7AAE" w:rsidRPr="00CA5A58" w:rsidRDefault="001A7AAE" w:rsidP="00CA5A58">
            <w:pPr>
              <w:pStyle w:val="Blueboxtext"/>
              <w:spacing w:before="240" w:after="240"/>
            </w:pPr>
            <w:r w:rsidRPr="00CA5A58">
              <w:t xml:space="preserve">The climate projections for 2031–50 are described as </w:t>
            </w:r>
            <w:r w:rsidR="00751591">
              <w:t xml:space="preserve">the </w:t>
            </w:r>
            <w:r w:rsidRPr="00CA5A58">
              <w:t>medium term, or 2040, representing the average for the 20-year period. The climate projections for 2081–2100 are described as the long term, or 2090, representing the average of that 20-year period. Unless otherwise specified, all projections in this chapter refer to a baseline time period of 1996–2005, and represent projections under an RCP8.5 emission</w:t>
            </w:r>
            <w:r w:rsidR="00E6231F">
              <w:t>s</w:t>
            </w:r>
            <w:r w:rsidRPr="00CA5A58">
              <w:t xml:space="preserve"> scenario. </w:t>
            </w:r>
          </w:p>
        </w:tc>
      </w:tr>
    </w:tbl>
    <w:p w14:paraId="5165DDDC" w14:textId="77777777" w:rsidR="00781CE6" w:rsidRPr="00D66195" w:rsidRDefault="00781CE6" w:rsidP="00FB6B40">
      <w:pPr>
        <w:pStyle w:val="Heading2"/>
        <w:numPr>
          <w:ilvl w:val="0"/>
          <w:numId w:val="21"/>
        </w:numPr>
      </w:pPr>
      <w:bookmarkStart w:id="96" w:name="_Toc40696463"/>
      <w:bookmarkStart w:id="97" w:name="_Toc45888063"/>
      <w:r w:rsidRPr="00D66195">
        <w:lastRenderedPageBreak/>
        <w:t xml:space="preserve">Climate projections and </w:t>
      </w:r>
      <w:r w:rsidRPr="00907016">
        <w:t>hazards</w:t>
      </w:r>
      <w:bookmarkEnd w:id="96"/>
      <w:bookmarkEnd w:id="97"/>
    </w:p>
    <w:p w14:paraId="4BFD136B" w14:textId="18C296FB" w:rsidR="00781CE6" w:rsidRPr="00D66195" w:rsidRDefault="00781CE6" w:rsidP="00907016">
      <w:pPr>
        <w:pStyle w:val="BodyText"/>
      </w:pPr>
      <w:r w:rsidRPr="00D66195">
        <w:fldChar w:fldCharType="begin"/>
      </w:r>
      <w:r w:rsidRPr="00D66195">
        <w:instrText xml:space="preserve"> REF _Ref30674204 \h  \* MERGEFORMAT </w:instrText>
      </w:r>
      <w:r w:rsidRPr="00D66195">
        <w:fldChar w:fldCharType="separate"/>
      </w:r>
      <w:r w:rsidR="000E063A">
        <w:rPr>
          <w:b/>
          <w:bCs/>
          <w:lang w:val="en-US"/>
        </w:rPr>
        <w:t>Error! Reference source not found.</w:t>
      </w:r>
      <w:r w:rsidRPr="00D66195">
        <w:fldChar w:fldCharType="end"/>
      </w:r>
      <w:r>
        <w:t xml:space="preserve"> shows a</w:t>
      </w:r>
      <w:r w:rsidRPr="00D66195">
        <w:t xml:space="preserve"> summary of projected changes to New Zealand’s climate.</w:t>
      </w:r>
      <w:r>
        <w:t xml:space="preserve"> </w:t>
      </w:r>
      <w:r w:rsidRPr="00D66195">
        <w:t>Unless otherwise specified, all projections are based on RCP8.5</w:t>
      </w:r>
      <w:r>
        <w:t>,</w:t>
      </w:r>
      <w:r w:rsidRPr="00D66195">
        <w:t xml:space="preserve"> and </w:t>
      </w:r>
      <w:r>
        <w:t>have</w:t>
      </w:r>
      <w:r w:rsidRPr="00D66195">
        <w:t xml:space="preserve"> a baseline time period of 1996</w:t>
      </w:r>
      <w:r>
        <w:t>–</w:t>
      </w:r>
      <w:r w:rsidRPr="00D66195">
        <w:t xml:space="preserve">2005. </w:t>
      </w:r>
    </w:p>
    <w:p w14:paraId="46DEC92F" w14:textId="70445383" w:rsidR="00781CE6" w:rsidRPr="00D66195" w:rsidRDefault="00781CE6" w:rsidP="00A36392">
      <w:pPr>
        <w:pStyle w:val="Tableheading2"/>
      </w:pPr>
      <w:bookmarkStart w:id="98" w:name="_Toc35812409"/>
      <w:bookmarkStart w:id="99" w:name="_Toc37332174"/>
      <w:bookmarkStart w:id="100" w:name="_Toc40696529"/>
      <w:bookmarkStart w:id="101" w:name="_Toc45391880"/>
      <w:bookmarkStart w:id="102" w:name="_Toc36992972"/>
      <w:bookmarkStart w:id="103" w:name="_Toc37153240"/>
      <w:r w:rsidRPr="00907016">
        <w:t>Summary</w:t>
      </w:r>
      <w:r w:rsidRPr="00D66195">
        <w:t xml:space="preserve"> of climate change projections for New Zealand</w:t>
      </w:r>
      <w:r w:rsidR="003E720A">
        <w:t xml:space="preserve"> </w:t>
      </w:r>
      <w:r w:rsidR="00907016">
        <w:br/>
      </w:r>
      <w:r w:rsidRPr="00D66195">
        <w:rPr>
          <w:bCs/>
        </w:rPr>
        <w:fldChar w:fldCharType="begin"/>
      </w:r>
      <w:r w:rsidRPr="00D66195">
        <w:instrText xml:space="preserve"> ADDIN ZOTERO_ITEM CSL_CITATION {"citationID":"UGnMexD9","properties":{"formattedCitation":"(Ministry for the Environment, 2018)","plainCitation":"(Ministry for the Environment, 2018)","noteIndex":0},"citationItems":[{"id":185,"uris":["http://zotero.org/users/local/rwNDlkOt/items/QNCE22TH"],"uri":["http://zotero.org/users/local/rwNDlkOt/items/QNCE22TH"],"itemData":{"id":185,"type":"report","event-place":"Wellington, New Zealand","publisher":"Ministry for the Environment","publisher-place":"Wellington, New Zealand","title":"Climate Change Projections for New Zealand: Atmospheric projections based on simulations undertaken for the IPCC 5th Assessment 2nd edition","author":[{"family":"Ministry for the Environment","given":""}],"issued":{"date-parts":[["2018",9]]}}}],"schema":"https://github.com/citation-style-language/schema/raw/master/csl-citation.json"} </w:instrText>
      </w:r>
      <w:r w:rsidRPr="00D66195">
        <w:rPr>
          <w:bCs/>
        </w:rPr>
        <w:fldChar w:fldCharType="separate"/>
      </w:r>
      <w:r w:rsidRPr="00D66195">
        <w:rPr>
          <w:rFonts w:cs="Arial"/>
        </w:rPr>
        <w:t>(Ministry for the</w:t>
      </w:r>
      <w:r w:rsidR="00912800">
        <w:rPr>
          <w:rFonts w:cs="Arial"/>
        </w:rPr>
        <w:t> </w:t>
      </w:r>
      <w:r w:rsidRPr="00D66195">
        <w:rPr>
          <w:rFonts w:cs="Arial"/>
        </w:rPr>
        <w:t>Environment, 2018)</w:t>
      </w:r>
      <w:bookmarkEnd w:id="98"/>
      <w:bookmarkEnd w:id="99"/>
      <w:bookmarkEnd w:id="100"/>
      <w:bookmarkEnd w:id="101"/>
      <w:r w:rsidRPr="00D66195">
        <w:rPr>
          <w:bCs/>
        </w:rPr>
        <w:fldChar w:fldCharType="end"/>
      </w:r>
      <w:r w:rsidRPr="00D66195">
        <w:t xml:space="preserve"> </w:t>
      </w:r>
      <w:bookmarkEnd w:id="102"/>
      <w:bookmarkEnd w:id="103"/>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1593"/>
        <w:gridCol w:w="3456"/>
        <w:gridCol w:w="1597"/>
        <w:gridCol w:w="1859"/>
      </w:tblGrid>
      <w:tr w:rsidR="00CD6DA0" w:rsidRPr="00CD6DA0" w14:paraId="473639E1" w14:textId="77777777" w:rsidTr="002A6707">
        <w:trPr>
          <w:tblHeader/>
        </w:trPr>
        <w:tc>
          <w:tcPr>
            <w:tcW w:w="936" w:type="pct"/>
            <w:tcBorders>
              <w:bottom w:val="nil"/>
            </w:tcBorders>
            <w:shd w:val="clear" w:color="auto" w:fill="1C556C" w:themeFill="accent1"/>
            <w:tcMar>
              <w:top w:w="0" w:type="dxa"/>
            </w:tcMar>
            <w:vAlign w:val="center"/>
            <w:hideMark/>
          </w:tcPr>
          <w:p w14:paraId="6BD8FDB1" w14:textId="77777777" w:rsidR="00781CE6" w:rsidRPr="00CD6DA0" w:rsidRDefault="00781CE6" w:rsidP="0053653B">
            <w:pPr>
              <w:pStyle w:val="TableTextbold"/>
              <w:rPr>
                <w:color w:val="FFFFFF" w:themeColor="background1"/>
                <w:lang w:eastAsia="en-AU"/>
              </w:rPr>
            </w:pPr>
            <w:bookmarkStart w:id="104" w:name="_Hlk36983991"/>
            <w:r w:rsidRPr="00CD6DA0">
              <w:rPr>
                <w:color w:val="FFFFFF" w:themeColor="background1"/>
                <w:szCs w:val="18"/>
                <w:lang w:eastAsia="en-AU"/>
              </w:rPr>
              <w:t>Climate variable</w:t>
            </w:r>
          </w:p>
        </w:tc>
        <w:tc>
          <w:tcPr>
            <w:tcW w:w="2032" w:type="pct"/>
            <w:tcBorders>
              <w:bottom w:val="nil"/>
            </w:tcBorders>
            <w:shd w:val="clear" w:color="auto" w:fill="1C556C" w:themeFill="accent1"/>
            <w:tcMar>
              <w:top w:w="0" w:type="dxa"/>
            </w:tcMar>
            <w:vAlign w:val="center"/>
            <w:hideMark/>
          </w:tcPr>
          <w:p w14:paraId="7E896589" w14:textId="77777777" w:rsidR="00781CE6" w:rsidRPr="00CD6DA0" w:rsidRDefault="00781CE6" w:rsidP="0053653B">
            <w:pPr>
              <w:pStyle w:val="TableTextbold"/>
              <w:rPr>
                <w:color w:val="FFFFFF" w:themeColor="background1"/>
                <w:lang w:eastAsia="en-AU"/>
              </w:rPr>
            </w:pPr>
            <w:r w:rsidRPr="00CD6DA0">
              <w:rPr>
                <w:color w:val="FFFFFF" w:themeColor="background1"/>
                <w:lang w:eastAsia="en-AU"/>
              </w:rPr>
              <w:t>Description of change</w:t>
            </w:r>
          </w:p>
        </w:tc>
        <w:tc>
          <w:tcPr>
            <w:tcW w:w="939" w:type="pct"/>
            <w:tcBorders>
              <w:bottom w:val="nil"/>
            </w:tcBorders>
            <w:shd w:val="clear" w:color="auto" w:fill="1C556C" w:themeFill="accent1"/>
            <w:tcMar>
              <w:top w:w="0" w:type="dxa"/>
            </w:tcMar>
            <w:vAlign w:val="center"/>
            <w:hideMark/>
          </w:tcPr>
          <w:p w14:paraId="78092AE2" w14:textId="77777777" w:rsidR="00781CE6" w:rsidRPr="00CD6DA0" w:rsidRDefault="00781CE6" w:rsidP="0053653B">
            <w:pPr>
              <w:pStyle w:val="TableTextbold"/>
              <w:rPr>
                <w:color w:val="FFFFFF" w:themeColor="background1"/>
                <w:lang w:eastAsia="en-AU"/>
              </w:rPr>
            </w:pPr>
            <w:r w:rsidRPr="00CD6DA0">
              <w:rPr>
                <w:color w:val="FFFFFF" w:themeColor="background1"/>
                <w:lang w:eastAsia="en-AU"/>
              </w:rPr>
              <w:t>Change in 2040</w:t>
            </w:r>
          </w:p>
        </w:tc>
        <w:tc>
          <w:tcPr>
            <w:tcW w:w="1093" w:type="pct"/>
            <w:tcBorders>
              <w:bottom w:val="nil"/>
            </w:tcBorders>
            <w:shd w:val="clear" w:color="auto" w:fill="1C556C" w:themeFill="accent1"/>
            <w:tcMar>
              <w:top w:w="0" w:type="dxa"/>
            </w:tcMar>
            <w:vAlign w:val="center"/>
            <w:hideMark/>
          </w:tcPr>
          <w:p w14:paraId="12BF1285" w14:textId="77777777" w:rsidR="00781CE6" w:rsidRPr="00CD6DA0" w:rsidRDefault="00781CE6" w:rsidP="0053653B">
            <w:pPr>
              <w:pStyle w:val="TableTextbold"/>
              <w:rPr>
                <w:color w:val="FFFFFF" w:themeColor="background1"/>
                <w:lang w:eastAsia="en-AU"/>
              </w:rPr>
            </w:pPr>
            <w:r w:rsidRPr="00CD6DA0">
              <w:rPr>
                <w:color w:val="FFFFFF" w:themeColor="background1"/>
                <w:lang w:eastAsia="en-AU"/>
              </w:rPr>
              <w:t>Change in 2090</w:t>
            </w:r>
          </w:p>
        </w:tc>
      </w:tr>
      <w:tr w:rsidR="00781CE6" w:rsidRPr="00D66195" w14:paraId="5CDC91B4" w14:textId="77777777" w:rsidTr="002A6707">
        <w:tc>
          <w:tcPr>
            <w:tcW w:w="5000" w:type="pct"/>
            <w:gridSpan w:val="4"/>
            <w:tcBorders>
              <w:top w:val="nil"/>
              <w:bottom w:val="nil"/>
            </w:tcBorders>
            <w:shd w:val="clear" w:color="auto" w:fill="D2DDE2" w:themeFill="accent3"/>
            <w:tcMar>
              <w:top w:w="0" w:type="dxa"/>
            </w:tcMar>
            <w:vAlign w:val="center"/>
            <w:hideMark/>
          </w:tcPr>
          <w:p w14:paraId="0657441C" w14:textId="77777777" w:rsidR="00781CE6" w:rsidRPr="00D66195" w:rsidRDefault="00781CE6" w:rsidP="000821B1">
            <w:pPr>
              <w:pStyle w:val="TableTextbold"/>
              <w:spacing w:before="40" w:after="40"/>
              <w:rPr>
                <w:lang w:eastAsia="en-AU"/>
              </w:rPr>
            </w:pPr>
            <w:r w:rsidRPr="00D66195">
              <w:rPr>
                <w:szCs w:val="18"/>
                <w:lang w:eastAsia="en-AU"/>
              </w:rPr>
              <w:t>Temperature</w:t>
            </w:r>
          </w:p>
        </w:tc>
      </w:tr>
      <w:tr w:rsidR="00781CE6" w:rsidRPr="00D66195" w14:paraId="70E86799" w14:textId="77777777" w:rsidTr="002A6707">
        <w:tc>
          <w:tcPr>
            <w:tcW w:w="936" w:type="pct"/>
            <w:tcBorders>
              <w:top w:val="nil"/>
            </w:tcBorders>
            <w:shd w:val="clear" w:color="auto" w:fill="auto"/>
            <w:tcMar>
              <w:top w:w="0" w:type="dxa"/>
            </w:tcMar>
            <w:hideMark/>
          </w:tcPr>
          <w:p w14:paraId="14CE94B0" w14:textId="77777777" w:rsidR="00781CE6" w:rsidRPr="00D66195" w:rsidRDefault="00781CE6" w:rsidP="00A35FC6">
            <w:pPr>
              <w:pStyle w:val="TableTextbold"/>
            </w:pPr>
            <w:r w:rsidRPr="00D66195">
              <w:t>Mean temperature</w:t>
            </w:r>
          </w:p>
        </w:tc>
        <w:tc>
          <w:tcPr>
            <w:tcW w:w="2032" w:type="pct"/>
            <w:tcBorders>
              <w:top w:val="nil"/>
            </w:tcBorders>
            <w:shd w:val="clear" w:color="auto" w:fill="auto"/>
            <w:tcMar>
              <w:top w:w="0" w:type="dxa"/>
            </w:tcMar>
            <w:vAlign w:val="center"/>
            <w:hideMark/>
          </w:tcPr>
          <w:p w14:paraId="542AE5CC" w14:textId="754CADC2" w:rsidR="00781CE6" w:rsidRPr="00A35FC6" w:rsidRDefault="00781CE6" w:rsidP="007F3D75">
            <w:pPr>
              <w:pStyle w:val="TableText"/>
            </w:pPr>
            <w:r w:rsidRPr="00A35FC6">
              <w:t>Overall increase, with greatest changes at higher elevations. Warming greatest in summer and autumn, and least in winter and spring.</w:t>
            </w:r>
          </w:p>
        </w:tc>
        <w:tc>
          <w:tcPr>
            <w:tcW w:w="939" w:type="pct"/>
            <w:tcBorders>
              <w:top w:val="nil"/>
            </w:tcBorders>
            <w:shd w:val="clear" w:color="auto" w:fill="auto"/>
            <w:tcMar>
              <w:top w:w="0" w:type="dxa"/>
            </w:tcMar>
            <w:hideMark/>
          </w:tcPr>
          <w:p w14:paraId="0CBEB65A" w14:textId="77777777" w:rsidR="00781CE6" w:rsidRPr="00D66195" w:rsidRDefault="00781CE6" w:rsidP="0053653B">
            <w:pPr>
              <w:pStyle w:val="TableText"/>
              <w:spacing w:line="220" w:lineRule="atLeast"/>
              <w:rPr>
                <w:szCs w:val="18"/>
                <w:lang w:eastAsia="en-AU"/>
              </w:rPr>
            </w:pPr>
            <w:r w:rsidRPr="00D66195">
              <w:rPr>
                <w:szCs w:val="18"/>
                <w:lang w:eastAsia="en-AU"/>
              </w:rPr>
              <w:t>+1.0°C</w:t>
            </w:r>
          </w:p>
        </w:tc>
        <w:tc>
          <w:tcPr>
            <w:tcW w:w="1093" w:type="pct"/>
            <w:tcBorders>
              <w:top w:val="nil"/>
            </w:tcBorders>
            <w:shd w:val="clear" w:color="auto" w:fill="auto"/>
            <w:tcMar>
              <w:top w:w="0" w:type="dxa"/>
            </w:tcMar>
            <w:hideMark/>
          </w:tcPr>
          <w:p w14:paraId="0B665C1C" w14:textId="77777777" w:rsidR="00781CE6" w:rsidRPr="00D66195" w:rsidRDefault="00781CE6" w:rsidP="0053653B">
            <w:pPr>
              <w:pStyle w:val="TableText"/>
              <w:spacing w:line="220" w:lineRule="atLeast"/>
              <w:rPr>
                <w:szCs w:val="18"/>
                <w:lang w:eastAsia="en-AU"/>
              </w:rPr>
            </w:pPr>
            <w:r w:rsidRPr="00D66195">
              <w:rPr>
                <w:szCs w:val="18"/>
                <w:lang w:eastAsia="en-AU"/>
              </w:rPr>
              <w:t>+3.0°C</w:t>
            </w:r>
          </w:p>
        </w:tc>
      </w:tr>
      <w:tr w:rsidR="00781CE6" w:rsidRPr="00D66195" w14:paraId="0590577A" w14:textId="77777777" w:rsidTr="002A6707">
        <w:tc>
          <w:tcPr>
            <w:tcW w:w="936" w:type="pct"/>
            <w:shd w:val="clear" w:color="auto" w:fill="auto"/>
            <w:tcMar>
              <w:top w:w="0" w:type="dxa"/>
            </w:tcMar>
            <w:hideMark/>
          </w:tcPr>
          <w:p w14:paraId="1EDB5916" w14:textId="77777777" w:rsidR="00781CE6" w:rsidRPr="00D66195" w:rsidRDefault="00781CE6" w:rsidP="00A35FC6">
            <w:pPr>
              <w:pStyle w:val="TableTextbold"/>
            </w:pPr>
            <w:r w:rsidRPr="00D66195">
              <w:t>Minimum and maximum temperatures</w:t>
            </w:r>
          </w:p>
        </w:tc>
        <w:tc>
          <w:tcPr>
            <w:tcW w:w="2032" w:type="pct"/>
            <w:shd w:val="clear" w:color="auto" w:fill="auto"/>
            <w:tcMar>
              <w:top w:w="0" w:type="dxa"/>
            </w:tcMar>
            <w:vAlign w:val="center"/>
            <w:hideMark/>
          </w:tcPr>
          <w:p w14:paraId="5FF5683F" w14:textId="77777777" w:rsidR="00781CE6" w:rsidRPr="00A35FC6" w:rsidRDefault="00781CE6" w:rsidP="00A35FC6">
            <w:pPr>
              <w:pStyle w:val="TableText"/>
            </w:pPr>
            <w:r w:rsidRPr="00A35FC6">
              <w:t>Overall increase, with greatest changes at higher elevations, particularly for maximum temperature.</w:t>
            </w:r>
          </w:p>
        </w:tc>
        <w:tc>
          <w:tcPr>
            <w:tcW w:w="939" w:type="pct"/>
            <w:shd w:val="clear" w:color="auto" w:fill="auto"/>
            <w:tcMar>
              <w:top w:w="0" w:type="dxa"/>
            </w:tcMar>
            <w:hideMark/>
          </w:tcPr>
          <w:p w14:paraId="64AD2F1F" w14:textId="77777777" w:rsidR="00781CE6" w:rsidRPr="00D66195" w:rsidRDefault="00781CE6" w:rsidP="0053653B">
            <w:pPr>
              <w:pStyle w:val="TableText"/>
              <w:spacing w:line="220" w:lineRule="atLeast"/>
              <w:rPr>
                <w:szCs w:val="18"/>
                <w:lang w:eastAsia="en-AU"/>
              </w:rPr>
            </w:pPr>
            <w:r w:rsidRPr="00D66195">
              <w:rPr>
                <w:szCs w:val="18"/>
                <w:lang w:eastAsia="en-AU"/>
              </w:rPr>
              <w:t xml:space="preserve">Not available </w:t>
            </w:r>
          </w:p>
        </w:tc>
        <w:tc>
          <w:tcPr>
            <w:tcW w:w="1093" w:type="pct"/>
            <w:shd w:val="clear" w:color="auto" w:fill="auto"/>
            <w:tcMar>
              <w:top w:w="0" w:type="dxa"/>
            </w:tcMar>
            <w:hideMark/>
          </w:tcPr>
          <w:p w14:paraId="62F5AA3A" w14:textId="77777777" w:rsidR="00781CE6" w:rsidRPr="00D66195" w:rsidRDefault="00781CE6" w:rsidP="0053653B">
            <w:pPr>
              <w:pStyle w:val="TableText"/>
              <w:spacing w:line="220" w:lineRule="atLeast"/>
              <w:rPr>
                <w:szCs w:val="18"/>
                <w:lang w:eastAsia="en-AU"/>
              </w:rPr>
            </w:pPr>
            <w:r w:rsidRPr="00D66195">
              <w:rPr>
                <w:szCs w:val="18"/>
                <w:lang w:eastAsia="en-AU"/>
              </w:rPr>
              <w:t xml:space="preserve">Daily range increases by up to 2°C </w:t>
            </w:r>
          </w:p>
        </w:tc>
      </w:tr>
      <w:tr w:rsidR="00781CE6" w:rsidRPr="00D66195" w14:paraId="4C1F1E85" w14:textId="77777777" w:rsidTr="002A6707">
        <w:tc>
          <w:tcPr>
            <w:tcW w:w="936" w:type="pct"/>
            <w:shd w:val="clear" w:color="auto" w:fill="auto"/>
            <w:tcMar>
              <w:top w:w="0" w:type="dxa"/>
            </w:tcMar>
            <w:hideMark/>
          </w:tcPr>
          <w:p w14:paraId="0D78A616" w14:textId="77777777" w:rsidR="00781CE6" w:rsidRPr="00D66195" w:rsidRDefault="00781CE6" w:rsidP="00A35FC6">
            <w:pPr>
              <w:pStyle w:val="TableTextbold"/>
            </w:pPr>
            <w:r w:rsidRPr="00D66195">
              <w:t>Number of cold nights (&lt;0°C)</w:t>
            </w:r>
          </w:p>
        </w:tc>
        <w:tc>
          <w:tcPr>
            <w:tcW w:w="2032" w:type="pct"/>
            <w:shd w:val="clear" w:color="auto" w:fill="auto"/>
            <w:tcMar>
              <w:top w:w="0" w:type="dxa"/>
            </w:tcMar>
            <w:vAlign w:val="center"/>
            <w:hideMark/>
          </w:tcPr>
          <w:p w14:paraId="68884766" w14:textId="77777777" w:rsidR="00781CE6" w:rsidRPr="00A35FC6" w:rsidRDefault="00781CE6" w:rsidP="00A35FC6">
            <w:pPr>
              <w:pStyle w:val="TableText"/>
            </w:pPr>
            <w:r w:rsidRPr="00A35FC6">
              <w:t>Overall decrease in number of cold nights.</w:t>
            </w:r>
          </w:p>
        </w:tc>
        <w:tc>
          <w:tcPr>
            <w:tcW w:w="939" w:type="pct"/>
            <w:shd w:val="clear" w:color="auto" w:fill="auto"/>
            <w:tcMar>
              <w:top w:w="0" w:type="dxa"/>
            </w:tcMar>
            <w:hideMark/>
          </w:tcPr>
          <w:p w14:paraId="4F27F0BE" w14:textId="77777777" w:rsidR="00781CE6" w:rsidRPr="00D66195" w:rsidRDefault="00781CE6" w:rsidP="0053653B">
            <w:pPr>
              <w:pStyle w:val="TableText"/>
              <w:spacing w:line="220" w:lineRule="atLeast"/>
              <w:rPr>
                <w:szCs w:val="18"/>
                <w:lang w:eastAsia="en-AU"/>
              </w:rPr>
            </w:pPr>
            <w:r w:rsidRPr="00D66195">
              <w:rPr>
                <w:szCs w:val="18"/>
                <w:lang w:eastAsia="en-AU"/>
              </w:rPr>
              <w:t>Average 50</w:t>
            </w:r>
            <w:r>
              <w:rPr>
                <w:szCs w:val="18"/>
                <w:lang w:eastAsia="en-AU"/>
              </w:rPr>
              <w:t>%</w:t>
            </w:r>
            <w:r w:rsidRPr="00D66195">
              <w:rPr>
                <w:szCs w:val="18"/>
                <w:lang w:eastAsia="en-AU"/>
              </w:rPr>
              <w:t xml:space="preserve"> decrease</w:t>
            </w:r>
          </w:p>
        </w:tc>
        <w:tc>
          <w:tcPr>
            <w:tcW w:w="1093" w:type="pct"/>
            <w:shd w:val="clear" w:color="auto" w:fill="auto"/>
            <w:tcMar>
              <w:top w:w="0" w:type="dxa"/>
            </w:tcMar>
            <w:hideMark/>
          </w:tcPr>
          <w:p w14:paraId="4A4B76F3" w14:textId="77777777" w:rsidR="00781CE6" w:rsidRPr="00D66195" w:rsidRDefault="00781CE6" w:rsidP="0053653B">
            <w:pPr>
              <w:pStyle w:val="TableText"/>
              <w:spacing w:line="220" w:lineRule="atLeast"/>
              <w:rPr>
                <w:szCs w:val="18"/>
                <w:lang w:eastAsia="en-AU"/>
              </w:rPr>
            </w:pPr>
            <w:r w:rsidRPr="00D66195">
              <w:rPr>
                <w:szCs w:val="18"/>
                <w:lang w:eastAsia="en-AU"/>
              </w:rPr>
              <w:t>Average 90</w:t>
            </w:r>
            <w:r>
              <w:rPr>
                <w:szCs w:val="18"/>
                <w:lang w:eastAsia="en-AU"/>
              </w:rPr>
              <w:t xml:space="preserve">% </w:t>
            </w:r>
            <w:r w:rsidRPr="00D66195">
              <w:rPr>
                <w:szCs w:val="18"/>
                <w:lang w:eastAsia="en-AU"/>
              </w:rPr>
              <w:t>decrease</w:t>
            </w:r>
          </w:p>
        </w:tc>
      </w:tr>
      <w:tr w:rsidR="00781CE6" w:rsidRPr="00D66195" w14:paraId="6E740744" w14:textId="77777777" w:rsidTr="002A6707">
        <w:tc>
          <w:tcPr>
            <w:tcW w:w="936" w:type="pct"/>
            <w:tcBorders>
              <w:bottom w:val="nil"/>
            </w:tcBorders>
            <w:shd w:val="clear" w:color="auto" w:fill="auto"/>
            <w:tcMar>
              <w:top w:w="0" w:type="dxa"/>
            </w:tcMar>
            <w:hideMark/>
          </w:tcPr>
          <w:p w14:paraId="60E2B0C7" w14:textId="77777777" w:rsidR="00781CE6" w:rsidRPr="00D66195" w:rsidRDefault="00781CE6" w:rsidP="00A35FC6">
            <w:pPr>
              <w:pStyle w:val="TableTextbold"/>
            </w:pPr>
            <w:r w:rsidRPr="00D66195">
              <w:t>Number of hot days (&gt;25°C)</w:t>
            </w:r>
          </w:p>
        </w:tc>
        <w:tc>
          <w:tcPr>
            <w:tcW w:w="2032" w:type="pct"/>
            <w:tcBorders>
              <w:bottom w:val="nil"/>
            </w:tcBorders>
            <w:shd w:val="clear" w:color="auto" w:fill="auto"/>
            <w:tcMar>
              <w:top w:w="0" w:type="dxa"/>
            </w:tcMar>
            <w:vAlign w:val="center"/>
            <w:hideMark/>
          </w:tcPr>
          <w:p w14:paraId="73A4A1AD" w14:textId="77777777" w:rsidR="00781CE6" w:rsidRPr="00A35FC6" w:rsidRDefault="00781CE6" w:rsidP="00A35FC6">
            <w:pPr>
              <w:pStyle w:val="TableText"/>
            </w:pPr>
            <w:r w:rsidRPr="00A35FC6">
              <w:t>Increase in number of hot days, particularly in already warm regions.</w:t>
            </w:r>
          </w:p>
        </w:tc>
        <w:tc>
          <w:tcPr>
            <w:tcW w:w="939" w:type="pct"/>
            <w:tcBorders>
              <w:bottom w:val="nil"/>
            </w:tcBorders>
            <w:shd w:val="clear" w:color="auto" w:fill="auto"/>
            <w:tcMar>
              <w:top w:w="0" w:type="dxa"/>
            </w:tcMar>
            <w:hideMark/>
          </w:tcPr>
          <w:p w14:paraId="0DDB4C75" w14:textId="77777777" w:rsidR="00781CE6" w:rsidRPr="00D66195" w:rsidRDefault="00781CE6" w:rsidP="0053653B">
            <w:pPr>
              <w:pStyle w:val="TableText"/>
              <w:spacing w:line="220" w:lineRule="atLeast"/>
              <w:rPr>
                <w:szCs w:val="18"/>
                <w:lang w:eastAsia="en-AU"/>
              </w:rPr>
            </w:pPr>
            <w:r w:rsidRPr="00D66195">
              <w:rPr>
                <w:szCs w:val="18"/>
                <w:lang w:eastAsia="en-AU"/>
              </w:rPr>
              <w:t>Average 100</w:t>
            </w:r>
            <w:r>
              <w:rPr>
                <w:szCs w:val="18"/>
                <w:lang w:eastAsia="en-AU"/>
              </w:rPr>
              <w:t>%</w:t>
            </w:r>
            <w:r w:rsidRPr="00D66195">
              <w:rPr>
                <w:szCs w:val="18"/>
                <w:lang w:eastAsia="en-AU"/>
              </w:rPr>
              <w:t xml:space="preserve"> increase</w:t>
            </w:r>
          </w:p>
        </w:tc>
        <w:tc>
          <w:tcPr>
            <w:tcW w:w="1093" w:type="pct"/>
            <w:tcBorders>
              <w:bottom w:val="nil"/>
            </w:tcBorders>
            <w:shd w:val="clear" w:color="auto" w:fill="auto"/>
            <w:tcMar>
              <w:top w:w="0" w:type="dxa"/>
            </w:tcMar>
            <w:hideMark/>
          </w:tcPr>
          <w:p w14:paraId="3110D97B" w14:textId="3D3605E4" w:rsidR="00781CE6" w:rsidRPr="00D66195" w:rsidRDefault="00781CE6" w:rsidP="0053653B">
            <w:pPr>
              <w:pStyle w:val="TableText"/>
              <w:spacing w:line="220" w:lineRule="atLeast"/>
              <w:rPr>
                <w:szCs w:val="18"/>
                <w:lang w:eastAsia="en-AU"/>
              </w:rPr>
            </w:pPr>
            <w:r w:rsidRPr="00D66195">
              <w:rPr>
                <w:szCs w:val="18"/>
                <w:lang w:eastAsia="en-AU"/>
              </w:rPr>
              <w:t>Average 300</w:t>
            </w:r>
            <w:r>
              <w:rPr>
                <w:szCs w:val="18"/>
                <w:lang w:eastAsia="en-AU"/>
              </w:rPr>
              <w:t xml:space="preserve">% </w:t>
            </w:r>
            <w:r w:rsidRPr="00D66195">
              <w:rPr>
                <w:szCs w:val="18"/>
                <w:lang w:eastAsia="en-AU"/>
              </w:rPr>
              <w:t>increase</w:t>
            </w:r>
          </w:p>
        </w:tc>
      </w:tr>
      <w:tr w:rsidR="00781CE6" w:rsidRPr="00D66195" w14:paraId="7E14CFA1" w14:textId="77777777" w:rsidTr="00A36392">
        <w:tc>
          <w:tcPr>
            <w:tcW w:w="5000" w:type="pct"/>
            <w:gridSpan w:val="4"/>
            <w:tcBorders>
              <w:top w:val="nil"/>
              <w:bottom w:val="nil"/>
            </w:tcBorders>
            <w:shd w:val="clear" w:color="auto" w:fill="D2DDE2" w:themeFill="accent3"/>
            <w:tcMar>
              <w:top w:w="0" w:type="dxa"/>
            </w:tcMar>
            <w:hideMark/>
          </w:tcPr>
          <w:p w14:paraId="7447B5C2" w14:textId="77777777" w:rsidR="00781CE6" w:rsidRPr="00D66195" w:rsidRDefault="00781CE6" w:rsidP="000821B1">
            <w:pPr>
              <w:pStyle w:val="TableTextbold"/>
              <w:spacing w:before="40" w:after="40"/>
              <w:rPr>
                <w:lang w:eastAsia="en-AU"/>
              </w:rPr>
            </w:pPr>
            <w:r w:rsidRPr="00D66195">
              <w:rPr>
                <w:szCs w:val="18"/>
                <w:lang w:eastAsia="en-AU"/>
              </w:rPr>
              <w:t>Rainfall</w:t>
            </w:r>
          </w:p>
        </w:tc>
      </w:tr>
      <w:tr w:rsidR="00781CE6" w:rsidRPr="00D66195" w14:paraId="18E84DCB" w14:textId="77777777" w:rsidTr="002A6707">
        <w:tc>
          <w:tcPr>
            <w:tcW w:w="936" w:type="pct"/>
            <w:tcBorders>
              <w:top w:val="nil"/>
            </w:tcBorders>
            <w:shd w:val="clear" w:color="auto" w:fill="auto"/>
            <w:tcMar>
              <w:top w:w="0" w:type="dxa"/>
            </w:tcMar>
            <w:hideMark/>
          </w:tcPr>
          <w:p w14:paraId="7F6E52F0"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Average rainfall</w:t>
            </w:r>
          </w:p>
        </w:tc>
        <w:tc>
          <w:tcPr>
            <w:tcW w:w="2032" w:type="pct"/>
            <w:tcBorders>
              <w:top w:val="nil"/>
            </w:tcBorders>
            <w:shd w:val="clear" w:color="auto" w:fill="auto"/>
            <w:tcMar>
              <w:top w:w="0" w:type="dxa"/>
            </w:tcMar>
            <w:hideMark/>
          </w:tcPr>
          <w:p w14:paraId="4670C057" w14:textId="77777777" w:rsidR="00781CE6" w:rsidRPr="00D66195" w:rsidRDefault="00781CE6" w:rsidP="0053653B">
            <w:pPr>
              <w:pStyle w:val="TableText"/>
              <w:spacing w:line="220" w:lineRule="atLeast"/>
              <w:rPr>
                <w:szCs w:val="18"/>
                <w:lang w:eastAsia="en-AU"/>
              </w:rPr>
            </w:pPr>
            <w:r w:rsidRPr="00D66195">
              <w:rPr>
                <w:szCs w:val="18"/>
                <w:lang w:eastAsia="en-AU"/>
              </w:rPr>
              <w:t>Regional and seasonal variation, generally an annual pattern of increases in west and south and decreases in north and east.</w:t>
            </w:r>
          </w:p>
        </w:tc>
        <w:tc>
          <w:tcPr>
            <w:tcW w:w="2032" w:type="pct"/>
            <w:gridSpan w:val="2"/>
            <w:tcBorders>
              <w:top w:val="nil"/>
            </w:tcBorders>
            <w:shd w:val="clear" w:color="auto" w:fill="auto"/>
            <w:tcMar>
              <w:top w:w="0" w:type="dxa"/>
            </w:tcMar>
            <w:hideMark/>
          </w:tcPr>
          <w:p w14:paraId="6E8FACE2" w14:textId="77777777" w:rsidR="00781CE6" w:rsidRPr="00D66195" w:rsidRDefault="00781CE6" w:rsidP="0053653B">
            <w:pPr>
              <w:pStyle w:val="TableText"/>
              <w:spacing w:line="220" w:lineRule="atLeast"/>
              <w:rPr>
                <w:szCs w:val="18"/>
                <w:lang w:eastAsia="en-AU"/>
              </w:rPr>
            </w:pPr>
            <w:r w:rsidRPr="00D66195">
              <w:rPr>
                <w:szCs w:val="18"/>
                <w:lang w:eastAsia="en-AU"/>
              </w:rPr>
              <w:t>Substantial variation around the country, increasing in magnitude with increasing emissions.</w:t>
            </w:r>
          </w:p>
        </w:tc>
      </w:tr>
      <w:tr w:rsidR="00781CE6" w:rsidRPr="00D66195" w14:paraId="031731D8" w14:textId="77777777" w:rsidTr="002A6707">
        <w:tc>
          <w:tcPr>
            <w:tcW w:w="936" w:type="pct"/>
            <w:shd w:val="clear" w:color="auto" w:fill="auto"/>
            <w:tcMar>
              <w:top w:w="0" w:type="dxa"/>
            </w:tcMar>
            <w:hideMark/>
          </w:tcPr>
          <w:p w14:paraId="22FD299B"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Number of dry days</w:t>
            </w:r>
          </w:p>
        </w:tc>
        <w:tc>
          <w:tcPr>
            <w:tcW w:w="2032" w:type="pct"/>
            <w:shd w:val="clear" w:color="auto" w:fill="auto"/>
            <w:tcMar>
              <w:top w:w="0" w:type="dxa"/>
            </w:tcMar>
            <w:hideMark/>
          </w:tcPr>
          <w:p w14:paraId="6531F660" w14:textId="4096EDDA" w:rsidR="00781CE6" w:rsidRPr="00D66195" w:rsidRDefault="00781CE6" w:rsidP="007F44E3">
            <w:pPr>
              <w:pStyle w:val="TableText"/>
              <w:spacing w:line="220" w:lineRule="atLeast"/>
              <w:rPr>
                <w:szCs w:val="18"/>
                <w:lang w:eastAsia="en-AU"/>
              </w:rPr>
            </w:pPr>
            <w:r w:rsidRPr="00D66195">
              <w:rPr>
                <w:szCs w:val="18"/>
                <w:lang w:eastAsia="en-AU"/>
              </w:rPr>
              <w:t>More dry days throughout</w:t>
            </w:r>
            <w:r w:rsidR="007F44E3">
              <w:rPr>
                <w:szCs w:val="18"/>
                <w:lang w:eastAsia="en-AU"/>
              </w:rPr>
              <w:t xml:space="preserve"> the</w:t>
            </w:r>
            <w:r w:rsidRPr="00D66195">
              <w:rPr>
                <w:szCs w:val="18"/>
                <w:lang w:eastAsia="en-AU"/>
              </w:rPr>
              <w:t xml:space="preserve"> North Island and</w:t>
            </w:r>
            <w:r w:rsidR="007F44E3">
              <w:rPr>
                <w:szCs w:val="18"/>
                <w:lang w:eastAsia="en-AU"/>
              </w:rPr>
              <w:t xml:space="preserve"> in</w:t>
            </w:r>
            <w:r w:rsidRPr="00D66195">
              <w:rPr>
                <w:szCs w:val="18"/>
                <w:lang w:eastAsia="en-AU"/>
              </w:rPr>
              <w:t xml:space="preserve"> inland South Island.</w:t>
            </w:r>
          </w:p>
        </w:tc>
        <w:tc>
          <w:tcPr>
            <w:tcW w:w="939" w:type="pct"/>
            <w:shd w:val="clear" w:color="auto" w:fill="auto"/>
            <w:tcMar>
              <w:top w:w="0" w:type="dxa"/>
            </w:tcMar>
            <w:hideMark/>
          </w:tcPr>
          <w:p w14:paraId="48C59D43" w14:textId="77777777" w:rsidR="00781CE6" w:rsidRPr="00D66195" w:rsidRDefault="00781CE6" w:rsidP="0053653B">
            <w:pPr>
              <w:pStyle w:val="TableText"/>
              <w:spacing w:line="220" w:lineRule="atLeast"/>
              <w:rPr>
                <w:szCs w:val="18"/>
                <w:lang w:eastAsia="en-AU"/>
              </w:rPr>
            </w:pPr>
            <w:r w:rsidRPr="00D66195">
              <w:rPr>
                <w:szCs w:val="18"/>
                <w:lang w:eastAsia="en-AU"/>
              </w:rPr>
              <w:t xml:space="preserve">Not available </w:t>
            </w:r>
          </w:p>
        </w:tc>
        <w:tc>
          <w:tcPr>
            <w:tcW w:w="1093" w:type="pct"/>
            <w:shd w:val="clear" w:color="auto" w:fill="auto"/>
            <w:tcMar>
              <w:top w:w="0" w:type="dxa"/>
            </w:tcMar>
            <w:hideMark/>
          </w:tcPr>
          <w:p w14:paraId="602EEBC1" w14:textId="33A9859C" w:rsidR="00781CE6" w:rsidRPr="00D66195" w:rsidRDefault="00781CE6" w:rsidP="00C522D2">
            <w:pPr>
              <w:pStyle w:val="TableText"/>
              <w:spacing w:line="220" w:lineRule="atLeast"/>
              <w:rPr>
                <w:szCs w:val="18"/>
                <w:lang w:eastAsia="en-AU"/>
              </w:rPr>
            </w:pPr>
            <w:r w:rsidRPr="00D66195">
              <w:rPr>
                <w:szCs w:val="18"/>
                <w:lang w:eastAsia="en-AU"/>
              </w:rPr>
              <w:t xml:space="preserve">Up to 10 or more dry days per year </w:t>
            </w:r>
            <w:r w:rsidR="00852A3E" w:rsidRPr="00D66195">
              <w:rPr>
                <w:szCs w:val="18"/>
                <w:lang w:eastAsia="en-AU"/>
              </w:rPr>
              <w:t>(</w:t>
            </w:r>
            <w:r w:rsidR="00852A3E">
              <w:rPr>
                <w:szCs w:val="18"/>
                <w:lang w:eastAsia="en-AU"/>
              </w:rPr>
              <w:t xml:space="preserve">about </w:t>
            </w:r>
            <w:r w:rsidRPr="00D66195">
              <w:rPr>
                <w:szCs w:val="18"/>
                <w:lang w:eastAsia="en-AU"/>
              </w:rPr>
              <w:t>5</w:t>
            </w:r>
            <w:r>
              <w:rPr>
                <w:szCs w:val="18"/>
                <w:lang w:eastAsia="en-AU"/>
              </w:rPr>
              <w:t>%</w:t>
            </w:r>
            <w:r w:rsidRPr="00D66195">
              <w:rPr>
                <w:szCs w:val="18"/>
                <w:lang w:eastAsia="en-AU"/>
              </w:rPr>
              <w:t xml:space="preserve"> increase).</w:t>
            </w:r>
          </w:p>
        </w:tc>
      </w:tr>
      <w:tr w:rsidR="00781CE6" w:rsidRPr="00D66195" w14:paraId="2DEA4B3D" w14:textId="77777777" w:rsidTr="002A6707">
        <w:tc>
          <w:tcPr>
            <w:tcW w:w="936" w:type="pct"/>
            <w:shd w:val="clear" w:color="auto" w:fill="auto"/>
            <w:tcMar>
              <w:top w:w="0" w:type="dxa"/>
            </w:tcMar>
            <w:hideMark/>
          </w:tcPr>
          <w:p w14:paraId="2BDFE012"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Extreme rainfall events</w:t>
            </w:r>
          </w:p>
        </w:tc>
        <w:tc>
          <w:tcPr>
            <w:tcW w:w="2032" w:type="pct"/>
            <w:shd w:val="clear" w:color="auto" w:fill="auto"/>
            <w:tcMar>
              <w:top w:w="0" w:type="dxa"/>
            </w:tcMar>
            <w:hideMark/>
          </w:tcPr>
          <w:p w14:paraId="46A3D9A6" w14:textId="77777777" w:rsidR="00781CE6" w:rsidRPr="00D66195" w:rsidRDefault="00781CE6" w:rsidP="0053653B">
            <w:pPr>
              <w:pStyle w:val="TableText"/>
              <w:spacing w:line="220" w:lineRule="atLeast"/>
              <w:rPr>
                <w:szCs w:val="18"/>
                <w:lang w:eastAsia="en-AU"/>
              </w:rPr>
            </w:pPr>
            <w:r w:rsidRPr="00D66195">
              <w:rPr>
                <w:szCs w:val="18"/>
                <w:lang w:eastAsia="en-AU"/>
              </w:rPr>
              <w:t>Increase everywhere.</w:t>
            </w:r>
          </w:p>
        </w:tc>
        <w:tc>
          <w:tcPr>
            <w:tcW w:w="939" w:type="pct"/>
            <w:shd w:val="clear" w:color="auto" w:fill="auto"/>
            <w:tcMar>
              <w:top w:w="0" w:type="dxa"/>
            </w:tcMar>
            <w:hideMark/>
          </w:tcPr>
          <w:p w14:paraId="16E18E3F" w14:textId="02FC2153" w:rsidR="00781CE6" w:rsidRPr="00D66195" w:rsidRDefault="00781CE6" w:rsidP="007F44E3">
            <w:pPr>
              <w:pStyle w:val="TableText"/>
              <w:spacing w:line="220" w:lineRule="atLeast"/>
              <w:rPr>
                <w:szCs w:val="18"/>
                <w:lang w:eastAsia="en-AU"/>
              </w:rPr>
            </w:pPr>
            <w:r w:rsidRPr="00D66195">
              <w:rPr>
                <w:szCs w:val="18"/>
                <w:lang w:eastAsia="en-AU"/>
              </w:rPr>
              <w:t>The 1</w:t>
            </w:r>
            <w:r w:rsidR="007F44E3">
              <w:rPr>
                <w:szCs w:val="18"/>
                <w:lang w:eastAsia="en-AU"/>
              </w:rPr>
              <w:t>-</w:t>
            </w:r>
            <w:r w:rsidRPr="00D66195">
              <w:rPr>
                <w:szCs w:val="18"/>
                <w:lang w:eastAsia="en-AU"/>
              </w:rPr>
              <w:t>in</w:t>
            </w:r>
            <w:r w:rsidR="007F44E3">
              <w:rPr>
                <w:szCs w:val="18"/>
                <w:lang w:eastAsia="en-AU"/>
              </w:rPr>
              <w:t>-</w:t>
            </w:r>
            <w:r w:rsidRPr="00D66195">
              <w:rPr>
                <w:szCs w:val="18"/>
                <w:lang w:eastAsia="en-AU"/>
              </w:rPr>
              <w:t>10-year event up 11</w:t>
            </w:r>
            <w:r>
              <w:rPr>
                <w:szCs w:val="18"/>
                <w:lang w:eastAsia="en-AU"/>
              </w:rPr>
              <w:t>%</w:t>
            </w:r>
            <w:r w:rsidRPr="00D66195">
              <w:rPr>
                <w:szCs w:val="18"/>
                <w:lang w:eastAsia="en-AU"/>
              </w:rPr>
              <w:t xml:space="preserve"> for 1-hour duration, up 5</w:t>
            </w:r>
            <w:r>
              <w:rPr>
                <w:szCs w:val="18"/>
                <w:lang w:eastAsia="en-AU"/>
              </w:rPr>
              <w:t>%</w:t>
            </w:r>
            <w:r w:rsidRPr="00D66195">
              <w:rPr>
                <w:szCs w:val="18"/>
                <w:lang w:eastAsia="en-AU"/>
              </w:rPr>
              <w:t xml:space="preserve"> for 5-day</w:t>
            </w:r>
            <w:r w:rsidR="007F44E3">
              <w:rPr>
                <w:szCs w:val="18"/>
                <w:lang w:eastAsia="en-AU"/>
              </w:rPr>
              <w:t xml:space="preserve"> duration</w:t>
            </w:r>
            <w:r>
              <w:rPr>
                <w:szCs w:val="18"/>
                <w:lang w:eastAsia="en-AU"/>
              </w:rPr>
              <w:t>.</w:t>
            </w:r>
          </w:p>
        </w:tc>
        <w:tc>
          <w:tcPr>
            <w:tcW w:w="1093" w:type="pct"/>
            <w:shd w:val="clear" w:color="auto" w:fill="auto"/>
            <w:tcMar>
              <w:top w:w="0" w:type="dxa"/>
            </w:tcMar>
            <w:hideMark/>
          </w:tcPr>
          <w:p w14:paraId="661AD1AA" w14:textId="4A28B4F5" w:rsidR="00781CE6" w:rsidRPr="00D66195" w:rsidRDefault="00781CE6" w:rsidP="007F44E3">
            <w:pPr>
              <w:pStyle w:val="TableText"/>
              <w:spacing w:line="220" w:lineRule="atLeast"/>
              <w:rPr>
                <w:szCs w:val="18"/>
                <w:lang w:eastAsia="en-AU"/>
              </w:rPr>
            </w:pPr>
            <w:r w:rsidRPr="00D66195">
              <w:rPr>
                <w:szCs w:val="18"/>
                <w:lang w:eastAsia="en-AU"/>
              </w:rPr>
              <w:t>The 1</w:t>
            </w:r>
            <w:r w:rsidR="007F44E3">
              <w:rPr>
                <w:szCs w:val="18"/>
                <w:lang w:eastAsia="en-AU"/>
              </w:rPr>
              <w:t>-</w:t>
            </w:r>
            <w:r w:rsidRPr="00D66195">
              <w:rPr>
                <w:szCs w:val="18"/>
                <w:lang w:eastAsia="en-AU"/>
              </w:rPr>
              <w:t>in</w:t>
            </w:r>
            <w:r w:rsidR="007F44E3">
              <w:rPr>
                <w:szCs w:val="18"/>
                <w:lang w:eastAsia="en-AU"/>
              </w:rPr>
              <w:t>-</w:t>
            </w:r>
            <w:r w:rsidRPr="00D66195">
              <w:rPr>
                <w:szCs w:val="18"/>
                <w:lang w:eastAsia="en-AU"/>
              </w:rPr>
              <w:t>10-year event up 34</w:t>
            </w:r>
            <w:r>
              <w:rPr>
                <w:szCs w:val="18"/>
                <w:lang w:eastAsia="en-AU"/>
              </w:rPr>
              <w:t>%</w:t>
            </w:r>
            <w:r w:rsidRPr="00D66195">
              <w:rPr>
                <w:szCs w:val="18"/>
                <w:lang w:eastAsia="en-AU"/>
              </w:rPr>
              <w:t xml:space="preserve"> for 1-hour duration, up 15</w:t>
            </w:r>
            <w:r>
              <w:rPr>
                <w:szCs w:val="18"/>
                <w:lang w:eastAsia="en-AU"/>
              </w:rPr>
              <w:t>%</w:t>
            </w:r>
            <w:r w:rsidRPr="00D66195">
              <w:rPr>
                <w:szCs w:val="18"/>
                <w:lang w:eastAsia="en-AU"/>
              </w:rPr>
              <w:t xml:space="preserve"> for 5-day</w:t>
            </w:r>
            <w:r w:rsidR="00C91DE8">
              <w:rPr>
                <w:szCs w:val="18"/>
                <w:lang w:eastAsia="en-AU"/>
              </w:rPr>
              <w:t xml:space="preserve"> duration</w:t>
            </w:r>
            <w:r>
              <w:rPr>
                <w:szCs w:val="18"/>
                <w:lang w:eastAsia="en-AU"/>
              </w:rPr>
              <w:t>.</w:t>
            </w:r>
          </w:p>
        </w:tc>
      </w:tr>
      <w:tr w:rsidR="00781CE6" w:rsidRPr="00D66195" w14:paraId="50613B70" w14:textId="77777777" w:rsidTr="002A6707">
        <w:tc>
          <w:tcPr>
            <w:tcW w:w="936" w:type="pct"/>
            <w:shd w:val="clear" w:color="auto" w:fill="auto"/>
            <w:tcMar>
              <w:top w:w="0" w:type="dxa"/>
            </w:tcMar>
            <w:hideMark/>
          </w:tcPr>
          <w:p w14:paraId="10552CE5"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Snow</w:t>
            </w:r>
          </w:p>
        </w:tc>
        <w:tc>
          <w:tcPr>
            <w:tcW w:w="2032" w:type="pct"/>
            <w:shd w:val="clear" w:color="auto" w:fill="auto"/>
            <w:tcMar>
              <w:top w:w="0" w:type="dxa"/>
            </w:tcMar>
            <w:hideMark/>
          </w:tcPr>
          <w:p w14:paraId="2EA7F67A" w14:textId="0DB57ECB" w:rsidR="00781CE6" w:rsidRPr="00D66195" w:rsidRDefault="00781CE6" w:rsidP="0053653B">
            <w:pPr>
              <w:pStyle w:val="TableText"/>
              <w:spacing w:line="220" w:lineRule="atLeast"/>
              <w:rPr>
                <w:szCs w:val="18"/>
                <w:lang w:eastAsia="en-AU"/>
              </w:rPr>
            </w:pPr>
            <w:r w:rsidRPr="00D66195">
              <w:rPr>
                <w:szCs w:val="18"/>
                <w:lang w:eastAsia="en-AU"/>
              </w:rPr>
              <w:t>Large decreases confined to high</w:t>
            </w:r>
            <w:r w:rsidR="007F44E3">
              <w:rPr>
                <w:szCs w:val="18"/>
                <w:lang w:eastAsia="en-AU"/>
              </w:rPr>
              <w:t>-</w:t>
            </w:r>
            <w:r w:rsidRPr="00D66195">
              <w:rPr>
                <w:szCs w:val="18"/>
                <w:lang w:eastAsia="en-AU"/>
              </w:rPr>
              <w:t>altitude or southern regions of the South Island.</w:t>
            </w:r>
          </w:p>
        </w:tc>
        <w:tc>
          <w:tcPr>
            <w:tcW w:w="939" w:type="pct"/>
            <w:shd w:val="clear" w:color="auto" w:fill="auto"/>
            <w:tcMar>
              <w:top w:w="0" w:type="dxa"/>
            </w:tcMar>
            <w:hideMark/>
          </w:tcPr>
          <w:p w14:paraId="7CA78361" w14:textId="77777777" w:rsidR="00781CE6" w:rsidRPr="00D66195" w:rsidRDefault="00781CE6" w:rsidP="0053653B">
            <w:pPr>
              <w:pStyle w:val="TableText"/>
              <w:spacing w:line="220" w:lineRule="atLeast"/>
              <w:rPr>
                <w:szCs w:val="18"/>
                <w:lang w:eastAsia="en-AU"/>
              </w:rPr>
            </w:pPr>
            <w:r w:rsidRPr="00D66195">
              <w:rPr>
                <w:szCs w:val="18"/>
                <w:lang w:eastAsia="en-AU"/>
              </w:rPr>
              <w:t xml:space="preserve">Not available </w:t>
            </w:r>
          </w:p>
        </w:tc>
        <w:tc>
          <w:tcPr>
            <w:tcW w:w="1093" w:type="pct"/>
            <w:shd w:val="clear" w:color="auto" w:fill="auto"/>
            <w:tcMar>
              <w:top w:w="0" w:type="dxa"/>
            </w:tcMar>
            <w:hideMark/>
          </w:tcPr>
          <w:p w14:paraId="41681101" w14:textId="77777777" w:rsidR="00781CE6" w:rsidRPr="00D66195" w:rsidRDefault="00781CE6" w:rsidP="0053653B">
            <w:pPr>
              <w:pStyle w:val="TableText"/>
              <w:spacing w:line="220" w:lineRule="atLeast"/>
              <w:rPr>
                <w:szCs w:val="18"/>
                <w:lang w:eastAsia="en-AU"/>
              </w:rPr>
            </w:pPr>
            <w:r w:rsidRPr="00D66195">
              <w:rPr>
                <w:szCs w:val="18"/>
                <w:lang w:eastAsia="en-AU"/>
              </w:rPr>
              <w:t>Snow days per year reduce by 30 days or more</w:t>
            </w:r>
            <w:r>
              <w:rPr>
                <w:szCs w:val="18"/>
                <w:lang w:eastAsia="en-AU"/>
              </w:rPr>
              <w:t>.</w:t>
            </w:r>
          </w:p>
        </w:tc>
      </w:tr>
      <w:tr w:rsidR="00781CE6" w:rsidRPr="00D66195" w14:paraId="4DC2A672" w14:textId="77777777" w:rsidTr="002A6707">
        <w:tc>
          <w:tcPr>
            <w:tcW w:w="936" w:type="pct"/>
            <w:tcBorders>
              <w:bottom w:val="nil"/>
            </w:tcBorders>
            <w:shd w:val="clear" w:color="auto" w:fill="auto"/>
            <w:tcMar>
              <w:top w:w="0" w:type="dxa"/>
            </w:tcMar>
            <w:hideMark/>
          </w:tcPr>
          <w:p w14:paraId="3D321CFE"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Drought</w:t>
            </w:r>
          </w:p>
        </w:tc>
        <w:tc>
          <w:tcPr>
            <w:tcW w:w="2032" w:type="pct"/>
            <w:tcBorders>
              <w:bottom w:val="nil"/>
            </w:tcBorders>
            <w:shd w:val="clear" w:color="auto" w:fill="auto"/>
            <w:tcMar>
              <w:top w:w="0" w:type="dxa"/>
            </w:tcMar>
            <w:hideMark/>
          </w:tcPr>
          <w:p w14:paraId="468F05EE" w14:textId="77777777" w:rsidR="00781CE6" w:rsidRPr="00D66195" w:rsidRDefault="00781CE6" w:rsidP="0053653B">
            <w:pPr>
              <w:pStyle w:val="TableText"/>
              <w:spacing w:line="220" w:lineRule="atLeast"/>
              <w:rPr>
                <w:szCs w:val="18"/>
                <w:lang w:eastAsia="en-AU"/>
              </w:rPr>
            </w:pPr>
            <w:r w:rsidRPr="00D66195">
              <w:rPr>
                <w:szCs w:val="18"/>
                <w:lang w:eastAsia="en-AU"/>
              </w:rPr>
              <w:t>Increase in severity and frequency, especially in already dry areas.</w:t>
            </w:r>
          </w:p>
        </w:tc>
        <w:tc>
          <w:tcPr>
            <w:tcW w:w="939" w:type="pct"/>
            <w:tcBorders>
              <w:bottom w:val="nil"/>
            </w:tcBorders>
            <w:shd w:val="clear" w:color="auto" w:fill="auto"/>
            <w:tcMar>
              <w:top w:w="0" w:type="dxa"/>
            </w:tcMar>
            <w:hideMark/>
          </w:tcPr>
          <w:p w14:paraId="77E34423" w14:textId="77777777" w:rsidR="00781CE6" w:rsidRPr="00D66195" w:rsidRDefault="00781CE6" w:rsidP="0053653B">
            <w:pPr>
              <w:pStyle w:val="TableText"/>
              <w:spacing w:line="220" w:lineRule="atLeast"/>
              <w:rPr>
                <w:szCs w:val="18"/>
                <w:lang w:eastAsia="en-AU"/>
              </w:rPr>
            </w:pPr>
            <w:r w:rsidRPr="00D66195">
              <w:rPr>
                <w:szCs w:val="18"/>
                <w:lang w:eastAsia="en-AU"/>
              </w:rPr>
              <w:t xml:space="preserve">Not available </w:t>
            </w:r>
          </w:p>
        </w:tc>
        <w:tc>
          <w:tcPr>
            <w:tcW w:w="1093" w:type="pct"/>
            <w:tcBorders>
              <w:bottom w:val="nil"/>
            </w:tcBorders>
            <w:shd w:val="clear" w:color="auto" w:fill="auto"/>
            <w:tcMar>
              <w:top w:w="0" w:type="dxa"/>
            </w:tcMar>
            <w:hideMark/>
          </w:tcPr>
          <w:p w14:paraId="64B9FA42" w14:textId="0AAB2B3F" w:rsidR="00781CE6" w:rsidRPr="007F44E3" w:rsidRDefault="00C91DE8" w:rsidP="0053653B">
            <w:pPr>
              <w:pStyle w:val="TableText"/>
              <w:spacing w:line="220" w:lineRule="atLeast"/>
              <w:rPr>
                <w:spacing w:val="-2"/>
                <w:szCs w:val="18"/>
                <w:lang w:eastAsia="en-AU"/>
              </w:rPr>
            </w:pPr>
            <w:r w:rsidRPr="007F44E3">
              <w:rPr>
                <w:spacing w:val="-2"/>
                <w:szCs w:val="18"/>
                <w:lang w:eastAsia="en-AU"/>
              </w:rPr>
              <w:t xml:space="preserve">About </w:t>
            </w:r>
            <w:r w:rsidR="00781CE6" w:rsidRPr="007F44E3">
              <w:rPr>
                <w:spacing w:val="-2"/>
                <w:szCs w:val="18"/>
                <w:lang w:eastAsia="en-AU"/>
              </w:rPr>
              <w:t>50 mm increase per year on average, in July–June potential evapotranspiration deficit (PED).</w:t>
            </w:r>
            <w:r w:rsidR="00781CE6" w:rsidRPr="007F44E3">
              <w:rPr>
                <w:rStyle w:val="FootnoteReference"/>
                <w:rFonts w:cs="Arial"/>
                <w:spacing w:val="-2"/>
                <w:szCs w:val="18"/>
                <w:lang w:eastAsia="en-AU"/>
              </w:rPr>
              <w:footnoteReference w:id="1"/>
            </w:r>
          </w:p>
        </w:tc>
      </w:tr>
      <w:tr w:rsidR="00781CE6" w:rsidRPr="00D66195" w14:paraId="00C4AFF5" w14:textId="77777777" w:rsidTr="002A6707">
        <w:tc>
          <w:tcPr>
            <w:tcW w:w="5000" w:type="pct"/>
            <w:gridSpan w:val="4"/>
            <w:tcBorders>
              <w:top w:val="nil"/>
              <w:bottom w:val="nil"/>
            </w:tcBorders>
            <w:shd w:val="clear" w:color="auto" w:fill="D2DDE2" w:themeFill="accent3"/>
            <w:tcMar>
              <w:top w:w="0" w:type="dxa"/>
            </w:tcMar>
            <w:vAlign w:val="center"/>
          </w:tcPr>
          <w:p w14:paraId="3F782F8B" w14:textId="6BBA6DA1" w:rsidR="00781CE6" w:rsidRPr="00D66195" w:rsidRDefault="009C1AC3" w:rsidP="00665FE7">
            <w:pPr>
              <w:pStyle w:val="TableTextbold"/>
              <w:spacing w:before="40" w:after="40"/>
              <w:rPr>
                <w:lang w:eastAsia="en-AU"/>
              </w:rPr>
            </w:pPr>
            <w:r>
              <w:rPr>
                <w:lang w:eastAsia="en-AU"/>
              </w:rPr>
              <w:t>Other variables</w:t>
            </w:r>
          </w:p>
        </w:tc>
      </w:tr>
      <w:tr w:rsidR="00781CE6" w:rsidRPr="00D66195" w14:paraId="5075CE73" w14:textId="77777777" w:rsidTr="002A6707">
        <w:tc>
          <w:tcPr>
            <w:tcW w:w="936" w:type="pct"/>
            <w:tcBorders>
              <w:top w:val="nil"/>
            </w:tcBorders>
            <w:shd w:val="clear" w:color="auto" w:fill="auto"/>
            <w:tcMar>
              <w:top w:w="0" w:type="dxa"/>
            </w:tcMar>
            <w:hideMark/>
          </w:tcPr>
          <w:p w14:paraId="149EEFEC"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Pressure and wind</w:t>
            </w:r>
          </w:p>
        </w:tc>
        <w:tc>
          <w:tcPr>
            <w:tcW w:w="2032" w:type="pct"/>
            <w:tcBorders>
              <w:top w:val="nil"/>
            </w:tcBorders>
            <w:shd w:val="clear" w:color="auto" w:fill="auto"/>
            <w:tcMar>
              <w:top w:w="0" w:type="dxa"/>
            </w:tcMar>
            <w:vAlign w:val="center"/>
            <w:hideMark/>
          </w:tcPr>
          <w:p w14:paraId="3066E0C4" w14:textId="576966AD" w:rsidR="00781CE6" w:rsidRPr="00D66195" w:rsidRDefault="00781CE6" w:rsidP="00C91DE8">
            <w:pPr>
              <w:pStyle w:val="TableText"/>
              <w:spacing w:line="220" w:lineRule="atLeast"/>
              <w:rPr>
                <w:szCs w:val="18"/>
                <w:lang w:eastAsia="en-AU"/>
              </w:rPr>
            </w:pPr>
            <w:r w:rsidRPr="00D66195">
              <w:rPr>
                <w:szCs w:val="18"/>
                <w:lang w:eastAsia="en-AU"/>
              </w:rPr>
              <w:t>Varies with season, on average more northeast airflow in summer. Strengthened westerlies in winter.</w:t>
            </w:r>
          </w:p>
        </w:tc>
        <w:tc>
          <w:tcPr>
            <w:tcW w:w="2032" w:type="pct"/>
            <w:gridSpan w:val="2"/>
            <w:tcBorders>
              <w:top w:val="nil"/>
            </w:tcBorders>
            <w:shd w:val="clear" w:color="auto" w:fill="auto"/>
            <w:tcMar>
              <w:top w:w="0" w:type="dxa"/>
            </w:tcMar>
            <w:hideMark/>
          </w:tcPr>
          <w:p w14:paraId="75C98EBD" w14:textId="77777777" w:rsidR="00781CE6" w:rsidRPr="00D66195" w:rsidRDefault="00781CE6" w:rsidP="0053653B">
            <w:pPr>
              <w:pStyle w:val="TableText"/>
              <w:spacing w:line="220" w:lineRule="atLeast"/>
              <w:rPr>
                <w:szCs w:val="18"/>
                <w:lang w:eastAsia="en-AU"/>
              </w:rPr>
            </w:pPr>
            <w:r w:rsidRPr="00D66195">
              <w:rPr>
                <w:szCs w:val="18"/>
                <w:lang w:eastAsia="en-AU"/>
              </w:rPr>
              <w:t>Generally, the changes in pressure are only a few hectopascals, but the spatial pattern matters for mean wind changes.</w:t>
            </w:r>
          </w:p>
        </w:tc>
      </w:tr>
      <w:tr w:rsidR="00781CE6" w:rsidRPr="00D66195" w14:paraId="27E240DC" w14:textId="77777777" w:rsidTr="002A6707">
        <w:tc>
          <w:tcPr>
            <w:tcW w:w="936" w:type="pct"/>
            <w:shd w:val="clear" w:color="auto" w:fill="auto"/>
            <w:tcMar>
              <w:top w:w="0" w:type="dxa"/>
            </w:tcMar>
            <w:hideMark/>
          </w:tcPr>
          <w:p w14:paraId="527DF5A8"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Extreme wind speeds</w:t>
            </w:r>
          </w:p>
        </w:tc>
        <w:tc>
          <w:tcPr>
            <w:tcW w:w="2032" w:type="pct"/>
            <w:shd w:val="clear" w:color="auto" w:fill="auto"/>
            <w:tcMar>
              <w:top w:w="0" w:type="dxa"/>
            </w:tcMar>
            <w:vAlign w:val="center"/>
            <w:hideMark/>
          </w:tcPr>
          <w:p w14:paraId="45460CBE" w14:textId="21C005DC" w:rsidR="00781CE6" w:rsidRPr="00D66195" w:rsidRDefault="00781CE6" w:rsidP="0053653B">
            <w:pPr>
              <w:pStyle w:val="TableText"/>
              <w:spacing w:line="220" w:lineRule="atLeast"/>
              <w:rPr>
                <w:szCs w:val="18"/>
                <w:lang w:eastAsia="en-AU"/>
              </w:rPr>
            </w:pPr>
            <w:r w:rsidRPr="00D66195">
              <w:rPr>
                <w:szCs w:val="18"/>
                <w:lang w:eastAsia="en-AU"/>
              </w:rPr>
              <w:t xml:space="preserve">General increase. Most robust increases occur in </w:t>
            </w:r>
            <w:r w:rsidR="007F44E3">
              <w:rPr>
                <w:szCs w:val="18"/>
                <w:lang w:eastAsia="en-AU"/>
              </w:rPr>
              <w:t xml:space="preserve">the </w:t>
            </w:r>
            <w:r w:rsidRPr="00D66195">
              <w:rPr>
                <w:szCs w:val="18"/>
                <w:lang w:eastAsia="en-AU"/>
              </w:rPr>
              <w:t>southern half of North Island, and throughout the South Island.</w:t>
            </w:r>
          </w:p>
        </w:tc>
        <w:tc>
          <w:tcPr>
            <w:tcW w:w="2032" w:type="pct"/>
            <w:gridSpan w:val="2"/>
            <w:shd w:val="clear" w:color="auto" w:fill="auto"/>
            <w:tcMar>
              <w:top w:w="0" w:type="dxa"/>
            </w:tcMar>
            <w:hideMark/>
          </w:tcPr>
          <w:p w14:paraId="2B639F47" w14:textId="48395B97" w:rsidR="00781CE6" w:rsidRPr="00D66195" w:rsidRDefault="00C91DE8" w:rsidP="00C91DE8">
            <w:pPr>
              <w:pStyle w:val="TableText"/>
              <w:spacing w:line="220" w:lineRule="atLeast"/>
              <w:rPr>
                <w:szCs w:val="18"/>
                <w:lang w:eastAsia="en-AU"/>
              </w:rPr>
            </w:pPr>
            <w:r>
              <w:rPr>
                <w:szCs w:val="18"/>
                <w:lang w:eastAsia="en-AU"/>
              </w:rPr>
              <w:t>Up about</w:t>
            </w:r>
            <w:r w:rsidRPr="00D66195">
              <w:rPr>
                <w:szCs w:val="18"/>
                <w:lang w:eastAsia="en-AU"/>
              </w:rPr>
              <w:t xml:space="preserve"> </w:t>
            </w:r>
            <w:r w:rsidR="00781CE6" w:rsidRPr="00D66195">
              <w:rPr>
                <w:szCs w:val="18"/>
                <w:lang w:eastAsia="en-AU"/>
              </w:rPr>
              <w:t>10</w:t>
            </w:r>
            <w:r w:rsidR="00781CE6">
              <w:rPr>
                <w:szCs w:val="18"/>
                <w:lang w:eastAsia="en-AU"/>
              </w:rPr>
              <w:t>%</w:t>
            </w:r>
            <w:r w:rsidR="00781CE6" w:rsidRPr="00D66195">
              <w:rPr>
                <w:szCs w:val="18"/>
                <w:lang w:eastAsia="en-AU"/>
              </w:rPr>
              <w:t xml:space="preserve"> in parts of the country.</w:t>
            </w:r>
          </w:p>
        </w:tc>
      </w:tr>
      <w:tr w:rsidR="00781CE6" w:rsidRPr="00D66195" w14:paraId="612EC710" w14:textId="77777777" w:rsidTr="002A6707">
        <w:tc>
          <w:tcPr>
            <w:tcW w:w="936" w:type="pct"/>
            <w:shd w:val="clear" w:color="auto" w:fill="auto"/>
            <w:tcMar>
              <w:top w:w="0" w:type="dxa"/>
            </w:tcMar>
            <w:hideMark/>
          </w:tcPr>
          <w:p w14:paraId="2DDEF823"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lastRenderedPageBreak/>
              <w:t>Storms</w:t>
            </w:r>
          </w:p>
        </w:tc>
        <w:tc>
          <w:tcPr>
            <w:tcW w:w="2032" w:type="pct"/>
            <w:shd w:val="clear" w:color="auto" w:fill="auto"/>
            <w:tcMar>
              <w:top w:w="0" w:type="dxa"/>
            </w:tcMar>
            <w:vAlign w:val="center"/>
            <w:hideMark/>
          </w:tcPr>
          <w:p w14:paraId="5DE223BD" w14:textId="77777777" w:rsidR="00781CE6" w:rsidRPr="00D66195" w:rsidRDefault="00781CE6" w:rsidP="0053653B">
            <w:pPr>
              <w:pStyle w:val="TableText"/>
              <w:spacing w:line="220" w:lineRule="atLeast"/>
              <w:rPr>
                <w:szCs w:val="18"/>
                <w:lang w:eastAsia="en-AU"/>
              </w:rPr>
            </w:pPr>
            <w:r w:rsidRPr="00D66195">
              <w:rPr>
                <w:szCs w:val="18"/>
                <w:lang w:eastAsia="en-AU"/>
              </w:rPr>
              <w:t>Likely poleward shift of mid-latitude cyclones and possibly also a small reduction in frequency.</w:t>
            </w:r>
          </w:p>
        </w:tc>
        <w:tc>
          <w:tcPr>
            <w:tcW w:w="2032" w:type="pct"/>
            <w:gridSpan w:val="2"/>
            <w:shd w:val="clear" w:color="auto" w:fill="auto"/>
            <w:tcMar>
              <w:top w:w="0" w:type="dxa"/>
            </w:tcMar>
            <w:hideMark/>
          </w:tcPr>
          <w:p w14:paraId="4781FF5F" w14:textId="77777777" w:rsidR="00781CE6" w:rsidRPr="00D66195" w:rsidRDefault="00781CE6" w:rsidP="0053653B">
            <w:pPr>
              <w:pStyle w:val="TableText"/>
              <w:spacing w:line="220" w:lineRule="atLeast"/>
              <w:rPr>
                <w:szCs w:val="18"/>
                <w:lang w:eastAsia="en-AU"/>
              </w:rPr>
            </w:pPr>
            <w:r w:rsidRPr="00D66195">
              <w:rPr>
                <w:szCs w:val="18"/>
                <w:lang w:eastAsia="en-AU"/>
              </w:rPr>
              <w:t>Specific projections are not available for storms in New Zealand.</w:t>
            </w:r>
          </w:p>
        </w:tc>
      </w:tr>
      <w:tr w:rsidR="00781CE6" w:rsidRPr="00D66195" w14:paraId="4946CBB4" w14:textId="77777777" w:rsidTr="002A6707">
        <w:tc>
          <w:tcPr>
            <w:tcW w:w="936" w:type="pct"/>
            <w:shd w:val="clear" w:color="auto" w:fill="auto"/>
            <w:tcMar>
              <w:top w:w="0" w:type="dxa"/>
            </w:tcMar>
            <w:hideMark/>
          </w:tcPr>
          <w:p w14:paraId="5A978BB3"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Solar radiation</w:t>
            </w:r>
          </w:p>
        </w:tc>
        <w:tc>
          <w:tcPr>
            <w:tcW w:w="2032" w:type="pct"/>
            <w:shd w:val="clear" w:color="auto" w:fill="auto"/>
            <w:tcMar>
              <w:top w:w="0" w:type="dxa"/>
            </w:tcMar>
            <w:vAlign w:val="center"/>
            <w:hideMark/>
          </w:tcPr>
          <w:p w14:paraId="02D73889" w14:textId="19A00A29" w:rsidR="00781CE6" w:rsidRPr="00D66195" w:rsidRDefault="00781CE6" w:rsidP="0053653B">
            <w:pPr>
              <w:pStyle w:val="TableText"/>
              <w:spacing w:line="220" w:lineRule="atLeast"/>
              <w:rPr>
                <w:szCs w:val="18"/>
                <w:lang w:eastAsia="en-AU"/>
              </w:rPr>
            </w:pPr>
            <w:r w:rsidRPr="00D66195">
              <w:rPr>
                <w:szCs w:val="18"/>
                <w:lang w:eastAsia="en-AU"/>
              </w:rPr>
              <w:t>Varies around the country and with season. West Coast shows the largest changes by 2090: summer increase (</w:t>
            </w:r>
            <w:r w:rsidR="00960226">
              <w:rPr>
                <w:szCs w:val="18"/>
                <w:lang w:eastAsia="en-AU"/>
              </w:rPr>
              <w:t xml:space="preserve">about </w:t>
            </w:r>
            <w:r w:rsidRPr="00D66195">
              <w:rPr>
                <w:szCs w:val="18"/>
                <w:lang w:eastAsia="en-AU"/>
              </w:rPr>
              <w:t>5</w:t>
            </w:r>
            <w:r>
              <w:rPr>
                <w:szCs w:val="18"/>
                <w:lang w:eastAsia="en-AU"/>
              </w:rPr>
              <w:t>%</w:t>
            </w:r>
            <w:r w:rsidRPr="00D66195">
              <w:rPr>
                <w:szCs w:val="18"/>
                <w:lang w:eastAsia="en-AU"/>
              </w:rPr>
              <w:t>) and winter decrease (5</w:t>
            </w:r>
            <w:r>
              <w:rPr>
                <w:szCs w:val="18"/>
                <w:lang w:eastAsia="en-AU"/>
              </w:rPr>
              <w:t>%</w:t>
            </w:r>
            <w:r w:rsidRPr="00D66195">
              <w:rPr>
                <w:szCs w:val="18"/>
                <w:lang w:eastAsia="en-AU"/>
              </w:rPr>
              <w:t>).</w:t>
            </w:r>
          </w:p>
        </w:tc>
        <w:tc>
          <w:tcPr>
            <w:tcW w:w="2032" w:type="pct"/>
            <w:gridSpan w:val="2"/>
            <w:shd w:val="clear" w:color="auto" w:fill="auto"/>
            <w:tcMar>
              <w:top w:w="0" w:type="dxa"/>
            </w:tcMar>
            <w:hideMark/>
          </w:tcPr>
          <w:p w14:paraId="15A07F78" w14:textId="77777777" w:rsidR="00781CE6" w:rsidRPr="00D66195" w:rsidRDefault="00781CE6" w:rsidP="00E95180">
            <w:pPr>
              <w:pStyle w:val="TableText"/>
              <w:spacing w:line="220" w:lineRule="atLeast"/>
              <w:rPr>
                <w:szCs w:val="18"/>
                <w:lang w:eastAsia="en-AU"/>
              </w:rPr>
            </w:pPr>
            <w:r w:rsidRPr="00D66195">
              <w:rPr>
                <w:szCs w:val="18"/>
                <w:lang w:eastAsia="en-AU"/>
              </w:rPr>
              <w:t>Seasonal changes generally lie between</w:t>
            </w:r>
            <w:r w:rsidR="00E95180">
              <w:rPr>
                <w:szCs w:val="18"/>
                <w:lang w:eastAsia="en-AU"/>
              </w:rPr>
              <w:t xml:space="preserve"> </w:t>
            </w:r>
            <w:r w:rsidR="00E95180">
              <w:rPr>
                <w:szCs w:val="18"/>
                <w:lang w:eastAsia="en-AU"/>
              </w:rPr>
              <w:br/>
              <w:t>–</w:t>
            </w:r>
            <w:r w:rsidRPr="00D66195">
              <w:rPr>
                <w:szCs w:val="18"/>
                <w:lang w:eastAsia="en-AU"/>
              </w:rPr>
              <w:t>5 and +5</w:t>
            </w:r>
            <w:r>
              <w:rPr>
                <w:szCs w:val="18"/>
                <w:lang w:eastAsia="en-AU"/>
              </w:rPr>
              <w:t>%</w:t>
            </w:r>
            <w:r w:rsidRPr="00D66195">
              <w:rPr>
                <w:szCs w:val="18"/>
                <w:lang w:eastAsia="en-AU"/>
              </w:rPr>
              <w:t>.</w:t>
            </w:r>
          </w:p>
        </w:tc>
      </w:tr>
      <w:tr w:rsidR="00781CE6" w:rsidRPr="00D66195" w14:paraId="795BB6E6" w14:textId="77777777" w:rsidTr="002A6707">
        <w:tc>
          <w:tcPr>
            <w:tcW w:w="936" w:type="pct"/>
            <w:shd w:val="clear" w:color="auto" w:fill="auto"/>
            <w:tcMar>
              <w:top w:w="0" w:type="dxa"/>
            </w:tcMar>
            <w:hideMark/>
          </w:tcPr>
          <w:p w14:paraId="3C019035" w14:textId="77777777" w:rsidR="00781CE6" w:rsidRPr="00D66195" w:rsidRDefault="00781CE6" w:rsidP="0053653B">
            <w:pPr>
              <w:pStyle w:val="TableText"/>
              <w:spacing w:line="220" w:lineRule="atLeast"/>
              <w:rPr>
                <w:szCs w:val="18"/>
                <w:lang w:eastAsia="en-AU"/>
              </w:rPr>
            </w:pPr>
            <w:r w:rsidRPr="00D66195">
              <w:rPr>
                <w:rFonts w:cs="Arial"/>
                <w:b/>
                <w:szCs w:val="18"/>
                <w:lang w:eastAsia="en-AU"/>
              </w:rPr>
              <w:t>Relative humidity</w:t>
            </w:r>
          </w:p>
        </w:tc>
        <w:tc>
          <w:tcPr>
            <w:tcW w:w="2032" w:type="pct"/>
            <w:shd w:val="clear" w:color="auto" w:fill="auto"/>
            <w:tcMar>
              <w:top w:w="0" w:type="dxa"/>
            </w:tcMar>
            <w:hideMark/>
          </w:tcPr>
          <w:p w14:paraId="23061699" w14:textId="77777777" w:rsidR="00781CE6" w:rsidRPr="00D66195" w:rsidRDefault="00781CE6" w:rsidP="0053653B">
            <w:pPr>
              <w:pStyle w:val="TableText"/>
              <w:spacing w:line="220" w:lineRule="atLeast"/>
              <w:rPr>
                <w:szCs w:val="18"/>
                <w:lang w:eastAsia="en-AU"/>
              </w:rPr>
            </w:pPr>
            <w:r w:rsidRPr="00D66195">
              <w:rPr>
                <w:szCs w:val="18"/>
                <w:lang w:eastAsia="en-AU"/>
              </w:rPr>
              <w:t>Overall decreasing, with largest decreases in South Island in spring and summer.</w:t>
            </w:r>
          </w:p>
        </w:tc>
        <w:tc>
          <w:tcPr>
            <w:tcW w:w="939" w:type="pct"/>
            <w:shd w:val="clear" w:color="auto" w:fill="auto"/>
            <w:tcMar>
              <w:top w:w="0" w:type="dxa"/>
            </w:tcMar>
            <w:hideMark/>
          </w:tcPr>
          <w:p w14:paraId="3B9DC127" w14:textId="77777777" w:rsidR="00781CE6" w:rsidRPr="00D66195" w:rsidRDefault="00781CE6" w:rsidP="0053653B">
            <w:pPr>
              <w:pStyle w:val="TableText"/>
              <w:spacing w:line="220" w:lineRule="atLeast"/>
              <w:rPr>
                <w:szCs w:val="18"/>
                <w:lang w:eastAsia="en-AU"/>
              </w:rPr>
            </w:pPr>
            <w:r w:rsidRPr="00D66195">
              <w:rPr>
                <w:szCs w:val="18"/>
                <w:lang w:eastAsia="en-AU"/>
              </w:rPr>
              <w:t>Not available</w:t>
            </w:r>
          </w:p>
        </w:tc>
        <w:tc>
          <w:tcPr>
            <w:tcW w:w="1093" w:type="pct"/>
            <w:shd w:val="clear" w:color="auto" w:fill="auto"/>
            <w:tcMar>
              <w:top w:w="0" w:type="dxa"/>
            </w:tcMar>
            <w:hideMark/>
          </w:tcPr>
          <w:p w14:paraId="2E07B947" w14:textId="34763247" w:rsidR="00781CE6" w:rsidRPr="00D66195" w:rsidRDefault="0076000C" w:rsidP="0053653B">
            <w:pPr>
              <w:pStyle w:val="TableText"/>
              <w:spacing w:line="220" w:lineRule="atLeast"/>
              <w:rPr>
                <w:szCs w:val="18"/>
                <w:lang w:eastAsia="en-AU"/>
              </w:rPr>
            </w:pPr>
            <w:r>
              <w:rPr>
                <w:szCs w:val="18"/>
                <w:lang w:eastAsia="en-AU"/>
              </w:rPr>
              <w:t xml:space="preserve">About </w:t>
            </w:r>
            <w:r w:rsidR="00781CE6" w:rsidRPr="00D66195">
              <w:rPr>
                <w:szCs w:val="18"/>
                <w:lang w:eastAsia="en-AU"/>
              </w:rPr>
              <w:t>5</w:t>
            </w:r>
            <w:r w:rsidR="00781CE6">
              <w:rPr>
                <w:szCs w:val="18"/>
                <w:lang w:eastAsia="en-AU"/>
              </w:rPr>
              <w:t>%</w:t>
            </w:r>
            <w:r w:rsidR="00781CE6" w:rsidRPr="00D66195">
              <w:rPr>
                <w:szCs w:val="18"/>
                <w:lang w:eastAsia="en-AU"/>
              </w:rPr>
              <w:t>, especially in the South Island.</w:t>
            </w:r>
          </w:p>
        </w:tc>
      </w:tr>
    </w:tbl>
    <w:bookmarkEnd w:id="104"/>
    <w:p w14:paraId="4E849B27" w14:textId="40B8C2AB" w:rsidR="00781CE6" w:rsidRPr="00D66195" w:rsidRDefault="00781CE6" w:rsidP="00DC60E1">
      <w:pPr>
        <w:pStyle w:val="Note"/>
      </w:pPr>
      <w:r w:rsidRPr="00D66195">
        <w:t xml:space="preserve">Note: Where </w:t>
      </w:r>
      <w:r w:rsidRPr="00DC60E1">
        <w:t>numbers</w:t>
      </w:r>
      <w:r w:rsidRPr="00D66195">
        <w:t xml:space="preserve"> are provided, they are the mean change for the country, averaged over all 41 models for the 20 years centred on 2040 or 2090.</w:t>
      </w:r>
    </w:p>
    <w:p w14:paraId="5040FBE9" w14:textId="77777777" w:rsidR="00781CE6" w:rsidRPr="00D66195" w:rsidRDefault="00781CE6" w:rsidP="00FB6B40">
      <w:pPr>
        <w:pStyle w:val="Heading2"/>
        <w:numPr>
          <w:ilvl w:val="0"/>
          <w:numId w:val="21"/>
        </w:numPr>
      </w:pPr>
      <w:bookmarkStart w:id="105" w:name="_Toc37153116"/>
      <w:bookmarkStart w:id="106" w:name="_Toc37404048"/>
      <w:bookmarkStart w:id="107" w:name="_Toc40696464"/>
      <w:bookmarkStart w:id="108" w:name="_Toc45888064"/>
      <w:r w:rsidRPr="00D66195">
        <w:t>Temperature</w:t>
      </w:r>
      <w:bookmarkEnd w:id="105"/>
      <w:bookmarkEnd w:id="106"/>
      <w:bookmarkEnd w:id="107"/>
      <w:bookmarkEnd w:id="108"/>
    </w:p>
    <w:p w14:paraId="680D0431" w14:textId="0852C7D8" w:rsidR="00CA693F" w:rsidRDefault="00781CE6" w:rsidP="001B5A3E">
      <w:pPr>
        <w:pStyle w:val="Heading3"/>
        <w:numPr>
          <w:ilvl w:val="0"/>
          <w:numId w:val="22"/>
        </w:numPr>
        <w:spacing w:before="240"/>
      </w:pPr>
      <w:bookmarkStart w:id="109" w:name="_Toc37153117"/>
      <w:bookmarkStart w:id="110" w:name="_Toc37404049"/>
      <w:r w:rsidRPr="00D66195">
        <w:t>Average temperature</w:t>
      </w:r>
      <w:bookmarkEnd w:id="109"/>
      <w:bookmarkEnd w:id="110"/>
    </w:p>
    <w:p w14:paraId="6AC958D2" w14:textId="4E3445A9" w:rsidR="000821B1" w:rsidRPr="000821B1" w:rsidRDefault="000821B1" w:rsidP="0031245A">
      <w:pPr>
        <w:pStyle w:val="Tableheading2"/>
      </w:pPr>
      <w:bookmarkStart w:id="111" w:name="_Toc45391881"/>
      <w:r w:rsidRPr="000821B1">
        <w:t>Average temperature</w:t>
      </w:r>
      <w:bookmarkEnd w:id="111"/>
    </w:p>
    <w:tbl>
      <w:tblPr>
        <w:tblW w:w="863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3500"/>
        <w:gridCol w:w="5135"/>
      </w:tblGrid>
      <w:tr w:rsidR="00410168" w:rsidRPr="00410168" w14:paraId="3C9C82DA" w14:textId="77777777" w:rsidTr="00DE7965">
        <w:tc>
          <w:tcPr>
            <w:tcW w:w="5000" w:type="pct"/>
            <w:gridSpan w:val="2"/>
            <w:tcBorders>
              <w:bottom w:val="single" w:sz="4" w:space="0" w:color="1C556C" w:themeColor="accent1"/>
            </w:tcBorders>
            <w:shd w:val="clear" w:color="auto" w:fill="1C556C" w:themeFill="accent1"/>
          </w:tcPr>
          <w:p w14:paraId="5666B0E1" w14:textId="77777777" w:rsidR="00195415" w:rsidRPr="00410168" w:rsidRDefault="00195415" w:rsidP="0053653B">
            <w:pPr>
              <w:pStyle w:val="TableTextbold"/>
              <w:rPr>
                <w:color w:val="FFFFFF" w:themeColor="background1"/>
              </w:rPr>
            </w:pPr>
            <w:r w:rsidRPr="00410168">
              <w:rPr>
                <w:color w:val="FFFFFF" w:themeColor="background1"/>
              </w:rPr>
              <w:t>Average temperatures</w:t>
            </w:r>
          </w:p>
        </w:tc>
      </w:tr>
      <w:tr w:rsidR="00694DF5" w:rsidRPr="00D66195" w14:paraId="3F84B6F0" w14:textId="77777777" w:rsidTr="00DE7965">
        <w:tc>
          <w:tcPr>
            <w:tcW w:w="2130" w:type="pct"/>
            <w:tcBorders>
              <w:bottom w:val="nil"/>
            </w:tcBorders>
            <w:shd w:val="clear" w:color="auto" w:fill="D2DDE2" w:themeFill="accent3"/>
            <w:vAlign w:val="center"/>
          </w:tcPr>
          <w:p w14:paraId="5B54BA3D" w14:textId="77777777" w:rsidR="00195415" w:rsidRPr="00D66195" w:rsidRDefault="00195415" w:rsidP="0053653B">
            <w:pPr>
              <w:pStyle w:val="TableTextbold"/>
            </w:pPr>
            <w:r w:rsidRPr="00D66195">
              <w:t xml:space="preserve">Description </w:t>
            </w:r>
          </w:p>
        </w:tc>
        <w:tc>
          <w:tcPr>
            <w:tcW w:w="2870" w:type="pct"/>
            <w:tcBorders>
              <w:bottom w:val="nil"/>
            </w:tcBorders>
            <w:shd w:val="clear" w:color="auto" w:fill="D2DDE2" w:themeFill="accent3"/>
            <w:vAlign w:val="center"/>
          </w:tcPr>
          <w:p w14:paraId="5C799638" w14:textId="77777777" w:rsidR="00195415" w:rsidRPr="00D66195" w:rsidRDefault="00195415" w:rsidP="0053653B">
            <w:pPr>
              <w:pStyle w:val="TableTextbold"/>
            </w:pPr>
            <w:r w:rsidRPr="00D66195">
              <w:t>Map</w:t>
            </w:r>
          </w:p>
        </w:tc>
      </w:tr>
      <w:tr w:rsidR="00694DF5" w:rsidRPr="00D66195" w14:paraId="18CDF63E" w14:textId="77777777" w:rsidTr="00DE7965">
        <w:tc>
          <w:tcPr>
            <w:tcW w:w="2130" w:type="pct"/>
            <w:tcBorders>
              <w:top w:val="nil"/>
              <w:bottom w:val="nil"/>
            </w:tcBorders>
          </w:tcPr>
          <w:p w14:paraId="616AF1CC" w14:textId="6EFABC12" w:rsidR="00195415" w:rsidRPr="00D66195" w:rsidRDefault="00195415" w:rsidP="0076000C">
            <w:pPr>
              <w:pStyle w:val="TableText"/>
            </w:pPr>
            <w:r w:rsidRPr="00D66195">
              <w:t>Estimation of surface temperatures, which influence water and coastal-sea temperatures.</w:t>
            </w:r>
          </w:p>
        </w:tc>
        <w:tc>
          <w:tcPr>
            <w:tcW w:w="2870" w:type="pct"/>
            <w:vMerge w:val="restart"/>
            <w:tcBorders>
              <w:top w:val="nil"/>
            </w:tcBorders>
          </w:tcPr>
          <w:p w14:paraId="5ECB0C6E" w14:textId="07A1BF02" w:rsidR="00877459" w:rsidRPr="00D66195" w:rsidRDefault="00877459" w:rsidP="008C2F4F">
            <w:pPr>
              <w:pStyle w:val="Figureheading"/>
              <w:spacing w:before="60" w:after="60"/>
              <w:ind w:left="851" w:hanging="851"/>
            </w:pPr>
            <w:bookmarkStart w:id="112" w:name="_Toc37153216"/>
            <w:bookmarkStart w:id="113" w:name="_Toc37232113"/>
            <w:bookmarkStart w:id="114" w:name="_Toc40696509"/>
            <w:bookmarkStart w:id="115" w:name="_Toc45391970"/>
            <w:r w:rsidRPr="00D66195">
              <w:t xml:space="preserve">Figure </w:t>
            </w:r>
            <w:r w:rsidR="00406F68">
              <w:fldChar w:fldCharType="begin"/>
            </w:r>
            <w:r w:rsidR="00406F68">
              <w:instrText xml:space="preserve"> SEQ Figure \* ARABIC </w:instrText>
            </w:r>
            <w:r w:rsidR="00406F68">
              <w:fldChar w:fldCharType="separate"/>
            </w:r>
            <w:r w:rsidR="000E063A">
              <w:rPr>
                <w:noProof/>
              </w:rPr>
              <w:t>4</w:t>
            </w:r>
            <w:r w:rsidR="00406F68">
              <w:rPr>
                <w:noProof/>
              </w:rPr>
              <w:fldChar w:fldCharType="end"/>
            </w:r>
            <w:r w:rsidR="008C2F4F">
              <w:rPr>
                <w:noProof/>
              </w:rPr>
              <w:t>:</w:t>
            </w:r>
            <w:r w:rsidRPr="00D66195">
              <w:tab/>
              <w:t xml:space="preserve">Change in annual mean temperatures </w:t>
            </w:r>
            <w:r>
              <w:br/>
            </w:r>
            <w:r w:rsidRPr="00D66195">
              <w:t>1995</w:t>
            </w:r>
            <w:r>
              <w:t>–</w:t>
            </w:r>
            <w:r w:rsidRPr="00D66195">
              <w:t xml:space="preserve">2090 under RCP8.5 </w:t>
            </w:r>
            <w:r w:rsidRPr="00D66195">
              <w:fldChar w:fldCharType="begin"/>
            </w:r>
            <w:r w:rsidRPr="00D66195">
              <w:instrText xml:space="preserve"> ADDIN ZOTERO_ITEM CSL_CITATION {"citationID":"yMdfg4AQ","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w:t>
            </w:r>
            <w:r w:rsidR="00912800">
              <w:rPr>
                <w:rFonts w:cs="Arial"/>
              </w:rPr>
              <w:t> </w:t>
            </w:r>
            <w:r w:rsidRPr="00D66195">
              <w:rPr>
                <w:rFonts w:cs="Arial"/>
              </w:rPr>
              <w:t>2016a)</w:t>
            </w:r>
            <w:bookmarkEnd w:id="112"/>
            <w:bookmarkEnd w:id="113"/>
            <w:bookmarkEnd w:id="114"/>
            <w:bookmarkEnd w:id="115"/>
            <w:r w:rsidRPr="00D66195">
              <w:fldChar w:fldCharType="end"/>
            </w:r>
          </w:p>
          <w:p w14:paraId="2EA8B253" w14:textId="77777777" w:rsidR="00195415" w:rsidRPr="00D66195" w:rsidRDefault="00195415" w:rsidP="008619FF">
            <w:pPr>
              <w:pStyle w:val="TableText"/>
              <w:keepNext/>
              <w:keepLines/>
              <w:spacing w:before="120"/>
              <w:jc w:val="center"/>
            </w:pPr>
            <w:r w:rsidRPr="00D66195">
              <w:rPr>
                <w:noProof/>
              </w:rPr>
              <w:drawing>
                <wp:inline distT="0" distB="0" distL="0" distR="0" wp14:anchorId="621C103D" wp14:editId="69A7E00E">
                  <wp:extent cx="3123838" cy="4448878"/>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23838" cy="4448878"/>
                          </a:xfrm>
                          <a:prstGeom prst="rect">
                            <a:avLst/>
                          </a:prstGeom>
                          <a:noFill/>
                        </pic:spPr>
                      </pic:pic>
                    </a:graphicData>
                  </a:graphic>
                </wp:inline>
              </w:drawing>
            </w:r>
          </w:p>
        </w:tc>
      </w:tr>
      <w:tr w:rsidR="00694DF5" w:rsidRPr="00D66195" w14:paraId="1E1CD5A5" w14:textId="77777777" w:rsidTr="00DE7965">
        <w:tc>
          <w:tcPr>
            <w:tcW w:w="2130" w:type="pct"/>
            <w:tcBorders>
              <w:top w:val="nil"/>
              <w:bottom w:val="nil"/>
              <w:right w:val="single" w:sz="4" w:space="0" w:color="1C556C" w:themeColor="accent1"/>
            </w:tcBorders>
            <w:shd w:val="clear" w:color="auto" w:fill="D2DDE2" w:themeFill="accent3"/>
            <w:vAlign w:val="center"/>
          </w:tcPr>
          <w:p w14:paraId="306C6511" w14:textId="77777777" w:rsidR="00195415" w:rsidRPr="00D66195" w:rsidRDefault="00195415" w:rsidP="00DE7965">
            <w:pPr>
              <w:pStyle w:val="TableTextbold"/>
              <w:spacing w:before="40"/>
            </w:pPr>
            <w:r w:rsidRPr="00D66195">
              <w:t>Projections</w:t>
            </w:r>
          </w:p>
        </w:tc>
        <w:tc>
          <w:tcPr>
            <w:tcW w:w="2870" w:type="pct"/>
            <w:vMerge/>
            <w:tcBorders>
              <w:left w:val="single" w:sz="4" w:space="0" w:color="1C556C" w:themeColor="accent1"/>
            </w:tcBorders>
          </w:tcPr>
          <w:p w14:paraId="496E0E06" w14:textId="77777777" w:rsidR="00195415" w:rsidRPr="00D66195" w:rsidRDefault="00195415" w:rsidP="0053653B">
            <w:pPr>
              <w:pStyle w:val="TableTextbold"/>
            </w:pPr>
          </w:p>
        </w:tc>
      </w:tr>
      <w:tr w:rsidR="00195415" w:rsidRPr="00D66195" w14:paraId="0B31607F" w14:textId="77777777" w:rsidTr="00DE7965">
        <w:tc>
          <w:tcPr>
            <w:tcW w:w="2130" w:type="pct"/>
            <w:tcBorders>
              <w:top w:val="nil"/>
            </w:tcBorders>
          </w:tcPr>
          <w:p w14:paraId="533CF022" w14:textId="34CFE751" w:rsidR="00195415" w:rsidRPr="00D66195" w:rsidRDefault="00195415" w:rsidP="0053653B">
            <w:pPr>
              <w:pStyle w:val="TableText"/>
            </w:pPr>
            <w:r w:rsidRPr="00D66195">
              <w:t>The pattern of annual average warming is expected to be largely uniform across the country, with slight gradients from north to south and from east to west</w:t>
            </w:r>
            <w:r>
              <w:t>.</w:t>
            </w:r>
            <w:r w:rsidRPr="00D66195">
              <w:t xml:space="preserve"> </w:t>
            </w:r>
            <w:r>
              <w:t>T</w:t>
            </w:r>
            <w:r w:rsidRPr="00D66195">
              <w:t xml:space="preserve">he North Island is expected to experience slightly greater warming than the South Island. </w:t>
            </w:r>
            <w:r>
              <w:t>W</w:t>
            </w:r>
            <w:r w:rsidRPr="00D66195">
              <w:t>arming is generally projected to be highest in summer and autumn</w:t>
            </w:r>
            <w:r>
              <w:t>,</w:t>
            </w:r>
            <w:r w:rsidRPr="00D66195">
              <w:t xml:space="preserve"> and lowest in winter and spring.</w:t>
            </w:r>
          </w:p>
          <w:p w14:paraId="63D53658" w14:textId="4B8159BE" w:rsidR="00195415" w:rsidRPr="00D66195" w:rsidRDefault="00195415" w:rsidP="0053653B">
            <w:pPr>
              <w:pStyle w:val="TableText"/>
            </w:pPr>
            <w:r w:rsidRPr="00D66195">
              <w:t xml:space="preserve">By 2040 mean temperatures in New Zealand are projected to increase by </w:t>
            </w:r>
            <w:r w:rsidR="007F44E3">
              <w:t>about</w:t>
            </w:r>
            <w:r w:rsidR="007F44E3" w:rsidRPr="00D66195">
              <w:t xml:space="preserve"> </w:t>
            </w:r>
            <w:r w:rsidRPr="00D66195">
              <w:t>1.0</w:t>
            </w:r>
            <w:r w:rsidR="007F44E3">
              <w:t> </w:t>
            </w:r>
            <w:r>
              <w:t xml:space="preserve">degree </w:t>
            </w:r>
            <w:r w:rsidRPr="00D66195">
              <w:t>C</w:t>
            </w:r>
            <w:r>
              <w:t>elsius</w:t>
            </w:r>
            <w:r w:rsidRPr="00D66195">
              <w:t xml:space="preserve"> </w:t>
            </w:r>
            <w:r>
              <w:t>from</w:t>
            </w:r>
            <w:r w:rsidRPr="00D66195">
              <w:t xml:space="preserve"> the 1995 baseline, and by 2090 by </w:t>
            </w:r>
            <w:r w:rsidR="007F44E3">
              <w:t>about</w:t>
            </w:r>
            <w:r w:rsidR="007F44E3" w:rsidRPr="00D66195">
              <w:t xml:space="preserve"> </w:t>
            </w:r>
            <w:r w:rsidRPr="00D66195">
              <w:t>3.0</w:t>
            </w:r>
            <w:r>
              <w:t xml:space="preserve"> degrees</w:t>
            </w:r>
            <w:r w:rsidRPr="00D66195">
              <w:t>. This warming trend is consistent across the majority of New Zealand, with an increased rate of warming projected towards the north and for higher</w:t>
            </w:r>
            <w:r w:rsidR="00017A57">
              <w:t>-</w:t>
            </w:r>
            <w:r w:rsidRPr="00D66195">
              <w:t>altitude areas on the South Island.</w:t>
            </w:r>
          </w:p>
          <w:p w14:paraId="0592C0B0" w14:textId="0670DB35" w:rsidR="00195415" w:rsidRPr="00D66195" w:rsidRDefault="00195415" w:rsidP="00303154">
            <w:pPr>
              <w:pStyle w:val="Tableheading2"/>
              <w:ind w:left="851" w:hanging="851"/>
            </w:pPr>
            <w:bookmarkStart w:id="116" w:name="table7"/>
            <w:bookmarkStart w:id="117" w:name="_Toc36992973"/>
            <w:bookmarkStart w:id="118" w:name="_Toc37153241"/>
            <w:bookmarkStart w:id="119" w:name="_Toc37332175"/>
            <w:bookmarkStart w:id="120" w:name="_Toc40696530"/>
            <w:bookmarkStart w:id="121" w:name="_Toc45391882"/>
            <w:bookmarkEnd w:id="116"/>
            <w:r w:rsidRPr="00D66195">
              <w:t xml:space="preserve">Mean projected change (and </w:t>
            </w:r>
            <w:r w:rsidR="008C2F4F">
              <w:br/>
            </w:r>
            <w:r w:rsidRPr="00D66195">
              <w:t>5</w:t>
            </w:r>
            <w:r>
              <w:t>–</w:t>
            </w:r>
            <w:r w:rsidRPr="00D66195">
              <w:t>95</w:t>
            </w:r>
            <w:r>
              <w:t>%</w:t>
            </w:r>
            <w:r w:rsidRPr="00D66195">
              <w:t xml:space="preserve"> confidence interval range) in annual mean temperature for 2040 and 2090</w:t>
            </w:r>
            <w:r w:rsidR="008C2F4F">
              <w:t> </w:t>
            </w:r>
            <w:r w:rsidRPr="00D66195">
              <w:t>under RCP8.5</w:t>
            </w:r>
            <w:bookmarkEnd w:id="117"/>
            <w:bookmarkEnd w:id="118"/>
            <w:bookmarkEnd w:id="119"/>
            <w:bookmarkEnd w:id="120"/>
            <w:bookmarkEnd w:id="121"/>
          </w:p>
          <w:tbl>
            <w:tblPr>
              <w:tblW w:w="0" w:type="auto"/>
              <w:tblLook w:val="04A0" w:firstRow="1" w:lastRow="0" w:firstColumn="1" w:lastColumn="0" w:noHBand="0" w:noVBand="1"/>
            </w:tblPr>
            <w:tblGrid>
              <w:gridCol w:w="1365"/>
              <w:gridCol w:w="957"/>
              <w:gridCol w:w="957"/>
            </w:tblGrid>
            <w:tr w:rsidR="00694DF5" w:rsidRPr="00D66195" w14:paraId="108AE634" w14:textId="77777777" w:rsidTr="00D523EF">
              <w:trPr>
                <w:trHeight w:val="315"/>
              </w:trPr>
              <w:tc>
                <w:tcPr>
                  <w:tcW w:w="1423" w:type="dxa"/>
                  <w:tcBorders>
                    <w:top w:val="single" w:sz="4" w:space="0" w:color="FFFFFF" w:themeColor="background1"/>
                    <w:left w:val="single" w:sz="4" w:space="0" w:color="FFFFFF" w:themeColor="background1"/>
                    <w:bottom w:val="single" w:sz="4" w:space="0" w:color="1C556C" w:themeColor="accent1"/>
                    <w:right w:val="nil"/>
                  </w:tcBorders>
                </w:tcPr>
                <w:p w14:paraId="69F6D6EF" w14:textId="77777777" w:rsidR="00195415" w:rsidRPr="00D66195" w:rsidRDefault="00195415" w:rsidP="00D523EF">
                  <w:pPr>
                    <w:pStyle w:val="TableTextbold"/>
                  </w:pPr>
                </w:p>
              </w:tc>
              <w:tc>
                <w:tcPr>
                  <w:tcW w:w="1069" w:type="dxa"/>
                  <w:tcBorders>
                    <w:top w:val="single" w:sz="4" w:space="0" w:color="1C556C" w:themeColor="accent1"/>
                    <w:left w:val="nil"/>
                    <w:bottom w:val="single" w:sz="4" w:space="0" w:color="1C556C" w:themeColor="accent1"/>
                    <w:right w:val="single" w:sz="4" w:space="0" w:color="1C556C" w:themeColor="accent1"/>
                  </w:tcBorders>
                  <w:shd w:val="clear" w:color="auto" w:fill="1C556C" w:themeFill="accent1"/>
                </w:tcPr>
                <w:p w14:paraId="3DA0751A" w14:textId="77777777" w:rsidR="00195415" w:rsidRPr="00D523EF" w:rsidRDefault="00195415" w:rsidP="00EC14DC">
                  <w:pPr>
                    <w:pStyle w:val="TableTextbold"/>
                    <w:jc w:val="center"/>
                    <w:rPr>
                      <w:color w:val="FFFFFF" w:themeColor="background1"/>
                    </w:rPr>
                  </w:pPr>
                  <w:r w:rsidRPr="00D523EF">
                    <w:rPr>
                      <w:color w:val="FFFFFF" w:themeColor="background1"/>
                    </w:rPr>
                    <w:t>2040</w:t>
                  </w:r>
                </w:p>
              </w:tc>
              <w:tc>
                <w:tcPr>
                  <w:tcW w:w="1069" w:type="dxa"/>
                  <w:tcBorders>
                    <w:top w:val="single" w:sz="4" w:space="0" w:color="1C556C" w:themeColor="accent1"/>
                    <w:left w:val="single" w:sz="4" w:space="0" w:color="1C556C" w:themeColor="accent1"/>
                    <w:bottom w:val="single" w:sz="4" w:space="0" w:color="1C556C" w:themeColor="accent1"/>
                    <w:right w:val="nil"/>
                  </w:tcBorders>
                  <w:shd w:val="clear" w:color="auto" w:fill="1C556C" w:themeFill="accent1"/>
                </w:tcPr>
                <w:p w14:paraId="4FB93DF6" w14:textId="77777777" w:rsidR="00195415" w:rsidRPr="00D523EF" w:rsidRDefault="00195415" w:rsidP="00EC14DC">
                  <w:pPr>
                    <w:pStyle w:val="TableTextbold"/>
                    <w:jc w:val="center"/>
                    <w:rPr>
                      <w:color w:val="FFFFFF" w:themeColor="background1"/>
                    </w:rPr>
                  </w:pPr>
                  <w:r w:rsidRPr="00D523EF">
                    <w:rPr>
                      <w:color w:val="FFFFFF" w:themeColor="background1"/>
                    </w:rPr>
                    <w:t>2090</w:t>
                  </w:r>
                </w:p>
              </w:tc>
            </w:tr>
            <w:tr w:rsidR="00694DF5" w:rsidRPr="00D66195" w14:paraId="2D4DFA7D" w14:textId="77777777" w:rsidTr="00D523EF">
              <w:trPr>
                <w:trHeight w:val="510"/>
              </w:trPr>
              <w:tc>
                <w:tcPr>
                  <w:tcW w:w="1423" w:type="dxa"/>
                  <w:tcBorders>
                    <w:top w:val="single" w:sz="4" w:space="0" w:color="1C556C" w:themeColor="accent1"/>
                    <w:left w:val="nil"/>
                    <w:bottom w:val="single" w:sz="4" w:space="0" w:color="1C556C" w:themeColor="accent1"/>
                    <w:right w:val="nil"/>
                  </w:tcBorders>
                </w:tcPr>
                <w:p w14:paraId="3BAE1895" w14:textId="77777777" w:rsidR="00195415" w:rsidRPr="00D66195" w:rsidRDefault="00195415" w:rsidP="00D523EF">
                  <w:pPr>
                    <w:pStyle w:val="TableTextbold"/>
                  </w:pPr>
                  <w:r w:rsidRPr="00D66195">
                    <w:t>Annual mean temperature</w:t>
                  </w:r>
                </w:p>
              </w:tc>
              <w:tc>
                <w:tcPr>
                  <w:tcW w:w="1069" w:type="dxa"/>
                  <w:tcBorders>
                    <w:top w:val="single" w:sz="4" w:space="0" w:color="1C556C" w:themeColor="accent1"/>
                    <w:left w:val="nil"/>
                    <w:bottom w:val="single" w:sz="4" w:space="0" w:color="1C556C" w:themeColor="accent1"/>
                    <w:right w:val="single" w:sz="4" w:space="0" w:color="1C556C" w:themeColor="accent1"/>
                  </w:tcBorders>
                </w:tcPr>
                <w:p w14:paraId="20F1CEBE" w14:textId="77777777" w:rsidR="00195415" w:rsidRPr="00D66195" w:rsidRDefault="00195415" w:rsidP="00EC14DC">
                  <w:pPr>
                    <w:pStyle w:val="TableText"/>
                    <w:jc w:val="center"/>
                  </w:pPr>
                  <w:r w:rsidRPr="00D66195">
                    <w:t xml:space="preserve">1.0 </w:t>
                  </w:r>
                  <w:r>
                    <w:br/>
                  </w:r>
                  <w:r w:rsidRPr="00D66195">
                    <w:t>(0.5</w:t>
                  </w:r>
                  <w:r>
                    <w:t>–</w:t>
                  </w:r>
                  <w:r w:rsidRPr="00D66195">
                    <w:t>1.7)</w:t>
                  </w:r>
                </w:p>
              </w:tc>
              <w:tc>
                <w:tcPr>
                  <w:tcW w:w="1069" w:type="dxa"/>
                  <w:tcBorders>
                    <w:top w:val="single" w:sz="4" w:space="0" w:color="1C556C" w:themeColor="accent1"/>
                    <w:left w:val="single" w:sz="4" w:space="0" w:color="1C556C" w:themeColor="accent1"/>
                    <w:bottom w:val="single" w:sz="4" w:space="0" w:color="1C556C" w:themeColor="accent1"/>
                    <w:right w:val="nil"/>
                  </w:tcBorders>
                </w:tcPr>
                <w:p w14:paraId="779514DB" w14:textId="77777777" w:rsidR="00195415" w:rsidRPr="00D66195" w:rsidRDefault="00195415" w:rsidP="00EC14DC">
                  <w:pPr>
                    <w:pStyle w:val="TableText"/>
                    <w:jc w:val="center"/>
                  </w:pPr>
                  <w:r w:rsidRPr="00D66195">
                    <w:t xml:space="preserve">3.0 </w:t>
                  </w:r>
                  <w:r>
                    <w:br/>
                  </w:r>
                  <w:r w:rsidRPr="00D66195">
                    <w:t>(2.0</w:t>
                  </w:r>
                  <w:r>
                    <w:t>–</w:t>
                  </w:r>
                  <w:r w:rsidRPr="00D66195">
                    <w:t>4.6)</w:t>
                  </w:r>
                </w:p>
              </w:tc>
            </w:tr>
          </w:tbl>
          <w:p w14:paraId="238F5AAA" w14:textId="06B23FFC" w:rsidR="00195415" w:rsidRPr="00274D78" w:rsidRDefault="00195415" w:rsidP="000A2CF3">
            <w:pPr>
              <w:pStyle w:val="TableText"/>
              <w:spacing w:before="120" w:after="120"/>
              <w:rPr>
                <w:iCs/>
              </w:rPr>
            </w:pPr>
            <w:r w:rsidRPr="00D66195">
              <w:lastRenderedPageBreak/>
              <w:t xml:space="preserve">For more </w:t>
            </w:r>
            <w:r w:rsidRPr="0063171C">
              <w:t>information</w:t>
            </w:r>
            <w:r w:rsidRPr="00D66195">
              <w:t xml:space="preserve"> on the direction of change for each zone, </w:t>
            </w:r>
            <w:r>
              <w:t>see</w:t>
            </w:r>
            <w:r w:rsidRPr="00D66195">
              <w:t xml:space="preserve"> </w:t>
            </w:r>
            <w:r w:rsidR="000A2CF3" w:rsidRPr="000A2CF3">
              <w:t>appendix B</w:t>
            </w:r>
            <w:r w:rsidR="00DE4546">
              <w:t xml:space="preserve"> </w:t>
            </w:r>
            <w:r w:rsidR="00DE4546" w:rsidRPr="000A2CF3">
              <w:rPr>
                <w:rStyle w:val="Hyperlink"/>
                <w:i/>
              </w:rPr>
              <w:t>Higher mean temperatures: air and water</w:t>
            </w:r>
            <w:r>
              <w:t>.</w:t>
            </w:r>
          </w:p>
        </w:tc>
        <w:tc>
          <w:tcPr>
            <w:tcW w:w="2870" w:type="pct"/>
            <w:vMerge/>
          </w:tcPr>
          <w:p w14:paraId="4D95E9A6" w14:textId="77777777" w:rsidR="00195415" w:rsidRPr="00D66195" w:rsidRDefault="00195415" w:rsidP="0053653B">
            <w:pPr>
              <w:pStyle w:val="Caption"/>
            </w:pPr>
          </w:p>
        </w:tc>
      </w:tr>
    </w:tbl>
    <w:p w14:paraId="096503F6" w14:textId="039378F1" w:rsidR="007523E3" w:rsidRDefault="004076B9" w:rsidP="00DF077A">
      <w:pPr>
        <w:pStyle w:val="Heading3"/>
        <w:numPr>
          <w:ilvl w:val="0"/>
          <w:numId w:val="22"/>
        </w:numPr>
        <w:spacing w:before="240"/>
      </w:pPr>
      <w:bookmarkStart w:id="122" w:name="_Toc37153118"/>
      <w:bookmarkStart w:id="123" w:name="_Toc37404050"/>
      <w:r w:rsidRPr="00D66195">
        <w:t>Heatwaves and number of hot days</w:t>
      </w:r>
      <w:bookmarkEnd w:id="122"/>
      <w:bookmarkEnd w:id="123"/>
    </w:p>
    <w:p w14:paraId="4B935851" w14:textId="369EF9EE" w:rsidR="00DF077A" w:rsidRPr="00DF077A" w:rsidRDefault="00DF077A" w:rsidP="0031245A">
      <w:pPr>
        <w:pStyle w:val="Tableheading2"/>
      </w:pPr>
      <w:bookmarkStart w:id="124" w:name="_Toc45391883"/>
      <w:r w:rsidRPr="00DF077A">
        <w:t>Heatwaves and number of hot days</w:t>
      </w:r>
      <w:bookmarkEnd w:id="124"/>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3189"/>
        <w:gridCol w:w="5316"/>
      </w:tblGrid>
      <w:tr w:rsidR="004076B9" w:rsidRPr="00D66195" w14:paraId="075A11ED" w14:textId="77777777" w:rsidTr="00071229">
        <w:tc>
          <w:tcPr>
            <w:tcW w:w="9209" w:type="dxa"/>
            <w:gridSpan w:val="2"/>
            <w:tcBorders>
              <w:bottom w:val="single" w:sz="4" w:space="0" w:color="1C556C" w:themeColor="accent1"/>
            </w:tcBorders>
            <w:shd w:val="clear" w:color="auto" w:fill="1C556C" w:themeFill="accent1"/>
          </w:tcPr>
          <w:p w14:paraId="0355A2FA" w14:textId="77777777" w:rsidR="004076B9" w:rsidRPr="00D66195" w:rsidRDefault="004076B9" w:rsidP="00DE78AF">
            <w:pPr>
              <w:pStyle w:val="TableText"/>
              <w:keepNext/>
              <w:keepLines/>
              <w:spacing w:before="40" w:after="40"/>
              <w:rPr>
                <w:b/>
                <w:color w:val="FFFFFF" w:themeColor="background1"/>
              </w:rPr>
            </w:pPr>
            <w:r w:rsidRPr="00D66195">
              <w:rPr>
                <w:b/>
                <w:color w:val="FFFFFF" w:themeColor="background1"/>
              </w:rPr>
              <w:t>Number of hot days</w:t>
            </w:r>
          </w:p>
        </w:tc>
      </w:tr>
      <w:tr w:rsidR="004076B9" w:rsidRPr="00D66195" w14:paraId="70C62BF8" w14:textId="77777777" w:rsidTr="00071229">
        <w:tc>
          <w:tcPr>
            <w:tcW w:w="4106" w:type="dxa"/>
            <w:tcBorders>
              <w:bottom w:val="nil"/>
            </w:tcBorders>
            <w:shd w:val="clear" w:color="auto" w:fill="D2DDE2" w:themeFill="accent3"/>
            <w:vAlign w:val="center"/>
          </w:tcPr>
          <w:p w14:paraId="256E75C3" w14:textId="77777777" w:rsidR="004076B9" w:rsidRPr="00D66195" w:rsidRDefault="004076B9" w:rsidP="00DE78AF">
            <w:pPr>
              <w:pStyle w:val="TableTextbold"/>
              <w:spacing w:before="40" w:after="40"/>
            </w:pPr>
            <w:bookmarkStart w:id="125" w:name="_Hlk37336339"/>
            <w:r w:rsidRPr="00D66195">
              <w:t xml:space="preserve">Description </w:t>
            </w:r>
          </w:p>
        </w:tc>
        <w:tc>
          <w:tcPr>
            <w:tcW w:w="5103" w:type="dxa"/>
            <w:tcBorders>
              <w:bottom w:val="nil"/>
            </w:tcBorders>
            <w:shd w:val="clear" w:color="auto" w:fill="D2DDE2" w:themeFill="accent3"/>
            <w:vAlign w:val="center"/>
          </w:tcPr>
          <w:p w14:paraId="19A8836A" w14:textId="77777777" w:rsidR="004076B9" w:rsidRPr="00D66195" w:rsidRDefault="004076B9" w:rsidP="00DE78AF">
            <w:pPr>
              <w:pStyle w:val="TableTextbold"/>
              <w:spacing w:before="40" w:after="40"/>
            </w:pPr>
            <w:r w:rsidRPr="00D66195">
              <w:t>Map</w:t>
            </w:r>
          </w:p>
        </w:tc>
      </w:tr>
      <w:bookmarkEnd w:id="125"/>
      <w:tr w:rsidR="004076B9" w:rsidRPr="00D66195" w14:paraId="77A98FA8" w14:textId="77777777" w:rsidTr="00071229">
        <w:tc>
          <w:tcPr>
            <w:tcW w:w="4106" w:type="dxa"/>
            <w:tcBorders>
              <w:top w:val="nil"/>
              <w:bottom w:val="nil"/>
            </w:tcBorders>
          </w:tcPr>
          <w:p w14:paraId="7D91C2F6" w14:textId="77777777" w:rsidR="004076B9" w:rsidRPr="00D66195" w:rsidRDefault="004076B9" w:rsidP="0053653B">
            <w:pPr>
              <w:pStyle w:val="TableText"/>
            </w:pPr>
            <w:r w:rsidRPr="00D66195">
              <w:t xml:space="preserve">The number of </w:t>
            </w:r>
            <w:r w:rsidRPr="00CF0714">
              <w:t>days</w:t>
            </w:r>
            <w:r w:rsidRPr="00D66195">
              <w:t xml:space="preserve"> over 25</w:t>
            </w:r>
            <w:r>
              <w:t xml:space="preserve"> degrees Celsius.</w:t>
            </w:r>
          </w:p>
        </w:tc>
        <w:tc>
          <w:tcPr>
            <w:tcW w:w="5103" w:type="dxa"/>
            <w:vMerge w:val="restart"/>
            <w:tcBorders>
              <w:top w:val="nil"/>
            </w:tcBorders>
          </w:tcPr>
          <w:p w14:paraId="5BF15552" w14:textId="37022A62" w:rsidR="004076B9" w:rsidRDefault="008C2F4F" w:rsidP="00DE78AF">
            <w:pPr>
              <w:pStyle w:val="Figureheading"/>
              <w:spacing w:after="60"/>
              <w:ind w:left="851" w:hanging="851"/>
            </w:pPr>
            <w:bookmarkStart w:id="126" w:name="_Ref37336713"/>
            <w:bookmarkStart w:id="127" w:name="_Toc37232114"/>
            <w:bookmarkStart w:id="128" w:name="_Toc40696510"/>
            <w:bookmarkStart w:id="129" w:name="_Toc45391971"/>
            <w:bookmarkStart w:id="130" w:name="_Toc37153217"/>
            <w:r w:rsidRPr="00D66195">
              <w:t xml:space="preserve">Figure </w:t>
            </w:r>
            <w:r w:rsidR="00406F68">
              <w:fldChar w:fldCharType="begin"/>
            </w:r>
            <w:r w:rsidR="00406F68">
              <w:instrText xml:space="preserve"> SEQ Figure \* ARABIC </w:instrText>
            </w:r>
            <w:r w:rsidR="00406F68">
              <w:fldChar w:fldCharType="separate"/>
            </w:r>
            <w:r w:rsidR="000E063A">
              <w:rPr>
                <w:noProof/>
              </w:rPr>
              <w:t>5</w:t>
            </w:r>
            <w:r w:rsidR="00406F68">
              <w:rPr>
                <w:noProof/>
              </w:rPr>
              <w:fldChar w:fldCharType="end"/>
            </w:r>
            <w:bookmarkEnd w:id="126"/>
            <w:r>
              <w:rPr>
                <w:noProof/>
              </w:rPr>
              <w:t>:</w:t>
            </w:r>
            <w:r w:rsidRPr="00D66195">
              <w:tab/>
              <w:t>Change in number of hot days 1995</w:t>
            </w:r>
            <w:r>
              <w:t>–</w:t>
            </w:r>
            <w:r w:rsidRPr="00D66195">
              <w:t xml:space="preserve">2090 under RCP8.5 </w:t>
            </w:r>
            <w:r w:rsidRPr="00D66195">
              <w:fldChar w:fldCharType="begin"/>
            </w:r>
            <w:r w:rsidRPr="00D66195">
              <w:instrText xml:space="preserve"> ADDIN ZOTERO_ITEM CSL_CITATION {"citationID":"8sEMsYp3","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 2016a)</w:t>
            </w:r>
            <w:bookmarkEnd w:id="127"/>
            <w:bookmarkEnd w:id="128"/>
            <w:bookmarkEnd w:id="129"/>
            <w:r w:rsidRPr="00D66195">
              <w:fldChar w:fldCharType="end"/>
            </w:r>
          </w:p>
          <w:p w14:paraId="546311AA" w14:textId="77777777" w:rsidR="004076B9" w:rsidRPr="00D66195" w:rsidRDefault="008C2F4F" w:rsidP="0097630F">
            <w:pPr>
              <w:pStyle w:val="TableText"/>
              <w:spacing w:after="240"/>
            </w:pPr>
            <w:r w:rsidRPr="00D66195">
              <w:rPr>
                <w:noProof/>
              </w:rPr>
              <w:drawing>
                <wp:inline distT="0" distB="0" distL="0" distR="0" wp14:anchorId="684B6881" wp14:editId="2FF4FA86">
                  <wp:extent cx="3238500" cy="461772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38500" cy="4617720"/>
                          </a:xfrm>
                          <a:prstGeom prst="rect">
                            <a:avLst/>
                          </a:prstGeom>
                          <a:noFill/>
                        </pic:spPr>
                      </pic:pic>
                    </a:graphicData>
                  </a:graphic>
                </wp:inline>
              </w:drawing>
            </w:r>
            <w:bookmarkEnd w:id="130"/>
          </w:p>
        </w:tc>
      </w:tr>
      <w:tr w:rsidR="004076B9" w:rsidRPr="00D66195" w14:paraId="59FD1F37" w14:textId="77777777" w:rsidTr="00071229">
        <w:tc>
          <w:tcPr>
            <w:tcW w:w="4106" w:type="dxa"/>
            <w:tcBorders>
              <w:top w:val="nil"/>
              <w:bottom w:val="nil"/>
            </w:tcBorders>
            <w:shd w:val="clear" w:color="auto" w:fill="D2DDE2" w:themeFill="accent3"/>
            <w:vAlign w:val="center"/>
          </w:tcPr>
          <w:p w14:paraId="3EF90543" w14:textId="77777777" w:rsidR="004076B9" w:rsidRPr="00D66195" w:rsidRDefault="004076B9" w:rsidP="00DE78AF">
            <w:pPr>
              <w:pStyle w:val="TableTextbold"/>
              <w:spacing w:before="40" w:after="40"/>
            </w:pPr>
            <w:r w:rsidRPr="00D66195">
              <w:t>Projections</w:t>
            </w:r>
          </w:p>
        </w:tc>
        <w:tc>
          <w:tcPr>
            <w:tcW w:w="5103" w:type="dxa"/>
            <w:vMerge/>
            <w:shd w:val="clear" w:color="auto" w:fill="F2F2F2" w:themeFill="background1" w:themeFillShade="F2"/>
          </w:tcPr>
          <w:p w14:paraId="724B9E19" w14:textId="77777777" w:rsidR="004076B9" w:rsidRPr="00D66195" w:rsidRDefault="004076B9" w:rsidP="0053653B">
            <w:pPr>
              <w:pStyle w:val="TableTextbold"/>
              <w:rPr>
                <w:b w:val="0"/>
              </w:rPr>
            </w:pPr>
          </w:p>
        </w:tc>
      </w:tr>
      <w:tr w:rsidR="004076B9" w:rsidRPr="00D66195" w14:paraId="4DFFB5AD" w14:textId="77777777" w:rsidTr="00071229">
        <w:tc>
          <w:tcPr>
            <w:tcW w:w="4106" w:type="dxa"/>
            <w:tcBorders>
              <w:top w:val="nil"/>
            </w:tcBorders>
            <w:shd w:val="clear" w:color="auto" w:fill="FFFFFF" w:themeFill="background1"/>
          </w:tcPr>
          <w:p w14:paraId="5EA35DD1" w14:textId="29A37B69" w:rsidR="004076B9" w:rsidRPr="00D66195" w:rsidRDefault="004076B9" w:rsidP="0053653B">
            <w:pPr>
              <w:pStyle w:val="TableText"/>
            </w:pPr>
            <w:r w:rsidRPr="00D66195">
              <w:t>As average temperatures rise, the number of days with a maximum temperature of over 25</w:t>
            </w:r>
            <w:r>
              <w:t xml:space="preserve"> degrees</w:t>
            </w:r>
            <w:r w:rsidRPr="00D66195">
              <w:t xml:space="preserve"> is also projected to rise. </w:t>
            </w:r>
            <w:r>
              <w:t>O</w:t>
            </w:r>
            <w:r w:rsidRPr="00D66195">
              <w:t xml:space="preserve">n average fewer than 15 hot days historically occur </w:t>
            </w:r>
            <w:r>
              <w:t>each</w:t>
            </w:r>
            <w:r w:rsidRPr="00D66195">
              <w:t xml:space="preserve"> year</w:t>
            </w:r>
            <w:r>
              <w:t xml:space="preserve"> a</w:t>
            </w:r>
            <w:r w:rsidRPr="00D66195">
              <w:t xml:space="preserve">long the western coast of the South Island, while the North Island and inland areas of the South Island historically experience up to </w:t>
            </w:r>
            <w:r w:rsidR="00433AA3">
              <w:t>about</w:t>
            </w:r>
            <w:r w:rsidR="00433AA3" w:rsidRPr="00D66195">
              <w:t xml:space="preserve"> </w:t>
            </w:r>
            <w:r w:rsidRPr="00D66195">
              <w:t xml:space="preserve">27 </w:t>
            </w:r>
            <w:r w:rsidR="00017A57">
              <w:t xml:space="preserve">hot </w:t>
            </w:r>
            <w:r w:rsidRPr="00D66195">
              <w:t>days per year.</w:t>
            </w:r>
          </w:p>
          <w:p w14:paraId="3C52F6CA" w14:textId="61F3ACD2" w:rsidR="004076B9" w:rsidRPr="00D66195" w:rsidRDefault="004076B9" w:rsidP="0053653B">
            <w:pPr>
              <w:pStyle w:val="TableText"/>
            </w:pPr>
            <w:r w:rsidRPr="00D66195">
              <w:fldChar w:fldCharType="begin"/>
            </w:r>
            <w:r w:rsidRPr="00D66195">
              <w:instrText xml:space="preserve"> REF _Ref37336713 \h </w:instrText>
            </w:r>
            <w:r w:rsidRPr="00D66195">
              <w:fldChar w:fldCharType="separate"/>
            </w:r>
            <w:r w:rsidR="000E063A" w:rsidRPr="00D66195">
              <w:t xml:space="preserve">Figure </w:t>
            </w:r>
            <w:r w:rsidR="000E063A">
              <w:rPr>
                <w:noProof/>
              </w:rPr>
              <w:t>5</w:t>
            </w:r>
            <w:r w:rsidRPr="00D66195">
              <w:fldChar w:fldCharType="end"/>
            </w:r>
            <w:r w:rsidRPr="00D66195">
              <w:t xml:space="preserve"> illustrates that, generally, the number of hot days in New Zealand </w:t>
            </w:r>
            <w:r w:rsidR="00017A57">
              <w:t>is</w:t>
            </w:r>
            <w:r w:rsidR="005F2FC2">
              <w:t> </w:t>
            </w:r>
            <w:r w:rsidRPr="00D66195">
              <w:t>expected to increase towards the</w:t>
            </w:r>
            <w:r w:rsidR="005F2FC2">
              <w:t> </w:t>
            </w:r>
            <w:r w:rsidRPr="00D66195">
              <w:t>northern and inland parts of the</w:t>
            </w:r>
            <w:r w:rsidR="005F2FC2">
              <w:t> </w:t>
            </w:r>
            <w:r w:rsidRPr="00D66195">
              <w:t xml:space="preserve">country. </w:t>
            </w:r>
          </w:p>
          <w:p w14:paraId="55D27162" w14:textId="0F2203D0" w:rsidR="004076B9" w:rsidRPr="00D66195" w:rsidRDefault="004076B9" w:rsidP="0053653B">
            <w:pPr>
              <w:pStyle w:val="TableText"/>
            </w:pPr>
            <w:r w:rsidRPr="00D66195">
              <w:t>In 2040, the average projected increase in the number of hot days</w:t>
            </w:r>
            <w:r w:rsidR="00017A57" w:rsidRPr="00D66195">
              <w:t xml:space="preserve"> </w:t>
            </w:r>
            <w:r w:rsidR="00017A57">
              <w:t xml:space="preserve">is </w:t>
            </w:r>
            <w:r w:rsidR="00017A57" w:rsidRPr="00D66195">
              <w:t>71 per cent</w:t>
            </w:r>
            <w:r w:rsidR="00017A57">
              <w:t xml:space="preserve"> </w:t>
            </w:r>
            <w:r w:rsidR="00017A57" w:rsidRPr="00D66195">
              <w:t>(34</w:t>
            </w:r>
            <w:r w:rsidR="00017A57">
              <w:t>–</w:t>
            </w:r>
            <w:r w:rsidR="00017A57" w:rsidRPr="00D66195">
              <w:t xml:space="preserve">135 per cent increase) </w:t>
            </w:r>
            <w:r w:rsidRPr="00D66195">
              <w:t>for all regions. In 2090</w:t>
            </w:r>
            <w:r w:rsidR="00BD27F6">
              <w:t>,</w:t>
            </w:r>
            <w:r w:rsidRPr="00D66195">
              <w:t xml:space="preserve"> the projected increase</w:t>
            </w:r>
            <w:r w:rsidR="001943D5" w:rsidRPr="00D66195">
              <w:t xml:space="preserve"> is 286 per cent</w:t>
            </w:r>
            <w:r w:rsidRPr="00D66195">
              <w:t xml:space="preserve"> (128</w:t>
            </w:r>
            <w:r>
              <w:t>–</w:t>
            </w:r>
            <w:r w:rsidRPr="00D66195">
              <w:t>634 per cent increase).</w:t>
            </w:r>
          </w:p>
          <w:p w14:paraId="055499D1" w14:textId="4CA301B8" w:rsidR="004076B9" w:rsidRPr="00274D78" w:rsidRDefault="004076B9" w:rsidP="0053653B">
            <w:pPr>
              <w:pStyle w:val="TableText"/>
              <w:rPr>
                <w:iCs/>
              </w:rPr>
            </w:pPr>
            <w:r w:rsidRPr="00D66195">
              <w:rPr>
                <w:color w:val="000000"/>
              </w:rPr>
              <w:t xml:space="preserve">For more information on the direction of change for each zone, </w:t>
            </w:r>
            <w:r>
              <w:rPr>
                <w:color w:val="000000"/>
              </w:rPr>
              <w:t>see</w:t>
            </w:r>
            <w:r w:rsidRPr="00D66195">
              <w:rPr>
                <w:color w:val="000000"/>
              </w:rPr>
              <w:t xml:space="preserve"> </w:t>
            </w:r>
            <w:r w:rsidR="007F54FA">
              <w:rPr>
                <w:color w:val="000000"/>
              </w:rPr>
              <w:t>a</w:t>
            </w:r>
            <w:r w:rsidRPr="00D66195">
              <w:rPr>
                <w:color w:val="000000"/>
              </w:rPr>
              <w:t>ppendix B</w:t>
            </w:r>
            <w:r w:rsidRPr="00D66195">
              <w:rPr>
                <w:i/>
              </w:rPr>
              <w:t xml:space="preserve"> </w:t>
            </w:r>
            <w:hyperlink w:anchor="Heatwavesincreasingpersistence" w:history="1">
              <w:r w:rsidRPr="007F54FA">
                <w:rPr>
                  <w:rStyle w:val="Hyperlink"/>
                  <w:i/>
                </w:rPr>
                <w:t>Heatwaves: increasing persistence, frequency and magnitude</w:t>
              </w:r>
            </w:hyperlink>
            <w:r>
              <w:rPr>
                <w:iCs/>
              </w:rPr>
              <w:t>.</w:t>
            </w:r>
          </w:p>
        </w:tc>
        <w:tc>
          <w:tcPr>
            <w:tcW w:w="5103" w:type="dxa"/>
            <w:vMerge/>
            <w:shd w:val="clear" w:color="auto" w:fill="F2F2F2" w:themeFill="background1" w:themeFillShade="F2"/>
          </w:tcPr>
          <w:p w14:paraId="199D98E8" w14:textId="77777777" w:rsidR="004076B9" w:rsidRPr="00D66195" w:rsidRDefault="004076B9" w:rsidP="0053653B">
            <w:pPr>
              <w:pStyle w:val="TableText"/>
              <w:keepNext/>
              <w:keepLines/>
              <w:rPr>
                <w:b/>
              </w:rPr>
            </w:pPr>
          </w:p>
        </w:tc>
      </w:tr>
    </w:tbl>
    <w:p w14:paraId="65E98CEE" w14:textId="702C7473" w:rsidR="00256253" w:rsidRDefault="00E91EE1" w:rsidP="000268FD">
      <w:pPr>
        <w:pStyle w:val="Heading3"/>
        <w:numPr>
          <w:ilvl w:val="0"/>
          <w:numId w:val="22"/>
        </w:numPr>
        <w:spacing w:before="0"/>
      </w:pPr>
      <w:bookmarkStart w:id="131" w:name="_Toc37153119"/>
      <w:bookmarkStart w:id="132" w:name="_Toc37404051"/>
      <w:r w:rsidRPr="00D66195">
        <w:lastRenderedPageBreak/>
        <w:t>Cold (frosty) nights</w:t>
      </w:r>
      <w:bookmarkEnd w:id="131"/>
      <w:bookmarkEnd w:id="132"/>
      <w:r w:rsidRPr="00D66195">
        <w:t xml:space="preserve"> </w:t>
      </w:r>
    </w:p>
    <w:p w14:paraId="747C54BD" w14:textId="7CC96896" w:rsidR="000268FD" w:rsidRPr="000268FD" w:rsidRDefault="000268FD" w:rsidP="0031245A">
      <w:pPr>
        <w:pStyle w:val="Tableheading2"/>
      </w:pPr>
      <w:bookmarkStart w:id="133" w:name="_Toc45391884"/>
      <w:r w:rsidRPr="00D66195">
        <w:t>Cold (frosty) nights</w:t>
      </w:r>
      <w:bookmarkEnd w:id="133"/>
      <w:r w:rsidR="00210CC5">
        <w:rPr>
          <w:rStyle w:val="FootnoteReference"/>
        </w:rPr>
        <w:footnoteReference w:id="2"/>
      </w:r>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3244"/>
        <w:gridCol w:w="5261"/>
      </w:tblGrid>
      <w:tr w:rsidR="000268FD" w:rsidRPr="000268FD" w14:paraId="16EDFA69" w14:textId="77777777" w:rsidTr="00071229">
        <w:trPr>
          <w:cantSplit/>
        </w:trPr>
        <w:tc>
          <w:tcPr>
            <w:tcW w:w="5000" w:type="pct"/>
            <w:gridSpan w:val="2"/>
            <w:tcBorders>
              <w:bottom w:val="single" w:sz="4" w:space="0" w:color="1C556C" w:themeColor="accent1"/>
            </w:tcBorders>
            <w:shd w:val="clear" w:color="auto" w:fill="1C556C" w:themeFill="accent1"/>
          </w:tcPr>
          <w:p w14:paraId="4BD0738E" w14:textId="77777777" w:rsidR="00E91EE1" w:rsidRPr="000268FD" w:rsidRDefault="00E91EE1" w:rsidP="00DB4974">
            <w:pPr>
              <w:pStyle w:val="TableText"/>
              <w:keepNext/>
              <w:spacing w:before="40" w:after="40"/>
              <w:rPr>
                <w:b/>
                <w:color w:val="FFFFFF" w:themeColor="background1"/>
              </w:rPr>
            </w:pPr>
            <w:r w:rsidRPr="000268FD">
              <w:rPr>
                <w:b/>
                <w:color w:val="FFFFFF" w:themeColor="background1"/>
              </w:rPr>
              <w:t>Cold (frosty) nights</w:t>
            </w:r>
          </w:p>
        </w:tc>
      </w:tr>
      <w:tr w:rsidR="00E91EE1" w:rsidRPr="00D66195" w14:paraId="6BCA1E64" w14:textId="77777777" w:rsidTr="00071229">
        <w:trPr>
          <w:cantSplit/>
        </w:trPr>
        <w:tc>
          <w:tcPr>
            <w:tcW w:w="2153" w:type="pct"/>
            <w:tcBorders>
              <w:bottom w:val="nil"/>
            </w:tcBorders>
            <w:shd w:val="clear" w:color="auto" w:fill="D2DDE2" w:themeFill="accent3"/>
            <w:vAlign w:val="center"/>
          </w:tcPr>
          <w:p w14:paraId="42AC503B" w14:textId="77777777" w:rsidR="00E91EE1" w:rsidRPr="00D66195" w:rsidRDefault="00E91EE1" w:rsidP="00DB4974">
            <w:pPr>
              <w:pStyle w:val="TableTextbold"/>
              <w:keepNext/>
              <w:spacing w:before="40" w:after="40"/>
            </w:pPr>
            <w:r w:rsidRPr="00D66195">
              <w:t>Description</w:t>
            </w:r>
          </w:p>
        </w:tc>
        <w:tc>
          <w:tcPr>
            <w:tcW w:w="2847" w:type="pct"/>
            <w:tcBorders>
              <w:bottom w:val="nil"/>
            </w:tcBorders>
            <w:shd w:val="clear" w:color="auto" w:fill="D2DDE2" w:themeFill="accent3"/>
            <w:vAlign w:val="center"/>
          </w:tcPr>
          <w:p w14:paraId="678EC937" w14:textId="77777777" w:rsidR="00E91EE1" w:rsidRPr="00D66195" w:rsidRDefault="00E91EE1" w:rsidP="00DB4974">
            <w:pPr>
              <w:pStyle w:val="TableTextbold"/>
              <w:keepNext/>
              <w:spacing w:before="40" w:after="40"/>
            </w:pPr>
            <w:r w:rsidRPr="00D66195">
              <w:t>Map</w:t>
            </w:r>
          </w:p>
        </w:tc>
      </w:tr>
      <w:tr w:rsidR="00E91EE1" w:rsidRPr="00D66195" w14:paraId="1EA668C9" w14:textId="77777777" w:rsidTr="00071229">
        <w:trPr>
          <w:cantSplit/>
        </w:trPr>
        <w:tc>
          <w:tcPr>
            <w:tcW w:w="2153" w:type="pct"/>
            <w:tcBorders>
              <w:top w:val="nil"/>
              <w:bottom w:val="nil"/>
            </w:tcBorders>
          </w:tcPr>
          <w:p w14:paraId="43FCD33F" w14:textId="77777777" w:rsidR="00E91EE1" w:rsidRPr="00D66195" w:rsidRDefault="00E91EE1" w:rsidP="00B65678">
            <w:pPr>
              <w:pStyle w:val="TableText"/>
              <w:keepNext/>
            </w:pPr>
            <w:r w:rsidRPr="00D66195">
              <w:t>The number of days when minimum temperatures drop below 0</w:t>
            </w:r>
            <w:r>
              <w:t xml:space="preserve"> degrees </w:t>
            </w:r>
            <w:r w:rsidRPr="00D66195">
              <w:t>C</w:t>
            </w:r>
            <w:r>
              <w:t>elsius</w:t>
            </w:r>
            <w:r w:rsidRPr="00D66195">
              <w:t xml:space="preserve"> </w:t>
            </w:r>
            <w:r>
              <w:t>(</w:t>
            </w:r>
            <w:r w:rsidRPr="00D66195">
              <w:t>usually occu</w:t>
            </w:r>
            <w:r>
              <w:t>r</w:t>
            </w:r>
            <w:r w:rsidRPr="00D66195">
              <w:t>r</w:t>
            </w:r>
            <w:r>
              <w:t>ing</w:t>
            </w:r>
            <w:r w:rsidRPr="00D66195">
              <w:t xml:space="preserve"> overnight</w:t>
            </w:r>
            <w:r>
              <w:t>)</w:t>
            </w:r>
            <w:r w:rsidRPr="00D66195">
              <w:t xml:space="preserve">. </w:t>
            </w:r>
          </w:p>
        </w:tc>
        <w:tc>
          <w:tcPr>
            <w:tcW w:w="2847" w:type="pct"/>
            <w:vMerge w:val="restart"/>
            <w:tcBorders>
              <w:top w:val="nil"/>
            </w:tcBorders>
          </w:tcPr>
          <w:p w14:paraId="5540E789" w14:textId="47E9A988" w:rsidR="00E91EE1" w:rsidRDefault="00E91EE1" w:rsidP="00DB4974">
            <w:pPr>
              <w:pStyle w:val="Figureheading"/>
              <w:spacing w:before="40" w:after="60"/>
              <w:ind w:left="851" w:hanging="851"/>
            </w:pPr>
            <w:bookmarkStart w:id="134" w:name="_Ref37336686"/>
            <w:bookmarkStart w:id="135" w:name="figure6"/>
            <w:bookmarkStart w:id="136" w:name="_Toc37232115"/>
            <w:bookmarkStart w:id="137" w:name="_Toc40696511"/>
            <w:bookmarkStart w:id="138" w:name="_Toc45391972"/>
            <w:bookmarkStart w:id="139" w:name="_Toc37153218"/>
            <w:r w:rsidRPr="00D66195">
              <w:t xml:space="preserve">Figure </w:t>
            </w:r>
            <w:r w:rsidR="00406F68">
              <w:fldChar w:fldCharType="begin"/>
            </w:r>
            <w:r w:rsidR="00406F68">
              <w:instrText xml:space="preserve"> SEQ Figure \* ARABIC </w:instrText>
            </w:r>
            <w:r w:rsidR="00406F68">
              <w:fldChar w:fldCharType="separate"/>
            </w:r>
            <w:r w:rsidR="000E063A">
              <w:rPr>
                <w:noProof/>
              </w:rPr>
              <w:t>6</w:t>
            </w:r>
            <w:r w:rsidR="00406F68">
              <w:rPr>
                <w:noProof/>
              </w:rPr>
              <w:fldChar w:fldCharType="end"/>
            </w:r>
            <w:bookmarkEnd w:id="134"/>
            <w:bookmarkEnd w:id="135"/>
            <w:r w:rsidRPr="00D66195">
              <w:tab/>
              <w:t>Change in number of cold days 1995</w:t>
            </w:r>
            <w:r>
              <w:t>–</w:t>
            </w:r>
            <w:r w:rsidRPr="00D66195">
              <w:t xml:space="preserve">2090 under RCP8.5 </w:t>
            </w:r>
            <w:r w:rsidRPr="00D66195">
              <w:rPr>
                <w:bCs/>
              </w:rPr>
              <w:fldChar w:fldCharType="begin"/>
            </w:r>
            <w:r w:rsidRPr="00D66195">
              <w:instrText xml:space="preserve"> ADDIN ZOTERO_ITEM CSL_CITATION {"citationID":"WpNzjVn8","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rPr>
                <w:bCs/>
              </w:rPr>
              <w:fldChar w:fldCharType="separate"/>
            </w:r>
            <w:r w:rsidRPr="00D66195">
              <w:rPr>
                <w:rFonts w:cs="Arial"/>
              </w:rPr>
              <w:t>(NIWA, 2016a)</w:t>
            </w:r>
            <w:bookmarkEnd w:id="136"/>
            <w:bookmarkEnd w:id="137"/>
            <w:bookmarkEnd w:id="138"/>
            <w:r w:rsidRPr="00D66195">
              <w:rPr>
                <w:bCs/>
              </w:rPr>
              <w:fldChar w:fldCharType="end"/>
            </w:r>
          </w:p>
          <w:p w14:paraId="35FF4FD5" w14:textId="77777777" w:rsidR="00E91EE1" w:rsidRPr="00D66195" w:rsidRDefault="00E91EE1" w:rsidP="00476CD2">
            <w:pPr>
              <w:keepNext/>
              <w:keepLines/>
              <w:spacing w:before="60" w:after="60"/>
            </w:pPr>
            <w:r w:rsidRPr="00D66195">
              <w:rPr>
                <w:noProof/>
              </w:rPr>
              <w:drawing>
                <wp:inline distT="0" distB="0" distL="0" distR="0" wp14:anchorId="643BC277" wp14:editId="63A03CA0">
                  <wp:extent cx="3204000" cy="4568527"/>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4000" cy="4568527"/>
                          </a:xfrm>
                          <a:prstGeom prst="rect">
                            <a:avLst/>
                          </a:prstGeom>
                          <a:noFill/>
                        </pic:spPr>
                      </pic:pic>
                    </a:graphicData>
                  </a:graphic>
                </wp:inline>
              </w:drawing>
            </w:r>
            <w:bookmarkEnd w:id="139"/>
          </w:p>
        </w:tc>
      </w:tr>
      <w:tr w:rsidR="00E91EE1" w:rsidRPr="00D66195" w14:paraId="0C18CB01" w14:textId="77777777" w:rsidTr="00071229">
        <w:trPr>
          <w:cantSplit/>
        </w:trPr>
        <w:tc>
          <w:tcPr>
            <w:tcW w:w="2153" w:type="pct"/>
            <w:tcBorders>
              <w:top w:val="nil"/>
              <w:bottom w:val="nil"/>
            </w:tcBorders>
            <w:shd w:val="clear" w:color="auto" w:fill="D2DDE2" w:themeFill="accent3"/>
            <w:vAlign w:val="center"/>
          </w:tcPr>
          <w:p w14:paraId="710EA8A7" w14:textId="77777777" w:rsidR="00E91EE1" w:rsidRPr="00D66195" w:rsidRDefault="00E91EE1" w:rsidP="00B65678">
            <w:pPr>
              <w:pStyle w:val="TableTextbold"/>
              <w:keepNext/>
            </w:pPr>
            <w:r w:rsidRPr="00D66195">
              <w:t>Projections</w:t>
            </w:r>
          </w:p>
        </w:tc>
        <w:tc>
          <w:tcPr>
            <w:tcW w:w="2847" w:type="pct"/>
            <w:vMerge/>
          </w:tcPr>
          <w:p w14:paraId="5A69135D" w14:textId="77777777" w:rsidR="00E91EE1" w:rsidRPr="00D66195" w:rsidRDefault="00E91EE1" w:rsidP="00B65678">
            <w:pPr>
              <w:pStyle w:val="TableTextbold"/>
              <w:keepNext/>
            </w:pPr>
          </w:p>
        </w:tc>
      </w:tr>
      <w:tr w:rsidR="00E91EE1" w:rsidRPr="00D66195" w14:paraId="6B48F845" w14:textId="77777777" w:rsidTr="00071229">
        <w:trPr>
          <w:cantSplit/>
        </w:trPr>
        <w:tc>
          <w:tcPr>
            <w:tcW w:w="2153" w:type="pct"/>
            <w:tcBorders>
              <w:top w:val="nil"/>
            </w:tcBorders>
          </w:tcPr>
          <w:p w14:paraId="2E308E47" w14:textId="15BF2288" w:rsidR="00E91EE1" w:rsidRPr="00D66195" w:rsidRDefault="00E91EE1" w:rsidP="000268FD">
            <w:pPr>
              <w:pStyle w:val="TableText"/>
            </w:pPr>
            <w:r w:rsidRPr="00D66195">
              <w:t>As average temperatures rise</w:t>
            </w:r>
            <w:r>
              <w:t>,</w:t>
            </w:r>
            <w:r w:rsidRPr="00D66195">
              <w:t xml:space="preserve"> the number of cold days is projected to decrease in frequency </w:t>
            </w:r>
            <w:r>
              <w:t>across the country</w:t>
            </w:r>
            <w:r w:rsidRPr="00D66195">
              <w:t xml:space="preserve">. Average </w:t>
            </w:r>
            <w:r w:rsidRPr="000268FD">
              <w:t>reductions</w:t>
            </w:r>
            <w:r w:rsidRPr="00D66195">
              <w:t xml:space="preserve"> are projected to vary from 49 per cent in 2040, through to 86 per cent in 2090</w:t>
            </w:r>
            <w:r>
              <w:t>,</w:t>
            </w:r>
            <w:r w:rsidRPr="00D66195">
              <w:t xml:space="preserve"> across all regions (</w:t>
            </w:r>
            <w:hyperlink w:anchor="figure6" w:history="1">
              <w:r w:rsidR="005A0559" w:rsidRPr="005F2FC2">
                <w:rPr>
                  <w:rStyle w:val="Hyperlink"/>
                </w:rPr>
                <w:t>figure 6</w:t>
              </w:r>
            </w:hyperlink>
            <w:r w:rsidRPr="00D66195">
              <w:t xml:space="preserve">). </w:t>
            </w:r>
          </w:p>
          <w:p w14:paraId="17CEF404" w14:textId="77777777" w:rsidR="00E91EE1" w:rsidRPr="00D66195" w:rsidRDefault="00E91EE1" w:rsidP="00B65678">
            <w:pPr>
              <w:pStyle w:val="TableText"/>
              <w:keepNext/>
            </w:pPr>
            <w:r w:rsidRPr="00D66195">
              <w:t xml:space="preserve">The number of cold days </w:t>
            </w:r>
            <w:r w:rsidRPr="00D66195">
              <w:rPr>
                <w:rFonts w:cs="Arial"/>
              </w:rPr>
              <w:t>is</w:t>
            </w:r>
            <w:r w:rsidRPr="00D66195">
              <w:t xml:space="preserve"> projected to show much larger decreases in regions that already exhibit cooler temperatures</w:t>
            </w:r>
            <w:r>
              <w:t>,</w:t>
            </w:r>
            <w:r w:rsidRPr="00D66195">
              <w:t xml:space="preserve"> such as those at higher altitudes in both the North and South Islands.</w:t>
            </w:r>
          </w:p>
          <w:p w14:paraId="7973F619" w14:textId="5302E22E" w:rsidR="00E91EE1" w:rsidRPr="00014DBC" w:rsidRDefault="00E91EE1" w:rsidP="00B65678">
            <w:pPr>
              <w:pStyle w:val="TableText"/>
              <w:keepNext/>
              <w:rPr>
                <w:iCs/>
              </w:rPr>
            </w:pPr>
            <w:r w:rsidRPr="00D66195">
              <w:rPr>
                <w:color w:val="000000"/>
              </w:rPr>
              <w:t xml:space="preserve">For more information on the direction of change for each zone, </w:t>
            </w:r>
            <w:r>
              <w:rPr>
                <w:color w:val="000000"/>
              </w:rPr>
              <w:t>see</w:t>
            </w:r>
            <w:r w:rsidRPr="00D66195">
              <w:rPr>
                <w:color w:val="000000"/>
              </w:rPr>
              <w:t xml:space="preserve"> </w:t>
            </w:r>
            <w:r w:rsidR="005A0559">
              <w:rPr>
                <w:color w:val="000000"/>
              </w:rPr>
              <w:t>a</w:t>
            </w:r>
            <w:r w:rsidRPr="00D66195">
              <w:rPr>
                <w:color w:val="000000"/>
              </w:rPr>
              <w:t>ppendix B</w:t>
            </w:r>
            <w:r w:rsidRPr="00D66195">
              <w:rPr>
                <w:i/>
                <w:color w:val="000000"/>
              </w:rPr>
              <w:t xml:space="preserve"> </w:t>
            </w:r>
            <w:hyperlink w:anchor="reducingfrostsnowandicecover" w:history="1">
              <w:r w:rsidRPr="00432E14">
                <w:rPr>
                  <w:rStyle w:val="Hyperlink"/>
                  <w:i/>
                </w:rPr>
                <w:t>Reducing frost, snow and ice cover</w:t>
              </w:r>
            </w:hyperlink>
            <w:r>
              <w:rPr>
                <w:iCs/>
              </w:rPr>
              <w:t>.</w:t>
            </w:r>
          </w:p>
        </w:tc>
        <w:tc>
          <w:tcPr>
            <w:tcW w:w="2847" w:type="pct"/>
            <w:vMerge/>
          </w:tcPr>
          <w:p w14:paraId="70B50335" w14:textId="77777777" w:rsidR="00E91EE1" w:rsidRPr="00D66195" w:rsidRDefault="00E91EE1" w:rsidP="00B65678">
            <w:pPr>
              <w:pStyle w:val="Caption"/>
              <w:keepNext/>
            </w:pPr>
          </w:p>
        </w:tc>
      </w:tr>
    </w:tbl>
    <w:p w14:paraId="69695E2F" w14:textId="023FADFD" w:rsidR="009D189E" w:rsidRDefault="008D7FF5" w:rsidP="00476CD2">
      <w:pPr>
        <w:pStyle w:val="Heading3"/>
        <w:numPr>
          <w:ilvl w:val="0"/>
          <w:numId w:val="22"/>
        </w:numPr>
      </w:pPr>
      <w:bookmarkStart w:id="140" w:name="_Toc37153120"/>
      <w:bookmarkStart w:id="141" w:name="_Toc37404052"/>
      <w:r w:rsidRPr="00D66195">
        <w:t>Wildfire</w:t>
      </w:r>
      <w:bookmarkEnd w:id="140"/>
      <w:bookmarkEnd w:id="141"/>
    </w:p>
    <w:p w14:paraId="60026500" w14:textId="6439A90F" w:rsidR="00476CD2" w:rsidRPr="00476CD2" w:rsidRDefault="00476CD2" w:rsidP="0031245A">
      <w:pPr>
        <w:pStyle w:val="Tableheading2"/>
      </w:pPr>
      <w:bookmarkStart w:id="142" w:name="_Toc45391885"/>
      <w:r>
        <w:t>Wildfire</w:t>
      </w:r>
      <w:bookmarkEnd w:id="142"/>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8505"/>
      </w:tblGrid>
      <w:tr w:rsidR="008D7FF5" w:rsidRPr="00D66195" w14:paraId="178A6BDA" w14:textId="77777777" w:rsidTr="00071229">
        <w:tc>
          <w:tcPr>
            <w:tcW w:w="5000" w:type="pct"/>
            <w:tcBorders>
              <w:bottom w:val="single" w:sz="4" w:space="0" w:color="1C556C" w:themeColor="accent1"/>
            </w:tcBorders>
            <w:shd w:val="clear" w:color="auto" w:fill="1C556C" w:themeFill="accent1"/>
          </w:tcPr>
          <w:p w14:paraId="0A4F194E" w14:textId="77777777" w:rsidR="008D7FF5" w:rsidRPr="00D66195" w:rsidRDefault="008D7FF5" w:rsidP="00476CD2">
            <w:pPr>
              <w:pStyle w:val="TableText"/>
              <w:spacing w:before="40" w:after="40"/>
              <w:rPr>
                <w:b/>
              </w:rPr>
            </w:pPr>
            <w:r w:rsidRPr="00D66195">
              <w:rPr>
                <w:b/>
                <w:color w:val="FFFFFF" w:themeColor="background1"/>
              </w:rPr>
              <w:t xml:space="preserve">Wildfire </w:t>
            </w:r>
          </w:p>
        </w:tc>
      </w:tr>
      <w:tr w:rsidR="008D7FF5" w:rsidRPr="00D66195" w14:paraId="3A59691A" w14:textId="77777777" w:rsidTr="00071229">
        <w:tc>
          <w:tcPr>
            <w:tcW w:w="5000" w:type="pct"/>
            <w:tcBorders>
              <w:bottom w:val="nil"/>
            </w:tcBorders>
            <w:shd w:val="clear" w:color="auto" w:fill="D2DDE2" w:themeFill="accent3"/>
            <w:vAlign w:val="center"/>
          </w:tcPr>
          <w:p w14:paraId="34584B9C" w14:textId="77777777" w:rsidR="008D7FF5" w:rsidRPr="00D66195" w:rsidRDefault="008D7FF5" w:rsidP="00476CD2">
            <w:pPr>
              <w:pStyle w:val="TableTextbold"/>
              <w:spacing w:before="40"/>
            </w:pPr>
            <w:r w:rsidRPr="00D66195">
              <w:t xml:space="preserve">Description </w:t>
            </w:r>
          </w:p>
        </w:tc>
      </w:tr>
      <w:tr w:rsidR="008D7FF5" w:rsidRPr="00D66195" w14:paraId="164B15AD" w14:textId="77777777" w:rsidTr="00071229">
        <w:tc>
          <w:tcPr>
            <w:tcW w:w="5000" w:type="pct"/>
            <w:tcBorders>
              <w:top w:val="nil"/>
              <w:bottom w:val="nil"/>
            </w:tcBorders>
          </w:tcPr>
          <w:p w14:paraId="1321E496" w14:textId="7F0AC7F7" w:rsidR="008D7FF5" w:rsidRPr="00D66195" w:rsidRDefault="008D7FF5" w:rsidP="006174B7">
            <w:pPr>
              <w:pStyle w:val="TableText"/>
              <w:spacing w:line="238" w:lineRule="atLeast"/>
            </w:pPr>
            <w:r w:rsidRPr="00D66195">
              <w:t xml:space="preserve">Wildfire risk is measured by the fire weather index (FWI) and daily severity rating (DSR) on daily time scales, and seasonally as the seasonal severity rating (SSR). </w:t>
            </w:r>
            <w:r w:rsidRPr="00D66195">
              <w:rPr>
                <w:shd w:val="clear" w:color="auto" w:fill="FFFFFF" w:themeFill="background1"/>
              </w:rPr>
              <w:t>Higher FWI and DSR values</w:t>
            </w:r>
            <w:r w:rsidRPr="00D66195">
              <w:t xml:space="preserve"> indicate a more intense fire development</w:t>
            </w:r>
            <w:r>
              <w:t>,</w:t>
            </w:r>
            <w:r w:rsidRPr="00D66195">
              <w:t xml:space="preserve"> and higher SSR numbers indicate a greater seasonal risk. Wildfire is an extreme climatological </w:t>
            </w:r>
            <w:r>
              <w:t>event</w:t>
            </w:r>
            <w:r w:rsidRPr="00D66195">
              <w:t xml:space="preserve"> and can be ignited by non-climate sources such as arson, machinery usage or power line faults.</w:t>
            </w:r>
            <w:r>
              <w:t xml:space="preserve"> </w:t>
            </w:r>
          </w:p>
        </w:tc>
      </w:tr>
      <w:tr w:rsidR="008D7FF5" w:rsidRPr="00D66195" w14:paraId="518BF9D6" w14:textId="77777777" w:rsidTr="00071229">
        <w:tc>
          <w:tcPr>
            <w:tcW w:w="5000" w:type="pct"/>
            <w:tcBorders>
              <w:top w:val="nil"/>
              <w:bottom w:val="nil"/>
            </w:tcBorders>
            <w:shd w:val="clear" w:color="auto" w:fill="D2DDE2" w:themeFill="accent3"/>
            <w:vAlign w:val="center"/>
          </w:tcPr>
          <w:p w14:paraId="598B56C0" w14:textId="77777777" w:rsidR="008D7FF5" w:rsidRPr="00D66195" w:rsidRDefault="008D7FF5" w:rsidP="00476CD2">
            <w:pPr>
              <w:pStyle w:val="TableTextbold"/>
              <w:spacing w:before="40"/>
              <w:rPr>
                <w:rFonts w:eastAsiaTheme="minorHAnsi"/>
              </w:rPr>
            </w:pPr>
            <w:r w:rsidRPr="00D66195">
              <w:t>Projections</w:t>
            </w:r>
          </w:p>
        </w:tc>
      </w:tr>
      <w:tr w:rsidR="008D7FF5" w:rsidRPr="00D66195" w14:paraId="69800580" w14:textId="77777777" w:rsidTr="00071229">
        <w:tc>
          <w:tcPr>
            <w:tcW w:w="5000" w:type="pct"/>
            <w:tcBorders>
              <w:top w:val="nil"/>
            </w:tcBorders>
          </w:tcPr>
          <w:p w14:paraId="01FC6AC7" w14:textId="77777777" w:rsidR="008D7FF5" w:rsidRDefault="008D7FF5" w:rsidP="006174B7">
            <w:pPr>
              <w:pStyle w:val="TableText"/>
              <w:spacing w:line="238" w:lineRule="atLeast"/>
            </w:pPr>
            <w:r w:rsidRPr="00D66195">
              <w:t xml:space="preserve">On average, all climatological measures of wildfire risk will increase across New Zealand to the end of the century. The four main drivers of wildfire are all expected to change to promote an increase in wildfire risk: </w:t>
            </w:r>
          </w:p>
          <w:p w14:paraId="4B98F436" w14:textId="77777777" w:rsidR="008D7FF5" w:rsidRDefault="008D7FF5" w:rsidP="006174B7">
            <w:pPr>
              <w:pStyle w:val="TableBullet"/>
              <w:spacing w:after="40" w:line="238" w:lineRule="atLeast"/>
            </w:pPr>
            <w:r w:rsidRPr="00D66195">
              <w:t>increased temperature</w:t>
            </w:r>
          </w:p>
          <w:p w14:paraId="45DDA3FF" w14:textId="77777777" w:rsidR="008D7FF5" w:rsidRDefault="008D7FF5" w:rsidP="006174B7">
            <w:pPr>
              <w:pStyle w:val="TableBullet"/>
              <w:spacing w:after="40" w:line="238" w:lineRule="atLeast"/>
            </w:pPr>
            <w:r w:rsidRPr="00D66195">
              <w:lastRenderedPageBreak/>
              <w:t>decreased relative humidity</w:t>
            </w:r>
          </w:p>
          <w:p w14:paraId="62E93916" w14:textId="77777777" w:rsidR="008D7FF5" w:rsidRDefault="008D7FF5" w:rsidP="006174B7">
            <w:pPr>
              <w:pStyle w:val="TableBullet"/>
              <w:spacing w:after="40" w:line="238" w:lineRule="atLeast"/>
            </w:pPr>
            <w:r w:rsidRPr="00D66195">
              <w:t>increased wind speed</w:t>
            </w:r>
          </w:p>
          <w:p w14:paraId="283FFDD3" w14:textId="77777777" w:rsidR="008D7FF5" w:rsidRDefault="008D7FF5" w:rsidP="006174B7">
            <w:pPr>
              <w:pStyle w:val="TableBullet"/>
              <w:spacing w:after="40" w:line="238" w:lineRule="atLeast"/>
            </w:pPr>
            <w:r w:rsidRPr="00D66195">
              <w:t xml:space="preserve">decreased rainfall. </w:t>
            </w:r>
          </w:p>
          <w:p w14:paraId="39F952A8" w14:textId="265C124F" w:rsidR="008D7FF5" w:rsidRPr="00D66195" w:rsidRDefault="008D7FF5" w:rsidP="006B7104">
            <w:pPr>
              <w:pStyle w:val="TableText"/>
              <w:spacing w:after="0" w:line="238" w:lineRule="atLeast"/>
            </w:pPr>
            <w:r w:rsidRPr="00D66195">
              <w:t>These variables are used to calculate the dryness and availability of the land surface fire fuel</w:t>
            </w:r>
            <w:r>
              <w:t>,</w:t>
            </w:r>
            <w:r w:rsidRPr="00D66195">
              <w:t xml:space="preserve"> and the spread and ferocity of the fire given these weather conditions. Temperature and relative humidity are the best indicators of climatological wildfire risk, while wind speed and precipitation stoke or quench the risk on the daily time scale. </w:t>
            </w:r>
          </w:p>
          <w:p w14:paraId="2CE4CA0E" w14:textId="2150DB62" w:rsidR="008D7FF5" w:rsidRPr="00D66195" w:rsidRDefault="008D7FF5" w:rsidP="006B7104">
            <w:pPr>
              <w:pStyle w:val="TableText"/>
              <w:spacing w:after="0" w:line="238" w:lineRule="atLeast"/>
              <w:rPr>
                <w:rFonts w:eastAsiaTheme="minorHAnsi"/>
              </w:rPr>
            </w:pPr>
            <w:r w:rsidRPr="00D66195">
              <w:rPr>
                <w:rFonts w:eastAsiaTheme="minorHAnsi"/>
              </w:rPr>
              <w:t xml:space="preserve">The SSR is highest in the east coast of the </w:t>
            </w:r>
            <w:r w:rsidR="00015185">
              <w:rPr>
                <w:rFonts w:eastAsiaTheme="minorHAnsi"/>
              </w:rPr>
              <w:t>N</w:t>
            </w:r>
            <w:r w:rsidRPr="00D66195">
              <w:rPr>
                <w:rFonts w:eastAsiaTheme="minorHAnsi"/>
              </w:rPr>
              <w:t xml:space="preserve">orth </w:t>
            </w:r>
            <w:r w:rsidR="00015185">
              <w:rPr>
                <w:rFonts w:eastAsiaTheme="minorHAnsi"/>
              </w:rPr>
              <w:t>I</w:t>
            </w:r>
            <w:r w:rsidRPr="00D66195">
              <w:rPr>
                <w:rFonts w:eastAsiaTheme="minorHAnsi"/>
              </w:rPr>
              <w:t>sland (Gisborne, Hawke’s Bay and Wellington), inland areas of Otago and south Canterbury (</w:t>
            </w:r>
            <w:r w:rsidR="00A14153">
              <w:rPr>
                <w:rFonts w:eastAsiaTheme="minorHAnsi"/>
              </w:rPr>
              <w:t>c</w:t>
            </w:r>
            <w:r w:rsidRPr="00D66195">
              <w:rPr>
                <w:rFonts w:eastAsiaTheme="minorHAnsi"/>
              </w:rPr>
              <w:t xml:space="preserve">entral Otago, Queenstown-Lakes and Mackenzie), and northern parts of Marlborough. The SSR is lowest </w:t>
            </w:r>
            <w:r>
              <w:rPr>
                <w:rFonts w:eastAsiaTheme="minorHAnsi"/>
              </w:rPr>
              <w:t>at</w:t>
            </w:r>
            <w:r w:rsidRPr="00D66195">
              <w:rPr>
                <w:rFonts w:eastAsiaTheme="minorHAnsi"/>
              </w:rPr>
              <w:t xml:space="preserve"> elevation</w:t>
            </w:r>
            <w:r>
              <w:rPr>
                <w:rFonts w:eastAsiaTheme="minorHAnsi"/>
              </w:rPr>
              <w:t>s</w:t>
            </w:r>
            <w:r w:rsidRPr="00D66195">
              <w:rPr>
                <w:rFonts w:eastAsiaTheme="minorHAnsi"/>
              </w:rPr>
              <w:t xml:space="preserve"> greater than </w:t>
            </w:r>
            <w:r w:rsidR="00433AA3">
              <w:rPr>
                <w:rFonts w:eastAsiaTheme="minorHAnsi"/>
              </w:rPr>
              <w:t>about</w:t>
            </w:r>
            <w:r w:rsidR="00433AA3" w:rsidRPr="00D66195">
              <w:rPr>
                <w:rFonts w:eastAsiaTheme="minorHAnsi"/>
              </w:rPr>
              <w:t xml:space="preserve"> </w:t>
            </w:r>
            <w:r w:rsidRPr="00D66195">
              <w:rPr>
                <w:rFonts w:eastAsiaTheme="minorHAnsi"/>
              </w:rPr>
              <w:t>800</w:t>
            </w:r>
            <w:r>
              <w:rPr>
                <w:rFonts w:eastAsiaTheme="minorHAnsi"/>
              </w:rPr>
              <w:t xml:space="preserve"> </w:t>
            </w:r>
            <w:r w:rsidRPr="00D66195">
              <w:rPr>
                <w:rFonts w:eastAsiaTheme="minorHAnsi"/>
              </w:rPr>
              <w:t>m</w:t>
            </w:r>
            <w:r>
              <w:rPr>
                <w:rFonts w:eastAsiaTheme="minorHAnsi"/>
              </w:rPr>
              <w:t>etres</w:t>
            </w:r>
            <w:r w:rsidRPr="00D66195">
              <w:rPr>
                <w:rFonts w:eastAsiaTheme="minorHAnsi"/>
              </w:rPr>
              <w:t>,</w:t>
            </w:r>
            <w:r>
              <w:rPr>
                <w:rFonts w:eastAsiaTheme="minorHAnsi"/>
              </w:rPr>
              <w:t xml:space="preserve"> as well as </w:t>
            </w:r>
            <w:r w:rsidRPr="00D66195">
              <w:rPr>
                <w:rFonts w:eastAsiaTheme="minorHAnsi"/>
              </w:rPr>
              <w:t xml:space="preserve">the entire West Coast region, </w:t>
            </w:r>
            <w:r>
              <w:rPr>
                <w:rFonts w:eastAsiaTheme="minorHAnsi"/>
              </w:rPr>
              <w:t>and</w:t>
            </w:r>
            <w:r w:rsidRPr="00D66195">
              <w:rPr>
                <w:rFonts w:eastAsiaTheme="minorHAnsi"/>
              </w:rPr>
              <w:t xml:space="preserve"> Southland and coastal Otago. </w:t>
            </w:r>
          </w:p>
          <w:p w14:paraId="60283873" w14:textId="692EBFA3" w:rsidR="008D7FF5" w:rsidRPr="00D66195" w:rsidRDefault="008D7FF5" w:rsidP="006B7104">
            <w:pPr>
              <w:pStyle w:val="TableText"/>
              <w:spacing w:after="0" w:line="238" w:lineRule="atLeast"/>
              <w:rPr>
                <w:rFonts w:eastAsiaTheme="minorHAnsi"/>
              </w:rPr>
            </w:pPr>
            <w:r w:rsidRPr="00D66195">
              <w:rPr>
                <w:rFonts w:eastAsiaTheme="minorHAnsi"/>
              </w:rPr>
              <w:t xml:space="preserve">The fire season length </w:t>
            </w:r>
            <w:r>
              <w:rPr>
                <w:rFonts w:eastAsiaTheme="minorHAnsi"/>
              </w:rPr>
              <w:t>is</w:t>
            </w:r>
            <w:r w:rsidRPr="00D66195">
              <w:rPr>
                <w:rFonts w:eastAsiaTheme="minorHAnsi"/>
              </w:rPr>
              <w:t xml:space="preserve"> the number of days exceeding a particular DSR. Regionally, the fire risk is projected to increase by </w:t>
            </w:r>
            <w:r w:rsidR="00433AA3">
              <w:rPr>
                <w:rFonts w:eastAsiaTheme="minorHAnsi"/>
              </w:rPr>
              <w:t>about</w:t>
            </w:r>
            <w:r w:rsidR="00433AA3" w:rsidRPr="00D66195">
              <w:rPr>
                <w:rFonts w:eastAsiaTheme="minorHAnsi"/>
              </w:rPr>
              <w:t xml:space="preserve"> </w:t>
            </w:r>
            <w:r w:rsidRPr="00D66195">
              <w:rPr>
                <w:rFonts w:eastAsiaTheme="minorHAnsi"/>
              </w:rPr>
              <w:t>10 per cent per decade for all measures</w:t>
            </w:r>
            <w:r>
              <w:rPr>
                <w:rFonts w:eastAsiaTheme="minorHAnsi"/>
              </w:rPr>
              <w:t>,</w:t>
            </w:r>
            <w:r w:rsidRPr="00D66195">
              <w:rPr>
                <w:rFonts w:eastAsiaTheme="minorHAnsi"/>
              </w:rPr>
              <w:t xml:space="preserve"> including season length. The cities and towns with the highest risk include Lower Hutt, Blenheim, Wellington and Hastings. </w:t>
            </w:r>
            <w:r>
              <w:rPr>
                <w:rFonts w:eastAsiaTheme="minorHAnsi"/>
              </w:rPr>
              <w:t>T</w:t>
            </w:r>
            <w:r w:rsidRPr="00D66195">
              <w:rPr>
                <w:rFonts w:eastAsiaTheme="minorHAnsi"/>
              </w:rPr>
              <w:t>hese locations have a ‘moderately vigorous surface fire’ season length currently of 14</w:t>
            </w:r>
            <w:r>
              <w:rPr>
                <w:rFonts w:eastAsiaTheme="minorHAnsi"/>
              </w:rPr>
              <w:t>–</w:t>
            </w:r>
            <w:r w:rsidRPr="00D66195">
              <w:rPr>
                <w:rFonts w:eastAsiaTheme="minorHAnsi"/>
              </w:rPr>
              <w:t>20 days</w:t>
            </w:r>
            <w:r>
              <w:rPr>
                <w:rFonts w:eastAsiaTheme="minorHAnsi"/>
              </w:rPr>
              <w:t>,</w:t>
            </w:r>
            <w:r w:rsidRPr="00D66195">
              <w:rPr>
                <w:rFonts w:eastAsiaTheme="minorHAnsi"/>
              </w:rPr>
              <w:t xml:space="preserve"> which will increase by 10</w:t>
            </w:r>
            <w:r>
              <w:rPr>
                <w:rFonts w:eastAsiaTheme="minorHAnsi"/>
              </w:rPr>
              <w:t>–</w:t>
            </w:r>
            <w:r w:rsidRPr="00D66195">
              <w:rPr>
                <w:rFonts w:eastAsiaTheme="minorHAnsi"/>
              </w:rPr>
              <w:t xml:space="preserve">15 </w:t>
            </w:r>
            <w:r>
              <w:rPr>
                <w:rFonts w:eastAsiaTheme="minorHAnsi"/>
              </w:rPr>
              <w:t>per cent</w:t>
            </w:r>
            <w:r w:rsidRPr="00D66195">
              <w:rPr>
                <w:rFonts w:eastAsiaTheme="minorHAnsi"/>
              </w:rPr>
              <w:t xml:space="preserve"> by </w:t>
            </w:r>
            <w:r>
              <w:rPr>
                <w:rFonts w:eastAsiaTheme="minorHAnsi"/>
              </w:rPr>
              <w:t xml:space="preserve">the </w:t>
            </w:r>
            <w:r w:rsidRPr="00D66195">
              <w:rPr>
                <w:rFonts w:eastAsiaTheme="minorHAnsi"/>
              </w:rPr>
              <w:t>mid</w:t>
            </w:r>
            <w:r>
              <w:rPr>
                <w:rFonts w:eastAsiaTheme="minorHAnsi"/>
              </w:rPr>
              <w:t xml:space="preserve">dle of this </w:t>
            </w:r>
            <w:r w:rsidRPr="00D66195">
              <w:rPr>
                <w:rFonts w:eastAsiaTheme="minorHAnsi"/>
              </w:rPr>
              <w:t xml:space="preserve">century. </w:t>
            </w:r>
          </w:p>
          <w:p w14:paraId="020A8AEB" w14:textId="5779477B" w:rsidR="008D7FF5" w:rsidRPr="00D66195" w:rsidRDefault="008D7FF5" w:rsidP="00C10C57">
            <w:pPr>
              <w:pStyle w:val="TableText"/>
              <w:spacing w:after="120"/>
              <w:rPr>
                <w:rFonts w:eastAsiaTheme="minorHAnsi"/>
              </w:rPr>
            </w:pPr>
            <w:r w:rsidRPr="00D66195">
              <w:rPr>
                <w:rFonts w:eastAsiaTheme="minorHAnsi"/>
              </w:rPr>
              <w:t xml:space="preserve">For more information on the direction of change for each zone, </w:t>
            </w:r>
            <w:r>
              <w:rPr>
                <w:rFonts w:eastAsiaTheme="minorHAnsi"/>
              </w:rPr>
              <w:t>see</w:t>
            </w:r>
            <w:r w:rsidRPr="00D66195">
              <w:rPr>
                <w:rFonts w:eastAsiaTheme="minorHAnsi"/>
              </w:rPr>
              <w:t xml:space="preserve"> </w:t>
            </w:r>
            <w:r w:rsidR="00DB3ABE">
              <w:rPr>
                <w:rFonts w:eastAsiaTheme="minorHAnsi"/>
              </w:rPr>
              <w:t>a</w:t>
            </w:r>
            <w:r w:rsidRPr="00D66195">
              <w:rPr>
                <w:rFonts w:eastAsiaTheme="minorHAnsi"/>
              </w:rPr>
              <w:t xml:space="preserve">ppendix B </w:t>
            </w:r>
            <w:hyperlink w:anchor="increasingfireweatherconditions" w:history="1">
              <w:r w:rsidRPr="008B676F">
                <w:rPr>
                  <w:rStyle w:val="Hyperlink"/>
                  <w:rFonts w:eastAsiaTheme="minorHAnsi"/>
                  <w:i/>
                </w:rPr>
                <w:t>Increasing fire</w:t>
              </w:r>
              <w:r w:rsidR="00C10C57">
                <w:rPr>
                  <w:rStyle w:val="Hyperlink"/>
                  <w:rFonts w:eastAsiaTheme="minorHAnsi"/>
                  <w:i/>
                </w:rPr>
                <w:t>-</w:t>
              </w:r>
              <w:r w:rsidRPr="008B676F">
                <w:rPr>
                  <w:rStyle w:val="Hyperlink"/>
                  <w:rFonts w:eastAsiaTheme="minorHAnsi"/>
                  <w:i/>
                </w:rPr>
                <w:t>weather conditions: harsher, prolonged season</w:t>
              </w:r>
            </w:hyperlink>
            <w:r w:rsidRPr="00D66195">
              <w:rPr>
                <w:rFonts w:eastAsiaTheme="minorHAnsi"/>
                <w:i/>
              </w:rPr>
              <w:t>.</w:t>
            </w:r>
          </w:p>
        </w:tc>
      </w:tr>
    </w:tbl>
    <w:p w14:paraId="6F5FFF2D" w14:textId="3028780C" w:rsidR="008D7FF5" w:rsidRPr="00D66195" w:rsidRDefault="008D7FF5" w:rsidP="006B7104">
      <w:pPr>
        <w:pStyle w:val="Heading2"/>
        <w:numPr>
          <w:ilvl w:val="0"/>
          <w:numId w:val="21"/>
        </w:numPr>
      </w:pPr>
      <w:bookmarkStart w:id="143" w:name="_Toc37153121"/>
      <w:bookmarkStart w:id="144" w:name="_Toc37404053"/>
      <w:bookmarkStart w:id="145" w:name="_Toc40696465"/>
      <w:bookmarkStart w:id="146" w:name="_Toc45888065"/>
      <w:r w:rsidRPr="00D66195">
        <w:lastRenderedPageBreak/>
        <w:t>Precipitation</w:t>
      </w:r>
      <w:bookmarkEnd w:id="143"/>
      <w:bookmarkEnd w:id="144"/>
      <w:bookmarkEnd w:id="145"/>
      <w:bookmarkEnd w:id="146"/>
      <w:r w:rsidR="005F2FC2">
        <w:t xml:space="preserve"> </w:t>
      </w:r>
    </w:p>
    <w:p w14:paraId="50CD65F8" w14:textId="7603C542" w:rsidR="008F3B89" w:rsidRDefault="008D7FF5" w:rsidP="006971AB">
      <w:pPr>
        <w:pStyle w:val="Heading3"/>
        <w:numPr>
          <w:ilvl w:val="0"/>
          <w:numId w:val="23"/>
        </w:numPr>
        <w:spacing w:before="120"/>
      </w:pPr>
      <w:bookmarkStart w:id="147" w:name="_Toc37153122"/>
      <w:bookmarkStart w:id="148" w:name="_Toc37404054"/>
      <w:r w:rsidRPr="00D66195">
        <w:t>Average precipitation</w:t>
      </w:r>
      <w:bookmarkEnd w:id="147"/>
      <w:bookmarkEnd w:id="148"/>
    </w:p>
    <w:p w14:paraId="09B35A82" w14:textId="4F4B5734" w:rsidR="006971AB" w:rsidRPr="006971AB" w:rsidRDefault="006971AB" w:rsidP="0031245A">
      <w:pPr>
        <w:pStyle w:val="Tableheading2"/>
      </w:pPr>
      <w:bookmarkStart w:id="149" w:name="_Toc45391886"/>
      <w:r w:rsidRPr="00D66195">
        <w:t>Average precipitation</w:t>
      </w:r>
      <w:bookmarkEnd w:id="149"/>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3686"/>
        <w:gridCol w:w="4819"/>
      </w:tblGrid>
      <w:tr w:rsidR="008D7FF5" w:rsidRPr="00D66195" w14:paraId="5B8E64DF" w14:textId="77777777" w:rsidTr="00832DEF">
        <w:tc>
          <w:tcPr>
            <w:tcW w:w="5000" w:type="pct"/>
            <w:gridSpan w:val="2"/>
            <w:tcBorders>
              <w:bottom w:val="nil"/>
            </w:tcBorders>
            <w:shd w:val="clear" w:color="auto" w:fill="1C556C" w:themeFill="accent1"/>
          </w:tcPr>
          <w:p w14:paraId="72CDC869" w14:textId="77777777" w:rsidR="008D7FF5" w:rsidRPr="00D66195" w:rsidRDefault="008D7FF5" w:rsidP="0053653B">
            <w:pPr>
              <w:pStyle w:val="TableText"/>
              <w:rPr>
                <w:b/>
                <w:color w:val="FFFFFF" w:themeColor="background1"/>
              </w:rPr>
            </w:pPr>
            <w:r w:rsidRPr="00D66195">
              <w:rPr>
                <w:b/>
                <w:color w:val="FFFFFF" w:themeColor="background1"/>
              </w:rPr>
              <w:t>Average precipitation</w:t>
            </w:r>
          </w:p>
        </w:tc>
      </w:tr>
      <w:tr w:rsidR="008D21FA" w:rsidRPr="00D66195" w14:paraId="3358BE8B" w14:textId="77777777" w:rsidTr="00832DEF">
        <w:trPr>
          <w:trHeight w:val="283"/>
        </w:trPr>
        <w:tc>
          <w:tcPr>
            <w:tcW w:w="2167" w:type="pct"/>
            <w:tcBorders>
              <w:top w:val="nil"/>
              <w:bottom w:val="nil"/>
              <w:right w:val="nil"/>
            </w:tcBorders>
            <w:shd w:val="clear" w:color="auto" w:fill="D2DDE2" w:themeFill="accent3"/>
            <w:vAlign w:val="center"/>
          </w:tcPr>
          <w:p w14:paraId="00C09B41" w14:textId="77777777" w:rsidR="008D7FF5" w:rsidRPr="00D66195" w:rsidRDefault="008D7FF5" w:rsidP="0053653B">
            <w:pPr>
              <w:pStyle w:val="TableTextbold"/>
            </w:pPr>
            <w:r w:rsidRPr="00D66195">
              <w:t xml:space="preserve">Description </w:t>
            </w:r>
          </w:p>
        </w:tc>
        <w:tc>
          <w:tcPr>
            <w:tcW w:w="2833" w:type="pct"/>
            <w:tcBorders>
              <w:top w:val="nil"/>
              <w:left w:val="nil"/>
              <w:bottom w:val="nil"/>
              <w:right w:val="nil"/>
            </w:tcBorders>
            <w:shd w:val="clear" w:color="auto" w:fill="D2DDE2" w:themeFill="accent3"/>
            <w:vAlign w:val="center"/>
          </w:tcPr>
          <w:p w14:paraId="7810B0BA" w14:textId="77777777" w:rsidR="008D7FF5" w:rsidRPr="00D66195" w:rsidRDefault="008D7FF5" w:rsidP="0053653B">
            <w:pPr>
              <w:pStyle w:val="TableTextbold"/>
            </w:pPr>
            <w:r w:rsidRPr="00D66195">
              <w:t>Map</w:t>
            </w:r>
          </w:p>
        </w:tc>
      </w:tr>
      <w:tr w:rsidR="008744EA" w:rsidRPr="00D66195" w14:paraId="3DE769A6" w14:textId="77777777" w:rsidTr="00832DEF">
        <w:tc>
          <w:tcPr>
            <w:tcW w:w="2167" w:type="pct"/>
            <w:tcBorders>
              <w:top w:val="nil"/>
              <w:bottom w:val="nil"/>
            </w:tcBorders>
          </w:tcPr>
          <w:p w14:paraId="6E9299F5" w14:textId="77777777" w:rsidR="008D7FF5" w:rsidRPr="00D66195" w:rsidRDefault="008D7FF5" w:rsidP="006B7104">
            <w:pPr>
              <w:pStyle w:val="TableText"/>
              <w:spacing w:before="40" w:after="40"/>
            </w:pPr>
            <w:r w:rsidRPr="00D66195">
              <w:t>Changes to seasonal average liquid (</w:t>
            </w:r>
            <w:r>
              <w:t>for example</w:t>
            </w:r>
            <w:r w:rsidRPr="00D66195">
              <w:t>, rainfall) and solid (</w:t>
            </w:r>
            <w:r>
              <w:t>for example</w:t>
            </w:r>
            <w:r w:rsidRPr="00D66195">
              <w:t xml:space="preserve">, snowfall) </w:t>
            </w:r>
            <w:r w:rsidRPr="005542F9">
              <w:t>precipitation</w:t>
            </w:r>
            <w:r w:rsidRPr="00D66195">
              <w:t>.</w:t>
            </w:r>
          </w:p>
        </w:tc>
        <w:tc>
          <w:tcPr>
            <w:tcW w:w="2833" w:type="pct"/>
            <w:vMerge w:val="restart"/>
            <w:tcBorders>
              <w:top w:val="nil"/>
            </w:tcBorders>
          </w:tcPr>
          <w:p w14:paraId="09294671" w14:textId="3DC626BC" w:rsidR="008D7FF5" w:rsidRDefault="005542F9" w:rsidP="00765BB8">
            <w:pPr>
              <w:pStyle w:val="Figureheading"/>
              <w:spacing w:before="60" w:after="0"/>
              <w:ind w:left="851" w:hanging="851"/>
            </w:pPr>
            <w:bookmarkStart w:id="150" w:name="_Toc37232116"/>
            <w:bookmarkStart w:id="151" w:name="_Toc40696512"/>
            <w:bookmarkStart w:id="152" w:name="_Toc45391973"/>
            <w:bookmarkStart w:id="153" w:name="_Toc37153219"/>
            <w:r w:rsidRPr="00D66195">
              <w:t xml:space="preserve">Figure </w:t>
            </w:r>
            <w:r w:rsidR="00406F68">
              <w:fldChar w:fldCharType="begin"/>
            </w:r>
            <w:r w:rsidR="00406F68">
              <w:instrText xml:space="preserve"> SEQ Figure \* ARABIC </w:instrText>
            </w:r>
            <w:r w:rsidR="00406F68">
              <w:fldChar w:fldCharType="separate"/>
            </w:r>
            <w:r w:rsidR="000E063A">
              <w:rPr>
                <w:noProof/>
              </w:rPr>
              <w:t>7</w:t>
            </w:r>
            <w:r w:rsidR="00406F68">
              <w:rPr>
                <w:noProof/>
              </w:rPr>
              <w:fldChar w:fldCharType="end"/>
            </w:r>
            <w:r>
              <w:rPr>
                <w:noProof/>
              </w:rPr>
              <w:t>:</w:t>
            </w:r>
            <w:r w:rsidRPr="00D66195">
              <w:tab/>
              <w:t>Change in annual mean rainfall 1995</w:t>
            </w:r>
            <w:r>
              <w:t>–</w:t>
            </w:r>
            <w:r w:rsidRPr="00D66195">
              <w:t xml:space="preserve">2090 under RCP8.5 </w:t>
            </w:r>
            <w:r w:rsidRPr="00D66195">
              <w:fldChar w:fldCharType="begin"/>
            </w:r>
            <w:r w:rsidRPr="00D66195">
              <w:instrText xml:space="preserve"> ADDIN ZOTERO_ITEM CSL_CITATION {"citationID":"pBmPpKzL","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 2016a)</w:t>
            </w:r>
            <w:bookmarkEnd w:id="150"/>
            <w:bookmarkEnd w:id="151"/>
            <w:bookmarkEnd w:id="152"/>
            <w:r w:rsidRPr="00D66195">
              <w:fldChar w:fldCharType="end"/>
            </w:r>
          </w:p>
          <w:p w14:paraId="0F800909" w14:textId="77777777" w:rsidR="008D7FF5" w:rsidRPr="00D66195" w:rsidRDefault="005542F9" w:rsidP="008744EA">
            <w:pPr>
              <w:jc w:val="right"/>
            </w:pPr>
            <w:r w:rsidRPr="00D66195">
              <w:rPr>
                <w:noProof/>
              </w:rPr>
              <w:drawing>
                <wp:inline distT="0" distB="0" distL="0" distR="0" wp14:anchorId="1542A776" wp14:editId="391F0B78">
                  <wp:extent cx="3057359" cy="4359434"/>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57359" cy="4359434"/>
                          </a:xfrm>
                          <a:prstGeom prst="rect">
                            <a:avLst/>
                          </a:prstGeom>
                          <a:noFill/>
                        </pic:spPr>
                      </pic:pic>
                    </a:graphicData>
                  </a:graphic>
                </wp:inline>
              </w:drawing>
            </w:r>
            <w:bookmarkEnd w:id="153"/>
          </w:p>
        </w:tc>
      </w:tr>
      <w:tr w:rsidR="008744EA" w:rsidRPr="00D66195" w14:paraId="3413FD04" w14:textId="77777777" w:rsidTr="00832DEF">
        <w:trPr>
          <w:trHeight w:val="283"/>
        </w:trPr>
        <w:tc>
          <w:tcPr>
            <w:tcW w:w="2167" w:type="pct"/>
            <w:tcBorders>
              <w:top w:val="nil"/>
              <w:bottom w:val="nil"/>
              <w:right w:val="single" w:sz="4" w:space="0" w:color="1C556C" w:themeColor="accent1"/>
            </w:tcBorders>
            <w:shd w:val="clear" w:color="auto" w:fill="D2DDE2" w:themeFill="accent3"/>
            <w:vAlign w:val="center"/>
          </w:tcPr>
          <w:p w14:paraId="71CCD4CD" w14:textId="77777777" w:rsidR="008D7FF5" w:rsidRPr="00D66195" w:rsidRDefault="008D7FF5" w:rsidP="0053653B">
            <w:pPr>
              <w:pStyle w:val="TableTextbold"/>
            </w:pPr>
            <w:r w:rsidRPr="00D66195">
              <w:t>Projections</w:t>
            </w:r>
          </w:p>
        </w:tc>
        <w:tc>
          <w:tcPr>
            <w:tcW w:w="2833" w:type="pct"/>
            <w:vMerge/>
            <w:tcBorders>
              <w:left w:val="single" w:sz="4" w:space="0" w:color="1C556C" w:themeColor="accent1"/>
            </w:tcBorders>
            <w:shd w:val="clear" w:color="auto" w:fill="F2F2F2" w:themeFill="background1" w:themeFillShade="F2"/>
          </w:tcPr>
          <w:p w14:paraId="5A0CB1F5" w14:textId="77777777" w:rsidR="008D7FF5" w:rsidRPr="00D66195" w:rsidRDefault="008D7FF5" w:rsidP="0053653B">
            <w:pPr>
              <w:pStyle w:val="TableTextbold"/>
              <w:rPr>
                <w:b w:val="0"/>
              </w:rPr>
            </w:pPr>
          </w:p>
        </w:tc>
      </w:tr>
      <w:tr w:rsidR="008744EA" w:rsidRPr="00D66195" w14:paraId="4C3FC2CC" w14:textId="77777777" w:rsidTr="00832DEF">
        <w:tc>
          <w:tcPr>
            <w:tcW w:w="2167" w:type="pct"/>
            <w:tcBorders>
              <w:top w:val="nil"/>
              <w:bottom w:val="single" w:sz="4" w:space="0" w:color="1C556C" w:themeColor="accent1"/>
            </w:tcBorders>
          </w:tcPr>
          <w:p w14:paraId="7DDE4356" w14:textId="01FE13A7" w:rsidR="008D7FF5" w:rsidRPr="00D66195" w:rsidRDefault="008D7FF5" w:rsidP="006B7104">
            <w:pPr>
              <w:pStyle w:val="TableText"/>
              <w:spacing w:after="0" w:line="238" w:lineRule="atLeast"/>
            </w:pPr>
            <w:r w:rsidRPr="00D66195">
              <w:lastRenderedPageBreak/>
              <w:t xml:space="preserve">Precipitation projections are highly variable by region and season. </w:t>
            </w:r>
            <w:r>
              <w:t xml:space="preserve">The </w:t>
            </w:r>
            <w:r w:rsidRPr="00D66195">
              <w:t xml:space="preserve">Ministry </w:t>
            </w:r>
            <w:r>
              <w:t>for</w:t>
            </w:r>
            <w:r w:rsidRPr="00D66195">
              <w:t xml:space="preserve"> the Environment </w:t>
            </w:r>
            <w:r w:rsidRPr="00D66195">
              <w:fldChar w:fldCharType="begin"/>
            </w:r>
            <w:r w:rsidRPr="00D66195">
              <w:instrText xml:space="preserve"> ADDIN ZOTERO_ITEM CSL_CITATION {"citationID":"kRhYVVrr","properties":{"formattedCitation":"(2016)","plainCitation":"(2016)","noteIndex":0},"citationItems":[{"id":187,"uris":["http://zotero.org/users/local/rwNDlkOt/items/XRAJV34H"],"uri":["http://zotero.org/users/local/rwNDlkOt/items/XRAJV34H"],"itemData":{"id":187,"type":"report","event-place":"Wellington, New Zealand","publisher":"Ministry for the Environment","publisher-place":"Wellington, New Zealand","title":"Snapshot: Climate Projections for New Zealand","URL":"https://www.mfe.govt.nz/sites/default/files/media/Climate%20Change/climate-projections-snapshot.pdf","author":[{"family":"Ministry for the Environment","given":""}],"issued":{"date-parts":[["2016"]]}},"suppress-author":true}],"schema":"https://github.com/citation-style-language/schema/raw/master/csl-citation.json"} </w:instrText>
            </w:r>
            <w:r w:rsidRPr="00D66195">
              <w:fldChar w:fldCharType="separate"/>
            </w:r>
            <w:r w:rsidRPr="00D66195">
              <w:rPr>
                <w:rFonts w:cs="Arial"/>
              </w:rPr>
              <w:t>(2016)</w:t>
            </w:r>
            <w:r w:rsidRPr="00D66195">
              <w:fldChar w:fldCharType="end"/>
            </w:r>
            <w:r w:rsidRPr="00D66195">
              <w:t xml:space="preserve"> notes that the overall pattern demonstrates a reduction in the north and east of the North Island, and increases almost everywhere else, especially on the South Island West Coast. In summer</w:t>
            </w:r>
            <w:r w:rsidR="00A147A5">
              <w:t>,</w:t>
            </w:r>
            <w:r w:rsidRPr="00D66195">
              <w:t xml:space="preserve"> it is likely that </w:t>
            </w:r>
            <w:r w:rsidR="00EB2B25" w:rsidRPr="00D66195">
              <w:t>conditions</w:t>
            </w:r>
            <w:r w:rsidRPr="00D66195">
              <w:t xml:space="preserve"> will be wetter in the east of both islands, with drier conditions in the west and central North Island. The largest rainfall changes by the end of the century (2090) will be for particular seasons rather than annually. </w:t>
            </w:r>
          </w:p>
          <w:p w14:paraId="52CA45FC" w14:textId="230E63D3" w:rsidR="008D7FF5" w:rsidRPr="00D66195" w:rsidRDefault="00406F68" w:rsidP="006B7104">
            <w:pPr>
              <w:pStyle w:val="TableText"/>
              <w:spacing w:line="238" w:lineRule="atLeast"/>
            </w:pPr>
            <w:hyperlink w:anchor="figure8" w:history="1">
              <w:r w:rsidR="00D16056" w:rsidRPr="00D16056">
                <w:rPr>
                  <w:rStyle w:val="Hyperlink"/>
                </w:rPr>
                <w:t>Figure 8</w:t>
              </w:r>
            </w:hyperlink>
            <w:r w:rsidR="00D16056">
              <w:t xml:space="preserve"> </w:t>
            </w:r>
            <w:r w:rsidR="008D7FF5">
              <w:t>shows</w:t>
            </w:r>
            <w:r w:rsidR="008D7FF5" w:rsidRPr="00D66195">
              <w:t xml:space="preserve"> that in summer, precipitation is generally expected to either decrease (</w:t>
            </w:r>
            <w:r w:rsidR="00EB2B25">
              <w:t xml:space="preserve">by </w:t>
            </w:r>
            <w:r w:rsidR="008D7FF5" w:rsidRPr="00D66195">
              <w:t>around 15 per cent) or show little change for most of the country, except for the west coast of the South Island, and parts of Canterbury (around 25 per cent</w:t>
            </w:r>
            <w:r w:rsidR="00EB2B25">
              <w:t xml:space="preserve"> in</w:t>
            </w:r>
            <w:r w:rsidR="00BF4B0C">
              <w:t>c</w:t>
            </w:r>
            <w:r w:rsidR="00EB2B25">
              <w:t>rease</w:t>
            </w:r>
            <w:r w:rsidR="008D7FF5" w:rsidRPr="00D66195">
              <w:t xml:space="preserve">). </w:t>
            </w:r>
          </w:p>
          <w:p w14:paraId="34EBA53F" w14:textId="77777777" w:rsidR="008D7FF5" w:rsidRPr="00D66195" w:rsidRDefault="008D7FF5" w:rsidP="006B7104">
            <w:pPr>
              <w:pStyle w:val="TableText"/>
              <w:spacing w:after="0" w:line="238" w:lineRule="atLeast"/>
            </w:pPr>
            <w:r w:rsidRPr="00D66195">
              <w:t>In winter, precipitation changes show a pattern</w:t>
            </w:r>
            <w:r w:rsidR="002E7136">
              <w:t> </w:t>
            </w:r>
            <w:r w:rsidRPr="00D66195">
              <w:t>of increases in the west and south (up to 40 per cent) and decreases in the east</w:t>
            </w:r>
            <w:r w:rsidR="007576B4">
              <w:t> </w:t>
            </w:r>
            <w:r w:rsidRPr="00D66195">
              <w:t>and north of the country (around 15</w:t>
            </w:r>
            <w:r w:rsidR="007576B4">
              <w:t> </w:t>
            </w:r>
            <w:r w:rsidRPr="00D66195">
              <w:t>per</w:t>
            </w:r>
            <w:r w:rsidR="007576B4">
              <w:t> </w:t>
            </w:r>
            <w:r w:rsidRPr="00D66195">
              <w:t xml:space="preserve">cent). </w:t>
            </w:r>
          </w:p>
          <w:p w14:paraId="4F2F2D6A" w14:textId="2BD5ABB6" w:rsidR="008D7FF5" w:rsidRPr="00D66195" w:rsidRDefault="008D7FF5" w:rsidP="006B7104">
            <w:pPr>
              <w:pStyle w:val="TableText"/>
              <w:spacing w:line="238" w:lineRule="atLeast"/>
            </w:pPr>
            <w:r w:rsidRPr="00D66195">
              <w:t xml:space="preserve">For more information on the direction of change for each zone, </w:t>
            </w:r>
            <w:r>
              <w:t>see</w:t>
            </w:r>
            <w:r w:rsidRPr="00D66195">
              <w:t xml:space="preserve"> </w:t>
            </w:r>
            <w:r w:rsidR="00D4646D" w:rsidRPr="00D4646D">
              <w:t>a</w:t>
            </w:r>
            <w:r w:rsidRPr="00D4646D">
              <w:t>ppendix B</w:t>
            </w:r>
            <w:r w:rsidRPr="00D66195">
              <w:t xml:space="preserve"> </w:t>
            </w:r>
            <w:hyperlink w:anchor="changeinmeanannualrainfall" w:history="1">
              <w:r w:rsidRPr="00D4646D">
                <w:rPr>
                  <w:rStyle w:val="Hyperlink"/>
                  <w:i/>
                </w:rPr>
                <w:t>Change in mean annual rainfall</w:t>
              </w:r>
            </w:hyperlink>
            <w:r w:rsidRPr="00D66195">
              <w:rPr>
                <w:i/>
              </w:rPr>
              <w:t>.</w:t>
            </w:r>
          </w:p>
        </w:tc>
        <w:tc>
          <w:tcPr>
            <w:tcW w:w="2833" w:type="pct"/>
            <w:vMerge/>
            <w:tcBorders>
              <w:bottom w:val="single" w:sz="4" w:space="0" w:color="1C556C" w:themeColor="accent1"/>
            </w:tcBorders>
          </w:tcPr>
          <w:p w14:paraId="5FEE18F1" w14:textId="77777777" w:rsidR="008D7FF5" w:rsidRPr="00D66195" w:rsidRDefault="008D7FF5" w:rsidP="0053653B">
            <w:pPr>
              <w:spacing w:after="100"/>
            </w:pPr>
          </w:p>
        </w:tc>
      </w:tr>
      <w:tr w:rsidR="008D21FA" w:rsidRPr="00D66195" w14:paraId="192B3813" w14:textId="77777777" w:rsidTr="00832DEF">
        <w:tc>
          <w:tcPr>
            <w:tcW w:w="5000" w:type="pct"/>
            <w:gridSpan w:val="2"/>
            <w:tcBorders>
              <w:bottom w:val="nil"/>
            </w:tcBorders>
          </w:tcPr>
          <w:p w14:paraId="4520DF81" w14:textId="1B521F95" w:rsidR="008D21FA" w:rsidRPr="00D66195" w:rsidRDefault="008D21FA" w:rsidP="00861CC6">
            <w:pPr>
              <w:pStyle w:val="Figureheading"/>
              <w:spacing w:after="60"/>
              <w:rPr>
                <w:noProof/>
              </w:rPr>
            </w:pPr>
            <w:bookmarkStart w:id="154" w:name="_Ref37336663"/>
            <w:bookmarkStart w:id="155" w:name="figure8"/>
            <w:bookmarkStart w:id="156" w:name="_Toc37153220"/>
            <w:bookmarkStart w:id="157" w:name="_Toc37232117"/>
            <w:bookmarkStart w:id="158" w:name="_Toc40696513"/>
            <w:bookmarkStart w:id="159" w:name="_Toc45391974"/>
            <w:r w:rsidRPr="00D66195">
              <w:t xml:space="preserve">Figure </w:t>
            </w:r>
            <w:r w:rsidR="00406F68">
              <w:fldChar w:fldCharType="begin"/>
            </w:r>
            <w:r w:rsidR="00406F68">
              <w:instrText xml:space="preserve"> SEQ Figure \* ARABIC </w:instrText>
            </w:r>
            <w:r w:rsidR="00406F68">
              <w:fldChar w:fldCharType="separate"/>
            </w:r>
            <w:r w:rsidR="000E063A">
              <w:rPr>
                <w:noProof/>
              </w:rPr>
              <w:t>8</w:t>
            </w:r>
            <w:r w:rsidR="00406F68">
              <w:rPr>
                <w:noProof/>
              </w:rPr>
              <w:fldChar w:fldCharType="end"/>
            </w:r>
            <w:bookmarkEnd w:id="154"/>
            <w:bookmarkEnd w:id="155"/>
            <w:r>
              <w:rPr>
                <w:noProof/>
              </w:rPr>
              <w:t>:</w:t>
            </w:r>
            <w:r w:rsidRPr="00D66195">
              <w:tab/>
              <w:t>Projected changes in precipitation (</w:t>
            </w:r>
            <w:r>
              <w:t>%</w:t>
            </w:r>
            <w:r w:rsidRPr="00D66195">
              <w:t>) for summer (Dec</w:t>
            </w:r>
            <w:r w:rsidR="00CB0066">
              <w:t xml:space="preserve">, </w:t>
            </w:r>
            <w:r w:rsidRPr="00D66195">
              <w:t>Jan</w:t>
            </w:r>
            <w:r w:rsidR="00CB0066">
              <w:t xml:space="preserve">, </w:t>
            </w:r>
            <w:r w:rsidRPr="00D66195">
              <w:t>Feb) (left) and</w:t>
            </w:r>
            <w:r w:rsidR="00912800">
              <w:t> </w:t>
            </w:r>
            <w:r w:rsidRPr="00D66195">
              <w:t>winter</w:t>
            </w:r>
            <w:r>
              <w:t> </w:t>
            </w:r>
            <w:r w:rsidRPr="00D66195">
              <w:t>(Jun</w:t>
            </w:r>
            <w:r w:rsidR="00CB0066">
              <w:t xml:space="preserve">, </w:t>
            </w:r>
            <w:r w:rsidRPr="00D66195">
              <w:t>Jul</w:t>
            </w:r>
            <w:r w:rsidR="00CB0066">
              <w:t xml:space="preserve">, </w:t>
            </w:r>
            <w:r w:rsidRPr="00D66195">
              <w:t>Aug) (right) for 2081</w:t>
            </w:r>
            <w:r>
              <w:t>–</w:t>
            </w:r>
            <w:r w:rsidRPr="00D66195">
              <w:t>90 under RCP8.5</w:t>
            </w:r>
            <w:bookmarkEnd w:id="156"/>
            <w:bookmarkEnd w:id="157"/>
            <w:bookmarkEnd w:id="158"/>
            <w:r w:rsidR="0007164E">
              <w:t xml:space="preserve"> (NIWA, 2016a)</w:t>
            </w:r>
            <w:bookmarkEnd w:id="159"/>
          </w:p>
        </w:tc>
      </w:tr>
      <w:tr w:rsidR="008D7FF5" w:rsidRPr="00D66195" w14:paraId="331D9FE9" w14:textId="77777777" w:rsidTr="00832DEF">
        <w:trPr>
          <w:trHeight w:val="1637"/>
        </w:trPr>
        <w:tc>
          <w:tcPr>
            <w:tcW w:w="5000" w:type="pct"/>
            <w:gridSpan w:val="2"/>
            <w:tcBorders>
              <w:top w:val="nil"/>
            </w:tcBorders>
          </w:tcPr>
          <w:p w14:paraId="2A12ED12" w14:textId="77777777" w:rsidR="008D7FF5" w:rsidRPr="00D66195" w:rsidRDefault="008D7FF5" w:rsidP="002E7136">
            <w:pPr>
              <w:tabs>
                <w:tab w:val="right" w:pos="8292"/>
              </w:tabs>
              <w:spacing w:line="240" w:lineRule="auto"/>
              <w:rPr>
                <w:sz w:val="4"/>
                <w:szCs w:val="4"/>
              </w:rPr>
            </w:pPr>
            <w:r w:rsidRPr="00D66195">
              <w:rPr>
                <w:noProof/>
                <w:sz w:val="4"/>
                <w:szCs w:val="4"/>
              </w:rPr>
              <w:drawing>
                <wp:inline distT="0" distB="0" distL="0" distR="0" wp14:anchorId="7707DDDF" wp14:editId="03D7A7B4">
                  <wp:extent cx="2591249" cy="36961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5720" cy="3702478"/>
                          </a:xfrm>
                          <a:prstGeom prst="rect">
                            <a:avLst/>
                          </a:prstGeom>
                          <a:noFill/>
                        </pic:spPr>
                      </pic:pic>
                    </a:graphicData>
                  </a:graphic>
                </wp:inline>
              </w:drawing>
            </w:r>
            <w:r w:rsidR="008D21FA">
              <w:rPr>
                <w:sz w:val="4"/>
                <w:szCs w:val="4"/>
              </w:rPr>
              <w:tab/>
            </w:r>
            <w:r w:rsidR="008D21FA" w:rsidRPr="00D66195">
              <w:rPr>
                <w:noProof/>
                <w:sz w:val="4"/>
                <w:szCs w:val="4"/>
              </w:rPr>
              <w:drawing>
                <wp:inline distT="0" distB="0" distL="0" distR="0" wp14:anchorId="03496941" wp14:editId="32579351">
                  <wp:extent cx="2580631" cy="369610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03160" cy="3728369"/>
                          </a:xfrm>
                          <a:prstGeom prst="rect">
                            <a:avLst/>
                          </a:prstGeom>
                          <a:noFill/>
                          <a:ln>
                            <a:noFill/>
                          </a:ln>
                        </pic:spPr>
                      </pic:pic>
                    </a:graphicData>
                  </a:graphic>
                </wp:inline>
              </w:drawing>
            </w:r>
          </w:p>
        </w:tc>
      </w:tr>
    </w:tbl>
    <w:p w14:paraId="128C755B" w14:textId="7E3D7CED" w:rsidR="007826E6" w:rsidRDefault="007826E6" w:rsidP="000A0D9A">
      <w:pPr>
        <w:pStyle w:val="Heading3"/>
        <w:numPr>
          <w:ilvl w:val="0"/>
          <w:numId w:val="23"/>
        </w:numPr>
        <w:spacing w:before="400"/>
      </w:pPr>
      <w:bookmarkStart w:id="160" w:name="_Toc37153123"/>
      <w:bookmarkStart w:id="161" w:name="_Toc37404055"/>
      <w:r w:rsidRPr="00AE1638">
        <w:lastRenderedPageBreak/>
        <w:t>Wet days and heavy rainfall</w:t>
      </w:r>
      <w:bookmarkEnd w:id="160"/>
      <w:bookmarkEnd w:id="161"/>
    </w:p>
    <w:p w14:paraId="17EE940D" w14:textId="05F821D6" w:rsidR="000A0D9A" w:rsidRPr="000A0D9A" w:rsidRDefault="000A0D9A" w:rsidP="0031245A">
      <w:pPr>
        <w:pStyle w:val="Tableheading2"/>
      </w:pPr>
      <w:bookmarkStart w:id="162" w:name="_Toc45391887"/>
      <w:r w:rsidRPr="00AE1638">
        <w:t>Wet days and heavy rainfall</w:t>
      </w:r>
      <w:bookmarkEnd w:id="162"/>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4012"/>
        <w:gridCol w:w="4493"/>
      </w:tblGrid>
      <w:tr w:rsidR="007826E6" w:rsidRPr="00D66195" w14:paraId="69255FB1" w14:textId="77777777" w:rsidTr="00D4646D">
        <w:tc>
          <w:tcPr>
            <w:tcW w:w="5000" w:type="pct"/>
            <w:gridSpan w:val="2"/>
            <w:tcBorders>
              <w:bottom w:val="nil"/>
            </w:tcBorders>
            <w:shd w:val="clear" w:color="auto" w:fill="1C556C" w:themeFill="accent1"/>
          </w:tcPr>
          <w:p w14:paraId="317ED104" w14:textId="77777777" w:rsidR="007826E6" w:rsidRPr="00D66195" w:rsidRDefault="007826E6" w:rsidP="002E7136">
            <w:pPr>
              <w:pStyle w:val="TableText"/>
              <w:rPr>
                <w:b/>
              </w:rPr>
            </w:pPr>
            <w:r w:rsidRPr="00D66195">
              <w:rPr>
                <w:b/>
                <w:color w:val="FFFFFF" w:themeColor="background1"/>
              </w:rPr>
              <w:t xml:space="preserve">Wet days and heavy rainfall </w:t>
            </w:r>
          </w:p>
        </w:tc>
      </w:tr>
      <w:tr w:rsidR="007826E6" w:rsidRPr="00D66195" w14:paraId="590637A2" w14:textId="77777777" w:rsidTr="00D4646D">
        <w:tc>
          <w:tcPr>
            <w:tcW w:w="5000" w:type="pct"/>
            <w:gridSpan w:val="2"/>
            <w:tcBorders>
              <w:top w:val="nil"/>
              <w:bottom w:val="nil"/>
            </w:tcBorders>
            <w:shd w:val="clear" w:color="auto" w:fill="D2DDE2" w:themeFill="accent3"/>
            <w:vAlign w:val="center"/>
          </w:tcPr>
          <w:p w14:paraId="59D4EFF4" w14:textId="77777777" w:rsidR="007826E6" w:rsidRPr="00D66195" w:rsidRDefault="007826E6" w:rsidP="002E7136">
            <w:pPr>
              <w:pStyle w:val="TableTextbold"/>
            </w:pPr>
            <w:r w:rsidRPr="00D66195">
              <w:t xml:space="preserve">Description </w:t>
            </w:r>
          </w:p>
        </w:tc>
      </w:tr>
      <w:tr w:rsidR="007826E6" w:rsidRPr="00D66195" w14:paraId="6275172F" w14:textId="77777777" w:rsidTr="00D4646D">
        <w:tc>
          <w:tcPr>
            <w:tcW w:w="5000" w:type="pct"/>
            <w:gridSpan w:val="2"/>
            <w:tcBorders>
              <w:top w:val="nil"/>
              <w:bottom w:val="nil"/>
            </w:tcBorders>
          </w:tcPr>
          <w:p w14:paraId="5E913371" w14:textId="6F85EA85" w:rsidR="007826E6" w:rsidRPr="00F23464" w:rsidRDefault="007826E6" w:rsidP="002E7136">
            <w:pPr>
              <w:pStyle w:val="TableText"/>
            </w:pPr>
            <w:r>
              <w:t>Measured by t</w:t>
            </w:r>
            <w:r w:rsidRPr="00D66195">
              <w:t xml:space="preserve">he number of </w:t>
            </w:r>
            <w:r w:rsidRPr="00F23464">
              <w:t xml:space="preserve">days with rainfall over 25 millimetres. </w:t>
            </w:r>
          </w:p>
          <w:p w14:paraId="036F5DFB" w14:textId="1581689A" w:rsidR="007826E6" w:rsidRPr="00D66195" w:rsidRDefault="007826E6" w:rsidP="00DB01AC">
            <w:pPr>
              <w:pStyle w:val="TableText"/>
            </w:pPr>
            <w:r w:rsidRPr="00F23464">
              <w:t>Heavy rainfall is the 99th percentile of the daily rainfall distributio</w:t>
            </w:r>
            <w:r w:rsidRPr="00D66195">
              <w:t>n</w:t>
            </w:r>
            <w:r w:rsidR="002D723A">
              <w:t xml:space="preserve"> from</w:t>
            </w:r>
            <w:r w:rsidRPr="00D66195">
              <w:t xml:space="preserve"> 1986</w:t>
            </w:r>
            <w:r>
              <w:t>–</w:t>
            </w:r>
            <w:r w:rsidRPr="00D66195">
              <w:t>2005</w:t>
            </w:r>
            <w:r>
              <w:t xml:space="preserve">, </w:t>
            </w:r>
            <w:r w:rsidRPr="00D66195">
              <w:t>represent</w:t>
            </w:r>
            <w:r>
              <w:t>ing</w:t>
            </w:r>
            <w:r w:rsidRPr="00D66195">
              <w:t xml:space="preserve">, on average, the </w:t>
            </w:r>
            <w:r>
              <w:t>three</w:t>
            </w:r>
            <w:r w:rsidRPr="00D66195">
              <w:t xml:space="preserve"> wettest days </w:t>
            </w:r>
            <w:r>
              <w:t>each year</w:t>
            </w:r>
            <w:r w:rsidRPr="00D66195">
              <w:t xml:space="preserve">. Heavy rainfall events are influenced by rainfall and by temperature, </w:t>
            </w:r>
            <w:r w:rsidR="00016EB7">
              <w:t>because</w:t>
            </w:r>
            <w:r w:rsidR="00016EB7" w:rsidRPr="00D66195">
              <w:t xml:space="preserve"> </w:t>
            </w:r>
            <w:r w:rsidRPr="00D66195">
              <w:t>a warmer atmosphere can hold more moisture.</w:t>
            </w:r>
          </w:p>
        </w:tc>
      </w:tr>
      <w:tr w:rsidR="007826E6" w:rsidRPr="00D66195" w14:paraId="52BAD12C" w14:textId="77777777" w:rsidTr="00D4646D">
        <w:tc>
          <w:tcPr>
            <w:tcW w:w="5000" w:type="pct"/>
            <w:gridSpan w:val="2"/>
            <w:tcBorders>
              <w:top w:val="nil"/>
              <w:bottom w:val="nil"/>
            </w:tcBorders>
            <w:shd w:val="clear" w:color="auto" w:fill="D2DDE2" w:themeFill="accent3"/>
            <w:vAlign w:val="center"/>
          </w:tcPr>
          <w:p w14:paraId="41075E56" w14:textId="77777777" w:rsidR="007826E6" w:rsidRPr="00D66195" w:rsidRDefault="007826E6" w:rsidP="002E7136">
            <w:pPr>
              <w:pStyle w:val="TableTextbold"/>
            </w:pPr>
            <w:r w:rsidRPr="00D66195">
              <w:t xml:space="preserve">Projections </w:t>
            </w:r>
          </w:p>
        </w:tc>
      </w:tr>
      <w:tr w:rsidR="007826E6" w:rsidRPr="00D66195" w14:paraId="074C328E" w14:textId="77777777" w:rsidTr="00D4646D">
        <w:tc>
          <w:tcPr>
            <w:tcW w:w="5000" w:type="pct"/>
            <w:gridSpan w:val="2"/>
            <w:tcBorders>
              <w:top w:val="nil"/>
              <w:bottom w:val="single" w:sz="4" w:space="0" w:color="1C556C" w:themeColor="accent1"/>
            </w:tcBorders>
          </w:tcPr>
          <w:p w14:paraId="63F76D35" w14:textId="3B90E91E" w:rsidR="007826E6" w:rsidRPr="00D66195" w:rsidRDefault="007826E6" w:rsidP="002E7136">
            <w:pPr>
              <w:pStyle w:val="TableText"/>
            </w:pPr>
            <w:r w:rsidRPr="00D66195">
              <w:t>Large increases are expected in extreme rainfall everywhere in the country for rare events</w:t>
            </w:r>
            <w:r>
              <w:t>,</w:t>
            </w:r>
            <w:r w:rsidRPr="00D66195">
              <w:t xml:space="preserve"> as shown in </w:t>
            </w:r>
            <w:hyperlink w:anchor="figure9" w:history="1">
              <w:r w:rsidRPr="006661FD">
                <w:rPr>
                  <w:rStyle w:val="Hyperlink"/>
                </w:rPr>
                <w:t>figure 9</w:t>
              </w:r>
            </w:hyperlink>
            <w:r w:rsidRPr="00D66195">
              <w:t xml:space="preserve"> and</w:t>
            </w:r>
            <w:r w:rsidR="006661FD">
              <w:t xml:space="preserve"> </w:t>
            </w:r>
            <w:hyperlink w:anchor="figure10" w:history="1">
              <w:r w:rsidR="006661FD" w:rsidRPr="006661FD">
                <w:rPr>
                  <w:rStyle w:val="Hyperlink"/>
                </w:rPr>
                <w:t>figure</w:t>
              </w:r>
              <w:r w:rsidRPr="006661FD">
                <w:rPr>
                  <w:rStyle w:val="Hyperlink"/>
                </w:rPr>
                <w:t xml:space="preserve"> 10</w:t>
              </w:r>
            </w:hyperlink>
            <w:r w:rsidRPr="00D66195">
              <w:t>. Northland is the place most likely to see the biggest increases in extreme rainfall</w:t>
            </w:r>
            <w:r>
              <w:t>,</w:t>
            </w:r>
            <w:r w:rsidRPr="00D66195">
              <w:t xml:space="preserve"> due to a projected increase in ex-tropical cyclones </w:t>
            </w:r>
            <w:r>
              <w:t>(</w:t>
            </w:r>
            <w:r w:rsidRPr="00D66195">
              <w:t xml:space="preserve">which are excluded from the rainfall projections used for this </w:t>
            </w:r>
            <w:r w:rsidR="00CD61E8">
              <w:t>assessment</w:t>
            </w:r>
            <w:r>
              <w:t>)</w:t>
            </w:r>
            <w:r w:rsidRPr="00D66195">
              <w:t>. Other areas, such as Otago and Southland</w:t>
            </w:r>
            <w:r>
              <w:t>,</w:t>
            </w:r>
            <w:r w:rsidRPr="00D66195">
              <w:t xml:space="preserve"> are projected to experience increases of </w:t>
            </w:r>
            <w:r>
              <w:t>over</w:t>
            </w:r>
            <w:r w:rsidRPr="00D66195">
              <w:t xml:space="preserve"> 20 per cent </w:t>
            </w:r>
            <w:r>
              <w:t>more</w:t>
            </w:r>
            <w:r w:rsidRPr="00D66195">
              <w:t xml:space="preserve"> wet days, and a 30 per cent increase in the intensity of 99</w:t>
            </w:r>
            <w:r>
              <w:t>th</w:t>
            </w:r>
            <w:r w:rsidRPr="00D66195">
              <w:t xml:space="preserve"> percentile rainfall events.</w:t>
            </w:r>
            <w:r>
              <w:t xml:space="preserve"> </w:t>
            </w:r>
          </w:p>
          <w:p w14:paraId="26257D7F" w14:textId="4FCFD4ED" w:rsidR="007826E6" w:rsidRPr="00D66195" w:rsidRDefault="007826E6" w:rsidP="00DB01AC">
            <w:pPr>
              <w:pStyle w:val="TableText"/>
              <w:rPr>
                <w:rFonts w:cs="Arial"/>
              </w:rPr>
            </w:pPr>
            <w:r w:rsidRPr="00D66195">
              <w:rPr>
                <w:rFonts w:cs="Arial"/>
                <w:color w:val="000000"/>
              </w:rPr>
              <w:t xml:space="preserve">For more information on the direction of change for each zone, </w:t>
            </w:r>
            <w:r>
              <w:rPr>
                <w:rFonts w:cs="Arial"/>
                <w:color w:val="000000"/>
              </w:rPr>
              <w:t>see</w:t>
            </w:r>
            <w:r w:rsidRPr="00D66195">
              <w:rPr>
                <w:rFonts w:cs="Arial"/>
                <w:color w:val="000000"/>
              </w:rPr>
              <w:t xml:space="preserve"> </w:t>
            </w:r>
            <w:r w:rsidR="00244566">
              <w:rPr>
                <w:rFonts w:cs="Arial"/>
                <w:color w:val="000000"/>
              </w:rPr>
              <w:t>a</w:t>
            </w:r>
            <w:r w:rsidRPr="00D66195">
              <w:rPr>
                <w:rFonts w:cs="Arial"/>
                <w:color w:val="000000"/>
              </w:rPr>
              <w:t xml:space="preserve">ppendix B </w:t>
            </w:r>
            <w:hyperlink w:anchor="Increasinghailseverityorfrequency" w:history="1">
              <w:r w:rsidRPr="00244566">
                <w:rPr>
                  <w:rStyle w:val="Hyperlink"/>
                  <w:rFonts w:cs="Arial"/>
                  <w:i/>
                </w:rPr>
                <w:t>Increasing hail severity or frequency</w:t>
              </w:r>
            </w:hyperlink>
            <w:r w:rsidRPr="00D66195">
              <w:rPr>
                <w:rFonts w:cs="Arial"/>
              </w:rPr>
              <w:t xml:space="preserve">; </w:t>
            </w:r>
            <w:hyperlink w:anchor="Increasedstorminessandextremewinds" w:history="1">
              <w:r w:rsidRPr="00EA5392">
                <w:rPr>
                  <w:rStyle w:val="Hyperlink"/>
                  <w:rFonts w:cs="Arial"/>
                  <w:i/>
                </w:rPr>
                <w:t>Increased storminess and extreme winds/rainfall</w:t>
              </w:r>
            </w:hyperlink>
            <w:r w:rsidRPr="00D66195">
              <w:rPr>
                <w:rFonts w:cs="Arial"/>
                <w:i/>
              </w:rPr>
              <w:t>.</w:t>
            </w:r>
          </w:p>
        </w:tc>
      </w:tr>
      <w:tr w:rsidR="007826E6" w:rsidRPr="00D66195" w14:paraId="48F124CE" w14:textId="77777777" w:rsidTr="00D4646D">
        <w:tc>
          <w:tcPr>
            <w:tcW w:w="5000" w:type="pct"/>
            <w:gridSpan w:val="2"/>
            <w:tcBorders>
              <w:top w:val="single" w:sz="4" w:space="0" w:color="1C556C" w:themeColor="accent1"/>
              <w:bottom w:val="nil"/>
            </w:tcBorders>
            <w:shd w:val="clear" w:color="auto" w:fill="D2DDE2" w:themeFill="accent3"/>
            <w:vAlign w:val="center"/>
          </w:tcPr>
          <w:p w14:paraId="113C14A8" w14:textId="77777777" w:rsidR="007826E6" w:rsidRPr="00D66195" w:rsidRDefault="007826E6" w:rsidP="002E7136">
            <w:pPr>
              <w:pStyle w:val="TableTextbold"/>
              <w:keepNext/>
            </w:pPr>
            <w:r w:rsidRPr="00D66195">
              <w:t>Maps</w:t>
            </w:r>
          </w:p>
        </w:tc>
      </w:tr>
      <w:tr w:rsidR="00EB0D21" w:rsidRPr="00D66195" w14:paraId="6F5F44FB" w14:textId="77777777" w:rsidTr="00D4646D">
        <w:tc>
          <w:tcPr>
            <w:tcW w:w="2359" w:type="pct"/>
            <w:tcBorders>
              <w:top w:val="nil"/>
            </w:tcBorders>
          </w:tcPr>
          <w:p w14:paraId="661DE061" w14:textId="5198F9FF" w:rsidR="007826E6" w:rsidRPr="00D66195" w:rsidRDefault="00EB0D21" w:rsidP="00912800">
            <w:pPr>
              <w:pStyle w:val="Figureheading"/>
              <w:ind w:left="851" w:hanging="851"/>
            </w:pPr>
            <w:bookmarkStart w:id="163" w:name="figure9"/>
            <w:bookmarkStart w:id="164" w:name="_Toc37232118"/>
            <w:bookmarkStart w:id="165" w:name="_Toc40696514"/>
            <w:bookmarkStart w:id="166" w:name="_Toc45391975"/>
            <w:bookmarkStart w:id="167" w:name="_Toc37153221"/>
            <w:r w:rsidRPr="00D66195">
              <w:t xml:space="preserve">Figure </w:t>
            </w:r>
            <w:r w:rsidR="00406F68">
              <w:fldChar w:fldCharType="begin"/>
            </w:r>
            <w:r w:rsidR="00406F68">
              <w:instrText xml:space="preserve"> SEQ Figure \* ARABIC </w:instrText>
            </w:r>
            <w:r w:rsidR="00406F68">
              <w:fldChar w:fldCharType="separate"/>
            </w:r>
            <w:r w:rsidR="000E063A">
              <w:rPr>
                <w:noProof/>
              </w:rPr>
              <w:t>9</w:t>
            </w:r>
            <w:r w:rsidR="00406F68">
              <w:rPr>
                <w:noProof/>
              </w:rPr>
              <w:fldChar w:fldCharType="end"/>
            </w:r>
            <w:bookmarkEnd w:id="163"/>
            <w:r>
              <w:rPr>
                <w:noProof/>
              </w:rPr>
              <w:t>:</w:t>
            </w:r>
            <w:r w:rsidRPr="00D66195">
              <w:tab/>
              <w:t>Change in number of wet days (&gt;25</w:t>
            </w:r>
            <w:r>
              <w:t> </w:t>
            </w:r>
            <w:r w:rsidRPr="00D66195">
              <w:t>mm daily rainfall) 1995</w:t>
            </w:r>
            <w:r>
              <w:t>–</w:t>
            </w:r>
            <w:r w:rsidRPr="00D66195">
              <w:t xml:space="preserve">2090 under RCP8.5 </w:t>
            </w:r>
            <w:r w:rsidRPr="00D66195">
              <w:fldChar w:fldCharType="begin"/>
            </w:r>
            <w:r w:rsidRPr="00D66195">
              <w:instrText xml:space="preserve"> ADDIN ZOTERO_ITEM CSL_CITATION {"citationID":"4UdOSR8Q","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 2016a)</w:t>
            </w:r>
            <w:bookmarkEnd w:id="164"/>
            <w:bookmarkEnd w:id="165"/>
            <w:bookmarkEnd w:id="166"/>
            <w:r w:rsidRPr="00D66195">
              <w:fldChar w:fldCharType="end"/>
            </w:r>
          </w:p>
          <w:bookmarkEnd w:id="167"/>
          <w:p w14:paraId="2335D882" w14:textId="77777777" w:rsidR="007826E6" w:rsidRPr="00D66195" w:rsidRDefault="00EB0D21" w:rsidP="00912800">
            <w:pPr>
              <w:pStyle w:val="TableText"/>
            </w:pPr>
            <w:r w:rsidRPr="00D66195">
              <w:rPr>
                <w:noProof/>
              </w:rPr>
              <w:drawing>
                <wp:inline distT="0" distB="0" distL="0" distR="0" wp14:anchorId="64BB66D0" wp14:editId="046428FC">
                  <wp:extent cx="2381905" cy="3397718"/>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99354" cy="3422608"/>
                          </a:xfrm>
                          <a:prstGeom prst="rect">
                            <a:avLst/>
                          </a:prstGeom>
                          <a:noFill/>
                        </pic:spPr>
                      </pic:pic>
                    </a:graphicData>
                  </a:graphic>
                </wp:inline>
              </w:drawing>
            </w:r>
          </w:p>
        </w:tc>
        <w:tc>
          <w:tcPr>
            <w:tcW w:w="2641" w:type="pct"/>
            <w:tcBorders>
              <w:top w:val="nil"/>
            </w:tcBorders>
          </w:tcPr>
          <w:p w14:paraId="63BFC2F3" w14:textId="4DEF14CD" w:rsidR="007826E6" w:rsidRPr="00EB0D21" w:rsidRDefault="00EB0D21" w:rsidP="00EB0D21">
            <w:pPr>
              <w:pStyle w:val="Figureheading"/>
              <w:spacing w:after="0"/>
              <w:ind w:left="981" w:hanging="981"/>
            </w:pPr>
            <w:bookmarkStart w:id="168" w:name="figure10"/>
            <w:bookmarkStart w:id="169" w:name="_Toc37232119"/>
            <w:bookmarkStart w:id="170" w:name="_Toc40696515"/>
            <w:bookmarkStart w:id="171" w:name="_Toc45391976"/>
            <w:bookmarkStart w:id="172" w:name="_Toc37153222"/>
            <w:r w:rsidRPr="00D66195">
              <w:t xml:space="preserve">Figure </w:t>
            </w:r>
            <w:r w:rsidR="00406F68">
              <w:fldChar w:fldCharType="begin"/>
            </w:r>
            <w:r w:rsidR="00406F68">
              <w:instrText xml:space="preserve"> SEQ Figure \* ARABIC </w:instrText>
            </w:r>
            <w:r w:rsidR="00406F68">
              <w:fldChar w:fldCharType="separate"/>
            </w:r>
            <w:r w:rsidR="000E063A">
              <w:rPr>
                <w:noProof/>
              </w:rPr>
              <w:t>10</w:t>
            </w:r>
            <w:r w:rsidR="00406F68">
              <w:rPr>
                <w:noProof/>
              </w:rPr>
              <w:fldChar w:fldCharType="end"/>
            </w:r>
            <w:bookmarkEnd w:id="168"/>
            <w:r>
              <w:rPr>
                <w:noProof/>
              </w:rPr>
              <w:t>:</w:t>
            </w:r>
            <w:r w:rsidRPr="00D66195">
              <w:tab/>
              <w:t>Projected changes in extreme precipitation (99</w:t>
            </w:r>
            <w:r>
              <w:t>th</w:t>
            </w:r>
            <w:r w:rsidRPr="00D66195">
              <w:t xml:space="preserve"> percentile event) (</w:t>
            </w:r>
            <w:r>
              <w:t xml:space="preserve">%) </w:t>
            </w:r>
            <w:r w:rsidRPr="00D66195">
              <w:t>1995</w:t>
            </w:r>
            <w:r>
              <w:t>–</w:t>
            </w:r>
            <w:r w:rsidRPr="00D66195">
              <w:t xml:space="preserve">2090 under RCP8.5 </w:t>
            </w:r>
            <w:r w:rsidRPr="00D66195">
              <w:fldChar w:fldCharType="begin"/>
            </w:r>
            <w:r w:rsidRPr="00D66195">
              <w:instrText xml:space="preserve"> ADDIN ZOTERO_ITEM CSL_CITATION {"citationID":"dK7SybcB","properties":{"formattedCitation":"(Ministry for the Environment, 2018)","plainCitation":"(Ministry for the Environment, 2018)","noteIndex":0},"citationItems":[{"id":185,"uris":["http://zotero.org/users/local/rwNDlkOt/items/QNCE22TH"],"uri":["http://zotero.org/users/local/rwNDlkOt/items/QNCE22TH"],"itemData":{"id":185,"type":"report","event-place":"Wellington, New Zealand","publisher":"Ministry for the Environment","publisher-place":"Wellington, New Zealand","title":"Climate Change Projections for New Zealand: Atmospheric projections based on simulations undertaken for the IPCC 5th Assessment 2nd edition","author":[{"family":"Ministry for the Environment","given":""}],"issued":{"date-parts":[["2018",9]]}}}],"schema":"https://github.com/citation-style-language/schema/raw/master/csl-citation.json"} </w:instrText>
            </w:r>
            <w:r w:rsidRPr="00D66195">
              <w:fldChar w:fldCharType="separate"/>
            </w:r>
            <w:r w:rsidRPr="00D66195">
              <w:rPr>
                <w:rFonts w:cs="Arial"/>
              </w:rPr>
              <w:t>(Ministry</w:t>
            </w:r>
            <w:r w:rsidR="006269C1">
              <w:rPr>
                <w:rFonts w:cs="Arial"/>
              </w:rPr>
              <w:t> </w:t>
            </w:r>
            <w:r w:rsidRPr="00D66195">
              <w:rPr>
                <w:rFonts w:cs="Arial"/>
              </w:rPr>
              <w:t>for the Environment, 2018)</w:t>
            </w:r>
            <w:bookmarkEnd w:id="169"/>
            <w:bookmarkEnd w:id="170"/>
            <w:bookmarkEnd w:id="171"/>
            <w:r w:rsidRPr="00D66195">
              <w:fldChar w:fldCharType="end"/>
            </w:r>
          </w:p>
          <w:bookmarkEnd w:id="172"/>
          <w:p w14:paraId="4EA6C84E" w14:textId="77777777" w:rsidR="007826E6" w:rsidRPr="00D66195" w:rsidRDefault="00EB0D21" w:rsidP="00912800">
            <w:pPr>
              <w:pStyle w:val="TableText"/>
            </w:pPr>
            <w:r w:rsidRPr="00EB0D21">
              <w:rPr>
                <w:noProof/>
              </w:rPr>
              <w:drawing>
                <wp:inline distT="0" distB="0" distL="0" distR="0" wp14:anchorId="118502D9" wp14:editId="36CAF442">
                  <wp:extent cx="2715919" cy="351322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31367" cy="3533204"/>
                          </a:xfrm>
                          <a:prstGeom prst="rect">
                            <a:avLst/>
                          </a:prstGeom>
                          <a:noFill/>
                        </pic:spPr>
                      </pic:pic>
                    </a:graphicData>
                  </a:graphic>
                </wp:inline>
              </w:drawing>
            </w:r>
          </w:p>
        </w:tc>
      </w:tr>
    </w:tbl>
    <w:p w14:paraId="34E6398F" w14:textId="3EAB8ACD" w:rsidR="00DC7BEF" w:rsidRDefault="00DC7BEF" w:rsidP="001B5A3E">
      <w:pPr>
        <w:pStyle w:val="Heading3"/>
        <w:numPr>
          <w:ilvl w:val="0"/>
          <w:numId w:val="23"/>
        </w:numPr>
        <w:spacing w:before="400"/>
      </w:pPr>
      <w:bookmarkStart w:id="173" w:name="_Toc37153124"/>
      <w:bookmarkStart w:id="174" w:name="_Toc37404056"/>
      <w:r w:rsidRPr="00D66195">
        <w:t>Snow days</w:t>
      </w:r>
      <w:bookmarkEnd w:id="173"/>
      <w:bookmarkEnd w:id="174"/>
    </w:p>
    <w:p w14:paraId="55F8AA7F" w14:textId="2221113E" w:rsidR="001B5A3E" w:rsidRPr="001B5A3E" w:rsidRDefault="001B5A3E" w:rsidP="0031245A">
      <w:pPr>
        <w:pStyle w:val="Tableheading2"/>
      </w:pPr>
      <w:bookmarkStart w:id="175" w:name="_Toc45391888"/>
      <w:r>
        <w:t>Snow days</w:t>
      </w:r>
      <w:bookmarkEnd w:id="175"/>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8505"/>
      </w:tblGrid>
      <w:tr w:rsidR="00BB5457" w:rsidRPr="00BB5457" w14:paraId="1528E13F" w14:textId="77777777" w:rsidTr="006269C1">
        <w:tc>
          <w:tcPr>
            <w:tcW w:w="9068" w:type="dxa"/>
            <w:tcBorders>
              <w:bottom w:val="nil"/>
            </w:tcBorders>
            <w:shd w:val="clear" w:color="auto" w:fill="1C556C" w:themeFill="accent1"/>
          </w:tcPr>
          <w:p w14:paraId="7F3AFDD5" w14:textId="77777777" w:rsidR="00DC7BEF" w:rsidRPr="00BB5457" w:rsidRDefault="00DC7BEF" w:rsidP="00BB5457">
            <w:pPr>
              <w:pStyle w:val="TableTextbold"/>
              <w:rPr>
                <w:color w:val="FFFFFF" w:themeColor="background1"/>
              </w:rPr>
            </w:pPr>
            <w:r w:rsidRPr="00BB5457">
              <w:rPr>
                <w:color w:val="FFFFFF" w:themeColor="background1"/>
              </w:rPr>
              <w:t>Snow days</w:t>
            </w:r>
          </w:p>
        </w:tc>
      </w:tr>
      <w:tr w:rsidR="00DC7BEF" w:rsidRPr="00D66195" w14:paraId="687C5E62" w14:textId="77777777" w:rsidTr="006269C1">
        <w:tc>
          <w:tcPr>
            <w:tcW w:w="9068" w:type="dxa"/>
            <w:tcBorders>
              <w:top w:val="nil"/>
              <w:bottom w:val="nil"/>
            </w:tcBorders>
            <w:shd w:val="clear" w:color="auto" w:fill="D2DDE2" w:themeFill="accent3"/>
            <w:vAlign w:val="center"/>
          </w:tcPr>
          <w:p w14:paraId="5C55F3F1" w14:textId="77777777" w:rsidR="00DC7BEF" w:rsidRPr="00D66195" w:rsidRDefault="00DC7BEF" w:rsidP="00BB5457">
            <w:pPr>
              <w:pStyle w:val="TableTextbold"/>
            </w:pPr>
            <w:r w:rsidRPr="00D66195">
              <w:t xml:space="preserve">Description </w:t>
            </w:r>
          </w:p>
        </w:tc>
      </w:tr>
      <w:tr w:rsidR="00DC7BEF" w:rsidRPr="00D66195" w14:paraId="097FFCB5" w14:textId="77777777" w:rsidTr="006269C1">
        <w:tc>
          <w:tcPr>
            <w:tcW w:w="9068" w:type="dxa"/>
            <w:tcBorders>
              <w:top w:val="nil"/>
              <w:bottom w:val="nil"/>
            </w:tcBorders>
          </w:tcPr>
          <w:p w14:paraId="063DBCC8" w14:textId="77777777" w:rsidR="00DC7BEF" w:rsidRPr="00D66195" w:rsidRDefault="00DC7BEF" w:rsidP="00BB5457">
            <w:pPr>
              <w:pStyle w:val="TableText"/>
            </w:pPr>
            <w:r w:rsidRPr="00D66195">
              <w:lastRenderedPageBreak/>
              <w:t xml:space="preserve">The number of precipitation days where the mean </w:t>
            </w:r>
            <w:r w:rsidRPr="00BB5457">
              <w:t>temperature</w:t>
            </w:r>
            <w:r w:rsidRPr="00D66195">
              <w:t xml:space="preserve"> is below the freezing point. </w:t>
            </w:r>
          </w:p>
        </w:tc>
      </w:tr>
      <w:tr w:rsidR="00DC7BEF" w:rsidRPr="00D66195" w14:paraId="57A4B4E6" w14:textId="77777777" w:rsidTr="006269C1">
        <w:tc>
          <w:tcPr>
            <w:tcW w:w="9068" w:type="dxa"/>
            <w:tcBorders>
              <w:top w:val="nil"/>
              <w:bottom w:val="nil"/>
            </w:tcBorders>
            <w:shd w:val="clear" w:color="auto" w:fill="D2DDE2" w:themeFill="accent3"/>
            <w:vAlign w:val="center"/>
          </w:tcPr>
          <w:p w14:paraId="0E0E5A23" w14:textId="77777777" w:rsidR="00DC7BEF" w:rsidRPr="00D66195" w:rsidRDefault="00DC7BEF" w:rsidP="00BB5457">
            <w:pPr>
              <w:pStyle w:val="TableTextbold"/>
            </w:pPr>
            <w:r w:rsidRPr="00D66195">
              <w:t>Projections</w:t>
            </w:r>
          </w:p>
        </w:tc>
      </w:tr>
      <w:tr w:rsidR="00DC7BEF" w:rsidRPr="00BB5457" w14:paraId="6889ACFC" w14:textId="77777777" w:rsidTr="006269C1">
        <w:trPr>
          <w:trHeight w:val="1095"/>
        </w:trPr>
        <w:tc>
          <w:tcPr>
            <w:tcW w:w="9068" w:type="dxa"/>
            <w:tcBorders>
              <w:top w:val="nil"/>
            </w:tcBorders>
          </w:tcPr>
          <w:p w14:paraId="64BCC0A2" w14:textId="44B26845" w:rsidR="00DC7BEF" w:rsidRPr="00BB5457" w:rsidRDefault="00DC7BEF" w:rsidP="00BB5457">
            <w:pPr>
              <w:pStyle w:val="TableText"/>
            </w:pPr>
            <w:r w:rsidRPr="00BB5457">
              <w:t>The number of snow days each year is expected to decrease across New Zealand, with the largest reduction in the coldest regions, wh</w:t>
            </w:r>
            <w:r w:rsidR="00DB01AC">
              <w:t>ich have</w:t>
            </w:r>
            <w:r w:rsidRPr="00BB5457">
              <w:t xml:space="preserve"> a large number of snow days in the present climate. For example, in the South Island high country and inland basins a reduction in the snow season of 30 days or more is typical for the end-of-century results.</w:t>
            </w:r>
          </w:p>
          <w:p w14:paraId="3836E1F7" w14:textId="4C4F9E08" w:rsidR="00DC7BEF" w:rsidRPr="00BB5457" w:rsidRDefault="00DC7BEF" w:rsidP="00BB5457">
            <w:pPr>
              <w:pStyle w:val="TableText"/>
            </w:pPr>
            <w:r w:rsidRPr="00BB5457">
              <w:t xml:space="preserve">Less snow storage over winter will also decrease seasonal snowmelt and river flow. However, the potential change in total snow amounts (volume) needs further analysis. In general, the model simulations show a reduction in total snow amount, along with a reduction in snow days. It is possible snow amount could increase with rising temperatures in special circumstances; a warmer atmosphere can hold more moisture, and on a day where the temperatures are higher but still below freezing, there is the potential for </w:t>
            </w:r>
            <w:r w:rsidR="00CD61E8">
              <w:t>heavier</w:t>
            </w:r>
            <w:r w:rsidRPr="00BB5457">
              <w:t xml:space="preserve"> snowfalls. No analysis of snow extremes has been carried out at this point.</w:t>
            </w:r>
          </w:p>
          <w:p w14:paraId="2C8795C7" w14:textId="597CCB53" w:rsidR="00DC7BEF" w:rsidRPr="00BB5457" w:rsidRDefault="00DC7BEF" w:rsidP="00A147A5">
            <w:pPr>
              <w:pStyle w:val="TableText"/>
            </w:pPr>
            <w:r w:rsidRPr="00BB5457">
              <w:t xml:space="preserve">For more information on the direction of change for each zone, see </w:t>
            </w:r>
            <w:r w:rsidR="000A2CF3" w:rsidRPr="000A2CF3">
              <w:t>appendix B</w:t>
            </w:r>
            <w:r w:rsidR="00CD61E8">
              <w:t xml:space="preserve"> </w:t>
            </w:r>
            <w:bookmarkStart w:id="176" w:name="reducingfrostsnowandicecover"/>
            <w:r w:rsidR="000A2CF3" w:rsidRPr="000A2CF3">
              <w:rPr>
                <w:i/>
                <w:color w:val="0F7B7D"/>
              </w:rPr>
              <w:fldChar w:fldCharType="begin"/>
            </w:r>
            <w:r w:rsidR="000A2CF3" w:rsidRPr="000A2CF3">
              <w:rPr>
                <w:i/>
                <w:color w:val="0F7B7D"/>
              </w:rPr>
              <w:instrText xml:space="preserve"> HYPERLINK  \l "reducingfrostsnowandicecover" </w:instrText>
            </w:r>
            <w:r w:rsidR="000A2CF3" w:rsidRPr="000A2CF3">
              <w:rPr>
                <w:i/>
                <w:color w:val="0F7B7D"/>
              </w:rPr>
              <w:fldChar w:fldCharType="separate"/>
            </w:r>
            <w:r w:rsidR="00CD61E8" w:rsidRPr="000A2CF3">
              <w:rPr>
                <w:rStyle w:val="Hyperlink"/>
                <w:i/>
                <w:color w:val="0F7B7D"/>
              </w:rPr>
              <w:t>Reducing frost, snow and ice cover</w:t>
            </w:r>
            <w:bookmarkEnd w:id="176"/>
            <w:r w:rsidR="00A147A5" w:rsidRPr="000A2CF3">
              <w:rPr>
                <w:rStyle w:val="Hyperlink"/>
                <w:color w:val="0F7B7D"/>
              </w:rPr>
              <w:t>.</w:t>
            </w:r>
            <w:r w:rsidR="000A2CF3" w:rsidRPr="000A2CF3">
              <w:rPr>
                <w:i/>
                <w:color w:val="0F7B7D"/>
              </w:rPr>
              <w:fldChar w:fldCharType="end"/>
            </w:r>
          </w:p>
        </w:tc>
      </w:tr>
    </w:tbl>
    <w:p w14:paraId="04BE3A82" w14:textId="2FA39329" w:rsidR="00DC7BEF" w:rsidRDefault="00DC7BEF" w:rsidP="00D84540">
      <w:pPr>
        <w:pStyle w:val="Heading2"/>
        <w:numPr>
          <w:ilvl w:val="0"/>
          <w:numId w:val="21"/>
        </w:numPr>
        <w:spacing w:before="400"/>
      </w:pPr>
      <w:bookmarkStart w:id="177" w:name="_Toc37153125"/>
      <w:bookmarkStart w:id="178" w:name="_Toc37404057"/>
      <w:bookmarkStart w:id="179" w:name="_Toc40696466"/>
      <w:bookmarkStart w:id="180" w:name="_Toc45888066"/>
      <w:r w:rsidRPr="00D66195">
        <w:t>Drought</w:t>
      </w:r>
      <w:bookmarkEnd w:id="177"/>
      <w:bookmarkEnd w:id="178"/>
      <w:bookmarkEnd w:id="179"/>
      <w:bookmarkEnd w:id="180"/>
    </w:p>
    <w:p w14:paraId="31516BA7" w14:textId="27D8E6C1" w:rsidR="000D1C19" w:rsidRPr="000D1C19" w:rsidRDefault="000D1C19" w:rsidP="0031245A">
      <w:pPr>
        <w:pStyle w:val="Tableheading2"/>
      </w:pPr>
      <w:bookmarkStart w:id="181" w:name="_Toc45391889"/>
      <w:r>
        <w:t>Drought</w:t>
      </w:r>
      <w:bookmarkEnd w:id="181"/>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8505"/>
      </w:tblGrid>
      <w:tr w:rsidR="00DC7BEF" w:rsidRPr="00D66195" w14:paraId="2D446647" w14:textId="77777777" w:rsidTr="006C0AC1">
        <w:tc>
          <w:tcPr>
            <w:tcW w:w="9068" w:type="dxa"/>
            <w:tcBorders>
              <w:bottom w:val="nil"/>
            </w:tcBorders>
            <w:shd w:val="clear" w:color="auto" w:fill="1C556C" w:themeFill="accent1"/>
          </w:tcPr>
          <w:p w14:paraId="10D7437A" w14:textId="77777777" w:rsidR="00DC7BEF" w:rsidRPr="00D66195" w:rsidRDefault="00DC7BEF" w:rsidP="00D84540">
            <w:pPr>
              <w:pStyle w:val="TableText"/>
              <w:keepNext/>
              <w:spacing w:before="40" w:after="40"/>
              <w:rPr>
                <w:b/>
              </w:rPr>
            </w:pPr>
            <w:r w:rsidRPr="00D66195">
              <w:rPr>
                <w:b/>
                <w:color w:val="FFFFFF" w:themeColor="background1"/>
              </w:rPr>
              <w:t>Drought</w:t>
            </w:r>
          </w:p>
        </w:tc>
      </w:tr>
      <w:tr w:rsidR="00DC7BEF" w:rsidRPr="00D66195" w14:paraId="1351B69F" w14:textId="77777777" w:rsidTr="006C0AC1">
        <w:tc>
          <w:tcPr>
            <w:tcW w:w="9068" w:type="dxa"/>
            <w:tcBorders>
              <w:top w:val="nil"/>
              <w:bottom w:val="nil"/>
            </w:tcBorders>
            <w:shd w:val="clear" w:color="auto" w:fill="D2DDE2" w:themeFill="accent3"/>
            <w:vAlign w:val="center"/>
          </w:tcPr>
          <w:p w14:paraId="34148C28" w14:textId="77777777" w:rsidR="00DC7BEF" w:rsidRPr="00D66195" w:rsidRDefault="00DC7BEF" w:rsidP="00D84540">
            <w:pPr>
              <w:pStyle w:val="TableTextbold"/>
              <w:keepNext/>
              <w:spacing w:before="40" w:after="40"/>
            </w:pPr>
            <w:r w:rsidRPr="00D66195">
              <w:t>Description</w:t>
            </w:r>
          </w:p>
        </w:tc>
      </w:tr>
      <w:tr w:rsidR="00DC7BEF" w:rsidRPr="00D66195" w14:paraId="2D46B72F" w14:textId="77777777" w:rsidTr="006C0AC1">
        <w:tc>
          <w:tcPr>
            <w:tcW w:w="9068" w:type="dxa"/>
            <w:tcBorders>
              <w:top w:val="nil"/>
              <w:bottom w:val="nil"/>
            </w:tcBorders>
          </w:tcPr>
          <w:p w14:paraId="40D7AE4E" w14:textId="77777777" w:rsidR="00DC7BEF" w:rsidRPr="00D66195" w:rsidRDefault="00DC7BEF" w:rsidP="000B47E0">
            <w:pPr>
              <w:pStyle w:val="TableText"/>
            </w:pPr>
            <w:r w:rsidRPr="00D66195">
              <w:t xml:space="preserve">Drought is projected using the potential evapotranspiration deficit (PED) </w:t>
            </w:r>
            <w:r>
              <w:t>–</w:t>
            </w:r>
            <w:r w:rsidRPr="00D66195">
              <w:t xml:space="preserve"> the cumulative sum of the difference between potential evapotranspiration and precipitation over 12 months. </w:t>
            </w:r>
          </w:p>
        </w:tc>
      </w:tr>
      <w:tr w:rsidR="00DC7BEF" w:rsidRPr="00D66195" w14:paraId="2FD40654" w14:textId="77777777" w:rsidTr="006C0AC1">
        <w:tc>
          <w:tcPr>
            <w:tcW w:w="9068" w:type="dxa"/>
            <w:tcBorders>
              <w:top w:val="nil"/>
              <w:bottom w:val="nil"/>
            </w:tcBorders>
            <w:shd w:val="clear" w:color="auto" w:fill="D2DDE2" w:themeFill="accent3"/>
            <w:vAlign w:val="center"/>
          </w:tcPr>
          <w:p w14:paraId="0CEE5F8B" w14:textId="77777777" w:rsidR="00DC7BEF" w:rsidRPr="00D66195" w:rsidRDefault="00DC7BEF" w:rsidP="00D84540">
            <w:pPr>
              <w:pStyle w:val="TableTextbold"/>
              <w:spacing w:before="40" w:after="40"/>
            </w:pPr>
            <w:r w:rsidRPr="00D66195">
              <w:t>Projections</w:t>
            </w:r>
          </w:p>
        </w:tc>
      </w:tr>
      <w:tr w:rsidR="00DC7BEF" w:rsidRPr="00D66195" w14:paraId="158A29FB" w14:textId="77777777" w:rsidTr="006C0AC1">
        <w:tc>
          <w:tcPr>
            <w:tcW w:w="9068" w:type="dxa"/>
            <w:tcBorders>
              <w:top w:val="nil"/>
            </w:tcBorders>
          </w:tcPr>
          <w:p w14:paraId="74038C25" w14:textId="77777777" w:rsidR="00DC7BEF" w:rsidRPr="00D66195" w:rsidRDefault="00DC7BEF" w:rsidP="00D84540">
            <w:pPr>
              <w:pStyle w:val="TableText"/>
              <w:spacing w:after="40"/>
            </w:pPr>
            <w:r w:rsidRPr="00D66195">
              <w:t>PED changes are largely based on, and consistent with, the temperature and precipitation change patterns in the regional climate model. Changes in other climate variables (solar radiation, relative humidity</w:t>
            </w:r>
            <w:r>
              <w:t>,</w:t>
            </w:r>
            <w:r w:rsidRPr="00D66195">
              <w:t xml:space="preserve"> and wind) also influence calculated PED changes, but to a lesser degree. </w:t>
            </w:r>
          </w:p>
          <w:p w14:paraId="47245A28" w14:textId="20A42A86" w:rsidR="00DC7BEF" w:rsidRPr="00D66195" w:rsidRDefault="00DC7BEF" w:rsidP="00D84540">
            <w:pPr>
              <w:pStyle w:val="TableText"/>
              <w:spacing w:after="40"/>
            </w:pPr>
            <w:r w:rsidRPr="00D66195">
              <w:t xml:space="preserve">Projected future changes in PED are well understood </w:t>
            </w:r>
            <w:r>
              <w:t>for</w:t>
            </w:r>
            <w:r w:rsidRPr="00D66195">
              <w:t xml:space="preserve"> most of New Zealand and </w:t>
            </w:r>
            <w:r>
              <w:t>these are</w:t>
            </w:r>
            <w:r w:rsidRPr="00D66195">
              <w:t xml:space="preserve"> considerable, especially in the drought-prone northern and eastern coasts of the North and South Island</w:t>
            </w:r>
            <w:r w:rsidR="004E4DD9">
              <w:t>s</w:t>
            </w:r>
            <w:r w:rsidRPr="00D66195">
              <w:t>. By 2090, a consistent increase in PED of 50 m</w:t>
            </w:r>
            <w:r>
              <w:t>illi</w:t>
            </w:r>
            <w:r w:rsidRPr="00D66195">
              <w:t>m</w:t>
            </w:r>
            <w:r>
              <w:t>etres</w:t>
            </w:r>
            <w:r w:rsidRPr="00D66195">
              <w:t xml:space="preserve"> or more </w:t>
            </w:r>
            <w:r>
              <w:t>each</w:t>
            </w:r>
            <w:r w:rsidRPr="00D66195">
              <w:t xml:space="preserve"> year</w:t>
            </w:r>
            <w:r>
              <w:t xml:space="preserve"> is expected</w:t>
            </w:r>
            <w:r w:rsidRPr="00D66195">
              <w:t xml:space="preserve"> on average in July</w:t>
            </w:r>
            <w:r>
              <w:t>–</w:t>
            </w:r>
            <w:r w:rsidRPr="00D66195">
              <w:t>June (</w:t>
            </w:r>
            <w:r>
              <w:t>that is,</w:t>
            </w:r>
            <w:r w:rsidRPr="00D66195">
              <w:t xml:space="preserve"> a 50</w:t>
            </w:r>
            <w:r w:rsidR="006661FD">
              <w:noBreakHyphen/>
            </w:r>
            <w:r w:rsidRPr="00D66195">
              <w:t>m</w:t>
            </w:r>
            <w:r>
              <w:t>illi</w:t>
            </w:r>
            <w:r w:rsidRPr="00D66195">
              <w:t>m</w:t>
            </w:r>
            <w:r>
              <w:t>etre</w:t>
            </w:r>
            <w:r w:rsidRPr="00D66195">
              <w:t xml:space="preserve"> deficit in rainfall) </w:t>
            </w:r>
            <w:r>
              <w:t>for</w:t>
            </w:r>
            <w:r w:rsidRPr="00D66195">
              <w:t xml:space="preserve"> much of the North Island. The strongest changes are expected over </w:t>
            </w:r>
            <w:r>
              <w:t xml:space="preserve">the </w:t>
            </w:r>
            <w:r w:rsidRPr="00D66195">
              <w:t xml:space="preserve">northern and eastern regions, and in </w:t>
            </w:r>
            <w:r>
              <w:t xml:space="preserve">the </w:t>
            </w:r>
            <w:r w:rsidRPr="00D66195">
              <w:t>northeastern and central South Island east of the main divide</w:t>
            </w:r>
            <w:r>
              <w:t>,</w:t>
            </w:r>
            <w:r w:rsidRPr="00D66195">
              <w:t xml:space="preserve"> indicating long-term drying of these regions. </w:t>
            </w:r>
          </w:p>
          <w:p w14:paraId="58A38DF7" w14:textId="6F3D704C" w:rsidR="00DC7BEF" w:rsidRPr="00425EC7" w:rsidRDefault="00DC7BEF" w:rsidP="004E4DD9">
            <w:pPr>
              <w:pStyle w:val="TableText"/>
              <w:spacing w:after="40"/>
              <w:rPr>
                <w:iCs/>
              </w:rPr>
            </w:pPr>
            <w:r w:rsidRPr="00D66195">
              <w:rPr>
                <w:rFonts w:cs="DIN Pro"/>
                <w:color w:val="000000"/>
              </w:rPr>
              <w:t xml:space="preserve">For more information on the direction of change for each zone, </w:t>
            </w:r>
            <w:r>
              <w:rPr>
                <w:rFonts w:cs="DIN Pro"/>
                <w:color w:val="000000"/>
              </w:rPr>
              <w:t>see</w:t>
            </w:r>
            <w:r w:rsidRPr="00D66195">
              <w:rPr>
                <w:rFonts w:cs="DIN Pro"/>
                <w:color w:val="000000"/>
              </w:rPr>
              <w:t xml:space="preserve"> </w:t>
            </w:r>
            <w:r w:rsidR="006C0AC1">
              <w:rPr>
                <w:rFonts w:cs="DIN Pro"/>
                <w:color w:val="000000"/>
              </w:rPr>
              <w:t>a</w:t>
            </w:r>
            <w:r w:rsidRPr="00D66195">
              <w:rPr>
                <w:rFonts w:cs="DIN Pro"/>
                <w:color w:val="000000"/>
              </w:rPr>
              <w:t>ppendix B</w:t>
            </w:r>
            <w:r w:rsidRPr="00D66195">
              <w:t xml:space="preserve"> </w:t>
            </w:r>
            <w:hyperlink w:anchor="moreandlongerdryspellsanddrought" w:history="1">
              <w:r w:rsidRPr="007B05F1">
                <w:rPr>
                  <w:rStyle w:val="Hyperlink"/>
                  <w:i/>
                </w:rPr>
                <w:t>More and longer dry spells and drought</w:t>
              </w:r>
            </w:hyperlink>
            <w:r>
              <w:rPr>
                <w:iCs/>
              </w:rPr>
              <w:t>.</w:t>
            </w:r>
          </w:p>
        </w:tc>
      </w:tr>
    </w:tbl>
    <w:p w14:paraId="70792F36" w14:textId="471949B0" w:rsidR="00DC7BEF" w:rsidRDefault="00DC7BEF" w:rsidP="00D84540">
      <w:pPr>
        <w:pStyle w:val="Heading2"/>
        <w:numPr>
          <w:ilvl w:val="0"/>
          <w:numId w:val="21"/>
        </w:numPr>
        <w:spacing w:before="400" w:after="120"/>
      </w:pPr>
      <w:bookmarkStart w:id="182" w:name="_Toc37153126"/>
      <w:bookmarkStart w:id="183" w:name="_Toc37404058"/>
      <w:bookmarkStart w:id="184" w:name="_Toc40696467"/>
      <w:bookmarkStart w:id="185" w:name="_Toc45888067"/>
      <w:r w:rsidRPr="00D66195">
        <w:t>Wind</w:t>
      </w:r>
      <w:bookmarkEnd w:id="182"/>
      <w:bookmarkEnd w:id="183"/>
      <w:bookmarkEnd w:id="184"/>
      <w:bookmarkEnd w:id="185"/>
    </w:p>
    <w:p w14:paraId="302CBB08" w14:textId="0E940FB7" w:rsidR="000D1C19" w:rsidRPr="000D1C19" w:rsidRDefault="000D1C19" w:rsidP="0031245A">
      <w:pPr>
        <w:pStyle w:val="Tableheading2"/>
        <w:spacing w:before="0"/>
      </w:pPr>
      <w:bookmarkStart w:id="186" w:name="_Toc45391890"/>
      <w:r>
        <w:t>Wind</w:t>
      </w:r>
      <w:bookmarkEnd w:id="186"/>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3828"/>
        <w:gridCol w:w="4677"/>
      </w:tblGrid>
      <w:tr w:rsidR="000D1C19" w:rsidRPr="000D1C19" w14:paraId="451F5E8A" w14:textId="77777777" w:rsidTr="000D1C19">
        <w:tc>
          <w:tcPr>
            <w:tcW w:w="3828" w:type="dxa"/>
            <w:tcBorders>
              <w:bottom w:val="nil"/>
              <w:right w:val="nil"/>
            </w:tcBorders>
            <w:shd w:val="clear" w:color="auto" w:fill="1C556C" w:themeFill="accent1"/>
          </w:tcPr>
          <w:p w14:paraId="7415312F" w14:textId="77777777" w:rsidR="00DC7BEF" w:rsidRPr="000D1C19" w:rsidRDefault="00DC7BEF" w:rsidP="0053653B">
            <w:pPr>
              <w:pStyle w:val="TableText"/>
              <w:keepNext/>
              <w:keepLines/>
              <w:rPr>
                <w:b/>
                <w:color w:val="FFFFFF" w:themeColor="background1"/>
              </w:rPr>
            </w:pPr>
            <w:r w:rsidRPr="000D1C19">
              <w:rPr>
                <w:b/>
                <w:color w:val="FFFFFF" w:themeColor="background1"/>
              </w:rPr>
              <w:t>Strong winds</w:t>
            </w:r>
          </w:p>
        </w:tc>
        <w:tc>
          <w:tcPr>
            <w:tcW w:w="4677" w:type="dxa"/>
            <w:tcBorders>
              <w:left w:val="nil"/>
              <w:bottom w:val="nil"/>
            </w:tcBorders>
            <w:shd w:val="clear" w:color="auto" w:fill="1C556C" w:themeFill="accent1"/>
          </w:tcPr>
          <w:p w14:paraId="6C0CE0F7" w14:textId="77777777" w:rsidR="00DC7BEF" w:rsidRPr="000D1C19" w:rsidRDefault="00DC7BEF" w:rsidP="0053653B">
            <w:pPr>
              <w:pStyle w:val="TableText"/>
              <w:keepNext/>
              <w:keepLines/>
              <w:rPr>
                <w:b/>
                <w:color w:val="FFFFFF" w:themeColor="background1"/>
              </w:rPr>
            </w:pPr>
          </w:p>
        </w:tc>
      </w:tr>
      <w:tr w:rsidR="00DC7BEF" w:rsidRPr="00D66195" w14:paraId="48A9C28F" w14:textId="77777777" w:rsidTr="000D1C19">
        <w:tc>
          <w:tcPr>
            <w:tcW w:w="3828" w:type="dxa"/>
            <w:tcBorders>
              <w:top w:val="nil"/>
              <w:bottom w:val="nil"/>
            </w:tcBorders>
            <w:shd w:val="clear" w:color="auto" w:fill="D2DDE2" w:themeFill="accent3"/>
            <w:vAlign w:val="center"/>
          </w:tcPr>
          <w:p w14:paraId="5F7AA2E1" w14:textId="77777777" w:rsidR="00DC7BEF" w:rsidRPr="00D66195" w:rsidRDefault="00DC7BEF" w:rsidP="0053653B">
            <w:pPr>
              <w:pStyle w:val="TableTextbold"/>
            </w:pPr>
            <w:r w:rsidRPr="00D66195">
              <w:t>Description</w:t>
            </w:r>
          </w:p>
        </w:tc>
        <w:tc>
          <w:tcPr>
            <w:tcW w:w="4677" w:type="dxa"/>
            <w:tcBorders>
              <w:top w:val="nil"/>
              <w:bottom w:val="nil"/>
            </w:tcBorders>
            <w:shd w:val="clear" w:color="auto" w:fill="D2DDE2" w:themeFill="accent3"/>
            <w:vAlign w:val="center"/>
          </w:tcPr>
          <w:p w14:paraId="7EC78E44" w14:textId="77777777" w:rsidR="00DC7BEF" w:rsidRPr="00D66195" w:rsidRDefault="00DC7BEF" w:rsidP="0053653B">
            <w:pPr>
              <w:pStyle w:val="TableTextbold"/>
            </w:pPr>
            <w:r w:rsidRPr="00D66195">
              <w:t>Map</w:t>
            </w:r>
          </w:p>
        </w:tc>
      </w:tr>
      <w:tr w:rsidR="00DC7BEF" w:rsidRPr="00D66195" w14:paraId="55D28EE7" w14:textId="77777777" w:rsidTr="000D1C19">
        <w:tc>
          <w:tcPr>
            <w:tcW w:w="3828" w:type="dxa"/>
            <w:tcBorders>
              <w:top w:val="nil"/>
              <w:bottom w:val="nil"/>
            </w:tcBorders>
          </w:tcPr>
          <w:p w14:paraId="3399CB88" w14:textId="77777777" w:rsidR="00DC7BEF" w:rsidRPr="00D66195" w:rsidRDefault="00DC7BEF" w:rsidP="000B47E0">
            <w:pPr>
              <w:pStyle w:val="TableText"/>
            </w:pPr>
            <w:r w:rsidRPr="00D66195">
              <w:t>Strong winds are those that exceed the 99</w:t>
            </w:r>
            <w:r>
              <w:t>th</w:t>
            </w:r>
            <w:r w:rsidRPr="00D66195">
              <w:t xml:space="preserve"> percentile, determined by ranking daily values over the projection period.</w:t>
            </w:r>
          </w:p>
        </w:tc>
        <w:tc>
          <w:tcPr>
            <w:tcW w:w="4677" w:type="dxa"/>
            <w:vMerge w:val="restart"/>
            <w:tcBorders>
              <w:top w:val="nil"/>
              <w:bottom w:val="nil"/>
            </w:tcBorders>
          </w:tcPr>
          <w:p w14:paraId="2E21E33E" w14:textId="32BC1B6B" w:rsidR="00DC7BEF" w:rsidRPr="00D66195" w:rsidRDefault="000B47E0" w:rsidP="00D84540">
            <w:pPr>
              <w:pStyle w:val="Figureheading"/>
              <w:spacing w:before="60" w:after="60" w:line="240" w:lineRule="atLeast"/>
              <w:ind w:left="851" w:hanging="851"/>
            </w:pPr>
            <w:bookmarkStart w:id="187" w:name="_Ref37337717"/>
            <w:bookmarkStart w:id="188" w:name="_Toc37232120"/>
            <w:bookmarkStart w:id="189" w:name="_Toc40696516"/>
            <w:bookmarkStart w:id="190" w:name="_Toc45391977"/>
            <w:bookmarkStart w:id="191" w:name="_Toc37153223"/>
            <w:r w:rsidRPr="00D66195">
              <w:t xml:space="preserve">Figure </w:t>
            </w:r>
            <w:r w:rsidR="00406F68">
              <w:fldChar w:fldCharType="begin"/>
            </w:r>
            <w:r w:rsidR="00406F68">
              <w:instrText xml:space="preserve"> SEQ Figure \* ARABIC </w:instrText>
            </w:r>
            <w:r w:rsidR="00406F68">
              <w:fldChar w:fldCharType="separate"/>
            </w:r>
            <w:r w:rsidR="000E063A">
              <w:rPr>
                <w:noProof/>
              </w:rPr>
              <w:t>11</w:t>
            </w:r>
            <w:r w:rsidR="00406F68">
              <w:rPr>
                <w:noProof/>
              </w:rPr>
              <w:fldChar w:fldCharType="end"/>
            </w:r>
            <w:bookmarkEnd w:id="187"/>
            <w:r>
              <w:rPr>
                <w:noProof/>
              </w:rPr>
              <w:t>:</w:t>
            </w:r>
            <w:r w:rsidRPr="00D66195">
              <w:tab/>
              <w:t xml:space="preserve">Projected changes in strongest daily average wind speed per year (99th </w:t>
            </w:r>
            <w:r w:rsidRPr="00D66195">
              <w:lastRenderedPageBreak/>
              <w:t>percentile speeds)</w:t>
            </w:r>
            <w:r>
              <w:t>,</w:t>
            </w:r>
            <w:r w:rsidRPr="00D66195">
              <w:t xml:space="preserve"> 1995</w:t>
            </w:r>
            <w:r>
              <w:t>–</w:t>
            </w:r>
            <w:r w:rsidRPr="00D66195">
              <w:t>2090</w:t>
            </w:r>
            <w:r>
              <w:t>,</w:t>
            </w:r>
            <w:r w:rsidRPr="00D66195">
              <w:t xml:space="preserve"> under</w:t>
            </w:r>
            <w:r w:rsidR="00912800">
              <w:t> </w:t>
            </w:r>
            <w:r w:rsidRPr="00D66195">
              <w:t>RCP8.5</w:t>
            </w:r>
            <w:bookmarkEnd w:id="188"/>
            <w:bookmarkEnd w:id="189"/>
            <w:bookmarkEnd w:id="190"/>
          </w:p>
          <w:bookmarkEnd w:id="191"/>
          <w:p w14:paraId="65179C42" w14:textId="77777777" w:rsidR="00DC7BEF" w:rsidRPr="00912800" w:rsidRDefault="000B47E0" w:rsidP="00912800">
            <w:pPr>
              <w:pStyle w:val="TableText"/>
            </w:pPr>
            <w:r w:rsidRPr="00D66195">
              <w:rPr>
                <w:noProof/>
              </w:rPr>
              <w:drawing>
                <wp:inline distT="0" distB="0" distL="0" distR="0" wp14:anchorId="23094F03" wp14:editId="3728E10F">
                  <wp:extent cx="2842635" cy="357097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64941" cy="3598994"/>
                          </a:xfrm>
                          <a:prstGeom prst="rect">
                            <a:avLst/>
                          </a:prstGeom>
                          <a:noFill/>
                        </pic:spPr>
                      </pic:pic>
                    </a:graphicData>
                  </a:graphic>
                </wp:inline>
              </w:drawing>
            </w:r>
          </w:p>
        </w:tc>
      </w:tr>
      <w:tr w:rsidR="00DC7BEF" w:rsidRPr="00D66195" w14:paraId="49C6A90D" w14:textId="77777777" w:rsidTr="000D1C19">
        <w:tc>
          <w:tcPr>
            <w:tcW w:w="3828" w:type="dxa"/>
            <w:tcBorders>
              <w:top w:val="nil"/>
              <w:bottom w:val="nil"/>
            </w:tcBorders>
            <w:shd w:val="clear" w:color="auto" w:fill="D2DDE2" w:themeFill="accent3"/>
            <w:vAlign w:val="center"/>
          </w:tcPr>
          <w:p w14:paraId="09C12896" w14:textId="77777777" w:rsidR="00DC7BEF" w:rsidRPr="00D66195" w:rsidRDefault="00DC7BEF" w:rsidP="0053653B">
            <w:pPr>
              <w:pStyle w:val="TableTextbold"/>
            </w:pPr>
            <w:r w:rsidRPr="00D66195">
              <w:t>Projections</w:t>
            </w:r>
          </w:p>
        </w:tc>
        <w:tc>
          <w:tcPr>
            <w:tcW w:w="4677" w:type="dxa"/>
            <w:vMerge/>
            <w:tcBorders>
              <w:top w:val="nil"/>
              <w:bottom w:val="nil"/>
            </w:tcBorders>
            <w:shd w:val="clear" w:color="auto" w:fill="D2DDE2" w:themeFill="accent3"/>
          </w:tcPr>
          <w:p w14:paraId="523EAED9" w14:textId="77777777" w:rsidR="00DC7BEF" w:rsidRPr="00D66195" w:rsidRDefault="00DC7BEF" w:rsidP="0053653B">
            <w:pPr>
              <w:pStyle w:val="TableTextbold"/>
              <w:rPr>
                <w:b w:val="0"/>
              </w:rPr>
            </w:pPr>
          </w:p>
        </w:tc>
      </w:tr>
      <w:tr w:rsidR="00DC7BEF" w:rsidRPr="00D66195" w14:paraId="4C6B770E" w14:textId="77777777" w:rsidTr="000D1C19">
        <w:tc>
          <w:tcPr>
            <w:tcW w:w="3828" w:type="dxa"/>
            <w:tcBorders>
              <w:top w:val="nil"/>
            </w:tcBorders>
          </w:tcPr>
          <w:p w14:paraId="655038FA" w14:textId="3611FB32" w:rsidR="00DC7BEF" w:rsidRPr="00D66195" w:rsidRDefault="00DC7BEF" w:rsidP="00D84540">
            <w:pPr>
              <w:pStyle w:val="TableText"/>
              <w:spacing w:after="40" w:line="230" w:lineRule="atLeast"/>
            </w:pPr>
            <w:r w:rsidRPr="00D66195">
              <w:t>The largest increases in 99</w:t>
            </w:r>
            <w:r>
              <w:t>th</w:t>
            </w:r>
            <w:r w:rsidRPr="00D66195">
              <w:t xml:space="preserve"> percentile daily wind speed are projected </w:t>
            </w:r>
            <w:r>
              <w:t>for</w:t>
            </w:r>
            <w:r w:rsidRPr="00D66195">
              <w:t xml:space="preserve"> coastal Canterbury and central Otago, with increases </w:t>
            </w:r>
            <w:r>
              <w:t>of over</w:t>
            </w:r>
            <w:r w:rsidRPr="00D66195">
              <w:t xml:space="preserve"> 10</w:t>
            </w:r>
            <w:r w:rsidR="000B47E0">
              <w:t> </w:t>
            </w:r>
            <w:r w:rsidRPr="00D66195">
              <w:t>per</w:t>
            </w:r>
            <w:r w:rsidR="000B47E0">
              <w:t> </w:t>
            </w:r>
            <w:r w:rsidRPr="00D66195">
              <w:t xml:space="preserve">cent by the end of the century. </w:t>
            </w:r>
            <w:r w:rsidRPr="00D66195">
              <w:fldChar w:fldCharType="begin"/>
            </w:r>
            <w:r w:rsidRPr="00D66195">
              <w:instrText xml:space="preserve"> REF _Ref37337717 \h </w:instrText>
            </w:r>
            <w:r w:rsidR="000B47E0">
              <w:instrText xml:space="preserve"> \* MERGEFORMAT </w:instrText>
            </w:r>
            <w:r w:rsidRPr="00D66195">
              <w:fldChar w:fldCharType="separate"/>
            </w:r>
            <w:r w:rsidR="000E063A" w:rsidRPr="00D66195">
              <w:t xml:space="preserve">Figure </w:t>
            </w:r>
            <w:r w:rsidR="000E063A">
              <w:rPr>
                <w:noProof/>
              </w:rPr>
              <w:t>11</w:t>
            </w:r>
            <w:r w:rsidRPr="00D66195">
              <w:fldChar w:fldCharType="end"/>
            </w:r>
            <w:r w:rsidRPr="00D66195">
              <w:t xml:space="preserve"> suggests little change</w:t>
            </w:r>
            <w:r>
              <w:t>,</w:t>
            </w:r>
            <w:r w:rsidRPr="00D66195">
              <w:t xml:space="preserve"> or even a decrease</w:t>
            </w:r>
            <w:r w:rsidR="003D30C6">
              <w:t>,</w:t>
            </w:r>
            <w:r w:rsidRPr="00D66195">
              <w:t xml:space="preserve"> in </w:t>
            </w:r>
            <w:r w:rsidRPr="00D66195">
              <w:lastRenderedPageBreak/>
              <w:t>extreme daily winds in Northland and Bay of</w:t>
            </w:r>
            <w:r w:rsidR="000B47E0">
              <w:t> </w:t>
            </w:r>
            <w:r w:rsidRPr="00D66195">
              <w:t xml:space="preserve">Plenty. </w:t>
            </w:r>
          </w:p>
          <w:p w14:paraId="51A6C62E" w14:textId="3482BE55" w:rsidR="00DC7BEF" w:rsidRPr="00D66195" w:rsidRDefault="00DC7BEF" w:rsidP="00D84540">
            <w:pPr>
              <w:pStyle w:val="TableText"/>
              <w:spacing w:before="40" w:after="40" w:line="230" w:lineRule="atLeast"/>
            </w:pPr>
            <w:r w:rsidRPr="00D66195">
              <w:t>This may be an underestimate</w:t>
            </w:r>
            <w:r>
              <w:t>,</w:t>
            </w:r>
            <w:r w:rsidRPr="00D66195">
              <w:t xml:space="preserve"> and NIWA (2016b) note</w:t>
            </w:r>
            <w:r w:rsidR="004E4DD9">
              <w:t>s</w:t>
            </w:r>
            <w:r w:rsidRPr="00D66195">
              <w:t xml:space="preserve"> that </w:t>
            </w:r>
            <w:r>
              <w:t>it</w:t>
            </w:r>
            <w:r w:rsidR="004E4DD9">
              <w:t xml:space="preserve"> i</w:t>
            </w:r>
            <w:r>
              <w:t>s possible</w:t>
            </w:r>
            <w:r w:rsidRPr="00D66195">
              <w:t xml:space="preserve"> the geographic area of the regional climate model is too small to</w:t>
            </w:r>
            <w:r w:rsidR="00B60FF2">
              <w:t> </w:t>
            </w:r>
            <w:r w:rsidRPr="00D66195">
              <w:t>properly detect the effect of ex-tropical cyclones entering the New Zealand region. In global models, tropical cyclones projections are underestimated because of the low model resolution</w:t>
            </w:r>
            <w:r>
              <w:t>,</w:t>
            </w:r>
            <w:r w:rsidRPr="00D66195">
              <w:t xml:space="preserve"> and the small scale of these intense circulations </w:t>
            </w:r>
            <w:r w:rsidRPr="00D66195">
              <w:fldChar w:fldCharType="begin"/>
            </w:r>
            <w:r w:rsidRPr="00D66195">
              <w:instrText xml:space="preserve"> ADDIN ZOTERO_ITEM CSL_CITATION {"citationID":"NGfxHTu0","properties":{"formattedCitation":"(NIWA, 2016b)","plainCitation":"(NIWA, 2016b)","noteIndex":0},"citationItems":[{"id":222,"uris":["http://zotero.org/users/local/rwNDlkOt/items/ZGMLEP6J"],"uri":["http://zotero.org/users/local/rwNDlkOt/items/ZGMLEP6J"],"itemData":{"id":222,"type":"webpage","abstract":"Projections of how climate change is likely to affect New Zealand.","container-title":"NIWA website","language":"en","title":"Climate change scenarios for New Zealand","URL":"https://niwa.co.nz/our-science/climate/information-and-resources/clivar/scenarios","author":[{"family":"NIWA","given":""}],"accessed":{"date-parts":[["2019",12,16]]},"issued":{"date-parts":[["2016"]]}}}],"schema":"https://github.com/citation-style-language/schema/raw/master/csl-citation.json"} </w:instrText>
            </w:r>
            <w:r w:rsidRPr="00D66195">
              <w:fldChar w:fldCharType="separate"/>
            </w:r>
            <w:r w:rsidRPr="00D66195">
              <w:rPr>
                <w:rFonts w:cs="Arial"/>
              </w:rPr>
              <w:t>(NIWA, 2016b)</w:t>
            </w:r>
            <w:r w:rsidRPr="00D66195">
              <w:fldChar w:fldCharType="end"/>
            </w:r>
            <w:r w:rsidRPr="00D66195">
              <w:t xml:space="preserve">. </w:t>
            </w:r>
          </w:p>
          <w:p w14:paraId="060DBA1E" w14:textId="77777777" w:rsidR="00DC7BEF" w:rsidRPr="00D66195" w:rsidRDefault="00DC7BEF" w:rsidP="00D84540">
            <w:pPr>
              <w:pStyle w:val="TableText"/>
              <w:spacing w:after="40" w:line="230" w:lineRule="atLeast"/>
            </w:pPr>
            <w:r w:rsidRPr="00D66195">
              <w:t>Analysis of changes in extreme hourly winds (</w:t>
            </w:r>
            <w:r>
              <w:t>for</w:t>
            </w:r>
            <w:r w:rsidR="000B47E0">
              <w:t> </w:t>
            </w:r>
            <w:r>
              <w:t>example</w:t>
            </w:r>
            <w:r w:rsidRPr="00D66195">
              <w:t xml:space="preserve">, 1 per cent </w:t>
            </w:r>
            <w:r>
              <w:t>annual exceedance probability (</w:t>
            </w:r>
            <w:r w:rsidRPr="00D66195">
              <w:t>AEP)</w:t>
            </w:r>
            <w:r>
              <w:t>),</w:t>
            </w:r>
            <w:r w:rsidRPr="00D66195">
              <w:t xml:space="preserve"> including tornadoes</w:t>
            </w:r>
            <w:r>
              <w:t>,</w:t>
            </w:r>
            <w:r w:rsidRPr="00D66195">
              <w:t xml:space="preserve"> is not</w:t>
            </w:r>
            <w:r w:rsidR="000B47E0">
              <w:t> </w:t>
            </w:r>
            <w:r w:rsidRPr="00D66195">
              <w:t>available.</w:t>
            </w:r>
          </w:p>
          <w:p w14:paraId="57A9B77C" w14:textId="3A957A7B" w:rsidR="00DC7BEF" w:rsidRPr="00D66195" w:rsidRDefault="00DC7BEF" w:rsidP="00DB01AC">
            <w:pPr>
              <w:pStyle w:val="TableText"/>
              <w:spacing w:before="40"/>
            </w:pPr>
            <w:r w:rsidRPr="00D66195">
              <w:rPr>
                <w:rFonts w:cs="DIN Pro"/>
                <w:color w:val="000000"/>
              </w:rPr>
              <w:t xml:space="preserve">For more information on the direction of change for each zone, </w:t>
            </w:r>
            <w:r>
              <w:rPr>
                <w:rFonts w:cs="DIN Pro"/>
                <w:color w:val="000000"/>
              </w:rPr>
              <w:t>see</w:t>
            </w:r>
            <w:r w:rsidRPr="00D66195">
              <w:rPr>
                <w:rFonts w:cs="DIN Pro"/>
                <w:color w:val="000000"/>
              </w:rPr>
              <w:t xml:space="preserve"> </w:t>
            </w:r>
            <w:r w:rsidR="00EA5392">
              <w:rPr>
                <w:rFonts w:cs="DIN Pro"/>
                <w:color w:val="000000"/>
              </w:rPr>
              <w:t>a</w:t>
            </w:r>
            <w:r w:rsidRPr="00D66195">
              <w:rPr>
                <w:rFonts w:cs="DIN Pro"/>
                <w:color w:val="000000"/>
              </w:rPr>
              <w:t>ppendix B</w:t>
            </w:r>
            <w:r w:rsidRPr="00D66195">
              <w:t xml:space="preserve"> </w:t>
            </w:r>
            <w:hyperlink w:anchor="Increasedstorminessandextremewinds" w:history="1">
              <w:r w:rsidRPr="00EA5392">
                <w:rPr>
                  <w:rStyle w:val="Hyperlink"/>
                  <w:i/>
                </w:rPr>
                <w:t>Increased storminess and extreme winds/rainfall</w:t>
              </w:r>
            </w:hyperlink>
            <w:r w:rsidRPr="00E00B45">
              <w:rPr>
                <w:iCs/>
              </w:rPr>
              <w:t>.</w:t>
            </w:r>
          </w:p>
        </w:tc>
        <w:tc>
          <w:tcPr>
            <w:tcW w:w="4677" w:type="dxa"/>
            <w:vMerge/>
            <w:tcBorders>
              <w:top w:val="nil"/>
            </w:tcBorders>
          </w:tcPr>
          <w:p w14:paraId="24F0FECB" w14:textId="77777777" w:rsidR="00DC7BEF" w:rsidRPr="00D66195" w:rsidRDefault="00DC7BEF" w:rsidP="0053653B">
            <w:pPr>
              <w:keepNext/>
              <w:keepLines/>
              <w:spacing w:after="100"/>
            </w:pPr>
          </w:p>
        </w:tc>
      </w:tr>
    </w:tbl>
    <w:p w14:paraId="51C32E99" w14:textId="07D64528" w:rsidR="007B2AF1" w:rsidRDefault="007B2AF1" w:rsidP="00D90070">
      <w:pPr>
        <w:pStyle w:val="Heading2"/>
        <w:numPr>
          <w:ilvl w:val="0"/>
          <w:numId w:val="21"/>
        </w:numPr>
        <w:spacing w:before="400"/>
      </w:pPr>
      <w:bookmarkStart w:id="192" w:name="_Toc37404059"/>
      <w:bookmarkStart w:id="193" w:name="_Toc40696468"/>
      <w:bookmarkStart w:id="194" w:name="_Toc45888068"/>
      <w:r w:rsidRPr="00D66195">
        <w:t>Solar radiation</w:t>
      </w:r>
      <w:bookmarkEnd w:id="192"/>
      <w:bookmarkEnd w:id="193"/>
      <w:bookmarkEnd w:id="194"/>
    </w:p>
    <w:p w14:paraId="4227B958" w14:textId="447A9B28" w:rsidR="00D90070" w:rsidRPr="00D90070" w:rsidRDefault="00D90070" w:rsidP="0031245A">
      <w:pPr>
        <w:pStyle w:val="Tableheading2"/>
      </w:pPr>
      <w:bookmarkStart w:id="195" w:name="_Toc45391891"/>
      <w:r>
        <w:t>Solar radiation</w:t>
      </w:r>
      <w:bookmarkEnd w:id="195"/>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3267"/>
        <w:gridCol w:w="5238"/>
      </w:tblGrid>
      <w:tr w:rsidR="007B2AF1" w:rsidRPr="00D66195" w14:paraId="66484DF8" w14:textId="77777777" w:rsidTr="005B2A8F">
        <w:tc>
          <w:tcPr>
            <w:tcW w:w="5000" w:type="pct"/>
            <w:gridSpan w:val="2"/>
            <w:tcBorders>
              <w:bottom w:val="nil"/>
            </w:tcBorders>
            <w:shd w:val="clear" w:color="auto" w:fill="1C556C" w:themeFill="accent1"/>
          </w:tcPr>
          <w:p w14:paraId="47DF8D9B" w14:textId="77777777" w:rsidR="007B2AF1" w:rsidRPr="00D66195" w:rsidRDefault="007B2AF1" w:rsidP="0053653B">
            <w:pPr>
              <w:pStyle w:val="TableText"/>
              <w:rPr>
                <w:b/>
              </w:rPr>
            </w:pPr>
            <w:r w:rsidRPr="00D66195">
              <w:rPr>
                <w:b/>
                <w:color w:val="FFFFFF" w:themeColor="background1"/>
              </w:rPr>
              <w:t>Solar radiation</w:t>
            </w:r>
          </w:p>
        </w:tc>
      </w:tr>
      <w:tr w:rsidR="007B2AF1" w:rsidRPr="00D66195" w14:paraId="5475DF92" w14:textId="77777777" w:rsidTr="005B2A8F">
        <w:trPr>
          <w:trHeight w:val="283"/>
        </w:trPr>
        <w:tc>
          <w:tcPr>
            <w:tcW w:w="1910" w:type="pct"/>
            <w:tcBorders>
              <w:top w:val="nil"/>
              <w:bottom w:val="nil"/>
            </w:tcBorders>
            <w:shd w:val="clear" w:color="auto" w:fill="D2DDE2" w:themeFill="accent3"/>
            <w:vAlign w:val="center"/>
          </w:tcPr>
          <w:p w14:paraId="7EE41B0D" w14:textId="77777777" w:rsidR="007B2AF1" w:rsidRPr="00D66195" w:rsidRDefault="007B2AF1" w:rsidP="0053653B">
            <w:pPr>
              <w:pStyle w:val="TableTextbold"/>
            </w:pPr>
            <w:r w:rsidRPr="00D66195">
              <w:t xml:space="preserve">Description </w:t>
            </w:r>
          </w:p>
        </w:tc>
        <w:tc>
          <w:tcPr>
            <w:tcW w:w="3090" w:type="pct"/>
            <w:tcBorders>
              <w:top w:val="nil"/>
              <w:bottom w:val="nil"/>
            </w:tcBorders>
            <w:shd w:val="clear" w:color="auto" w:fill="D2DDE2" w:themeFill="accent3"/>
            <w:vAlign w:val="center"/>
          </w:tcPr>
          <w:p w14:paraId="0FEEBA83" w14:textId="77777777" w:rsidR="007B2AF1" w:rsidRPr="00D66195" w:rsidRDefault="007B2AF1" w:rsidP="0053653B">
            <w:pPr>
              <w:pStyle w:val="TableTextbold"/>
            </w:pPr>
            <w:r w:rsidRPr="00D66195">
              <w:t>Map</w:t>
            </w:r>
          </w:p>
        </w:tc>
      </w:tr>
      <w:tr w:rsidR="007B2AF1" w:rsidRPr="00D66195" w14:paraId="7059A9AD" w14:textId="77777777" w:rsidTr="005B2A8F">
        <w:tc>
          <w:tcPr>
            <w:tcW w:w="1910" w:type="pct"/>
            <w:tcBorders>
              <w:top w:val="nil"/>
              <w:bottom w:val="nil"/>
            </w:tcBorders>
          </w:tcPr>
          <w:p w14:paraId="490ED5C8" w14:textId="3541704E" w:rsidR="007B2AF1" w:rsidRPr="00D66195" w:rsidRDefault="007B2AF1" w:rsidP="00DC00B3">
            <w:pPr>
              <w:pStyle w:val="TableText"/>
            </w:pPr>
            <w:r w:rsidRPr="00D66195">
              <w:t>Solar radiation is dependent on astronomical factors, rainfall and cloudiness.</w:t>
            </w:r>
          </w:p>
        </w:tc>
        <w:tc>
          <w:tcPr>
            <w:tcW w:w="3090" w:type="pct"/>
            <w:vMerge w:val="restart"/>
            <w:tcBorders>
              <w:top w:val="nil"/>
              <w:bottom w:val="nil"/>
            </w:tcBorders>
          </w:tcPr>
          <w:p w14:paraId="592C2927" w14:textId="4ED4F2BC" w:rsidR="007B2AF1" w:rsidRPr="00D66195" w:rsidRDefault="00DC00B3" w:rsidP="00DC00B3">
            <w:pPr>
              <w:pStyle w:val="Figureheading"/>
              <w:spacing w:after="60"/>
              <w:ind w:left="851" w:hanging="851"/>
            </w:pPr>
            <w:bookmarkStart w:id="196" w:name="_Ref37337675"/>
            <w:bookmarkStart w:id="197" w:name="figure12"/>
            <w:bookmarkStart w:id="198" w:name="_Toc37232121"/>
            <w:bookmarkStart w:id="199" w:name="_Toc40696517"/>
            <w:bookmarkStart w:id="200" w:name="_Toc45391978"/>
            <w:bookmarkStart w:id="201" w:name="_Toc37153224"/>
            <w:r w:rsidRPr="00D66195">
              <w:t xml:space="preserve">Figure </w:t>
            </w:r>
            <w:r w:rsidR="00406F68">
              <w:fldChar w:fldCharType="begin"/>
            </w:r>
            <w:r w:rsidR="00406F68">
              <w:instrText xml:space="preserve"> SEQ Figure \* ARABIC </w:instrText>
            </w:r>
            <w:r w:rsidR="00406F68">
              <w:fldChar w:fldCharType="separate"/>
            </w:r>
            <w:r w:rsidR="000E063A">
              <w:rPr>
                <w:noProof/>
              </w:rPr>
              <w:t>12</w:t>
            </w:r>
            <w:r w:rsidR="00406F68">
              <w:rPr>
                <w:noProof/>
              </w:rPr>
              <w:fldChar w:fldCharType="end"/>
            </w:r>
            <w:bookmarkEnd w:id="196"/>
            <w:r w:rsidR="00C27D14">
              <w:rPr>
                <w:noProof/>
              </w:rPr>
              <w:t>2</w:t>
            </w:r>
            <w:bookmarkEnd w:id="197"/>
            <w:r>
              <w:rPr>
                <w:noProof/>
              </w:rPr>
              <w:t>:</w:t>
            </w:r>
            <w:r w:rsidRPr="00D66195">
              <w:tab/>
              <w:t xml:space="preserve">Change in annual mean surface radiation </w:t>
            </w:r>
            <w:r w:rsidR="00891AD3">
              <w:br/>
            </w:r>
            <w:r w:rsidRPr="00D66195">
              <w:t>1995</w:t>
            </w:r>
            <w:r>
              <w:t>–</w:t>
            </w:r>
            <w:r w:rsidRPr="00D66195">
              <w:t xml:space="preserve">2090 under RCP8.5 </w:t>
            </w:r>
            <w:r w:rsidRPr="00D66195">
              <w:fldChar w:fldCharType="begin"/>
            </w:r>
            <w:r w:rsidRPr="00D66195">
              <w:instrText xml:space="preserve"> ADDIN ZOTERO_ITEM CSL_CITATION {"citationID":"QGT2AJ7I","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w:t>
            </w:r>
            <w:r w:rsidR="00912800">
              <w:rPr>
                <w:rFonts w:cs="Arial"/>
              </w:rPr>
              <w:t> </w:t>
            </w:r>
            <w:r w:rsidRPr="00D66195">
              <w:rPr>
                <w:rFonts w:cs="Arial"/>
              </w:rPr>
              <w:t>2016a)</w:t>
            </w:r>
            <w:bookmarkEnd w:id="198"/>
            <w:bookmarkEnd w:id="199"/>
            <w:bookmarkEnd w:id="200"/>
            <w:r w:rsidRPr="00D66195">
              <w:fldChar w:fldCharType="end"/>
            </w:r>
          </w:p>
          <w:bookmarkEnd w:id="201"/>
          <w:p w14:paraId="0E33B2A9" w14:textId="77777777" w:rsidR="007B2AF1" w:rsidRPr="00D66195" w:rsidRDefault="00DC00B3" w:rsidP="00912800">
            <w:pPr>
              <w:pStyle w:val="TableText"/>
            </w:pPr>
            <w:r w:rsidRPr="00D66195">
              <w:rPr>
                <w:noProof/>
              </w:rPr>
              <w:drawing>
                <wp:inline distT="0" distB="0" distL="0" distR="0" wp14:anchorId="364ED46A" wp14:editId="0937C9CB">
                  <wp:extent cx="3200400" cy="4564380"/>
                  <wp:effectExtent l="0" t="0" r="0" b="762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0400" cy="4564380"/>
                          </a:xfrm>
                          <a:prstGeom prst="rect">
                            <a:avLst/>
                          </a:prstGeom>
                          <a:noFill/>
                        </pic:spPr>
                      </pic:pic>
                    </a:graphicData>
                  </a:graphic>
                </wp:inline>
              </w:drawing>
            </w:r>
          </w:p>
        </w:tc>
      </w:tr>
      <w:tr w:rsidR="007B2AF1" w:rsidRPr="00D66195" w14:paraId="1950943C" w14:textId="77777777" w:rsidTr="005B2A8F">
        <w:trPr>
          <w:trHeight w:val="283"/>
        </w:trPr>
        <w:tc>
          <w:tcPr>
            <w:tcW w:w="1910" w:type="pct"/>
            <w:tcBorders>
              <w:top w:val="nil"/>
              <w:bottom w:val="nil"/>
            </w:tcBorders>
            <w:shd w:val="clear" w:color="auto" w:fill="D2DDE2" w:themeFill="accent3"/>
            <w:vAlign w:val="center"/>
          </w:tcPr>
          <w:p w14:paraId="3ACF3919" w14:textId="77777777" w:rsidR="007B2AF1" w:rsidRPr="00D66195" w:rsidRDefault="007B2AF1" w:rsidP="00DC00B3">
            <w:pPr>
              <w:pStyle w:val="TableText"/>
            </w:pPr>
            <w:r w:rsidRPr="00D66195">
              <w:t>Projections</w:t>
            </w:r>
          </w:p>
        </w:tc>
        <w:tc>
          <w:tcPr>
            <w:tcW w:w="3090" w:type="pct"/>
            <w:vMerge/>
            <w:tcBorders>
              <w:top w:val="nil"/>
              <w:bottom w:val="nil"/>
            </w:tcBorders>
            <w:shd w:val="clear" w:color="auto" w:fill="D2DDE2" w:themeFill="accent3"/>
          </w:tcPr>
          <w:p w14:paraId="3ACE599C" w14:textId="77777777" w:rsidR="007B2AF1" w:rsidRPr="00D66195" w:rsidRDefault="007B2AF1" w:rsidP="0053653B">
            <w:pPr>
              <w:pStyle w:val="TableTextbold"/>
              <w:rPr>
                <w:b w:val="0"/>
              </w:rPr>
            </w:pPr>
          </w:p>
        </w:tc>
      </w:tr>
      <w:tr w:rsidR="007B2AF1" w:rsidRPr="00D66195" w14:paraId="504C2DF8" w14:textId="77777777" w:rsidTr="005B2A8F">
        <w:trPr>
          <w:trHeight w:val="1095"/>
        </w:trPr>
        <w:tc>
          <w:tcPr>
            <w:tcW w:w="1910" w:type="pct"/>
            <w:tcBorders>
              <w:top w:val="nil"/>
              <w:bottom w:val="single" w:sz="4" w:space="0" w:color="1C556C" w:themeColor="accent1"/>
            </w:tcBorders>
          </w:tcPr>
          <w:p w14:paraId="43537E1D" w14:textId="07CB1331" w:rsidR="007B2AF1" w:rsidRPr="00D66195" w:rsidRDefault="007B2AF1" w:rsidP="00DC00B3">
            <w:pPr>
              <w:pStyle w:val="TableText"/>
            </w:pPr>
            <w:r w:rsidRPr="00D66195">
              <w:lastRenderedPageBreak/>
              <w:t>Solar radiation is typically three to four times higher in summer than in winter. The highest solar radiation levels are recorded in the Nelson</w:t>
            </w:r>
            <w:r w:rsidR="003A51FC">
              <w:t>–</w:t>
            </w:r>
            <w:r w:rsidRPr="00D66195">
              <w:t>Marlborough and central Otago regions in summer, and in the northern North Island and Nelson</w:t>
            </w:r>
            <w:r w:rsidR="003A51FC">
              <w:t>–</w:t>
            </w:r>
            <w:r w:rsidRPr="00D66195">
              <w:t>Marlborough regions in winter.</w:t>
            </w:r>
          </w:p>
          <w:p w14:paraId="751A00D7" w14:textId="57E98386" w:rsidR="007B2AF1" w:rsidRPr="00D66195" w:rsidRDefault="007B2AF1" w:rsidP="003D30C6">
            <w:pPr>
              <w:pStyle w:val="TableText"/>
            </w:pPr>
            <w:r w:rsidRPr="00D66195">
              <w:t xml:space="preserve">Climate modelling projects solar radiation </w:t>
            </w:r>
            <w:r>
              <w:t>to increase by</w:t>
            </w:r>
            <w:r w:rsidRPr="00D66195">
              <w:t xml:space="preserve"> up to 10 per cent on the west coast of the South Island in summer, and smaller increases elsewhere, with the notable exception of coastal Canterbury where sunshine</w:t>
            </w:r>
            <w:r>
              <w:t xml:space="preserve"> </w:t>
            </w:r>
            <w:r w:rsidRPr="00D66195">
              <w:t xml:space="preserve">is predicted to decrease on average compared </w:t>
            </w:r>
            <w:r w:rsidR="00B11138">
              <w:t>with</w:t>
            </w:r>
            <w:r w:rsidR="00B11138" w:rsidRPr="00D66195">
              <w:t xml:space="preserve"> </w:t>
            </w:r>
            <w:r w:rsidRPr="00D66195">
              <w:t>a 1995 baseline. The reduced summer sunshine levels in coastal Canterbury are consistent with increased rainfall in that region. The winter changes are almost the reverse of the summer ones</w:t>
            </w:r>
            <w:r>
              <w:t>,</w:t>
            </w:r>
            <w:r w:rsidRPr="00D66195">
              <w:t xml:space="preserve"> </w:t>
            </w:r>
            <w:r>
              <w:t>with</w:t>
            </w:r>
            <w:r w:rsidRPr="00D66195">
              <w:t xml:space="preserve"> </w:t>
            </w:r>
            <w:r>
              <w:t xml:space="preserve">an </w:t>
            </w:r>
            <w:r w:rsidRPr="00D66195">
              <w:t>approximate 5</w:t>
            </w:r>
            <w:r w:rsidR="005D1383">
              <w:t> </w:t>
            </w:r>
            <w:r w:rsidRPr="00D66195">
              <w:t>per cent decrease in solar radiation in western parts of the North Island</w:t>
            </w:r>
            <w:r>
              <w:t>,</w:t>
            </w:r>
            <w:r w:rsidRPr="00D66195">
              <w:t xml:space="preserve"> and decrease of 10 per cent or more in </w:t>
            </w:r>
            <w:r w:rsidR="00B11138">
              <w:t xml:space="preserve">the </w:t>
            </w:r>
            <w:r w:rsidRPr="00D66195">
              <w:t>western and southern South Island. The eastern North Island is projected to have an increase in winter sunshine levels</w:t>
            </w:r>
            <w:r>
              <w:t>,</w:t>
            </w:r>
            <w:r w:rsidRPr="00D66195">
              <w:t xml:space="preserve"> </w:t>
            </w:r>
            <w:r w:rsidR="00B11138">
              <w:t xml:space="preserve">as </w:t>
            </w:r>
            <w:r>
              <w:t>shown</w:t>
            </w:r>
            <w:r w:rsidRPr="00D66195">
              <w:t xml:space="preserve"> in </w:t>
            </w:r>
            <w:hyperlink w:anchor="figure12" w:history="1">
              <w:r w:rsidR="00C27D14" w:rsidRPr="00B11138">
                <w:rPr>
                  <w:rStyle w:val="Hyperlink"/>
                </w:rPr>
                <w:t>figure 12</w:t>
              </w:r>
            </w:hyperlink>
            <w:r w:rsidRPr="00D66195">
              <w:t xml:space="preserve"> and </w:t>
            </w:r>
            <w:hyperlink w:anchor="figure13" w:history="1">
              <w:r w:rsidR="00C27D14" w:rsidRPr="005D1383">
                <w:rPr>
                  <w:rStyle w:val="Hyperlink"/>
                </w:rPr>
                <w:t>figure 13</w:t>
              </w:r>
            </w:hyperlink>
            <w:r w:rsidRPr="00D66195">
              <w:t>.</w:t>
            </w:r>
          </w:p>
        </w:tc>
        <w:tc>
          <w:tcPr>
            <w:tcW w:w="3090" w:type="pct"/>
            <w:vMerge/>
            <w:tcBorders>
              <w:top w:val="nil"/>
              <w:bottom w:val="single" w:sz="4" w:space="0" w:color="1C556C" w:themeColor="accent1"/>
            </w:tcBorders>
          </w:tcPr>
          <w:p w14:paraId="019F1DF0" w14:textId="77777777" w:rsidR="007B2AF1" w:rsidRPr="00D66195" w:rsidRDefault="007B2AF1" w:rsidP="0053653B">
            <w:pPr>
              <w:spacing w:after="100"/>
            </w:pPr>
          </w:p>
        </w:tc>
      </w:tr>
      <w:tr w:rsidR="00C27D14" w:rsidRPr="00D66195" w14:paraId="44BC3B20" w14:textId="77777777" w:rsidTr="005B2A8F">
        <w:tc>
          <w:tcPr>
            <w:tcW w:w="5000" w:type="pct"/>
            <w:gridSpan w:val="2"/>
            <w:tcBorders>
              <w:bottom w:val="nil"/>
            </w:tcBorders>
          </w:tcPr>
          <w:p w14:paraId="158C5C43" w14:textId="77777777" w:rsidR="00C27D14" w:rsidRPr="00D66195" w:rsidRDefault="00C27D14" w:rsidP="00D90070">
            <w:pPr>
              <w:pStyle w:val="Figureheading"/>
              <w:spacing w:after="80"/>
              <w:rPr>
                <w:noProof/>
              </w:rPr>
            </w:pPr>
            <w:bookmarkStart w:id="202" w:name="_Ref37337688"/>
            <w:bookmarkStart w:id="203" w:name="figure13"/>
            <w:bookmarkStart w:id="204" w:name="_Toc40696518"/>
            <w:bookmarkStart w:id="205" w:name="_Toc45391979"/>
            <w:r w:rsidRPr="00D66195">
              <w:t xml:space="preserve">Figure </w:t>
            </w:r>
            <w:bookmarkEnd w:id="202"/>
            <w:r>
              <w:t>13</w:t>
            </w:r>
            <w:bookmarkEnd w:id="203"/>
            <w:r>
              <w:t>:</w:t>
            </w:r>
            <w:r w:rsidRPr="00D66195">
              <w:tab/>
              <w:t>Change in seasonal surface radiation 1995</w:t>
            </w:r>
            <w:r>
              <w:t>–</w:t>
            </w:r>
            <w:r w:rsidRPr="00D66195">
              <w:t>2090 under RCP8.5 [W/m</w:t>
            </w:r>
            <w:r w:rsidRPr="00D66195">
              <w:rPr>
                <w:vertAlign w:val="superscript"/>
              </w:rPr>
              <w:t>2</w:t>
            </w:r>
            <w:r w:rsidRPr="00D66195">
              <w:t xml:space="preserve">] </w:t>
            </w:r>
            <w:r w:rsidRPr="00D66195">
              <w:fldChar w:fldCharType="begin"/>
            </w:r>
            <w:r w:rsidRPr="00D66195">
              <w:instrText xml:space="preserve"> ADDIN ZOTERO_ITEM CSL_CITATION {"citationID":"UwUzXd8h","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 2016a)</w:t>
            </w:r>
            <w:bookmarkEnd w:id="204"/>
            <w:bookmarkEnd w:id="205"/>
            <w:r w:rsidRPr="00D66195">
              <w:fldChar w:fldCharType="end"/>
            </w:r>
          </w:p>
        </w:tc>
      </w:tr>
      <w:tr w:rsidR="007B2AF1" w:rsidRPr="00D66195" w14:paraId="6BA4B385" w14:textId="77777777" w:rsidTr="005B2A8F">
        <w:tc>
          <w:tcPr>
            <w:tcW w:w="5000" w:type="pct"/>
            <w:gridSpan w:val="2"/>
            <w:tcBorders>
              <w:top w:val="nil"/>
            </w:tcBorders>
          </w:tcPr>
          <w:p w14:paraId="04350ABA" w14:textId="77777777" w:rsidR="007B2AF1" w:rsidRDefault="007B2AF1" w:rsidP="00510AD2">
            <w:pPr>
              <w:widowControl w:val="0"/>
              <w:tabs>
                <w:tab w:val="right" w:pos="6184"/>
                <w:tab w:val="left" w:pos="7124"/>
                <w:tab w:val="right" w:pos="8033"/>
                <w:tab w:val="right" w:pos="8258"/>
                <w:tab w:val="right" w:pos="8562"/>
                <w:tab w:val="right" w:pos="8618"/>
              </w:tabs>
              <w:spacing w:after="100"/>
              <w:ind w:left="8618" w:hanging="8618"/>
            </w:pPr>
            <w:bookmarkStart w:id="206" w:name="_Toc37153225"/>
            <w:bookmarkStart w:id="207" w:name="_Toc37232122"/>
            <w:r w:rsidRPr="00D66195">
              <w:rPr>
                <w:noProof/>
              </w:rPr>
              <w:drawing>
                <wp:inline distT="0" distB="0" distL="0" distR="0" wp14:anchorId="3C4517B6" wp14:editId="41AB65FA">
                  <wp:extent cx="2534400" cy="36144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34400" cy="3614400"/>
                          </a:xfrm>
                          <a:prstGeom prst="rect">
                            <a:avLst/>
                          </a:prstGeom>
                          <a:noFill/>
                          <a:ln>
                            <a:noFill/>
                          </a:ln>
                        </pic:spPr>
                      </pic:pic>
                    </a:graphicData>
                  </a:graphic>
                </wp:inline>
              </w:drawing>
            </w:r>
            <w:bookmarkEnd w:id="206"/>
            <w:bookmarkEnd w:id="207"/>
            <w:r w:rsidR="00ED441D">
              <w:t xml:space="preserve"> </w:t>
            </w:r>
            <w:r w:rsidR="000766DD" w:rsidRPr="00D66195">
              <w:rPr>
                <w:noProof/>
              </w:rPr>
              <w:drawing>
                <wp:inline distT="0" distB="0" distL="0" distR="0" wp14:anchorId="6773FEE3" wp14:editId="680626D9">
                  <wp:extent cx="2538000" cy="3621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38000" cy="3621600"/>
                          </a:xfrm>
                          <a:prstGeom prst="rect">
                            <a:avLst/>
                          </a:prstGeom>
                          <a:noFill/>
                          <a:ln>
                            <a:noFill/>
                          </a:ln>
                        </pic:spPr>
                      </pic:pic>
                    </a:graphicData>
                  </a:graphic>
                </wp:inline>
              </w:drawing>
            </w:r>
          </w:p>
          <w:p w14:paraId="01E93BB8" w14:textId="77777777" w:rsidR="007B2AF1" w:rsidRPr="00D66195" w:rsidRDefault="000766DD" w:rsidP="00001900">
            <w:pPr>
              <w:widowControl w:val="0"/>
              <w:tabs>
                <w:tab w:val="right" w:pos="6184"/>
                <w:tab w:val="left" w:pos="7124"/>
                <w:tab w:val="right" w:pos="8033"/>
                <w:tab w:val="right" w:pos="8258"/>
                <w:tab w:val="right" w:pos="8562"/>
                <w:tab w:val="right" w:pos="8618"/>
              </w:tabs>
            </w:pPr>
            <w:r w:rsidRPr="00D66195">
              <w:rPr>
                <w:noProof/>
              </w:rPr>
              <w:lastRenderedPageBreak/>
              <w:drawing>
                <wp:inline distT="0" distB="0" distL="0" distR="0" wp14:anchorId="4F0D519C" wp14:editId="4D00B466">
                  <wp:extent cx="2534400" cy="36144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34400" cy="3614400"/>
                          </a:xfrm>
                          <a:prstGeom prst="rect">
                            <a:avLst/>
                          </a:prstGeom>
                          <a:noFill/>
                          <a:ln>
                            <a:noFill/>
                          </a:ln>
                        </pic:spPr>
                      </pic:pic>
                    </a:graphicData>
                  </a:graphic>
                </wp:inline>
              </w:drawing>
            </w:r>
            <w:r w:rsidR="00ED441D">
              <w:t xml:space="preserve"> </w:t>
            </w:r>
            <w:r w:rsidRPr="00D66195">
              <w:rPr>
                <w:noProof/>
              </w:rPr>
              <w:drawing>
                <wp:inline distT="0" distB="0" distL="0" distR="0" wp14:anchorId="2F158805" wp14:editId="680FEEEC">
                  <wp:extent cx="2523865" cy="359984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34289" cy="3614716"/>
                          </a:xfrm>
                          <a:prstGeom prst="rect">
                            <a:avLst/>
                          </a:prstGeom>
                          <a:noFill/>
                          <a:ln>
                            <a:noFill/>
                          </a:ln>
                        </pic:spPr>
                      </pic:pic>
                    </a:graphicData>
                  </a:graphic>
                </wp:inline>
              </w:drawing>
            </w:r>
          </w:p>
        </w:tc>
      </w:tr>
    </w:tbl>
    <w:p w14:paraId="2887DF92" w14:textId="72308052" w:rsidR="00001900" w:rsidRDefault="00001900" w:rsidP="00037D4E">
      <w:pPr>
        <w:pStyle w:val="Heading2"/>
        <w:numPr>
          <w:ilvl w:val="0"/>
          <w:numId w:val="21"/>
        </w:numPr>
        <w:spacing w:before="400"/>
      </w:pPr>
      <w:bookmarkStart w:id="208" w:name="_Toc37153128"/>
      <w:bookmarkStart w:id="209" w:name="_Toc37404060"/>
      <w:bookmarkStart w:id="210" w:name="_Toc40696469"/>
      <w:bookmarkStart w:id="211" w:name="_Toc45888069"/>
      <w:r w:rsidRPr="00D66195">
        <w:lastRenderedPageBreak/>
        <w:t>Relative humidity</w:t>
      </w:r>
      <w:bookmarkEnd w:id="208"/>
      <w:bookmarkEnd w:id="209"/>
      <w:bookmarkEnd w:id="210"/>
      <w:bookmarkEnd w:id="211"/>
    </w:p>
    <w:p w14:paraId="49B7C6B2" w14:textId="6097F536" w:rsidR="00037D4E" w:rsidRPr="00037D4E" w:rsidRDefault="00037D4E" w:rsidP="0031245A">
      <w:pPr>
        <w:pStyle w:val="Tableheading2"/>
      </w:pPr>
      <w:bookmarkStart w:id="212" w:name="_Toc45391892"/>
      <w:r>
        <w:t>Relative humidity</w:t>
      </w:r>
      <w:bookmarkEnd w:id="212"/>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3212"/>
        <w:gridCol w:w="5293"/>
      </w:tblGrid>
      <w:tr w:rsidR="00001900" w:rsidRPr="00D66195" w14:paraId="1CF0A981" w14:textId="77777777" w:rsidTr="005B2AB3">
        <w:tc>
          <w:tcPr>
            <w:tcW w:w="5000" w:type="pct"/>
            <w:gridSpan w:val="2"/>
            <w:tcBorders>
              <w:bottom w:val="nil"/>
            </w:tcBorders>
            <w:shd w:val="clear" w:color="auto" w:fill="1C556C" w:themeFill="accent1"/>
          </w:tcPr>
          <w:p w14:paraId="7F989DF5" w14:textId="77777777" w:rsidR="00001900" w:rsidRPr="00D66195" w:rsidRDefault="00001900" w:rsidP="00001900">
            <w:pPr>
              <w:pStyle w:val="TableText"/>
              <w:keepNext/>
              <w:rPr>
                <w:b/>
              </w:rPr>
            </w:pPr>
            <w:r w:rsidRPr="00D66195">
              <w:rPr>
                <w:b/>
                <w:color w:val="FFFFFF" w:themeColor="background1"/>
              </w:rPr>
              <w:t>Relative humidity</w:t>
            </w:r>
          </w:p>
        </w:tc>
      </w:tr>
      <w:tr w:rsidR="00001900" w:rsidRPr="00D66195" w14:paraId="7D667732" w14:textId="77777777" w:rsidTr="005B2AB3">
        <w:tc>
          <w:tcPr>
            <w:tcW w:w="2095" w:type="pct"/>
            <w:tcBorders>
              <w:top w:val="nil"/>
              <w:bottom w:val="nil"/>
            </w:tcBorders>
            <w:shd w:val="clear" w:color="auto" w:fill="D2DDE2" w:themeFill="accent3"/>
            <w:vAlign w:val="center"/>
          </w:tcPr>
          <w:p w14:paraId="57A38A1C" w14:textId="77777777" w:rsidR="00001900" w:rsidRPr="00D66195" w:rsidRDefault="00001900" w:rsidP="00001900">
            <w:pPr>
              <w:pStyle w:val="TableTextbold"/>
              <w:keepNext/>
            </w:pPr>
            <w:r w:rsidRPr="00D66195">
              <w:t>Description</w:t>
            </w:r>
          </w:p>
        </w:tc>
        <w:tc>
          <w:tcPr>
            <w:tcW w:w="2905" w:type="pct"/>
            <w:tcBorders>
              <w:top w:val="nil"/>
              <w:bottom w:val="nil"/>
            </w:tcBorders>
            <w:shd w:val="clear" w:color="auto" w:fill="D2DDE2" w:themeFill="accent3"/>
            <w:vAlign w:val="center"/>
          </w:tcPr>
          <w:p w14:paraId="37F6429E" w14:textId="77777777" w:rsidR="00001900" w:rsidRPr="00D66195" w:rsidRDefault="00001900" w:rsidP="00001900">
            <w:pPr>
              <w:pStyle w:val="TableTextbold"/>
              <w:keepNext/>
            </w:pPr>
            <w:r w:rsidRPr="00D66195">
              <w:t>Map</w:t>
            </w:r>
          </w:p>
        </w:tc>
      </w:tr>
      <w:tr w:rsidR="00001900" w:rsidRPr="00D66195" w14:paraId="44F2A10E" w14:textId="77777777" w:rsidTr="005B2AB3">
        <w:tc>
          <w:tcPr>
            <w:tcW w:w="2095" w:type="pct"/>
            <w:tcBorders>
              <w:top w:val="nil"/>
              <w:bottom w:val="nil"/>
            </w:tcBorders>
          </w:tcPr>
          <w:p w14:paraId="5EF7A429" w14:textId="72A0D269" w:rsidR="00001900" w:rsidRPr="00D66195" w:rsidRDefault="00001900" w:rsidP="00B11138">
            <w:pPr>
              <w:pStyle w:val="TableText"/>
              <w:keepNext/>
            </w:pPr>
            <w:r w:rsidRPr="00D66195">
              <w:t xml:space="preserve">Relative humidity is a function of rainfall, temperature and solar radiation. </w:t>
            </w:r>
          </w:p>
        </w:tc>
        <w:tc>
          <w:tcPr>
            <w:tcW w:w="2905" w:type="pct"/>
            <w:vMerge w:val="restart"/>
            <w:tcBorders>
              <w:top w:val="nil"/>
              <w:bottom w:val="nil"/>
            </w:tcBorders>
          </w:tcPr>
          <w:p w14:paraId="5D61A16B" w14:textId="77777777" w:rsidR="00001900" w:rsidRDefault="00001900" w:rsidP="00787D26">
            <w:pPr>
              <w:pStyle w:val="Figureheading"/>
              <w:spacing w:after="0"/>
            </w:pPr>
            <w:bookmarkStart w:id="213" w:name="_Ref37337862"/>
            <w:bookmarkStart w:id="214" w:name="figure14"/>
            <w:bookmarkStart w:id="215" w:name="_Toc37232123"/>
            <w:bookmarkStart w:id="216" w:name="_Toc40696519"/>
            <w:bookmarkStart w:id="217" w:name="_Toc45391980"/>
            <w:r w:rsidRPr="00D66195">
              <w:t xml:space="preserve">Figure </w:t>
            </w:r>
            <w:bookmarkEnd w:id="213"/>
            <w:r w:rsidR="009D77C6">
              <w:t>1</w:t>
            </w:r>
            <w:r>
              <w:rPr>
                <w:noProof/>
              </w:rPr>
              <w:t>4:</w:t>
            </w:r>
            <w:bookmarkEnd w:id="214"/>
            <w:r w:rsidRPr="00D66195">
              <w:tab/>
              <w:t>Change in annual mean relative humidity 1995</w:t>
            </w:r>
            <w:r>
              <w:t>–</w:t>
            </w:r>
            <w:r w:rsidRPr="00D66195">
              <w:t xml:space="preserve">2090 under RCP8.5 </w:t>
            </w:r>
            <w:r w:rsidRPr="00D66195">
              <w:fldChar w:fldCharType="begin"/>
            </w:r>
            <w:r w:rsidRPr="00D66195">
              <w:instrText xml:space="preserve"> ADDIN ZOTERO_ITEM CSL_CITATION {"citationID":"YgqkKo04","properties":{"formattedCitation":"(NIWA, 2016a)","plainCitation":"(NIWA, 2016a)","noteIndex":0},"citationItems":[{"id":214,"uris":["http://zotero.org/users/local/rwNDlkOt/items/E9BSYX9W"],"uri":["http://zotero.org/users/local/rwNDlkOt/items/E9BSYX9W"],"itemData":{"id":214,"type":"webpage","container-title":"Our Future Climate New Zealand","title":"Our Future Climate New Zealand - Local Charts","URL":"https://ofcnz.niwa.co.nz/#/home","author":[{"family":"NIWA","given":""}],"accessed":{"date-parts":[["2019",12,16]]},"issued":{"date-parts":[["2016"]]}}}],"schema":"https://github.com/citation-style-language/schema/raw/master/csl-citation.json"} </w:instrText>
            </w:r>
            <w:r w:rsidRPr="00D66195">
              <w:fldChar w:fldCharType="separate"/>
            </w:r>
            <w:r w:rsidRPr="00D66195">
              <w:rPr>
                <w:rFonts w:cs="Arial"/>
              </w:rPr>
              <w:t>(NIWA,</w:t>
            </w:r>
            <w:r w:rsidR="00912800">
              <w:rPr>
                <w:rFonts w:cs="Arial"/>
              </w:rPr>
              <w:t> </w:t>
            </w:r>
            <w:r w:rsidRPr="00D66195">
              <w:rPr>
                <w:rFonts w:cs="Arial"/>
              </w:rPr>
              <w:t>2016a)</w:t>
            </w:r>
            <w:bookmarkEnd w:id="215"/>
            <w:bookmarkEnd w:id="216"/>
            <w:bookmarkEnd w:id="217"/>
            <w:r w:rsidRPr="00D66195">
              <w:fldChar w:fldCharType="end"/>
            </w:r>
          </w:p>
          <w:p w14:paraId="057A6EA0" w14:textId="77777777" w:rsidR="00001900" w:rsidRPr="00D66195" w:rsidRDefault="00001900" w:rsidP="00001900">
            <w:pPr>
              <w:keepNext/>
              <w:keepLines/>
            </w:pPr>
            <w:bookmarkStart w:id="218" w:name="_Toc37153226"/>
            <w:r w:rsidRPr="00D66195">
              <w:rPr>
                <w:noProof/>
              </w:rPr>
              <w:drawing>
                <wp:inline distT="0" distB="0" distL="0" distR="0" wp14:anchorId="464DBC09" wp14:editId="2F33791E">
                  <wp:extent cx="3224463" cy="459770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29580" cy="4605001"/>
                          </a:xfrm>
                          <a:prstGeom prst="rect">
                            <a:avLst/>
                          </a:prstGeom>
                          <a:noFill/>
                        </pic:spPr>
                      </pic:pic>
                    </a:graphicData>
                  </a:graphic>
                </wp:inline>
              </w:drawing>
            </w:r>
            <w:bookmarkEnd w:id="218"/>
          </w:p>
        </w:tc>
      </w:tr>
      <w:tr w:rsidR="00001900" w:rsidRPr="00D66195" w14:paraId="5E8616B6" w14:textId="77777777" w:rsidTr="005B2AB3">
        <w:tc>
          <w:tcPr>
            <w:tcW w:w="2095" w:type="pct"/>
            <w:tcBorders>
              <w:top w:val="nil"/>
              <w:bottom w:val="nil"/>
            </w:tcBorders>
            <w:shd w:val="clear" w:color="auto" w:fill="D2DDE2" w:themeFill="accent3"/>
            <w:vAlign w:val="center"/>
          </w:tcPr>
          <w:p w14:paraId="2B196104" w14:textId="77777777" w:rsidR="00001900" w:rsidRPr="00D66195" w:rsidRDefault="00001900" w:rsidP="0053653B">
            <w:pPr>
              <w:pStyle w:val="TableTextbold"/>
            </w:pPr>
            <w:r w:rsidRPr="00D66195">
              <w:t>Projections</w:t>
            </w:r>
          </w:p>
        </w:tc>
        <w:tc>
          <w:tcPr>
            <w:tcW w:w="2905" w:type="pct"/>
            <w:vMerge/>
            <w:tcBorders>
              <w:top w:val="nil"/>
              <w:bottom w:val="nil"/>
            </w:tcBorders>
            <w:shd w:val="clear" w:color="auto" w:fill="D2DDE2" w:themeFill="accent3"/>
          </w:tcPr>
          <w:p w14:paraId="07ABA282" w14:textId="77777777" w:rsidR="00001900" w:rsidRPr="00D66195" w:rsidRDefault="00001900" w:rsidP="0053653B">
            <w:pPr>
              <w:pStyle w:val="TableTextbold"/>
              <w:rPr>
                <w:b w:val="0"/>
              </w:rPr>
            </w:pPr>
          </w:p>
        </w:tc>
      </w:tr>
      <w:tr w:rsidR="00001900" w:rsidRPr="00D66195" w14:paraId="613F27A7" w14:textId="77777777" w:rsidTr="005B2AB3">
        <w:tc>
          <w:tcPr>
            <w:tcW w:w="2095" w:type="pct"/>
            <w:tcBorders>
              <w:top w:val="nil"/>
            </w:tcBorders>
          </w:tcPr>
          <w:p w14:paraId="59223AE1" w14:textId="1517032E" w:rsidR="00001900" w:rsidRPr="00D66195" w:rsidRDefault="00001900" w:rsidP="00001900">
            <w:pPr>
              <w:pStyle w:val="TableText"/>
            </w:pPr>
            <w:r>
              <w:lastRenderedPageBreak/>
              <w:t>R</w:t>
            </w:r>
            <w:r w:rsidRPr="00D66195">
              <w:t xml:space="preserve">elative humidity </w:t>
            </w:r>
            <w:r>
              <w:t>projections show</w:t>
            </w:r>
            <w:r w:rsidRPr="00D66195">
              <w:t xml:space="preserve"> reduced relative humidity almost everywhere in all seasons (</w:t>
            </w:r>
            <w:hyperlink w:anchor="figure14" w:history="1">
              <w:r w:rsidRPr="00B11138">
                <w:rPr>
                  <w:rStyle w:val="Hyperlink"/>
                </w:rPr>
                <w:t>figure 14</w:t>
              </w:r>
            </w:hyperlink>
            <w:r w:rsidRPr="00D66195">
              <w:t>), with the largest decreases in the South Island. The only notable exception to this pattern is an increase in relative humidity in a narrow strip down the West Coast of the South Island in winter, a reflection of increased rainfall, reduced number of dry days and reduced solar radiation.</w:t>
            </w:r>
          </w:p>
          <w:p w14:paraId="11399FC2" w14:textId="7B1263A0" w:rsidR="00001900" w:rsidRPr="00D66195" w:rsidRDefault="00001900" w:rsidP="00B11138">
            <w:pPr>
              <w:pStyle w:val="TableText"/>
              <w:rPr>
                <w:i/>
              </w:rPr>
            </w:pPr>
            <w:r w:rsidRPr="00D66195">
              <w:rPr>
                <w:rFonts w:cs="DIN Pro"/>
                <w:color w:val="000000"/>
              </w:rPr>
              <w:t xml:space="preserve">For more information on the direction of change for each zone, </w:t>
            </w:r>
            <w:r>
              <w:rPr>
                <w:rFonts w:cs="DIN Pro"/>
                <w:color w:val="000000"/>
              </w:rPr>
              <w:t>see</w:t>
            </w:r>
            <w:r w:rsidRPr="00D66195">
              <w:rPr>
                <w:rFonts w:cs="DIN Pro"/>
                <w:color w:val="000000"/>
              </w:rPr>
              <w:t xml:space="preserve"> </w:t>
            </w:r>
            <w:r w:rsidR="00FE06F5">
              <w:rPr>
                <w:rFonts w:cs="DIN Pro"/>
                <w:color w:val="000000"/>
              </w:rPr>
              <w:t>a</w:t>
            </w:r>
            <w:r w:rsidRPr="00D66195">
              <w:rPr>
                <w:rFonts w:cs="DIN Pro"/>
                <w:color w:val="000000"/>
              </w:rPr>
              <w:t>ppendix B</w:t>
            </w:r>
            <w:r w:rsidRPr="00D66195">
              <w:rPr>
                <w:i/>
              </w:rPr>
              <w:t xml:space="preserve"> </w:t>
            </w:r>
            <w:hyperlink w:anchor="moreandlongerdryspellsanddrought" w:history="1">
              <w:r w:rsidRPr="005344D5">
                <w:rPr>
                  <w:rStyle w:val="Hyperlink"/>
                  <w:i/>
                </w:rPr>
                <w:t>More and longer dry spells and drought</w:t>
              </w:r>
            </w:hyperlink>
            <w:r w:rsidRPr="00D66195">
              <w:rPr>
                <w:i/>
              </w:rPr>
              <w:t>.</w:t>
            </w:r>
          </w:p>
        </w:tc>
        <w:tc>
          <w:tcPr>
            <w:tcW w:w="2905" w:type="pct"/>
            <w:vMerge/>
            <w:tcBorders>
              <w:top w:val="nil"/>
            </w:tcBorders>
          </w:tcPr>
          <w:p w14:paraId="6AB29D08" w14:textId="77777777" w:rsidR="00001900" w:rsidRPr="00D66195" w:rsidRDefault="00001900" w:rsidP="0053653B">
            <w:pPr>
              <w:keepNext/>
              <w:keepLines/>
              <w:spacing w:after="100"/>
            </w:pPr>
          </w:p>
        </w:tc>
      </w:tr>
    </w:tbl>
    <w:p w14:paraId="4EE11326" w14:textId="77777777" w:rsidR="00001900" w:rsidRPr="00D66195" w:rsidRDefault="00001900" w:rsidP="00FB6B40">
      <w:pPr>
        <w:pStyle w:val="Heading2"/>
        <w:numPr>
          <w:ilvl w:val="0"/>
          <w:numId w:val="21"/>
        </w:numPr>
        <w:spacing w:before="400"/>
      </w:pPr>
      <w:bookmarkStart w:id="219" w:name="_Toc37153129"/>
      <w:bookmarkStart w:id="220" w:name="_Toc37404061"/>
      <w:bookmarkStart w:id="221" w:name="_Toc40696470"/>
      <w:bookmarkStart w:id="222" w:name="_Toc45888070"/>
      <w:r w:rsidRPr="00D66195">
        <w:t>Coastal and marine</w:t>
      </w:r>
      <w:bookmarkEnd w:id="219"/>
      <w:bookmarkEnd w:id="220"/>
      <w:bookmarkEnd w:id="221"/>
      <w:bookmarkEnd w:id="222"/>
    </w:p>
    <w:p w14:paraId="2BA87EB5" w14:textId="40A7063D" w:rsidR="00001900" w:rsidRDefault="00001900" w:rsidP="00037D4E">
      <w:pPr>
        <w:pStyle w:val="Heading3"/>
        <w:numPr>
          <w:ilvl w:val="0"/>
          <w:numId w:val="24"/>
        </w:numPr>
        <w:spacing w:before="240"/>
      </w:pPr>
      <w:bookmarkStart w:id="223" w:name="_Toc37153130"/>
      <w:bookmarkStart w:id="224" w:name="_Toc37404062"/>
      <w:r w:rsidRPr="00D66195">
        <w:t>Mean sea</w:t>
      </w:r>
      <w:r>
        <w:t>-</w:t>
      </w:r>
      <w:r w:rsidRPr="00D66195">
        <w:t>level rise</w:t>
      </w:r>
      <w:bookmarkEnd w:id="223"/>
      <w:bookmarkEnd w:id="224"/>
    </w:p>
    <w:p w14:paraId="62A72208" w14:textId="6B2B6CA1" w:rsidR="00037D4E" w:rsidRPr="00037D4E" w:rsidRDefault="00037D4E" w:rsidP="0031245A">
      <w:pPr>
        <w:pStyle w:val="Tableheading2"/>
      </w:pPr>
      <w:bookmarkStart w:id="225" w:name="_Toc45391893"/>
      <w:r w:rsidRPr="00D66195">
        <w:t>Mean sea</w:t>
      </w:r>
      <w:r>
        <w:t>-</w:t>
      </w:r>
      <w:r w:rsidRPr="00D66195">
        <w:t>level rise</w:t>
      </w:r>
      <w:bookmarkEnd w:id="225"/>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8505"/>
      </w:tblGrid>
      <w:tr w:rsidR="00001900" w:rsidRPr="00D66195" w14:paraId="161DF9D3" w14:textId="77777777" w:rsidTr="005B2AB3">
        <w:trPr>
          <w:tblHeader/>
        </w:trPr>
        <w:tc>
          <w:tcPr>
            <w:tcW w:w="9068" w:type="dxa"/>
            <w:tcBorders>
              <w:bottom w:val="nil"/>
            </w:tcBorders>
            <w:shd w:val="clear" w:color="auto" w:fill="1C556C" w:themeFill="accent1"/>
          </w:tcPr>
          <w:p w14:paraId="7A11C0CA" w14:textId="77777777" w:rsidR="00001900" w:rsidRPr="00D66195" w:rsidRDefault="00001900" w:rsidP="0053653B">
            <w:pPr>
              <w:pStyle w:val="TableText"/>
              <w:rPr>
                <w:b/>
              </w:rPr>
            </w:pPr>
            <w:r w:rsidRPr="00D66195">
              <w:rPr>
                <w:b/>
                <w:color w:val="FFFFFF" w:themeColor="background1"/>
              </w:rPr>
              <w:t>Sea</w:t>
            </w:r>
            <w:r>
              <w:rPr>
                <w:b/>
                <w:color w:val="FFFFFF" w:themeColor="background1"/>
              </w:rPr>
              <w:t>-</w:t>
            </w:r>
            <w:r w:rsidRPr="00D66195">
              <w:rPr>
                <w:b/>
                <w:color w:val="FFFFFF" w:themeColor="background1"/>
              </w:rPr>
              <w:t>level rise</w:t>
            </w:r>
          </w:p>
        </w:tc>
      </w:tr>
      <w:tr w:rsidR="00001900" w:rsidRPr="00D66195" w14:paraId="55477C8E" w14:textId="77777777" w:rsidTr="005B2AB3">
        <w:trPr>
          <w:tblHeader/>
        </w:trPr>
        <w:tc>
          <w:tcPr>
            <w:tcW w:w="9068" w:type="dxa"/>
            <w:tcBorders>
              <w:top w:val="nil"/>
              <w:bottom w:val="nil"/>
            </w:tcBorders>
            <w:shd w:val="clear" w:color="auto" w:fill="D2DDE2" w:themeFill="accent3"/>
            <w:vAlign w:val="center"/>
          </w:tcPr>
          <w:p w14:paraId="1705D19F" w14:textId="77777777" w:rsidR="00001900" w:rsidRPr="00D66195" w:rsidRDefault="00001900" w:rsidP="0053653B">
            <w:pPr>
              <w:pStyle w:val="TableTextbold"/>
            </w:pPr>
            <w:r w:rsidRPr="00D66195">
              <w:t>Description</w:t>
            </w:r>
          </w:p>
        </w:tc>
      </w:tr>
      <w:tr w:rsidR="00001900" w:rsidRPr="00D66195" w14:paraId="3D239AD4" w14:textId="77777777" w:rsidTr="005B2AB3">
        <w:tc>
          <w:tcPr>
            <w:tcW w:w="9068" w:type="dxa"/>
            <w:tcBorders>
              <w:top w:val="nil"/>
              <w:bottom w:val="nil"/>
            </w:tcBorders>
          </w:tcPr>
          <w:p w14:paraId="32822B7A" w14:textId="659D01F4" w:rsidR="00001900" w:rsidRPr="00D66195" w:rsidRDefault="00001900" w:rsidP="00FE06F5">
            <w:pPr>
              <w:pStyle w:val="TableText"/>
              <w:rPr>
                <w:rFonts w:cs="Arial"/>
              </w:rPr>
            </w:pPr>
            <w:r w:rsidRPr="00D66195">
              <w:rPr>
                <w:shd w:val="clear" w:color="auto" w:fill="FFFFFF"/>
              </w:rPr>
              <w:t>Relative sea</w:t>
            </w:r>
            <w:r>
              <w:rPr>
                <w:shd w:val="clear" w:color="auto" w:fill="FFFFFF"/>
              </w:rPr>
              <w:t>-</w:t>
            </w:r>
            <w:r w:rsidRPr="00D66195">
              <w:rPr>
                <w:shd w:val="clear" w:color="auto" w:fill="FFFFFF"/>
              </w:rPr>
              <w:t>level rise is a measure of the absolute change in sea level combined with local uplift, subsidence, or vertical land movement caused by tectonic activity. This measure is more useful for understanding local and regional implications than the absolute change in sea level (which does not account for land movement).</w:t>
            </w:r>
            <w:r w:rsidRPr="00D66195">
              <w:rPr>
                <w:rFonts w:cs="Arial"/>
              </w:rPr>
              <w:t xml:space="preserve"> Relative</w:t>
            </w:r>
            <w:r w:rsidR="001C0367">
              <w:rPr>
                <w:rFonts w:cs="Arial"/>
              </w:rPr>
              <w:t> </w:t>
            </w:r>
            <w:r w:rsidRPr="00D66195">
              <w:rPr>
                <w:rFonts w:cs="Arial"/>
              </w:rPr>
              <w:t>sea</w:t>
            </w:r>
            <w:r>
              <w:rPr>
                <w:rFonts w:cs="Arial"/>
              </w:rPr>
              <w:t>-</w:t>
            </w:r>
            <w:r w:rsidRPr="00D66195">
              <w:rPr>
                <w:rFonts w:cs="Arial"/>
              </w:rPr>
              <w:t xml:space="preserve">level rise </w:t>
            </w:r>
            <w:r>
              <w:rPr>
                <w:rFonts w:cs="Arial"/>
              </w:rPr>
              <w:t>includes</w:t>
            </w:r>
            <w:r w:rsidRPr="00D66195">
              <w:rPr>
                <w:rFonts w:cs="Arial"/>
              </w:rPr>
              <w:t xml:space="preserve">: </w:t>
            </w:r>
          </w:p>
          <w:p w14:paraId="46CAC3A2" w14:textId="77777777" w:rsidR="00001900" w:rsidRPr="00D66195" w:rsidRDefault="00001900" w:rsidP="00FE06F5">
            <w:pPr>
              <w:pStyle w:val="TableBullet"/>
            </w:pPr>
            <w:r>
              <w:t>c</w:t>
            </w:r>
            <w:r w:rsidRPr="00D66195">
              <w:t>hanges in ocean dynamics, heat content, and salinity (including thermal expansion of water as its temperature increases)</w:t>
            </w:r>
          </w:p>
          <w:p w14:paraId="6BBFEF4C" w14:textId="77777777" w:rsidR="00001900" w:rsidRPr="00D66195" w:rsidRDefault="00001900" w:rsidP="00FE06F5">
            <w:pPr>
              <w:pStyle w:val="TableBullet"/>
            </w:pPr>
            <w:r>
              <w:t>m</w:t>
            </w:r>
            <w:r w:rsidRPr="00D66195">
              <w:t>elting and movement of land ice sheets such as in Antarctica and Greenland and mountain glaciers</w:t>
            </w:r>
          </w:p>
          <w:p w14:paraId="3D4C2175" w14:textId="77777777" w:rsidR="00001900" w:rsidRPr="00D66195" w:rsidRDefault="00001900" w:rsidP="00FE06F5">
            <w:pPr>
              <w:pStyle w:val="TableBullet"/>
            </w:pPr>
            <w:r>
              <w:t>n</w:t>
            </w:r>
            <w:r w:rsidRPr="00D66195">
              <w:t>et changes in freshwater storage (reservoirs) and groundwater pumping</w:t>
            </w:r>
          </w:p>
          <w:p w14:paraId="2CAC603E" w14:textId="3DDD5D2D" w:rsidR="00001900" w:rsidRPr="00D66195" w:rsidRDefault="00001900" w:rsidP="00FE06F5">
            <w:pPr>
              <w:pStyle w:val="TableBullet"/>
            </w:pPr>
            <w:r>
              <w:t>c</w:t>
            </w:r>
            <w:r w:rsidRPr="00D66195">
              <w:t xml:space="preserve">hanges in Earth’s gravitational ﬁeld and crustal height </w:t>
            </w:r>
            <w:r>
              <w:t>due to</w:t>
            </w:r>
            <w:r w:rsidRPr="00D66195">
              <w:t xml:space="preserve"> the redistribution of mass between land</w:t>
            </w:r>
            <w:r w:rsidR="001C0367">
              <w:noBreakHyphen/>
            </w:r>
            <w:r w:rsidRPr="00D66195">
              <w:t>ice and the ocean</w:t>
            </w:r>
          </w:p>
          <w:p w14:paraId="6BF50316" w14:textId="77777777" w:rsidR="00001900" w:rsidRPr="00D66195" w:rsidRDefault="00001900" w:rsidP="00FE06F5">
            <w:pPr>
              <w:pStyle w:val="TableBullet"/>
            </w:pPr>
            <w:r>
              <w:t>g</w:t>
            </w:r>
            <w:r w:rsidRPr="00D66195">
              <w:t>lacial isostatic adjustment, or post-glacial rebound</w:t>
            </w:r>
            <w:r>
              <w:t>,</w:t>
            </w:r>
            <w:r w:rsidRPr="00D66195">
              <w:t xml:space="preserve"> which is the ongoing movement of land once unburdened by the weight of glaciers</w:t>
            </w:r>
            <w:r>
              <w:t xml:space="preserve"> (</w:t>
            </w:r>
            <w:r w:rsidRPr="00D66195">
              <w:t>NOAA, 2018</w:t>
            </w:r>
            <w:r>
              <w:t>)</w:t>
            </w:r>
          </w:p>
          <w:p w14:paraId="318457A8" w14:textId="77777777" w:rsidR="00001900" w:rsidRPr="00D66195" w:rsidRDefault="00001900" w:rsidP="00FE06F5">
            <w:pPr>
              <w:pStyle w:val="TableBullet"/>
            </w:pPr>
            <w:r w:rsidRPr="00545C9C">
              <w:lastRenderedPageBreak/>
              <w:t>vertical land movement due to seismic events, ongoing inter-seismic slow slip, local groundwater and hydrocarbon withdrawal, and natural sediment or peat compaction.</w:t>
            </w:r>
          </w:p>
        </w:tc>
      </w:tr>
      <w:tr w:rsidR="00001900" w:rsidRPr="00D66195" w14:paraId="47D6663E" w14:textId="77777777" w:rsidTr="005B2AB3">
        <w:trPr>
          <w:trHeight w:val="283"/>
        </w:trPr>
        <w:tc>
          <w:tcPr>
            <w:tcW w:w="9068" w:type="dxa"/>
            <w:tcBorders>
              <w:top w:val="nil"/>
              <w:bottom w:val="nil"/>
            </w:tcBorders>
            <w:shd w:val="clear" w:color="auto" w:fill="D2DDE2" w:themeFill="accent3"/>
            <w:vAlign w:val="center"/>
          </w:tcPr>
          <w:p w14:paraId="19F785D8" w14:textId="77777777" w:rsidR="00001900" w:rsidRPr="00D66195" w:rsidRDefault="00001900" w:rsidP="0053653B">
            <w:pPr>
              <w:pStyle w:val="TableTextbold"/>
            </w:pPr>
            <w:r w:rsidRPr="00D66195">
              <w:lastRenderedPageBreak/>
              <w:t>Projections</w:t>
            </w:r>
          </w:p>
        </w:tc>
      </w:tr>
      <w:tr w:rsidR="00001900" w:rsidRPr="00D66195" w14:paraId="554B5DAD" w14:textId="77777777" w:rsidTr="005B2AB3">
        <w:trPr>
          <w:trHeight w:val="2352"/>
        </w:trPr>
        <w:tc>
          <w:tcPr>
            <w:tcW w:w="9068" w:type="dxa"/>
            <w:tcBorders>
              <w:top w:val="nil"/>
            </w:tcBorders>
          </w:tcPr>
          <w:p w14:paraId="071D29E6" w14:textId="0C02589B" w:rsidR="00001900" w:rsidRPr="00D66195" w:rsidRDefault="00001900" w:rsidP="00FE06F5">
            <w:pPr>
              <w:pStyle w:val="TableText"/>
            </w:pPr>
            <w:r w:rsidRPr="00D66195">
              <w:t>Globally, sea levels have risen by 1.5 m</w:t>
            </w:r>
            <w:r>
              <w:t>illi</w:t>
            </w:r>
            <w:r w:rsidRPr="00D66195">
              <w:t>m</w:t>
            </w:r>
            <w:r>
              <w:t>etres</w:t>
            </w:r>
            <w:r w:rsidRPr="00D66195">
              <w:t xml:space="preserve"> </w:t>
            </w:r>
            <w:r>
              <w:t>each</w:t>
            </w:r>
            <w:r w:rsidRPr="00D66195">
              <w:t xml:space="preserve"> year during 1901–90, accelerat</w:t>
            </w:r>
            <w:r>
              <w:t>ing</w:t>
            </w:r>
            <w:r w:rsidRPr="00D66195">
              <w:t xml:space="preserve"> to 3.6</w:t>
            </w:r>
            <w:r>
              <w:t> </w:t>
            </w:r>
            <w:r w:rsidRPr="00D66195">
              <w:t>m</w:t>
            </w:r>
            <w:r>
              <w:t>illi</w:t>
            </w:r>
            <w:r w:rsidRPr="00D66195">
              <w:t>m</w:t>
            </w:r>
            <w:r>
              <w:t>etres</w:t>
            </w:r>
            <w:r w:rsidRPr="00D66195">
              <w:t xml:space="preserve"> per</w:t>
            </w:r>
            <w:r w:rsidR="00FE06F5">
              <w:t> </w:t>
            </w:r>
            <w:r w:rsidRPr="00D66195">
              <w:t xml:space="preserve">year during 2005–15 </w:t>
            </w:r>
            <w:r w:rsidRPr="00D66195">
              <w:fldChar w:fldCharType="begin"/>
            </w:r>
            <w:r w:rsidRPr="00D66195">
              <w:instrText xml:space="preserve"> ADDIN ZOTERO_ITEM CSL_CITATION {"citationID":"k4KnYmz9","properties":{"formattedCitation":"(Oppenheimer et al., 2019)","plainCitation":"(Oppenheimer et al., 2019)","noteIndex":0},"citationItems":[{"id":228,"uris":["http://zotero.org/users/local/rwNDlkOt/items/K6PKSDV4"],"uri":["http://zotero.org/users/local/rwNDlkOt/items/K6PKSDV4"],"itemData":{"id":228,"type":"article-journal","container-title":"IPCC Special Report on the Ocean and Cryosphere in a Changing Climate","source":"Google Scholar","title":"Chapter 4: Sea level rise and implications for low lying Islands, coasts and communities","author":[{"family":"Oppenheimer","given":"Michael"},{"family":"Glavovic","given":"Bruce"},{"family":"Hinkel","given":"Jochen"},{"family":"Wal","given":"Roderik","non-dropping-particle":"van de"},{"family":"Magnan","given":"Alexandre K."},{"family":"Abd-Elgawad","given":"Amro"},{"family":"Cai","given":"Rongshuo"},{"family":"Cifuentes-Jara","given":"Miguel"},{"family":"Deconto","given":"Robert M."},{"family":"Ghosh","given":"Tuhin"}],"issued":{"date-parts":[["2019"]]}}}],"schema":"https://github.com/citation-style-language/schema/raw/master/csl-citation.json"} </w:instrText>
            </w:r>
            <w:r w:rsidRPr="00D66195">
              <w:fldChar w:fldCharType="separate"/>
            </w:r>
            <w:r w:rsidRPr="00D66195">
              <w:rPr>
                <w:rFonts w:cs="Arial"/>
              </w:rPr>
              <w:t>(</w:t>
            </w:r>
            <w:r w:rsidR="00FD72AF">
              <w:rPr>
                <w:rFonts w:cs="Arial"/>
              </w:rPr>
              <w:t>IPCC,</w:t>
            </w:r>
            <w:r w:rsidRPr="00D66195">
              <w:rPr>
                <w:rFonts w:cs="Arial"/>
              </w:rPr>
              <w:t xml:space="preserve"> 2019)</w:t>
            </w:r>
            <w:r w:rsidRPr="00D66195">
              <w:fldChar w:fldCharType="end"/>
            </w:r>
            <w:r w:rsidRPr="00D66195">
              <w:t xml:space="preserve">. </w:t>
            </w:r>
          </w:p>
          <w:p w14:paraId="04DD1A13" w14:textId="1849CB12" w:rsidR="00001900" w:rsidRPr="00D66195" w:rsidRDefault="00001900" w:rsidP="00FE06F5">
            <w:pPr>
              <w:pStyle w:val="TableText"/>
            </w:pPr>
            <w:r w:rsidRPr="00D66195">
              <w:t>Percentiles are used to quantify the distribution of the various sea</w:t>
            </w:r>
            <w:r>
              <w:t>-</w:t>
            </w:r>
            <w:r w:rsidRPr="00D66195">
              <w:t>level rise projections for each RCP</w:t>
            </w:r>
            <w:r>
              <w:t>, with</w:t>
            </w:r>
            <w:r w:rsidRPr="00D66195">
              <w:t xml:space="preserve"> the median represent</w:t>
            </w:r>
            <w:r>
              <w:t>ing</w:t>
            </w:r>
            <w:r w:rsidRPr="00D66195">
              <w:t xml:space="preserve"> the 50th percentile. Median sea</w:t>
            </w:r>
            <w:r>
              <w:t>-</w:t>
            </w:r>
            <w:r w:rsidRPr="00D66195">
              <w:t>level rise for the wider New Zealand region for RCP8.5, based on the latest projections</w:t>
            </w:r>
            <w:r>
              <w:t>,</w:t>
            </w:r>
            <w:r w:rsidRPr="00D66195">
              <w:t xml:space="preserve"> is projected to reach 0.28 m</w:t>
            </w:r>
            <w:r>
              <w:t>etres</w:t>
            </w:r>
            <w:r w:rsidRPr="00D66195">
              <w:t xml:space="preserve"> in the near future (2040) and 0.79 m</w:t>
            </w:r>
            <w:r>
              <w:t>etres</w:t>
            </w:r>
            <w:r w:rsidRPr="00D66195">
              <w:t xml:space="preserve"> in the next 70 years (2090), but could be higher (see </w:t>
            </w:r>
            <w:hyperlink w:anchor="table19" w:history="1">
              <w:r w:rsidRPr="00F15359">
                <w:rPr>
                  <w:rStyle w:val="Hyperlink"/>
                </w:rPr>
                <w:t xml:space="preserve">table </w:t>
              </w:r>
              <w:r w:rsidR="00F15359" w:rsidRPr="00F15359">
                <w:rPr>
                  <w:rStyle w:val="Hyperlink"/>
                </w:rPr>
                <w:t>19</w:t>
              </w:r>
            </w:hyperlink>
            <w:r w:rsidRPr="00D66195">
              <w:t xml:space="preserve"> for the RCP8.5 H</w:t>
            </w:r>
            <w:r w:rsidRPr="00D66195">
              <w:rPr>
                <w:vertAlign w:val="superscript"/>
              </w:rPr>
              <w:t>+</w:t>
            </w:r>
            <w:r w:rsidRPr="00D66195">
              <w:t xml:space="preserve"> scenario</w:t>
            </w:r>
            <w:r w:rsidR="00FD72AF">
              <w:rPr>
                <w:rStyle w:val="FootnoteReference"/>
              </w:rPr>
              <w:footnoteReference w:id="3"/>
            </w:r>
            <w:r w:rsidRPr="00D66195">
              <w:t xml:space="preserve">) if the global emissions trajectory follows RCP8.5. </w:t>
            </w:r>
          </w:p>
          <w:p w14:paraId="313E0340" w14:textId="29BB80BC" w:rsidR="00001900" w:rsidRPr="00D66195" w:rsidRDefault="00001900" w:rsidP="00FE06F5">
            <w:pPr>
              <w:pStyle w:val="TableText"/>
            </w:pPr>
            <w:r w:rsidRPr="00D66195">
              <w:t>The recent</w:t>
            </w:r>
            <w:r>
              <w:t>ly</w:t>
            </w:r>
            <w:r w:rsidRPr="00D66195">
              <w:t xml:space="preserve"> publi</w:t>
            </w:r>
            <w:r>
              <w:t>shed</w:t>
            </w:r>
            <w:r w:rsidRPr="00D66195">
              <w:t xml:space="preserve"> </w:t>
            </w:r>
            <w:r w:rsidRPr="00D66195">
              <w:rPr>
                <w:i/>
              </w:rPr>
              <w:t>Special Report on the Ocean and Cryosphere in a Changing Climate</w:t>
            </w:r>
            <w:r w:rsidRPr="00D66195">
              <w:t xml:space="preserve"> (SROCC) </w:t>
            </w:r>
            <w:r w:rsidRPr="00D66195">
              <w:fldChar w:fldCharType="begin"/>
            </w:r>
            <w:r w:rsidRPr="00D66195">
              <w:instrText xml:space="preserve"> ADDIN ZOTERO_ITEM CSL_CITATION {"citationID":"zS8GytOg","properties":{"formattedCitation":"(IPCC, 2019)","plainCitation":"(IPCC, 2019)","noteIndex":0},"citationItems":[{"id":176,"uris":["http://zotero.org/users/local/rwNDlkOt/items/M88GJVV6"],"uri":["http://zotero.org/users/local/rwNDlkOt/items/M88GJVV6"],"itemData":{"id":176,"type":"article-journal","container-title":"IPCC Special Report on the Ocean and Cryosphere in a Changing Climate","DOI":"https://report.ipcc.ch/srocc/pdf/SROCC_FinalDraft_FullReport.pdf","title":"Summary for Policymakers","URL":"https://report.ipcc.ch/srocc/pdf/SROCC_FinalDraft_FullReport.pdf","author":[{"family":"IPCC","given":""}],"issued":{"date-parts":[["2019"]]}}}],"schema":"https://github.com/citation-style-language/schema/raw/master/csl-citation.json"} </w:instrText>
            </w:r>
            <w:r w:rsidRPr="00D66195">
              <w:fldChar w:fldCharType="separate"/>
            </w:r>
            <w:r w:rsidRPr="00D66195">
              <w:rPr>
                <w:rFonts w:cs="Arial"/>
              </w:rPr>
              <w:t>(IPCC, 2019)</w:t>
            </w:r>
            <w:r w:rsidRPr="00D66195">
              <w:fldChar w:fldCharType="end"/>
            </w:r>
            <w:r w:rsidRPr="00D66195">
              <w:t xml:space="preserve"> update</w:t>
            </w:r>
            <w:r>
              <w:t>s</w:t>
            </w:r>
            <w:r w:rsidRPr="00D66195">
              <w:t xml:space="preserve"> these projections</w:t>
            </w:r>
            <w:r>
              <w:t>,</w:t>
            </w:r>
            <w:r w:rsidRPr="00D66195">
              <w:t xml:space="preserve"> and reviews new findings published since the </w:t>
            </w:r>
            <w:r w:rsidRPr="00D66195">
              <w:rPr>
                <w:i/>
              </w:rPr>
              <w:t>Fifth Assessment Report</w:t>
            </w:r>
            <w:r>
              <w:t xml:space="preserve"> (IPCC, 2014).</w:t>
            </w:r>
            <w:r w:rsidRPr="00D66195">
              <w:t xml:space="preserve"> Compared </w:t>
            </w:r>
            <w:r w:rsidR="00861CC6">
              <w:t>with</w:t>
            </w:r>
            <w:r w:rsidR="00861CC6" w:rsidRPr="00D66195">
              <w:t xml:space="preserve"> </w:t>
            </w:r>
            <w:r w:rsidRPr="00D66195">
              <w:t xml:space="preserve">the </w:t>
            </w:r>
            <w:r w:rsidRPr="00D66195">
              <w:rPr>
                <w:i/>
              </w:rPr>
              <w:t>Fifth Assessment Report</w:t>
            </w:r>
            <w:r w:rsidRPr="00D66195">
              <w:t>, the SROCC revises the late-century contribution from the Antarctic ice</w:t>
            </w:r>
            <w:r w:rsidR="002A7A11">
              <w:t> </w:t>
            </w:r>
            <w:r w:rsidRPr="00D66195">
              <w:t xml:space="preserve">sheet higher. </w:t>
            </w:r>
          </w:p>
          <w:p w14:paraId="330F7881" w14:textId="564C4DFD" w:rsidR="00001900" w:rsidRPr="00D66195" w:rsidRDefault="00001900" w:rsidP="00B60FF2">
            <w:pPr>
              <w:pStyle w:val="Tableheading2"/>
            </w:pPr>
            <w:bookmarkStart w:id="226" w:name="table19"/>
            <w:bookmarkStart w:id="227" w:name="_Toc45391894"/>
            <w:bookmarkStart w:id="228" w:name="_Toc36992974"/>
            <w:bookmarkStart w:id="229" w:name="_Toc37153242"/>
            <w:bookmarkStart w:id="230" w:name="_Toc37332176"/>
            <w:bookmarkStart w:id="231" w:name="_Toc40696531"/>
            <w:bookmarkEnd w:id="226"/>
            <w:r w:rsidRPr="00D66195">
              <w:t xml:space="preserve">Projected </w:t>
            </w:r>
            <w:r w:rsidR="00D01E9E" w:rsidRPr="00D66195">
              <w:t>me</w:t>
            </w:r>
            <w:r w:rsidR="00D01E9E">
              <w:t>dian</w:t>
            </w:r>
            <w:r w:rsidR="00D01E9E" w:rsidRPr="00D66195">
              <w:t xml:space="preserve"> </w:t>
            </w:r>
            <w:r w:rsidRPr="00D66195">
              <w:t>sea</w:t>
            </w:r>
            <w:r>
              <w:t>-</w:t>
            </w:r>
            <w:r w:rsidRPr="00D66195">
              <w:t>level rise (metres above 1986–2005 baseline) for the wider New</w:t>
            </w:r>
            <w:r w:rsidR="001C0367">
              <w:t> </w:t>
            </w:r>
            <w:r w:rsidRPr="00D66195">
              <w:t>Zealand region under RCP8.5 and RCP4.5</w:t>
            </w:r>
            <w:r>
              <w:t>,</w:t>
            </w:r>
            <w:r w:rsidRPr="00D66195">
              <w:t xml:space="preserve"> shown by the top three scenarios</w:t>
            </w:r>
            <w:r>
              <w:t xml:space="preserve"> (</w:t>
            </w:r>
            <w:r>
              <w:rPr>
                <w:rFonts w:cs="Arial"/>
              </w:rPr>
              <w:t>Ministry for the Environment</w:t>
            </w:r>
            <w:r w:rsidRPr="00D66195">
              <w:rPr>
                <w:rFonts w:cs="Arial"/>
              </w:rPr>
              <w:t>, 2017b</w:t>
            </w:r>
            <w:r>
              <w:rPr>
                <w:rFonts w:cs="Arial"/>
              </w:rPr>
              <w:t>)</w:t>
            </w:r>
            <w:bookmarkEnd w:id="227"/>
            <w:r w:rsidRPr="00D66195" w:rsidDel="00C61E31">
              <w:t xml:space="preserve"> </w:t>
            </w:r>
            <w:bookmarkEnd w:id="228"/>
            <w:bookmarkEnd w:id="229"/>
            <w:bookmarkEnd w:id="230"/>
            <w:bookmarkEnd w:id="231"/>
          </w:p>
          <w:tbl>
            <w:tblPr>
              <w:tblW w:w="8222"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3988"/>
              <w:gridCol w:w="2123"/>
              <w:gridCol w:w="2111"/>
            </w:tblGrid>
            <w:tr w:rsidR="00001900" w:rsidRPr="00D66195" w14:paraId="63778D98" w14:textId="77777777" w:rsidTr="00787D26">
              <w:trPr>
                <w:trHeight w:val="282"/>
              </w:trPr>
              <w:tc>
                <w:tcPr>
                  <w:tcW w:w="4277" w:type="dxa"/>
                  <w:tcBorders>
                    <w:top w:val="nil"/>
                  </w:tcBorders>
                </w:tcPr>
                <w:p w14:paraId="738EC6ED" w14:textId="77777777" w:rsidR="00001900" w:rsidRPr="00D66195" w:rsidRDefault="00001900" w:rsidP="00787D26">
                  <w:pPr>
                    <w:pStyle w:val="TableTextbold"/>
                  </w:pPr>
                </w:p>
              </w:tc>
              <w:tc>
                <w:tcPr>
                  <w:tcW w:w="2268" w:type="dxa"/>
                  <w:shd w:val="clear" w:color="auto" w:fill="1C556C" w:themeFill="accent1"/>
                </w:tcPr>
                <w:p w14:paraId="477258AD" w14:textId="77777777" w:rsidR="00001900" w:rsidRPr="00D66195" w:rsidRDefault="00001900" w:rsidP="00787D26">
                  <w:pPr>
                    <w:pStyle w:val="TableTextbold"/>
                    <w:rPr>
                      <w:color w:val="FFFFFF" w:themeColor="background1"/>
                      <w:szCs w:val="18"/>
                    </w:rPr>
                  </w:pPr>
                  <w:r w:rsidRPr="00D66195">
                    <w:rPr>
                      <w:color w:val="FFFFFF" w:themeColor="background1"/>
                      <w:szCs w:val="18"/>
                    </w:rPr>
                    <w:t>Mid-century (30 y</w:t>
                  </w:r>
                  <w:r>
                    <w:rPr>
                      <w:color w:val="FFFFFF" w:themeColor="background1"/>
                      <w:szCs w:val="18"/>
                    </w:rPr>
                    <w:t>ea</w:t>
                  </w:r>
                  <w:r w:rsidRPr="00D66195">
                    <w:rPr>
                      <w:color w:val="FFFFFF" w:themeColor="background1"/>
                      <w:szCs w:val="18"/>
                    </w:rPr>
                    <w:t>rs)</w:t>
                  </w:r>
                </w:p>
              </w:tc>
              <w:tc>
                <w:tcPr>
                  <w:tcW w:w="2256" w:type="dxa"/>
                  <w:shd w:val="clear" w:color="auto" w:fill="1C556C" w:themeFill="accent1"/>
                </w:tcPr>
                <w:p w14:paraId="08C0B1F4" w14:textId="77777777" w:rsidR="00001900" w:rsidRPr="00D66195" w:rsidRDefault="00001900" w:rsidP="00787D26">
                  <w:pPr>
                    <w:pStyle w:val="TableTextbold"/>
                    <w:rPr>
                      <w:color w:val="FFFFFF" w:themeColor="background1"/>
                      <w:szCs w:val="18"/>
                    </w:rPr>
                  </w:pPr>
                  <w:r w:rsidRPr="00D66195">
                    <w:rPr>
                      <w:color w:val="FFFFFF" w:themeColor="background1"/>
                      <w:szCs w:val="18"/>
                    </w:rPr>
                    <w:t>End of century (80 y</w:t>
                  </w:r>
                  <w:r>
                    <w:rPr>
                      <w:color w:val="FFFFFF" w:themeColor="background1"/>
                      <w:szCs w:val="18"/>
                    </w:rPr>
                    <w:t>ea</w:t>
                  </w:r>
                  <w:r w:rsidRPr="00D66195">
                    <w:rPr>
                      <w:color w:val="FFFFFF" w:themeColor="background1"/>
                      <w:szCs w:val="18"/>
                    </w:rPr>
                    <w:t>rs)</w:t>
                  </w:r>
                </w:p>
              </w:tc>
            </w:tr>
            <w:tr w:rsidR="00001900" w:rsidRPr="00D66195" w14:paraId="42C7ED52" w14:textId="77777777" w:rsidTr="00787D26">
              <w:trPr>
                <w:trHeight w:val="457"/>
              </w:trPr>
              <w:tc>
                <w:tcPr>
                  <w:tcW w:w="4277" w:type="dxa"/>
                </w:tcPr>
                <w:p w14:paraId="7C7FE3A5" w14:textId="77777777" w:rsidR="00001900" w:rsidRPr="00D66195" w:rsidRDefault="00001900" w:rsidP="00787D26">
                  <w:pPr>
                    <w:pStyle w:val="TableTextbold"/>
                  </w:pPr>
                  <w:r w:rsidRPr="00D66195">
                    <w:t xml:space="preserve">RCP8.5: </w:t>
                  </w:r>
                  <w:r w:rsidRPr="00922D60">
                    <w:rPr>
                      <w:i/>
                      <w:iCs/>
                    </w:rPr>
                    <w:t>Coastal Hazards and Climate Change: Guidance for Local Government</w:t>
                  </w:r>
                  <w:r w:rsidRPr="00D66195">
                    <w:t xml:space="preserve"> (</w:t>
                  </w:r>
                  <w:r>
                    <w:t>Ministry for the</w:t>
                  </w:r>
                  <w:r w:rsidR="00787D26">
                    <w:t> </w:t>
                  </w:r>
                  <w:r>
                    <w:t>Environment</w:t>
                  </w:r>
                  <w:r w:rsidRPr="00D66195">
                    <w:t>, 2017b): median and (H</w:t>
                  </w:r>
                  <w:r w:rsidRPr="00D66195">
                    <w:rPr>
                      <w:vertAlign w:val="superscript"/>
                    </w:rPr>
                    <w:t>+</w:t>
                  </w:r>
                  <w:r w:rsidRPr="00D66195">
                    <w:t xml:space="preserve">) for </w:t>
                  </w:r>
                  <w:r w:rsidRPr="005B7321">
                    <w:t>New Zealand</w:t>
                  </w:r>
                </w:p>
              </w:tc>
              <w:tc>
                <w:tcPr>
                  <w:tcW w:w="2268" w:type="dxa"/>
                </w:tcPr>
                <w:p w14:paraId="514D3291" w14:textId="77777777" w:rsidR="00001900" w:rsidRPr="00D66195" w:rsidRDefault="00001900" w:rsidP="00787D26">
                  <w:pPr>
                    <w:pStyle w:val="TableText"/>
                    <w:spacing w:after="0"/>
                    <w:jc w:val="center"/>
                  </w:pPr>
                  <w:r w:rsidRPr="00D66195">
                    <w:t>0.28 m (0.37 m)</w:t>
                  </w:r>
                </w:p>
                <w:p w14:paraId="1999C7CF" w14:textId="77777777" w:rsidR="00001900" w:rsidRPr="00D66195" w:rsidRDefault="00001900" w:rsidP="00787D26">
                  <w:pPr>
                    <w:pStyle w:val="TableText"/>
                    <w:spacing w:after="0"/>
                    <w:jc w:val="center"/>
                  </w:pPr>
                  <w:r w:rsidRPr="00D66195">
                    <w:t>[2050]</w:t>
                  </w:r>
                </w:p>
              </w:tc>
              <w:tc>
                <w:tcPr>
                  <w:tcW w:w="2256" w:type="dxa"/>
                </w:tcPr>
                <w:p w14:paraId="3B930F97" w14:textId="77777777" w:rsidR="00001900" w:rsidRPr="00D66195" w:rsidRDefault="00001900" w:rsidP="00787D26">
                  <w:pPr>
                    <w:pStyle w:val="TableText"/>
                    <w:spacing w:after="0"/>
                    <w:jc w:val="center"/>
                  </w:pPr>
                  <w:r w:rsidRPr="00D66195">
                    <w:t>0.79 m (1.05 m)</w:t>
                  </w:r>
                </w:p>
                <w:p w14:paraId="13C9E0F6" w14:textId="77777777" w:rsidR="00001900" w:rsidRPr="00D66195" w:rsidRDefault="00001900" w:rsidP="00787D26">
                  <w:pPr>
                    <w:pStyle w:val="TableText"/>
                    <w:spacing w:after="0"/>
                    <w:jc w:val="center"/>
                  </w:pPr>
                  <w:r w:rsidRPr="00D66195">
                    <w:t>[2100]</w:t>
                  </w:r>
                </w:p>
              </w:tc>
            </w:tr>
            <w:tr w:rsidR="00001900" w:rsidRPr="00D66195" w14:paraId="4C71C614" w14:textId="77777777" w:rsidTr="00787D26">
              <w:trPr>
                <w:trHeight w:val="613"/>
              </w:trPr>
              <w:tc>
                <w:tcPr>
                  <w:tcW w:w="4277" w:type="dxa"/>
                </w:tcPr>
                <w:p w14:paraId="0AE84639" w14:textId="2D469944" w:rsidR="00001900" w:rsidRPr="00D66195" w:rsidRDefault="00001900" w:rsidP="00FD72AF">
                  <w:pPr>
                    <w:pStyle w:val="TableTextbold"/>
                  </w:pPr>
                  <w:r w:rsidRPr="00D66195">
                    <w:t xml:space="preserve">RCP8.5: Updated rise for </w:t>
                  </w:r>
                  <w:r w:rsidRPr="005B7321">
                    <w:t>New Zealand</w:t>
                  </w:r>
                  <w:r w:rsidRPr="00D66195">
                    <w:t xml:space="preserve"> including offsets from </w:t>
                  </w:r>
                  <w:r w:rsidRPr="00A147A5">
                    <w:rPr>
                      <w:i/>
                    </w:rPr>
                    <w:t>IPCC Special Report on the Ocean and</w:t>
                  </w:r>
                  <w:r w:rsidR="00B60FF2" w:rsidRPr="00A147A5">
                    <w:rPr>
                      <w:i/>
                    </w:rPr>
                    <w:t> </w:t>
                  </w:r>
                  <w:r w:rsidRPr="00A147A5">
                    <w:rPr>
                      <w:i/>
                    </w:rPr>
                    <w:t>Cryosphere in a Changing Climate</w:t>
                  </w:r>
                  <w:r w:rsidRPr="00D66195">
                    <w:t xml:space="preserve"> (</w:t>
                  </w:r>
                  <w:r w:rsidR="00FD72AF">
                    <w:t>IPCC</w:t>
                  </w:r>
                  <w:r w:rsidRPr="00D66195">
                    <w:t xml:space="preserve">, 2019) – </w:t>
                  </w:r>
                  <w:r>
                    <w:t>m</w:t>
                  </w:r>
                  <w:r w:rsidRPr="00D66195">
                    <w:t>edian and (H</w:t>
                  </w:r>
                  <w:r w:rsidRPr="00D66195">
                    <w:rPr>
                      <w:vertAlign w:val="superscript"/>
                    </w:rPr>
                    <w:t>+</w:t>
                  </w:r>
                  <w:r w:rsidRPr="00D66195">
                    <w:t xml:space="preserve">) for </w:t>
                  </w:r>
                  <w:r w:rsidRPr="005B7321">
                    <w:t>New Zealand</w:t>
                  </w:r>
                </w:p>
              </w:tc>
              <w:tc>
                <w:tcPr>
                  <w:tcW w:w="2268" w:type="dxa"/>
                </w:tcPr>
                <w:p w14:paraId="0BDAAD9C" w14:textId="77777777" w:rsidR="00001900" w:rsidRPr="00D66195" w:rsidRDefault="00001900" w:rsidP="00787D26">
                  <w:pPr>
                    <w:pStyle w:val="TableText"/>
                    <w:spacing w:after="0"/>
                    <w:jc w:val="center"/>
                  </w:pPr>
                  <w:r w:rsidRPr="00D66195">
                    <w:t>0.33 m (0.42 m)</w:t>
                  </w:r>
                </w:p>
                <w:p w14:paraId="5F42F64A" w14:textId="77777777" w:rsidR="00001900" w:rsidRPr="00D66195" w:rsidRDefault="00001900" w:rsidP="00787D26">
                  <w:pPr>
                    <w:pStyle w:val="TableText"/>
                    <w:spacing w:after="0"/>
                    <w:jc w:val="center"/>
                  </w:pPr>
                  <w:r w:rsidRPr="00D66195">
                    <w:t>[2050]</w:t>
                  </w:r>
                </w:p>
              </w:tc>
              <w:tc>
                <w:tcPr>
                  <w:tcW w:w="2256" w:type="dxa"/>
                </w:tcPr>
                <w:p w14:paraId="26EF4CB3" w14:textId="77777777" w:rsidR="00001900" w:rsidRPr="00D66195" w:rsidRDefault="00001900" w:rsidP="00787D26">
                  <w:pPr>
                    <w:pStyle w:val="TableText"/>
                    <w:spacing w:after="0"/>
                    <w:jc w:val="center"/>
                  </w:pPr>
                  <w:r w:rsidRPr="00D66195">
                    <w:t>0.89</w:t>
                  </w:r>
                  <w:r>
                    <w:t xml:space="preserve"> </w:t>
                  </w:r>
                  <w:r w:rsidRPr="00D66195">
                    <w:t>m (1.15 m)</w:t>
                  </w:r>
                </w:p>
                <w:p w14:paraId="455E445F" w14:textId="77777777" w:rsidR="00001900" w:rsidRPr="00D66195" w:rsidRDefault="00001900" w:rsidP="00787D26">
                  <w:pPr>
                    <w:pStyle w:val="TableText"/>
                    <w:spacing w:after="0"/>
                    <w:jc w:val="center"/>
                  </w:pPr>
                  <w:r w:rsidRPr="00D66195">
                    <w:t>[2100]</w:t>
                  </w:r>
                </w:p>
              </w:tc>
            </w:tr>
            <w:tr w:rsidR="00001900" w:rsidRPr="00D66195" w14:paraId="0881E1FA" w14:textId="77777777" w:rsidTr="00787D26">
              <w:trPr>
                <w:trHeight w:val="613"/>
              </w:trPr>
              <w:tc>
                <w:tcPr>
                  <w:tcW w:w="4277" w:type="dxa"/>
                </w:tcPr>
                <w:p w14:paraId="43C8D7BD" w14:textId="77777777" w:rsidR="00001900" w:rsidRPr="00D66195" w:rsidRDefault="00001900" w:rsidP="00787D26">
                  <w:pPr>
                    <w:pStyle w:val="TableTextbold"/>
                  </w:pPr>
                  <w:r w:rsidRPr="00D66195">
                    <w:t xml:space="preserve">RCP4.5: </w:t>
                  </w:r>
                  <w:r w:rsidRPr="00922D60">
                    <w:rPr>
                      <w:i/>
                      <w:iCs/>
                    </w:rPr>
                    <w:t>Coastal Hazards and Climate Change: Guidance for Local Government</w:t>
                  </w:r>
                  <w:r w:rsidRPr="00D66195">
                    <w:t xml:space="preserve"> (</w:t>
                  </w:r>
                  <w:r>
                    <w:t>Ministry for the Environment</w:t>
                  </w:r>
                  <w:r w:rsidRPr="00D66195">
                    <w:t xml:space="preserve">, 2017b): median for </w:t>
                  </w:r>
                  <w:r w:rsidRPr="005B7321">
                    <w:t>New Zealand</w:t>
                  </w:r>
                </w:p>
              </w:tc>
              <w:tc>
                <w:tcPr>
                  <w:tcW w:w="2268" w:type="dxa"/>
                </w:tcPr>
                <w:p w14:paraId="0B094BC6" w14:textId="77777777" w:rsidR="00001900" w:rsidRPr="00D66195" w:rsidRDefault="00001900" w:rsidP="00787D26">
                  <w:pPr>
                    <w:pStyle w:val="TableText"/>
                    <w:spacing w:after="0"/>
                    <w:jc w:val="center"/>
                  </w:pPr>
                  <w:r w:rsidRPr="00D66195">
                    <w:t>0.24 m</w:t>
                  </w:r>
                </w:p>
                <w:p w14:paraId="7EACA3CC" w14:textId="77777777" w:rsidR="00001900" w:rsidRPr="00D66195" w:rsidRDefault="00001900" w:rsidP="00787D26">
                  <w:pPr>
                    <w:pStyle w:val="TableText"/>
                    <w:spacing w:after="0"/>
                    <w:jc w:val="center"/>
                  </w:pPr>
                  <w:r w:rsidRPr="00D66195">
                    <w:t>[2050]</w:t>
                  </w:r>
                </w:p>
              </w:tc>
              <w:tc>
                <w:tcPr>
                  <w:tcW w:w="2256" w:type="dxa"/>
                </w:tcPr>
                <w:p w14:paraId="4014C424" w14:textId="77777777" w:rsidR="00001900" w:rsidRPr="00D66195" w:rsidRDefault="00001900" w:rsidP="00787D26">
                  <w:pPr>
                    <w:pStyle w:val="TableText"/>
                    <w:spacing w:after="0"/>
                    <w:jc w:val="center"/>
                  </w:pPr>
                  <w:r w:rsidRPr="00D66195">
                    <w:t>0.55 m</w:t>
                  </w:r>
                </w:p>
                <w:p w14:paraId="77B57CCE" w14:textId="77777777" w:rsidR="00001900" w:rsidRPr="00D66195" w:rsidRDefault="00001900" w:rsidP="00787D26">
                  <w:pPr>
                    <w:pStyle w:val="TableText"/>
                    <w:spacing w:after="0"/>
                    <w:jc w:val="center"/>
                  </w:pPr>
                  <w:r w:rsidRPr="00D66195">
                    <w:t>[2100]</w:t>
                  </w:r>
                </w:p>
              </w:tc>
            </w:tr>
            <w:tr w:rsidR="00001900" w:rsidRPr="00D66195" w14:paraId="0E492F7F" w14:textId="77777777" w:rsidTr="00787D26">
              <w:trPr>
                <w:trHeight w:val="613"/>
              </w:trPr>
              <w:tc>
                <w:tcPr>
                  <w:tcW w:w="4277" w:type="dxa"/>
                </w:tcPr>
                <w:p w14:paraId="79C6E01A" w14:textId="2E799F07" w:rsidR="00001900" w:rsidRPr="00D66195" w:rsidRDefault="00001900" w:rsidP="00FD72AF">
                  <w:pPr>
                    <w:pStyle w:val="TableTextbold"/>
                  </w:pPr>
                  <w:r w:rsidRPr="00D66195">
                    <w:t xml:space="preserve">RCP4.5: Updated rise for </w:t>
                  </w:r>
                  <w:r w:rsidRPr="005B7321">
                    <w:t>New Zealand</w:t>
                  </w:r>
                  <w:r w:rsidRPr="00D66195">
                    <w:t xml:space="preserve"> including offsets from </w:t>
                  </w:r>
                  <w:r w:rsidRPr="00A147A5">
                    <w:rPr>
                      <w:i/>
                    </w:rPr>
                    <w:t>IPCC Special Report on the Ocean and</w:t>
                  </w:r>
                  <w:r w:rsidR="00B60FF2" w:rsidRPr="00A147A5">
                    <w:rPr>
                      <w:i/>
                    </w:rPr>
                    <w:t> </w:t>
                  </w:r>
                  <w:r w:rsidRPr="00A147A5">
                    <w:rPr>
                      <w:i/>
                    </w:rPr>
                    <w:t>Cryosphere in a Changing Climate</w:t>
                  </w:r>
                  <w:r w:rsidRPr="00D66195">
                    <w:t xml:space="preserve"> (</w:t>
                  </w:r>
                  <w:r w:rsidR="00FD72AF">
                    <w:t>IPCC</w:t>
                  </w:r>
                  <w:r w:rsidRPr="00D66195">
                    <w:t xml:space="preserve">, 2019) – </w:t>
                  </w:r>
                  <w:r>
                    <w:t>m</w:t>
                  </w:r>
                  <w:r w:rsidRPr="00D66195">
                    <w:t xml:space="preserve">edian for </w:t>
                  </w:r>
                  <w:r w:rsidRPr="005B7321">
                    <w:t>New Zealand</w:t>
                  </w:r>
                </w:p>
              </w:tc>
              <w:tc>
                <w:tcPr>
                  <w:tcW w:w="2268" w:type="dxa"/>
                </w:tcPr>
                <w:p w14:paraId="5D902CB2" w14:textId="77777777" w:rsidR="00001900" w:rsidRPr="00D66195" w:rsidRDefault="00001900" w:rsidP="00787D26">
                  <w:pPr>
                    <w:pStyle w:val="TableText"/>
                    <w:spacing w:after="0"/>
                    <w:jc w:val="center"/>
                  </w:pPr>
                  <w:r w:rsidRPr="00D66195">
                    <w:t>0.26 m</w:t>
                  </w:r>
                </w:p>
                <w:p w14:paraId="7F0F8E30" w14:textId="77777777" w:rsidR="00001900" w:rsidRPr="00D66195" w:rsidRDefault="00001900" w:rsidP="00787D26">
                  <w:pPr>
                    <w:pStyle w:val="TableText"/>
                    <w:spacing w:after="0"/>
                    <w:jc w:val="center"/>
                  </w:pPr>
                  <w:r w:rsidRPr="00D66195">
                    <w:t>[2050]</w:t>
                  </w:r>
                </w:p>
              </w:tc>
              <w:tc>
                <w:tcPr>
                  <w:tcW w:w="2256" w:type="dxa"/>
                </w:tcPr>
                <w:p w14:paraId="12CECC5D" w14:textId="77777777" w:rsidR="00001900" w:rsidRPr="00D66195" w:rsidRDefault="00001900" w:rsidP="00787D26">
                  <w:pPr>
                    <w:pStyle w:val="TableText"/>
                    <w:spacing w:after="0"/>
                    <w:jc w:val="center"/>
                  </w:pPr>
                  <w:r w:rsidRPr="00D66195">
                    <w:t>0.58 m</w:t>
                  </w:r>
                </w:p>
                <w:p w14:paraId="2282C841" w14:textId="77777777" w:rsidR="00001900" w:rsidRPr="00D66195" w:rsidRDefault="00001900" w:rsidP="00787D26">
                  <w:pPr>
                    <w:pStyle w:val="TableText"/>
                    <w:spacing w:after="0"/>
                    <w:jc w:val="center"/>
                  </w:pPr>
                  <w:r w:rsidRPr="00D66195">
                    <w:t>[2100]</w:t>
                  </w:r>
                </w:p>
              </w:tc>
            </w:tr>
          </w:tbl>
          <w:p w14:paraId="28AFD25C" w14:textId="77777777" w:rsidR="00001900" w:rsidRPr="00D66195" w:rsidRDefault="00001900" w:rsidP="00787D26">
            <w:pPr>
              <w:pStyle w:val="TableText"/>
              <w:spacing w:before="120"/>
            </w:pPr>
            <w:r w:rsidRPr="00D66195">
              <w:t>Regions within New Zealand will also be affected by vertical land movement</w:t>
            </w:r>
            <w:r>
              <w:t>,</w:t>
            </w:r>
            <w:r w:rsidRPr="00D66195">
              <w:t xml:space="preserve"> and local changes in tides (</w:t>
            </w:r>
            <w:r>
              <w:t>for example</w:t>
            </w:r>
            <w:r w:rsidRPr="00D66195">
              <w:t xml:space="preserve">, harbours and estuaries) need to be </w:t>
            </w:r>
            <w:r>
              <w:t>considered</w:t>
            </w:r>
            <w:r w:rsidRPr="00D66195">
              <w:t>, as each region needs to adapt to the local relative sea</w:t>
            </w:r>
            <w:r w:rsidR="00665FE7">
              <w:noBreakHyphen/>
            </w:r>
            <w:r w:rsidRPr="00D66195">
              <w:t>level rise.</w:t>
            </w:r>
          </w:p>
          <w:p w14:paraId="7C25E83D" w14:textId="72425A37" w:rsidR="00001900" w:rsidRPr="005B7321" w:rsidRDefault="00001900" w:rsidP="00023D42">
            <w:pPr>
              <w:pStyle w:val="TableText"/>
              <w:spacing w:after="120"/>
              <w:rPr>
                <w:iCs/>
              </w:rPr>
            </w:pPr>
            <w:r w:rsidRPr="00D66195">
              <w:rPr>
                <w:rFonts w:cs="DIN Pro"/>
                <w:color w:val="000000"/>
              </w:rPr>
              <w:t xml:space="preserve">For more information on the direction of change for each zone, </w:t>
            </w:r>
            <w:r>
              <w:rPr>
                <w:rFonts w:cs="DIN Pro"/>
                <w:color w:val="000000"/>
              </w:rPr>
              <w:t>see</w:t>
            </w:r>
            <w:r w:rsidRPr="00D66195">
              <w:rPr>
                <w:rFonts w:cs="DIN Pro"/>
                <w:color w:val="000000"/>
              </w:rPr>
              <w:t xml:space="preserve"> </w:t>
            </w:r>
            <w:r w:rsidR="00BF76F2">
              <w:rPr>
                <w:rFonts w:cs="DIN Pro"/>
                <w:color w:val="000000"/>
              </w:rPr>
              <w:t>a</w:t>
            </w:r>
            <w:r w:rsidRPr="00D66195">
              <w:rPr>
                <w:rFonts w:cs="DIN Pro"/>
                <w:color w:val="000000"/>
              </w:rPr>
              <w:t xml:space="preserve">ppendix B </w:t>
            </w:r>
            <w:hyperlink w:anchor="Coastalandestuarinefloodingincreasing" w:history="1">
              <w:r w:rsidRPr="00BF76F2">
                <w:rPr>
                  <w:rStyle w:val="Hyperlink"/>
                  <w:i/>
                </w:rPr>
                <w:t>Coastal and estuarine flooding: increasing persistence, frequency and magnitude</w:t>
              </w:r>
            </w:hyperlink>
            <w:r w:rsidRPr="00D66195">
              <w:rPr>
                <w:i/>
              </w:rPr>
              <w:t xml:space="preserve">; </w:t>
            </w:r>
            <w:hyperlink w:anchor="Sealevelriseandsalinitystresseson" w:history="1">
              <w:r w:rsidRPr="0066635A">
                <w:rPr>
                  <w:rStyle w:val="Hyperlink"/>
                  <w:i/>
                </w:rPr>
                <w:t>Sea-level rise and salinity stresses on brackish and</w:t>
              </w:r>
              <w:r w:rsidR="00665FE7" w:rsidRPr="0066635A">
                <w:rPr>
                  <w:rStyle w:val="Hyperlink"/>
                  <w:i/>
                </w:rPr>
                <w:t> </w:t>
              </w:r>
              <w:r w:rsidRPr="0066635A">
                <w:rPr>
                  <w:rStyle w:val="Hyperlink"/>
                  <w:i/>
                </w:rPr>
                <w:t>aquifer systems and coastal lowland rivers</w:t>
              </w:r>
            </w:hyperlink>
            <w:r w:rsidRPr="00D66195">
              <w:rPr>
                <w:i/>
              </w:rPr>
              <w:t xml:space="preserve">; </w:t>
            </w:r>
            <w:r w:rsidR="00023D42" w:rsidRPr="00A147A5">
              <w:t>and</w:t>
            </w:r>
            <w:r w:rsidR="00023D42" w:rsidRPr="00D66195">
              <w:rPr>
                <w:i/>
              </w:rPr>
              <w:t xml:space="preserve"> </w:t>
            </w:r>
            <w:hyperlink w:anchor="Increasingcoastalerosioncliffsand" w:history="1">
              <w:r w:rsidRPr="00D64B8F">
                <w:rPr>
                  <w:rStyle w:val="Hyperlink"/>
                  <w:i/>
                </w:rPr>
                <w:t>Increasing coastal erosion: cliffs and beaches</w:t>
              </w:r>
            </w:hyperlink>
            <w:r>
              <w:rPr>
                <w:iCs/>
              </w:rPr>
              <w:t>.</w:t>
            </w:r>
          </w:p>
        </w:tc>
      </w:tr>
    </w:tbl>
    <w:p w14:paraId="475596E1" w14:textId="49ECCD7C" w:rsidR="00001900" w:rsidRDefault="00001900" w:rsidP="005A4C6C">
      <w:pPr>
        <w:pStyle w:val="Heading3"/>
        <w:numPr>
          <w:ilvl w:val="0"/>
          <w:numId w:val="24"/>
        </w:numPr>
        <w:spacing w:before="400"/>
      </w:pPr>
      <w:bookmarkStart w:id="232" w:name="_Toc37153131"/>
      <w:bookmarkStart w:id="233" w:name="_Toc37404063"/>
      <w:r w:rsidRPr="00D66195">
        <w:lastRenderedPageBreak/>
        <w:t>Ocean temperature</w:t>
      </w:r>
      <w:bookmarkEnd w:id="232"/>
      <w:bookmarkEnd w:id="233"/>
    </w:p>
    <w:p w14:paraId="1C93F407" w14:textId="4B686774" w:rsidR="00240E14" w:rsidRPr="00240E14" w:rsidRDefault="005A4C6C" w:rsidP="008E48CB">
      <w:pPr>
        <w:pStyle w:val="Tableheading2"/>
      </w:pPr>
      <w:bookmarkStart w:id="234" w:name="_Toc45391895"/>
      <w:r w:rsidRPr="00D66195">
        <w:t>Ocean temperature</w:t>
      </w:r>
      <w:r w:rsidR="008E48CB">
        <w:t xml:space="preserve"> and marine heatwaves</w:t>
      </w:r>
      <w:bookmarkEnd w:id="234"/>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8505"/>
      </w:tblGrid>
      <w:tr w:rsidR="00001900" w:rsidRPr="00D66195" w14:paraId="01CF0392" w14:textId="77777777" w:rsidTr="00115FD8">
        <w:tc>
          <w:tcPr>
            <w:tcW w:w="9068" w:type="dxa"/>
            <w:tcBorders>
              <w:bottom w:val="nil"/>
            </w:tcBorders>
            <w:shd w:val="clear" w:color="auto" w:fill="1C556C" w:themeFill="accent1"/>
          </w:tcPr>
          <w:p w14:paraId="398A1832" w14:textId="77777777" w:rsidR="00001900" w:rsidRPr="00D66195" w:rsidRDefault="00001900" w:rsidP="005353F5">
            <w:pPr>
              <w:pStyle w:val="TableText"/>
              <w:keepNext/>
              <w:spacing w:after="80"/>
              <w:rPr>
                <w:b/>
              </w:rPr>
            </w:pPr>
            <w:r w:rsidRPr="00D66195">
              <w:rPr>
                <w:b/>
                <w:color w:val="FFFFFF" w:themeColor="background1"/>
              </w:rPr>
              <w:t xml:space="preserve">Ocean temperature and marine heatwaves </w:t>
            </w:r>
          </w:p>
        </w:tc>
      </w:tr>
      <w:tr w:rsidR="00001900" w:rsidRPr="00D66195" w14:paraId="144F30D0" w14:textId="77777777" w:rsidTr="00115FD8">
        <w:tc>
          <w:tcPr>
            <w:tcW w:w="9068" w:type="dxa"/>
            <w:tcBorders>
              <w:top w:val="nil"/>
              <w:bottom w:val="nil"/>
            </w:tcBorders>
            <w:shd w:val="clear" w:color="auto" w:fill="D2DDE2" w:themeFill="accent3"/>
            <w:vAlign w:val="center"/>
          </w:tcPr>
          <w:p w14:paraId="7DC89D80" w14:textId="77777777" w:rsidR="00001900" w:rsidRPr="00D66195" w:rsidRDefault="00001900" w:rsidP="000535F0">
            <w:pPr>
              <w:pStyle w:val="TableTextbold"/>
              <w:keepNext/>
            </w:pPr>
            <w:r w:rsidRPr="00D66195">
              <w:t>Description</w:t>
            </w:r>
          </w:p>
        </w:tc>
      </w:tr>
      <w:tr w:rsidR="00001900" w:rsidRPr="00D66195" w14:paraId="079E1BE6" w14:textId="77777777" w:rsidTr="00115FD8">
        <w:tc>
          <w:tcPr>
            <w:tcW w:w="9068" w:type="dxa"/>
            <w:tcBorders>
              <w:top w:val="nil"/>
              <w:bottom w:val="nil"/>
            </w:tcBorders>
          </w:tcPr>
          <w:p w14:paraId="3D1068F7" w14:textId="77777777" w:rsidR="00001900" w:rsidRDefault="00001900" w:rsidP="000535F0">
            <w:pPr>
              <w:pStyle w:val="TableText"/>
              <w:keepNext/>
              <w:rPr>
                <w:shd w:val="clear" w:color="auto" w:fill="FFFFFF"/>
              </w:rPr>
            </w:pPr>
            <w:r>
              <w:rPr>
                <w:shd w:val="clear" w:color="auto" w:fill="FFFFFF"/>
              </w:rPr>
              <w:t>Ocean temperature is t</w:t>
            </w:r>
            <w:r w:rsidRPr="00D66195">
              <w:rPr>
                <w:shd w:val="clear" w:color="auto" w:fill="FFFFFF"/>
              </w:rPr>
              <w:t xml:space="preserve">he water temperature close to the ocean’s surface. </w:t>
            </w:r>
          </w:p>
          <w:p w14:paraId="3997978F" w14:textId="71DCE0AD" w:rsidR="00001900" w:rsidRPr="00D66195" w:rsidRDefault="00001900" w:rsidP="000535F0">
            <w:pPr>
              <w:pStyle w:val="TableText"/>
              <w:keepNext/>
            </w:pPr>
            <w:r w:rsidRPr="00D66195">
              <w:rPr>
                <w:shd w:val="clear" w:color="auto" w:fill="FFFFFF"/>
              </w:rPr>
              <w:t>Marine heatwaves occur when the seawater temperature exceeds a seasonally varying threshold (usually the 90</w:t>
            </w:r>
            <w:r>
              <w:rPr>
                <w:shd w:val="clear" w:color="auto" w:fill="FFFFFF"/>
              </w:rPr>
              <w:t>th</w:t>
            </w:r>
            <w:r w:rsidRPr="00D66195">
              <w:rPr>
                <w:shd w:val="clear" w:color="auto" w:fill="FFFFFF"/>
              </w:rPr>
              <w:t xml:space="preserve"> percentile) for at least five consecutive days. </w:t>
            </w:r>
          </w:p>
        </w:tc>
      </w:tr>
      <w:tr w:rsidR="00001900" w:rsidRPr="00D66195" w14:paraId="5614F189" w14:textId="77777777" w:rsidTr="00115FD8">
        <w:tc>
          <w:tcPr>
            <w:tcW w:w="9068" w:type="dxa"/>
            <w:tcBorders>
              <w:top w:val="nil"/>
              <w:bottom w:val="nil"/>
            </w:tcBorders>
            <w:shd w:val="clear" w:color="auto" w:fill="D2DDE2" w:themeFill="accent3"/>
            <w:vAlign w:val="center"/>
          </w:tcPr>
          <w:p w14:paraId="57A0FCF4" w14:textId="77777777" w:rsidR="00001900" w:rsidRPr="00D66195" w:rsidRDefault="00001900" w:rsidP="0053653B">
            <w:pPr>
              <w:pStyle w:val="TableTextbold"/>
            </w:pPr>
            <w:r w:rsidRPr="00D66195">
              <w:t>Projections</w:t>
            </w:r>
          </w:p>
        </w:tc>
      </w:tr>
      <w:tr w:rsidR="00001900" w:rsidRPr="00D66195" w14:paraId="7A49A317" w14:textId="77777777" w:rsidTr="00115FD8">
        <w:tc>
          <w:tcPr>
            <w:tcW w:w="9068" w:type="dxa"/>
            <w:tcBorders>
              <w:top w:val="nil"/>
            </w:tcBorders>
          </w:tcPr>
          <w:p w14:paraId="7C82E6E3" w14:textId="6230DDD3" w:rsidR="00001900" w:rsidRPr="00D66195" w:rsidRDefault="00001900" w:rsidP="000535F0">
            <w:pPr>
              <w:pStyle w:val="TableText"/>
            </w:pPr>
            <w:r w:rsidRPr="00D66195">
              <w:t>Changes in ocean surface temperatures are already being experienced globally, although regional variations</w:t>
            </w:r>
            <w:r w:rsidR="00154F35" w:rsidRPr="00D66195">
              <w:t xml:space="preserve"> are significant</w:t>
            </w:r>
            <w:r w:rsidRPr="00D66195">
              <w:t xml:space="preserve">. New Zealand straddles the boundary between </w:t>
            </w:r>
            <w:r>
              <w:t>s</w:t>
            </w:r>
            <w:r w:rsidRPr="00D66195">
              <w:t xml:space="preserve">ubtropical and </w:t>
            </w:r>
            <w:r>
              <w:t>s</w:t>
            </w:r>
            <w:r w:rsidRPr="00D66195">
              <w:t>ub</w:t>
            </w:r>
            <w:r>
              <w:t>a</w:t>
            </w:r>
            <w:r w:rsidRPr="00D66195">
              <w:t>ntar</w:t>
            </w:r>
            <w:r>
              <w:t>c</w:t>
            </w:r>
            <w:r w:rsidRPr="00D66195">
              <w:t>tic waters</w:t>
            </w:r>
            <w:r>
              <w:t>,</w:t>
            </w:r>
            <w:r w:rsidRPr="00D66195">
              <w:t xml:space="preserve"> with its climate influenced by the Tasman Sea and the Southern Ocean (Law et al, 2016).</w:t>
            </w:r>
            <w:r>
              <w:t xml:space="preserve"> </w:t>
            </w:r>
          </w:p>
          <w:p w14:paraId="44E095AA" w14:textId="308758E3" w:rsidR="00001900" w:rsidRPr="00D66195" w:rsidRDefault="00001900" w:rsidP="000535F0">
            <w:pPr>
              <w:pStyle w:val="TableText"/>
              <w:rPr>
                <w:rFonts w:cs="DIN Pro"/>
                <w:color w:val="000000"/>
              </w:rPr>
            </w:pPr>
            <w:r w:rsidRPr="00D66195">
              <w:t xml:space="preserve">Projections for the </w:t>
            </w:r>
            <w:r>
              <w:t>s</w:t>
            </w:r>
            <w:r w:rsidRPr="00D66195">
              <w:t>outh</w:t>
            </w:r>
            <w:r>
              <w:t>w</w:t>
            </w:r>
            <w:r w:rsidRPr="00D66195">
              <w:t xml:space="preserve">est Pacific show an increase in sea surface temperature by 2040 and 2090, regardless of RCP. The mean increase from the present day (taken to be the 30-year period between 1976 and 2005) is </w:t>
            </w:r>
            <w:r w:rsidR="00433AA3">
              <w:t>about</w:t>
            </w:r>
            <w:r w:rsidR="00433AA3" w:rsidRPr="00D66195">
              <w:t xml:space="preserve"> </w:t>
            </w:r>
            <w:r w:rsidRPr="00D66195">
              <w:t>1</w:t>
            </w:r>
            <w:r>
              <w:rPr>
                <w:rFonts w:cs="Arial"/>
              </w:rPr>
              <w:t xml:space="preserve"> degree </w:t>
            </w:r>
            <w:r w:rsidRPr="00D66195">
              <w:rPr>
                <w:rFonts w:cs="Arial"/>
              </w:rPr>
              <w:t>C</w:t>
            </w:r>
            <w:r>
              <w:rPr>
                <w:rFonts w:cs="Arial"/>
              </w:rPr>
              <w:t>elsius</w:t>
            </w:r>
            <w:r w:rsidRPr="00D66195">
              <w:t xml:space="preserve"> by 2040, and </w:t>
            </w:r>
            <w:r w:rsidR="00433AA3">
              <w:t>about</w:t>
            </w:r>
            <w:r w:rsidR="00433AA3" w:rsidRPr="00D66195">
              <w:t xml:space="preserve"> </w:t>
            </w:r>
            <w:r w:rsidRPr="00D66195">
              <w:t>2.5</w:t>
            </w:r>
            <w:r>
              <w:rPr>
                <w:rFonts w:cs="Arial"/>
              </w:rPr>
              <w:t xml:space="preserve"> degrees</w:t>
            </w:r>
            <w:r w:rsidRPr="00D66195" w:rsidDel="00224D61">
              <w:rPr>
                <w:vertAlign w:val="superscript"/>
              </w:rPr>
              <w:t xml:space="preserve"> </w:t>
            </w:r>
            <w:r w:rsidRPr="00D66195">
              <w:t>by 2090 for RCP8.5, with the latter representing a 16 per cent increase relative to present</w:t>
            </w:r>
            <w:r>
              <w:t>-</w:t>
            </w:r>
            <w:r w:rsidRPr="00D66195">
              <w:t>day sea</w:t>
            </w:r>
            <w:r>
              <w:t>-</w:t>
            </w:r>
            <w:r w:rsidRPr="00D66195">
              <w:t xml:space="preserve">surface temperature (Law et al, 2016). </w:t>
            </w:r>
            <w:r w:rsidRPr="00D66195">
              <w:rPr>
                <w:rFonts w:cs="DIN Pro"/>
                <w:color w:val="000000"/>
              </w:rPr>
              <w:t>The largest</w:t>
            </w:r>
            <w:r w:rsidR="005353F5">
              <w:rPr>
                <w:rFonts w:cs="DIN Pro"/>
                <w:color w:val="000000"/>
              </w:rPr>
              <w:t> </w:t>
            </w:r>
            <w:r w:rsidRPr="00D66195">
              <w:rPr>
                <w:rFonts w:cs="DIN Pro"/>
                <w:color w:val="000000"/>
              </w:rPr>
              <w:t xml:space="preserve">absolute temperature change in the New Zealand </w:t>
            </w:r>
            <w:r>
              <w:rPr>
                <w:rFonts w:cs="DIN Pro"/>
                <w:color w:val="000000"/>
              </w:rPr>
              <w:t>e</w:t>
            </w:r>
            <w:r w:rsidRPr="00D66195">
              <w:rPr>
                <w:rFonts w:cs="DIN Pro"/>
                <w:color w:val="000000"/>
              </w:rPr>
              <w:t xml:space="preserve">xclusive </w:t>
            </w:r>
            <w:r>
              <w:rPr>
                <w:rFonts w:cs="DIN Pro"/>
                <w:color w:val="000000"/>
              </w:rPr>
              <w:t>e</w:t>
            </w:r>
            <w:r w:rsidRPr="00D66195">
              <w:rPr>
                <w:rFonts w:cs="DIN Pro"/>
                <w:color w:val="000000"/>
              </w:rPr>
              <w:t xml:space="preserve">conomic </w:t>
            </w:r>
            <w:r>
              <w:rPr>
                <w:rFonts w:cs="DIN Pro"/>
                <w:color w:val="000000"/>
              </w:rPr>
              <w:t>z</w:t>
            </w:r>
            <w:r w:rsidRPr="00D66195">
              <w:rPr>
                <w:rFonts w:cs="DIN Pro"/>
                <w:color w:val="000000"/>
              </w:rPr>
              <w:t xml:space="preserve">one </w:t>
            </w:r>
            <w:r>
              <w:rPr>
                <w:rFonts w:cs="DIN Pro"/>
                <w:color w:val="000000"/>
              </w:rPr>
              <w:t xml:space="preserve">(EEZ) </w:t>
            </w:r>
            <w:r w:rsidRPr="00D66195">
              <w:rPr>
                <w:rFonts w:cs="DIN Pro"/>
                <w:color w:val="000000"/>
              </w:rPr>
              <w:t>occurs in the Tasman Sea under both scenarios and both timeframes, with warming exceeding 3.1</w:t>
            </w:r>
            <w:r>
              <w:rPr>
                <w:rFonts w:cs="DIN Pro"/>
                <w:color w:val="000000"/>
              </w:rPr>
              <w:t xml:space="preserve"> degrees</w:t>
            </w:r>
            <w:r w:rsidRPr="00D66195">
              <w:rPr>
                <w:rFonts w:cs="DIN Pro"/>
                <w:color w:val="000000"/>
              </w:rPr>
              <w:t xml:space="preserve"> for 2090 under RCP8.5. </w:t>
            </w:r>
          </w:p>
          <w:p w14:paraId="76DA76B1" w14:textId="4434C169" w:rsidR="00001900" w:rsidRPr="00D66195" w:rsidRDefault="00001900" w:rsidP="000535F0">
            <w:pPr>
              <w:pStyle w:val="TableText"/>
              <w:rPr>
                <w:rFonts w:cs="DIN Pro"/>
                <w:color w:val="000000"/>
              </w:rPr>
            </w:pPr>
            <w:r w:rsidRPr="00D66195">
              <w:rPr>
                <w:rFonts w:cs="DIN Pro"/>
                <w:color w:val="000000"/>
              </w:rPr>
              <w:t>According to Australian research (</w:t>
            </w:r>
            <w:hyperlink r:id="rId39" w:history="1">
              <w:r w:rsidRPr="00D66195">
                <w:rPr>
                  <w:rFonts w:cs="DIN Pro"/>
                  <w:color w:val="000000"/>
                </w:rPr>
                <w:t>Hobday et al, 2016</w:t>
              </w:r>
            </w:hyperlink>
            <w:r w:rsidRPr="00D66195">
              <w:rPr>
                <w:rFonts w:cs="DIN Pro"/>
                <w:color w:val="000000"/>
              </w:rPr>
              <w:t>), warm sea</w:t>
            </w:r>
            <w:r>
              <w:rPr>
                <w:rFonts w:cs="DIN Pro"/>
                <w:color w:val="000000"/>
              </w:rPr>
              <w:t>-</w:t>
            </w:r>
            <w:r w:rsidRPr="00D66195">
              <w:rPr>
                <w:rFonts w:cs="DIN Pro"/>
                <w:color w:val="000000"/>
              </w:rPr>
              <w:t>surface temperature events are considered</w:t>
            </w:r>
            <w:r w:rsidR="003D2A46">
              <w:rPr>
                <w:rFonts w:cs="DIN Pro"/>
                <w:color w:val="000000"/>
              </w:rPr>
              <w:t> </w:t>
            </w:r>
            <w:r w:rsidRPr="00D66195">
              <w:rPr>
                <w:rFonts w:cs="DIN Pro"/>
                <w:color w:val="000000"/>
              </w:rPr>
              <w:t>marine heatwaves if they last for five or more days</w:t>
            </w:r>
            <w:r>
              <w:rPr>
                <w:rFonts w:cs="DIN Pro"/>
                <w:color w:val="000000"/>
              </w:rPr>
              <w:t>,</w:t>
            </w:r>
            <w:r w:rsidRPr="00D66195">
              <w:rPr>
                <w:rFonts w:cs="DIN Pro"/>
                <w:color w:val="000000"/>
              </w:rPr>
              <w:t xml:space="preserve"> with temperatures warmer than the</w:t>
            </w:r>
            <w:r w:rsidR="00E16F73">
              <w:rPr>
                <w:rFonts w:cs="DIN Pro"/>
                <w:color w:val="000000"/>
              </w:rPr>
              <w:t> </w:t>
            </w:r>
            <w:r w:rsidRPr="00D66195">
              <w:rPr>
                <w:rFonts w:cs="DIN Pro"/>
                <w:color w:val="000000"/>
              </w:rPr>
              <w:t>90th</w:t>
            </w:r>
            <w:r w:rsidR="00115FD8">
              <w:rPr>
                <w:rFonts w:cs="DIN Pro"/>
                <w:color w:val="000000"/>
              </w:rPr>
              <w:t xml:space="preserve"> </w:t>
            </w:r>
            <w:r w:rsidRPr="00D66195">
              <w:rPr>
                <w:rFonts w:cs="DIN Pro"/>
                <w:color w:val="000000"/>
              </w:rPr>
              <w:t>percentile</w:t>
            </w:r>
            <w:r>
              <w:rPr>
                <w:rFonts w:cs="DIN Pro"/>
                <w:color w:val="000000"/>
              </w:rPr>
              <w:t>,</w:t>
            </w:r>
            <w:r w:rsidRPr="00D66195">
              <w:rPr>
                <w:rFonts w:cs="DIN Pro"/>
                <w:color w:val="000000"/>
              </w:rPr>
              <w:t xml:space="preserve"> based on a 30-year historical baseline</w:t>
            </w:r>
            <w:r w:rsidR="00FD72AF">
              <w:rPr>
                <w:rFonts w:cs="DIN Pro"/>
                <w:color w:val="000000"/>
              </w:rPr>
              <w:t>.</w:t>
            </w:r>
            <w:r w:rsidRPr="00D66195">
              <w:rPr>
                <w:rFonts w:cs="DIN Pro"/>
                <w:color w:val="000000"/>
              </w:rPr>
              <w:t xml:space="preserve"> </w:t>
            </w:r>
            <w:r>
              <w:rPr>
                <w:rFonts w:cs="DIN Pro"/>
                <w:color w:val="000000"/>
              </w:rPr>
              <w:t xml:space="preserve">They </w:t>
            </w:r>
            <w:r w:rsidRPr="00D66195">
              <w:rPr>
                <w:rFonts w:cs="DIN Pro"/>
                <w:color w:val="000000"/>
              </w:rPr>
              <w:t>can extend up to thousands of kilometres</w:t>
            </w:r>
            <w:r>
              <w:rPr>
                <w:rFonts w:cs="DIN Pro"/>
                <w:color w:val="000000"/>
              </w:rPr>
              <w:t xml:space="preserve">. </w:t>
            </w:r>
            <w:r w:rsidRPr="00D66195">
              <w:rPr>
                <w:rFonts w:cs="DIN Pro"/>
                <w:color w:val="000000"/>
              </w:rPr>
              <w:t>Marine heatwaves are projected to increase in frequency and intensity with ongoing atmospheric and ocean warming (Law et al, 2016). In New Zealand, marine heatwaves are already occurring in parts of the</w:t>
            </w:r>
            <w:r w:rsidR="005353F5">
              <w:rPr>
                <w:rFonts w:cs="DIN Pro"/>
                <w:color w:val="000000"/>
              </w:rPr>
              <w:t> </w:t>
            </w:r>
            <w:r w:rsidRPr="00D66195">
              <w:rPr>
                <w:rFonts w:cs="DIN Pro"/>
                <w:color w:val="000000"/>
              </w:rPr>
              <w:t xml:space="preserve">Tasman Sea. </w:t>
            </w:r>
          </w:p>
          <w:p w14:paraId="36085FA2" w14:textId="14C8EC3D" w:rsidR="00001900" w:rsidRPr="00300F46" w:rsidRDefault="00001900" w:rsidP="00B54E5C">
            <w:pPr>
              <w:pStyle w:val="TableText"/>
              <w:rPr>
                <w:iCs/>
              </w:rPr>
            </w:pPr>
            <w:r w:rsidRPr="00D66195">
              <w:rPr>
                <w:rFonts w:cs="DIN Pro"/>
                <w:color w:val="000000"/>
              </w:rPr>
              <w:t xml:space="preserve">For more information on the direction of change for each zone, </w:t>
            </w:r>
            <w:r>
              <w:rPr>
                <w:rFonts w:cs="DIN Pro"/>
                <w:color w:val="000000"/>
              </w:rPr>
              <w:t>see</w:t>
            </w:r>
            <w:r w:rsidRPr="00D66195">
              <w:rPr>
                <w:rFonts w:cs="DIN Pro"/>
                <w:color w:val="000000"/>
              </w:rPr>
              <w:t xml:space="preserve"> </w:t>
            </w:r>
            <w:r w:rsidR="00235571">
              <w:rPr>
                <w:rFonts w:cs="DIN Pro"/>
                <w:color w:val="000000"/>
              </w:rPr>
              <w:t>a</w:t>
            </w:r>
            <w:r w:rsidRPr="00D66195">
              <w:rPr>
                <w:rFonts w:cs="DIN Pro"/>
                <w:color w:val="000000"/>
              </w:rPr>
              <w:t>ppendix B</w:t>
            </w:r>
            <w:r w:rsidRPr="00D66195">
              <w:t xml:space="preserve"> </w:t>
            </w:r>
            <w:hyperlink w:anchor="Marineheatwavesmorepersistenthigh" w:history="1">
              <w:r w:rsidRPr="00115FD8">
                <w:rPr>
                  <w:rStyle w:val="Hyperlink"/>
                  <w:i/>
                </w:rPr>
                <w:t>Marine heatwaves: more persistent high summer sea temperatures</w:t>
              </w:r>
            </w:hyperlink>
            <w:r>
              <w:rPr>
                <w:iCs/>
              </w:rPr>
              <w:t>.</w:t>
            </w:r>
          </w:p>
        </w:tc>
      </w:tr>
    </w:tbl>
    <w:p w14:paraId="76029001" w14:textId="6F8D7E11" w:rsidR="00001900" w:rsidRDefault="00001900" w:rsidP="005A4C6C">
      <w:pPr>
        <w:pStyle w:val="Heading3"/>
        <w:numPr>
          <w:ilvl w:val="0"/>
          <w:numId w:val="24"/>
        </w:numPr>
        <w:spacing w:before="400"/>
      </w:pPr>
      <w:bookmarkStart w:id="235" w:name="_Toc37153132"/>
      <w:bookmarkStart w:id="236" w:name="_Toc37404064"/>
      <w:r w:rsidRPr="00D66195">
        <w:t>Ocean chemistry</w:t>
      </w:r>
      <w:bookmarkEnd w:id="235"/>
      <w:bookmarkEnd w:id="236"/>
    </w:p>
    <w:p w14:paraId="222A3815" w14:textId="7DADA852" w:rsidR="005A4C6C" w:rsidRPr="005A4C6C" w:rsidRDefault="005A4C6C" w:rsidP="0031245A">
      <w:pPr>
        <w:pStyle w:val="Tableheading2"/>
      </w:pPr>
      <w:bookmarkStart w:id="237" w:name="_Toc45391896"/>
      <w:r w:rsidRPr="00D66195">
        <w:t>Ocean chemistry</w:t>
      </w:r>
      <w:bookmarkEnd w:id="237"/>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4A0" w:firstRow="1" w:lastRow="0" w:firstColumn="1" w:lastColumn="0" w:noHBand="0" w:noVBand="1"/>
      </w:tblPr>
      <w:tblGrid>
        <w:gridCol w:w="8505"/>
      </w:tblGrid>
      <w:tr w:rsidR="00001900" w:rsidRPr="00D66195" w14:paraId="5E05F440" w14:textId="77777777" w:rsidTr="005A4C6C">
        <w:tc>
          <w:tcPr>
            <w:tcW w:w="9068" w:type="dxa"/>
            <w:tcBorders>
              <w:bottom w:val="nil"/>
            </w:tcBorders>
            <w:shd w:val="clear" w:color="auto" w:fill="1C556C" w:themeFill="accent1"/>
          </w:tcPr>
          <w:p w14:paraId="5B5B70DF" w14:textId="77777777" w:rsidR="00001900" w:rsidRPr="00D66195" w:rsidRDefault="00001900" w:rsidP="00953D11">
            <w:pPr>
              <w:pStyle w:val="TableText"/>
              <w:spacing w:after="80"/>
              <w:rPr>
                <w:b/>
              </w:rPr>
            </w:pPr>
            <w:r w:rsidRPr="00D66195">
              <w:rPr>
                <w:b/>
                <w:color w:val="FFFFFF" w:themeColor="background1"/>
              </w:rPr>
              <w:t>Ocean chemistry</w:t>
            </w:r>
          </w:p>
        </w:tc>
      </w:tr>
      <w:tr w:rsidR="00001900" w:rsidRPr="00D66195" w14:paraId="0CB96EEB" w14:textId="77777777" w:rsidTr="005A4C6C">
        <w:trPr>
          <w:trHeight w:val="283"/>
        </w:trPr>
        <w:tc>
          <w:tcPr>
            <w:tcW w:w="9068" w:type="dxa"/>
            <w:tcBorders>
              <w:top w:val="nil"/>
              <w:bottom w:val="nil"/>
            </w:tcBorders>
            <w:shd w:val="clear" w:color="auto" w:fill="D2DDE2" w:themeFill="accent3"/>
            <w:vAlign w:val="center"/>
          </w:tcPr>
          <w:p w14:paraId="257821E7" w14:textId="77777777" w:rsidR="00001900" w:rsidRPr="00D66195" w:rsidRDefault="00001900" w:rsidP="0053653B">
            <w:pPr>
              <w:pStyle w:val="TableTextbold"/>
            </w:pPr>
            <w:r w:rsidRPr="00D66195">
              <w:t>Description</w:t>
            </w:r>
          </w:p>
        </w:tc>
      </w:tr>
      <w:tr w:rsidR="00001900" w:rsidRPr="00D66195" w14:paraId="0BEE2FBA" w14:textId="77777777" w:rsidTr="005A4C6C">
        <w:tc>
          <w:tcPr>
            <w:tcW w:w="9068" w:type="dxa"/>
            <w:tcBorders>
              <w:top w:val="nil"/>
              <w:bottom w:val="nil"/>
            </w:tcBorders>
          </w:tcPr>
          <w:p w14:paraId="40E0D23C" w14:textId="77777777" w:rsidR="00001900" w:rsidRPr="00D66195" w:rsidRDefault="00001900" w:rsidP="005353F5">
            <w:pPr>
              <w:pStyle w:val="TableText"/>
            </w:pPr>
            <w:r w:rsidRPr="00D66195">
              <w:t xml:space="preserve">Ocean acidification is caused by the uptake of carbon dioxide by the oceans, increasing </w:t>
            </w:r>
            <w:r>
              <w:t>their</w:t>
            </w:r>
            <w:r w:rsidRPr="00D66195">
              <w:t xml:space="preserve"> acidity (</w:t>
            </w:r>
            <w:r>
              <w:t>that is,</w:t>
            </w:r>
            <w:r w:rsidRPr="00D66195">
              <w:t xml:space="preserve"> reducing </w:t>
            </w:r>
            <w:r>
              <w:t>their</w:t>
            </w:r>
            <w:r w:rsidRPr="00D66195">
              <w:t xml:space="preserve"> pH). This is caused by increasing atmospheric greenhouse gas concentrations. </w:t>
            </w:r>
          </w:p>
        </w:tc>
      </w:tr>
      <w:tr w:rsidR="00001900" w:rsidRPr="00D66195" w14:paraId="45F5104D" w14:textId="77777777" w:rsidTr="005A4C6C">
        <w:trPr>
          <w:trHeight w:val="283"/>
        </w:trPr>
        <w:tc>
          <w:tcPr>
            <w:tcW w:w="9068" w:type="dxa"/>
            <w:tcBorders>
              <w:top w:val="nil"/>
              <w:bottom w:val="nil"/>
            </w:tcBorders>
            <w:shd w:val="clear" w:color="auto" w:fill="D2DDE2" w:themeFill="accent3"/>
            <w:vAlign w:val="center"/>
          </w:tcPr>
          <w:p w14:paraId="4BA9A393" w14:textId="77777777" w:rsidR="00001900" w:rsidRPr="00D66195" w:rsidRDefault="00001900" w:rsidP="0053653B">
            <w:pPr>
              <w:pStyle w:val="TableTextbold"/>
            </w:pPr>
            <w:r w:rsidRPr="00D66195">
              <w:t>Projections</w:t>
            </w:r>
          </w:p>
        </w:tc>
      </w:tr>
      <w:tr w:rsidR="00001900" w:rsidRPr="00D66195" w14:paraId="1254DE34" w14:textId="77777777" w:rsidTr="005A4C6C">
        <w:tc>
          <w:tcPr>
            <w:tcW w:w="9068" w:type="dxa"/>
            <w:tcBorders>
              <w:top w:val="nil"/>
            </w:tcBorders>
          </w:tcPr>
          <w:p w14:paraId="657F21E7" w14:textId="77777777" w:rsidR="00001900" w:rsidRPr="00D66195" w:rsidRDefault="00001900" w:rsidP="005353F5">
            <w:pPr>
              <w:pStyle w:val="TableText"/>
            </w:pPr>
            <w:r w:rsidRPr="00D66195">
              <w:t>The longest record of acidity of New Zealand’s oceans is from measurements in the sub</w:t>
            </w:r>
            <w:r>
              <w:t>a</w:t>
            </w:r>
            <w:r w:rsidRPr="00D66195">
              <w:t>ntarctic ocean off the Otago coast. Since 1998, the pH in the east sub</w:t>
            </w:r>
            <w:r>
              <w:t>a</w:t>
            </w:r>
            <w:r w:rsidRPr="00D66195">
              <w:t>ntarctic ocean had an average decrease of 0.0015 units</w:t>
            </w:r>
            <w:r>
              <w:t>/</w:t>
            </w:r>
            <w:r w:rsidRPr="00D66195">
              <w:t>year (</w:t>
            </w:r>
            <w:r>
              <w:t>Ministry for the Environment</w:t>
            </w:r>
            <w:r w:rsidRPr="00D66195">
              <w:t>, 2016). Ocean pH is projected to decrease by 2040 and 2090, regardless of RCP. The pH of surface water will decline by 0.33 under RCP8.5, with the resulting pH (7.77), and associated rate of change in pH, being unprecedented in the last 25 million years (Law et al, 2016).</w:t>
            </w:r>
          </w:p>
          <w:p w14:paraId="5A37B527" w14:textId="228E5078" w:rsidR="00A147A5" w:rsidRPr="0031245A" w:rsidRDefault="00001900" w:rsidP="00A147A5">
            <w:pPr>
              <w:pStyle w:val="TableText"/>
              <w:rPr>
                <w:color w:val="000000" w:themeColor="text1"/>
              </w:rPr>
            </w:pPr>
            <w:r w:rsidRPr="00D66195">
              <w:rPr>
                <w:rFonts w:cs="DIN Pro"/>
                <w:color w:val="000000"/>
              </w:rPr>
              <w:t>The Chatham Rise region has greater interannual pH variation than the EEZ mean</w:t>
            </w:r>
            <w:r>
              <w:rPr>
                <w:rFonts w:cs="DIN Pro"/>
                <w:color w:val="000000"/>
              </w:rPr>
              <w:t>,</w:t>
            </w:r>
            <w:r w:rsidRPr="00D66195">
              <w:rPr>
                <w:rFonts w:cs="DIN Pro"/>
                <w:color w:val="000000"/>
              </w:rPr>
              <w:t xml:space="preserve"> with a higher but not significantly different pH at 2100, due in part to higher phytoplankton productivity</w:t>
            </w:r>
            <w:r>
              <w:rPr>
                <w:rFonts w:cs="DIN Pro"/>
                <w:color w:val="000000"/>
              </w:rPr>
              <w:t>.</w:t>
            </w:r>
            <w:r w:rsidRPr="00D66195">
              <w:rPr>
                <w:rFonts w:cs="DIN Pro"/>
                <w:color w:val="000000"/>
              </w:rPr>
              <w:t xml:space="preserve"> </w:t>
            </w:r>
            <w:r>
              <w:rPr>
                <w:rFonts w:cs="DIN Pro"/>
                <w:color w:val="000000"/>
              </w:rPr>
              <w:t>As a result,</w:t>
            </w:r>
            <w:r w:rsidRPr="00D66195">
              <w:rPr>
                <w:rFonts w:cs="DIN Pro"/>
                <w:color w:val="000000"/>
              </w:rPr>
              <w:t xml:space="preserve"> </w:t>
            </w:r>
            <w:r w:rsidR="00ED5C7C">
              <w:rPr>
                <w:rFonts w:cs="DIN Pro"/>
                <w:color w:val="000000"/>
              </w:rPr>
              <w:t>carbon dioxide</w:t>
            </w:r>
            <w:r w:rsidR="00ED5C7C" w:rsidRPr="00D66195">
              <w:t xml:space="preserve"> </w:t>
            </w:r>
            <w:r w:rsidRPr="00D66195">
              <w:rPr>
                <w:rFonts w:cs="DIN Pro"/>
                <w:color w:val="000000"/>
              </w:rPr>
              <w:t>uptake in</w:t>
            </w:r>
            <w:r w:rsidR="00705441">
              <w:rPr>
                <w:rFonts w:cs="DIN Pro"/>
                <w:color w:val="000000"/>
              </w:rPr>
              <w:t> </w:t>
            </w:r>
            <w:r w:rsidRPr="00D66195">
              <w:rPr>
                <w:rFonts w:cs="DIN Pro"/>
                <w:color w:val="000000"/>
              </w:rPr>
              <w:t>this</w:t>
            </w:r>
            <w:r w:rsidR="00705441">
              <w:rPr>
                <w:rFonts w:cs="DIN Pro"/>
                <w:color w:val="000000"/>
              </w:rPr>
              <w:t> </w:t>
            </w:r>
            <w:r w:rsidRPr="00D66195">
              <w:rPr>
                <w:rFonts w:cs="DIN Pro"/>
                <w:color w:val="000000"/>
              </w:rPr>
              <w:t>region is likely to be higher (Chiswell et al, 2013).</w:t>
            </w:r>
            <w:r w:rsidR="00A147A5">
              <w:rPr>
                <w:rFonts w:cs="DIN Pro"/>
                <w:color w:val="000000"/>
              </w:rPr>
              <w:t xml:space="preserve"> </w:t>
            </w:r>
            <w:r w:rsidRPr="00D66195">
              <w:t xml:space="preserve">For more information on the direction of change for each zone, </w:t>
            </w:r>
            <w:r>
              <w:t>see</w:t>
            </w:r>
            <w:r w:rsidRPr="00D66195">
              <w:t xml:space="preserve"> </w:t>
            </w:r>
            <w:r w:rsidR="00A147A5" w:rsidRPr="00A147A5">
              <w:t>appendix B</w:t>
            </w:r>
            <w:r w:rsidR="00A147A5">
              <w:t xml:space="preserve"> </w:t>
            </w:r>
            <w:hyperlink w:anchor="oceanchemistrychanges" w:history="1">
              <w:r w:rsidR="00A147A5" w:rsidRPr="00A147A5">
                <w:rPr>
                  <w:rStyle w:val="Hyperlink"/>
                  <w:rFonts w:cs="Times New Roman"/>
                </w:rPr>
                <w:t>Ocean chemistry changes: nutrient cycling and pH changes</w:t>
              </w:r>
            </w:hyperlink>
          </w:p>
          <w:p w14:paraId="3467EF52" w14:textId="2A988993" w:rsidR="00001900" w:rsidRPr="00D66195" w:rsidRDefault="00A147A5" w:rsidP="00A147A5">
            <w:pPr>
              <w:pStyle w:val="TableText"/>
            </w:pPr>
            <w:r>
              <w:rPr>
                <w:rFonts w:cs="DIN Pro"/>
                <w:color w:val="000000"/>
              </w:rPr>
              <w:t>.</w:t>
            </w:r>
            <w:r w:rsidR="00001900" w:rsidRPr="00D66195">
              <w:rPr>
                <w:rFonts w:cs="DIN Pro"/>
                <w:color w:val="000000"/>
              </w:rPr>
              <w:t xml:space="preserve"> </w:t>
            </w:r>
          </w:p>
        </w:tc>
      </w:tr>
    </w:tbl>
    <w:p w14:paraId="5CDD3A52" w14:textId="77777777" w:rsidR="00001900" w:rsidRPr="00D66195" w:rsidRDefault="00001900" w:rsidP="00001900">
      <w:pPr>
        <w:spacing w:after="0" w:line="240" w:lineRule="auto"/>
      </w:pPr>
    </w:p>
    <w:p w14:paraId="2E1335EE" w14:textId="77777777" w:rsidR="005419F7" w:rsidRDefault="005419F7">
      <w:pPr>
        <w:spacing w:before="0" w:after="200" w:line="276" w:lineRule="auto"/>
        <w:jc w:val="left"/>
      </w:pPr>
      <w:r>
        <w:br w:type="page"/>
      </w:r>
    </w:p>
    <w:p w14:paraId="3208B2A5" w14:textId="77777777" w:rsidR="006B3695" w:rsidRPr="00863629" w:rsidRDefault="006B3695" w:rsidP="00FB6B40">
      <w:pPr>
        <w:pStyle w:val="Heading1"/>
        <w:numPr>
          <w:ilvl w:val="0"/>
          <w:numId w:val="16"/>
        </w:numPr>
        <w:tabs>
          <w:tab w:val="clear" w:pos="851"/>
        </w:tabs>
        <w:ind w:left="709" w:hanging="709"/>
        <w:rPr>
          <w:sz w:val="44"/>
          <w:szCs w:val="44"/>
        </w:rPr>
      </w:pPr>
      <w:bookmarkStart w:id="238" w:name="_Natural_environment_domain"/>
      <w:bookmarkStart w:id="239" w:name="_Toc37404065"/>
      <w:bookmarkStart w:id="240" w:name="_Ref37416321"/>
      <w:bookmarkStart w:id="241" w:name="_Ref37416350"/>
      <w:bookmarkStart w:id="242" w:name="_Ref37416399"/>
      <w:bookmarkStart w:id="243" w:name="_Ref37416569"/>
      <w:bookmarkStart w:id="244" w:name="_Ref37416860"/>
      <w:bookmarkStart w:id="245" w:name="_Toc40696471"/>
      <w:bookmarkStart w:id="246" w:name="_Toc45888071"/>
      <w:bookmarkEnd w:id="238"/>
      <w:r w:rsidRPr="00863629">
        <w:rPr>
          <w:sz w:val="44"/>
          <w:szCs w:val="44"/>
        </w:rPr>
        <w:lastRenderedPageBreak/>
        <w:t>Natural environment domain | Rohe taiao</w:t>
      </w:r>
      <w:bookmarkEnd w:id="239"/>
      <w:bookmarkEnd w:id="240"/>
      <w:bookmarkEnd w:id="241"/>
      <w:bookmarkEnd w:id="242"/>
      <w:bookmarkEnd w:id="243"/>
      <w:bookmarkEnd w:id="244"/>
      <w:bookmarkEnd w:id="245"/>
      <w:bookmarkEnd w:id="246"/>
    </w:p>
    <w:p w14:paraId="12BA2CDA" w14:textId="77777777" w:rsidR="006B3695" w:rsidRPr="006B3695" w:rsidRDefault="006B3695" w:rsidP="00FB6B40">
      <w:pPr>
        <w:pStyle w:val="Heading2"/>
        <w:numPr>
          <w:ilvl w:val="0"/>
          <w:numId w:val="25"/>
        </w:numPr>
        <w:tabs>
          <w:tab w:val="clear" w:pos="851"/>
        </w:tabs>
        <w:spacing w:before="240"/>
        <w:ind w:left="709" w:hanging="709"/>
      </w:pPr>
      <w:bookmarkStart w:id="247" w:name="_Toc35952551"/>
      <w:bookmarkStart w:id="248" w:name="_Toc37153134"/>
      <w:bookmarkStart w:id="249" w:name="_Toc37404066"/>
      <w:bookmarkStart w:id="250" w:name="_Toc37786075"/>
      <w:bookmarkStart w:id="251" w:name="_Toc40696472"/>
      <w:bookmarkStart w:id="252" w:name="_Toc45888072"/>
      <w:r w:rsidRPr="00D66195">
        <w:t>Domain description</w:t>
      </w:r>
      <w:bookmarkEnd w:id="247"/>
      <w:bookmarkEnd w:id="248"/>
      <w:bookmarkEnd w:id="249"/>
      <w:bookmarkEnd w:id="250"/>
      <w:bookmarkEnd w:id="251"/>
      <w:bookmarkEnd w:id="252"/>
      <w:r w:rsidRPr="00D66195">
        <w:t xml:space="preserve"> </w:t>
      </w:r>
    </w:p>
    <w:p w14:paraId="0B57508F" w14:textId="7373E37E" w:rsidR="006B3695" w:rsidRPr="00D66195" w:rsidRDefault="006B3695" w:rsidP="00E20DDA">
      <w:pPr>
        <w:pStyle w:val="BodyText"/>
      </w:pPr>
      <w:r w:rsidRPr="00D66195">
        <w:t xml:space="preserve">The </w:t>
      </w:r>
      <w:r>
        <w:t>n</w:t>
      </w:r>
      <w:r w:rsidRPr="00D66195">
        <w:t xml:space="preserve">atural </w:t>
      </w:r>
      <w:r>
        <w:t>e</w:t>
      </w:r>
      <w:r w:rsidRPr="00D66195">
        <w:t xml:space="preserve">nvironment </w:t>
      </w:r>
      <w:bookmarkStart w:id="253" w:name="_Hlk40335629"/>
      <w:r>
        <w:t>d</w:t>
      </w:r>
      <w:r w:rsidRPr="00D66195">
        <w:t xml:space="preserve">omain </w:t>
      </w:r>
      <w:r>
        <w:t>includes</w:t>
      </w:r>
      <w:r w:rsidRPr="00D66195">
        <w:t xml:space="preserve"> all aspects of the natural environment that support the full range of our </w:t>
      </w:r>
      <w:r w:rsidRPr="00E20DDA">
        <w:t>indigenous</w:t>
      </w:r>
      <w:r w:rsidRPr="00D66195">
        <w:t xml:space="preserve"> species, he kura taiao – living treasures, and the ecosystems they form in terrestrial, freshwater and marine environments. </w:t>
      </w:r>
      <w:bookmarkEnd w:id="253"/>
      <w:r w:rsidRPr="00D66195">
        <w:t xml:space="preserve">The links between the </w:t>
      </w:r>
      <w:r>
        <w:t>n</w:t>
      </w:r>
      <w:r w:rsidRPr="00D66195">
        <w:t>atural</w:t>
      </w:r>
      <w:r>
        <w:t xml:space="preserve"> e</w:t>
      </w:r>
      <w:r w:rsidRPr="00D66195">
        <w:t xml:space="preserve">nvironment and other domains, particularly the </w:t>
      </w:r>
      <w:r>
        <w:t>h</w:t>
      </w:r>
      <w:r w:rsidRPr="00D66195">
        <w:t xml:space="preserve">uman and </w:t>
      </w:r>
      <w:r>
        <w:t>e</w:t>
      </w:r>
      <w:r w:rsidRPr="00D66195">
        <w:t xml:space="preserve">conomic </w:t>
      </w:r>
      <w:r>
        <w:t>d</w:t>
      </w:r>
      <w:r w:rsidRPr="00D66195">
        <w:t xml:space="preserve">omains, </w:t>
      </w:r>
      <w:r>
        <w:t>mean that</w:t>
      </w:r>
      <w:r w:rsidRPr="00D66195">
        <w:t xml:space="preserve"> impacts on New Zealand’s natural environment </w:t>
      </w:r>
      <w:r>
        <w:t>have</w:t>
      </w:r>
      <w:r w:rsidRPr="00D66195">
        <w:t xml:space="preserve"> cascading impacts in other domains. Box</w:t>
      </w:r>
      <w:r w:rsidR="00E20DDA">
        <w:t> </w:t>
      </w:r>
      <w:r w:rsidRPr="00D66195">
        <w:t xml:space="preserve">4 </w:t>
      </w:r>
      <w:r>
        <w:t>outlines</w:t>
      </w:r>
      <w:r w:rsidRPr="00D66195">
        <w:t xml:space="preserve"> a Māori perspective on this domain and</w:t>
      </w:r>
      <w:r w:rsidR="00ED5C7C">
        <w:t xml:space="preserve"> gives</w:t>
      </w:r>
      <w:r w:rsidRPr="00D66195">
        <w:t xml:space="preserve"> an overview of the significance of the risks to Māori values and wellbeing.</w:t>
      </w:r>
    </w:p>
    <w:p w14:paraId="2FBA3B9E" w14:textId="77777777" w:rsidR="006B3695" w:rsidRPr="00D66195" w:rsidRDefault="006B3695" w:rsidP="00E20DDA">
      <w:pPr>
        <w:pStyle w:val="Boxheadings"/>
      </w:pPr>
      <w:bookmarkStart w:id="254" w:name="_Toc45391989"/>
      <w:r w:rsidRPr="00D66195">
        <w:t xml:space="preserve">Box </w:t>
      </w:r>
      <w:r w:rsidR="00E20DDA">
        <w:t>4</w:t>
      </w:r>
      <w:r w:rsidR="00E20DDA">
        <w:rPr>
          <w:noProof/>
        </w:rPr>
        <w:t>:</w:t>
      </w:r>
      <w:r w:rsidRPr="00D66195">
        <w:tab/>
        <w:t xml:space="preserve">Māori perspective on </w:t>
      </w:r>
      <w:r>
        <w:t>r</w:t>
      </w:r>
      <w:r w:rsidRPr="00D66195">
        <w:t xml:space="preserve">ohe </w:t>
      </w:r>
      <w:r>
        <w:t>t</w:t>
      </w:r>
      <w:r w:rsidRPr="00D66195">
        <w:t xml:space="preserve">aiao </w:t>
      </w:r>
      <w:r>
        <w:t>–</w:t>
      </w:r>
      <w:r w:rsidRPr="00D66195">
        <w:t xml:space="preserve"> the </w:t>
      </w:r>
      <w:r>
        <w:t>n</w:t>
      </w:r>
      <w:r w:rsidRPr="00D66195">
        <w:t xml:space="preserve">atural </w:t>
      </w:r>
      <w:r w:rsidRPr="00E20DDA">
        <w:t>environment</w:t>
      </w:r>
      <w:r w:rsidRPr="00D66195">
        <w:t xml:space="preserve"> </w:t>
      </w:r>
      <w:r>
        <w:t>d</w:t>
      </w:r>
      <w:r w:rsidRPr="00D66195">
        <w:t>omain</w:t>
      </w:r>
      <w:bookmarkEnd w:id="254"/>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6B3695" w:rsidRPr="00D66195" w14:paraId="5F16E67A" w14:textId="77777777" w:rsidTr="007C6DDE">
        <w:tc>
          <w:tcPr>
            <w:tcW w:w="8546" w:type="dxa"/>
            <w:shd w:val="clear" w:color="auto" w:fill="D2DDE2" w:themeFill="accent3"/>
          </w:tcPr>
          <w:p w14:paraId="168DE2AF" w14:textId="1782DC69" w:rsidR="006B3695" w:rsidRPr="00D66195" w:rsidRDefault="006B3695" w:rsidP="0053653B">
            <w:pPr>
              <w:pStyle w:val="Blueboxheading"/>
            </w:pPr>
            <w:r w:rsidRPr="00D66195">
              <w:t xml:space="preserve">Rohe </w:t>
            </w:r>
            <w:r>
              <w:t>t</w:t>
            </w:r>
            <w:r w:rsidRPr="00D66195">
              <w:t xml:space="preserve">aiao | </w:t>
            </w:r>
            <w:r>
              <w:t>n</w:t>
            </w:r>
            <w:r w:rsidRPr="00D66195">
              <w:t xml:space="preserve">atural </w:t>
            </w:r>
            <w:r>
              <w:t>e</w:t>
            </w:r>
            <w:r w:rsidRPr="00D66195">
              <w:t xml:space="preserve">nvironment </w:t>
            </w:r>
            <w:r w:rsidR="00C9090C">
              <w:t>domain</w:t>
            </w:r>
          </w:p>
          <w:p w14:paraId="5C3E1596" w14:textId="0155F233" w:rsidR="006B3695" w:rsidRPr="00D66195" w:rsidRDefault="006B3695" w:rsidP="0053653B">
            <w:pPr>
              <w:pStyle w:val="Blueboxtext"/>
            </w:pPr>
            <w:r w:rsidRPr="00D66195">
              <w:t xml:space="preserve">Climate change risks to the </w:t>
            </w:r>
            <w:r>
              <w:t>r</w:t>
            </w:r>
            <w:r w:rsidRPr="00D66195">
              <w:t xml:space="preserve">ohe </w:t>
            </w:r>
            <w:r>
              <w:t>t</w:t>
            </w:r>
            <w:r w:rsidRPr="00D66195">
              <w:t>aiao (</w:t>
            </w:r>
            <w:r>
              <w:t>n</w:t>
            </w:r>
            <w:r w:rsidRPr="00D66195">
              <w:t xml:space="preserve">atural </w:t>
            </w:r>
            <w:r>
              <w:t>e</w:t>
            </w:r>
            <w:r w:rsidRPr="00D66195">
              <w:t>nvironment) are profoundly significant to</w:t>
            </w:r>
            <w:r w:rsidR="00B321BF">
              <w:t> </w:t>
            </w:r>
            <w:r w:rsidRPr="00D66195">
              <w:t>Māori due to the</w:t>
            </w:r>
            <w:r w:rsidR="00ED5C7C">
              <w:t>ir</w:t>
            </w:r>
            <w:r w:rsidRPr="00D66195">
              <w:t xml:space="preserve"> impact on human</w:t>
            </w:r>
            <w:r w:rsidR="00ED5C7C">
              <w:t>–</w:t>
            </w:r>
            <w:r w:rsidRPr="00D66195">
              <w:t>environment relationships, expressed through whakapapa</w:t>
            </w:r>
            <w:r w:rsidR="005F2980">
              <w:t> </w:t>
            </w:r>
            <w:r w:rsidRPr="00D66195">
              <w:t>(genealogy)</w:t>
            </w:r>
            <w:r>
              <w:t xml:space="preserve"> –</w:t>
            </w:r>
            <w:r w:rsidRPr="00D66195">
              <w:t xml:space="preserve"> the de</w:t>
            </w:r>
            <w:r>
              <w:t>s</w:t>
            </w:r>
            <w:r w:rsidRPr="00D66195">
              <w:t>cent of all living things, such as maunga (mountains) and awa</w:t>
            </w:r>
            <w:r w:rsidR="005F2980">
              <w:t> </w:t>
            </w:r>
            <w:r w:rsidRPr="00D66195">
              <w:t>(rivers) from creation to present</w:t>
            </w:r>
            <w:r>
              <w:t xml:space="preserve"> </w:t>
            </w:r>
            <w:r w:rsidRPr="00D66195">
              <w:t xml:space="preserve">day. This profound connection means that the </w:t>
            </w:r>
            <w:r>
              <w:t>r</w:t>
            </w:r>
            <w:r w:rsidRPr="00D66195">
              <w:t xml:space="preserve">ohe </w:t>
            </w:r>
            <w:r>
              <w:t>t</w:t>
            </w:r>
            <w:r w:rsidRPr="00D66195">
              <w:t>aiao</w:t>
            </w:r>
            <w:r w:rsidR="005F2980">
              <w:t> </w:t>
            </w:r>
            <w:r w:rsidRPr="00D66195">
              <w:t xml:space="preserve">is inextricably linked to the risks outlined in the </w:t>
            </w:r>
            <w:r>
              <w:t>r</w:t>
            </w:r>
            <w:r w:rsidRPr="00D66195">
              <w:t xml:space="preserve">ohe </w:t>
            </w:r>
            <w:r>
              <w:t>t</w:t>
            </w:r>
            <w:r w:rsidRPr="00D66195">
              <w:t>angata (</w:t>
            </w:r>
            <w:r>
              <w:t>h</w:t>
            </w:r>
            <w:r w:rsidRPr="00D66195">
              <w:t xml:space="preserve">uman </w:t>
            </w:r>
            <w:r>
              <w:t>d</w:t>
            </w:r>
            <w:r w:rsidRPr="00D66195">
              <w:t xml:space="preserve">omain) and </w:t>
            </w:r>
            <w:r w:rsidR="00F754FE">
              <w:t xml:space="preserve">to </w:t>
            </w:r>
            <w:r w:rsidRPr="00D66195">
              <w:t xml:space="preserve">people’s wellbeing. </w:t>
            </w:r>
          </w:p>
          <w:p w14:paraId="54CEF64E" w14:textId="77777777" w:rsidR="006B3695" w:rsidRDefault="006B3695" w:rsidP="0053653B">
            <w:pPr>
              <w:pStyle w:val="Blueboxtext"/>
            </w:pPr>
            <w:r w:rsidRPr="00D66195">
              <w:t xml:space="preserve">The risks presented in this section include: </w:t>
            </w:r>
          </w:p>
          <w:p w14:paraId="22CBEDDF" w14:textId="7A2C192A" w:rsidR="006B3695" w:rsidRPr="00966EA6" w:rsidRDefault="00ED5C7C" w:rsidP="0053653B">
            <w:pPr>
              <w:pStyle w:val="Blue-boxbullet"/>
            </w:pPr>
            <w:r>
              <w:t xml:space="preserve">the </w:t>
            </w:r>
            <w:r w:rsidR="006B3695">
              <w:t xml:space="preserve">ability to </w:t>
            </w:r>
            <w:r w:rsidR="006B3695" w:rsidRPr="00D66195">
              <w:t>meet responsibilities of kaitiakitanga (duties of care, stewardship or guardianship of the environment)</w:t>
            </w:r>
          </w:p>
          <w:p w14:paraId="04714E32" w14:textId="183BC0C7" w:rsidR="006B3695" w:rsidRPr="00966EA6" w:rsidRDefault="006B3695" w:rsidP="0053653B">
            <w:pPr>
              <w:pStyle w:val="Blue-boxbullet"/>
            </w:pPr>
            <w:r w:rsidRPr="00D66195">
              <w:t>the loss of specific knowledge surrounding mahinga kai (food</w:t>
            </w:r>
            <w:r>
              <w:t>-</w:t>
            </w:r>
            <w:r w:rsidRPr="00D66195">
              <w:t>gathering areas</w:t>
            </w:r>
            <w:r w:rsidR="00ED5C7C">
              <w:t xml:space="preserve"> or </w:t>
            </w:r>
            <w:r w:rsidRPr="00D66195">
              <w:t>sites) and the tikanga (culture and customs) associated with such practices</w:t>
            </w:r>
          </w:p>
          <w:p w14:paraId="09D180E6" w14:textId="7196CEDE" w:rsidR="006B3695" w:rsidRPr="00966EA6" w:rsidRDefault="006B3695" w:rsidP="0053653B">
            <w:pPr>
              <w:pStyle w:val="Blue-boxbullet"/>
            </w:pPr>
            <w:r w:rsidRPr="00D66195">
              <w:t>the ability of tangata whenua (local people) to maintain their traditional relationships with t</w:t>
            </w:r>
            <w:r>
              <w:t>a</w:t>
            </w:r>
            <w:r w:rsidRPr="00D66195">
              <w:t xml:space="preserve">onga species as </w:t>
            </w:r>
            <w:r w:rsidR="00ED5C7C">
              <w:t>those species</w:t>
            </w:r>
            <w:r w:rsidR="00ED5C7C" w:rsidRPr="00D66195">
              <w:t xml:space="preserve"> </w:t>
            </w:r>
            <w:r w:rsidRPr="00D66195">
              <w:t xml:space="preserve">decline in their abundance or shift in their distribution. </w:t>
            </w:r>
          </w:p>
          <w:p w14:paraId="454ABBE4" w14:textId="58A304EA" w:rsidR="006B3695" w:rsidRPr="00D66195" w:rsidRDefault="006B3695" w:rsidP="005F2980">
            <w:pPr>
              <w:pStyle w:val="Blueboxtext"/>
              <w:spacing w:after="240"/>
            </w:pPr>
            <w:r>
              <w:t>These</w:t>
            </w:r>
            <w:r w:rsidRPr="00D66195">
              <w:t xml:space="preserve"> relationships, knowledge and skills have been widely acknowledged as critical to Māori wellbeing </w:t>
            </w:r>
            <w:r w:rsidRPr="00966EA6">
              <w:t>and</w:t>
            </w:r>
            <w:r w:rsidRPr="00D66195">
              <w:t xml:space="preserve"> community resilience. </w:t>
            </w:r>
            <w:r>
              <w:t>S</w:t>
            </w:r>
            <w:r w:rsidRPr="00D66195">
              <w:t>ome Māori</w:t>
            </w:r>
            <w:r>
              <w:t>,</w:t>
            </w:r>
            <w:r w:rsidRPr="00D66195">
              <w:t xml:space="preserve"> along with other New Zealanders</w:t>
            </w:r>
            <w:r>
              <w:t>,</w:t>
            </w:r>
            <w:r w:rsidRPr="00D66195">
              <w:t xml:space="preserve"> will </w:t>
            </w:r>
            <w:r>
              <w:t>also</w:t>
            </w:r>
            <w:r w:rsidR="00665FE7">
              <w:t> </w:t>
            </w:r>
            <w:r w:rsidRPr="00D66195">
              <w:t xml:space="preserve">be particularly affected by cascading impacts </w:t>
            </w:r>
            <w:r w:rsidR="00250478">
              <w:t>in</w:t>
            </w:r>
            <w:r>
              <w:t>to</w:t>
            </w:r>
            <w:r w:rsidRPr="00D66195">
              <w:t xml:space="preserve"> economic activities (</w:t>
            </w:r>
            <w:r>
              <w:t>for example</w:t>
            </w:r>
            <w:r w:rsidRPr="00D66195">
              <w:t>, fishing and tourism).</w:t>
            </w:r>
          </w:p>
        </w:tc>
      </w:tr>
    </w:tbl>
    <w:p w14:paraId="0C94CF8F" w14:textId="77777777" w:rsidR="006B3695" w:rsidRPr="00FF35C8" w:rsidRDefault="006B3695" w:rsidP="00FB6B40">
      <w:pPr>
        <w:pStyle w:val="Heading2"/>
        <w:numPr>
          <w:ilvl w:val="0"/>
          <w:numId w:val="25"/>
        </w:numPr>
        <w:tabs>
          <w:tab w:val="clear" w:pos="851"/>
        </w:tabs>
        <w:spacing w:before="400"/>
        <w:ind w:left="709" w:hanging="709"/>
      </w:pPr>
      <w:bookmarkStart w:id="255" w:name="_Toc35952552"/>
      <w:bookmarkStart w:id="256" w:name="_Toc37153135"/>
      <w:bookmarkStart w:id="257" w:name="_Toc37404067"/>
      <w:bookmarkStart w:id="258" w:name="_Toc37786076"/>
      <w:bookmarkStart w:id="259" w:name="_Toc40696473"/>
      <w:bookmarkStart w:id="260" w:name="_Toc45888073"/>
      <w:r w:rsidRPr="00FF35C8">
        <w:t>Snapshot of issues and themes</w:t>
      </w:r>
      <w:bookmarkEnd w:id="255"/>
      <w:bookmarkEnd w:id="256"/>
      <w:bookmarkEnd w:id="257"/>
      <w:bookmarkEnd w:id="258"/>
      <w:bookmarkEnd w:id="259"/>
      <w:bookmarkEnd w:id="260"/>
      <w:r w:rsidRPr="00FF35C8">
        <w:t xml:space="preserve"> </w:t>
      </w:r>
    </w:p>
    <w:p w14:paraId="43EB5061" w14:textId="5A6184F9" w:rsidR="006B3695" w:rsidRPr="00D66195" w:rsidRDefault="006B3695" w:rsidP="00E20DDA">
      <w:pPr>
        <w:pStyle w:val="BodyText"/>
      </w:pPr>
      <w:r w:rsidRPr="00D66195">
        <w:t xml:space="preserve">New Zealand’s natural environments range from alpine ecosystems </w:t>
      </w:r>
      <w:r>
        <w:t xml:space="preserve">up to </w:t>
      </w:r>
      <w:r w:rsidRPr="00D66195">
        <w:t>nearly 4000 m</w:t>
      </w:r>
      <w:r>
        <w:t>etres</w:t>
      </w:r>
      <w:r w:rsidRPr="00D66195">
        <w:t xml:space="preserve"> above sea level</w:t>
      </w:r>
      <w:r>
        <w:t>,</w:t>
      </w:r>
      <w:r w:rsidRPr="00D66195">
        <w:t xml:space="preserve"> to ocean trenches more than 10,000 m</w:t>
      </w:r>
      <w:r>
        <w:t>etres deep</w:t>
      </w:r>
      <w:r w:rsidRPr="00D66195">
        <w:t>. The marine environment within the 200</w:t>
      </w:r>
      <w:r w:rsidR="00E12A8E">
        <w:t>-</w:t>
      </w:r>
      <w:r w:rsidRPr="00D66195">
        <w:t>nautical</w:t>
      </w:r>
      <w:r w:rsidR="00E12A8E">
        <w:t>-</w:t>
      </w:r>
      <w:r w:rsidRPr="00D66195">
        <w:t xml:space="preserve">mile exclusive economic zone (EEZ) is the </w:t>
      </w:r>
      <w:r>
        <w:t>fourth</w:t>
      </w:r>
      <w:r w:rsidR="00E12A8E">
        <w:t>-</w:t>
      </w:r>
      <w:r w:rsidRPr="00D66195">
        <w:t xml:space="preserve">largest internationally, covering </w:t>
      </w:r>
      <w:r w:rsidR="00433AA3">
        <w:t>about</w:t>
      </w:r>
      <w:r w:rsidR="00433AA3" w:rsidRPr="00D66195">
        <w:t xml:space="preserve"> </w:t>
      </w:r>
      <w:r w:rsidRPr="00D66195">
        <w:t xml:space="preserve">1.7 million </w:t>
      </w:r>
      <w:r w:rsidR="00E12A8E">
        <w:t>square kilometres</w:t>
      </w:r>
      <w:r w:rsidR="00E12A8E" w:rsidRPr="00D66195">
        <w:t xml:space="preserve"> </w:t>
      </w:r>
      <w:r w:rsidRPr="00D66195">
        <w:t>(Ministry of Foreign Affairs and Trade, 2020). The EEZ</w:t>
      </w:r>
      <w:r w:rsidR="000159A0">
        <w:t> </w:t>
      </w:r>
      <w:r w:rsidR="00B72A9C">
        <w:t>extends</w:t>
      </w:r>
      <w:r w:rsidRPr="00D66195">
        <w:t xml:space="preserve"> from</w:t>
      </w:r>
      <w:r>
        <w:t xml:space="preserve"> the</w:t>
      </w:r>
      <w:r w:rsidRPr="00D66195">
        <w:t xml:space="preserve"> subtropical waters around the Kermadec Islands in the</w:t>
      </w:r>
      <w:r w:rsidR="00433AA3">
        <w:t> </w:t>
      </w:r>
      <w:r w:rsidRPr="00D66195">
        <w:t>north, to</w:t>
      </w:r>
      <w:r>
        <w:t xml:space="preserve"> the</w:t>
      </w:r>
      <w:r w:rsidRPr="00D66195">
        <w:t xml:space="preserve"> sub</w:t>
      </w:r>
      <w:r>
        <w:t>a</w:t>
      </w:r>
      <w:r w:rsidRPr="00D66195">
        <w:t>ntarctic waters around the Campbell, Auckland and Antipodes Islands in</w:t>
      </w:r>
      <w:r w:rsidR="00433AA3">
        <w:t> </w:t>
      </w:r>
      <w:r w:rsidRPr="00D66195">
        <w:t>the south.</w:t>
      </w:r>
    </w:p>
    <w:p w14:paraId="35777241" w14:textId="6764F107" w:rsidR="006B3695" w:rsidRPr="00D66195" w:rsidRDefault="006B3695" w:rsidP="00E20DDA">
      <w:pPr>
        <w:pStyle w:val="BodyText"/>
      </w:pPr>
      <w:r w:rsidRPr="00D66195">
        <w:t xml:space="preserve">New Zealand is recognised as a globally significant biodiversity hotspot (Macinnis-Ng et al, nd). More than 80 per cent of </w:t>
      </w:r>
      <w:r>
        <w:t>our</w:t>
      </w:r>
      <w:r w:rsidRPr="00D66195">
        <w:t xml:space="preserve"> vascular plants are endemic, along with 90 per cent of insects, </w:t>
      </w:r>
      <w:r w:rsidRPr="00D66195">
        <w:lastRenderedPageBreak/>
        <w:t>all</w:t>
      </w:r>
      <w:r w:rsidR="000159A0">
        <w:t> </w:t>
      </w:r>
      <w:r w:rsidRPr="00D66195">
        <w:t>reptiles, a quarter of birds and all terrestrial mammals (several species of bats/pekapeka) (Department of Conservation, 2020</w:t>
      </w:r>
      <w:r w:rsidR="001E1403">
        <w:t>a</w:t>
      </w:r>
      <w:r w:rsidRPr="00D66195">
        <w:t>). New Zealand’s terrestrial ecosystems are highly distinctive, including kauri forests (in the northern North Island), lowland podocarp and podocarp-broadleaved forests, and extensive southern beech forests mostly on upland sites</w:t>
      </w:r>
      <w:r>
        <w:t>.</w:t>
      </w:r>
      <w:r w:rsidRPr="00D66195">
        <w:t xml:space="preserve"> </w:t>
      </w:r>
      <w:r>
        <w:t>T</w:t>
      </w:r>
      <w:r w:rsidRPr="00D66195">
        <w:t>ogether these</w:t>
      </w:r>
      <w:r w:rsidR="001E1403">
        <w:t xml:space="preserve"> forests</w:t>
      </w:r>
      <w:r w:rsidRPr="00D66195">
        <w:t xml:space="preserve"> once made up nearly 90 per cent of New Zealand’s ecosystem cover. Other distinctive ecosystems include extensive braided rivers in the eastern South Island, karst landscapes, restiad peat bogs, non-forest ecosystems on infertile coal measures, geothermal ecosystems, and tussock grassland and herbfield ecosystems above the treeline. Distinctive marine ecosystems include numerous estuaries, rocky reefs, open sandy beaches, zones of intense tidal flow (Cape Reinga and Cook </w:t>
      </w:r>
      <w:r w:rsidRPr="00D66195">
        <w:rPr>
          <w:rFonts w:cs="Arial"/>
        </w:rPr>
        <w:t>Strait</w:t>
      </w:r>
      <w:r w:rsidRPr="00D66195">
        <w:t>), highly productive areas of ocean mixing (along the Chatham Rise) and deepwater seamounts.</w:t>
      </w:r>
    </w:p>
    <w:p w14:paraId="4266F95C" w14:textId="77777777" w:rsidR="006B3695" w:rsidRPr="00D66195" w:rsidRDefault="006B3695" w:rsidP="00E20DDA">
      <w:pPr>
        <w:pStyle w:val="BodyText"/>
      </w:pPr>
      <w:r w:rsidRPr="00D66195">
        <w:t>As in most temperate countries, many of New Zealand’s natural systems are already under intense pressure from human activity</w:t>
      </w:r>
      <w:r>
        <w:t>,</w:t>
      </w:r>
      <w:r w:rsidRPr="00D66195">
        <w:t xml:space="preserve"> including land use and destructive impacts from introduced species. Climate change </w:t>
      </w:r>
      <w:r>
        <w:t>is</w:t>
      </w:r>
      <w:r w:rsidRPr="00D66195">
        <w:t xml:space="preserve"> likely</w:t>
      </w:r>
      <w:r>
        <w:t xml:space="preserve"> to</w:t>
      </w:r>
      <w:r w:rsidRPr="00D66195">
        <w:t xml:space="preserve"> exacerbate many of these human-induced pressures</w:t>
      </w:r>
      <w:r>
        <w:t>,</w:t>
      </w:r>
      <w:r w:rsidRPr="00D66195">
        <w:t xml:space="preserve"> which can make it difficult to quantify the additional impacts of climate change. </w:t>
      </w:r>
      <w:r>
        <w:t>D</w:t>
      </w:r>
      <w:r w:rsidRPr="00D66195">
        <w:t>ue</w:t>
      </w:r>
      <w:r w:rsidR="003E55AD">
        <w:t> </w:t>
      </w:r>
      <w:r w:rsidRPr="00D66195">
        <w:t>to their variety and complexity, very few of New Zealand’s ecosystems are well enough understood to reliabl</w:t>
      </w:r>
      <w:r>
        <w:t>y</w:t>
      </w:r>
      <w:r w:rsidRPr="00D66195">
        <w:t xml:space="preserve"> predict how climate change will affect them. </w:t>
      </w:r>
      <w:r>
        <w:t>I</w:t>
      </w:r>
      <w:r w:rsidRPr="00D66195">
        <w:t>t is likely that many of New Zealand’s ecosystems and species will be highly vulnerable to the projected changes in climate</w:t>
      </w:r>
      <w:r>
        <w:t>,</w:t>
      </w:r>
      <w:r w:rsidRPr="00D66195">
        <w:t xml:space="preserve"> due to their limited ability to adapt (sensitivity) to changing environmental conditions. </w:t>
      </w:r>
    </w:p>
    <w:p w14:paraId="03791EC9" w14:textId="3A7A8583" w:rsidR="000F304E" w:rsidRDefault="000F304E" w:rsidP="00A93D76">
      <w:pPr>
        <w:pStyle w:val="Heading2"/>
        <w:numPr>
          <w:ilvl w:val="0"/>
          <w:numId w:val="25"/>
        </w:numPr>
        <w:tabs>
          <w:tab w:val="clear" w:pos="851"/>
        </w:tabs>
        <w:spacing w:after="100" w:afterAutospacing="1"/>
      </w:pPr>
      <w:bookmarkStart w:id="261" w:name="_Toc37404068"/>
      <w:bookmarkStart w:id="262" w:name="_Toc37786077"/>
      <w:bookmarkStart w:id="263" w:name="_Toc40696474"/>
      <w:bookmarkStart w:id="264" w:name="_Toc45888074"/>
      <w:bookmarkStart w:id="265" w:name="_Toc35952553"/>
      <w:bookmarkStart w:id="266" w:name="_Toc37153136"/>
      <w:bookmarkStart w:id="267" w:name="_Hlk35362317"/>
      <w:r w:rsidRPr="00D66195">
        <w:t>Summary of climate change risks</w:t>
      </w:r>
      <w:bookmarkEnd w:id="261"/>
      <w:bookmarkEnd w:id="262"/>
      <w:bookmarkEnd w:id="263"/>
      <w:bookmarkEnd w:id="264"/>
      <w:r w:rsidRPr="00D66195">
        <w:t xml:space="preserve"> </w:t>
      </w:r>
      <w:bookmarkEnd w:id="265"/>
      <w:bookmarkEnd w:id="266"/>
    </w:p>
    <w:p w14:paraId="0960BF52" w14:textId="6C4F6B41" w:rsidR="00F40ADC" w:rsidRPr="00235C4C" w:rsidRDefault="00235C4C" w:rsidP="0031245A">
      <w:pPr>
        <w:pStyle w:val="Tableheading2"/>
      </w:pPr>
      <w:bookmarkStart w:id="268" w:name="_Toc45391897"/>
      <w:r w:rsidRPr="00235C4C">
        <w:t>Summary of climate change risks</w:t>
      </w:r>
      <w:r w:rsidR="000A69DF">
        <w:t xml:space="preserve"> in the natural environment domain</w:t>
      </w:r>
      <w:bookmarkEnd w:id="268"/>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6238"/>
        <w:gridCol w:w="993"/>
        <w:gridCol w:w="1274"/>
      </w:tblGrid>
      <w:tr w:rsidR="004E7EBD" w:rsidRPr="0081211D" w14:paraId="44A74E8D" w14:textId="77777777" w:rsidTr="00736445">
        <w:trPr>
          <w:tblHeader/>
        </w:trPr>
        <w:tc>
          <w:tcPr>
            <w:tcW w:w="3667" w:type="pct"/>
            <w:tcBorders>
              <w:bottom w:val="single" w:sz="4" w:space="0" w:color="1C556C" w:themeColor="accent1"/>
            </w:tcBorders>
            <w:shd w:val="clear" w:color="auto" w:fill="1C556C" w:themeFill="accent1"/>
          </w:tcPr>
          <w:p w14:paraId="589EA8C2" w14:textId="77777777" w:rsidR="004E7EBD" w:rsidRPr="0081211D" w:rsidRDefault="004E7EBD" w:rsidP="00E16F73">
            <w:pPr>
              <w:pStyle w:val="TableTextbold"/>
              <w:rPr>
                <w:color w:val="FFFFFF" w:themeColor="background1"/>
              </w:rPr>
            </w:pPr>
            <w:bookmarkStart w:id="269" w:name="_Hlk41931222"/>
            <w:r w:rsidRPr="0081211D">
              <w:rPr>
                <w:color w:val="FFFFFF" w:themeColor="background1"/>
              </w:rPr>
              <w:t xml:space="preserve">Natural environment </w:t>
            </w:r>
          </w:p>
        </w:tc>
        <w:tc>
          <w:tcPr>
            <w:tcW w:w="1333" w:type="pct"/>
            <w:gridSpan w:val="2"/>
            <w:tcBorders>
              <w:bottom w:val="single" w:sz="4" w:space="0" w:color="1C556C" w:themeColor="accent1"/>
            </w:tcBorders>
            <w:shd w:val="clear" w:color="auto" w:fill="1C556C" w:themeFill="accent1"/>
          </w:tcPr>
          <w:p w14:paraId="59BD0CF7" w14:textId="77777777" w:rsidR="004E7EBD" w:rsidRPr="0081211D" w:rsidRDefault="004E7EBD" w:rsidP="00E16F73">
            <w:pPr>
              <w:pStyle w:val="TableTextbold"/>
              <w:rPr>
                <w:color w:val="FFFFFF" w:themeColor="background1"/>
              </w:rPr>
            </w:pPr>
          </w:p>
        </w:tc>
      </w:tr>
      <w:tr w:rsidR="00592B34" w:rsidRPr="0041649C" w14:paraId="3939243A" w14:textId="77777777" w:rsidTr="00EE17CF">
        <w:trPr>
          <w:tblHeader/>
        </w:trPr>
        <w:tc>
          <w:tcPr>
            <w:tcW w:w="3667" w:type="pct"/>
            <w:vMerge w:val="restart"/>
            <w:tcBorders>
              <w:right w:val="nil"/>
            </w:tcBorders>
            <w:shd w:val="clear" w:color="auto" w:fill="D2DDE2" w:themeFill="accent3"/>
            <w:vAlign w:val="bottom"/>
          </w:tcPr>
          <w:p w14:paraId="617D437F" w14:textId="77777777" w:rsidR="00592B34" w:rsidRPr="0041649C" w:rsidRDefault="00592B34" w:rsidP="00E16F73">
            <w:pPr>
              <w:pStyle w:val="TableTextbold"/>
            </w:pPr>
            <w:r w:rsidRPr="0041649C">
              <w:t xml:space="preserve">Most significant risks </w:t>
            </w:r>
          </w:p>
        </w:tc>
        <w:tc>
          <w:tcPr>
            <w:tcW w:w="1333" w:type="pct"/>
            <w:gridSpan w:val="2"/>
            <w:tcBorders>
              <w:left w:val="nil"/>
              <w:bottom w:val="nil"/>
            </w:tcBorders>
            <w:shd w:val="clear" w:color="auto" w:fill="D2DDE2" w:themeFill="accent3"/>
          </w:tcPr>
          <w:p w14:paraId="1D935BE5" w14:textId="77777777" w:rsidR="00592B34" w:rsidRPr="0041649C" w:rsidRDefault="00592B34" w:rsidP="00EE17CF">
            <w:pPr>
              <w:pStyle w:val="TableTextbold"/>
              <w:spacing w:after="0"/>
              <w:jc w:val="center"/>
            </w:pPr>
            <w:r>
              <w:t>Ratings</w:t>
            </w:r>
          </w:p>
        </w:tc>
      </w:tr>
      <w:tr w:rsidR="00D92A9B" w:rsidRPr="0041649C" w14:paraId="5A9116DA" w14:textId="77777777" w:rsidTr="00736445">
        <w:trPr>
          <w:tblHeader/>
        </w:trPr>
        <w:tc>
          <w:tcPr>
            <w:tcW w:w="3667" w:type="pct"/>
            <w:vMerge/>
            <w:tcBorders>
              <w:bottom w:val="nil"/>
              <w:right w:val="nil"/>
            </w:tcBorders>
            <w:shd w:val="clear" w:color="auto" w:fill="D2DDE2" w:themeFill="accent3"/>
          </w:tcPr>
          <w:p w14:paraId="602F9C36" w14:textId="77777777" w:rsidR="00592B34" w:rsidRPr="0041649C" w:rsidRDefault="00592B34" w:rsidP="00E16F73">
            <w:pPr>
              <w:pStyle w:val="TableTextbold"/>
            </w:pPr>
          </w:p>
        </w:tc>
        <w:tc>
          <w:tcPr>
            <w:tcW w:w="584" w:type="pct"/>
            <w:tcBorders>
              <w:top w:val="nil"/>
              <w:left w:val="nil"/>
              <w:bottom w:val="nil"/>
              <w:right w:val="nil"/>
            </w:tcBorders>
            <w:shd w:val="clear" w:color="auto" w:fill="D2DDE2" w:themeFill="accent3"/>
          </w:tcPr>
          <w:p w14:paraId="1D88A6F9" w14:textId="77777777" w:rsidR="00592B34" w:rsidRPr="0041649C" w:rsidRDefault="00592B34" w:rsidP="00EE17CF">
            <w:pPr>
              <w:pStyle w:val="TableTextbold"/>
              <w:spacing w:before="0"/>
            </w:pPr>
            <w:r w:rsidRPr="00D66195">
              <w:t>Urgency</w:t>
            </w:r>
          </w:p>
        </w:tc>
        <w:tc>
          <w:tcPr>
            <w:tcW w:w="749" w:type="pct"/>
            <w:tcBorders>
              <w:top w:val="nil"/>
              <w:left w:val="nil"/>
              <w:bottom w:val="nil"/>
            </w:tcBorders>
            <w:shd w:val="clear" w:color="auto" w:fill="D2DDE2" w:themeFill="accent3"/>
          </w:tcPr>
          <w:p w14:paraId="1E7A72C1" w14:textId="77777777" w:rsidR="00592B34" w:rsidRPr="0041649C" w:rsidRDefault="00592B34" w:rsidP="00EE17CF">
            <w:pPr>
              <w:pStyle w:val="TableTextbold"/>
              <w:spacing w:before="0"/>
            </w:pPr>
            <w:r w:rsidRPr="00D66195">
              <w:t xml:space="preserve">Consequence </w:t>
            </w:r>
          </w:p>
        </w:tc>
      </w:tr>
      <w:tr w:rsidR="00592B34" w:rsidRPr="00D66195" w14:paraId="272DCC4A" w14:textId="77777777" w:rsidTr="00736445">
        <w:tc>
          <w:tcPr>
            <w:tcW w:w="3667" w:type="pct"/>
            <w:tcBorders>
              <w:top w:val="nil"/>
            </w:tcBorders>
            <w:shd w:val="clear" w:color="auto" w:fill="auto"/>
            <w:tcMar>
              <w:top w:w="0" w:type="dxa"/>
            </w:tcMar>
          </w:tcPr>
          <w:p w14:paraId="0B2680A4" w14:textId="7B9197DA" w:rsidR="00592B34" w:rsidRPr="000A1BFE" w:rsidRDefault="00592B34" w:rsidP="00E16F73">
            <w:pPr>
              <w:pStyle w:val="TableText"/>
              <w:rPr>
                <w:spacing w:val="-3"/>
              </w:rPr>
            </w:pPr>
            <w:r w:rsidRPr="000A1BFE">
              <w:rPr>
                <w:spacing w:val="-3"/>
              </w:rPr>
              <w:t>N1 Risks to coastal ecosystems, including the intertidal zone, estuaries, dunes,</w:t>
            </w:r>
            <w:r w:rsidR="000A1BFE" w:rsidRPr="000A1BFE">
              <w:rPr>
                <w:spacing w:val="-3"/>
              </w:rPr>
              <w:t xml:space="preserve"> </w:t>
            </w:r>
            <w:r w:rsidRPr="000A1BFE">
              <w:rPr>
                <w:spacing w:val="-3"/>
              </w:rPr>
              <w:t>coastal lakes and wetlands, due to ongoing sea</w:t>
            </w:r>
            <w:r w:rsidR="003A32EA" w:rsidRPr="000A1BFE">
              <w:rPr>
                <w:spacing w:val="-3"/>
              </w:rPr>
              <w:t>-</w:t>
            </w:r>
            <w:r w:rsidRPr="000A1BFE">
              <w:rPr>
                <w:spacing w:val="-3"/>
              </w:rPr>
              <w:t>level rise and extreme weather events.</w:t>
            </w:r>
          </w:p>
        </w:tc>
        <w:tc>
          <w:tcPr>
            <w:tcW w:w="584" w:type="pct"/>
            <w:tcBorders>
              <w:top w:val="nil"/>
            </w:tcBorders>
            <w:tcMar>
              <w:top w:w="0" w:type="dxa"/>
            </w:tcMar>
          </w:tcPr>
          <w:p w14:paraId="5F21C614" w14:textId="77777777" w:rsidR="00592B34" w:rsidRPr="00592B34" w:rsidRDefault="00592B34" w:rsidP="00E16F73">
            <w:pPr>
              <w:pStyle w:val="TableText"/>
              <w:jc w:val="center"/>
            </w:pPr>
            <w:r w:rsidRPr="00592B34">
              <w:t>78*</w:t>
            </w:r>
          </w:p>
        </w:tc>
        <w:tc>
          <w:tcPr>
            <w:tcW w:w="749" w:type="pct"/>
            <w:tcBorders>
              <w:top w:val="nil"/>
            </w:tcBorders>
            <w:shd w:val="clear" w:color="auto" w:fill="auto"/>
            <w:tcMar>
              <w:top w:w="0" w:type="dxa"/>
            </w:tcMar>
          </w:tcPr>
          <w:p w14:paraId="2DB8D771" w14:textId="77777777" w:rsidR="00592B34" w:rsidRPr="00592B34" w:rsidRDefault="00592B34" w:rsidP="00E16F73">
            <w:pPr>
              <w:pStyle w:val="TableText"/>
            </w:pPr>
            <w:r w:rsidRPr="00592B34">
              <w:t>Major**</w:t>
            </w:r>
          </w:p>
        </w:tc>
      </w:tr>
      <w:tr w:rsidR="00592B34" w:rsidRPr="00D66195" w14:paraId="3A13169B" w14:textId="77777777" w:rsidTr="00736445">
        <w:tc>
          <w:tcPr>
            <w:tcW w:w="3667" w:type="pct"/>
            <w:tcBorders>
              <w:bottom w:val="nil"/>
            </w:tcBorders>
            <w:shd w:val="clear" w:color="auto" w:fill="auto"/>
            <w:tcMar>
              <w:top w:w="0" w:type="dxa"/>
            </w:tcMar>
          </w:tcPr>
          <w:p w14:paraId="2302FC3D" w14:textId="77777777" w:rsidR="00592B34" w:rsidRPr="00D66195" w:rsidRDefault="00592B34" w:rsidP="00E16F73">
            <w:pPr>
              <w:pStyle w:val="TableText"/>
            </w:pPr>
            <w:r w:rsidRPr="00D66195">
              <w:t>N2 Risks to indigenous ecosystems and species from the enhanced spread, survival and establishment of invasive species due to climate change.</w:t>
            </w:r>
          </w:p>
        </w:tc>
        <w:tc>
          <w:tcPr>
            <w:tcW w:w="584" w:type="pct"/>
            <w:tcBorders>
              <w:bottom w:val="nil"/>
            </w:tcBorders>
            <w:tcMar>
              <w:top w:w="0" w:type="dxa"/>
            </w:tcMar>
          </w:tcPr>
          <w:p w14:paraId="44938355" w14:textId="77777777" w:rsidR="00592B34" w:rsidRPr="00592B34" w:rsidRDefault="00592B34" w:rsidP="00E16F73">
            <w:pPr>
              <w:pStyle w:val="TableText"/>
              <w:jc w:val="center"/>
            </w:pPr>
            <w:r w:rsidRPr="00D66195">
              <w:t>73</w:t>
            </w:r>
          </w:p>
        </w:tc>
        <w:tc>
          <w:tcPr>
            <w:tcW w:w="749" w:type="pct"/>
            <w:tcBorders>
              <w:bottom w:val="nil"/>
            </w:tcBorders>
            <w:shd w:val="clear" w:color="auto" w:fill="auto"/>
            <w:tcMar>
              <w:top w:w="0" w:type="dxa"/>
            </w:tcMar>
          </w:tcPr>
          <w:p w14:paraId="6A221F2E" w14:textId="77777777" w:rsidR="00592B34" w:rsidRPr="00592B34" w:rsidRDefault="00592B34" w:rsidP="00E16F73">
            <w:pPr>
              <w:pStyle w:val="TableText"/>
            </w:pPr>
            <w:r w:rsidRPr="00592B34">
              <w:t>Major</w:t>
            </w:r>
          </w:p>
        </w:tc>
      </w:tr>
      <w:tr w:rsidR="00592B34" w:rsidRPr="0041649C" w14:paraId="6B6318DB" w14:textId="77777777" w:rsidTr="00736445">
        <w:tc>
          <w:tcPr>
            <w:tcW w:w="5000" w:type="pct"/>
            <w:gridSpan w:val="3"/>
            <w:tcBorders>
              <w:top w:val="nil"/>
              <w:bottom w:val="nil"/>
            </w:tcBorders>
            <w:shd w:val="clear" w:color="auto" w:fill="D2DDE2" w:themeFill="accent3"/>
            <w:tcMar>
              <w:top w:w="0" w:type="dxa"/>
            </w:tcMar>
          </w:tcPr>
          <w:p w14:paraId="09570B8F" w14:textId="77777777" w:rsidR="00592B34" w:rsidRPr="0041649C" w:rsidRDefault="00592B34" w:rsidP="00E16F73">
            <w:pPr>
              <w:pStyle w:val="TableTextbold"/>
            </w:pPr>
            <w:r w:rsidRPr="0041649C">
              <w:t>Other priority risks examined in stage 2</w:t>
            </w:r>
          </w:p>
        </w:tc>
      </w:tr>
      <w:tr w:rsidR="000D016C" w:rsidRPr="00D66195" w14:paraId="7B3F144E" w14:textId="77777777" w:rsidTr="00736445">
        <w:tc>
          <w:tcPr>
            <w:tcW w:w="3667" w:type="pct"/>
            <w:tcBorders>
              <w:top w:val="nil"/>
            </w:tcBorders>
            <w:shd w:val="clear" w:color="auto" w:fill="auto"/>
            <w:tcMar>
              <w:top w:w="0" w:type="dxa"/>
            </w:tcMar>
          </w:tcPr>
          <w:p w14:paraId="53BD7455" w14:textId="1CAEBE78" w:rsidR="000D016C" w:rsidRPr="00D66195" w:rsidRDefault="000D016C" w:rsidP="00E16F73">
            <w:pPr>
              <w:pStyle w:val="TableText"/>
            </w:pPr>
            <w:r w:rsidRPr="00D66195">
              <w:t>N3 Risks to riverine ecosystems and species from alterations in the volume and variability of water flow, increased water temperatures and more dynamic morphology (erosion and deposition) due to changes in rainfall and temperature</w:t>
            </w:r>
            <w:r>
              <w:t>.</w:t>
            </w:r>
          </w:p>
        </w:tc>
        <w:tc>
          <w:tcPr>
            <w:tcW w:w="584" w:type="pct"/>
            <w:tcBorders>
              <w:top w:val="nil"/>
            </w:tcBorders>
            <w:tcMar>
              <w:top w:w="0" w:type="dxa"/>
            </w:tcMar>
          </w:tcPr>
          <w:p w14:paraId="2624B493" w14:textId="77777777" w:rsidR="000D016C" w:rsidRPr="000D016C" w:rsidRDefault="000D016C" w:rsidP="00E16F73">
            <w:pPr>
              <w:pStyle w:val="TableText"/>
              <w:jc w:val="center"/>
            </w:pPr>
            <w:r w:rsidRPr="00D66195">
              <w:t>68</w:t>
            </w:r>
          </w:p>
        </w:tc>
        <w:tc>
          <w:tcPr>
            <w:tcW w:w="749" w:type="pct"/>
            <w:tcBorders>
              <w:top w:val="nil"/>
            </w:tcBorders>
            <w:shd w:val="clear" w:color="auto" w:fill="auto"/>
            <w:tcMar>
              <w:top w:w="0" w:type="dxa"/>
            </w:tcMar>
          </w:tcPr>
          <w:p w14:paraId="6930411E" w14:textId="77777777" w:rsidR="000D016C" w:rsidRPr="00D66195" w:rsidRDefault="000D016C" w:rsidP="00E16F73">
            <w:pPr>
              <w:pStyle w:val="TableText"/>
            </w:pPr>
            <w:r w:rsidRPr="00D66195">
              <w:t>Major</w:t>
            </w:r>
          </w:p>
        </w:tc>
      </w:tr>
      <w:tr w:rsidR="000D016C" w:rsidRPr="00D66195" w14:paraId="4E9E0B54" w14:textId="77777777" w:rsidTr="00736445">
        <w:tc>
          <w:tcPr>
            <w:tcW w:w="3667" w:type="pct"/>
            <w:shd w:val="clear" w:color="auto" w:fill="auto"/>
            <w:tcMar>
              <w:top w:w="0" w:type="dxa"/>
            </w:tcMar>
          </w:tcPr>
          <w:p w14:paraId="3DFAF091" w14:textId="77777777" w:rsidR="000D016C" w:rsidRPr="00D66195" w:rsidRDefault="000D016C" w:rsidP="00E16F73">
            <w:pPr>
              <w:pStyle w:val="TableText"/>
            </w:pPr>
            <w:r w:rsidRPr="00D66195">
              <w:t>N4 Risks to wetland ecosystems and species, particularly in eastern and northern parts of New Zealand, from reduced moisture status due to reduced rainfall.</w:t>
            </w:r>
          </w:p>
        </w:tc>
        <w:tc>
          <w:tcPr>
            <w:tcW w:w="584" w:type="pct"/>
            <w:tcMar>
              <w:top w:w="0" w:type="dxa"/>
            </w:tcMar>
          </w:tcPr>
          <w:p w14:paraId="5EEBCACF" w14:textId="77777777" w:rsidR="000D016C" w:rsidRPr="000D016C" w:rsidRDefault="000D016C" w:rsidP="00E16F73">
            <w:pPr>
              <w:pStyle w:val="TableText"/>
              <w:jc w:val="center"/>
            </w:pPr>
            <w:r w:rsidRPr="00D66195">
              <w:t>68</w:t>
            </w:r>
          </w:p>
        </w:tc>
        <w:tc>
          <w:tcPr>
            <w:tcW w:w="749" w:type="pct"/>
            <w:shd w:val="clear" w:color="auto" w:fill="auto"/>
            <w:tcMar>
              <w:top w:w="0" w:type="dxa"/>
            </w:tcMar>
          </w:tcPr>
          <w:p w14:paraId="16D042C4" w14:textId="77777777" w:rsidR="000D016C" w:rsidRPr="00D66195" w:rsidRDefault="000D016C" w:rsidP="00E16F73">
            <w:pPr>
              <w:pStyle w:val="TableText"/>
            </w:pPr>
            <w:r w:rsidRPr="00D66195">
              <w:t>Major</w:t>
            </w:r>
          </w:p>
        </w:tc>
      </w:tr>
      <w:tr w:rsidR="000D016C" w:rsidRPr="00D66195" w14:paraId="2BE7861D" w14:textId="77777777" w:rsidTr="00736445">
        <w:tc>
          <w:tcPr>
            <w:tcW w:w="3667" w:type="pct"/>
            <w:shd w:val="clear" w:color="auto" w:fill="auto"/>
            <w:tcMar>
              <w:top w:w="0" w:type="dxa"/>
            </w:tcMar>
          </w:tcPr>
          <w:p w14:paraId="20258337" w14:textId="031D080E" w:rsidR="000D016C" w:rsidRPr="00D66195" w:rsidRDefault="000D016C" w:rsidP="00E16F73">
            <w:pPr>
              <w:pStyle w:val="TableText"/>
            </w:pPr>
            <w:r w:rsidRPr="00D66195">
              <w:rPr>
                <w:rFonts w:cs="Arial"/>
              </w:rPr>
              <w:t>N5 Risks to migratory and/or coastal and river-bed nesting birds due to reduced ocean productivity, ongoing sea</w:t>
            </w:r>
            <w:r w:rsidR="00435825">
              <w:rPr>
                <w:rFonts w:cs="Arial"/>
              </w:rPr>
              <w:t>-</w:t>
            </w:r>
            <w:r w:rsidRPr="00D66195">
              <w:rPr>
                <w:rFonts w:cs="Arial"/>
              </w:rPr>
              <w:t>level rise and altered river flows.</w:t>
            </w:r>
          </w:p>
        </w:tc>
        <w:tc>
          <w:tcPr>
            <w:tcW w:w="584" w:type="pct"/>
            <w:tcMar>
              <w:top w:w="0" w:type="dxa"/>
            </w:tcMar>
          </w:tcPr>
          <w:p w14:paraId="5A278575" w14:textId="77777777" w:rsidR="000D016C" w:rsidRPr="000D016C" w:rsidRDefault="000D016C" w:rsidP="00E16F73">
            <w:pPr>
              <w:pStyle w:val="TableText"/>
              <w:jc w:val="center"/>
            </w:pPr>
            <w:r w:rsidRPr="00D66195">
              <w:t>65</w:t>
            </w:r>
          </w:p>
        </w:tc>
        <w:tc>
          <w:tcPr>
            <w:tcW w:w="749" w:type="pct"/>
            <w:shd w:val="clear" w:color="auto" w:fill="auto"/>
            <w:tcMar>
              <w:top w:w="0" w:type="dxa"/>
            </w:tcMar>
          </w:tcPr>
          <w:p w14:paraId="3937C759" w14:textId="77777777" w:rsidR="000D016C" w:rsidRPr="00D66195" w:rsidRDefault="000D016C" w:rsidP="00E16F73">
            <w:pPr>
              <w:pStyle w:val="TableText"/>
            </w:pPr>
            <w:r w:rsidRPr="00D66195">
              <w:t>Major</w:t>
            </w:r>
          </w:p>
        </w:tc>
      </w:tr>
      <w:tr w:rsidR="000D016C" w:rsidRPr="00D66195" w14:paraId="7E1C455C" w14:textId="77777777" w:rsidTr="00736445">
        <w:tc>
          <w:tcPr>
            <w:tcW w:w="3667" w:type="pct"/>
            <w:shd w:val="clear" w:color="auto" w:fill="auto"/>
            <w:tcMar>
              <w:top w:w="0" w:type="dxa"/>
            </w:tcMar>
          </w:tcPr>
          <w:p w14:paraId="6C10C5C6" w14:textId="77777777" w:rsidR="000D016C" w:rsidRPr="00D66195" w:rsidRDefault="000D016C" w:rsidP="00E16F73">
            <w:pPr>
              <w:pStyle w:val="TableText"/>
            </w:pPr>
            <w:r w:rsidRPr="00D66195">
              <w:t>N6 Risks to lake ecosystems due to changes in temperature, lake water residence time, and thermal stratification and mixing.</w:t>
            </w:r>
          </w:p>
        </w:tc>
        <w:tc>
          <w:tcPr>
            <w:tcW w:w="584" w:type="pct"/>
            <w:tcMar>
              <w:top w:w="0" w:type="dxa"/>
            </w:tcMar>
          </w:tcPr>
          <w:p w14:paraId="5A802275" w14:textId="77777777" w:rsidR="000D016C" w:rsidRPr="000D016C" w:rsidRDefault="000D016C" w:rsidP="00E16F73">
            <w:pPr>
              <w:pStyle w:val="TableText"/>
              <w:jc w:val="center"/>
            </w:pPr>
            <w:r w:rsidRPr="00D66195">
              <w:t>65</w:t>
            </w:r>
          </w:p>
        </w:tc>
        <w:tc>
          <w:tcPr>
            <w:tcW w:w="749" w:type="pct"/>
            <w:shd w:val="clear" w:color="auto" w:fill="auto"/>
            <w:tcMar>
              <w:top w:w="0" w:type="dxa"/>
            </w:tcMar>
          </w:tcPr>
          <w:p w14:paraId="00B6C124" w14:textId="77777777" w:rsidR="000D016C" w:rsidRPr="00D66195" w:rsidRDefault="000D016C" w:rsidP="00E16F73">
            <w:pPr>
              <w:pStyle w:val="TableText"/>
            </w:pPr>
            <w:r w:rsidRPr="00D66195">
              <w:t>Major</w:t>
            </w:r>
          </w:p>
        </w:tc>
      </w:tr>
      <w:tr w:rsidR="000D016C" w:rsidRPr="00D66195" w14:paraId="72DBC989" w14:textId="77777777" w:rsidTr="00736445">
        <w:tc>
          <w:tcPr>
            <w:tcW w:w="3667" w:type="pct"/>
            <w:shd w:val="clear" w:color="auto" w:fill="auto"/>
            <w:tcMar>
              <w:top w:w="0" w:type="dxa"/>
            </w:tcMar>
          </w:tcPr>
          <w:p w14:paraId="1D9DDEF9" w14:textId="77777777" w:rsidR="000D016C" w:rsidRPr="00D66195" w:rsidRDefault="000D016C" w:rsidP="00E16F73">
            <w:pPr>
              <w:pStyle w:val="TableText"/>
            </w:pPr>
            <w:r w:rsidRPr="00D66195">
              <w:t>N7 Risks to terrestrial, freshwater and marine ecosystems due to increased extreme weather events, drought, and fire weather</w:t>
            </w:r>
            <w:r>
              <w:t>.</w:t>
            </w:r>
          </w:p>
        </w:tc>
        <w:tc>
          <w:tcPr>
            <w:tcW w:w="584" w:type="pct"/>
            <w:tcMar>
              <w:top w:w="0" w:type="dxa"/>
            </w:tcMar>
          </w:tcPr>
          <w:p w14:paraId="4C7FC1E9" w14:textId="77777777" w:rsidR="000D016C" w:rsidRPr="000D016C" w:rsidRDefault="000D016C" w:rsidP="00E16F73">
            <w:pPr>
              <w:pStyle w:val="TableText"/>
              <w:jc w:val="center"/>
            </w:pPr>
            <w:r w:rsidRPr="00D66195">
              <w:t>60</w:t>
            </w:r>
          </w:p>
        </w:tc>
        <w:tc>
          <w:tcPr>
            <w:tcW w:w="749" w:type="pct"/>
            <w:shd w:val="clear" w:color="auto" w:fill="auto"/>
            <w:tcMar>
              <w:top w:w="0" w:type="dxa"/>
            </w:tcMar>
          </w:tcPr>
          <w:p w14:paraId="5C3EDE1C" w14:textId="77777777" w:rsidR="000D016C" w:rsidRPr="00D66195" w:rsidRDefault="000D016C" w:rsidP="00E16F73">
            <w:pPr>
              <w:pStyle w:val="TableText"/>
            </w:pPr>
            <w:r w:rsidRPr="00D66195">
              <w:t>Major</w:t>
            </w:r>
          </w:p>
        </w:tc>
      </w:tr>
      <w:tr w:rsidR="000D016C" w:rsidRPr="00D66195" w14:paraId="757AE1E1" w14:textId="77777777" w:rsidTr="00736445">
        <w:tc>
          <w:tcPr>
            <w:tcW w:w="3667" w:type="pct"/>
            <w:shd w:val="clear" w:color="auto" w:fill="auto"/>
            <w:tcMar>
              <w:top w:w="0" w:type="dxa"/>
            </w:tcMar>
          </w:tcPr>
          <w:p w14:paraId="74CF8627" w14:textId="77777777" w:rsidR="000D016C" w:rsidRPr="00D66195" w:rsidRDefault="000D016C" w:rsidP="00E16F73">
            <w:pPr>
              <w:pStyle w:val="TableText"/>
            </w:pPr>
            <w:r w:rsidRPr="00D66195">
              <w:rPr>
                <w:rFonts w:cs="Arial"/>
              </w:rPr>
              <w:t>N8 Risks to oceanic ecosystem productivity and functioning due to changes in sea surface temperature, ocean mixing, nutrient availability, chemical composition and vertical particle flux.</w:t>
            </w:r>
          </w:p>
        </w:tc>
        <w:tc>
          <w:tcPr>
            <w:tcW w:w="584" w:type="pct"/>
            <w:tcMar>
              <w:top w:w="0" w:type="dxa"/>
            </w:tcMar>
          </w:tcPr>
          <w:p w14:paraId="585A69E5" w14:textId="77777777" w:rsidR="000D016C" w:rsidRPr="000D016C" w:rsidRDefault="000D016C" w:rsidP="00E16F73">
            <w:pPr>
              <w:pStyle w:val="TableText"/>
              <w:jc w:val="center"/>
            </w:pPr>
            <w:r w:rsidRPr="00D66195">
              <w:t>55</w:t>
            </w:r>
          </w:p>
        </w:tc>
        <w:tc>
          <w:tcPr>
            <w:tcW w:w="749" w:type="pct"/>
            <w:shd w:val="clear" w:color="auto" w:fill="auto"/>
            <w:tcMar>
              <w:top w:w="0" w:type="dxa"/>
            </w:tcMar>
          </w:tcPr>
          <w:p w14:paraId="1F9D6D68" w14:textId="77777777" w:rsidR="000D016C" w:rsidRPr="00D66195" w:rsidRDefault="000D016C" w:rsidP="00E16F73">
            <w:pPr>
              <w:pStyle w:val="TableText"/>
            </w:pPr>
            <w:r w:rsidRPr="00D66195">
              <w:t>Major</w:t>
            </w:r>
          </w:p>
        </w:tc>
      </w:tr>
      <w:tr w:rsidR="000D016C" w:rsidRPr="00D66195" w14:paraId="6111C9A0" w14:textId="77777777" w:rsidTr="00736445">
        <w:tc>
          <w:tcPr>
            <w:tcW w:w="3667" w:type="pct"/>
            <w:shd w:val="clear" w:color="auto" w:fill="auto"/>
            <w:tcMar>
              <w:top w:w="0" w:type="dxa"/>
            </w:tcMar>
          </w:tcPr>
          <w:p w14:paraId="0638704D" w14:textId="77777777" w:rsidR="000D016C" w:rsidRPr="00D66195" w:rsidRDefault="000D016C" w:rsidP="00E16F73">
            <w:pPr>
              <w:pStyle w:val="TableText"/>
            </w:pPr>
            <w:r w:rsidRPr="00D66195">
              <w:t>N9 Risks to sub-alpine ecosystems due to changes in temperature and a reduction in snow cover.</w:t>
            </w:r>
          </w:p>
        </w:tc>
        <w:tc>
          <w:tcPr>
            <w:tcW w:w="584" w:type="pct"/>
            <w:tcMar>
              <w:top w:w="0" w:type="dxa"/>
            </w:tcMar>
          </w:tcPr>
          <w:p w14:paraId="3E38DB51" w14:textId="77777777" w:rsidR="000D016C" w:rsidRPr="000D016C" w:rsidRDefault="000D016C" w:rsidP="00E16F73">
            <w:pPr>
              <w:pStyle w:val="TableText"/>
              <w:jc w:val="center"/>
            </w:pPr>
            <w:r w:rsidRPr="00D66195">
              <w:t>55</w:t>
            </w:r>
          </w:p>
        </w:tc>
        <w:tc>
          <w:tcPr>
            <w:tcW w:w="749" w:type="pct"/>
            <w:shd w:val="clear" w:color="auto" w:fill="auto"/>
            <w:tcMar>
              <w:top w:w="0" w:type="dxa"/>
            </w:tcMar>
          </w:tcPr>
          <w:p w14:paraId="264285BF" w14:textId="77777777" w:rsidR="000D016C" w:rsidRPr="00D66195" w:rsidRDefault="000D016C" w:rsidP="00E16F73">
            <w:pPr>
              <w:pStyle w:val="TableText"/>
            </w:pPr>
            <w:r w:rsidRPr="00D66195">
              <w:t>Major</w:t>
            </w:r>
          </w:p>
        </w:tc>
      </w:tr>
      <w:tr w:rsidR="000D016C" w:rsidRPr="00D66195" w14:paraId="27711A1A" w14:textId="77777777" w:rsidTr="00736445">
        <w:tc>
          <w:tcPr>
            <w:tcW w:w="3667" w:type="pct"/>
            <w:shd w:val="clear" w:color="auto" w:fill="auto"/>
            <w:tcMar>
              <w:top w:w="0" w:type="dxa"/>
            </w:tcMar>
          </w:tcPr>
          <w:p w14:paraId="0270E5C8" w14:textId="1BFC275A" w:rsidR="000D016C" w:rsidRPr="00D66195" w:rsidRDefault="000D016C" w:rsidP="00435825">
            <w:pPr>
              <w:pStyle w:val="TableText"/>
            </w:pPr>
            <w:r w:rsidRPr="00D66195">
              <w:lastRenderedPageBreak/>
              <w:t xml:space="preserve">N10 Risks to carbonate-based, hard-shelled species from ocean acidification due to increased atmospheric concentrations </w:t>
            </w:r>
            <w:r w:rsidRPr="00D66195">
              <w:rPr>
                <w:rFonts w:cs="Arial"/>
              </w:rPr>
              <w:t xml:space="preserve">of </w:t>
            </w:r>
            <w:r w:rsidR="00435825">
              <w:rPr>
                <w:rFonts w:cs="Arial"/>
              </w:rPr>
              <w:t>carbon dioxide</w:t>
            </w:r>
            <w:r w:rsidRPr="00D66195">
              <w:t>.</w:t>
            </w:r>
          </w:p>
        </w:tc>
        <w:tc>
          <w:tcPr>
            <w:tcW w:w="584" w:type="pct"/>
            <w:tcMar>
              <w:top w:w="0" w:type="dxa"/>
            </w:tcMar>
          </w:tcPr>
          <w:p w14:paraId="402BD74A" w14:textId="77777777" w:rsidR="000D016C" w:rsidRPr="000D016C" w:rsidRDefault="000D016C" w:rsidP="00E16F73">
            <w:pPr>
              <w:pStyle w:val="TableText"/>
              <w:jc w:val="center"/>
            </w:pPr>
            <w:r w:rsidRPr="00D66195">
              <w:t>55</w:t>
            </w:r>
          </w:p>
        </w:tc>
        <w:tc>
          <w:tcPr>
            <w:tcW w:w="749" w:type="pct"/>
            <w:shd w:val="clear" w:color="auto" w:fill="auto"/>
            <w:tcMar>
              <w:top w:w="0" w:type="dxa"/>
            </w:tcMar>
          </w:tcPr>
          <w:p w14:paraId="6CEEFD1C" w14:textId="77777777" w:rsidR="000D016C" w:rsidRPr="00D66195" w:rsidRDefault="000D016C" w:rsidP="00E16F73">
            <w:pPr>
              <w:pStyle w:val="TableText"/>
            </w:pPr>
            <w:r w:rsidRPr="00D66195">
              <w:t>Major</w:t>
            </w:r>
          </w:p>
        </w:tc>
      </w:tr>
      <w:tr w:rsidR="000D016C" w:rsidRPr="00D66195" w14:paraId="07999B36" w14:textId="77777777" w:rsidTr="00736445">
        <w:tc>
          <w:tcPr>
            <w:tcW w:w="3667" w:type="pct"/>
            <w:shd w:val="clear" w:color="auto" w:fill="auto"/>
            <w:tcMar>
              <w:top w:w="0" w:type="dxa"/>
            </w:tcMar>
          </w:tcPr>
          <w:p w14:paraId="390325E5" w14:textId="77777777" w:rsidR="000D016C" w:rsidRPr="00D66195" w:rsidRDefault="000D016C" w:rsidP="00E16F73">
            <w:pPr>
              <w:pStyle w:val="TableText"/>
              <w:keepNext/>
            </w:pPr>
            <w:r w:rsidRPr="00D66195">
              <w:t>N11 Risks to the long-term composition and stability of indigenous forest ecosystems due to changes in temperature, rainfall, wind and drought.</w:t>
            </w:r>
          </w:p>
        </w:tc>
        <w:tc>
          <w:tcPr>
            <w:tcW w:w="584" w:type="pct"/>
            <w:tcMar>
              <w:top w:w="0" w:type="dxa"/>
            </w:tcMar>
          </w:tcPr>
          <w:p w14:paraId="48D1A2D9" w14:textId="77777777" w:rsidR="000D016C" w:rsidRPr="000D016C" w:rsidRDefault="000D016C" w:rsidP="00E16F73">
            <w:pPr>
              <w:pStyle w:val="TableText"/>
              <w:keepNext/>
              <w:jc w:val="center"/>
            </w:pPr>
            <w:r w:rsidRPr="00D66195">
              <w:t>53</w:t>
            </w:r>
          </w:p>
        </w:tc>
        <w:tc>
          <w:tcPr>
            <w:tcW w:w="749" w:type="pct"/>
            <w:shd w:val="clear" w:color="auto" w:fill="auto"/>
            <w:tcMar>
              <w:top w:w="0" w:type="dxa"/>
            </w:tcMar>
          </w:tcPr>
          <w:p w14:paraId="2D6144D0" w14:textId="77777777" w:rsidR="000D016C" w:rsidRPr="00D66195" w:rsidRDefault="000D016C" w:rsidP="00E16F73">
            <w:pPr>
              <w:pStyle w:val="TableText"/>
              <w:keepNext/>
            </w:pPr>
            <w:r w:rsidRPr="00D66195">
              <w:t>Major</w:t>
            </w:r>
          </w:p>
        </w:tc>
      </w:tr>
      <w:tr w:rsidR="000D016C" w:rsidRPr="00D66195" w14:paraId="479A1315" w14:textId="77777777" w:rsidTr="00736445">
        <w:tc>
          <w:tcPr>
            <w:tcW w:w="3667" w:type="pct"/>
            <w:shd w:val="clear" w:color="auto" w:fill="auto"/>
            <w:tcMar>
              <w:top w:w="0" w:type="dxa"/>
            </w:tcMar>
          </w:tcPr>
          <w:p w14:paraId="2AE40A36" w14:textId="67878C52" w:rsidR="000D016C" w:rsidRPr="00D66195" w:rsidRDefault="000D016C" w:rsidP="00E16F73">
            <w:pPr>
              <w:pStyle w:val="TableText"/>
            </w:pPr>
            <w:r w:rsidRPr="00D66195">
              <w:t>N12 Risks to the diverse range of threatened and endangered species that are dependent on New Zealand’s offshore islands for their continued survival due to ongoing sea</w:t>
            </w:r>
            <w:r w:rsidR="00435825">
              <w:t>-</w:t>
            </w:r>
            <w:r w:rsidRPr="00D66195">
              <w:t>level rise, changes in terrestrial climates, and changes in ocean chemistry and productivity</w:t>
            </w:r>
            <w:r w:rsidRPr="00D66195">
              <w:rPr>
                <w:rFonts w:cs="Arial"/>
              </w:rPr>
              <w:t>.</w:t>
            </w:r>
          </w:p>
        </w:tc>
        <w:tc>
          <w:tcPr>
            <w:tcW w:w="584" w:type="pct"/>
            <w:tcMar>
              <w:top w:w="0" w:type="dxa"/>
            </w:tcMar>
          </w:tcPr>
          <w:p w14:paraId="096877D0" w14:textId="77777777" w:rsidR="000D016C" w:rsidRPr="000D016C" w:rsidRDefault="000D016C" w:rsidP="00E16F73">
            <w:pPr>
              <w:pStyle w:val="TableText"/>
              <w:jc w:val="center"/>
            </w:pPr>
            <w:r w:rsidRPr="00D66195">
              <w:t>45</w:t>
            </w:r>
          </w:p>
        </w:tc>
        <w:tc>
          <w:tcPr>
            <w:tcW w:w="749" w:type="pct"/>
            <w:shd w:val="clear" w:color="auto" w:fill="auto"/>
            <w:tcMar>
              <w:top w:w="0" w:type="dxa"/>
            </w:tcMar>
          </w:tcPr>
          <w:p w14:paraId="07C910E7" w14:textId="77777777" w:rsidR="000D016C" w:rsidRPr="00D66195" w:rsidRDefault="000D016C" w:rsidP="00E16F73">
            <w:pPr>
              <w:pStyle w:val="TableText"/>
            </w:pPr>
            <w:r w:rsidRPr="00D66195">
              <w:t>Major</w:t>
            </w:r>
          </w:p>
        </w:tc>
      </w:tr>
    </w:tbl>
    <w:bookmarkEnd w:id="269"/>
    <w:p w14:paraId="7CDAEA10" w14:textId="77777777" w:rsidR="000F304E" w:rsidRPr="00D66195" w:rsidRDefault="000F304E" w:rsidP="00830CC6">
      <w:pPr>
        <w:pStyle w:val="Note"/>
        <w:spacing w:after="60"/>
        <w:rPr>
          <w:rFonts w:ascii="Segoe UI" w:hAnsi="Segoe UI" w:cs="Segoe UI"/>
          <w:sz w:val="21"/>
          <w:szCs w:val="21"/>
          <w:lang w:eastAsia="en-AU"/>
        </w:rPr>
      </w:pPr>
      <w:r w:rsidRPr="00D66195">
        <w:t xml:space="preserve">* Urgency </w:t>
      </w:r>
      <w:r>
        <w:t>r</w:t>
      </w:r>
      <w:r w:rsidRPr="00D66195">
        <w:t xml:space="preserve">ating refers to the total </w:t>
      </w:r>
      <w:r>
        <w:t>a</w:t>
      </w:r>
      <w:r w:rsidRPr="00D66195">
        <w:t xml:space="preserve">daptation and </w:t>
      </w:r>
      <w:r>
        <w:t>d</w:t>
      </w:r>
      <w:r w:rsidRPr="00D66195">
        <w:t xml:space="preserve">ecision </w:t>
      </w:r>
      <w:r>
        <w:t>u</w:t>
      </w:r>
      <w:r w:rsidRPr="00D66195">
        <w:t xml:space="preserve">rgency </w:t>
      </w:r>
      <w:r>
        <w:t>r</w:t>
      </w:r>
      <w:r w:rsidRPr="00D66195">
        <w:t>ating for this risk (between 1 and 100).</w:t>
      </w:r>
    </w:p>
    <w:p w14:paraId="7552550E" w14:textId="5597D3A8" w:rsidR="000F304E" w:rsidRPr="00D66195" w:rsidRDefault="000F304E" w:rsidP="00830CC6">
      <w:pPr>
        <w:pStyle w:val="Note"/>
        <w:spacing w:before="0"/>
      </w:pPr>
      <w:r w:rsidRPr="00D66195">
        <w:t>**</w:t>
      </w:r>
      <w:r w:rsidR="00435825">
        <w:t xml:space="preserve"> </w:t>
      </w:r>
      <w:r w:rsidRPr="00D66195">
        <w:t xml:space="preserve">Consequence </w:t>
      </w:r>
      <w:r>
        <w:t>r</w:t>
      </w:r>
      <w:r w:rsidRPr="00D66195">
        <w:t xml:space="preserve">ating refers to the highest </w:t>
      </w:r>
      <w:r>
        <w:t>c</w:t>
      </w:r>
      <w:r w:rsidRPr="00D66195">
        <w:t xml:space="preserve">onsequence </w:t>
      </w:r>
      <w:r>
        <w:t>r</w:t>
      </w:r>
      <w:r w:rsidRPr="00D66195">
        <w:t>ating assigned to this risk out of all three time periods (</w:t>
      </w:r>
      <w:r>
        <w:t>n</w:t>
      </w:r>
      <w:r w:rsidRPr="00D66195">
        <w:t>ow, 2050, 2100). Section 3.4 provides the consequence rating for each time period</w:t>
      </w:r>
      <w:bookmarkEnd w:id="267"/>
      <w:r w:rsidRPr="00D66195">
        <w:t xml:space="preserve"> for all the risks.</w:t>
      </w:r>
    </w:p>
    <w:p w14:paraId="7295F3FE" w14:textId="77777777" w:rsidR="006B4458" w:rsidRPr="00D66195" w:rsidRDefault="006B4458" w:rsidP="00FB6B40">
      <w:pPr>
        <w:pStyle w:val="Heading2"/>
        <w:numPr>
          <w:ilvl w:val="0"/>
          <w:numId w:val="25"/>
        </w:numPr>
        <w:tabs>
          <w:tab w:val="clear" w:pos="851"/>
        </w:tabs>
        <w:spacing w:after="120"/>
      </w:pPr>
      <w:bookmarkStart w:id="270" w:name="_Toc35952554"/>
      <w:bookmarkStart w:id="271" w:name="_Toc37153137"/>
      <w:bookmarkStart w:id="272" w:name="_Toc37404069"/>
      <w:bookmarkStart w:id="273" w:name="_Toc37786078"/>
      <w:bookmarkStart w:id="274" w:name="_Toc40696475"/>
      <w:bookmarkStart w:id="275" w:name="_Toc45888075"/>
      <w:r w:rsidRPr="00D66195">
        <w:t>Climate change risks</w:t>
      </w:r>
      <w:bookmarkEnd w:id="270"/>
      <w:bookmarkEnd w:id="271"/>
      <w:bookmarkEnd w:id="272"/>
      <w:bookmarkEnd w:id="273"/>
      <w:bookmarkEnd w:id="274"/>
      <w:bookmarkEnd w:id="275"/>
    </w:p>
    <w:p w14:paraId="7DBE457D" w14:textId="44220C0B" w:rsidR="006B4458" w:rsidRPr="00D66195" w:rsidRDefault="006B4458" w:rsidP="00FB6B40">
      <w:pPr>
        <w:pStyle w:val="Heading3"/>
        <w:numPr>
          <w:ilvl w:val="0"/>
          <w:numId w:val="26"/>
        </w:numPr>
        <w:spacing w:before="240"/>
      </w:pPr>
      <w:bookmarkStart w:id="276" w:name="_Toc35952558"/>
      <w:bookmarkStart w:id="277" w:name="_Toc37153141"/>
      <w:bookmarkStart w:id="278" w:name="_Toc37404070"/>
      <w:bookmarkStart w:id="279" w:name="_Toc37786079"/>
      <w:r w:rsidRPr="00D66195">
        <w:t xml:space="preserve">N1 </w:t>
      </w:r>
      <w:bookmarkEnd w:id="276"/>
      <w:bookmarkEnd w:id="277"/>
      <w:r w:rsidRPr="00D66195">
        <w:t>Risks to coastal ecosystems, including the intertidal zone, estuaries, dunes, coastal lakes and wetlands, due to ongoing sea</w:t>
      </w:r>
      <w:r w:rsidR="003A32EA">
        <w:noBreakHyphen/>
      </w:r>
      <w:r w:rsidRPr="00D66195">
        <w:t>level rise and extreme weather events</w:t>
      </w:r>
      <w:bookmarkEnd w:id="278"/>
      <w:bookmarkEnd w:id="279"/>
    </w:p>
    <w:p w14:paraId="077CD41C" w14:textId="77777777" w:rsidR="006B4458" w:rsidRPr="00736445" w:rsidRDefault="006B4458" w:rsidP="00736445">
      <w:pPr>
        <w:pStyle w:val="Heading4"/>
      </w:pPr>
      <w:bookmarkStart w:id="280" w:name="_Hlk37682190"/>
      <w:r w:rsidRPr="00D66195">
        <w:t>Risk summary</w:t>
      </w:r>
    </w:p>
    <w:p w14:paraId="5AE1E7D9" w14:textId="61EB2C9B" w:rsidR="006B4458" w:rsidRPr="00D66195" w:rsidRDefault="006B4458" w:rsidP="00467111">
      <w:pPr>
        <w:pStyle w:val="BodyText"/>
      </w:pPr>
      <w:bookmarkStart w:id="281" w:name="_Hlk36654068"/>
      <w:r w:rsidRPr="00D66195">
        <w:t xml:space="preserve">Climate change will impact on coastal ecosystems in </w:t>
      </w:r>
      <w:r>
        <w:t>a number of</w:t>
      </w:r>
      <w:r w:rsidRPr="00D66195">
        <w:t xml:space="preserve"> ways</w:t>
      </w:r>
      <w:r>
        <w:t>,</w:t>
      </w:r>
      <w:r w:rsidRPr="00D66195">
        <w:t xml:space="preserve"> with strong potential for wider effects on the inland ecosystems to which they are connected (O'Meara</w:t>
      </w:r>
      <w:r w:rsidR="00ED441D">
        <w:t xml:space="preserve"> </w:t>
      </w:r>
      <w:r>
        <w:t>et al</w:t>
      </w:r>
      <w:r w:rsidRPr="00D66195">
        <w:t>, 2017). Sea</w:t>
      </w:r>
      <w:r>
        <w:t>-</w:t>
      </w:r>
      <w:r w:rsidRPr="00D66195">
        <w:t xml:space="preserve">level rise, predominantly expressed as </w:t>
      </w:r>
      <w:r w:rsidR="00FD3F14">
        <w:t>ongoing, gradual</w:t>
      </w:r>
      <w:r w:rsidRPr="00D66195">
        <w:t xml:space="preserve"> change, can be expected to affect coastal ecosystems in various ways and is likely to be exacerbated by discrete but sporadic extreme storm events. </w:t>
      </w:r>
      <w:r>
        <w:t>As well as</w:t>
      </w:r>
      <w:r w:rsidRPr="00D66195">
        <w:t xml:space="preserve"> extreme storm events, moderate storm and flooding events are likely to increase in frequency and sequencing, </w:t>
      </w:r>
      <w:r>
        <w:t>putting</w:t>
      </w:r>
      <w:r w:rsidRPr="00D66195">
        <w:t xml:space="preserve"> recurring stress on coastal ecosystems. This combination of gradual change and episodic extreme events can be expected to become progressively more severe over time</w:t>
      </w:r>
      <w:r>
        <w:t>,</w:t>
      </w:r>
      <w:r w:rsidRPr="00D66195">
        <w:t xml:space="preserve"> profoundly affect</w:t>
      </w:r>
      <w:r>
        <w:t>ing</w:t>
      </w:r>
      <w:r w:rsidRPr="00D66195">
        <w:t xml:space="preserve"> indigenous ecosystems </w:t>
      </w:r>
      <w:r>
        <w:t>in</w:t>
      </w:r>
      <w:r w:rsidRPr="00D66195">
        <w:t xml:space="preserve"> intertidal zone</w:t>
      </w:r>
      <w:r>
        <w:t>s</w:t>
      </w:r>
      <w:r w:rsidRPr="00D66195">
        <w:t>, estuaries, dune systems, coastal wetlands, and coastal rivers, streams and lakes, along with the species they support. Th</w:t>
      </w:r>
      <w:r>
        <w:t>i</w:t>
      </w:r>
      <w:r w:rsidRPr="00D66195">
        <w:t>s will be intensified by existing human</w:t>
      </w:r>
      <w:r>
        <w:t>-</w:t>
      </w:r>
      <w:r w:rsidRPr="00D66195">
        <w:t>induced pressures</w:t>
      </w:r>
      <w:r>
        <w:t>,</w:t>
      </w:r>
      <w:r w:rsidRPr="00D66195">
        <w:t xml:space="preserve"> includ</w:t>
      </w:r>
      <w:r>
        <w:t>ing</w:t>
      </w:r>
      <w:r w:rsidRPr="00D66195">
        <w:t xml:space="preserve"> direct effects such as coastal development and other land</w:t>
      </w:r>
      <w:r w:rsidR="00B148CE">
        <w:t>-</w:t>
      </w:r>
      <w:r w:rsidRPr="00D66195">
        <w:t xml:space="preserve">use changes </w:t>
      </w:r>
      <w:r>
        <w:t>causing</w:t>
      </w:r>
      <w:r w:rsidRPr="00D66195">
        <w:t xml:space="preserve"> sediment runoff and reduced water quality, and the indirect effect</w:t>
      </w:r>
      <w:r>
        <w:t>s</w:t>
      </w:r>
      <w:r w:rsidRPr="00D66195">
        <w:t xml:space="preserve"> of physical occupation of coastal sites. The latter</w:t>
      </w:r>
      <w:r w:rsidR="00B148CE">
        <w:t xml:space="preserve"> effects</w:t>
      </w:r>
      <w:r w:rsidRPr="00D66195">
        <w:t xml:space="preserve"> reduce the availability of sites that would otherwise be</w:t>
      </w:r>
      <w:r w:rsidR="00BD5A14">
        <w:t> </w:t>
      </w:r>
      <w:r w:rsidRPr="00D66195">
        <w:t>available for landward migration by ecosystems and species as sea</w:t>
      </w:r>
      <w:r>
        <w:t xml:space="preserve"> </w:t>
      </w:r>
      <w:r w:rsidRPr="00D66195">
        <w:t xml:space="preserve">levels rise, </w:t>
      </w:r>
      <w:r w:rsidR="00B148CE">
        <w:t xml:space="preserve">a phenomenon that is </w:t>
      </w:r>
      <w:r w:rsidRPr="00D66195">
        <w:t xml:space="preserve">generally referred to as coastal squeeze (Rouse et al, 2017). </w:t>
      </w:r>
      <w:bookmarkEnd w:id="281"/>
    </w:p>
    <w:p w14:paraId="27885A15" w14:textId="77777777" w:rsidR="006B4458" w:rsidRPr="00D66195" w:rsidRDefault="006B4458" w:rsidP="00A3528E">
      <w:pPr>
        <w:pStyle w:val="Heading4"/>
      </w:pPr>
      <w:bookmarkStart w:id="282" w:name="_Hlk36832679"/>
      <w:r w:rsidRPr="00D66195">
        <w:t>Exposure</w:t>
      </w:r>
    </w:p>
    <w:p w14:paraId="34F4A0D6" w14:textId="6E32FCA9" w:rsidR="006B4458" w:rsidRPr="00D66195" w:rsidRDefault="006B4458" w:rsidP="00467111">
      <w:pPr>
        <w:pStyle w:val="BodyText"/>
      </w:pPr>
      <w:r w:rsidRPr="00D66195">
        <w:t xml:space="preserve">Extreme storm events and the </w:t>
      </w:r>
      <w:r w:rsidR="00FD3F14">
        <w:t>ongoing, gradual</w:t>
      </w:r>
      <w:r w:rsidRPr="00D66195">
        <w:t xml:space="preserve"> threat of sea</w:t>
      </w:r>
      <w:r>
        <w:t>-</w:t>
      </w:r>
      <w:r w:rsidRPr="00D66195">
        <w:t xml:space="preserve">level rise are projected to increase in severity and frequency towards the end of the century. </w:t>
      </w:r>
      <w:r>
        <w:t>S</w:t>
      </w:r>
      <w:r w:rsidRPr="00D66195">
        <w:t>ea</w:t>
      </w:r>
      <w:r>
        <w:t>-</w:t>
      </w:r>
      <w:r w:rsidRPr="00D66195">
        <w:t xml:space="preserve">level rise will affect coastal areas throughout New Zealand, </w:t>
      </w:r>
      <w:r>
        <w:t>building on the</w:t>
      </w:r>
      <w:r w:rsidRPr="00D66195">
        <w:t xml:space="preserve"> </w:t>
      </w:r>
      <w:r>
        <w:t xml:space="preserve">existing </w:t>
      </w:r>
      <w:r w:rsidRPr="00D66195">
        <w:t>20 c</w:t>
      </w:r>
      <w:r>
        <w:t>enti</w:t>
      </w:r>
      <w:r w:rsidRPr="00D66195">
        <w:t>m</w:t>
      </w:r>
      <w:r>
        <w:t>etres</w:t>
      </w:r>
      <w:r w:rsidRPr="00D66195">
        <w:t xml:space="preserve"> </w:t>
      </w:r>
      <w:r>
        <w:t xml:space="preserve">of rise </w:t>
      </w:r>
      <w:r w:rsidRPr="00D66195">
        <w:t>since 1900 (</w:t>
      </w:r>
      <w:r>
        <w:t>Ministry for the Environment</w:t>
      </w:r>
      <w:r w:rsidRPr="00D66195">
        <w:t xml:space="preserve">, 2017b). Projections for these hazards are </w:t>
      </w:r>
      <w:r>
        <w:t xml:space="preserve">outlined in </w:t>
      </w:r>
      <w:hyperlink w:anchor="_Climate_change_in" w:history="1">
        <w:r w:rsidRPr="00E61EA9">
          <w:rPr>
            <w:rStyle w:val="Hyperlink"/>
          </w:rPr>
          <w:t xml:space="preserve">section </w:t>
        </w:r>
        <w:r w:rsidR="00E61EA9" w:rsidRPr="00E61EA9">
          <w:rPr>
            <w:rStyle w:val="Hyperlink"/>
          </w:rPr>
          <w:t>2</w:t>
        </w:r>
      </w:hyperlink>
      <w:r w:rsidRPr="00D66195">
        <w:t>. Increased</w:t>
      </w:r>
      <w:r w:rsidR="00B148CE" w:rsidRPr="00B148CE">
        <w:t xml:space="preserve"> </w:t>
      </w:r>
      <w:r w:rsidR="00B148CE">
        <w:t>frequency of</w:t>
      </w:r>
      <w:r w:rsidRPr="00D66195">
        <w:t xml:space="preserve"> storm event</w:t>
      </w:r>
      <w:r w:rsidR="00B148CE">
        <w:t>s</w:t>
      </w:r>
      <w:r>
        <w:t xml:space="preserve"> </w:t>
      </w:r>
      <w:r w:rsidRPr="00D66195">
        <w:t>pose</w:t>
      </w:r>
      <w:r>
        <w:t>s</w:t>
      </w:r>
      <w:r w:rsidRPr="00D66195">
        <w:t xml:space="preserve"> a significant risk to ecosystems and species</w:t>
      </w:r>
      <w:r>
        <w:t>,</w:t>
      </w:r>
      <w:r w:rsidRPr="00D66195">
        <w:t xml:space="preserve"> both through direct physical damage (</w:t>
      </w:r>
      <w:r>
        <w:t>for example</w:t>
      </w:r>
      <w:r w:rsidRPr="00D66195">
        <w:t>, wave surge) and through increased sediment deposition.</w:t>
      </w:r>
    </w:p>
    <w:p w14:paraId="27CAF6FA" w14:textId="50E53505" w:rsidR="006B4458" w:rsidRDefault="006B4458" w:rsidP="001651DD">
      <w:pPr>
        <w:pStyle w:val="BodyText"/>
      </w:pPr>
      <w:r w:rsidRPr="00D66195">
        <w:lastRenderedPageBreak/>
        <w:t>Sea</w:t>
      </w:r>
      <w:r>
        <w:t>-</w:t>
      </w:r>
      <w:r w:rsidRPr="00D66195">
        <w:t xml:space="preserve">level rise, </w:t>
      </w:r>
      <w:r>
        <w:t>along</w:t>
      </w:r>
      <w:r w:rsidRPr="00D66195">
        <w:t xml:space="preserve"> with increased frequency of extreme storm events</w:t>
      </w:r>
      <w:r>
        <w:t>,</w:t>
      </w:r>
      <w:r w:rsidRPr="00D66195">
        <w:t xml:space="preserve"> will pose direct and major risks to a diverse range of coastal ecosystems, including mangroves, dunes, estuaries, salt marsh, coastal turfs, boulder beaches and coastal cliffs. </w:t>
      </w:r>
    </w:p>
    <w:p w14:paraId="3071A85E" w14:textId="23D19DC6" w:rsidR="006B4458" w:rsidRPr="00D66195" w:rsidRDefault="006B4458" w:rsidP="00A3528E">
      <w:pPr>
        <w:pStyle w:val="BodyText"/>
        <w:spacing w:before="100" w:after="100"/>
      </w:pPr>
      <w:r w:rsidRPr="00D66195">
        <w:t>This will threaten the survival of large numbers of species that are restricted to the coastal zone</w:t>
      </w:r>
      <w:r>
        <w:t>;</w:t>
      </w:r>
      <w:r w:rsidRPr="00D66195">
        <w:t xml:space="preserve"> for example, the many threatened plant species that occur in coastal turfs (Johnson and</w:t>
      </w:r>
      <w:r w:rsidR="00BD5A14">
        <w:t> </w:t>
      </w:r>
      <w:r w:rsidRPr="00D66195">
        <w:t>Rogers</w:t>
      </w:r>
      <w:r w:rsidR="0053614C">
        <w:t>,</w:t>
      </w:r>
      <w:r w:rsidRPr="00D66195">
        <w:t xml:space="preserve"> 2003). </w:t>
      </w:r>
    </w:p>
    <w:p w14:paraId="1354E5EF" w14:textId="77777777" w:rsidR="006B4458" w:rsidRPr="00D66195" w:rsidRDefault="006B4458" w:rsidP="00A3528E">
      <w:pPr>
        <w:pStyle w:val="BodyText"/>
        <w:spacing w:before="100" w:after="100"/>
      </w:pPr>
      <w:r w:rsidRPr="00D66195">
        <w:t>As sea levels rise, the zone of influence of tides will extend further inland, affecting lowland rivers and coastal lakes and wetlands. Inundation events of low-lying areas from tides, storm surges and waves surpassing natural or human barriers will become more frequent</w:t>
      </w:r>
      <w:r>
        <w:t>,</w:t>
      </w:r>
      <w:r w:rsidRPr="00D66195">
        <w:t xml:space="preserve"> and increase in spatial extent (Rouse et al, 2017). For example, a 1</w:t>
      </w:r>
      <w:r>
        <w:t>-</w:t>
      </w:r>
      <w:r w:rsidRPr="00D66195">
        <w:t>m</w:t>
      </w:r>
      <w:r>
        <w:t>etre</w:t>
      </w:r>
      <w:r w:rsidRPr="00D66195">
        <w:t xml:space="preserve"> sea</w:t>
      </w:r>
      <w:r>
        <w:t>-</w:t>
      </w:r>
      <w:r w:rsidRPr="00D66195">
        <w:t>level rise will result in</w:t>
      </w:r>
      <w:r w:rsidR="00BD5A14">
        <w:t> </w:t>
      </w:r>
      <w:r w:rsidRPr="00D66195">
        <w:t>salinity intrusion extending up to 5 k</w:t>
      </w:r>
      <w:r>
        <w:t>ilo</w:t>
      </w:r>
      <w:r w:rsidRPr="00D66195">
        <w:t>m</w:t>
      </w:r>
      <w:r>
        <w:t>etres</w:t>
      </w:r>
      <w:r w:rsidRPr="00D66195">
        <w:t xml:space="preserve"> further inland </w:t>
      </w:r>
      <w:r>
        <w:t>on</w:t>
      </w:r>
      <w:r w:rsidRPr="00D66195">
        <w:t xml:space="preserve"> the Waihou River</w:t>
      </w:r>
      <w:r>
        <w:t>,</w:t>
      </w:r>
      <w:r w:rsidRPr="00D66195">
        <w:t xml:space="preserve"> </w:t>
      </w:r>
      <w:r>
        <w:t>i</w:t>
      </w:r>
      <w:r w:rsidRPr="00D66195">
        <w:t xml:space="preserve">n the Hauraki Plains (McBride et al, 2016). </w:t>
      </w:r>
    </w:p>
    <w:bookmarkEnd w:id="282"/>
    <w:p w14:paraId="3B05B5C0" w14:textId="77777777" w:rsidR="006B4458" w:rsidRPr="00D66195" w:rsidRDefault="006B4458" w:rsidP="00A3528E">
      <w:pPr>
        <w:pStyle w:val="Heading4"/>
      </w:pPr>
      <w:r w:rsidRPr="00676301">
        <w:t>Sensitivity</w:t>
      </w:r>
    </w:p>
    <w:p w14:paraId="651A5BDE" w14:textId="77777777" w:rsidR="006B4458" w:rsidRPr="00D66195" w:rsidRDefault="006B4458" w:rsidP="00A3528E">
      <w:pPr>
        <w:pStyle w:val="BodyText"/>
        <w:spacing w:before="100"/>
      </w:pPr>
      <w:r w:rsidRPr="00D66195">
        <w:t>A recent national analysis of the susceptibility of New Zealand’s shoreline (Rouse et al, 2017) concluded that the east coasts of both the North and South Islands are likely to be more sensitive to climate change</w:t>
      </w:r>
      <w:r>
        <w:t>-</w:t>
      </w:r>
      <w:r w:rsidRPr="00D66195">
        <w:t xml:space="preserve">induced coastal inundation and </w:t>
      </w:r>
      <w:r>
        <w:t>erosion. This is due to</w:t>
      </w:r>
      <w:r w:rsidRPr="00D66195">
        <w:t xml:space="preserve"> their currently low wave exposure, low tidal range, and deficits in sediments in proximity to tidal inlets. By contrast, the west coasts of both islands have a lower sensitivity due to their existing exposure to high wave energy (Rouse et al, 2017). </w:t>
      </w:r>
    </w:p>
    <w:p w14:paraId="3F433AAD" w14:textId="61D2D6A7" w:rsidR="006B4458" w:rsidRPr="00D66195" w:rsidRDefault="006B4458" w:rsidP="00A3528E">
      <w:pPr>
        <w:pStyle w:val="BodyText"/>
        <w:spacing w:before="100"/>
      </w:pPr>
      <w:r w:rsidRPr="00D66195">
        <w:t>Natural responses to these risks will be impeded in many locations by existing high intensities of human use and development in the coastal zone, particularly where these prevent landward</w:t>
      </w:r>
      <w:r w:rsidR="00BD5A14">
        <w:t> </w:t>
      </w:r>
      <w:r w:rsidRPr="00D66195">
        <w:t xml:space="preserve">migration of coastal ecosystems and species </w:t>
      </w:r>
      <w:r>
        <w:t>from</w:t>
      </w:r>
      <w:r w:rsidRPr="00D66195">
        <w:t xml:space="preserve"> sea</w:t>
      </w:r>
      <w:r>
        <w:t>-</w:t>
      </w:r>
      <w:r w:rsidRPr="00D66195">
        <w:t xml:space="preserve">level rise </w:t>
      </w:r>
      <w:r>
        <w:t>(</w:t>
      </w:r>
      <w:r w:rsidRPr="00D66195">
        <w:t>coastal squeeze</w:t>
      </w:r>
      <w:r>
        <w:t>)</w:t>
      </w:r>
      <w:r w:rsidRPr="00D66195">
        <w:t xml:space="preserve"> (Rouse et al, 2017).</w:t>
      </w:r>
    </w:p>
    <w:p w14:paraId="112ECF53" w14:textId="77777777" w:rsidR="006B4458" w:rsidRPr="00D66195" w:rsidRDefault="006B4458" w:rsidP="00A3528E">
      <w:pPr>
        <w:pStyle w:val="Heading4"/>
      </w:pPr>
      <w:bookmarkStart w:id="283" w:name="_Hlk36832694"/>
      <w:r w:rsidRPr="00D66195">
        <w:t>Adaptive capacity</w:t>
      </w:r>
    </w:p>
    <w:p w14:paraId="4BD459C6" w14:textId="55943549" w:rsidR="006B4458" w:rsidRDefault="006B4458" w:rsidP="00A3528E">
      <w:pPr>
        <w:pStyle w:val="BodyText"/>
        <w:spacing w:before="100" w:after="100"/>
      </w:pPr>
      <w:bookmarkStart w:id="284" w:name="_Hlk40089615"/>
      <w:bookmarkStart w:id="285" w:name="_Hlk36832151"/>
      <w:r w:rsidRPr="00D66195">
        <w:t xml:space="preserve">While many coastal ecosystems and species </w:t>
      </w:r>
      <w:r>
        <w:t>should have</w:t>
      </w:r>
      <w:r w:rsidRPr="00D66195">
        <w:t xml:space="preserve"> some adaptive capacity </w:t>
      </w:r>
      <w:r>
        <w:t>away from</w:t>
      </w:r>
      <w:r w:rsidRPr="00D66195">
        <w:t xml:space="preserve"> human</w:t>
      </w:r>
      <w:r>
        <w:t>-</w:t>
      </w:r>
      <w:r w:rsidRPr="00A3528E">
        <w:t>induced</w:t>
      </w:r>
      <w:r w:rsidRPr="00D66195">
        <w:t xml:space="preserve"> pressures, most are exposed to the effects of introduced species, inputs of nutrients and sediments (</w:t>
      </w:r>
      <w:r>
        <w:t>for example</w:t>
      </w:r>
      <w:r w:rsidRPr="00D66195">
        <w:t>, from agricultural practices</w:t>
      </w:r>
      <w:r w:rsidR="0053614C">
        <w:t xml:space="preserve"> –</w:t>
      </w:r>
      <w:r w:rsidRPr="00D66195">
        <w:t xml:space="preserve"> see Wilcock et al, 2011), and</w:t>
      </w:r>
      <w:r w:rsidR="00BD5A14">
        <w:t> </w:t>
      </w:r>
      <w:r w:rsidRPr="00D66195">
        <w:t xml:space="preserve">direct physical disturbance </w:t>
      </w:r>
      <w:r>
        <w:t>from</w:t>
      </w:r>
      <w:r w:rsidRPr="00D66195">
        <w:t xml:space="preserve"> development activities such as coastal subdivisions and</w:t>
      </w:r>
      <w:r w:rsidR="00BD5A14">
        <w:t> </w:t>
      </w:r>
      <w:r w:rsidRPr="00D66195">
        <w:t>construction of buildings, roads, marinas and other structures. Th</w:t>
      </w:r>
      <w:r>
        <w:t>ese are</w:t>
      </w:r>
      <w:r w:rsidRPr="00D66195">
        <w:t xml:space="preserve"> likely to reduce their adaptive capacity, particularly in locations </w:t>
      </w:r>
      <w:r>
        <w:t xml:space="preserve">with </w:t>
      </w:r>
      <w:r w:rsidRPr="00D66195">
        <w:t>intensive human activity</w:t>
      </w:r>
      <w:r>
        <w:t>,</w:t>
      </w:r>
      <w:r w:rsidRPr="00D66195">
        <w:t xml:space="preserve"> such as around major towns and cities. </w:t>
      </w:r>
    </w:p>
    <w:p w14:paraId="2C84EABB" w14:textId="77777777" w:rsidR="006B4458" w:rsidRPr="00D66195" w:rsidRDefault="006B4458" w:rsidP="00A3528E">
      <w:pPr>
        <w:pStyle w:val="BodyText"/>
        <w:spacing w:before="100" w:after="100"/>
      </w:pPr>
      <w:r w:rsidRPr="00D66195">
        <w:t xml:space="preserve">Ecosystems and species </w:t>
      </w:r>
      <w:r>
        <w:t xml:space="preserve">with </w:t>
      </w:r>
      <w:r w:rsidRPr="00D66195">
        <w:t>greater tolerance to periodic exposure to saline waters</w:t>
      </w:r>
      <w:r>
        <w:t>, and those with</w:t>
      </w:r>
      <w:r w:rsidRPr="00D66195">
        <w:t xml:space="preserve"> some degree of dispersal ability</w:t>
      </w:r>
      <w:r>
        <w:t>,</w:t>
      </w:r>
      <w:r w:rsidRPr="00D66195">
        <w:t xml:space="preserve"> are likely to have a greater adaptive capacity.</w:t>
      </w:r>
      <w:bookmarkEnd w:id="284"/>
      <w:r>
        <w:t xml:space="preserve"> </w:t>
      </w:r>
    </w:p>
    <w:p w14:paraId="022DCDB2" w14:textId="77777777" w:rsidR="006B4458" w:rsidRPr="00D66195" w:rsidRDefault="006B4458" w:rsidP="00A3528E">
      <w:pPr>
        <w:pStyle w:val="BodyText"/>
        <w:spacing w:before="100" w:after="100"/>
      </w:pPr>
      <w:r>
        <w:t>How much</w:t>
      </w:r>
      <w:r w:rsidRPr="00D66195">
        <w:t xml:space="preserve"> coastal ecosystems </w:t>
      </w:r>
      <w:r>
        <w:t xml:space="preserve">are able to adapt </w:t>
      </w:r>
      <w:r w:rsidRPr="00D66195">
        <w:t xml:space="preserve">will </w:t>
      </w:r>
      <w:r>
        <w:t xml:space="preserve">rely </w:t>
      </w:r>
      <w:r w:rsidRPr="00D66195">
        <w:t>on</w:t>
      </w:r>
      <w:r>
        <w:t xml:space="preserve"> implementation of</w:t>
      </w:r>
      <w:r w:rsidRPr="00D66195">
        <w:t xml:space="preserve"> effective management approaches, rather than </w:t>
      </w:r>
      <w:r>
        <w:t xml:space="preserve">on </w:t>
      </w:r>
      <w:r w:rsidRPr="00D66195">
        <w:t xml:space="preserve">the characteristics of </w:t>
      </w:r>
      <w:r>
        <w:t>the</w:t>
      </w:r>
      <w:r w:rsidRPr="00D66195">
        <w:t xml:space="preserve"> ecosystems themselves.</w:t>
      </w:r>
    </w:p>
    <w:bookmarkEnd w:id="283"/>
    <w:bookmarkEnd w:id="285"/>
    <w:p w14:paraId="3238DD43" w14:textId="26CB1B05" w:rsidR="006B4458" w:rsidRPr="00BD5A14" w:rsidRDefault="006B4458" w:rsidP="00A3528E">
      <w:pPr>
        <w:pStyle w:val="Heading4"/>
      </w:pPr>
      <w:r w:rsidRPr="00D66195">
        <w:t>Consequence</w:t>
      </w:r>
    </w:p>
    <w:p w14:paraId="4A8D24A4" w14:textId="07E9668D" w:rsidR="006B4458" w:rsidRPr="00002BCB" w:rsidRDefault="006B4458" w:rsidP="00A3528E">
      <w:pPr>
        <w:pStyle w:val="BodyText"/>
        <w:spacing w:before="100" w:after="100"/>
        <w:rPr>
          <w:spacing w:val="-4"/>
        </w:rPr>
      </w:pPr>
      <w:bookmarkStart w:id="286" w:name="_Hlk36832118"/>
      <w:r w:rsidRPr="00002BCB">
        <w:rPr>
          <w:spacing w:val="-4"/>
        </w:rPr>
        <w:t>Sea-level rise, coupled with increased frequency of extreme storm events, poses risks to a broad range of coastal ecosystems and threatens the populations of many species, including a</w:t>
      </w:r>
      <w:r w:rsidR="002F1655" w:rsidRPr="00002BCB">
        <w:rPr>
          <w:spacing w:val="-4"/>
        </w:rPr>
        <w:t> </w:t>
      </w:r>
      <w:r w:rsidRPr="00002BCB">
        <w:rPr>
          <w:spacing w:val="-4"/>
        </w:rPr>
        <w:t>large number that occur only in coastal environments. This includes highly productive coastal ecosystems with important breeding, roosting and foraging habitat for indigenous bird species. Some of these</w:t>
      </w:r>
      <w:r w:rsidR="000E4763" w:rsidRPr="00002BCB">
        <w:rPr>
          <w:spacing w:val="-4"/>
        </w:rPr>
        <w:t xml:space="preserve"> ecosystems</w:t>
      </w:r>
      <w:r w:rsidRPr="00002BCB">
        <w:rPr>
          <w:spacing w:val="-4"/>
        </w:rPr>
        <w:t xml:space="preserve">, including Kaipara Harbour, the Firth of Thames and Farewell Spit, provide crucial habitat for internationally significant migratory bird species (McGlone and Walker, 2011), while others provide important nursery habitats for juvenile fish (Francis et al, 2011). </w:t>
      </w:r>
    </w:p>
    <w:p w14:paraId="23C37522" w14:textId="67559057" w:rsidR="006B4458" w:rsidRPr="00D66195" w:rsidRDefault="006B4458" w:rsidP="00A3528E">
      <w:pPr>
        <w:pStyle w:val="BodyText"/>
        <w:spacing w:before="100" w:after="100"/>
      </w:pPr>
      <w:r w:rsidRPr="00D66195">
        <w:lastRenderedPageBreak/>
        <w:t>Salin</w:t>
      </w:r>
      <w:r>
        <w:t>e</w:t>
      </w:r>
      <w:r w:rsidRPr="00D66195">
        <w:t xml:space="preserve"> intrusion into freshwater ecosystems will result in shifts in species distributions. For</w:t>
      </w:r>
      <w:r w:rsidR="00084629">
        <w:t> </w:t>
      </w:r>
      <w:r w:rsidRPr="00D66195">
        <w:t>example, the biological character of Lake Waihola is predicted to progressively shift to greater</w:t>
      </w:r>
      <w:r w:rsidR="00F40F4B">
        <w:t> </w:t>
      </w:r>
      <w:r w:rsidRPr="00D66195">
        <w:t>dominance by estuarine and marine species</w:t>
      </w:r>
      <w:r>
        <w:t>.</w:t>
      </w:r>
      <w:r w:rsidRPr="00D66195">
        <w:t xml:space="preserve"> </w:t>
      </w:r>
      <w:r w:rsidR="000A1BFE">
        <w:t>Although</w:t>
      </w:r>
      <w:r w:rsidR="000A1BFE" w:rsidRPr="00D66195">
        <w:t xml:space="preserve"> </w:t>
      </w:r>
      <w:r w:rsidRPr="00D66195">
        <w:t>this will increase the richness of</w:t>
      </w:r>
      <w:r w:rsidR="00F40F4B">
        <w:t> </w:t>
      </w:r>
      <w:r w:rsidRPr="00D66195">
        <w:t xml:space="preserve">salt-tolerant species, </w:t>
      </w:r>
      <w:r>
        <w:t>it</w:t>
      </w:r>
      <w:r w:rsidRPr="00D66195">
        <w:t xml:space="preserve"> is likely to be offset by losses of indigenous freshwater species (Schallenberg</w:t>
      </w:r>
      <w:r>
        <w:t xml:space="preserve"> et al</w:t>
      </w:r>
      <w:r w:rsidRPr="00D66195">
        <w:t xml:space="preserve">, 2003). </w:t>
      </w:r>
      <w:r>
        <w:t>The r</w:t>
      </w:r>
      <w:r w:rsidRPr="00D66195">
        <w:t xml:space="preserve">isks of invasion by introduced species more tolerant of saline environments will increase where these changes trigger mortality events among </w:t>
      </w:r>
      <w:r>
        <w:t xml:space="preserve">the </w:t>
      </w:r>
      <w:r w:rsidRPr="00D66195">
        <w:t>current indigenous species occupants.</w:t>
      </w:r>
    </w:p>
    <w:p w14:paraId="1C714CC1" w14:textId="54C90BF3" w:rsidR="006B4458" w:rsidRPr="00D66195" w:rsidRDefault="006B4458" w:rsidP="00BD5A14">
      <w:pPr>
        <w:pStyle w:val="BodyText"/>
      </w:pPr>
      <w:r w:rsidRPr="00113B55">
        <w:t>Increased frequencies of storm events pose a risk to ecosystems and species through both direct</w:t>
      </w:r>
      <w:r w:rsidRPr="00D66195">
        <w:t xml:space="preserve"> physical damage (</w:t>
      </w:r>
      <w:r>
        <w:t>for example</w:t>
      </w:r>
      <w:r w:rsidRPr="00D66195">
        <w:t>, wave surge) and increased sediment deposition. The</w:t>
      </w:r>
      <w:r w:rsidR="00F40F4B">
        <w:t> </w:t>
      </w:r>
      <w:r w:rsidRPr="00D66195">
        <w:t>latter is likely to have negative impacts on inshore and estuarine marine ecosystems by</w:t>
      </w:r>
      <w:r w:rsidR="00F40F4B">
        <w:t> </w:t>
      </w:r>
      <w:r w:rsidRPr="00D66195">
        <w:t>decreasing light penetration, increasing turbidity and reducing primary productivity (Thrush</w:t>
      </w:r>
      <w:r w:rsidR="00F40F4B">
        <w:t> </w:t>
      </w:r>
      <w:r w:rsidRPr="00D66195">
        <w:t>et</w:t>
      </w:r>
      <w:r w:rsidR="00F40F4B">
        <w:t> </w:t>
      </w:r>
      <w:r w:rsidRPr="00D66195">
        <w:t>al, 2004). Changes in sediment size can also reduce habitat suitability, in some cases</w:t>
      </w:r>
      <w:r w:rsidR="00F40F4B">
        <w:t> </w:t>
      </w:r>
      <w:r w:rsidRPr="00D66195">
        <w:t>directly</w:t>
      </w:r>
      <w:r w:rsidR="00F40F4B">
        <w:t> </w:t>
      </w:r>
      <w:r w:rsidRPr="00D66195">
        <w:t>causing species mortality</w:t>
      </w:r>
      <w:r>
        <w:t>;</w:t>
      </w:r>
      <w:r w:rsidRPr="00D66195">
        <w:t xml:space="preserve"> </w:t>
      </w:r>
      <w:r>
        <w:t>f</w:t>
      </w:r>
      <w:r w:rsidRPr="00D66195">
        <w:t xml:space="preserve">or example, when fine silts are deposited over coarser sandy sediments (Rouse et al, 2017). </w:t>
      </w:r>
    </w:p>
    <w:p w14:paraId="419A52D1" w14:textId="77777777" w:rsidR="006B4458" w:rsidRPr="00D66195" w:rsidRDefault="006B4458" w:rsidP="00BD5A14">
      <w:pPr>
        <w:pStyle w:val="BodyText"/>
      </w:pPr>
      <w:r w:rsidRPr="00D66195">
        <w:t>R</w:t>
      </w:r>
      <w:r>
        <w:t xml:space="preserve">isk response in many places </w:t>
      </w:r>
      <w:r w:rsidRPr="00D66195">
        <w:t>will be impeded by high</w:t>
      </w:r>
      <w:r>
        <w:t>-</w:t>
      </w:r>
      <w:r w:rsidRPr="00D66195">
        <w:t>intensit</w:t>
      </w:r>
      <w:r>
        <w:t>y</w:t>
      </w:r>
      <w:r w:rsidRPr="00D66195">
        <w:t xml:space="preserve"> human use and development in</w:t>
      </w:r>
      <w:r w:rsidR="00F40F4B">
        <w:t> </w:t>
      </w:r>
      <w:r w:rsidRPr="00D66195">
        <w:t>the coastal zone.</w:t>
      </w:r>
    </w:p>
    <w:bookmarkEnd w:id="286"/>
    <w:p w14:paraId="5867F96F" w14:textId="472484A4" w:rsidR="006B4458" w:rsidRPr="00D66195" w:rsidRDefault="006B4458" w:rsidP="00A3528E">
      <w:pPr>
        <w:pStyle w:val="Heading4"/>
      </w:pPr>
      <w:r w:rsidRPr="00D66195">
        <w:t xml:space="preserve">Interacting risks </w:t>
      </w:r>
    </w:p>
    <w:p w14:paraId="27D90B8A" w14:textId="30C17747" w:rsidR="006B4458" w:rsidRDefault="006B4458" w:rsidP="00BD5A14">
      <w:pPr>
        <w:pStyle w:val="BodyText"/>
      </w:pPr>
      <w:bookmarkStart w:id="287" w:name="_Hlk36832129"/>
      <w:r w:rsidRPr="00D66195">
        <w:t xml:space="preserve">Impacts on coastal ecosystems </w:t>
      </w:r>
      <w:r>
        <w:t>affect</w:t>
      </w:r>
      <w:r w:rsidRPr="00D66195">
        <w:t xml:space="preserve"> oceanic productivity and functioning (N8)</w:t>
      </w:r>
      <w:r>
        <w:t>,</w:t>
      </w:r>
      <w:r w:rsidRPr="00D66195">
        <w:t xml:space="preserve"> </w:t>
      </w:r>
      <w:r>
        <w:t>with</w:t>
      </w:r>
      <w:r w:rsidRPr="00D66195">
        <w:t xml:space="preserve"> cascading impacts on bird species (N5). Freshwater ecosystems (N3, N4</w:t>
      </w:r>
      <w:r w:rsidR="00CC6618">
        <w:t>,</w:t>
      </w:r>
      <w:r w:rsidRPr="00D66195">
        <w:t xml:space="preserve"> N6) may be impacted </w:t>
      </w:r>
      <w:r>
        <w:t>by</w:t>
      </w:r>
      <w:r w:rsidRPr="00D66195">
        <w:t xml:space="preserve"> saline intrusion </w:t>
      </w:r>
      <w:r>
        <w:t>from</w:t>
      </w:r>
      <w:r w:rsidRPr="00D66195">
        <w:t xml:space="preserve"> coastal inundation. </w:t>
      </w:r>
    </w:p>
    <w:p w14:paraId="4C9C7C68" w14:textId="11853279" w:rsidR="006B4458" w:rsidRDefault="006B4458" w:rsidP="00BD5A14">
      <w:pPr>
        <w:pStyle w:val="BodyText"/>
      </w:pPr>
      <w:r w:rsidRPr="00D66195">
        <w:t>Coastal environments are innately connected with social and economic systems</w:t>
      </w:r>
      <w:r>
        <w:t>,</w:t>
      </w:r>
      <w:r w:rsidRPr="00D66195">
        <w:t xml:space="preserve"> </w:t>
      </w:r>
      <w:r>
        <w:t>with</w:t>
      </w:r>
      <w:r w:rsidRPr="00D66195">
        <w:t xml:space="preserve"> cascading impacts </w:t>
      </w:r>
      <w:r>
        <w:t>across</w:t>
      </w:r>
      <w:r w:rsidRPr="00D66195">
        <w:t xml:space="preserve"> these systems as well. </w:t>
      </w:r>
      <w:r>
        <w:t>There</w:t>
      </w:r>
      <w:r w:rsidRPr="00D66195">
        <w:t xml:space="preserve"> will</w:t>
      </w:r>
      <w:r>
        <w:t xml:space="preserve"> also be</w:t>
      </w:r>
      <w:r w:rsidRPr="00D66195">
        <w:t xml:space="preserve"> impact</w:t>
      </w:r>
      <w:r>
        <w:t xml:space="preserve">s </w:t>
      </w:r>
      <w:r w:rsidR="00BE5B9B">
        <w:t>on</w:t>
      </w:r>
      <w:r w:rsidR="00BE5B9B" w:rsidRPr="00D66195">
        <w:t xml:space="preserve"> </w:t>
      </w:r>
      <w:r w:rsidRPr="00D66195">
        <w:t>the tourism sector (E4)</w:t>
      </w:r>
      <w:r>
        <w:t xml:space="preserve"> and</w:t>
      </w:r>
      <w:r w:rsidRPr="00D66195">
        <w:t xml:space="preserve"> fisheries and aquaculture (E5). </w:t>
      </w:r>
    </w:p>
    <w:p w14:paraId="2A5D825E" w14:textId="54A73E1D" w:rsidR="006B4458" w:rsidRPr="00D66195" w:rsidRDefault="006B4458" w:rsidP="00BD5A14">
      <w:pPr>
        <w:pStyle w:val="BodyText"/>
      </w:pPr>
      <w:r w:rsidRPr="00D66195">
        <w:t>Ongoing sea</w:t>
      </w:r>
      <w:r>
        <w:t>-</w:t>
      </w:r>
      <w:r w:rsidRPr="00D66195">
        <w:t>level rise and extreme storm events threat</w:t>
      </w:r>
      <w:r>
        <w:t>en</w:t>
      </w:r>
      <w:r w:rsidRPr="00D66195">
        <w:t xml:space="preserve"> New Zealand’s coastal development (B2)</w:t>
      </w:r>
      <w:r>
        <w:t>,</w:t>
      </w:r>
      <w:r w:rsidRPr="00D66195">
        <w:t xml:space="preserve"> which is likely to result in the displacement of coastal communities (H1)</w:t>
      </w:r>
      <w:r w:rsidR="00577D14">
        <w:t>. They are also a threat</w:t>
      </w:r>
      <w:r w:rsidRPr="00D66195">
        <w:t xml:space="preserve"> to Māori social, economic, cultural capital</w:t>
      </w:r>
      <w:r w:rsidR="005A2F85">
        <w:t xml:space="preserve"> and</w:t>
      </w:r>
      <w:r w:rsidRPr="00D66195">
        <w:t xml:space="preserve"> cultural heritage values and spiritual wellbeing</w:t>
      </w:r>
      <w:r>
        <w:t>,</w:t>
      </w:r>
      <w:r w:rsidRPr="00D66195">
        <w:t xml:space="preserve"> where th</w:t>
      </w:r>
      <w:r>
        <w:t>ese are</w:t>
      </w:r>
      <w:r w:rsidRPr="00D66195">
        <w:t xml:space="preserve"> strongly connected to coastal ecosystems (H5, H6</w:t>
      </w:r>
      <w:r w:rsidR="00A61ED4">
        <w:t>,</w:t>
      </w:r>
      <w:r w:rsidRPr="00D66195">
        <w:t xml:space="preserve"> H8).</w:t>
      </w:r>
    </w:p>
    <w:p w14:paraId="605F08CB" w14:textId="0C549FD0" w:rsidR="006B4458" w:rsidRDefault="007330B2" w:rsidP="00BD5A14">
      <w:pPr>
        <w:pStyle w:val="BodyText"/>
      </w:pPr>
      <w:r>
        <w:t>Maladaptation or i</w:t>
      </w:r>
      <w:r w:rsidR="006B4458" w:rsidRPr="00D66195">
        <w:t>nadequate</w:t>
      </w:r>
      <w:r w:rsidR="006403AB" w:rsidRPr="00D66195">
        <w:t xml:space="preserve"> </w:t>
      </w:r>
      <w:r w:rsidR="006B4458" w:rsidRPr="00D66195">
        <w:t xml:space="preserve">adaptation actions aimed at protecting coastal ecosystems and managing retreat, </w:t>
      </w:r>
      <w:r w:rsidR="006B4458">
        <w:t>and</w:t>
      </w:r>
      <w:r w:rsidR="006B4458" w:rsidRPr="00D66195">
        <w:t xml:space="preserve"> uncoordinated governance</w:t>
      </w:r>
      <w:r w:rsidR="006B4458">
        <w:t>,</w:t>
      </w:r>
      <w:r w:rsidR="006B4458" w:rsidRPr="00D66195">
        <w:t xml:space="preserve"> will have significant consequences</w:t>
      </w:r>
      <w:r w:rsidR="006B4458">
        <w:t xml:space="preserve"> for these systems</w:t>
      </w:r>
      <w:r w:rsidR="006B4458" w:rsidRPr="00D66195">
        <w:t xml:space="preserve"> </w:t>
      </w:r>
      <w:r w:rsidR="006B4458">
        <w:t>and will also impact</w:t>
      </w:r>
      <w:r w:rsidR="006B4458" w:rsidRPr="00D66195">
        <w:t xml:space="preserve"> </w:t>
      </w:r>
      <w:r w:rsidR="00577D14">
        <w:t xml:space="preserve">on </w:t>
      </w:r>
      <w:r w:rsidR="006B4458" w:rsidRPr="00D66195">
        <w:t xml:space="preserve">social and economic systems (G1). </w:t>
      </w:r>
    </w:p>
    <w:p w14:paraId="38E139E0" w14:textId="3C476A08" w:rsidR="006B4458" w:rsidRPr="00D66195" w:rsidRDefault="006B4458" w:rsidP="00BD5A14">
      <w:pPr>
        <w:pStyle w:val="BodyText"/>
      </w:pPr>
      <w:r w:rsidRPr="00D66195">
        <w:t xml:space="preserve">Effective governance mechanisms will be key </w:t>
      </w:r>
      <w:r>
        <w:t>to</w:t>
      </w:r>
      <w:r w:rsidRPr="00D66195">
        <w:t xml:space="preserve"> building adaptive capacity for coastal environments</w:t>
      </w:r>
      <w:r>
        <w:t>. H</w:t>
      </w:r>
      <w:r w:rsidRPr="00D66195">
        <w:t>owever, a significant risk</w:t>
      </w:r>
      <w:r w:rsidR="006F40D6">
        <w:t xml:space="preserve"> lies</w:t>
      </w:r>
      <w:r w:rsidRPr="00D66195">
        <w:t xml:space="preserve"> in </w:t>
      </w:r>
      <w:r>
        <w:t>scientists’</w:t>
      </w:r>
      <w:r w:rsidRPr="00D66195">
        <w:t xml:space="preserve"> ability to understand, predict and respond to climate change impacts on New Zealand’s biodiversity</w:t>
      </w:r>
      <w:r>
        <w:t>,</w:t>
      </w:r>
      <w:r w:rsidRPr="00D66195">
        <w:t xml:space="preserve"> due to under-investment in biodiversity science (G5). There is also</w:t>
      </w:r>
      <w:r>
        <w:t xml:space="preserve"> a</w:t>
      </w:r>
      <w:r w:rsidRPr="00D66195">
        <w:t xml:space="preserve"> risk </w:t>
      </w:r>
      <w:r>
        <w:t>of</w:t>
      </w:r>
      <w:r w:rsidRPr="00D66195">
        <w:t xml:space="preserve"> failing to allocate funding for conservation management in a timely and effective manner (G2).</w:t>
      </w:r>
    </w:p>
    <w:bookmarkEnd w:id="287"/>
    <w:p w14:paraId="33760FF5" w14:textId="77777777" w:rsidR="006B4458" w:rsidRPr="00D66195" w:rsidRDefault="006B4458" w:rsidP="00A3528E">
      <w:pPr>
        <w:pStyle w:val="Heading4"/>
      </w:pPr>
      <w:r w:rsidRPr="00D66195">
        <w:t xml:space="preserve">Confidence: High </w:t>
      </w:r>
      <w:r w:rsidRPr="00A3528E">
        <w:t>agreement</w:t>
      </w:r>
      <w:r w:rsidRPr="00D66195">
        <w:t xml:space="preserve">, medium evidence </w:t>
      </w:r>
    </w:p>
    <w:p w14:paraId="534EEBB7" w14:textId="0D55F9CE" w:rsidR="006B4458" w:rsidRPr="00D66195" w:rsidRDefault="006B4458" w:rsidP="00BD5A14">
      <w:pPr>
        <w:pStyle w:val="BodyText"/>
      </w:pPr>
      <w:r w:rsidRPr="00D66195">
        <w:t>There is a high level of agreement that ongoing sea</w:t>
      </w:r>
      <w:r>
        <w:t>-</w:t>
      </w:r>
      <w:r w:rsidRPr="00D66195">
        <w:t xml:space="preserve">level rise and extreme storm events will result in coastal inundation and salinity intrusion, </w:t>
      </w:r>
      <w:r>
        <w:t>with</w:t>
      </w:r>
      <w:r w:rsidRPr="00D66195">
        <w:t xml:space="preserve"> significant negative impacts on a wide range of coastal </w:t>
      </w:r>
      <w:r w:rsidRPr="00BD5A14">
        <w:rPr>
          <w:rStyle w:val="BodyTextChar"/>
        </w:rPr>
        <w:t xml:space="preserve">ecosystems and species. </w:t>
      </w:r>
      <w:r w:rsidR="00577D14">
        <w:rPr>
          <w:rStyle w:val="BodyTextChar"/>
        </w:rPr>
        <w:t>Although</w:t>
      </w:r>
      <w:r w:rsidR="00577D14" w:rsidRPr="00BD5A14">
        <w:rPr>
          <w:rStyle w:val="BodyTextChar"/>
        </w:rPr>
        <w:t xml:space="preserve"> </w:t>
      </w:r>
      <w:r w:rsidRPr="00BD5A14">
        <w:rPr>
          <w:rStyle w:val="BodyTextChar"/>
        </w:rPr>
        <w:t>there is very strong agreement on the mechanisms driving this risk, and a reasonable amount of knowledge on impact pathways, extensive knowled</w:t>
      </w:r>
      <w:r w:rsidRPr="00D66195">
        <w:t xml:space="preserve">ge gaps </w:t>
      </w:r>
      <w:r w:rsidR="00FA75B0">
        <w:t>remain on</w:t>
      </w:r>
      <w:r w:rsidRPr="00D66195">
        <w:t xml:space="preserve"> how these effects will manifest for particular ecosystems and species, and in different locations.</w:t>
      </w:r>
    </w:p>
    <w:p w14:paraId="15B5B0C9" w14:textId="77777777" w:rsidR="006B4458" w:rsidRPr="00BD5A14" w:rsidRDefault="006B4458" w:rsidP="00A3528E">
      <w:pPr>
        <w:pStyle w:val="Heading4"/>
      </w:pPr>
      <w:r w:rsidRPr="00D66195">
        <w:lastRenderedPageBreak/>
        <w:t>Adaptation</w:t>
      </w:r>
    </w:p>
    <w:p w14:paraId="764BD8AC" w14:textId="01877CA4" w:rsidR="006B4458" w:rsidRDefault="006B4458" w:rsidP="00137777">
      <w:pPr>
        <w:pStyle w:val="BodyText"/>
      </w:pPr>
      <w:bookmarkStart w:id="288" w:name="_Hlk36832730"/>
      <w:r>
        <w:t>R</w:t>
      </w:r>
      <w:r w:rsidRPr="00D66195">
        <w:t xml:space="preserve">egional </w:t>
      </w:r>
      <w:r>
        <w:t>c</w:t>
      </w:r>
      <w:r w:rsidRPr="00D66195">
        <w:t xml:space="preserve">ouncils and local </w:t>
      </w:r>
      <w:r w:rsidRPr="00137777">
        <w:t>community</w:t>
      </w:r>
      <w:r w:rsidRPr="00D66195">
        <w:t xml:space="preserve"> groups </w:t>
      </w:r>
      <w:r>
        <w:t>are driving risk</w:t>
      </w:r>
      <w:r w:rsidRPr="00D66195">
        <w:t xml:space="preserve"> manage</w:t>
      </w:r>
      <w:r>
        <w:t>ment actions for</w:t>
      </w:r>
      <w:r w:rsidRPr="00D66195">
        <w:t xml:space="preserve"> coastal ecosystems, although most of these actions are focused on protecting human infrastructure rather than biodiversity. Actions include develop</w:t>
      </w:r>
      <w:r>
        <w:t>ing</w:t>
      </w:r>
      <w:r w:rsidRPr="00D66195">
        <w:t xml:space="preserve"> frameworks</w:t>
      </w:r>
      <w:r>
        <w:t xml:space="preserve"> and</w:t>
      </w:r>
      <w:r w:rsidRPr="00D66195">
        <w:t xml:space="preserve"> implementation plans</w:t>
      </w:r>
      <w:r>
        <w:t>,</w:t>
      </w:r>
      <w:r w:rsidRPr="00D66195">
        <w:t xml:space="preserve"> and </w:t>
      </w:r>
      <w:r>
        <w:t xml:space="preserve">engaging </w:t>
      </w:r>
      <w:r w:rsidRPr="00D66195">
        <w:t>communit</w:t>
      </w:r>
      <w:r>
        <w:t>ies</w:t>
      </w:r>
      <w:r w:rsidRPr="00D66195">
        <w:t xml:space="preserve">. </w:t>
      </w:r>
      <w:r>
        <w:t>H</w:t>
      </w:r>
      <w:r w:rsidRPr="00D66195">
        <w:t>ighly exposed</w:t>
      </w:r>
      <w:r>
        <w:t xml:space="preserve"> regions</w:t>
      </w:r>
      <w:r w:rsidRPr="00D66195">
        <w:t xml:space="preserve"> such as Hawke’s Bay have developed coastal hazard strategies </w:t>
      </w:r>
      <w:r>
        <w:t>to</w:t>
      </w:r>
      <w:r w:rsidRPr="00D66195">
        <w:t xml:space="preserve"> define the problem, provide a framework for decision-making, apply </w:t>
      </w:r>
      <w:r>
        <w:t>this</w:t>
      </w:r>
      <w:r w:rsidRPr="00D66195">
        <w:t xml:space="preserve"> to hazard risk response and outline actions (</w:t>
      </w:r>
      <w:r w:rsidR="006F0322" w:rsidRPr="00D66195">
        <w:t>Bendall, 2018</w:t>
      </w:r>
      <w:r w:rsidR="006F0322">
        <w:t xml:space="preserve">; </w:t>
      </w:r>
      <w:r w:rsidRPr="00D66195">
        <w:t xml:space="preserve">Hawke’s Bay Regional Council, 2016). </w:t>
      </w:r>
    </w:p>
    <w:p w14:paraId="56C42D87" w14:textId="0D46731D" w:rsidR="006B4458" w:rsidRDefault="006B4458" w:rsidP="007F60FA">
      <w:pPr>
        <w:pStyle w:val="BodyText"/>
      </w:pPr>
      <w:r w:rsidRPr="00D66195">
        <w:t>Takutai K</w:t>
      </w:r>
      <w:r>
        <w:t>ā</w:t>
      </w:r>
      <w:r w:rsidRPr="00D66195">
        <w:t xml:space="preserve">piti and </w:t>
      </w:r>
      <w:r>
        <w:t xml:space="preserve">the </w:t>
      </w:r>
      <w:r w:rsidRPr="00D66195">
        <w:t xml:space="preserve">Makara Beach Project are examples of community-led collaborative projects </w:t>
      </w:r>
      <w:r w:rsidR="006F0322">
        <w:t xml:space="preserve">that have </w:t>
      </w:r>
      <w:r w:rsidRPr="00D66195">
        <w:t>develop</w:t>
      </w:r>
      <w:r w:rsidR="006F0322">
        <w:t>ed</w:t>
      </w:r>
      <w:r w:rsidRPr="00D66195">
        <w:t xml:space="preserve"> action plans. The Makara Beach Project has put community-endorsed recommendations to the Wellington City Council for how the wider community should prepare for and adapt to sea</w:t>
      </w:r>
      <w:r>
        <w:t>-</w:t>
      </w:r>
      <w:r w:rsidRPr="00D66195">
        <w:t xml:space="preserve">level rise and extreme weather events (The Makara Beach Project, nd). </w:t>
      </w:r>
    </w:p>
    <w:p w14:paraId="3F137560" w14:textId="297F3F3C" w:rsidR="007F5A91" w:rsidRPr="00541B99" w:rsidRDefault="007F5A91" w:rsidP="00B305AB">
      <w:pPr>
        <w:pStyle w:val="Tableheading2"/>
      </w:pPr>
      <w:bookmarkStart w:id="289" w:name="_Toc43312807"/>
      <w:bookmarkStart w:id="290" w:name="_Toc45391898"/>
      <w:r w:rsidRPr="00541B99">
        <w:t xml:space="preserve">N1 Risks to coastal ecosystems: </w:t>
      </w:r>
      <w:r w:rsidR="00A21C1D">
        <w:t>U</w:t>
      </w:r>
      <w:r w:rsidRPr="00541B99">
        <w:t>rgency profile</w:t>
      </w:r>
      <w:bookmarkEnd w:id="289"/>
      <w:bookmarkEnd w:id="290"/>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24"/>
        <w:gridCol w:w="1839"/>
        <w:gridCol w:w="859"/>
        <w:gridCol w:w="1002"/>
        <w:gridCol w:w="1288"/>
        <w:gridCol w:w="1145"/>
        <w:gridCol w:w="858"/>
        <w:gridCol w:w="1482"/>
        <w:gridCol w:w="8"/>
      </w:tblGrid>
      <w:tr w:rsidR="002F1655" w:rsidRPr="002F1655" w14:paraId="2D550A63" w14:textId="77777777" w:rsidTr="008C01F2">
        <w:trPr>
          <w:gridAfter w:val="1"/>
          <w:wAfter w:w="8" w:type="dxa"/>
          <w:tblHeader/>
        </w:trPr>
        <w:tc>
          <w:tcPr>
            <w:tcW w:w="8364" w:type="dxa"/>
            <w:gridSpan w:val="8"/>
            <w:shd w:val="clear" w:color="auto" w:fill="2C9986"/>
          </w:tcPr>
          <w:p w14:paraId="688ABBD7" w14:textId="77777777" w:rsidR="007F5A91" w:rsidRPr="002F1655" w:rsidRDefault="007F5A91" w:rsidP="002F1655">
            <w:pPr>
              <w:pStyle w:val="TableTextbold"/>
              <w:rPr>
                <w:color w:val="FFFFFF" w:themeColor="background1"/>
              </w:rPr>
            </w:pPr>
            <w:r w:rsidRPr="002F1655">
              <w:rPr>
                <w:color w:val="FFFFFF" w:themeColor="background1"/>
              </w:rPr>
              <w:t xml:space="preserve">N1 Risks to coastal ecosystems: Urgency profile </w:t>
            </w:r>
          </w:p>
        </w:tc>
      </w:tr>
      <w:tr w:rsidR="004C052A" w:rsidRPr="006377D2" w14:paraId="608572C3" w14:textId="77777777" w:rsidTr="008C01F2">
        <w:trPr>
          <w:gridAfter w:val="1"/>
          <w:wAfter w:w="8" w:type="dxa"/>
          <w:tblHeader/>
        </w:trPr>
        <w:tc>
          <w:tcPr>
            <w:tcW w:w="1833" w:type="dxa"/>
            <w:gridSpan w:val="2"/>
            <w:shd w:val="clear" w:color="auto" w:fill="FFFFFF" w:themeFill="background1"/>
            <w:vAlign w:val="bottom"/>
          </w:tcPr>
          <w:p w14:paraId="327C454B" w14:textId="77777777" w:rsidR="007F5A91" w:rsidRPr="006377D2" w:rsidRDefault="007F5A91" w:rsidP="002F1655">
            <w:pPr>
              <w:pStyle w:val="TableTextbold"/>
            </w:pPr>
            <w:r w:rsidRPr="006377D2">
              <w:t>Urgency category</w:t>
            </w:r>
          </w:p>
        </w:tc>
        <w:tc>
          <w:tcPr>
            <w:tcW w:w="1832" w:type="dxa"/>
            <w:gridSpan w:val="2"/>
            <w:vAlign w:val="bottom"/>
          </w:tcPr>
          <w:p w14:paraId="647B131A" w14:textId="77777777" w:rsidR="007F5A91" w:rsidRPr="006377D2" w:rsidRDefault="007F5A91" w:rsidP="002F1655">
            <w:pPr>
              <w:pStyle w:val="TableTextbold"/>
            </w:pPr>
            <w:r w:rsidRPr="006377D2">
              <w:t>Proportion of urgency</w:t>
            </w:r>
          </w:p>
        </w:tc>
        <w:tc>
          <w:tcPr>
            <w:tcW w:w="4699" w:type="dxa"/>
            <w:gridSpan w:val="4"/>
            <w:vAlign w:val="bottom"/>
          </w:tcPr>
          <w:p w14:paraId="6098C9E0" w14:textId="77777777" w:rsidR="007F5A91" w:rsidRPr="006377D2" w:rsidRDefault="007F5A91" w:rsidP="002F1655">
            <w:pPr>
              <w:pStyle w:val="TableTextbold"/>
            </w:pPr>
            <w:r w:rsidRPr="006377D2">
              <w:t>Description of actions</w:t>
            </w:r>
          </w:p>
        </w:tc>
      </w:tr>
      <w:bookmarkEnd w:id="288"/>
      <w:tr w:rsidR="004C052A" w:rsidRPr="00D66195" w14:paraId="492A8704" w14:textId="77777777" w:rsidTr="008C01F2">
        <w:trPr>
          <w:gridBefore w:val="1"/>
          <w:wBefore w:w="23" w:type="dxa"/>
        </w:trPr>
        <w:tc>
          <w:tcPr>
            <w:tcW w:w="1810" w:type="dxa"/>
            <w:shd w:val="clear" w:color="auto" w:fill="FFFFFF" w:themeFill="background1"/>
            <w:hideMark/>
          </w:tcPr>
          <w:p w14:paraId="7A907B41" w14:textId="77777777" w:rsidR="006B4458" w:rsidRPr="00D66195" w:rsidRDefault="006B4458" w:rsidP="001736B4">
            <w:pPr>
              <w:pStyle w:val="TableTextbold"/>
            </w:pPr>
            <w:r w:rsidRPr="00D66195">
              <w:t>More action needed</w:t>
            </w:r>
          </w:p>
        </w:tc>
        <w:tc>
          <w:tcPr>
            <w:tcW w:w="1832" w:type="dxa"/>
            <w:gridSpan w:val="2"/>
          </w:tcPr>
          <w:p w14:paraId="13D55358" w14:textId="77777777" w:rsidR="006B4458" w:rsidRPr="00D66195" w:rsidRDefault="006B4458" w:rsidP="004C052A">
            <w:pPr>
              <w:pStyle w:val="TableText"/>
              <w:jc w:val="center"/>
            </w:pPr>
            <w:r w:rsidRPr="00D66195">
              <w:t>40</w:t>
            </w:r>
          </w:p>
        </w:tc>
        <w:tc>
          <w:tcPr>
            <w:tcW w:w="4707" w:type="dxa"/>
            <w:gridSpan w:val="5"/>
          </w:tcPr>
          <w:p w14:paraId="79EB0BA4" w14:textId="0D95DC3C" w:rsidR="006B4458" w:rsidRPr="00D66195" w:rsidRDefault="006B4458" w:rsidP="006F0322">
            <w:pPr>
              <w:pStyle w:val="TableText"/>
            </w:pPr>
            <w:r w:rsidRPr="00D66195">
              <w:t>Active adaptive management to avoid and reduce coastal squeeze, particularly by regional</w:t>
            </w:r>
            <w:r w:rsidR="006F0322">
              <w:t xml:space="preserve"> and </w:t>
            </w:r>
            <w:r w:rsidRPr="00D66195">
              <w:t>unitary councils</w:t>
            </w:r>
            <w:r>
              <w:t>. These should</w:t>
            </w:r>
            <w:r w:rsidRPr="00D66195">
              <w:t xml:space="preserve"> focus on management of the impacts of human development and maladaptation</w:t>
            </w:r>
            <w:r>
              <w:t>s</w:t>
            </w:r>
            <w:r w:rsidRPr="00D66195">
              <w:t xml:space="preserve"> on environments of high biodiversity value</w:t>
            </w:r>
            <w:r>
              <w:t>,</w:t>
            </w:r>
            <w:r w:rsidRPr="00D66195">
              <w:t xml:space="preserve"> while taking account of likely changes in sea</w:t>
            </w:r>
            <w:r w:rsidR="006F0322">
              <w:t> </w:t>
            </w:r>
            <w:r w:rsidRPr="00D66195">
              <w:t>level.</w:t>
            </w:r>
          </w:p>
        </w:tc>
      </w:tr>
      <w:tr w:rsidR="004C052A" w:rsidRPr="00D66195" w14:paraId="701EE731" w14:textId="77777777" w:rsidTr="008C01F2">
        <w:trPr>
          <w:gridBefore w:val="1"/>
          <w:wBefore w:w="23" w:type="dxa"/>
        </w:trPr>
        <w:tc>
          <w:tcPr>
            <w:tcW w:w="1810" w:type="dxa"/>
            <w:shd w:val="clear" w:color="auto" w:fill="FFFFFF" w:themeFill="background1"/>
            <w:hideMark/>
          </w:tcPr>
          <w:p w14:paraId="7F8A88C7" w14:textId="77777777" w:rsidR="006B4458" w:rsidRPr="00D66195" w:rsidRDefault="006B4458" w:rsidP="001736B4">
            <w:pPr>
              <w:pStyle w:val="TableTextbold"/>
              <w:rPr>
                <w:highlight w:val="yellow"/>
              </w:rPr>
            </w:pPr>
            <w:r w:rsidRPr="00D66195">
              <w:t xml:space="preserve">Research </w:t>
            </w:r>
            <w:r>
              <w:t>p</w:t>
            </w:r>
            <w:r w:rsidRPr="00D66195">
              <w:t>riority</w:t>
            </w:r>
          </w:p>
        </w:tc>
        <w:tc>
          <w:tcPr>
            <w:tcW w:w="1832" w:type="dxa"/>
            <w:gridSpan w:val="2"/>
          </w:tcPr>
          <w:p w14:paraId="00AE42D1" w14:textId="77777777" w:rsidR="006B4458" w:rsidRPr="00D66195" w:rsidRDefault="006B4458" w:rsidP="004C052A">
            <w:pPr>
              <w:pStyle w:val="TableText"/>
              <w:jc w:val="center"/>
            </w:pPr>
            <w:r w:rsidRPr="00D66195">
              <w:t>40</w:t>
            </w:r>
          </w:p>
        </w:tc>
        <w:tc>
          <w:tcPr>
            <w:tcW w:w="4707" w:type="dxa"/>
            <w:gridSpan w:val="5"/>
          </w:tcPr>
          <w:p w14:paraId="3845FD9B" w14:textId="49A60FA7" w:rsidR="006B4458" w:rsidRPr="00D66195" w:rsidRDefault="006B4458" w:rsidP="00BC280D">
            <w:pPr>
              <w:pStyle w:val="TableText"/>
            </w:pPr>
            <w:r>
              <w:t>I</w:t>
            </w:r>
            <w:r w:rsidRPr="00D66195">
              <w:t xml:space="preserve">dentify </w:t>
            </w:r>
            <w:r>
              <w:t xml:space="preserve">the </w:t>
            </w:r>
            <w:r w:rsidRPr="00D66195">
              <w:t xml:space="preserve">most vulnerable types of hydro-systems, </w:t>
            </w:r>
            <w:r>
              <w:t xml:space="preserve">and </w:t>
            </w:r>
            <w:r w:rsidRPr="00D66195">
              <w:t>how they will respond and change their biophysical functioning</w:t>
            </w:r>
            <w:r>
              <w:t>.</w:t>
            </w:r>
            <w:r w:rsidRPr="00D66195">
              <w:t xml:space="preserve"> </w:t>
            </w:r>
            <w:r>
              <w:t>For example</w:t>
            </w:r>
            <w:r w:rsidRPr="00D66195">
              <w:t xml:space="preserve">, </w:t>
            </w:r>
            <w:r>
              <w:t xml:space="preserve">this might include </w:t>
            </w:r>
            <w:r w:rsidRPr="00D66195">
              <w:t xml:space="preserve">supporting significant biodiversity values on exposed coasts, coastal lakes, lowland rivers or </w:t>
            </w:r>
            <w:r>
              <w:t>systems subject to</w:t>
            </w:r>
            <w:r w:rsidRPr="00D66195">
              <w:t xml:space="preserve"> current or projected high levels of human development and land</w:t>
            </w:r>
            <w:r w:rsidR="004220D9">
              <w:t> </w:t>
            </w:r>
            <w:r w:rsidRPr="00D66195">
              <w:t>use.</w:t>
            </w:r>
          </w:p>
        </w:tc>
      </w:tr>
      <w:tr w:rsidR="004C052A" w:rsidRPr="00D66195" w14:paraId="28506848" w14:textId="77777777" w:rsidTr="008C01F2">
        <w:trPr>
          <w:gridBefore w:val="1"/>
          <w:wBefore w:w="23" w:type="dxa"/>
        </w:trPr>
        <w:tc>
          <w:tcPr>
            <w:tcW w:w="1810" w:type="dxa"/>
            <w:shd w:val="clear" w:color="auto" w:fill="FFFFFF" w:themeFill="background1"/>
            <w:hideMark/>
          </w:tcPr>
          <w:p w14:paraId="6C983DD5" w14:textId="77777777" w:rsidR="006B4458" w:rsidRPr="00D66195" w:rsidRDefault="006B4458" w:rsidP="001736B4">
            <w:pPr>
              <w:pStyle w:val="TableTextbold"/>
            </w:pPr>
            <w:r w:rsidRPr="00D66195">
              <w:t>Sustain current action</w:t>
            </w:r>
          </w:p>
        </w:tc>
        <w:tc>
          <w:tcPr>
            <w:tcW w:w="1832" w:type="dxa"/>
            <w:gridSpan w:val="2"/>
          </w:tcPr>
          <w:p w14:paraId="2788F81C" w14:textId="77777777" w:rsidR="006B4458" w:rsidRPr="00D66195" w:rsidRDefault="006B4458" w:rsidP="004C052A">
            <w:pPr>
              <w:pStyle w:val="TableText"/>
              <w:jc w:val="center"/>
            </w:pPr>
            <w:r w:rsidRPr="00D66195">
              <w:t>10</w:t>
            </w:r>
          </w:p>
        </w:tc>
        <w:tc>
          <w:tcPr>
            <w:tcW w:w="4707" w:type="dxa"/>
            <w:gridSpan w:val="5"/>
          </w:tcPr>
          <w:p w14:paraId="4CA31B05" w14:textId="77777777" w:rsidR="006B4458" w:rsidRPr="00D66195" w:rsidRDefault="006B4458" w:rsidP="004C052A">
            <w:pPr>
              <w:pStyle w:val="TableText"/>
            </w:pPr>
            <w:r w:rsidRPr="00D66195">
              <w:t xml:space="preserve">Continue current management of coastal ecosystems and species to maintain their resilience and maximise their ability </w:t>
            </w:r>
            <w:r>
              <w:t>for</w:t>
            </w:r>
            <w:r w:rsidRPr="00D66195">
              <w:t xml:space="preserve"> natural adjustments to sea-level changes.</w:t>
            </w:r>
          </w:p>
        </w:tc>
      </w:tr>
      <w:tr w:rsidR="004C052A" w:rsidRPr="00D66195" w14:paraId="6BF12302" w14:textId="77777777" w:rsidTr="008C01F2">
        <w:trPr>
          <w:gridBefore w:val="1"/>
          <w:wBefore w:w="23" w:type="dxa"/>
        </w:trPr>
        <w:tc>
          <w:tcPr>
            <w:tcW w:w="1810" w:type="dxa"/>
            <w:tcBorders>
              <w:bottom w:val="single" w:sz="4" w:space="0" w:color="2C9986"/>
            </w:tcBorders>
            <w:shd w:val="clear" w:color="auto" w:fill="FFFFFF" w:themeFill="background1"/>
            <w:hideMark/>
          </w:tcPr>
          <w:p w14:paraId="2FBD675A" w14:textId="77777777" w:rsidR="006B4458" w:rsidRPr="00D66195" w:rsidRDefault="006B4458" w:rsidP="001736B4">
            <w:pPr>
              <w:pStyle w:val="TableTextbold"/>
            </w:pPr>
            <w:r w:rsidRPr="00D66195">
              <w:t xml:space="preserve">Watching brief </w:t>
            </w:r>
          </w:p>
        </w:tc>
        <w:tc>
          <w:tcPr>
            <w:tcW w:w="1832" w:type="dxa"/>
            <w:gridSpan w:val="2"/>
          </w:tcPr>
          <w:p w14:paraId="1032AF54" w14:textId="77777777" w:rsidR="006B4458" w:rsidRPr="00D66195" w:rsidRDefault="006B4458" w:rsidP="004C052A">
            <w:pPr>
              <w:pStyle w:val="TableText"/>
              <w:jc w:val="center"/>
            </w:pPr>
            <w:r w:rsidRPr="00D66195">
              <w:t>10</w:t>
            </w:r>
          </w:p>
        </w:tc>
        <w:tc>
          <w:tcPr>
            <w:tcW w:w="4707" w:type="dxa"/>
            <w:gridSpan w:val="5"/>
          </w:tcPr>
          <w:p w14:paraId="037CF5DF" w14:textId="77777777" w:rsidR="006B4458" w:rsidRPr="00D66195" w:rsidRDefault="006B4458" w:rsidP="004C052A">
            <w:pPr>
              <w:pStyle w:val="TableText"/>
            </w:pPr>
            <w:r w:rsidRPr="00D66195">
              <w:t>Monitor the status of a representative range of high-value coastal ecosystems</w:t>
            </w:r>
            <w:r>
              <w:t>,</w:t>
            </w:r>
            <w:r w:rsidRPr="00D66195">
              <w:t xml:space="preserve"> to </w:t>
            </w:r>
            <w:r>
              <w:t>look for</w:t>
            </w:r>
            <w:r w:rsidRPr="00D66195">
              <w:t xml:space="preserve"> evidence of change.</w:t>
            </w:r>
          </w:p>
        </w:tc>
      </w:tr>
      <w:tr w:rsidR="004C052A" w:rsidRPr="00D66195" w14:paraId="50BE8088" w14:textId="77777777" w:rsidTr="008C01F2">
        <w:trPr>
          <w:gridBefore w:val="1"/>
          <w:wBefore w:w="23" w:type="dxa"/>
        </w:trPr>
        <w:tc>
          <w:tcPr>
            <w:tcW w:w="1810" w:type="dxa"/>
            <w:shd w:val="clear" w:color="auto" w:fill="2C9986"/>
          </w:tcPr>
          <w:p w14:paraId="1CD8EA02" w14:textId="77777777" w:rsidR="006B4458" w:rsidRPr="004C052A" w:rsidRDefault="006B4458" w:rsidP="001736B4">
            <w:pPr>
              <w:pStyle w:val="TableTextbold"/>
              <w:rPr>
                <w:rFonts w:asciiTheme="minorHAnsi" w:hAnsiTheme="minorHAnsi" w:cstheme="minorHAnsi"/>
                <w:color w:val="FFFFFF" w:themeColor="background1"/>
              </w:rPr>
            </w:pPr>
            <w:r w:rsidRPr="004C052A">
              <w:rPr>
                <w:rFonts w:asciiTheme="minorHAnsi" w:hAnsiTheme="minorHAnsi" w:cstheme="minorHAnsi"/>
                <w:color w:val="FFFFFF" w:themeColor="background1"/>
              </w:rPr>
              <w:t xml:space="preserve">Adaptation urgency </w:t>
            </w:r>
          </w:p>
        </w:tc>
        <w:tc>
          <w:tcPr>
            <w:tcW w:w="1832" w:type="dxa"/>
            <w:gridSpan w:val="2"/>
            <w:shd w:val="clear" w:color="auto" w:fill="FFFFFF" w:themeFill="background1"/>
          </w:tcPr>
          <w:p w14:paraId="4895FFF4" w14:textId="77777777" w:rsidR="006B4458" w:rsidRPr="00D66195" w:rsidRDefault="006B4458" w:rsidP="004C052A">
            <w:pPr>
              <w:pStyle w:val="TableText"/>
              <w:jc w:val="center"/>
              <w:rPr>
                <w:rFonts w:asciiTheme="minorHAnsi" w:hAnsiTheme="minorHAnsi" w:cstheme="minorHAnsi"/>
              </w:rPr>
            </w:pPr>
            <w:r w:rsidRPr="00D66195">
              <w:rPr>
                <w:rFonts w:asciiTheme="minorHAnsi" w:hAnsiTheme="minorHAnsi" w:cstheme="minorHAnsi"/>
              </w:rPr>
              <w:t>78</w:t>
            </w:r>
          </w:p>
        </w:tc>
        <w:tc>
          <w:tcPr>
            <w:tcW w:w="1268" w:type="dxa"/>
            <w:shd w:val="clear" w:color="auto" w:fill="2C9986"/>
          </w:tcPr>
          <w:p w14:paraId="3D891A71" w14:textId="77777777" w:rsidR="006B4458" w:rsidRPr="004C052A" w:rsidRDefault="006B4458" w:rsidP="004C052A">
            <w:pPr>
              <w:pStyle w:val="TableText"/>
              <w:rPr>
                <w:b/>
                <w:bCs/>
                <w:color w:val="FFFFFF" w:themeColor="background1"/>
              </w:rPr>
            </w:pPr>
            <w:r w:rsidRPr="004C052A">
              <w:rPr>
                <w:b/>
                <w:bCs/>
                <w:color w:val="FFFFFF" w:themeColor="background1"/>
              </w:rPr>
              <w:t xml:space="preserve">Confidence </w:t>
            </w:r>
          </w:p>
        </w:tc>
        <w:tc>
          <w:tcPr>
            <w:tcW w:w="3439" w:type="dxa"/>
            <w:gridSpan w:val="4"/>
          </w:tcPr>
          <w:p w14:paraId="4FC842FB" w14:textId="77777777" w:rsidR="006B4458" w:rsidRPr="00D66195" w:rsidRDefault="006B4458" w:rsidP="004C052A">
            <w:pPr>
              <w:pStyle w:val="TableText"/>
              <w:rPr>
                <w:rFonts w:asciiTheme="minorHAnsi" w:hAnsiTheme="minorHAnsi" w:cstheme="minorHAnsi"/>
              </w:rPr>
            </w:pPr>
            <w:r w:rsidRPr="00D66195">
              <w:rPr>
                <w:rFonts w:asciiTheme="minorHAnsi" w:hAnsiTheme="minorHAnsi" w:cstheme="minorHAnsi"/>
              </w:rPr>
              <w:t>High agreement, medium evidence</w:t>
            </w:r>
          </w:p>
        </w:tc>
      </w:tr>
      <w:tr w:rsidR="006377D2" w:rsidRPr="00D66195" w14:paraId="240190B8" w14:textId="77777777" w:rsidTr="008C01F2">
        <w:trPr>
          <w:gridBefore w:val="1"/>
          <w:wBefore w:w="23" w:type="dxa"/>
        </w:trPr>
        <w:tc>
          <w:tcPr>
            <w:tcW w:w="1810" w:type="dxa"/>
            <w:shd w:val="clear" w:color="auto" w:fill="2C9986"/>
          </w:tcPr>
          <w:p w14:paraId="3755CA15" w14:textId="77777777" w:rsidR="006B4458" w:rsidRPr="004C052A" w:rsidRDefault="006B4458" w:rsidP="001736B4">
            <w:pPr>
              <w:pStyle w:val="TableTextbold"/>
              <w:rPr>
                <w:rFonts w:asciiTheme="minorHAnsi" w:hAnsiTheme="minorHAnsi" w:cstheme="minorHAnsi"/>
                <w:color w:val="FFFFFF" w:themeColor="background1"/>
              </w:rPr>
            </w:pPr>
            <w:r w:rsidRPr="004C052A">
              <w:rPr>
                <w:rFonts w:asciiTheme="minorHAnsi" w:hAnsiTheme="minorHAnsi" w:cstheme="minorHAnsi"/>
                <w:color w:val="FFFFFF" w:themeColor="background1"/>
              </w:rPr>
              <w:t xml:space="preserve">Consequence </w:t>
            </w:r>
          </w:p>
        </w:tc>
        <w:tc>
          <w:tcPr>
            <w:tcW w:w="846" w:type="dxa"/>
            <w:shd w:val="clear" w:color="auto" w:fill="2C9986"/>
          </w:tcPr>
          <w:p w14:paraId="713657F3" w14:textId="77777777" w:rsidR="006B4458" w:rsidRPr="00D66195" w:rsidRDefault="006B4458" w:rsidP="004C052A">
            <w:pPr>
              <w:pStyle w:val="TableText"/>
              <w:rPr>
                <w:rFonts w:asciiTheme="minorHAnsi" w:hAnsiTheme="minorHAnsi" w:cstheme="minorHAnsi"/>
                <w:color w:val="FFFFFF" w:themeColor="background1"/>
              </w:rPr>
            </w:pPr>
            <w:r w:rsidRPr="00D66195">
              <w:rPr>
                <w:rFonts w:asciiTheme="minorHAnsi" w:hAnsiTheme="minorHAnsi" w:cstheme="minorHAnsi"/>
                <w:color w:val="FFFFFF" w:themeColor="background1"/>
              </w:rPr>
              <w:t>Now</w:t>
            </w:r>
          </w:p>
        </w:tc>
        <w:tc>
          <w:tcPr>
            <w:tcW w:w="986" w:type="dxa"/>
          </w:tcPr>
          <w:p w14:paraId="4CD8FAB1" w14:textId="77777777" w:rsidR="006B4458" w:rsidRPr="004C052A" w:rsidRDefault="006B4458" w:rsidP="004C052A">
            <w:pPr>
              <w:pStyle w:val="TableText"/>
            </w:pPr>
            <w:r w:rsidRPr="004C052A">
              <w:t>Minor</w:t>
            </w:r>
          </w:p>
        </w:tc>
        <w:tc>
          <w:tcPr>
            <w:tcW w:w="1268" w:type="dxa"/>
            <w:shd w:val="clear" w:color="auto" w:fill="2C9986"/>
          </w:tcPr>
          <w:p w14:paraId="3B16240E" w14:textId="77777777" w:rsidR="006B4458" w:rsidRPr="004C052A" w:rsidRDefault="006B4458" w:rsidP="004C052A">
            <w:pPr>
              <w:pStyle w:val="TableText"/>
              <w:rPr>
                <w:color w:val="FFFFFF" w:themeColor="background1"/>
              </w:rPr>
            </w:pPr>
            <w:r w:rsidRPr="004C052A">
              <w:rPr>
                <w:color w:val="FFFFFF" w:themeColor="background1"/>
              </w:rPr>
              <w:t>2050</w:t>
            </w:r>
          </w:p>
        </w:tc>
        <w:tc>
          <w:tcPr>
            <w:tcW w:w="1127" w:type="dxa"/>
          </w:tcPr>
          <w:p w14:paraId="5B71F910" w14:textId="77777777" w:rsidR="006B4458" w:rsidRPr="004C052A" w:rsidRDefault="006B4458" w:rsidP="004C052A">
            <w:pPr>
              <w:pStyle w:val="TableText"/>
            </w:pPr>
            <w:r w:rsidRPr="004C052A">
              <w:t>Moderate</w:t>
            </w:r>
          </w:p>
        </w:tc>
        <w:tc>
          <w:tcPr>
            <w:tcW w:w="845" w:type="dxa"/>
            <w:shd w:val="clear" w:color="auto" w:fill="2C9986"/>
          </w:tcPr>
          <w:p w14:paraId="3E6CBBB2" w14:textId="77777777" w:rsidR="006B4458" w:rsidRPr="004C052A" w:rsidRDefault="006B4458" w:rsidP="004C052A">
            <w:pPr>
              <w:pStyle w:val="TableText"/>
              <w:rPr>
                <w:color w:val="FFFFFF" w:themeColor="background1"/>
              </w:rPr>
            </w:pPr>
            <w:r w:rsidRPr="004C052A">
              <w:rPr>
                <w:color w:val="FFFFFF" w:themeColor="background1"/>
              </w:rPr>
              <w:t>2100</w:t>
            </w:r>
          </w:p>
        </w:tc>
        <w:tc>
          <w:tcPr>
            <w:tcW w:w="1467" w:type="dxa"/>
            <w:gridSpan w:val="2"/>
          </w:tcPr>
          <w:p w14:paraId="6C69702E" w14:textId="77777777" w:rsidR="006B4458" w:rsidRPr="004C052A" w:rsidRDefault="006B4458" w:rsidP="004C052A">
            <w:pPr>
              <w:pStyle w:val="TableText"/>
            </w:pPr>
            <w:r w:rsidRPr="004C052A">
              <w:t>Major</w:t>
            </w:r>
          </w:p>
        </w:tc>
      </w:tr>
    </w:tbl>
    <w:p w14:paraId="6B19ADFF" w14:textId="77777777" w:rsidR="006B4458" w:rsidRPr="00D66195" w:rsidRDefault="006B4458" w:rsidP="00FB6B40">
      <w:pPr>
        <w:pStyle w:val="Heading3"/>
        <w:numPr>
          <w:ilvl w:val="0"/>
          <w:numId w:val="26"/>
        </w:numPr>
        <w:spacing w:before="440"/>
      </w:pPr>
      <w:bookmarkStart w:id="291" w:name="_Toc35952555"/>
      <w:bookmarkStart w:id="292" w:name="_Toc37153138"/>
      <w:bookmarkStart w:id="293" w:name="_Toc37404071"/>
      <w:bookmarkStart w:id="294" w:name="_Toc37786080"/>
      <w:bookmarkEnd w:id="280"/>
      <w:r w:rsidRPr="00D66195">
        <w:t xml:space="preserve">N2 </w:t>
      </w:r>
      <w:bookmarkEnd w:id="291"/>
      <w:bookmarkEnd w:id="292"/>
      <w:r w:rsidRPr="00D66195">
        <w:t>Risks to indigenous ecosystems and species from the enhanced spread, survival and establishment of invasive species</w:t>
      </w:r>
      <w:r w:rsidR="00E33443">
        <w:t> </w:t>
      </w:r>
      <w:r w:rsidRPr="00D66195">
        <w:t>due to climate change</w:t>
      </w:r>
      <w:bookmarkEnd w:id="293"/>
      <w:bookmarkEnd w:id="294"/>
    </w:p>
    <w:p w14:paraId="5334F098" w14:textId="77777777" w:rsidR="006B4458" w:rsidRPr="004220D9" w:rsidRDefault="006B4458" w:rsidP="004220D9">
      <w:pPr>
        <w:pStyle w:val="Heading4"/>
      </w:pPr>
      <w:r w:rsidRPr="00D66195">
        <w:t>Risk summary</w:t>
      </w:r>
    </w:p>
    <w:p w14:paraId="30FED2DB" w14:textId="609F6FBF" w:rsidR="006B4458" w:rsidRPr="00D66195" w:rsidRDefault="006B4458" w:rsidP="00AA606D">
      <w:pPr>
        <w:pStyle w:val="BodyText"/>
      </w:pPr>
      <w:bookmarkStart w:id="295" w:name="_Hlk36654260"/>
      <w:bookmarkStart w:id="296" w:name="_Hlk40092894"/>
      <w:r w:rsidRPr="00D66195">
        <w:t xml:space="preserve">New Zealand is a globally significant biodiversity hotspot, </w:t>
      </w:r>
      <w:r>
        <w:t>with</w:t>
      </w:r>
      <w:r w:rsidRPr="00D66195">
        <w:t xml:space="preserve"> very high levels of endemism, including more than 80 per cent of vascular plants, 90 per cent of insects, all reptiles, a quarter of birds and all terrestrial mammals (several species of bats/pekapeka) (Department of Conservation, 2020</w:t>
      </w:r>
      <w:r w:rsidR="007E0559">
        <w:t>a</w:t>
      </w:r>
      <w:r w:rsidRPr="00D66195">
        <w:t xml:space="preserve">). A significant number of endemic species are vulnerable to extinction (Macinnis-Ng et al, nd). </w:t>
      </w:r>
    </w:p>
    <w:p w14:paraId="3AEBFB05" w14:textId="62212BC5" w:rsidR="006B4458" w:rsidRPr="00D66195" w:rsidRDefault="006B4458" w:rsidP="00AA606D">
      <w:pPr>
        <w:pStyle w:val="BodyText"/>
      </w:pPr>
      <w:r w:rsidRPr="00D66195">
        <w:lastRenderedPageBreak/>
        <w:t xml:space="preserve">New Zealand’s indigenous ecosystems and </w:t>
      </w:r>
      <w:r>
        <w:t>t</w:t>
      </w:r>
      <w:r w:rsidRPr="00D66195">
        <w:t>aonga (indigenous)</w:t>
      </w:r>
      <w:r>
        <w:t xml:space="preserve"> </w:t>
      </w:r>
      <w:r w:rsidRPr="00D66195">
        <w:t xml:space="preserve">species are already under considerable pressure from introduced pest species, </w:t>
      </w:r>
      <w:r>
        <w:t>with</w:t>
      </w:r>
      <w:r w:rsidRPr="00D66195">
        <w:t xml:space="preserve"> the country being described as one</w:t>
      </w:r>
      <w:r w:rsidR="000D457F">
        <w:t> </w:t>
      </w:r>
      <w:r w:rsidRPr="00D66195">
        <w:t xml:space="preserve">of the most invaded places on </w:t>
      </w:r>
      <w:r w:rsidR="00D03E7C">
        <w:t>E</w:t>
      </w:r>
      <w:r w:rsidRPr="00D66195">
        <w:t>arth (Mooney and Hobbs, 2000). As temperatures warm, climatic conditions are likely to favour introduced species</w:t>
      </w:r>
      <w:r>
        <w:t>, which</w:t>
      </w:r>
      <w:r w:rsidRPr="00D66195">
        <w:t xml:space="preserve"> are </w:t>
      </w:r>
      <w:r w:rsidR="00D03E7C">
        <w:t>better</w:t>
      </w:r>
      <w:r w:rsidR="00D03E7C" w:rsidRPr="00D66195">
        <w:t xml:space="preserve"> </w:t>
      </w:r>
      <w:r w:rsidRPr="00D66195">
        <w:t>adapted to or have</w:t>
      </w:r>
      <w:r w:rsidR="00EC0B1C">
        <w:t> </w:t>
      </w:r>
      <w:r w:rsidRPr="00D66195">
        <w:t>a higher tolerance of warmer conditions (Thuiller</w:t>
      </w:r>
      <w:r>
        <w:t xml:space="preserve"> et al</w:t>
      </w:r>
      <w:r w:rsidRPr="00D66195">
        <w:t xml:space="preserve">, 2007). Increased temperatures are likely to </w:t>
      </w:r>
      <w:r>
        <w:t>support the spread</w:t>
      </w:r>
      <w:r w:rsidRPr="00D66195">
        <w:t xml:space="preserve"> of currently problematic introduced species and the establishment of new introduced species</w:t>
      </w:r>
      <w:r>
        <w:t xml:space="preserve">; both </w:t>
      </w:r>
      <w:r w:rsidR="00783C09">
        <w:t xml:space="preserve">of these events </w:t>
      </w:r>
      <w:r>
        <w:t>will</w:t>
      </w:r>
      <w:r w:rsidRPr="00D66195">
        <w:t xml:space="preserve"> increas</w:t>
      </w:r>
      <w:r>
        <w:t>e</w:t>
      </w:r>
      <w:r w:rsidRPr="00D66195">
        <w:t xml:space="preserve"> pressure on indigenous ecosystems and species. </w:t>
      </w:r>
      <w:r w:rsidR="00783C09">
        <w:t>Predicting t</w:t>
      </w:r>
      <w:r w:rsidRPr="00D66195">
        <w:t xml:space="preserve">he impacts of this </w:t>
      </w:r>
      <w:r w:rsidR="00783C09">
        <w:t xml:space="preserve">is </w:t>
      </w:r>
      <w:r w:rsidRPr="00D66195">
        <w:t>challenging, with complex effects across different trophic levels (</w:t>
      </w:r>
      <w:r w:rsidR="001C38EF" w:rsidRPr="00D66195">
        <w:t>Macinnis-Ng et al, nd</w:t>
      </w:r>
      <w:r w:rsidR="001C38EF">
        <w:t>;</w:t>
      </w:r>
      <w:r w:rsidR="001C38EF" w:rsidRPr="00D66195">
        <w:t xml:space="preserve"> </w:t>
      </w:r>
      <w:r w:rsidRPr="00D66195">
        <w:t>Tompkins</w:t>
      </w:r>
      <w:r>
        <w:t xml:space="preserve"> et al</w:t>
      </w:r>
      <w:r w:rsidRPr="00D66195">
        <w:t xml:space="preserve">, 2013). </w:t>
      </w:r>
      <w:r>
        <w:t>I</w:t>
      </w:r>
      <w:r w:rsidRPr="00D66195">
        <w:t>nteractions with</w:t>
      </w:r>
      <w:r w:rsidR="000D457F">
        <w:t> </w:t>
      </w:r>
      <w:r w:rsidRPr="00D66195">
        <w:t>human-induced pressures such as habitat fragmentation and harvesting</w:t>
      </w:r>
      <w:r>
        <w:t xml:space="preserve"> may further complicate the situation</w:t>
      </w:r>
      <w:r w:rsidRPr="00D66195">
        <w:t xml:space="preserve">. </w:t>
      </w:r>
    </w:p>
    <w:p w14:paraId="0A09B208" w14:textId="77777777" w:rsidR="006B4458" w:rsidRPr="00D66195" w:rsidRDefault="006B4458" w:rsidP="00A3528E">
      <w:pPr>
        <w:pStyle w:val="Heading4"/>
      </w:pPr>
      <w:bookmarkStart w:id="297" w:name="_Hlk36832754"/>
      <w:bookmarkEnd w:id="295"/>
      <w:r w:rsidRPr="00D66195">
        <w:t xml:space="preserve">Exposure </w:t>
      </w:r>
    </w:p>
    <w:p w14:paraId="30FF8DC3" w14:textId="3DC11BED" w:rsidR="006B4458" w:rsidRDefault="00FD3F14" w:rsidP="00AA606D">
      <w:pPr>
        <w:pStyle w:val="BodyText"/>
      </w:pPr>
      <w:r>
        <w:t>Ongoing, gradual</w:t>
      </w:r>
      <w:r w:rsidR="006B4458" w:rsidRPr="00D66195">
        <w:t xml:space="preserve"> changes in climate and extreme weather events will </w:t>
      </w:r>
      <w:r w:rsidR="006B4458">
        <w:t>increase</w:t>
      </w:r>
      <w:r w:rsidR="006B4458" w:rsidRPr="00D66195">
        <w:t xml:space="preserve"> the threat of invasive or exotic species</w:t>
      </w:r>
      <w:r w:rsidR="006B4458">
        <w:t>. These changes</w:t>
      </w:r>
      <w:r w:rsidR="006B4458" w:rsidRPr="00D66195">
        <w:t xml:space="preserve"> are projected to increase in severity and frequency towards the end of the century, with the greatest increases projected under </w:t>
      </w:r>
      <w:r w:rsidR="00AC32A3">
        <w:t xml:space="preserve">representative concentration pathway </w:t>
      </w:r>
      <w:r w:rsidR="00E50A54">
        <w:t>(</w:t>
      </w:r>
      <w:r w:rsidR="006B4458" w:rsidRPr="00D66195">
        <w:t>RCP</w:t>
      </w:r>
      <w:r w:rsidR="00E50A54">
        <w:t xml:space="preserve">) </w:t>
      </w:r>
      <w:r w:rsidR="006B4458" w:rsidRPr="00D66195">
        <w:t>8.5. Key climatic hazards influenc</w:t>
      </w:r>
      <w:r w:rsidR="006B4458">
        <w:t>ing</w:t>
      </w:r>
      <w:r w:rsidR="006B4458" w:rsidRPr="00D66195">
        <w:t xml:space="preserve"> this risk include warming temperatures, changes in the amount and distribution of rainfall, drought and heatwaves</w:t>
      </w:r>
      <w:r w:rsidR="006B4458">
        <w:t>,</w:t>
      </w:r>
      <w:r w:rsidR="006B4458" w:rsidRPr="00D66195">
        <w:t xml:space="preserve"> and associated natural hazards including floods. Projections for these are </w:t>
      </w:r>
      <w:r w:rsidR="006B4458">
        <w:t>discussed</w:t>
      </w:r>
      <w:r w:rsidR="006B4458" w:rsidRPr="00D66195">
        <w:t xml:space="preserve"> in </w:t>
      </w:r>
      <w:hyperlink w:anchor="_Climate_change_in" w:history="1">
        <w:r w:rsidR="006B4458" w:rsidRPr="00F40C24">
          <w:rPr>
            <w:rStyle w:val="Hyperlink"/>
          </w:rPr>
          <w:t xml:space="preserve">section </w:t>
        </w:r>
        <w:r w:rsidR="00F40C24" w:rsidRPr="00F40C24">
          <w:rPr>
            <w:rStyle w:val="Hyperlink"/>
          </w:rPr>
          <w:t>2</w:t>
        </w:r>
      </w:hyperlink>
      <w:r w:rsidR="006B4458" w:rsidRPr="00D66195">
        <w:t xml:space="preserve">. </w:t>
      </w:r>
    </w:p>
    <w:p w14:paraId="56EE35CC" w14:textId="1A705EDE" w:rsidR="006B4458" w:rsidRPr="00D66195" w:rsidRDefault="006B4458" w:rsidP="00AA606D">
      <w:pPr>
        <w:pStyle w:val="BodyText"/>
      </w:pPr>
      <w:r w:rsidRPr="00D66195">
        <w:t>Most sub-national climate zones will experience some degree of climatic change</w:t>
      </w:r>
      <w:r>
        <w:t>.</w:t>
      </w:r>
      <w:r w:rsidRPr="00D66195">
        <w:t xml:space="preserve"> </w:t>
      </w:r>
      <w:r>
        <w:t>I</w:t>
      </w:r>
      <w:r w:rsidRPr="00D66195">
        <w:t>ncreases in average temperature</w:t>
      </w:r>
      <w:r>
        <w:t xml:space="preserve"> are</w:t>
      </w:r>
      <w:r w:rsidRPr="00D66195">
        <w:t xml:space="preserve"> expected to be generally uniform across New Zealand, with slightly higher increases in the northeast than in the southwest</w:t>
      </w:r>
      <w:r>
        <w:t>.</w:t>
      </w:r>
      <w:r w:rsidRPr="00D66195">
        <w:t xml:space="preserve"> </w:t>
      </w:r>
      <w:r>
        <w:t>A</w:t>
      </w:r>
      <w:r w:rsidRPr="00D66195">
        <w:t xml:space="preserve">s a </w:t>
      </w:r>
      <w:r>
        <w:t>result</w:t>
      </w:r>
      <w:r w:rsidRPr="00D66195">
        <w:t>, the North Island is expected to experience slightly greater warming than the South Island. Frosts are also predicted to become less frequent, with much of the northern North Island expected to become largely frost</w:t>
      </w:r>
      <w:r>
        <w:t xml:space="preserve"> </w:t>
      </w:r>
      <w:r w:rsidRPr="00D66195">
        <w:t>free by 2100.</w:t>
      </w:r>
    </w:p>
    <w:p w14:paraId="0B92C9A6" w14:textId="5D8B731F" w:rsidR="006B4458" w:rsidRPr="00D66195" w:rsidRDefault="006B4458" w:rsidP="00AA606D">
      <w:pPr>
        <w:pStyle w:val="BodyText"/>
      </w:pPr>
      <w:r w:rsidRPr="00D66195">
        <w:t xml:space="preserve">The predicted changes in temperature, rainfall and frequency of extreme events </w:t>
      </w:r>
      <w:r>
        <w:t xml:space="preserve">are </w:t>
      </w:r>
      <w:r w:rsidRPr="00D66195">
        <w:t xml:space="preserve">expected to </w:t>
      </w:r>
      <w:r>
        <w:t>support</w:t>
      </w:r>
      <w:r w:rsidRPr="00D66195">
        <w:t xml:space="preserve"> the geographic </w:t>
      </w:r>
      <w:r>
        <w:t>spread</w:t>
      </w:r>
      <w:r w:rsidRPr="00D66195">
        <w:t xml:space="preserve"> of many invasive species already established in New Zealand, with these likely to occur both southwards and to higher elevations (McGlone and Walker, 2011). Many of these species have functional or behavioural traits that </w:t>
      </w:r>
      <w:r>
        <w:t>aid</w:t>
      </w:r>
      <w:r w:rsidRPr="00D66195">
        <w:t xml:space="preserve"> their invasion of new habitats, including wide dispersal of propagules, fast reproductive or growth rates, or </w:t>
      </w:r>
      <w:r w:rsidR="00D03E7C">
        <w:t xml:space="preserve">the </w:t>
      </w:r>
      <w:r w:rsidRPr="00D66195">
        <w:t xml:space="preserve">ability to establish or persist in harsh environments. </w:t>
      </w:r>
    </w:p>
    <w:p w14:paraId="194EA66C" w14:textId="724CDDCB" w:rsidR="006B4458" w:rsidRPr="00D66195" w:rsidRDefault="006B4458" w:rsidP="00AA606D">
      <w:pPr>
        <w:pStyle w:val="BodyText"/>
      </w:pPr>
      <w:r>
        <w:t>S</w:t>
      </w:r>
      <w:r w:rsidRPr="00D66195">
        <w:t>pecies already established in New Zealand but not currently problematic</w:t>
      </w:r>
      <w:r>
        <w:t xml:space="preserve"> are also likely to become </w:t>
      </w:r>
      <w:r w:rsidR="003D1803">
        <w:t>problematic</w:t>
      </w:r>
      <w:r>
        <w:t>,</w:t>
      </w:r>
      <w:r w:rsidRPr="00D66195">
        <w:t xml:space="preserve"> as changing climates </w:t>
      </w:r>
      <w:r>
        <w:t>support</w:t>
      </w:r>
      <w:r w:rsidRPr="00D66195">
        <w:t xml:space="preserve"> their ability to reproduce or alter their relative competitive advantage over indigenous species</w:t>
      </w:r>
      <w:r>
        <w:t>, and</w:t>
      </w:r>
      <w:r w:rsidRPr="00D66195">
        <w:t xml:space="preserve"> the latter </w:t>
      </w:r>
      <w:r>
        <w:t>come</w:t>
      </w:r>
      <w:r w:rsidRPr="00D66195">
        <w:t xml:space="preserve"> under increasing stress </w:t>
      </w:r>
      <w:r>
        <w:t>from</w:t>
      </w:r>
      <w:r w:rsidRPr="00D66195">
        <w:t xml:space="preserve"> changing conditions (Thuiller</w:t>
      </w:r>
      <w:r>
        <w:t xml:space="preserve"> et al</w:t>
      </w:r>
      <w:r w:rsidRPr="00D66195">
        <w:t xml:space="preserve">, 2007). </w:t>
      </w:r>
    </w:p>
    <w:p w14:paraId="79532ACA" w14:textId="73798759" w:rsidR="006B4458" w:rsidRPr="00D66195" w:rsidRDefault="006B4458" w:rsidP="00AA606D">
      <w:pPr>
        <w:pStyle w:val="BodyText"/>
      </w:pPr>
      <w:r w:rsidRPr="00D66195">
        <w:t xml:space="preserve">Increased temperatures will also favour the establishment of new warm-climate invasive species. </w:t>
      </w:r>
      <w:r w:rsidR="003D1803">
        <w:t>S</w:t>
      </w:r>
      <w:r>
        <w:t>ome of these</w:t>
      </w:r>
      <w:r w:rsidRPr="00D66195">
        <w:t xml:space="preserve"> </w:t>
      </w:r>
      <w:r w:rsidR="003D1803">
        <w:t xml:space="preserve">species </w:t>
      </w:r>
      <w:r>
        <w:t xml:space="preserve">will </w:t>
      </w:r>
      <w:r w:rsidRPr="00D66195">
        <w:t xml:space="preserve">be </w:t>
      </w:r>
      <w:r w:rsidR="003D1803">
        <w:t xml:space="preserve">introduced </w:t>
      </w:r>
      <w:r>
        <w:t>through</w:t>
      </w:r>
      <w:r w:rsidRPr="00D66195">
        <w:t xml:space="preserve"> human transport (</w:t>
      </w:r>
      <w:r>
        <w:t>for example</w:t>
      </w:r>
      <w:r w:rsidRPr="00D66195">
        <w:t>, plant or insect species accidentally transported with imported goods or products, marine invertebrates transported in ship ballast water)</w:t>
      </w:r>
      <w:r w:rsidR="003D1803">
        <w:t>.</w:t>
      </w:r>
      <w:r w:rsidRPr="00D66195">
        <w:t xml:space="preserve"> </w:t>
      </w:r>
      <w:r w:rsidR="003D1803">
        <w:t>O</w:t>
      </w:r>
      <w:r w:rsidRPr="00D66195">
        <w:t>thers</w:t>
      </w:r>
      <w:r w:rsidR="003D1803">
        <w:t>, however,</w:t>
      </w:r>
      <w:r w:rsidRPr="00D66195">
        <w:t xml:space="preserve"> are likely to establish through natural dispersal processes (</w:t>
      </w:r>
      <w:r>
        <w:t>for example</w:t>
      </w:r>
      <w:r w:rsidRPr="00D66195">
        <w:t xml:space="preserve">, windborne plant pathogens, or marine species moving southward in response to warmer ocean temperatures). </w:t>
      </w:r>
    </w:p>
    <w:bookmarkEnd w:id="297"/>
    <w:p w14:paraId="069D7202" w14:textId="77777777" w:rsidR="006B4458" w:rsidRPr="00D66195" w:rsidRDefault="006B4458" w:rsidP="00A3528E">
      <w:pPr>
        <w:pStyle w:val="Heading4"/>
      </w:pPr>
      <w:r w:rsidRPr="00D66195">
        <w:t xml:space="preserve">Sensitivity </w:t>
      </w:r>
    </w:p>
    <w:p w14:paraId="612B7C7C" w14:textId="61DB6FF7" w:rsidR="006B4458" w:rsidRPr="00D66195" w:rsidRDefault="006B4458" w:rsidP="00AA18F0">
      <w:pPr>
        <w:pStyle w:val="BodyText"/>
      </w:pPr>
      <w:bookmarkStart w:id="298" w:name="_Hlk40092946"/>
      <w:r w:rsidRPr="00D66195">
        <w:t xml:space="preserve">Many of New </w:t>
      </w:r>
      <w:r w:rsidRPr="00AA18F0">
        <w:t>Zealand’s</w:t>
      </w:r>
      <w:r w:rsidRPr="00D66195">
        <w:t xml:space="preserve"> indigenous ecosystems and </w:t>
      </w:r>
      <w:r>
        <w:t>t</w:t>
      </w:r>
      <w:r w:rsidRPr="00D66195">
        <w:t>aonga</w:t>
      </w:r>
      <w:r>
        <w:t xml:space="preserve"> (indigenous)</w:t>
      </w:r>
      <w:r w:rsidRPr="00D66195">
        <w:t xml:space="preserve"> species</w:t>
      </w:r>
      <w:r>
        <w:t xml:space="preserve"> </w:t>
      </w:r>
      <w:r w:rsidRPr="00D66195">
        <w:t xml:space="preserve">are already </w:t>
      </w:r>
      <w:r>
        <w:t>under</w:t>
      </w:r>
      <w:r w:rsidRPr="00D66195">
        <w:t xml:space="preserve"> high pressure from introduced species </w:t>
      </w:r>
      <w:r>
        <w:t>such</w:t>
      </w:r>
      <w:r w:rsidRPr="00D66195">
        <w:t xml:space="preserve"> </w:t>
      </w:r>
      <w:r>
        <w:t xml:space="preserve">as </w:t>
      </w:r>
      <w:r w:rsidRPr="00D66195">
        <w:t>plants, vertebrates, invertebrates and pathogens</w:t>
      </w:r>
      <w:r>
        <w:t>,</w:t>
      </w:r>
      <w:r w:rsidRPr="00D66195">
        <w:t xml:space="preserve"> </w:t>
      </w:r>
      <w:r>
        <w:t xml:space="preserve">and </w:t>
      </w:r>
      <w:r w:rsidRPr="00D66195">
        <w:t>their impacts</w:t>
      </w:r>
      <w:r>
        <w:t xml:space="preserve">, </w:t>
      </w:r>
      <w:r w:rsidRPr="00D66195">
        <w:t>including predation, competition and</w:t>
      </w:r>
      <w:r>
        <w:t>,</w:t>
      </w:r>
      <w:r w:rsidRPr="00D66195">
        <w:t xml:space="preserve"> in some cases</w:t>
      </w:r>
      <w:r>
        <w:t>,</w:t>
      </w:r>
      <w:r w:rsidRPr="00D66195">
        <w:t xml:space="preserve"> mortality. </w:t>
      </w:r>
      <w:r w:rsidRPr="00D66195">
        <w:lastRenderedPageBreak/>
        <w:t>These pressures reduce</w:t>
      </w:r>
      <w:r>
        <w:t xml:space="preserve"> </w:t>
      </w:r>
      <w:r w:rsidRPr="00D66195">
        <w:t xml:space="preserve">native dominance in indigenous ecosystems </w:t>
      </w:r>
      <w:r>
        <w:t xml:space="preserve">and </w:t>
      </w:r>
      <w:r w:rsidRPr="00D66195">
        <w:t>the abundance of vulnerable species</w:t>
      </w:r>
      <w:r w:rsidR="00AD04E1">
        <w:t>,</w:t>
      </w:r>
      <w:r w:rsidRPr="00D66195">
        <w:t xml:space="preserve"> in some cases leading to their endangerment or even extinction. </w:t>
      </w:r>
    </w:p>
    <w:p w14:paraId="5C537F01" w14:textId="5154E585" w:rsidR="006B4458" w:rsidRDefault="006B4458" w:rsidP="00AA606D">
      <w:pPr>
        <w:pStyle w:val="BodyText"/>
      </w:pPr>
      <w:r w:rsidRPr="00D66195">
        <w:t xml:space="preserve">Climate change will exacerbate these pressures by </w:t>
      </w:r>
      <w:r>
        <w:t>aiding the range</w:t>
      </w:r>
      <w:r w:rsidRPr="00D66195">
        <w:t xml:space="preserve"> expansion of existing invasive species. For example, wilding conifers will be able to spread to higher elevations, rodents may extend their altitudinal ranges, and freshwater pest fish that currently thrive</w:t>
      </w:r>
      <w:r w:rsidR="00AA18F0">
        <w:t> </w:t>
      </w:r>
      <w:r w:rsidRPr="00D66195">
        <w:t>in</w:t>
      </w:r>
      <w:r w:rsidR="00AA18F0">
        <w:t> </w:t>
      </w:r>
      <w:r w:rsidRPr="00D66195">
        <w:t>warmer northern lakes and rivers are more likely to spread southwards and to</w:t>
      </w:r>
      <w:r w:rsidR="00AA18F0">
        <w:t> </w:t>
      </w:r>
      <w:r w:rsidRPr="00D66195">
        <w:t>higher</w:t>
      </w:r>
      <w:r w:rsidR="00AA18F0">
        <w:t> </w:t>
      </w:r>
      <w:r w:rsidRPr="00D66195">
        <w:t xml:space="preserve">elevations. </w:t>
      </w:r>
    </w:p>
    <w:p w14:paraId="0A3C4107" w14:textId="701B3DFC" w:rsidR="006B4458" w:rsidRPr="00D66195" w:rsidRDefault="006B4458" w:rsidP="00AA606D">
      <w:pPr>
        <w:pStyle w:val="BodyText"/>
      </w:pPr>
      <w:r w:rsidRPr="00D66195">
        <w:t>Climate change will also encourage some established non-problematic species to become invasive, and increase the likelihood of novel species establish</w:t>
      </w:r>
      <w:r>
        <w:t>ing</w:t>
      </w:r>
      <w:r w:rsidRPr="00D66195">
        <w:t xml:space="preserve"> from warm climate</w:t>
      </w:r>
      <w:r>
        <w:t>s</w:t>
      </w:r>
      <w:r w:rsidRPr="00D66195">
        <w:t xml:space="preserve"> outside</w:t>
      </w:r>
      <w:r w:rsidR="00AA18F0">
        <w:t> </w:t>
      </w:r>
      <w:r w:rsidRPr="00D66195">
        <w:t>New Zealand</w:t>
      </w:r>
      <w:r>
        <w:t>.</w:t>
      </w:r>
      <w:r w:rsidRPr="00D66195">
        <w:t xml:space="preserve"> </w:t>
      </w:r>
      <w:r>
        <w:t>A</w:t>
      </w:r>
      <w:r w:rsidRPr="00D66195">
        <w:t xml:space="preserve"> proportion of the</w:t>
      </w:r>
      <w:r>
        <w:t>se</w:t>
      </w:r>
      <w:r w:rsidRPr="00D66195">
        <w:t xml:space="preserve"> are also likely to become invasive in indigenous ecosystems. </w:t>
      </w:r>
      <w:r>
        <w:rPr>
          <w:color w:val="000000" w:themeColor="text1"/>
        </w:rPr>
        <w:t>At the same time though</w:t>
      </w:r>
      <w:r w:rsidRPr="00D66195">
        <w:rPr>
          <w:color w:val="000000" w:themeColor="text1"/>
        </w:rPr>
        <w:t xml:space="preserve">, higher </w:t>
      </w:r>
      <w:r>
        <w:rPr>
          <w:color w:val="000000" w:themeColor="text1"/>
        </w:rPr>
        <w:t xml:space="preserve">water </w:t>
      </w:r>
      <w:r w:rsidRPr="00D66195">
        <w:rPr>
          <w:color w:val="000000" w:themeColor="text1"/>
        </w:rPr>
        <w:t xml:space="preserve">temperature in some </w:t>
      </w:r>
      <w:r>
        <w:rPr>
          <w:color w:val="000000" w:themeColor="text1"/>
        </w:rPr>
        <w:t>areas</w:t>
      </w:r>
      <w:r w:rsidRPr="00D66195">
        <w:rPr>
          <w:color w:val="000000" w:themeColor="text1"/>
        </w:rPr>
        <w:t xml:space="preserve"> may reduce the abundance of introduced salmonids, </w:t>
      </w:r>
      <w:r w:rsidR="00BC280D">
        <w:rPr>
          <w:color w:val="000000" w:themeColor="text1"/>
        </w:rPr>
        <w:t>enhancing</w:t>
      </w:r>
      <w:r w:rsidR="00BC280D" w:rsidRPr="00D66195">
        <w:rPr>
          <w:color w:val="000000" w:themeColor="text1"/>
        </w:rPr>
        <w:t xml:space="preserve"> </w:t>
      </w:r>
      <w:r w:rsidRPr="00D66195">
        <w:rPr>
          <w:color w:val="000000" w:themeColor="text1"/>
        </w:rPr>
        <w:t xml:space="preserve">the survival of </w:t>
      </w:r>
      <w:r w:rsidRPr="00D66195">
        <w:t>indigenous</w:t>
      </w:r>
      <w:r w:rsidRPr="00D66195" w:rsidDel="007C6707">
        <w:rPr>
          <w:color w:val="000000" w:themeColor="text1"/>
        </w:rPr>
        <w:t xml:space="preserve"> </w:t>
      </w:r>
      <w:r w:rsidRPr="00D66195">
        <w:rPr>
          <w:color w:val="000000" w:themeColor="text1"/>
        </w:rPr>
        <w:t>fish species (Robertson et al, 2016).</w:t>
      </w:r>
    </w:p>
    <w:p w14:paraId="44976017" w14:textId="0DAD06CA" w:rsidR="006B4458" w:rsidRPr="00D66195" w:rsidRDefault="006B4458" w:rsidP="00AA606D">
      <w:pPr>
        <w:pStyle w:val="BodyText"/>
        <w:rPr>
          <w:color w:val="000000" w:themeColor="text1"/>
        </w:rPr>
      </w:pPr>
      <w:r>
        <w:rPr>
          <w:color w:val="000000" w:themeColor="text1"/>
        </w:rPr>
        <w:t>H</w:t>
      </w:r>
      <w:r w:rsidRPr="00D66195">
        <w:rPr>
          <w:color w:val="000000" w:themeColor="text1"/>
        </w:rPr>
        <w:t>uman-mediated alteration of the natural environment</w:t>
      </w:r>
      <w:r>
        <w:rPr>
          <w:color w:val="000000" w:themeColor="text1"/>
        </w:rPr>
        <w:t xml:space="preserve"> supports i</w:t>
      </w:r>
      <w:r w:rsidRPr="00D66195">
        <w:rPr>
          <w:color w:val="000000" w:themeColor="text1"/>
        </w:rPr>
        <w:t xml:space="preserve">nvasion by introduced species. </w:t>
      </w:r>
      <w:r>
        <w:rPr>
          <w:color w:val="000000" w:themeColor="text1"/>
        </w:rPr>
        <w:t>The g</w:t>
      </w:r>
      <w:r w:rsidRPr="00D66195">
        <w:rPr>
          <w:color w:val="000000" w:themeColor="text1"/>
        </w:rPr>
        <w:t xml:space="preserve">reatest numbers of established plant weeds </w:t>
      </w:r>
      <w:r>
        <w:rPr>
          <w:color w:val="000000" w:themeColor="text1"/>
        </w:rPr>
        <w:t>are close</w:t>
      </w:r>
      <w:r w:rsidRPr="00D66195">
        <w:rPr>
          <w:color w:val="000000" w:themeColor="text1"/>
        </w:rPr>
        <w:t xml:space="preserve"> to human population centres, providing reservoirs for spread into surrounding landscapes (Timmins and Williams</w:t>
      </w:r>
      <w:r w:rsidR="007E62D5">
        <w:rPr>
          <w:color w:val="000000" w:themeColor="text1"/>
        </w:rPr>
        <w:t>,</w:t>
      </w:r>
      <w:r w:rsidRPr="00D66195">
        <w:rPr>
          <w:color w:val="000000" w:themeColor="text1"/>
        </w:rPr>
        <w:t xml:space="preserve"> 1991). Humans </w:t>
      </w:r>
      <w:r>
        <w:t>are also</w:t>
      </w:r>
      <w:r w:rsidRPr="00D66195">
        <w:rPr>
          <w:color w:val="000000" w:themeColor="text1"/>
        </w:rPr>
        <w:t xml:space="preserve"> responsible for widespread introduction of freshwater pest fish, particularly in northern waters, through </w:t>
      </w:r>
      <w:r w:rsidR="00AD04E1" w:rsidRPr="00D66195">
        <w:rPr>
          <w:color w:val="000000" w:themeColor="text1"/>
        </w:rPr>
        <w:t xml:space="preserve">both </w:t>
      </w:r>
      <w:r w:rsidRPr="00D66195">
        <w:rPr>
          <w:color w:val="000000" w:themeColor="text1"/>
        </w:rPr>
        <w:t>accidental and deliberate release (Hamilton et</w:t>
      </w:r>
      <w:r w:rsidR="007E62D5">
        <w:rPr>
          <w:color w:val="000000" w:themeColor="text1"/>
        </w:rPr>
        <w:t> </w:t>
      </w:r>
      <w:r w:rsidRPr="00D66195">
        <w:rPr>
          <w:color w:val="000000" w:themeColor="text1"/>
        </w:rPr>
        <w:t>al,</w:t>
      </w:r>
      <w:r w:rsidR="007E62D5">
        <w:rPr>
          <w:color w:val="000000" w:themeColor="text1"/>
        </w:rPr>
        <w:t> </w:t>
      </w:r>
      <w:r w:rsidRPr="00D66195">
        <w:rPr>
          <w:color w:val="000000" w:themeColor="text1"/>
        </w:rPr>
        <w:t xml:space="preserve">2013). </w:t>
      </w:r>
      <w:r>
        <w:rPr>
          <w:color w:val="000000" w:themeColor="text1"/>
        </w:rPr>
        <w:t>Fragmentation makes</w:t>
      </w:r>
      <w:r w:rsidRPr="00D66195">
        <w:rPr>
          <w:color w:val="000000" w:themeColor="text1"/>
        </w:rPr>
        <w:t xml:space="preserve"> many lowland terrestrial indigenous ecosystems </w:t>
      </w:r>
      <w:r>
        <w:rPr>
          <w:color w:val="000000" w:themeColor="text1"/>
        </w:rPr>
        <w:t>more vulnerable by</w:t>
      </w:r>
      <w:r w:rsidRPr="00D66195">
        <w:rPr>
          <w:color w:val="000000" w:themeColor="text1"/>
        </w:rPr>
        <w:t xml:space="preserve"> increas</w:t>
      </w:r>
      <w:r>
        <w:rPr>
          <w:color w:val="000000" w:themeColor="text1"/>
        </w:rPr>
        <w:t>ing</w:t>
      </w:r>
      <w:r w:rsidRPr="00D66195">
        <w:rPr>
          <w:color w:val="000000" w:themeColor="text1"/>
        </w:rPr>
        <w:t xml:space="preserve"> the ratio of edge </w:t>
      </w:r>
      <w:r>
        <w:rPr>
          <w:color w:val="000000" w:themeColor="text1"/>
        </w:rPr>
        <w:t xml:space="preserve">habitats </w:t>
      </w:r>
      <w:r w:rsidRPr="00D66195">
        <w:rPr>
          <w:color w:val="000000" w:themeColor="text1"/>
        </w:rPr>
        <w:t xml:space="preserve">to core </w:t>
      </w:r>
      <w:r>
        <w:rPr>
          <w:color w:val="000000" w:themeColor="text1"/>
        </w:rPr>
        <w:t>ones. This</w:t>
      </w:r>
      <w:r w:rsidRPr="00D66195">
        <w:rPr>
          <w:color w:val="000000" w:themeColor="text1"/>
        </w:rPr>
        <w:t xml:space="preserve"> provid</w:t>
      </w:r>
      <w:r>
        <w:rPr>
          <w:color w:val="000000" w:themeColor="text1"/>
        </w:rPr>
        <w:t>es</w:t>
      </w:r>
      <w:r w:rsidRPr="00D66195">
        <w:rPr>
          <w:color w:val="000000" w:themeColor="text1"/>
        </w:rPr>
        <w:t xml:space="preserve"> </w:t>
      </w:r>
      <w:r>
        <w:rPr>
          <w:color w:val="000000" w:themeColor="text1"/>
        </w:rPr>
        <w:t>more</w:t>
      </w:r>
      <w:r w:rsidRPr="00D66195">
        <w:rPr>
          <w:color w:val="000000" w:themeColor="text1"/>
        </w:rPr>
        <w:t xml:space="preserve"> opportunities for invasion from surrounding exotic-dominated landscapes (McGlone and Walker, 2011). </w:t>
      </w:r>
      <w:r>
        <w:rPr>
          <w:color w:val="000000" w:themeColor="text1"/>
        </w:rPr>
        <w:t>I</w:t>
      </w:r>
      <w:r w:rsidRPr="00D66195">
        <w:rPr>
          <w:color w:val="000000" w:themeColor="text1"/>
        </w:rPr>
        <w:t>n drier environments where deliberate firing by humans replace</w:t>
      </w:r>
      <w:r>
        <w:rPr>
          <w:color w:val="000000" w:themeColor="text1"/>
        </w:rPr>
        <w:t>d</w:t>
      </w:r>
      <w:r w:rsidRPr="00D66195">
        <w:rPr>
          <w:color w:val="000000" w:themeColor="text1"/>
        </w:rPr>
        <w:t xml:space="preserve"> the former woody cover </w:t>
      </w:r>
      <w:r>
        <w:rPr>
          <w:color w:val="000000" w:themeColor="text1"/>
        </w:rPr>
        <w:t>with</w:t>
      </w:r>
      <w:r w:rsidRPr="00D66195">
        <w:rPr>
          <w:color w:val="000000" w:themeColor="text1"/>
        </w:rPr>
        <w:t xml:space="preserve"> tussock grasslands, indigenous</w:t>
      </w:r>
      <w:r>
        <w:rPr>
          <w:color w:val="000000" w:themeColor="text1"/>
        </w:rPr>
        <w:t>-</w:t>
      </w:r>
      <w:r w:rsidRPr="00D66195">
        <w:rPr>
          <w:color w:val="000000" w:themeColor="text1"/>
        </w:rPr>
        <w:t xml:space="preserve">dominated landscapes are particularly vulnerable to invasion by wilding conifers. Some of these conifers are </w:t>
      </w:r>
      <w:r>
        <w:rPr>
          <w:color w:val="000000" w:themeColor="text1"/>
        </w:rPr>
        <w:t>able to</w:t>
      </w:r>
      <w:r w:rsidRPr="00D66195">
        <w:rPr>
          <w:color w:val="000000" w:themeColor="text1"/>
        </w:rPr>
        <w:t xml:space="preserve"> surviv</w:t>
      </w:r>
      <w:r>
        <w:rPr>
          <w:color w:val="000000" w:themeColor="text1"/>
        </w:rPr>
        <w:t>e</w:t>
      </w:r>
      <w:r w:rsidRPr="00D66195">
        <w:rPr>
          <w:color w:val="000000" w:themeColor="text1"/>
        </w:rPr>
        <w:t xml:space="preserve"> at higher elevations than</w:t>
      </w:r>
      <w:r>
        <w:rPr>
          <w:color w:val="000000" w:themeColor="text1"/>
        </w:rPr>
        <w:t xml:space="preserve"> the</w:t>
      </w:r>
      <w:r w:rsidRPr="00D66195">
        <w:rPr>
          <w:color w:val="000000" w:themeColor="text1"/>
        </w:rPr>
        <w:t xml:space="preserve"> indigenous species </w:t>
      </w:r>
      <w:r>
        <w:rPr>
          <w:color w:val="000000" w:themeColor="text1"/>
        </w:rPr>
        <w:t>(which</w:t>
      </w:r>
      <w:r w:rsidRPr="00D66195">
        <w:rPr>
          <w:color w:val="000000" w:themeColor="text1"/>
        </w:rPr>
        <w:t xml:space="preserve"> normally occur at treeline</w:t>
      </w:r>
      <w:r>
        <w:rPr>
          <w:color w:val="000000" w:themeColor="text1"/>
        </w:rPr>
        <w:t>)</w:t>
      </w:r>
      <w:r w:rsidRPr="00D66195">
        <w:rPr>
          <w:color w:val="000000" w:themeColor="text1"/>
        </w:rPr>
        <w:t>, allowing them to invade sub</w:t>
      </w:r>
      <w:r>
        <w:rPr>
          <w:color w:val="000000" w:themeColor="text1"/>
        </w:rPr>
        <w:t>-</w:t>
      </w:r>
      <w:r w:rsidRPr="00D66195">
        <w:rPr>
          <w:color w:val="000000" w:themeColor="text1"/>
        </w:rPr>
        <w:t xml:space="preserve">alpine ecosystems. </w:t>
      </w:r>
    </w:p>
    <w:p w14:paraId="7E4E352F" w14:textId="24FE7A9E" w:rsidR="006B4458" w:rsidRPr="00D66195" w:rsidRDefault="006B4458" w:rsidP="00AA606D">
      <w:pPr>
        <w:pStyle w:val="BodyText"/>
      </w:pPr>
      <w:r w:rsidRPr="00D66195">
        <w:t xml:space="preserve">Predicting the overall impacts of invasive species on New Zealand’s indigenous ecosystems and </w:t>
      </w:r>
      <w:r>
        <w:t>t</w:t>
      </w:r>
      <w:r w:rsidRPr="00D66195">
        <w:t>aonga (indigenous)</w:t>
      </w:r>
      <w:r>
        <w:t xml:space="preserve"> </w:t>
      </w:r>
      <w:r w:rsidRPr="00D66195">
        <w:t>species under climate change is difficult given the complex nature of interactions between invasive and indigenous species, and between different invasive species (Tompkins</w:t>
      </w:r>
      <w:r>
        <w:t xml:space="preserve"> et al</w:t>
      </w:r>
      <w:r w:rsidRPr="00D66195">
        <w:t xml:space="preserve">, 2013). </w:t>
      </w:r>
      <w:r w:rsidR="00DE642D">
        <w:t>An i</w:t>
      </w:r>
      <w:r w:rsidRPr="00D66195">
        <w:t>ncrease</w:t>
      </w:r>
      <w:r w:rsidR="00DE642D">
        <w:t xml:space="preserve"> in</w:t>
      </w:r>
      <w:r>
        <w:t xml:space="preserve"> </w:t>
      </w:r>
      <w:r w:rsidRPr="00D66195">
        <w:t>disturbance events such as droughts or heatwaves may</w:t>
      </w:r>
      <w:r w:rsidR="00DE642D">
        <w:t> </w:t>
      </w:r>
      <w:r>
        <w:t>give more</w:t>
      </w:r>
      <w:r w:rsidRPr="00D66195">
        <w:t xml:space="preserve"> opportunities for invasive species to expand their range</w:t>
      </w:r>
      <w:r>
        <w:t>;</w:t>
      </w:r>
      <w:r w:rsidRPr="00D66195">
        <w:t xml:space="preserve"> </w:t>
      </w:r>
      <w:r>
        <w:t>for example</w:t>
      </w:r>
      <w:r w:rsidRPr="00D66195">
        <w:t>, when formerly dominant indigenous species are lost through stress</w:t>
      </w:r>
      <w:r>
        <w:t>-</w:t>
      </w:r>
      <w:r w:rsidRPr="00D66195">
        <w:t>induced mortality (Thomsen et</w:t>
      </w:r>
      <w:r w:rsidR="00DE642D">
        <w:t> </w:t>
      </w:r>
      <w:r w:rsidRPr="00D66195">
        <w:t xml:space="preserve">al, 2019). </w:t>
      </w:r>
    </w:p>
    <w:p w14:paraId="195B3C52" w14:textId="77777777" w:rsidR="006B4458" w:rsidRPr="00AA18F0" w:rsidRDefault="006B4458" w:rsidP="00AA18F0">
      <w:pPr>
        <w:pStyle w:val="Heading4"/>
      </w:pPr>
      <w:bookmarkStart w:id="299" w:name="_Hlk36832769"/>
      <w:bookmarkEnd w:id="298"/>
      <w:r w:rsidRPr="00D66195">
        <w:t>Adaptive capacity</w:t>
      </w:r>
    </w:p>
    <w:p w14:paraId="5C25CD29" w14:textId="3C53F7F7" w:rsidR="006B4458" w:rsidRPr="00D66195" w:rsidRDefault="006B4458" w:rsidP="007E62D5">
      <w:pPr>
        <w:pStyle w:val="BodyText"/>
      </w:pPr>
      <w:bookmarkStart w:id="300" w:name="_Hlk40092956"/>
      <w:r w:rsidRPr="00D66195">
        <w:t xml:space="preserve">Many of New Zealand’s indigenous ecosystems and </w:t>
      </w:r>
      <w:r>
        <w:t>t</w:t>
      </w:r>
      <w:r w:rsidRPr="00D66195">
        <w:t>aonga</w:t>
      </w:r>
      <w:r>
        <w:t xml:space="preserve"> </w:t>
      </w:r>
      <w:r w:rsidRPr="00D66195">
        <w:t xml:space="preserve">(indigenous) species </w:t>
      </w:r>
      <w:r>
        <w:t>have</w:t>
      </w:r>
      <w:r w:rsidRPr="00D66195">
        <w:t xml:space="preserve"> low adaptive capacity in the face of human-induced pressures such as introduc</w:t>
      </w:r>
      <w:r>
        <w:t>ed</w:t>
      </w:r>
      <w:r w:rsidRPr="00D66195">
        <w:t xml:space="preserve"> alien species, the</w:t>
      </w:r>
      <w:r w:rsidR="00AA18F0">
        <w:t> </w:t>
      </w:r>
      <w:r w:rsidRPr="00D66195">
        <w:t>clearance and fragmentation of indigenous terrestrial cover, discharge of nutrients and sediments into water bodies, and harvesting of marine fish. This is a common feature of island</w:t>
      </w:r>
      <w:r w:rsidR="00AA18F0">
        <w:t> </w:t>
      </w:r>
      <w:r w:rsidRPr="00D66195">
        <w:t>biotas, particularly those that have experienced long</w:t>
      </w:r>
      <w:r w:rsidR="000A2CF3">
        <w:t>,</w:t>
      </w:r>
      <w:r w:rsidRPr="00D66195">
        <w:t xml:space="preserve"> genetic isolation (Frankham, 1997; Williams</w:t>
      </w:r>
      <w:r>
        <w:t xml:space="preserve"> et al</w:t>
      </w:r>
      <w:r w:rsidRPr="00D66195">
        <w:t xml:space="preserve">, 2008). For example, </w:t>
      </w:r>
      <w:r>
        <w:t>most</w:t>
      </w:r>
      <w:r w:rsidRPr="00D66195">
        <w:t xml:space="preserve"> of our indigenous bird species have proven vulnerable to decline </w:t>
      </w:r>
      <w:r>
        <w:t>through</w:t>
      </w:r>
      <w:r w:rsidRPr="00D66195">
        <w:t xml:space="preserve"> predation by introduced mammals (Innes et al, 2010)</w:t>
      </w:r>
      <w:r w:rsidR="000A2CF3">
        <w:t>. M</w:t>
      </w:r>
      <w:r w:rsidRPr="00D66195">
        <w:t>any of our forests have undergone significant compositional and functional modification by introduced mammalian browsers</w:t>
      </w:r>
      <w:r w:rsidRPr="00D66195" w:rsidDel="001E5260">
        <w:t xml:space="preserve"> (Wardle et al, 2001)</w:t>
      </w:r>
      <w:r w:rsidR="000A2CF3">
        <w:t xml:space="preserve">. Also, </w:t>
      </w:r>
      <w:r w:rsidRPr="00D66195">
        <w:t xml:space="preserve">our distinctive freshwater </w:t>
      </w:r>
      <w:r>
        <w:t>g</w:t>
      </w:r>
      <w:r w:rsidRPr="00D66195">
        <w:t xml:space="preserve">alaxiids have suffered major population declines </w:t>
      </w:r>
      <w:r>
        <w:t>with</w:t>
      </w:r>
      <w:r w:rsidRPr="00D66195">
        <w:t xml:space="preserve"> the introduction of predatory salmonid fish (McDowall, 2003; McIntosh et al, 2010). </w:t>
      </w:r>
    </w:p>
    <w:p w14:paraId="313C80A7" w14:textId="77BAB288" w:rsidR="006B4458" w:rsidRPr="00D66195" w:rsidRDefault="006B4458" w:rsidP="007E62D5">
      <w:pPr>
        <w:pStyle w:val="BodyText"/>
      </w:pPr>
      <w:r w:rsidRPr="00D66195">
        <w:lastRenderedPageBreak/>
        <w:t xml:space="preserve">Although </w:t>
      </w:r>
      <w:r>
        <w:t xml:space="preserve">there is a general lack of </w:t>
      </w:r>
      <w:r w:rsidRPr="00D66195">
        <w:t>site</w:t>
      </w:r>
      <w:r>
        <w:t>-</w:t>
      </w:r>
      <w:r w:rsidRPr="00D66195">
        <w:t>specific studies, it is highly likely that</w:t>
      </w:r>
      <w:r>
        <w:t xml:space="preserve"> the existing impacts of</w:t>
      </w:r>
      <w:r w:rsidRPr="00D66195">
        <w:t xml:space="preserve"> introduced species, along with other human activities such as harvesting, habitat clearance and fragmentation, have substantially reduced the adaptive capacity of many of our</w:t>
      </w:r>
      <w:r w:rsidR="00AA18F0">
        <w:t> </w:t>
      </w:r>
      <w:r w:rsidRPr="00D66195">
        <w:t>indigenous ecosystems and species</w:t>
      </w:r>
      <w:r>
        <w:t>. This will also have</w:t>
      </w:r>
      <w:r w:rsidRPr="00D66195">
        <w:t xml:space="preserve"> reduc</w:t>
      </w:r>
      <w:r>
        <w:t xml:space="preserve">ed </w:t>
      </w:r>
      <w:r w:rsidRPr="00D66195">
        <w:t>their ability to adapt to</w:t>
      </w:r>
      <w:r w:rsidR="00AA18F0">
        <w:t> </w:t>
      </w:r>
      <w:r w:rsidRPr="00D66195">
        <w:t>further pressure from introduced species. It is therefore crucial that management of introduced species aim</w:t>
      </w:r>
      <w:r>
        <w:t>s</w:t>
      </w:r>
      <w:r w:rsidRPr="00D66195">
        <w:t xml:space="preserve"> </w:t>
      </w:r>
      <w:r>
        <w:t>to</w:t>
      </w:r>
      <w:r w:rsidRPr="00D66195">
        <w:t xml:space="preserve"> maintain adequate and representative examples of a full range of</w:t>
      </w:r>
      <w:r w:rsidR="00AA18F0">
        <w:t> </w:t>
      </w:r>
      <w:r w:rsidRPr="00D66195">
        <w:t xml:space="preserve">ecosystems in </w:t>
      </w:r>
      <w:r w:rsidR="004868F6" w:rsidRPr="00D66195">
        <w:t>a state</w:t>
      </w:r>
      <w:r w:rsidR="004868F6">
        <w:t xml:space="preserve"> that is</w:t>
      </w:r>
      <w:r w:rsidR="004868F6" w:rsidRPr="00D66195">
        <w:t xml:space="preserve"> </w:t>
      </w:r>
      <w:r w:rsidRPr="00D66195">
        <w:t>as healthy as possible, whil</w:t>
      </w:r>
      <w:r>
        <w:t>e</w:t>
      </w:r>
      <w:r w:rsidRPr="00D66195">
        <w:t xml:space="preserve"> also maintaining populations of species at</w:t>
      </w:r>
      <w:r w:rsidR="00AA18F0">
        <w:t> </w:t>
      </w:r>
      <w:r w:rsidRPr="00D66195">
        <w:t xml:space="preserve">particular risk of decline. </w:t>
      </w:r>
    </w:p>
    <w:p w14:paraId="79204993" w14:textId="19BE2A40" w:rsidR="006B4458" w:rsidRPr="00D66195" w:rsidRDefault="006B4458" w:rsidP="007E62D5">
      <w:pPr>
        <w:pStyle w:val="BodyText"/>
      </w:pPr>
      <w:r>
        <w:t>The a</w:t>
      </w:r>
      <w:r w:rsidRPr="00D66195">
        <w:t xml:space="preserve">daptive capacity of species and natural ecosystems is somewhat limited without effective governance. </w:t>
      </w:r>
      <w:r w:rsidR="00A14154">
        <w:t>It may be possible to increase the</w:t>
      </w:r>
      <w:r w:rsidR="00A14154" w:rsidRPr="00D66195">
        <w:t xml:space="preserve"> </w:t>
      </w:r>
      <w:r w:rsidRPr="00D66195">
        <w:t>adaptive capacity of some ecosystems and systems through adaptive management interventions to reduce the impact of invasive species, at least in the short to medium</w:t>
      </w:r>
      <w:r>
        <w:t xml:space="preserve"> </w:t>
      </w:r>
      <w:r w:rsidRPr="00D66195">
        <w:t xml:space="preserve">term. Conservation techniques to eradicate invasive species and protect </w:t>
      </w:r>
      <w:r>
        <w:t>t</w:t>
      </w:r>
      <w:r w:rsidRPr="00D66195">
        <w:t>aonga and indigenous</w:t>
      </w:r>
      <w:r w:rsidRPr="00D66195" w:rsidDel="007C6707">
        <w:t xml:space="preserve"> </w:t>
      </w:r>
      <w:r w:rsidRPr="00D66195">
        <w:t>species have shown some success in New Zealand</w:t>
      </w:r>
      <w:r>
        <w:t>;</w:t>
      </w:r>
      <w:r w:rsidRPr="00D66195">
        <w:t xml:space="preserve"> </w:t>
      </w:r>
      <w:r>
        <w:t>h</w:t>
      </w:r>
      <w:r w:rsidRPr="00D66195">
        <w:t xml:space="preserve">owever, there are major knowledge gaps and challenges with achieving lasting </w:t>
      </w:r>
      <w:r w:rsidR="004868F6" w:rsidRPr="00D66195">
        <w:t xml:space="preserve">eradication </w:t>
      </w:r>
      <w:r w:rsidR="004868F6">
        <w:t xml:space="preserve">of </w:t>
      </w:r>
      <w:r w:rsidRPr="00D66195">
        <w:t>invasive predator</w:t>
      </w:r>
      <w:r w:rsidR="004868F6">
        <w:t>s</w:t>
      </w:r>
      <w:r w:rsidRPr="00D66195">
        <w:t xml:space="preserve"> (Macinnis</w:t>
      </w:r>
      <w:r w:rsidR="00FD4CB5">
        <w:noBreakHyphen/>
      </w:r>
      <w:r w:rsidRPr="00D66195">
        <w:t xml:space="preserve">Ng et al, nd). </w:t>
      </w:r>
    </w:p>
    <w:bookmarkEnd w:id="299"/>
    <w:bookmarkEnd w:id="300"/>
    <w:p w14:paraId="66B39478" w14:textId="77777777" w:rsidR="006B4458" w:rsidRPr="00FD4CB5" w:rsidRDefault="006B4458" w:rsidP="00FD4CB5">
      <w:pPr>
        <w:pStyle w:val="Heading4"/>
      </w:pPr>
      <w:r w:rsidRPr="00D66195">
        <w:t>Consequence</w:t>
      </w:r>
    </w:p>
    <w:p w14:paraId="1253BA68" w14:textId="39741D2B" w:rsidR="006B4458" w:rsidRPr="00D66195" w:rsidRDefault="006B4458" w:rsidP="007E62D5">
      <w:pPr>
        <w:pStyle w:val="BodyText"/>
      </w:pPr>
      <w:bookmarkStart w:id="301" w:name="_Hlk36832823"/>
      <w:r w:rsidRPr="00D66195">
        <w:t>Overall, the expansion of current pest species</w:t>
      </w:r>
      <w:r>
        <w:t>,</w:t>
      </w:r>
      <w:r w:rsidRPr="00D66195">
        <w:t xml:space="preserve"> and addition of new </w:t>
      </w:r>
      <w:r>
        <w:t>ones, are</w:t>
      </w:r>
      <w:r w:rsidRPr="00D66195">
        <w:t xml:space="preserve"> likely to significantly compromise our ability to maintain the integrity and functioning of our indigenous</w:t>
      </w:r>
      <w:r w:rsidR="00FD4CB5">
        <w:t> </w:t>
      </w:r>
      <w:r w:rsidRPr="00D66195">
        <w:t>ecosystems, and will make the work of protecting our at-risk and threatened species even more challenging. Because of their pervasive nature, these risks are also likely to</w:t>
      </w:r>
      <w:r w:rsidR="000D457F">
        <w:t> </w:t>
      </w:r>
      <w:r w:rsidRPr="00D66195">
        <w:t xml:space="preserve">interact with and be compounded by all </w:t>
      </w:r>
      <w:r>
        <w:t>11</w:t>
      </w:r>
      <w:r w:rsidRPr="00D66195">
        <w:t xml:space="preserve"> of the other </w:t>
      </w:r>
      <w:r>
        <w:t>n</w:t>
      </w:r>
      <w:r w:rsidRPr="00D66195">
        <w:t xml:space="preserve">atural </w:t>
      </w:r>
      <w:r>
        <w:t>e</w:t>
      </w:r>
      <w:r w:rsidRPr="00D66195">
        <w:t>nvironment climate</w:t>
      </w:r>
      <w:r>
        <w:t>-</w:t>
      </w:r>
      <w:r w:rsidRPr="00D66195">
        <w:t xml:space="preserve">related risks identified by this assessment. </w:t>
      </w:r>
    </w:p>
    <w:p w14:paraId="3122D018" w14:textId="6392E2B2" w:rsidR="006B4458" w:rsidRPr="00D66195" w:rsidRDefault="006B4458" w:rsidP="007E62D5">
      <w:pPr>
        <w:pStyle w:val="BodyText"/>
        <w:rPr>
          <w:rFonts w:ascii="DOCBook-Mäori" w:hAnsi="DOCBook-Mäori" w:cs="DOCBook-Mäori"/>
        </w:rPr>
      </w:pPr>
      <w:r w:rsidRPr="00D66195">
        <w:rPr>
          <w:rFonts w:cs="Arial"/>
        </w:rPr>
        <w:t xml:space="preserve">A number of </w:t>
      </w:r>
      <w:r>
        <w:rPr>
          <w:rFonts w:cs="Arial"/>
        </w:rPr>
        <w:t>t</w:t>
      </w:r>
      <w:r w:rsidRPr="00D66195">
        <w:rPr>
          <w:rFonts w:cs="Arial"/>
        </w:rPr>
        <w:t xml:space="preserve">aonga species are already under threat because of invasive species, including the brown kiwi, kākā, mohua, whio, </w:t>
      </w:r>
      <w:r w:rsidRPr="00D66195">
        <w:rPr>
          <w:rFonts w:cs="Arial"/>
          <w:i/>
        </w:rPr>
        <w:t>Powelliphanta</w:t>
      </w:r>
      <w:r w:rsidRPr="00D66195">
        <w:rPr>
          <w:rFonts w:cs="Arial"/>
        </w:rPr>
        <w:t xml:space="preserve"> snails and the North Island k</w:t>
      </w:r>
      <w:r w:rsidR="004868F6">
        <w:rPr>
          <w:rFonts w:cs="Calibri"/>
        </w:rPr>
        <w:t>ō</w:t>
      </w:r>
      <w:r w:rsidRPr="00D66195">
        <w:rPr>
          <w:rFonts w:cs="Arial"/>
        </w:rPr>
        <w:t>kako (Department of Conservation, 20</w:t>
      </w:r>
      <w:r w:rsidR="000E6B02">
        <w:rPr>
          <w:rFonts w:cs="Arial"/>
        </w:rPr>
        <w:t>20b</w:t>
      </w:r>
      <w:r w:rsidRPr="00D66195">
        <w:rPr>
          <w:rFonts w:cs="Arial"/>
        </w:rPr>
        <w:t xml:space="preserve">). Without continued effective conservation management, increases in temperature may add pressure on </w:t>
      </w:r>
      <w:r>
        <w:rPr>
          <w:rFonts w:cs="Arial"/>
        </w:rPr>
        <w:t>t</w:t>
      </w:r>
      <w:r w:rsidRPr="00D66195">
        <w:rPr>
          <w:rFonts w:cs="Arial"/>
        </w:rPr>
        <w:t xml:space="preserve">aonga species from the further spread and establishment of invasive species. </w:t>
      </w:r>
    </w:p>
    <w:bookmarkEnd w:id="301"/>
    <w:p w14:paraId="1F95F7EC" w14:textId="77777777" w:rsidR="006B4458" w:rsidRPr="00D66195" w:rsidRDefault="006B4458" w:rsidP="00A3528E">
      <w:pPr>
        <w:pStyle w:val="Heading4"/>
      </w:pPr>
      <w:r w:rsidRPr="00D66195">
        <w:t xml:space="preserve">Interacting risks </w:t>
      </w:r>
    </w:p>
    <w:p w14:paraId="5754CBFC" w14:textId="43D316B7" w:rsidR="006B4458" w:rsidRDefault="006B4458" w:rsidP="007E62D5">
      <w:pPr>
        <w:pStyle w:val="BodyText"/>
      </w:pPr>
      <w:bookmarkStart w:id="302" w:name="_Hlk40089314"/>
      <w:r w:rsidRPr="00D66195">
        <w:t>The interconnectedness of the natural environment with social and economic systems will see</w:t>
      </w:r>
      <w:r w:rsidR="007E62D5">
        <w:t> </w:t>
      </w:r>
      <w:r w:rsidRPr="00D66195">
        <w:t xml:space="preserve">the threat of invasive species </w:t>
      </w:r>
      <w:r>
        <w:t>cause</w:t>
      </w:r>
      <w:r w:rsidRPr="00D66195">
        <w:t xml:space="preserve"> cascading impacts into other domains. </w:t>
      </w:r>
      <w:r>
        <w:t>N</w:t>
      </w:r>
      <w:r w:rsidRPr="00D66195">
        <w:t xml:space="preserve">atural ecosystem </w:t>
      </w:r>
      <w:r>
        <w:t>disruption by</w:t>
      </w:r>
      <w:r w:rsidRPr="00D66195">
        <w:t xml:space="preserve"> invasive species </w:t>
      </w:r>
      <w:r>
        <w:t xml:space="preserve">will </w:t>
      </w:r>
      <w:r w:rsidRPr="00D66195">
        <w:t>impact sectors that rel</w:t>
      </w:r>
      <w:r>
        <w:t>y</w:t>
      </w:r>
      <w:r w:rsidRPr="00D66195">
        <w:t xml:space="preserve"> on indigenous</w:t>
      </w:r>
      <w:r w:rsidRPr="00D66195" w:rsidDel="007C6707">
        <w:t xml:space="preserve"> </w:t>
      </w:r>
      <w:r w:rsidRPr="00D66195">
        <w:t>species and natural landscapes, particularly the tourism (E4)</w:t>
      </w:r>
      <w:r>
        <w:t xml:space="preserve"> and</w:t>
      </w:r>
      <w:r w:rsidRPr="00D66195">
        <w:t xml:space="preserve"> land</w:t>
      </w:r>
      <w:r>
        <w:t>-</w:t>
      </w:r>
      <w:r w:rsidRPr="00D66195">
        <w:t>based primary (E3)</w:t>
      </w:r>
      <w:r w:rsidR="004868F6" w:rsidRPr="004868F6">
        <w:t xml:space="preserve"> </w:t>
      </w:r>
      <w:r w:rsidR="004868F6" w:rsidRPr="00D66195">
        <w:t>sector</w:t>
      </w:r>
      <w:r w:rsidR="004868F6">
        <w:t>s</w:t>
      </w:r>
      <w:r w:rsidRPr="00D66195">
        <w:t>,</w:t>
      </w:r>
      <w:r>
        <w:t xml:space="preserve"> and</w:t>
      </w:r>
      <w:r w:rsidR="007E62D5">
        <w:t> </w:t>
      </w:r>
      <w:r w:rsidRPr="00D66195">
        <w:t xml:space="preserve">fisheries and aquaculture (E5). </w:t>
      </w:r>
      <w:r w:rsidR="004868F6">
        <w:t>Another</w:t>
      </w:r>
      <w:r w:rsidRPr="00D66195">
        <w:t xml:space="preserve"> risk </w:t>
      </w:r>
      <w:r w:rsidR="004868F6">
        <w:t xml:space="preserve">is </w:t>
      </w:r>
      <w:r w:rsidRPr="00D66195">
        <w:t xml:space="preserve">that changes in land use will </w:t>
      </w:r>
      <w:r>
        <w:t>make</w:t>
      </w:r>
      <w:r w:rsidRPr="00D66195">
        <w:t xml:space="preserve"> existing uses unsustainable, creating cascading impacts into the natural environment. </w:t>
      </w:r>
    </w:p>
    <w:p w14:paraId="6B2265AD" w14:textId="5859BD31" w:rsidR="006B4458" w:rsidRDefault="006B4458" w:rsidP="007E62D5">
      <w:pPr>
        <w:pStyle w:val="BodyText"/>
      </w:pPr>
      <w:r w:rsidRPr="00D66195">
        <w:t>Invasive species threat</w:t>
      </w:r>
      <w:r>
        <w:t>en</w:t>
      </w:r>
      <w:r w:rsidRPr="00D66195">
        <w:t xml:space="preserve"> indigenous</w:t>
      </w:r>
      <w:r w:rsidRPr="00D66195" w:rsidDel="007C6707">
        <w:t xml:space="preserve"> </w:t>
      </w:r>
      <w:r w:rsidRPr="00D66195">
        <w:t>species and ecosystems that are fundamental to Māori</w:t>
      </w:r>
      <w:r w:rsidR="007E62D5">
        <w:t> </w:t>
      </w:r>
      <w:r w:rsidRPr="00D66195">
        <w:t>social, economic, cultural capital</w:t>
      </w:r>
      <w:r w:rsidR="004868F6">
        <w:t xml:space="preserve"> and</w:t>
      </w:r>
      <w:r w:rsidRPr="00D66195">
        <w:t xml:space="preserve"> cultural heritage values and spiritual wellbeing (H5,</w:t>
      </w:r>
      <w:r w:rsidR="007E62D5">
        <w:t> </w:t>
      </w:r>
      <w:r w:rsidRPr="00D66195">
        <w:t>H6</w:t>
      </w:r>
      <w:r w:rsidR="00A61ED4">
        <w:t>,</w:t>
      </w:r>
      <w:r w:rsidR="007E62D5">
        <w:t> </w:t>
      </w:r>
      <w:r w:rsidRPr="00D66195">
        <w:t xml:space="preserve">H8). </w:t>
      </w:r>
    </w:p>
    <w:p w14:paraId="21A3839A" w14:textId="021C8C24" w:rsidR="006B4458" w:rsidRPr="00D66195" w:rsidRDefault="004868F6" w:rsidP="007E62D5">
      <w:pPr>
        <w:pStyle w:val="BodyText"/>
      </w:pPr>
      <w:r>
        <w:t>T</w:t>
      </w:r>
      <w:r w:rsidR="006B4458" w:rsidRPr="00D66195">
        <w:t xml:space="preserve">he invasion of exotic species </w:t>
      </w:r>
      <w:r w:rsidR="006B4458">
        <w:t>also</w:t>
      </w:r>
      <w:r w:rsidR="006B4458" w:rsidRPr="00D66195">
        <w:t xml:space="preserve"> </w:t>
      </w:r>
      <w:r>
        <w:t xml:space="preserve">brings </w:t>
      </w:r>
      <w:r w:rsidR="006B4458" w:rsidRPr="00D66195">
        <w:t xml:space="preserve">the threat of vector-borne diseases and associated health implications (H3). </w:t>
      </w:r>
    </w:p>
    <w:bookmarkEnd w:id="302"/>
    <w:p w14:paraId="18FC7833" w14:textId="77777777" w:rsidR="006B4458" w:rsidRPr="00D66195" w:rsidRDefault="006B4458" w:rsidP="00A3528E">
      <w:pPr>
        <w:pStyle w:val="Heading4"/>
      </w:pPr>
      <w:r w:rsidRPr="00D66195">
        <w:t>Confidence: High agreement, medium evidence</w:t>
      </w:r>
    </w:p>
    <w:p w14:paraId="289BFA6B" w14:textId="50689F82" w:rsidR="006B4458" w:rsidRPr="00D66195" w:rsidRDefault="006B4458" w:rsidP="00314353">
      <w:pPr>
        <w:pStyle w:val="BodyText"/>
        <w:spacing w:before="100" w:after="100"/>
      </w:pPr>
      <w:bookmarkStart w:id="303" w:name="_Hlk40092992"/>
      <w:r w:rsidRPr="00D66195">
        <w:t>There is a high level of agreement that changing climatic conditions, including increases in temperature, will increase</w:t>
      </w:r>
      <w:r>
        <w:t xml:space="preserve"> the</w:t>
      </w:r>
      <w:r w:rsidRPr="00D66195">
        <w:t xml:space="preserve"> establishment </w:t>
      </w:r>
      <w:r w:rsidRPr="007E62D5">
        <w:t>and</w:t>
      </w:r>
      <w:r w:rsidRPr="00D66195">
        <w:t xml:space="preserve"> spread of both existing and novel introduced species, with likely modification of ecosystem</w:t>
      </w:r>
      <w:r>
        <w:t>s</w:t>
      </w:r>
      <w:r w:rsidRPr="00D66195">
        <w:t xml:space="preserve"> and loss of </w:t>
      </w:r>
      <w:r>
        <w:t>t</w:t>
      </w:r>
      <w:r w:rsidRPr="00D66195">
        <w:t>aonga and indigenous</w:t>
      </w:r>
      <w:r w:rsidRPr="00D66195" w:rsidDel="007C6707">
        <w:t xml:space="preserve"> </w:t>
      </w:r>
      <w:r w:rsidRPr="00D66195">
        <w:t xml:space="preserve">species. </w:t>
      </w:r>
      <w:r w:rsidRPr="00D66195">
        <w:lastRenderedPageBreak/>
        <w:t xml:space="preserve">However, evidence of impacts on specific ecosystems and species is limited largely to a few well-studied systems. Further research is </w:t>
      </w:r>
      <w:r>
        <w:t>needed</w:t>
      </w:r>
      <w:r w:rsidRPr="00D66195">
        <w:t xml:space="preserve"> to identify the specific vulnerabilities of a wider range of indigenous ecosystems and species.</w:t>
      </w:r>
    </w:p>
    <w:bookmarkEnd w:id="296"/>
    <w:bookmarkEnd w:id="303"/>
    <w:p w14:paraId="02E2B610" w14:textId="77777777" w:rsidR="006B4458" w:rsidRPr="007E62D5" w:rsidRDefault="006B4458" w:rsidP="00314353">
      <w:pPr>
        <w:pStyle w:val="Heading4"/>
        <w:spacing w:before="200"/>
      </w:pPr>
      <w:r w:rsidRPr="00D66195">
        <w:t>Adaptation</w:t>
      </w:r>
    </w:p>
    <w:p w14:paraId="4E6F3976" w14:textId="736E79EB" w:rsidR="006B4458" w:rsidRDefault="006B4458" w:rsidP="00314353">
      <w:pPr>
        <w:pStyle w:val="BodyText"/>
        <w:spacing w:after="100"/>
        <w:rPr>
          <w:lang w:eastAsia="en-AU"/>
        </w:rPr>
      </w:pPr>
      <w:r w:rsidRPr="00D66195">
        <w:rPr>
          <w:lang w:eastAsia="en-AU"/>
        </w:rPr>
        <w:t xml:space="preserve">Adaptation action to reduce spread, survival and establishment of exotic or invasive species is largely driven by the Department of Conservation (DOC), </w:t>
      </w:r>
      <w:r>
        <w:rPr>
          <w:lang w:eastAsia="en-AU"/>
        </w:rPr>
        <w:t>the Ministry for Primary Industries (</w:t>
      </w:r>
      <w:r w:rsidRPr="00D66195">
        <w:rPr>
          <w:lang w:eastAsia="en-AU"/>
        </w:rPr>
        <w:t>MPI</w:t>
      </w:r>
      <w:r>
        <w:rPr>
          <w:lang w:eastAsia="en-AU"/>
        </w:rPr>
        <w:t>)</w:t>
      </w:r>
      <w:r w:rsidRPr="00D66195">
        <w:rPr>
          <w:lang w:eastAsia="en-AU"/>
        </w:rPr>
        <w:t xml:space="preserve"> and </w:t>
      </w:r>
      <w:r>
        <w:rPr>
          <w:lang w:eastAsia="en-AU"/>
        </w:rPr>
        <w:t>r</w:t>
      </w:r>
      <w:r w:rsidRPr="00D66195">
        <w:rPr>
          <w:lang w:eastAsia="en-AU"/>
        </w:rPr>
        <w:t xml:space="preserve">egional </w:t>
      </w:r>
      <w:r>
        <w:rPr>
          <w:lang w:eastAsia="en-AU"/>
        </w:rPr>
        <w:t>c</w:t>
      </w:r>
      <w:r w:rsidRPr="00D66195">
        <w:rPr>
          <w:lang w:eastAsia="en-AU"/>
        </w:rPr>
        <w:t xml:space="preserve">ouncils. </w:t>
      </w:r>
      <w:r>
        <w:rPr>
          <w:lang w:eastAsia="en-AU"/>
        </w:rPr>
        <w:t>Non-governmental organisations (</w:t>
      </w:r>
      <w:r w:rsidRPr="00D66195">
        <w:rPr>
          <w:lang w:eastAsia="en-AU"/>
        </w:rPr>
        <w:t>NGOs</w:t>
      </w:r>
      <w:r>
        <w:rPr>
          <w:lang w:eastAsia="en-AU"/>
        </w:rPr>
        <w:t>)</w:t>
      </w:r>
      <w:r w:rsidRPr="00D66195">
        <w:rPr>
          <w:lang w:eastAsia="en-AU"/>
        </w:rPr>
        <w:t xml:space="preserve"> and community groups also contribute. For example, Predator Free 2050 is supported by NGOs such as </w:t>
      </w:r>
      <w:r>
        <w:rPr>
          <w:lang w:eastAsia="en-AU"/>
        </w:rPr>
        <w:t>World Wildlife Fund</w:t>
      </w:r>
      <w:r w:rsidRPr="00D66195">
        <w:rPr>
          <w:lang w:eastAsia="en-AU"/>
        </w:rPr>
        <w:t xml:space="preserve">, Kiwis for Kiwi, Forest </w:t>
      </w:r>
      <w:r>
        <w:rPr>
          <w:lang w:eastAsia="en-AU"/>
        </w:rPr>
        <w:t>&amp;</w:t>
      </w:r>
      <w:r w:rsidRPr="00D66195">
        <w:rPr>
          <w:lang w:eastAsia="en-AU"/>
        </w:rPr>
        <w:t xml:space="preserve"> Bird</w:t>
      </w:r>
      <w:r>
        <w:rPr>
          <w:lang w:eastAsia="en-AU"/>
        </w:rPr>
        <w:t>,</w:t>
      </w:r>
      <w:r w:rsidRPr="00D66195">
        <w:rPr>
          <w:lang w:eastAsia="en-AU"/>
        </w:rPr>
        <w:t xml:space="preserve"> and Sanctuaries of New Zealand (Predator Free </w:t>
      </w:r>
      <w:r w:rsidRPr="00791AB5">
        <w:rPr>
          <w:lang w:eastAsia="en-AU"/>
        </w:rPr>
        <w:t>New</w:t>
      </w:r>
      <w:r w:rsidR="00F40C24">
        <w:rPr>
          <w:lang w:eastAsia="en-AU"/>
        </w:rPr>
        <w:t> </w:t>
      </w:r>
      <w:r w:rsidRPr="00791AB5">
        <w:rPr>
          <w:lang w:eastAsia="en-AU"/>
        </w:rPr>
        <w:t>Zealand</w:t>
      </w:r>
      <w:r w:rsidRPr="00D66195">
        <w:rPr>
          <w:lang w:eastAsia="en-AU"/>
        </w:rPr>
        <w:t>, nd). Adaptive management currently includes</w:t>
      </w:r>
      <w:r>
        <w:rPr>
          <w:lang w:eastAsia="en-AU"/>
        </w:rPr>
        <w:t>:</w:t>
      </w:r>
      <w:r w:rsidRPr="00D66195">
        <w:rPr>
          <w:lang w:eastAsia="en-AU"/>
        </w:rPr>
        <w:t xml:space="preserve"> </w:t>
      </w:r>
    </w:p>
    <w:p w14:paraId="1BFC3FCF" w14:textId="77777777" w:rsidR="006B4458" w:rsidRPr="00FD4CB5" w:rsidRDefault="006B4458" w:rsidP="00314353">
      <w:pPr>
        <w:pStyle w:val="Bullet"/>
        <w:spacing w:after="100"/>
      </w:pPr>
      <w:r w:rsidRPr="00FD4CB5">
        <w:t>risk assessments (including anticipation of emerging risks)</w:t>
      </w:r>
    </w:p>
    <w:p w14:paraId="3728ADCF" w14:textId="04D707D5" w:rsidR="006B4458" w:rsidRPr="00FD4CB5" w:rsidRDefault="006B4458" w:rsidP="00314353">
      <w:pPr>
        <w:pStyle w:val="Bullet"/>
        <w:spacing w:after="100"/>
      </w:pPr>
      <w:r w:rsidRPr="00FD4CB5">
        <w:t>early detection/rapid response</w:t>
      </w:r>
    </w:p>
    <w:p w14:paraId="2EA0AE39" w14:textId="77777777" w:rsidR="006B4458" w:rsidRPr="00FD4CB5" w:rsidRDefault="006B4458" w:rsidP="00314353">
      <w:pPr>
        <w:pStyle w:val="Bullet"/>
        <w:spacing w:after="100"/>
      </w:pPr>
      <w:r w:rsidRPr="00FD4CB5">
        <w:t>border management</w:t>
      </w:r>
    </w:p>
    <w:p w14:paraId="65489A3F" w14:textId="77777777" w:rsidR="006B4458" w:rsidRPr="00FD4CB5" w:rsidRDefault="006B4458" w:rsidP="00314353">
      <w:pPr>
        <w:pStyle w:val="Bullet"/>
        <w:spacing w:after="100"/>
      </w:pPr>
      <w:r w:rsidRPr="00FD4CB5">
        <w:t>marine biosecurity</w:t>
      </w:r>
    </w:p>
    <w:p w14:paraId="2D523F0D" w14:textId="77777777" w:rsidR="006B4458" w:rsidRPr="00FD4CB5" w:rsidRDefault="006B4458" w:rsidP="00314353">
      <w:pPr>
        <w:pStyle w:val="Bullet"/>
        <w:spacing w:after="100"/>
      </w:pPr>
      <w:r w:rsidRPr="00FD4CB5">
        <w:t>pest management</w:t>
      </w:r>
    </w:p>
    <w:p w14:paraId="4749993C" w14:textId="77777777" w:rsidR="006B4458" w:rsidRPr="00FD4CB5" w:rsidRDefault="006B4458" w:rsidP="00314353">
      <w:pPr>
        <w:pStyle w:val="Bullet"/>
        <w:spacing w:after="100"/>
      </w:pPr>
      <w:r w:rsidRPr="00FD4CB5">
        <w:t xml:space="preserve">eradication of predators </w:t>
      </w:r>
    </w:p>
    <w:p w14:paraId="6D885F85" w14:textId="77777777" w:rsidR="006B4458" w:rsidRDefault="006B4458" w:rsidP="00FD4CB5">
      <w:pPr>
        <w:pStyle w:val="Bullet"/>
      </w:pPr>
      <w:r w:rsidRPr="00FD4CB5">
        <w:t>assisted migration</w:t>
      </w:r>
      <w:r w:rsidRPr="00D66195">
        <w:t xml:space="preserve"> (translocation) (Champion, 2018; Department of Conservation, nd.</w:t>
      </w:r>
      <w:r>
        <w:t>1</w:t>
      </w:r>
      <w:r w:rsidRPr="00D66195">
        <w:t xml:space="preserve">). </w:t>
      </w:r>
    </w:p>
    <w:p w14:paraId="23C57185" w14:textId="5B56FF3A" w:rsidR="007B2AF1" w:rsidRDefault="006B4458" w:rsidP="00314353">
      <w:pPr>
        <w:pStyle w:val="BodyText"/>
        <w:spacing w:before="100" w:after="100"/>
        <w:rPr>
          <w:lang w:eastAsia="en-AU"/>
        </w:rPr>
      </w:pPr>
      <w:r w:rsidRPr="00D66195">
        <w:rPr>
          <w:lang w:eastAsia="en-AU"/>
        </w:rPr>
        <w:t>MPI is accountable for the end-to-end management of the biosecurity system under the Biosecurity Act 1993. Under this</w:t>
      </w:r>
      <w:r w:rsidR="00F63CA7">
        <w:rPr>
          <w:lang w:eastAsia="en-AU"/>
        </w:rPr>
        <w:t xml:space="preserve"> legislation</w:t>
      </w:r>
      <w:r w:rsidR="002F6BBE">
        <w:rPr>
          <w:lang w:eastAsia="en-AU"/>
        </w:rPr>
        <w:t>,</w:t>
      </w:r>
      <w:r>
        <w:rPr>
          <w:lang w:eastAsia="en-AU"/>
        </w:rPr>
        <w:t xml:space="preserve"> r</w:t>
      </w:r>
      <w:r w:rsidRPr="00D66195">
        <w:rPr>
          <w:lang w:eastAsia="en-AU"/>
        </w:rPr>
        <w:t xml:space="preserve">egional </w:t>
      </w:r>
      <w:r>
        <w:rPr>
          <w:lang w:eastAsia="en-AU"/>
        </w:rPr>
        <w:t>c</w:t>
      </w:r>
      <w:r w:rsidRPr="00D66195">
        <w:rPr>
          <w:lang w:eastAsia="en-AU"/>
        </w:rPr>
        <w:t xml:space="preserve">ouncils are driving action by updating and implementing regional pest management plans, providing a framework for the efficient and effective management or eradication of </w:t>
      </w:r>
      <w:r w:rsidR="0015190D">
        <w:rPr>
          <w:lang w:eastAsia="en-AU"/>
        </w:rPr>
        <w:t>particular</w:t>
      </w:r>
      <w:r w:rsidR="0015190D" w:rsidRPr="00D66195">
        <w:rPr>
          <w:lang w:eastAsia="en-AU"/>
        </w:rPr>
        <w:t xml:space="preserve"> </w:t>
      </w:r>
      <w:r w:rsidRPr="00D66195">
        <w:rPr>
          <w:lang w:eastAsia="en-AU"/>
        </w:rPr>
        <w:t>species (Auckland Council, 2019).</w:t>
      </w:r>
      <w:r w:rsidR="002F6BBE">
        <w:rPr>
          <w:lang w:eastAsia="en-AU"/>
        </w:rPr>
        <w:t> </w:t>
      </w:r>
      <w:r>
        <w:rPr>
          <w:lang w:eastAsia="en-AU"/>
        </w:rPr>
        <w:t>Other</w:t>
      </w:r>
      <w:r w:rsidRPr="00D66195">
        <w:rPr>
          <w:lang w:eastAsia="en-AU"/>
        </w:rPr>
        <w:t xml:space="preserve"> examples of current action include Predator Free 2050, War on Weeds, The</w:t>
      </w:r>
      <w:r w:rsidR="00FD4CB5">
        <w:rPr>
          <w:lang w:eastAsia="en-AU"/>
        </w:rPr>
        <w:t> </w:t>
      </w:r>
      <w:r w:rsidRPr="00D66195">
        <w:rPr>
          <w:lang w:eastAsia="en-AU"/>
        </w:rPr>
        <w:t>Kauri</w:t>
      </w:r>
      <w:r w:rsidR="002F6BBE">
        <w:rPr>
          <w:lang w:eastAsia="en-AU"/>
        </w:rPr>
        <w:t> </w:t>
      </w:r>
      <w:r w:rsidRPr="00D66195">
        <w:rPr>
          <w:lang w:eastAsia="en-AU"/>
        </w:rPr>
        <w:t>Dieback Program</w:t>
      </w:r>
      <w:r>
        <w:rPr>
          <w:lang w:eastAsia="en-AU"/>
        </w:rPr>
        <w:t>me</w:t>
      </w:r>
      <w:r w:rsidRPr="00D66195">
        <w:rPr>
          <w:lang w:eastAsia="en-AU"/>
        </w:rPr>
        <w:t>, Myrtle Rust Strategy, and Land Information New Zealand control</w:t>
      </w:r>
      <w:r w:rsidR="002F6BBE">
        <w:rPr>
          <w:lang w:eastAsia="en-AU"/>
        </w:rPr>
        <w:t> </w:t>
      </w:r>
      <w:r w:rsidRPr="00D66195">
        <w:rPr>
          <w:lang w:eastAsia="en-AU"/>
        </w:rPr>
        <w:t>programmes.</w:t>
      </w:r>
    </w:p>
    <w:p w14:paraId="68A0CD10" w14:textId="5FC0B316" w:rsidR="002022F7" w:rsidRPr="005D6D89" w:rsidRDefault="002022F7" w:rsidP="00B305AB">
      <w:pPr>
        <w:pStyle w:val="Tableheading2"/>
        <w:rPr>
          <w:lang w:eastAsia="en-AU"/>
        </w:rPr>
      </w:pPr>
      <w:bookmarkStart w:id="304" w:name="_Toc43312808"/>
      <w:bookmarkStart w:id="305" w:name="_Toc45391899"/>
      <w:r w:rsidRPr="00D52C19">
        <w:rPr>
          <w:lang w:eastAsia="en-AU"/>
        </w:rPr>
        <w:t xml:space="preserve">N2 Risks to indigenous ecosystems and species: </w:t>
      </w:r>
      <w:r w:rsidR="00A21C1D">
        <w:rPr>
          <w:lang w:eastAsia="en-AU"/>
        </w:rPr>
        <w:t>U</w:t>
      </w:r>
      <w:r w:rsidRPr="00D52C19">
        <w:rPr>
          <w:lang w:eastAsia="en-AU"/>
        </w:rPr>
        <w:t>rgency profile</w:t>
      </w:r>
      <w:bookmarkEnd w:id="304"/>
      <w:bookmarkEnd w:id="305"/>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1800"/>
        <w:gridCol w:w="1146"/>
        <w:gridCol w:w="717"/>
        <w:gridCol w:w="1389"/>
        <w:gridCol w:w="1123"/>
        <w:gridCol w:w="984"/>
        <w:gridCol w:w="1262"/>
        <w:gridCol w:w="84"/>
      </w:tblGrid>
      <w:tr w:rsidR="000D457F" w:rsidRPr="000D457F" w14:paraId="049DC518" w14:textId="77777777" w:rsidTr="008C01F2">
        <w:trPr>
          <w:tblHeader/>
        </w:trPr>
        <w:tc>
          <w:tcPr>
            <w:tcW w:w="8505" w:type="dxa"/>
            <w:gridSpan w:val="8"/>
            <w:tcBorders>
              <w:bottom w:val="single" w:sz="4" w:space="0" w:color="2C9986"/>
            </w:tcBorders>
            <w:shd w:val="clear" w:color="auto" w:fill="2C9986"/>
            <w:hideMark/>
          </w:tcPr>
          <w:p w14:paraId="7BE7BF2B" w14:textId="5454D2ED" w:rsidR="002022F7" w:rsidRPr="000D457F" w:rsidRDefault="002022F7" w:rsidP="000D457F">
            <w:pPr>
              <w:pStyle w:val="TableTextbold"/>
              <w:rPr>
                <w:color w:val="FFFFFF" w:themeColor="background1"/>
              </w:rPr>
            </w:pPr>
            <w:r w:rsidRPr="000D457F">
              <w:rPr>
                <w:color w:val="FFFFFF" w:themeColor="background1"/>
              </w:rPr>
              <w:t xml:space="preserve">N2 Risks to indigenous ecosystems and species: </w:t>
            </w:r>
            <w:r w:rsidR="00FD3FF7">
              <w:rPr>
                <w:color w:val="FFFFFF" w:themeColor="background1"/>
              </w:rPr>
              <w:t>U</w:t>
            </w:r>
            <w:r w:rsidRPr="000D457F">
              <w:rPr>
                <w:color w:val="FFFFFF" w:themeColor="background1"/>
              </w:rPr>
              <w:t>rgency profile</w:t>
            </w:r>
          </w:p>
        </w:tc>
      </w:tr>
      <w:tr w:rsidR="000D457F" w:rsidRPr="0094497C" w14:paraId="450B98C0" w14:textId="77777777" w:rsidTr="008C01F2">
        <w:trPr>
          <w:tblHeader/>
        </w:trPr>
        <w:tc>
          <w:tcPr>
            <w:tcW w:w="1800" w:type="dxa"/>
            <w:shd w:val="clear" w:color="auto" w:fill="FFFFFF" w:themeFill="background1"/>
          </w:tcPr>
          <w:p w14:paraId="339ECF8F" w14:textId="77777777" w:rsidR="002022F7" w:rsidRPr="0094497C" w:rsidRDefault="002022F7" w:rsidP="0094497C">
            <w:pPr>
              <w:pStyle w:val="TableTextbold"/>
            </w:pPr>
            <w:r w:rsidRPr="0094497C">
              <w:t>Urgency category</w:t>
            </w:r>
          </w:p>
        </w:tc>
        <w:tc>
          <w:tcPr>
            <w:tcW w:w="1863" w:type="dxa"/>
            <w:gridSpan w:val="2"/>
            <w:shd w:val="clear" w:color="auto" w:fill="FFFFFF" w:themeFill="background1"/>
          </w:tcPr>
          <w:p w14:paraId="6E8D705F" w14:textId="77777777" w:rsidR="002022F7" w:rsidRPr="0094497C" w:rsidRDefault="002022F7" w:rsidP="0094497C">
            <w:pPr>
              <w:pStyle w:val="TableTextbold"/>
            </w:pPr>
            <w:r w:rsidRPr="0094497C">
              <w:t>Proportion of urgency</w:t>
            </w:r>
          </w:p>
        </w:tc>
        <w:tc>
          <w:tcPr>
            <w:tcW w:w="4842" w:type="dxa"/>
            <w:gridSpan w:val="5"/>
            <w:shd w:val="clear" w:color="auto" w:fill="FFFFFF" w:themeFill="background1"/>
          </w:tcPr>
          <w:p w14:paraId="431CDB08" w14:textId="77777777" w:rsidR="002022F7" w:rsidRPr="0094497C" w:rsidRDefault="002022F7" w:rsidP="0094497C">
            <w:pPr>
              <w:pStyle w:val="TableTextbold"/>
            </w:pPr>
            <w:r w:rsidRPr="0094497C">
              <w:t>Description of actions</w:t>
            </w:r>
          </w:p>
        </w:tc>
      </w:tr>
      <w:tr w:rsidR="00314353" w:rsidRPr="00D66195" w14:paraId="60B6A7DF" w14:textId="77777777" w:rsidTr="008C01F2">
        <w:trPr>
          <w:gridAfter w:val="1"/>
          <w:wAfter w:w="84" w:type="dxa"/>
        </w:trPr>
        <w:tc>
          <w:tcPr>
            <w:tcW w:w="1800" w:type="dxa"/>
            <w:shd w:val="clear" w:color="auto" w:fill="auto"/>
            <w:hideMark/>
          </w:tcPr>
          <w:p w14:paraId="68EFC53B" w14:textId="77777777" w:rsidR="00D741D5" w:rsidRPr="005E17EE" w:rsidRDefault="00D741D5" w:rsidP="00FD4CB5">
            <w:pPr>
              <w:pStyle w:val="TableText"/>
              <w:rPr>
                <w:b/>
                <w:bCs/>
              </w:rPr>
            </w:pPr>
            <w:bookmarkStart w:id="306" w:name="_Hlk35588735"/>
            <w:r w:rsidRPr="005E17EE">
              <w:rPr>
                <w:b/>
                <w:bCs/>
              </w:rPr>
              <w:t>More action needed</w:t>
            </w:r>
          </w:p>
        </w:tc>
        <w:tc>
          <w:tcPr>
            <w:tcW w:w="1863" w:type="dxa"/>
            <w:gridSpan w:val="2"/>
          </w:tcPr>
          <w:p w14:paraId="516E4D36" w14:textId="77777777" w:rsidR="00D741D5" w:rsidRPr="00D66195" w:rsidRDefault="00D741D5" w:rsidP="00B829EF">
            <w:pPr>
              <w:pStyle w:val="TableText"/>
              <w:jc w:val="center"/>
            </w:pPr>
            <w:r w:rsidRPr="00D66195">
              <w:t>40</w:t>
            </w:r>
          </w:p>
        </w:tc>
        <w:tc>
          <w:tcPr>
            <w:tcW w:w="4758" w:type="dxa"/>
            <w:gridSpan w:val="4"/>
          </w:tcPr>
          <w:p w14:paraId="0F94F639" w14:textId="77777777" w:rsidR="00D741D5" w:rsidRPr="00D66195" w:rsidRDefault="00D741D5" w:rsidP="00FD4CB5">
            <w:pPr>
              <w:pStyle w:val="TableText"/>
            </w:pPr>
            <w:r w:rsidRPr="00D66195">
              <w:t>Proactively detect and manage existing and new pest species as they become established, with an emphasis on reducing the impacts of species that induce major changes in ecosystem structure, including those that become invasive after disturbance events such as fire or marine heatwaves.</w:t>
            </w:r>
          </w:p>
        </w:tc>
      </w:tr>
      <w:tr w:rsidR="00314353" w:rsidRPr="00D66195" w14:paraId="1DA3F7A2" w14:textId="77777777" w:rsidTr="008C01F2">
        <w:trPr>
          <w:gridAfter w:val="1"/>
          <w:wAfter w:w="84" w:type="dxa"/>
        </w:trPr>
        <w:tc>
          <w:tcPr>
            <w:tcW w:w="1800" w:type="dxa"/>
            <w:shd w:val="clear" w:color="auto" w:fill="auto"/>
            <w:hideMark/>
          </w:tcPr>
          <w:p w14:paraId="5A52F492" w14:textId="77777777" w:rsidR="00D741D5" w:rsidRPr="005E17EE" w:rsidRDefault="00D741D5" w:rsidP="00FD4CB5">
            <w:pPr>
              <w:pStyle w:val="TableText"/>
              <w:rPr>
                <w:b/>
                <w:bCs/>
                <w:highlight w:val="yellow"/>
              </w:rPr>
            </w:pPr>
            <w:r w:rsidRPr="005E17EE">
              <w:rPr>
                <w:b/>
                <w:bCs/>
              </w:rPr>
              <w:t>Research priority</w:t>
            </w:r>
          </w:p>
        </w:tc>
        <w:tc>
          <w:tcPr>
            <w:tcW w:w="1863" w:type="dxa"/>
            <w:gridSpan w:val="2"/>
          </w:tcPr>
          <w:p w14:paraId="3B7D67B8" w14:textId="77777777" w:rsidR="00D741D5" w:rsidRPr="00D66195" w:rsidRDefault="00D741D5" w:rsidP="00B829EF">
            <w:pPr>
              <w:pStyle w:val="TableText"/>
              <w:jc w:val="center"/>
            </w:pPr>
            <w:r w:rsidRPr="00D66195">
              <w:t>10</w:t>
            </w:r>
          </w:p>
        </w:tc>
        <w:tc>
          <w:tcPr>
            <w:tcW w:w="4758" w:type="dxa"/>
            <w:gridSpan w:val="4"/>
          </w:tcPr>
          <w:p w14:paraId="5500E026" w14:textId="558D1E3B" w:rsidR="00D741D5" w:rsidRPr="00D66195" w:rsidRDefault="00D741D5" w:rsidP="00002BCB">
            <w:pPr>
              <w:pStyle w:val="TableText"/>
            </w:pPr>
            <w:r>
              <w:t>I</w:t>
            </w:r>
            <w:r w:rsidRPr="00D66195">
              <w:t xml:space="preserve">dentify new and emerging risks from invasive species across terrestrial, freshwater and marine domains. </w:t>
            </w:r>
            <w:r>
              <w:t>Then</w:t>
            </w:r>
            <w:r w:rsidRPr="00D66195">
              <w:t xml:space="preserve"> identify and develop effective ways to manage identified risks. </w:t>
            </w:r>
          </w:p>
        </w:tc>
      </w:tr>
      <w:tr w:rsidR="00314353" w:rsidRPr="00D66195" w14:paraId="2A9DAE72" w14:textId="77777777" w:rsidTr="008C01F2">
        <w:trPr>
          <w:gridAfter w:val="1"/>
          <w:wAfter w:w="84" w:type="dxa"/>
        </w:trPr>
        <w:tc>
          <w:tcPr>
            <w:tcW w:w="1800" w:type="dxa"/>
            <w:shd w:val="clear" w:color="auto" w:fill="auto"/>
            <w:hideMark/>
          </w:tcPr>
          <w:p w14:paraId="365FD5EC" w14:textId="77777777" w:rsidR="00D741D5" w:rsidRPr="005E17EE" w:rsidRDefault="00D741D5" w:rsidP="00FD4CB5">
            <w:pPr>
              <w:pStyle w:val="TableText"/>
              <w:rPr>
                <w:b/>
                <w:bCs/>
              </w:rPr>
            </w:pPr>
            <w:r w:rsidRPr="005E17EE">
              <w:rPr>
                <w:b/>
                <w:bCs/>
              </w:rPr>
              <w:t>Sustain current action</w:t>
            </w:r>
          </w:p>
        </w:tc>
        <w:tc>
          <w:tcPr>
            <w:tcW w:w="1863" w:type="dxa"/>
            <w:gridSpan w:val="2"/>
          </w:tcPr>
          <w:p w14:paraId="159E90EF" w14:textId="77777777" w:rsidR="00D741D5" w:rsidRPr="00D66195" w:rsidRDefault="00D741D5" w:rsidP="00B829EF">
            <w:pPr>
              <w:pStyle w:val="TableText"/>
              <w:jc w:val="center"/>
            </w:pPr>
            <w:r w:rsidRPr="00D66195">
              <w:t>50</w:t>
            </w:r>
          </w:p>
        </w:tc>
        <w:tc>
          <w:tcPr>
            <w:tcW w:w="4758" w:type="dxa"/>
            <w:gridSpan w:val="4"/>
          </w:tcPr>
          <w:p w14:paraId="7F2ADE43" w14:textId="77777777" w:rsidR="00D741D5" w:rsidRPr="00D66195" w:rsidRDefault="00D741D5" w:rsidP="00FD4CB5">
            <w:pPr>
              <w:pStyle w:val="TableText"/>
            </w:pPr>
            <w:r w:rsidRPr="00D66195">
              <w:t>Aggressively continue current pre-border, border and post-border biosecurity measures and control of already established problematic species.</w:t>
            </w:r>
          </w:p>
        </w:tc>
      </w:tr>
      <w:tr w:rsidR="005E17EE" w:rsidRPr="00D66195" w14:paraId="05B3DECB" w14:textId="77777777" w:rsidTr="008C01F2">
        <w:trPr>
          <w:gridAfter w:val="1"/>
          <w:wAfter w:w="84" w:type="dxa"/>
        </w:trPr>
        <w:tc>
          <w:tcPr>
            <w:tcW w:w="1800" w:type="dxa"/>
            <w:tcBorders>
              <w:bottom w:val="single" w:sz="8" w:space="0" w:color="2C9986"/>
            </w:tcBorders>
            <w:shd w:val="clear" w:color="auto" w:fill="auto"/>
            <w:hideMark/>
          </w:tcPr>
          <w:p w14:paraId="7E3A19DC" w14:textId="77777777" w:rsidR="00D741D5" w:rsidRPr="005E17EE" w:rsidRDefault="00D741D5" w:rsidP="00FD4CB5">
            <w:pPr>
              <w:pStyle w:val="TableText"/>
              <w:rPr>
                <w:b/>
                <w:bCs/>
              </w:rPr>
            </w:pPr>
            <w:r w:rsidRPr="005E17EE">
              <w:rPr>
                <w:b/>
                <w:bCs/>
              </w:rPr>
              <w:t xml:space="preserve">Watching brief </w:t>
            </w:r>
          </w:p>
        </w:tc>
        <w:tc>
          <w:tcPr>
            <w:tcW w:w="1863" w:type="dxa"/>
            <w:gridSpan w:val="2"/>
            <w:tcBorders>
              <w:bottom w:val="single" w:sz="8" w:space="0" w:color="2C9986"/>
            </w:tcBorders>
          </w:tcPr>
          <w:p w14:paraId="15FF13F2" w14:textId="77777777" w:rsidR="00D741D5" w:rsidRPr="00D66195" w:rsidRDefault="00D741D5" w:rsidP="00B829EF">
            <w:pPr>
              <w:pStyle w:val="TableText"/>
              <w:jc w:val="center"/>
            </w:pPr>
            <w:r w:rsidRPr="00D66195">
              <w:t>0</w:t>
            </w:r>
          </w:p>
        </w:tc>
        <w:tc>
          <w:tcPr>
            <w:tcW w:w="4758" w:type="dxa"/>
            <w:gridSpan w:val="4"/>
            <w:tcBorders>
              <w:bottom w:val="single" w:sz="8" w:space="0" w:color="2C9986"/>
            </w:tcBorders>
          </w:tcPr>
          <w:p w14:paraId="75ACEAAD" w14:textId="77777777" w:rsidR="00D741D5" w:rsidRPr="00D66195" w:rsidRDefault="00D741D5" w:rsidP="00FD4CB5">
            <w:pPr>
              <w:pStyle w:val="TableText"/>
            </w:pPr>
            <w:r w:rsidRPr="00D66195">
              <w:t>Proactively detect and manage existing and new pest species as they become established, emphasis</w:t>
            </w:r>
            <w:r>
              <w:t>ing</w:t>
            </w:r>
            <w:r w:rsidRPr="00D66195">
              <w:t xml:space="preserve"> reducing the impacts of species that </w:t>
            </w:r>
            <w:r>
              <w:t>cause</w:t>
            </w:r>
            <w:r w:rsidRPr="00D66195">
              <w:t xml:space="preserve"> major changes in ecosystem structure, including those that become invasive after disturbance events such as fire or marine heatwaves.</w:t>
            </w:r>
          </w:p>
        </w:tc>
      </w:tr>
      <w:tr w:rsidR="00B829EF" w:rsidRPr="00D66195" w14:paraId="3EE6C815" w14:textId="77777777" w:rsidTr="008C01F2">
        <w:trPr>
          <w:gridAfter w:val="1"/>
          <w:wAfter w:w="84" w:type="dxa"/>
        </w:trPr>
        <w:tc>
          <w:tcPr>
            <w:tcW w:w="1800" w:type="dxa"/>
            <w:tcBorders>
              <w:top w:val="single" w:sz="8" w:space="0" w:color="2C9986"/>
            </w:tcBorders>
            <w:shd w:val="clear" w:color="auto" w:fill="2C9986"/>
          </w:tcPr>
          <w:p w14:paraId="6076D39B" w14:textId="77777777" w:rsidR="00D741D5" w:rsidRPr="00B305AB" w:rsidRDefault="00D741D5" w:rsidP="00FD4CB5">
            <w:pPr>
              <w:pStyle w:val="TableText"/>
              <w:rPr>
                <w:rFonts w:asciiTheme="minorHAnsi" w:hAnsiTheme="minorHAnsi" w:cstheme="minorHAnsi"/>
                <w:b/>
                <w:bCs/>
                <w:color w:val="FFFFFF" w:themeColor="background1"/>
              </w:rPr>
            </w:pPr>
            <w:r w:rsidRPr="00B305AB">
              <w:rPr>
                <w:rFonts w:asciiTheme="minorHAnsi" w:hAnsiTheme="minorHAnsi" w:cstheme="minorHAnsi"/>
                <w:b/>
                <w:bCs/>
                <w:color w:val="FFFFFF" w:themeColor="background1"/>
              </w:rPr>
              <w:t xml:space="preserve">Adaptation urgency </w:t>
            </w:r>
          </w:p>
        </w:tc>
        <w:tc>
          <w:tcPr>
            <w:tcW w:w="1863" w:type="dxa"/>
            <w:gridSpan w:val="2"/>
            <w:tcBorders>
              <w:top w:val="single" w:sz="8" w:space="0" w:color="2C9986"/>
            </w:tcBorders>
            <w:shd w:val="clear" w:color="auto" w:fill="FFFFFF" w:themeFill="background1"/>
          </w:tcPr>
          <w:p w14:paraId="49A0D48C" w14:textId="77777777" w:rsidR="00D741D5" w:rsidRPr="00D66195" w:rsidRDefault="00D741D5" w:rsidP="00B829EF">
            <w:pPr>
              <w:pStyle w:val="TableText"/>
              <w:jc w:val="center"/>
              <w:rPr>
                <w:rFonts w:asciiTheme="minorHAnsi" w:hAnsiTheme="minorHAnsi" w:cstheme="minorHAnsi"/>
              </w:rPr>
            </w:pPr>
            <w:r w:rsidRPr="00D66195">
              <w:rPr>
                <w:rFonts w:asciiTheme="minorHAnsi" w:hAnsiTheme="minorHAnsi" w:cstheme="minorHAnsi"/>
              </w:rPr>
              <w:t>73</w:t>
            </w:r>
          </w:p>
        </w:tc>
        <w:tc>
          <w:tcPr>
            <w:tcW w:w="1389" w:type="dxa"/>
            <w:tcBorders>
              <w:top w:val="single" w:sz="8" w:space="0" w:color="2C9986"/>
            </w:tcBorders>
            <w:shd w:val="clear" w:color="auto" w:fill="2C9986"/>
          </w:tcPr>
          <w:p w14:paraId="3A06E6A3" w14:textId="77777777" w:rsidR="00D741D5" w:rsidRPr="00314353" w:rsidRDefault="00D741D5" w:rsidP="00FD4CB5">
            <w:pPr>
              <w:pStyle w:val="TableText"/>
              <w:rPr>
                <w:rFonts w:asciiTheme="minorHAnsi" w:hAnsiTheme="minorHAnsi" w:cstheme="minorHAnsi"/>
                <w:b/>
                <w:bCs/>
                <w:color w:val="FFFFFF" w:themeColor="background1"/>
              </w:rPr>
            </w:pPr>
            <w:r w:rsidRPr="00314353">
              <w:rPr>
                <w:rFonts w:asciiTheme="minorHAnsi" w:hAnsiTheme="minorHAnsi" w:cstheme="minorHAnsi"/>
                <w:b/>
                <w:bCs/>
                <w:color w:val="FFFFFF" w:themeColor="background1"/>
              </w:rPr>
              <w:t xml:space="preserve">Confidence </w:t>
            </w:r>
          </w:p>
        </w:tc>
        <w:tc>
          <w:tcPr>
            <w:tcW w:w="3369" w:type="dxa"/>
            <w:gridSpan w:val="3"/>
            <w:tcBorders>
              <w:top w:val="single" w:sz="8" w:space="0" w:color="2C9986"/>
            </w:tcBorders>
          </w:tcPr>
          <w:p w14:paraId="35CAC4A5" w14:textId="77777777" w:rsidR="00D741D5" w:rsidRPr="00D66195" w:rsidRDefault="00D741D5" w:rsidP="00FD4CB5">
            <w:pPr>
              <w:pStyle w:val="TableText"/>
              <w:rPr>
                <w:rFonts w:asciiTheme="minorHAnsi" w:hAnsiTheme="minorHAnsi" w:cstheme="minorHAnsi"/>
              </w:rPr>
            </w:pPr>
            <w:r w:rsidRPr="00D66195">
              <w:rPr>
                <w:rFonts w:asciiTheme="minorHAnsi" w:hAnsiTheme="minorHAnsi" w:cstheme="minorHAnsi"/>
              </w:rPr>
              <w:t>High agreement, medium evidence</w:t>
            </w:r>
          </w:p>
        </w:tc>
      </w:tr>
      <w:tr w:rsidR="007F60FA" w:rsidRPr="00D66195" w14:paraId="47071099" w14:textId="77777777" w:rsidTr="008C01F2">
        <w:trPr>
          <w:gridAfter w:val="1"/>
          <w:wAfter w:w="84" w:type="dxa"/>
        </w:trPr>
        <w:tc>
          <w:tcPr>
            <w:tcW w:w="1800" w:type="dxa"/>
            <w:shd w:val="clear" w:color="auto" w:fill="2C9986"/>
          </w:tcPr>
          <w:p w14:paraId="369694D0" w14:textId="77777777" w:rsidR="00D741D5" w:rsidRPr="00B305AB" w:rsidRDefault="00D741D5" w:rsidP="00FD4CB5">
            <w:pPr>
              <w:pStyle w:val="TableText"/>
              <w:rPr>
                <w:rFonts w:asciiTheme="minorHAnsi" w:hAnsiTheme="minorHAnsi" w:cstheme="minorHAnsi"/>
                <w:b/>
                <w:bCs/>
                <w:color w:val="FFFFFF" w:themeColor="background1"/>
              </w:rPr>
            </w:pPr>
            <w:r w:rsidRPr="00B305AB">
              <w:rPr>
                <w:rFonts w:asciiTheme="minorHAnsi" w:hAnsiTheme="minorHAnsi" w:cstheme="minorHAnsi"/>
                <w:b/>
                <w:bCs/>
                <w:color w:val="FFFFFF" w:themeColor="background1"/>
              </w:rPr>
              <w:t xml:space="preserve">Consequence </w:t>
            </w:r>
          </w:p>
        </w:tc>
        <w:tc>
          <w:tcPr>
            <w:tcW w:w="1146" w:type="dxa"/>
            <w:shd w:val="clear" w:color="auto" w:fill="2C9986"/>
          </w:tcPr>
          <w:p w14:paraId="49D7B878" w14:textId="77777777" w:rsidR="00D741D5" w:rsidRPr="00314353" w:rsidRDefault="00D741D5" w:rsidP="00EF3D4C">
            <w:pPr>
              <w:pStyle w:val="TableText"/>
              <w:jc w:val="center"/>
              <w:rPr>
                <w:rFonts w:asciiTheme="minorHAnsi" w:hAnsiTheme="minorHAnsi" w:cstheme="minorHAnsi"/>
                <w:color w:val="FFFFFF" w:themeColor="background1"/>
              </w:rPr>
            </w:pPr>
            <w:r w:rsidRPr="00314353">
              <w:rPr>
                <w:rFonts w:asciiTheme="minorHAnsi" w:hAnsiTheme="minorHAnsi" w:cstheme="minorHAnsi"/>
                <w:color w:val="FFFFFF" w:themeColor="background1"/>
              </w:rPr>
              <w:t>Now</w:t>
            </w:r>
          </w:p>
        </w:tc>
        <w:tc>
          <w:tcPr>
            <w:tcW w:w="717" w:type="dxa"/>
          </w:tcPr>
          <w:p w14:paraId="73CCA351" w14:textId="77777777" w:rsidR="00D741D5" w:rsidRPr="00D66195" w:rsidRDefault="00D741D5" w:rsidP="00EF3D4C">
            <w:pPr>
              <w:pStyle w:val="TableText"/>
              <w:jc w:val="center"/>
              <w:rPr>
                <w:rFonts w:asciiTheme="minorHAnsi" w:hAnsiTheme="minorHAnsi" w:cstheme="minorHAnsi"/>
              </w:rPr>
            </w:pPr>
            <w:r w:rsidRPr="00D66195">
              <w:rPr>
                <w:rFonts w:asciiTheme="minorHAnsi" w:hAnsiTheme="minorHAnsi" w:cstheme="minorHAnsi"/>
              </w:rPr>
              <w:t>Minor</w:t>
            </w:r>
          </w:p>
        </w:tc>
        <w:tc>
          <w:tcPr>
            <w:tcW w:w="1389" w:type="dxa"/>
            <w:shd w:val="clear" w:color="auto" w:fill="2C9986"/>
          </w:tcPr>
          <w:p w14:paraId="0CA23E75" w14:textId="77777777" w:rsidR="00D741D5" w:rsidRPr="00314353" w:rsidRDefault="00D741D5" w:rsidP="00FD4CB5">
            <w:pPr>
              <w:pStyle w:val="TableText"/>
              <w:rPr>
                <w:rFonts w:asciiTheme="minorHAnsi" w:hAnsiTheme="minorHAnsi" w:cstheme="minorHAnsi"/>
                <w:color w:val="FFFFFF" w:themeColor="background1"/>
              </w:rPr>
            </w:pPr>
            <w:r w:rsidRPr="00314353">
              <w:rPr>
                <w:rFonts w:asciiTheme="minorHAnsi" w:hAnsiTheme="minorHAnsi" w:cstheme="minorHAnsi"/>
                <w:color w:val="FFFFFF" w:themeColor="background1"/>
              </w:rPr>
              <w:t>2050</w:t>
            </w:r>
          </w:p>
        </w:tc>
        <w:tc>
          <w:tcPr>
            <w:tcW w:w="1123" w:type="dxa"/>
          </w:tcPr>
          <w:p w14:paraId="4742D4DD" w14:textId="77777777" w:rsidR="00D741D5" w:rsidRPr="00D66195" w:rsidRDefault="00D741D5" w:rsidP="00FD4CB5">
            <w:pPr>
              <w:pStyle w:val="TableText"/>
              <w:rPr>
                <w:rFonts w:asciiTheme="minorHAnsi" w:hAnsiTheme="minorHAnsi" w:cstheme="minorHAnsi"/>
              </w:rPr>
            </w:pPr>
            <w:r w:rsidRPr="00D66195">
              <w:rPr>
                <w:rFonts w:asciiTheme="minorHAnsi" w:hAnsiTheme="minorHAnsi" w:cstheme="minorHAnsi"/>
              </w:rPr>
              <w:t>Moderate</w:t>
            </w:r>
          </w:p>
        </w:tc>
        <w:tc>
          <w:tcPr>
            <w:tcW w:w="984" w:type="dxa"/>
            <w:shd w:val="clear" w:color="auto" w:fill="2C9986"/>
          </w:tcPr>
          <w:p w14:paraId="69ECEB43" w14:textId="77777777" w:rsidR="00D741D5" w:rsidRPr="00314353" w:rsidRDefault="00D741D5" w:rsidP="00FD4CB5">
            <w:pPr>
              <w:pStyle w:val="TableText"/>
              <w:rPr>
                <w:rFonts w:asciiTheme="minorHAnsi" w:hAnsiTheme="minorHAnsi" w:cstheme="minorHAnsi"/>
                <w:color w:val="FFFFFF" w:themeColor="background1"/>
              </w:rPr>
            </w:pPr>
            <w:r w:rsidRPr="00314353">
              <w:rPr>
                <w:rFonts w:asciiTheme="minorHAnsi" w:hAnsiTheme="minorHAnsi" w:cstheme="minorHAnsi"/>
                <w:color w:val="FFFFFF" w:themeColor="background1"/>
              </w:rPr>
              <w:t>2100</w:t>
            </w:r>
          </w:p>
        </w:tc>
        <w:tc>
          <w:tcPr>
            <w:tcW w:w="1262" w:type="dxa"/>
          </w:tcPr>
          <w:p w14:paraId="410A6665" w14:textId="77777777" w:rsidR="00D741D5" w:rsidRPr="00D66195" w:rsidRDefault="00D741D5" w:rsidP="00FD4CB5">
            <w:pPr>
              <w:pStyle w:val="TableText"/>
              <w:rPr>
                <w:rFonts w:asciiTheme="minorHAnsi" w:hAnsiTheme="minorHAnsi" w:cstheme="minorHAnsi"/>
              </w:rPr>
            </w:pPr>
            <w:r w:rsidRPr="00D66195">
              <w:rPr>
                <w:rFonts w:asciiTheme="minorHAnsi" w:hAnsiTheme="minorHAnsi" w:cstheme="minorHAnsi"/>
              </w:rPr>
              <w:t>Major</w:t>
            </w:r>
          </w:p>
        </w:tc>
      </w:tr>
    </w:tbl>
    <w:p w14:paraId="7514AA9A" w14:textId="47361737" w:rsidR="00D741D5" w:rsidRPr="00D66195" w:rsidRDefault="00D741D5" w:rsidP="00FB6B40">
      <w:pPr>
        <w:pStyle w:val="Heading3"/>
        <w:numPr>
          <w:ilvl w:val="0"/>
          <w:numId w:val="26"/>
        </w:numPr>
        <w:spacing w:before="440"/>
      </w:pPr>
      <w:bookmarkStart w:id="307" w:name="_Toc35952562"/>
      <w:bookmarkStart w:id="308" w:name="_Toc37153145"/>
      <w:bookmarkStart w:id="309" w:name="_Toc37404072"/>
      <w:bookmarkStart w:id="310" w:name="_Toc37786081"/>
      <w:bookmarkEnd w:id="306"/>
      <w:r w:rsidRPr="00D66195">
        <w:lastRenderedPageBreak/>
        <w:t xml:space="preserve">N3 </w:t>
      </w:r>
      <w:bookmarkEnd w:id="307"/>
      <w:bookmarkEnd w:id="308"/>
      <w:r w:rsidRPr="00D66195">
        <w:t>Risks to riverine ecosystems and species from alterations in</w:t>
      </w:r>
      <w:r w:rsidR="009843E8">
        <w:t> </w:t>
      </w:r>
      <w:r w:rsidRPr="00D66195">
        <w:t>the volume and variability of water flow, increased water temperatures and</w:t>
      </w:r>
      <w:r w:rsidR="00314353">
        <w:t> </w:t>
      </w:r>
      <w:r w:rsidRPr="00D66195">
        <w:t>more dynamic morphology (erosion and deposition) due to changes</w:t>
      </w:r>
      <w:r w:rsidR="00314353">
        <w:t> </w:t>
      </w:r>
      <w:r w:rsidRPr="00D66195">
        <w:t>in rainfall and temperature</w:t>
      </w:r>
      <w:bookmarkEnd w:id="309"/>
      <w:bookmarkEnd w:id="310"/>
    </w:p>
    <w:p w14:paraId="34E1BACD" w14:textId="77777777" w:rsidR="00D741D5" w:rsidRPr="00D66195" w:rsidRDefault="00D741D5" w:rsidP="00D741D5">
      <w:pPr>
        <w:pStyle w:val="Heading4"/>
      </w:pPr>
      <w:r w:rsidRPr="00D66195">
        <w:t>Risk summary</w:t>
      </w:r>
    </w:p>
    <w:p w14:paraId="52C810D4" w14:textId="44F66DDE" w:rsidR="00D741D5" w:rsidRPr="00D66195" w:rsidRDefault="00D741D5" w:rsidP="00314353">
      <w:pPr>
        <w:pStyle w:val="BodyText"/>
      </w:pPr>
      <w:bookmarkStart w:id="311" w:name="_Hlk36654317"/>
      <w:r w:rsidRPr="00D66195">
        <w:t>New Zealand’s freshwater riverine ecosystems support diverse biota</w:t>
      </w:r>
      <w:r>
        <w:t>,</w:t>
      </w:r>
      <w:r w:rsidRPr="00D66195">
        <w:t xml:space="preserve"> including fish, invertebrates, plants, birds and micro</w:t>
      </w:r>
      <w:r>
        <w:t>-</w:t>
      </w:r>
      <w:r w:rsidRPr="00D66195">
        <w:t>organisms, many of which are endemic (</w:t>
      </w:r>
      <w:r w:rsidR="00017E3A" w:rsidRPr="00D66195">
        <w:t>Robertson</w:t>
      </w:r>
      <w:r w:rsidR="00017E3A">
        <w:t xml:space="preserve"> et al, 2016; </w:t>
      </w:r>
      <w:r w:rsidRPr="00D66195">
        <w:t>Weeks et al, 2016).</w:t>
      </w:r>
      <w:r>
        <w:rPr>
          <w:rStyle w:val="CommentReference"/>
          <w:rFonts w:cs="Arial"/>
          <w:lang w:eastAsia="en-US"/>
        </w:rPr>
        <w:t xml:space="preserve"> </w:t>
      </w:r>
      <w:r w:rsidRPr="00D66195">
        <w:t>Up to 74 per cent of indigenous</w:t>
      </w:r>
      <w:r w:rsidRPr="00D66195" w:rsidDel="007C6707">
        <w:t xml:space="preserve"> </w:t>
      </w:r>
      <w:r w:rsidRPr="00D66195">
        <w:t xml:space="preserve">freshwater fish species are </w:t>
      </w:r>
      <w:r w:rsidR="00EC7891" w:rsidRPr="00D66195">
        <w:t>listed</w:t>
      </w:r>
      <w:r w:rsidR="00EC7891">
        <w:t> </w:t>
      </w:r>
      <w:r w:rsidRPr="00D66195">
        <w:t>as endangered or at risk, making New Zealand’s freshwater fish species among the most threatened in the world (Weeks et al, 2016). In riverine ecosystems, disturbance by high river and stream</w:t>
      </w:r>
      <w:r>
        <w:t xml:space="preserve"> </w:t>
      </w:r>
      <w:r w:rsidRPr="00D66195">
        <w:t>flows plays an important role in structuring invertebrate communities and broader ecosystem function</w:t>
      </w:r>
      <w:r w:rsidRPr="00D66195" w:rsidDel="00A403BE">
        <w:t xml:space="preserve"> (</w:t>
      </w:r>
      <w:r w:rsidR="001302EF" w:rsidRPr="00D66195" w:rsidDel="00A403BE">
        <w:t>Death et al, 2015</w:t>
      </w:r>
      <w:r w:rsidR="001302EF">
        <w:t xml:space="preserve">; </w:t>
      </w:r>
      <w:r w:rsidRPr="00D66195" w:rsidDel="00A403BE">
        <w:t>Townsend et al, 1997)</w:t>
      </w:r>
      <w:r w:rsidRPr="00D66195">
        <w:t xml:space="preserve">. However, riverine ecosystems are already </w:t>
      </w:r>
      <w:r>
        <w:t>under</w:t>
      </w:r>
      <w:r w:rsidRPr="00D66195">
        <w:t xml:space="preserve"> significant pressure from human activities such as hydro</w:t>
      </w:r>
      <w:r>
        <w:t>-</w:t>
      </w:r>
      <w:r w:rsidRPr="00D66195">
        <w:t>power generation, agricultural intensification</w:t>
      </w:r>
      <w:r>
        <w:t>,</w:t>
      </w:r>
      <w:r w:rsidRPr="00D66195">
        <w:t xml:space="preserve"> and urbanisation</w:t>
      </w:r>
      <w:r>
        <w:t>. These</w:t>
      </w:r>
      <w:r w:rsidRPr="00D66195">
        <w:t xml:space="preserve"> </w:t>
      </w:r>
      <w:r w:rsidR="00C378C0">
        <w:t xml:space="preserve">activities </w:t>
      </w:r>
      <w:r w:rsidRPr="00D66195">
        <w:t xml:space="preserve">impede the movement of migratory species, reduce river flows and their variability, and increase inputs of sediments, nutrients and other contaminants (Weeks et al, 2016). </w:t>
      </w:r>
      <w:r>
        <w:t>There are</w:t>
      </w:r>
      <w:r w:rsidRPr="00D66195">
        <w:t xml:space="preserve"> </w:t>
      </w:r>
      <w:r>
        <w:t xml:space="preserve">also </w:t>
      </w:r>
      <w:r w:rsidRPr="00D66195">
        <w:t xml:space="preserve">21 introduced freshwater fish species and </w:t>
      </w:r>
      <w:r>
        <w:t>more than</w:t>
      </w:r>
      <w:r w:rsidRPr="00D66195">
        <w:t xml:space="preserve"> 70 introduced aquatic plant species in New Zealand’s river</w:t>
      </w:r>
      <w:r>
        <w:t>s</w:t>
      </w:r>
      <w:r w:rsidRPr="00D66195">
        <w:t xml:space="preserve"> and streams, reducing the abundance of indigenous</w:t>
      </w:r>
      <w:r w:rsidRPr="00D66195" w:rsidDel="007C6707">
        <w:t xml:space="preserve"> </w:t>
      </w:r>
      <w:r w:rsidRPr="00D66195">
        <w:t xml:space="preserve">fish </w:t>
      </w:r>
      <w:r>
        <w:t>through</w:t>
      </w:r>
      <w:r w:rsidRPr="00D66195">
        <w:t xml:space="preserve"> competition, predation and </w:t>
      </w:r>
      <w:r>
        <w:t>change</w:t>
      </w:r>
      <w:r w:rsidRPr="00D66195">
        <w:t xml:space="preserve"> of biodiversity and habitat (Weeks et a</w:t>
      </w:r>
      <w:r>
        <w:t>l</w:t>
      </w:r>
      <w:r w:rsidRPr="00D66195">
        <w:t>, 2016).</w:t>
      </w:r>
      <w:r w:rsidR="00ED441D">
        <w:t xml:space="preserve"> </w:t>
      </w:r>
    </w:p>
    <w:bookmarkEnd w:id="311"/>
    <w:p w14:paraId="603A845C" w14:textId="77777777" w:rsidR="00D741D5" w:rsidRPr="00D66195" w:rsidRDefault="00D741D5" w:rsidP="00D741D5">
      <w:pPr>
        <w:pStyle w:val="Heading4"/>
      </w:pPr>
      <w:r w:rsidRPr="00D66195">
        <w:t>Exposure</w:t>
      </w:r>
    </w:p>
    <w:p w14:paraId="3FF4941D" w14:textId="34D00AD1" w:rsidR="00D741D5" w:rsidRPr="00D66195" w:rsidRDefault="00D741D5" w:rsidP="00314353">
      <w:pPr>
        <w:pStyle w:val="BodyText"/>
      </w:pPr>
      <w:r>
        <w:t xml:space="preserve">There will be </w:t>
      </w:r>
      <w:r w:rsidR="00FD3F14">
        <w:t>ongoing, gradual</w:t>
      </w:r>
      <w:r w:rsidRPr="00D66195">
        <w:t xml:space="preserve"> change in rainfall and water temperatures</w:t>
      </w:r>
      <w:r>
        <w:t>,</w:t>
      </w:r>
      <w:r w:rsidRPr="00D66195">
        <w:t xml:space="preserve"> with impacts increasing towards the end of the century. </w:t>
      </w:r>
      <w:r>
        <w:t>A</w:t>
      </w:r>
      <w:r w:rsidRPr="00D66195">
        <w:t>n increase in</w:t>
      </w:r>
      <w:r>
        <w:t xml:space="preserve"> the</w:t>
      </w:r>
      <w:r w:rsidRPr="00D66195">
        <w:t xml:space="preserve"> frequency and intensity of </w:t>
      </w:r>
      <w:r w:rsidR="00EC7891" w:rsidRPr="00D66195">
        <w:t>more</w:t>
      </w:r>
      <w:r w:rsidR="00EC7891">
        <w:t> </w:t>
      </w:r>
      <w:r w:rsidRPr="00D66195">
        <w:t>severe extreme weather events will also affect riverine communities, acting as discrete hazard events (Robertson</w:t>
      </w:r>
      <w:r>
        <w:t xml:space="preserve"> et al</w:t>
      </w:r>
      <w:r w:rsidRPr="00D66195">
        <w:t>, 2016). These climate hazards are projected to increase in severity and</w:t>
      </w:r>
      <w:r w:rsidR="00C95196">
        <w:t> </w:t>
      </w:r>
      <w:r w:rsidRPr="00D66195">
        <w:t xml:space="preserve">frequency </w:t>
      </w:r>
      <w:r>
        <w:t xml:space="preserve">as </w:t>
      </w:r>
      <w:r w:rsidRPr="00D66195">
        <w:t>the century</w:t>
      </w:r>
      <w:r>
        <w:t xml:space="preserve"> progresses</w:t>
      </w:r>
      <w:r w:rsidRPr="00D66195">
        <w:t>, with the largest increases projected under RCP8.5. These effects are likely to be more severe in eastern and northern parts of New Zealand</w:t>
      </w:r>
      <w:r>
        <w:t>, but i</w:t>
      </w:r>
      <w:r w:rsidRPr="00D66195">
        <w:t xml:space="preserve">ncreased peak flows during high-intensity rainstorms are likely to affect all of New Zealand. Further detail on the projections for these hazards are outlined in </w:t>
      </w:r>
      <w:hyperlink w:anchor="_Climate_change_in" w:history="1">
        <w:r w:rsidRPr="00F40C24">
          <w:rPr>
            <w:rStyle w:val="Hyperlink"/>
          </w:rPr>
          <w:t xml:space="preserve">section </w:t>
        </w:r>
        <w:r w:rsidR="00F40C24" w:rsidRPr="00F40C24">
          <w:rPr>
            <w:rStyle w:val="Hyperlink"/>
          </w:rPr>
          <w:t>2</w:t>
        </w:r>
      </w:hyperlink>
      <w:r w:rsidRPr="00D66195">
        <w:t>.</w:t>
      </w:r>
    </w:p>
    <w:p w14:paraId="24E2FC72" w14:textId="273C117C" w:rsidR="00D741D5" w:rsidRPr="00D66195" w:rsidRDefault="00D741D5" w:rsidP="00E858A0">
      <w:pPr>
        <w:pStyle w:val="BodyText"/>
      </w:pPr>
      <w:r w:rsidRPr="00D66195">
        <w:t xml:space="preserve">Climate change is predicted to result in </w:t>
      </w:r>
      <w:r w:rsidR="00FD3F14">
        <w:t>ongoing, gradual</w:t>
      </w:r>
      <w:r w:rsidRPr="00D66195">
        <w:t xml:space="preserve"> increases in mean annual rainfall in the west and south of New Zealand, but decreased rainfall in the north and east. </w:t>
      </w:r>
      <w:r>
        <w:t>Rainfall</w:t>
      </w:r>
      <w:r w:rsidRPr="00D66195">
        <w:t xml:space="preserve"> seasonal distribution is also predicted to change, with an increased prevalence of westerly winds in winter and spring delivering </w:t>
      </w:r>
      <w:r>
        <w:t>more</w:t>
      </w:r>
      <w:r w:rsidRPr="00D66195">
        <w:t xml:space="preserve"> rainfall in the west of both islands, but reduced rainfall in the east and north. This is likely to alter patterns of flow variability in many rivers and streams, </w:t>
      </w:r>
      <w:r>
        <w:t>and</w:t>
      </w:r>
      <w:r w:rsidRPr="00D66195">
        <w:t xml:space="preserve"> reduce</w:t>
      </w:r>
      <w:r>
        <w:t xml:space="preserve"> the</w:t>
      </w:r>
      <w:r w:rsidRPr="00D66195">
        <w:t xml:space="preserve"> frequenc</w:t>
      </w:r>
      <w:r>
        <w:t>y</w:t>
      </w:r>
      <w:r w:rsidRPr="00D66195">
        <w:t xml:space="preserve"> of bed-disturbing flows in eastern and northern New</w:t>
      </w:r>
      <w:r w:rsidR="00F40C24">
        <w:t> </w:t>
      </w:r>
      <w:r w:rsidRPr="00D66195">
        <w:t>Zealand, but increase high</w:t>
      </w:r>
      <w:r>
        <w:t>-</w:t>
      </w:r>
      <w:r w:rsidRPr="00D66195">
        <w:t>flow events in the west and south.</w:t>
      </w:r>
    </w:p>
    <w:p w14:paraId="32FB6813" w14:textId="774E3951" w:rsidR="00D741D5" w:rsidRPr="00D66195" w:rsidRDefault="00D741D5" w:rsidP="00E858A0">
      <w:pPr>
        <w:pStyle w:val="BodyText"/>
      </w:pPr>
      <w:r w:rsidRPr="00D66195">
        <w:t xml:space="preserve">Increases in rainfall intensity are predicted across all sub-national climate zones, with </w:t>
      </w:r>
      <w:r w:rsidR="00AC2B26" w:rsidRPr="00D66195">
        <w:t xml:space="preserve">the greatest increases </w:t>
      </w:r>
      <w:r w:rsidR="00AC2B26">
        <w:t xml:space="preserve">in </w:t>
      </w:r>
      <w:r w:rsidRPr="00D66195">
        <w:t xml:space="preserve">zones 1, 3 and 6. Resulting increased peak flows are likely to increase rates of channel sediment transport and bed instability, particularly in the south and west. Conversely, predicted increases in intensity and duration of dry periods </w:t>
      </w:r>
      <w:r w:rsidR="00AC2B26">
        <w:t>are</w:t>
      </w:r>
      <w:r w:rsidRPr="00D66195">
        <w:t xml:space="preserve"> likely to result in more extended periods of low flow and reduced flow variability.</w:t>
      </w:r>
    </w:p>
    <w:p w14:paraId="71D45F64" w14:textId="77777777" w:rsidR="00D741D5" w:rsidRPr="00D66195" w:rsidRDefault="00D741D5" w:rsidP="00E858A0">
      <w:pPr>
        <w:pStyle w:val="Heading4"/>
      </w:pPr>
      <w:r w:rsidRPr="00D66195">
        <w:t>Sensitivity</w:t>
      </w:r>
    </w:p>
    <w:p w14:paraId="7B5C6BE5" w14:textId="702E6E02" w:rsidR="00D741D5" w:rsidRPr="00D66195" w:rsidRDefault="00D741D5" w:rsidP="00E858A0">
      <w:pPr>
        <w:pStyle w:val="BodyText"/>
      </w:pPr>
      <w:r w:rsidRPr="00D66195">
        <w:t>Changes in river flows and increased temperatures have the potential to profoundly alter many of New Zealand’s riverine ecosystems. They</w:t>
      </w:r>
      <w:r w:rsidRPr="00D66195" w:rsidDel="008509A0">
        <w:t xml:space="preserve"> </w:t>
      </w:r>
      <w:r w:rsidRPr="00D66195">
        <w:t xml:space="preserve">are likely to be most affected by alterations to annual and seasonal river flows as a result of changing rainfall, reflecting the importance of </w:t>
      </w:r>
      <w:r w:rsidRPr="00D66195">
        <w:lastRenderedPageBreak/>
        <w:t>flow variability in structuring the composition and functioning of riverine ecosystems</w:t>
      </w:r>
      <w:r w:rsidRPr="00D66195" w:rsidDel="00862CFE">
        <w:t xml:space="preserve"> (</w:t>
      </w:r>
      <w:r w:rsidR="00AC2B26" w:rsidRPr="00D66195" w:rsidDel="00862CFE">
        <w:t>Death et al, 2015</w:t>
      </w:r>
      <w:r w:rsidR="00AC2B26">
        <w:t xml:space="preserve">; </w:t>
      </w:r>
      <w:r w:rsidRPr="00D66195" w:rsidDel="00862CFE">
        <w:t>Townsend et al, 1997)</w:t>
      </w:r>
      <w:r w:rsidRPr="00D66195">
        <w:t>.</w:t>
      </w:r>
      <w:r w:rsidR="00ED441D">
        <w:t xml:space="preserve"> </w:t>
      </w:r>
      <w:r>
        <w:t>I</w:t>
      </w:r>
      <w:r w:rsidRPr="00D66195">
        <w:t xml:space="preserve">ncreased temperatures are likely to </w:t>
      </w:r>
      <w:r>
        <w:t>have a</w:t>
      </w:r>
      <w:r w:rsidRPr="00D66195">
        <w:t xml:space="preserve"> more muted</w:t>
      </w:r>
      <w:r>
        <w:t xml:space="preserve"> effect,</w:t>
      </w:r>
      <w:r w:rsidRPr="00D66195">
        <w:t xml:space="preserve"> but </w:t>
      </w:r>
      <w:r>
        <w:t>are</w:t>
      </w:r>
      <w:r w:rsidRPr="00D66195">
        <w:t xml:space="preserve"> likely</w:t>
      </w:r>
      <w:r>
        <w:t xml:space="preserve"> to</w:t>
      </w:r>
      <w:r w:rsidRPr="00D66195">
        <w:t xml:space="preserve"> </w:t>
      </w:r>
      <w:r w:rsidR="00AC2B26">
        <w:t>lead to</w:t>
      </w:r>
      <w:r w:rsidR="00AC2B26" w:rsidRPr="00D66195">
        <w:t xml:space="preserve"> </w:t>
      </w:r>
      <w:r w:rsidRPr="00D66195">
        <w:t xml:space="preserve">some changes in the distributions of both indigenous </w:t>
      </w:r>
      <w:r w:rsidR="00EC7891" w:rsidRPr="00D66195">
        <w:t>and</w:t>
      </w:r>
      <w:r w:rsidR="00EC7891">
        <w:t> </w:t>
      </w:r>
      <w:r w:rsidRPr="00D66195">
        <w:t>problematic introduced species (Robertson</w:t>
      </w:r>
      <w:r>
        <w:t xml:space="preserve"> et al</w:t>
      </w:r>
      <w:r w:rsidRPr="00D66195">
        <w:t xml:space="preserve">, 2016). New Zealand’s non-migratory </w:t>
      </w:r>
      <w:r w:rsidR="00EC7891" w:rsidRPr="00D66195">
        <w:t>fish</w:t>
      </w:r>
      <w:r w:rsidR="00EC7891">
        <w:t> </w:t>
      </w:r>
      <w:r w:rsidRPr="00D66195">
        <w:t xml:space="preserve">species will be more sensitive to changes in temperature than migratory </w:t>
      </w:r>
      <w:r>
        <w:t>ones,</w:t>
      </w:r>
      <w:r w:rsidRPr="00D66195">
        <w:t xml:space="preserve"> because </w:t>
      </w:r>
      <w:r w:rsidR="00EC7891" w:rsidRPr="00D66195">
        <w:t>of</w:t>
      </w:r>
      <w:r w:rsidR="00EC7891">
        <w:t> </w:t>
      </w:r>
      <w:r w:rsidRPr="00D66195">
        <w:t>their</w:t>
      </w:r>
      <w:r w:rsidR="009843E8">
        <w:t> </w:t>
      </w:r>
      <w:r w:rsidRPr="00D66195">
        <w:t>more restricted dispersal ability (McGlone and Walker, 2011).</w:t>
      </w:r>
    </w:p>
    <w:p w14:paraId="23A4380A" w14:textId="4043D735" w:rsidR="00D741D5" w:rsidRPr="00D66195" w:rsidRDefault="00D741D5" w:rsidP="00E858A0">
      <w:pPr>
        <w:pStyle w:val="BodyText"/>
      </w:pPr>
      <w:r w:rsidRPr="00D66195">
        <w:t>Riverine ecosystems that are already fragmented, and species that are already threatened, are</w:t>
      </w:r>
      <w:r w:rsidR="00E858A0">
        <w:t> </w:t>
      </w:r>
      <w:r w:rsidRPr="00D66195">
        <w:t>likely to be more sensitive to the predicted changes in river flow, particularly due to their limited ability for unassisted distribution and recolonisation (Robertson</w:t>
      </w:r>
      <w:r>
        <w:t xml:space="preserve"> et al</w:t>
      </w:r>
      <w:r w:rsidRPr="00D66195">
        <w:t xml:space="preserve">, 2016). This may ultimately lead to a loss of habitat and breeding locations for a number of organisms. Isolated populations of fish and invertebrate species, such as brown mudfish </w:t>
      </w:r>
      <w:r w:rsidRPr="00D66195">
        <w:rPr>
          <w:i/>
        </w:rPr>
        <w:t>Neochanna apoda</w:t>
      </w:r>
      <w:r w:rsidRPr="00D66195">
        <w:t xml:space="preserve">, will </w:t>
      </w:r>
      <w:r w:rsidR="00EC7891" w:rsidRPr="00D66195">
        <w:t>be</w:t>
      </w:r>
      <w:r w:rsidR="00EC7891">
        <w:t> </w:t>
      </w:r>
      <w:r w:rsidRPr="00D66195">
        <w:t xml:space="preserve">more sensitive to an increased frequency of extreme drought events, </w:t>
      </w:r>
      <w:r w:rsidR="000E5A78">
        <w:t>because of</w:t>
      </w:r>
      <w:r w:rsidRPr="00D66195">
        <w:t xml:space="preserve"> the increased potential for extinction of entire populations (Robertson</w:t>
      </w:r>
      <w:r w:rsidR="00D7539A">
        <w:t xml:space="preserve"> </w:t>
      </w:r>
      <w:r>
        <w:t>et al</w:t>
      </w:r>
      <w:r w:rsidRPr="00D66195">
        <w:t>, 2016).</w:t>
      </w:r>
      <w:r>
        <w:t xml:space="preserve"> </w:t>
      </w:r>
    </w:p>
    <w:p w14:paraId="6E06973F" w14:textId="77777777" w:rsidR="00D741D5" w:rsidRPr="00D66195" w:rsidRDefault="00D741D5" w:rsidP="00E858A0">
      <w:pPr>
        <w:pStyle w:val="Heading4"/>
      </w:pPr>
      <w:r w:rsidRPr="00D66195">
        <w:t>Adaptive capacity</w:t>
      </w:r>
    </w:p>
    <w:p w14:paraId="0DE52DE5" w14:textId="02EEF7DB" w:rsidR="00D741D5" w:rsidRPr="00D66195" w:rsidRDefault="00D741D5" w:rsidP="00E858A0">
      <w:pPr>
        <w:pStyle w:val="BodyText"/>
      </w:pPr>
      <w:r w:rsidRPr="00D66195">
        <w:t>Adaptive capacity will be largely limited in New Zealand’s riverine ecosystems, as they are already subject to a high level of pressure from human activities. The fragment</w:t>
      </w:r>
      <w:r>
        <w:t>ation</w:t>
      </w:r>
      <w:r w:rsidRPr="00D66195">
        <w:t xml:space="preserve"> and vulnerability of these ecosystems will make shifts in distribution difficult for a number of aquatic organisms. A substantial </w:t>
      </w:r>
      <w:r>
        <w:t>number</w:t>
      </w:r>
      <w:r w:rsidRPr="00D66195">
        <w:t xml:space="preserve"> of range-restricted species are constrained in east</w:t>
      </w:r>
      <w:r w:rsidR="00EF3D4C">
        <w:noBreakHyphen/>
      </w:r>
      <w:r w:rsidR="00124FCB">
        <w:t> </w:t>
      </w:r>
      <w:r w:rsidRPr="00D66195">
        <w:t>or</w:t>
      </w:r>
      <w:r w:rsidR="00E858A0">
        <w:t> </w:t>
      </w:r>
      <w:r w:rsidRPr="00D66195">
        <w:t>west</w:t>
      </w:r>
      <w:r>
        <w:t>-</w:t>
      </w:r>
      <w:r w:rsidRPr="00D66195">
        <w:t xml:space="preserve">flowing river systems, </w:t>
      </w:r>
      <w:r>
        <w:t>and</w:t>
      </w:r>
      <w:r w:rsidRPr="00D66195">
        <w:t xml:space="preserve"> are likely to be unable to move southwards to cooler waters</w:t>
      </w:r>
      <w:r w:rsidR="00E858A0">
        <w:t> </w:t>
      </w:r>
      <w:r w:rsidRPr="00D66195">
        <w:t xml:space="preserve">as temperatures rise (McGlone and Walker, 2011). This </w:t>
      </w:r>
      <w:r w:rsidR="00E43BFF">
        <w:t xml:space="preserve">difficulty </w:t>
      </w:r>
      <w:r w:rsidRPr="00D66195">
        <w:t xml:space="preserve">will be further </w:t>
      </w:r>
      <w:r>
        <w:t>compounded</w:t>
      </w:r>
      <w:r w:rsidRPr="00D66195">
        <w:t xml:space="preserve"> by</w:t>
      </w:r>
      <w:r w:rsidR="00E858A0">
        <w:t> </w:t>
      </w:r>
      <w:r w:rsidRPr="00D66195">
        <w:t xml:space="preserve">the fragmented nature of New Zealand’s riverine ecosystems, where </w:t>
      </w:r>
      <w:r>
        <w:t>hu</w:t>
      </w:r>
      <w:r w:rsidRPr="00D66195">
        <w:t>man-made barriers restrict migration ability and reduce adaptive capacity (Weeks et al, 2016). Conversely, some</w:t>
      </w:r>
      <w:r w:rsidR="00E858A0">
        <w:t> </w:t>
      </w:r>
      <w:r w:rsidRPr="00D66195">
        <w:t xml:space="preserve">indigenous fish communities </w:t>
      </w:r>
      <w:r>
        <w:t>in</w:t>
      </w:r>
      <w:r w:rsidRPr="00D66195">
        <w:t xml:space="preserve"> New Zealand’s gravel-bed rivers appear to be resilient to</w:t>
      </w:r>
      <w:r w:rsidR="00E858A0">
        <w:t> </w:t>
      </w:r>
      <w:r w:rsidRPr="00D66195">
        <w:t>both flood</w:t>
      </w:r>
      <w:r w:rsidR="00DF1387">
        <w:t>s</w:t>
      </w:r>
      <w:r w:rsidRPr="00D66195">
        <w:t xml:space="preserve"> and droughts</w:t>
      </w:r>
      <w:r>
        <w:t>,</w:t>
      </w:r>
      <w:r w:rsidRPr="00D66195">
        <w:t xml:space="preserve"> provided refuges are available during low river flows (McGlone and Walker, 2011).</w:t>
      </w:r>
    </w:p>
    <w:p w14:paraId="2C1E7426" w14:textId="2DA7C938" w:rsidR="00D741D5" w:rsidRDefault="00D741D5" w:rsidP="00E858A0">
      <w:pPr>
        <w:pStyle w:val="BodyText"/>
      </w:pPr>
      <w:r w:rsidRPr="00D66195">
        <w:t xml:space="preserve">Adaptive capacity of riverine ecosystems is somewhat limited without effective governance. However, a risk </w:t>
      </w:r>
      <w:r w:rsidR="000E5A78" w:rsidRPr="00D66195">
        <w:t xml:space="preserve">is </w:t>
      </w:r>
      <w:r w:rsidRPr="00D66195">
        <w:t>that uncoordinated governance will lead to inadequate adap</w:t>
      </w:r>
      <w:r w:rsidR="000E5A78">
        <w:t>ta</w:t>
      </w:r>
      <w:r w:rsidRPr="00D66195">
        <w:t>tion actions</w:t>
      </w:r>
      <w:r w:rsidR="00E43BFF">
        <w:t> </w:t>
      </w:r>
      <w:r w:rsidRPr="00D66195">
        <w:t xml:space="preserve">(G1). </w:t>
      </w:r>
    </w:p>
    <w:p w14:paraId="275A93FF" w14:textId="2842E107" w:rsidR="00D741D5" w:rsidRPr="00D66195" w:rsidRDefault="00D741D5" w:rsidP="00E858A0">
      <w:pPr>
        <w:pStyle w:val="BodyText"/>
      </w:pPr>
      <w:r>
        <w:t>M</w:t>
      </w:r>
      <w:r w:rsidRPr="00D66195">
        <w:t xml:space="preserve">easures to manage impacts and build adaptive capacity in riverine ecosystems </w:t>
      </w:r>
      <w:r>
        <w:t>could</w:t>
      </w:r>
      <w:r w:rsidRPr="00D66195">
        <w:t xml:space="preserve"> include</w:t>
      </w:r>
      <w:r w:rsidR="00E858A0">
        <w:t> </w:t>
      </w:r>
      <w:r w:rsidRPr="00D66195">
        <w:t>protecting critical habitat for the survival of rare and range-restricted fish, plant and invertebrate freshwater species, establish</w:t>
      </w:r>
      <w:r>
        <w:t>ing</w:t>
      </w:r>
      <w:r w:rsidRPr="00D66195">
        <w:t xml:space="preserve"> monitoring and recovery plans</w:t>
      </w:r>
      <w:r>
        <w:t>,</w:t>
      </w:r>
      <w:r w:rsidRPr="00D66195">
        <w:t xml:space="preserve"> </w:t>
      </w:r>
      <w:r>
        <w:t>and</w:t>
      </w:r>
      <w:r w:rsidRPr="00D66195">
        <w:t xml:space="preserve"> establish</w:t>
      </w:r>
      <w:r>
        <w:t>ing</w:t>
      </w:r>
      <w:r w:rsidRPr="00D66195">
        <w:t xml:space="preserve"> and maintain</w:t>
      </w:r>
      <w:r>
        <w:t>ing</w:t>
      </w:r>
      <w:r w:rsidRPr="00D66195">
        <w:t xml:space="preserve"> appropriately wide riparian zones that connect across water catchments (Weeks et al, 2016). Challenges may arise in protect</w:t>
      </w:r>
      <w:r>
        <w:t>ing</w:t>
      </w:r>
      <w:r w:rsidRPr="00D66195">
        <w:t xml:space="preserve"> freshwater environments, due to </w:t>
      </w:r>
      <w:r w:rsidR="003738B7">
        <w:t xml:space="preserve">the </w:t>
      </w:r>
      <w:r w:rsidRPr="00D66195">
        <w:t>potential lobbying power of the agricultural industry (G7).</w:t>
      </w:r>
    </w:p>
    <w:p w14:paraId="58EC6E55" w14:textId="0B9B8F88" w:rsidR="00D741D5" w:rsidRPr="00D66195" w:rsidRDefault="00D741D5" w:rsidP="00E858A0">
      <w:pPr>
        <w:pStyle w:val="BodyText"/>
      </w:pPr>
      <w:r w:rsidRPr="00D66195">
        <w:t xml:space="preserve">Current legislation </w:t>
      </w:r>
      <w:r>
        <w:t>around</w:t>
      </w:r>
      <w:r w:rsidRPr="00D66195">
        <w:t xml:space="preserve"> freshwater biodiversity </w:t>
      </w:r>
      <w:r>
        <w:t>has</w:t>
      </w:r>
      <w:r w:rsidRPr="00D66195">
        <w:t xml:space="preserve"> a number o</w:t>
      </w:r>
      <w:r>
        <w:t>f</w:t>
      </w:r>
      <w:r w:rsidRPr="00D66195">
        <w:t xml:space="preserve"> inadequacies</w:t>
      </w:r>
      <w:r>
        <w:t>,</w:t>
      </w:r>
      <w:r w:rsidRPr="00D66195">
        <w:t xml:space="preserve"> with conflicting objectives for the management of freshwater systems. For example, the </w:t>
      </w:r>
      <w:r w:rsidRPr="00455FBB">
        <w:rPr>
          <w:iCs/>
        </w:rPr>
        <w:t>Freshwater Fisheries Regulation</w:t>
      </w:r>
      <w:r w:rsidR="00B15E7E">
        <w:rPr>
          <w:iCs/>
        </w:rPr>
        <w:t>s</w:t>
      </w:r>
      <w:r w:rsidRPr="00455FBB">
        <w:rPr>
          <w:iCs/>
        </w:rPr>
        <w:t xml:space="preserve"> 1983</w:t>
      </w:r>
      <w:r w:rsidRPr="00D66195">
        <w:rPr>
          <w:i/>
        </w:rPr>
        <w:t xml:space="preserve"> </w:t>
      </w:r>
      <w:r w:rsidRPr="00D66195">
        <w:t>protect introduced fish species, including trout and salmon</w:t>
      </w:r>
      <w:r>
        <w:t>,</w:t>
      </w:r>
      <w:r w:rsidRPr="00D66195">
        <w:t xml:space="preserve"> </w:t>
      </w:r>
      <w:r>
        <w:t>but</w:t>
      </w:r>
      <w:r w:rsidRPr="00D66195">
        <w:t xml:space="preserve"> do not protect indigenous</w:t>
      </w:r>
      <w:r w:rsidRPr="00D66195" w:rsidDel="007C6707">
        <w:t xml:space="preserve"> </w:t>
      </w:r>
      <w:r w:rsidRPr="00D66195">
        <w:t>fish species (Weeks et al, 2016)</w:t>
      </w:r>
      <w:r>
        <w:t>;</w:t>
      </w:r>
      <w:r w:rsidRPr="00D66195">
        <w:t xml:space="preserve"> </w:t>
      </w:r>
      <w:r>
        <w:t>and s</w:t>
      </w:r>
      <w:r w:rsidRPr="00D66195">
        <w:t>ome indigenous</w:t>
      </w:r>
      <w:r w:rsidRPr="00D66195" w:rsidDel="007C6707">
        <w:t xml:space="preserve"> </w:t>
      </w:r>
      <w:r w:rsidRPr="00D66195">
        <w:t xml:space="preserve">species </w:t>
      </w:r>
      <w:r w:rsidR="00EC7891" w:rsidRPr="00D66195">
        <w:t>that</w:t>
      </w:r>
      <w:r w:rsidR="00EC7891">
        <w:t> </w:t>
      </w:r>
      <w:r w:rsidRPr="00D66195">
        <w:t xml:space="preserve">have been classified as nationally vulnerable are still able to be commercially harvested. </w:t>
      </w:r>
    </w:p>
    <w:p w14:paraId="0151A4C6" w14:textId="77777777" w:rsidR="00D741D5" w:rsidRPr="00E858A0" w:rsidRDefault="00D741D5" w:rsidP="00E858A0">
      <w:pPr>
        <w:pStyle w:val="Heading4"/>
      </w:pPr>
      <w:r w:rsidRPr="00D66195">
        <w:t>Consequence</w:t>
      </w:r>
    </w:p>
    <w:p w14:paraId="342AF701" w14:textId="77777777" w:rsidR="00D741D5" w:rsidRPr="00D66195" w:rsidRDefault="00D741D5" w:rsidP="00E858A0">
      <w:pPr>
        <w:pStyle w:val="BodyText"/>
      </w:pPr>
      <w:r w:rsidRPr="00D66195">
        <w:t>Climate change</w:t>
      </w:r>
      <w:r>
        <w:t>-</w:t>
      </w:r>
      <w:r w:rsidRPr="00D66195">
        <w:t xml:space="preserve">driven alteration in rainfall amount and variability, </w:t>
      </w:r>
      <w:r>
        <w:t>along with</w:t>
      </w:r>
      <w:r w:rsidRPr="00D66195">
        <w:t xml:space="preserve"> increased temperatures, are likely to significantly increase already high pressure on New Zealand’s riverine ecosystems and species. </w:t>
      </w:r>
    </w:p>
    <w:p w14:paraId="6F52A83E" w14:textId="7757B3FD" w:rsidR="00D741D5" w:rsidRPr="00D66195" w:rsidRDefault="00D741D5" w:rsidP="00E858A0">
      <w:pPr>
        <w:pStyle w:val="BodyText"/>
      </w:pPr>
      <w:r w:rsidRPr="00D66195">
        <w:lastRenderedPageBreak/>
        <w:t>Alterations to flow regimes are likely to have the greatest impact on biological communities in</w:t>
      </w:r>
      <w:r w:rsidR="0094497C">
        <w:t> </w:t>
      </w:r>
      <w:r w:rsidRPr="00D66195">
        <w:t>rivers, with more severe floods, changes to the timing of floods</w:t>
      </w:r>
      <w:r>
        <w:t>,</w:t>
      </w:r>
      <w:r w:rsidRPr="00D66195">
        <w:t xml:space="preserve"> and ecologically significant floods becoming less frequent and smaller in magnitude (Robertson</w:t>
      </w:r>
      <w:r>
        <w:t xml:space="preserve"> et al</w:t>
      </w:r>
      <w:r w:rsidRPr="00D66195">
        <w:t>, 2016). A combination of increased temperatures and reduced flow due to climate change is likely to intensify human pressure on riverine ecosystems. Changes in land use and river channel</w:t>
      </w:r>
      <w:r>
        <w:t>s</w:t>
      </w:r>
      <w:r w:rsidRPr="00D66195">
        <w:t xml:space="preserve"> will inhibit refugia and recoloni</w:t>
      </w:r>
      <w:r>
        <w:t>s</w:t>
      </w:r>
      <w:r w:rsidRPr="00D66195">
        <w:t>ation pathways</w:t>
      </w:r>
      <w:r>
        <w:t xml:space="preserve">; </w:t>
      </w:r>
      <w:r w:rsidRPr="00D66195">
        <w:t>nutrient and sediment influx from flood events may compromise ecosystem function</w:t>
      </w:r>
      <w:r>
        <w:t>;</w:t>
      </w:r>
      <w:r w:rsidRPr="00D66195">
        <w:t xml:space="preserve"> invasive species may change their distributions</w:t>
      </w:r>
      <w:r>
        <w:t>;</w:t>
      </w:r>
      <w:r w:rsidRPr="00D66195">
        <w:t xml:space="preserve"> and the frequency of toxic algal blooms may increase (Robertson</w:t>
      </w:r>
      <w:r>
        <w:t xml:space="preserve"> et al</w:t>
      </w:r>
      <w:r w:rsidRPr="00D66195">
        <w:t>, 2016). All of these</w:t>
      </w:r>
      <w:r w:rsidR="00B15E7E">
        <w:t xml:space="preserve"> effects</w:t>
      </w:r>
      <w:r w:rsidRPr="00D66195">
        <w:t xml:space="preserve"> will alter riverine ecosystems and negatively impact freshwater biodiversity through the loss of</w:t>
      </w:r>
      <w:r w:rsidR="00B15E7E">
        <w:t> </w:t>
      </w:r>
      <w:r w:rsidRPr="00D66195">
        <w:t>species.</w:t>
      </w:r>
    </w:p>
    <w:p w14:paraId="510D57C8" w14:textId="77777777" w:rsidR="00D741D5" w:rsidRPr="00D66195" w:rsidRDefault="00D741D5" w:rsidP="00D741D5">
      <w:pPr>
        <w:pStyle w:val="Heading4"/>
      </w:pPr>
      <w:r w:rsidRPr="00D66195">
        <w:t>Interacting risks</w:t>
      </w:r>
    </w:p>
    <w:p w14:paraId="07ED82A1" w14:textId="3FDF087C" w:rsidR="00D741D5" w:rsidRDefault="00D741D5" w:rsidP="00E858A0">
      <w:pPr>
        <w:pStyle w:val="BodyText"/>
      </w:pPr>
      <w:r w:rsidRPr="00D66195">
        <w:t>Th</w:t>
      </w:r>
      <w:r>
        <w:t>e</w:t>
      </w:r>
      <w:r w:rsidRPr="00D66195">
        <w:t xml:space="preserve"> disruption to riverine ecosystems will interact with risks to wetland and lake ecosystems (N4</w:t>
      </w:r>
      <w:r w:rsidR="00A61ED4">
        <w:t>,</w:t>
      </w:r>
      <w:r w:rsidRPr="00D66195">
        <w:t xml:space="preserve"> N6), leading to significant impacts </w:t>
      </w:r>
      <w:r>
        <w:t>on</w:t>
      </w:r>
      <w:r w:rsidRPr="00D66195">
        <w:t xml:space="preserve"> New Zealand’s freshwater biodiversity. Forest</w:t>
      </w:r>
      <w:r w:rsidR="00DE47DD">
        <w:t> </w:t>
      </w:r>
      <w:r w:rsidRPr="00D66195">
        <w:t xml:space="preserve">instability will also </w:t>
      </w:r>
      <w:r>
        <w:t>impa</w:t>
      </w:r>
      <w:r w:rsidRPr="00D66195">
        <w:t>ct</w:t>
      </w:r>
      <w:r w:rsidR="00E43BFF">
        <w:t xml:space="preserve"> on</w:t>
      </w:r>
      <w:r w:rsidRPr="00D66195">
        <w:t xml:space="preserve"> freshwater ecosystems and species (N11)</w:t>
      </w:r>
      <w:r>
        <w:t>;</w:t>
      </w:r>
      <w:r w:rsidRPr="00D66195">
        <w:t xml:space="preserve"> </w:t>
      </w:r>
      <w:r>
        <w:t>r</w:t>
      </w:r>
      <w:r w:rsidRPr="00D66195">
        <w:t>isk to riverine ecosystems and the loss of species may result in cascading impacts into other domains</w:t>
      </w:r>
      <w:r>
        <w:t xml:space="preserve"> – </w:t>
      </w:r>
      <w:r w:rsidR="00B15E7E">
        <w:br/>
      </w:r>
      <w:r w:rsidRPr="00D66195">
        <w:t xml:space="preserve">disruption of riverine ecosystems may </w:t>
      </w:r>
      <w:r w:rsidR="00B15E7E">
        <w:t>have</w:t>
      </w:r>
      <w:r w:rsidRPr="00D66195">
        <w:t xml:space="preserve"> impacts </w:t>
      </w:r>
      <w:r w:rsidR="00B15E7E">
        <w:t>on</w:t>
      </w:r>
      <w:r w:rsidR="00B15E7E" w:rsidRPr="00D66195">
        <w:t xml:space="preserve"> </w:t>
      </w:r>
      <w:r w:rsidRPr="00D66195">
        <w:t>the agriculture sector (E3)</w:t>
      </w:r>
      <w:r w:rsidR="00B15E7E">
        <w:t>,</w:t>
      </w:r>
      <w:r>
        <w:t xml:space="preserve"> wh</w:t>
      </w:r>
      <w:r w:rsidR="00B15E7E">
        <w:t xml:space="preserve">ich </w:t>
      </w:r>
      <w:r w:rsidRPr="00D66195">
        <w:t>use</w:t>
      </w:r>
      <w:r w:rsidR="00B15E7E">
        <w:t>s</w:t>
      </w:r>
      <w:r w:rsidR="00E858A0">
        <w:t> </w:t>
      </w:r>
      <w:r w:rsidRPr="00D66195">
        <w:t xml:space="preserve">freshwater systems. </w:t>
      </w:r>
    </w:p>
    <w:p w14:paraId="3DB90E57" w14:textId="14D758C6" w:rsidR="00D741D5" w:rsidRPr="00D66195" w:rsidRDefault="00D741D5" w:rsidP="00E858A0">
      <w:pPr>
        <w:pStyle w:val="BodyText"/>
      </w:pPr>
      <w:r>
        <w:t>At the same time,</w:t>
      </w:r>
      <w:r w:rsidRPr="00D66195">
        <w:t xml:space="preserve"> the agriculture sector may further impact </w:t>
      </w:r>
      <w:r w:rsidR="00E43BFF">
        <w:t xml:space="preserve">on </w:t>
      </w:r>
      <w:r w:rsidRPr="00D66195">
        <w:t>freshwater riverine ecosystems through water extraction and nutrient runoff. This risk could also pose a threat to Māori social, economic, cultural capital</w:t>
      </w:r>
      <w:r w:rsidR="00B15E7E">
        <w:t xml:space="preserve"> and</w:t>
      </w:r>
      <w:r w:rsidRPr="00D66195">
        <w:t xml:space="preserve"> cultural heritage values and spiritual wellbeing (H5, H6</w:t>
      </w:r>
      <w:r w:rsidR="00A61ED4">
        <w:t>,</w:t>
      </w:r>
      <w:r w:rsidRPr="00D66195">
        <w:t xml:space="preserve"> H8). </w:t>
      </w:r>
    </w:p>
    <w:p w14:paraId="7F67EDC1" w14:textId="77777777" w:rsidR="00D741D5" w:rsidRPr="00D66195" w:rsidRDefault="00D741D5" w:rsidP="00D741D5">
      <w:pPr>
        <w:pStyle w:val="Heading4"/>
      </w:pPr>
      <w:r w:rsidRPr="00D66195">
        <w:t>Confidence: High agreement, limited evidence</w:t>
      </w:r>
    </w:p>
    <w:p w14:paraId="5118F043" w14:textId="78C905FA" w:rsidR="00D741D5" w:rsidRPr="00E43BFF" w:rsidRDefault="00D741D5" w:rsidP="00E858A0">
      <w:pPr>
        <w:pStyle w:val="BodyText"/>
        <w:rPr>
          <w:spacing w:val="-2"/>
        </w:rPr>
      </w:pPr>
      <w:r w:rsidRPr="00E43BFF">
        <w:rPr>
          <w:spacing w:val="-2"/>
        </w:rPr>
        <w:t xml:space="preserve">There is considerable agreement on the mechanisms by which climate change-induced alteration of flow variability, temperature increase and extreme events </w:t>
      </w:r>
      <w:r w:rsidR="00E43BFF" w:rsidRPr="00E43BFF">
        <w:rPr>
          <w:spacing w:val="-2"/>
        </w:rPr>
        <w:t>are</w:t>
      </w:r>
      <w:r w:rsidR="00A34943" w:rsidRPr="00E43BFF">
        <w:rPr>
          <w:spacing w:val="-2"/>
        </w:rPr>
        <w:t xml:space="preserve"> </w:t>
      </w:r>
      <w:r w:rsidRPr="00E43BFF">
        <w:rPr>
          <w:spacing w:val="-2"/>
        </w:rPr>
        <w:t xml:space="preserve">likely </w:t>
      </w:r>
      <w:r w:rsidR="00A34943" w:rsidRPr="00E43BFF">
        <w:rPr>
          <w:spacing w:val="-2"/>
        </w:rPr>
        <w:t xml:space="preserve">to </w:t>
      </w:r>
      <w:r w:rsidRPr="00E43BFF">
        <w:rPr>
          <w:spacing w:val="-2"/>
        </w:rPr>
        <w:t xml:space="preserve">affect riverine ecosystems and species. However, the </w:t>
      </w:r>
      <w:r w:rsidR="00B15E7E" w:rsidRPr="00E43BFF">
        <w:rPr>
          <w:spacing w:val="-2"/>
        </w:rPr>
        <w:t xml:space="preserve">evidence </w:t>
      </w:r>
      <w:r w:rsidRPr="00E43BFF">
        <w:rPr>
          <w:spacing w:val="-2"/>
        </w:rPr>
        <w:t xml:space="preserve">is only limited </w:t>
      </w:r>
      <w:r w:rsidR="00B15E7E" w:rsidRPr="00E43BFF">
        <w:rPr>
          <w:spacing w:val="-2"/>
        </w:rPr>
        <w:t>on</w:t>
      </w:r>
      <w:r w:rsidRPr="00E43BFF">
        <w:rPr>
          <w:spacing w:val="-2"/>
        </w:rPr>
        <w:t xml:space="preserve"> the likely impacts</w:t>
      </w:r>
      <w:r w:rsidR="00E43BFF">
        <w:rPr>
          <w:spacing w:val="-2"/>
        </w:rPr>
        <w:t xml:space="preserve"> </w:t>
      </w:r>
      <w:r w:rsidRPr="00E43BFF">
        <w:rPr>
          <w:spacing w:val="-2"/>
        </w:rPr>
        <w:t xml:space="preserve">on particular ecosystems and species, and how these impacts might vary </w:t>
      </w:r>
      <w:r w:rsidR="00E43BFF" w:rsidRPr="00E43BFF">
        <w:rPr>
          <w:spacing w:val="-2"/>
        </w:rPr>
        <w:t>between</w:t>
      </w:r>
      <w:r w:rsidR="00E43BFF">
        <w:rPr>
          <w:spacing w:val="-2"/>
        </w:rPr>
        <w:t xml:space="preserve"> </w:t>
      </w:r>
      <w:r w:rsidRPr="00E43BFF">
        <w:rPr>
          <w:spacing w:val="-2"/>
        </w:rPr>
        <w:t xml:space="preserve">geographic regions. </w:t>
      </w:r>
    </w:p>
    <w:p w14:paraId="44C60A97" w14:textId="77777777" w:rsidR="00D741D5" w:rsidRPr="00D66195" w:rsidRDefault="00D741D5" w:rsidP="00D741D5">
      <w:pPr>
        <w:pStyle w:val="Heading4"/>
      </w:pPr>
      <w:r w:rsidRPr="00D66195">
        <w:t>Adaptation</w:t>
      </w:r>
    </w:p>
    <w:p w14:paraId="7C910AEF" w14:textId="2D618520" w:rsidR="00D741D5" w:rsidRDefault="00D741D5" w:rsidP="00C86A94">
      <w:pPr>
        <w:pStyle w:val="BodyText"/>
      </w:pPr>
      <w:r>
        <w:t>R</w:t>
      </w:r>
      <w:r w:rsidRPr="00D66195">
        <w:t xml:space="preserve">egional </w:t>
      </w:r>
      <w:r>
        <w:t>c</w:t>
      </w:r>
      <w:r w:rsidRPr="00D66195">
        <w:t>ouncils and communit</w:t>
      </w:r>
      <w:r>
        <w:t>ies are running projects</w:t>
      </w:r>
      <w:r w:rsidRPr="00D66195">
        <w:t xml:space="preserve"> to manage this risk, focusing on the</w:t>
      </w:r>
      <w:r w:rsidR="0061604A">
        <w:t> </w:t>
      </w:r>
      <w:r w:rsidRPr="00D66195">
        <w:t xml:space="preserve">development of frameworks and action plans </w:t>
      </w:r>
      <w:r>
        <w:t>to</w:t>
      </w:r>
      <w:r w:rsidRPr="00D66195">
        <w:t xml:space="preserve"> better address resource management, and restoration projects to increase ecosystem resilience. In response to the National </w:t>
      </w:r>
      <w:r w:rsidR="00EC7891" w:rsidRPr="00D66195">
        <w:t>Policy</w:t>
      </w:r>
      <w:r w:rsidR="00EC7891">
        <w:t> </w:t>
      </w:r>
      <w:r w:rsidRPr="00D66195">
        <w:t>Statement for Freshwater Management</w:t>
      </w:r>
      <w:r>
        <w:t xml:space="preserve"> </w:t>
      </w:r>
      <w:r w:rsidRPr="00D66195">
        <w:t xml:space="preserve">issued by the </w:t>
      </w:r>
      <w:r>
        <w:t>Ministry for the Environment</w:t>
      </w:r>
      <w:r w:rsidRPr="00D66195">
        <w:t xml:space="preserve"> in 2014, </w:t>
      </w:r>
      <w:r>
        <w:t>r</w:t>
      </w:r>
      <w:r w:rsidRPr="00D66195">
        <w:t xml:space="preserve">egional </w:t>
      </w:r>
      <w:r>
        <w:t>c</w:t>
      </w:r>
      <w:r w:rsidRPr="00D66195">
        <w:t xml:space="preserve">ouncils have established </w:t>
      </w:r>
      <w:r w:rsidR="00E43BFF">
        <w:t>i</w:t>
      </w:r>
      <w:r w:rsidRPr="00D66195">
        <w:t xml:space="preserve">mplementation </w:t>
      </w:r>
      <w:r w:rsidR="00E43BFF">
        <w:t>p</w:t>
      </w:r>
      <w:r w:rsidRPr="00D66195">
        <w:t xml:space="preserve">rogrammes </w:t>
      </w:r>
      <w:r>
        <w:t>to</w:t>
      </w:r>
      <w:r w:rsidRPr="00D66195">
        <w:t xml:space="preserve"> identify actions and future targets for freshwater resource management and ecosystems resilience (</w:t>
      </w:r>
      <w:r>
        <w:t>Ministry for the Environment</w:t>
      </w:r>
      <w:r w:rsidRPr="00D66195">
        <w:t xml:space="preserve">, 2019). Many </w:t>
      </w:r>
      <w:r>
        <w:t>r</w:t>
      </w:r>
      <w:r w:rsidRPr="00D66195">
        <w:t xml:space="preserve">egional </w:t>
      </w:r>
      <w:r>
        <w:t>c</w:t>
      </w:r>
      <w:r w:rsidRPr="00D66195">
        <w:t>ouncils also have action plans for rivers</w:t>
      </w:r>
      <w:r>
        <w:t>;</w:t>
      </w:r>
      <w:r w:rsidRPr="00D66195">
        <w:t xml:space="preserve"> for example, the Rangit</w:t>
      </w:r>
      <w:r w:rsidR="006433AA">
        <w:rPr>
          <w:rFonts w:cs="Calibri"/>
        </w:rPr>
        <w:t>ā</w:t>
      </w:r>
      <w:r w:rsidRPr="00D66195">
        <w:t>iki River Action Plan published by Bay of Plenty Regional Council (Rangit</w:t>
      </w:r>
      <w:r w:rsidR="006433AA">
        <w:rPr>
          <w:rFonts w:cs="Calibri"/>
        </w:rPr>
        <w:t>ā</w:t>
      </w:r>
      <w:r w:rsidRPr="00D66195">
        <w:t xml:space="preserve">iki River </w:t>
      </w:r>
      <w:r w:rsidR="00210CC5">
        <w:t>Scheme Review Panel</w:t>
      </w:r>
      <w:r w:rsidRPr="00D66195">
        <w:t xml:space="preserve">, </w:t>
      </w:r>
      <w:r w:rsidR="00210CC5" w:rsidRPr="00D66195">
        <w:t>201</w:t>
      </w:r>
      <w:r w:rsidR="00210CC5">
        <w:t>7</w:t>
      </w:r>
      <w:r w:rsidRPr="00D66195">
        <w:t>). The Million Metres Streams Project, supported by the Sustainable Business Network</w:t>
      </w:r>
      <w:r>
        <w:t>,</w:t>
      </w:r>
      <w:r w:rsidRPr="00D66195">
        <w:t xml:space="preserve"> </w:t>
      </w:r>
      <w:r>
        <w:t>plans</w:t>
      </w:r>
      <w:r w:rsidRPr="00D66195">
        <w:t xml:space="preserve"> to plant a million metres of riparian margins to enhance ecosystem resilience (</w:t>
      </w:r>
      <w:r>
        <w:t>Million Metres Streams Project</w:t>
      </w:r>
      <w:r w:rsidRPr="00D66195">
        <w:t xml:space="preserve">, nd). The Sustainable Business Network is also </w:t>
      </w:r>
      <w:r>
        <w:t>working</w:t>
      </w:r>
      <w:r w:rsidRPr="00D66195">
        <w:t xml:space="preserve"> to reduce sediment flow and restore the Hauraki Gulf through the GulfX project. </w:t>
      </w:r>
    </w:p>
    <w:p w14:paraId="635D68FC" w14:textId="57997AEB" w:rsidR="00997C67" w:rsidRPr="00D66195" w:rsidRDefault="00FA3682" w:rsidP="00B305AB">
      <w:pPr>
        <w:pStyle w:val="Tableheading2"/>
      </w:pPr>
      <w:bookmarkStart w:id="312" w:name="_Toc45391900"/>
      <w:r w:rsidRPr="00D52C19">
        <w:rPr>
          <w:lang w:eastAsia="en-AU"/>
        </w:rPr>
        <w:lastRenderedPageBreak/>
        <w:t>N</w:t>
      </w:r>
      <w:r w:rsidR="004B2B53">
        <w:rPr>
          <w:lang w:eastAsia="en-AU"/>
        </w:rPr>
        <w:t>3</w:t>
      </w:r>
      <w:r w:rsidRPr="00D52C19">
        <w:rPr>
          <w:lang w:eastAsia="en-AU"/>
        </w:rPr>
        <w:t xml:space="preserve"> Risks to</w:t>
      </w:r>
      <w:r>
        <w:rPr>
          <w:lang w:eastAsia="en-AU"/>
        </w:rPr>
        <w:t xml:space="preserve"> </w:t>
      </w:r>
      <w:r w:rsidRPr="001B4A26">
        <w:t>riverine ecosystems and species</w:t>
      </w:r>
      <w:r w:rsidR="00526B1C" w:rsidRPr="00D52C19">
        <w:rPr>
          <w:lang w:eastAsia="en-AU"/>
        </w:rPr>
        <w:t xml:space="preserve">: </w:t>
      </w:r>
      <w:r w:rsidR="00A21C1D">
        <w:rPr>
          <w:lang w:eastAsia="en-AU"/>
        </w:rPr>
        <w:t>U</w:t>
      </w:r>
      <w:r w:rsidR="00526B1C" w:rsidRPr="00D52C19">
        <w:rPr>
          <w:lang w:eastAsia="en-AU"/>
        </w:rPr>
        <w:t>rgency profile</w:t>
      </w:r>
      <w:bookmarkEnd w:id="312"/>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1820"/>
        <w:gridCol w:w="851"/>
        <w:gridCol w:w="992"/>
        <w:gridCol w:w="1299"/>
        <w:gridCol w:w="1134"/>
        <w:gridCol w:w="850"/>
        <w:gridCol w:w="1559"/>
      </w:tblGrid>
      <w:tr w:rsidR="00EC7891" w:rsidRPr="00EC7891" w14:paraId="14807AE5" w14:textId="77777777" w:rsidTr="00372CA0">
        <w:tc>
          <w:tcPr>
            <w:tcW w:w="8505" w:type="dxa"/>
            <w:gridSpan w:val="7"/>
            <w:shd w:val="clear" w:color="auto" w:fill="2C9986"/>
          </w:tcPr>
          <w:p w14:paraId="1191769F" w14:textId="2F0DBE86" w:rsidR="00D741D5" w:rsidRPr="009D35A2" w:rsidRDefault="001B4A26" w:rsidP="0061604A">
            <w:pPr>
              <w:pStyle w:val="TableTextbold"/>
              <w:keepNext/>
              <w:rPr>
                <w:color w:val="FFFFFF" w:themeColor="background1"/>
              </w:rPr>
            </w:pPr>
            <w:r w:rsidRPr="009D35A2">
              <w:rPr>
                <w:color w:val="FFFFFF" w:themeColor="background1"/>
              </w:rPr>
              <w:t>N3 Risks to riverine ecosystems and species</w:t>
            </w:r>
            <w:r w:rsidR="002D30DF" w:rsidRPr="009D35A2">
              <w:rPr>
                <w:color w:val="FFFFFF" w:themeColor="background1"/>
              </w:rPr>
              <w:t>:</w:t>
            </w:r>
            <w:r w:rsidRPr="009D35A2">
              <w:rPr>
                <w:color w:val="FFFFFF" w:themeColor="background1"/>
              </w:rPr>
              <w:t xml:space="preserve"> </w:t>
            </w:r>
            <w:r w:rsidR="00FD3FF7">
              <w:rPr>
                <w:color w:val="FFFFFF" w:themeColor="background1"/>
              </w:rPr>
              <w:t>U</w:t>
            </w:r>
            <w:r w:rsidR="00D741D5" w:rsidRPr="009D35A2">
              <w:rPr>
                <w:color w:val="FFFFFF" w:themeColor="background1"/>
              </w:rPr>
              <w:t>rgency profile</w:t>
            </w:r>
          </w:p>
        </w:tc>
      </w:tr>
      <w:tr w:rsidR="006D7DDD" w:rsidRPr="005D6D89" w14:paraId="7F95A236" w14:textId="77777777" w:rsidTr="00372CA0">
        <w:tblPrEx>
          <w:tblBorders>
            <w:top w:val="single" w:sz="4" w:space="0" w:color="2C9986" w:themeColor="accent4"/>
            <w:bottom w:val="single" w:sz="4" w:space="0" w:color="2C9986" w:themeColor="accent4"/>
            <w:insideH w:val="single" w:sz="4" w:space="0" w:color="2C9986" w:themeColor="accent4"/>
            <w:insideV w:val="single" w:sz="4" w:space="0" w:color="2C9986" w:themeColor="accent4"/>
          </w:tblBorders>
        </w:tblPrEx>
        <w:tc>
          <w:tcPr>
            <w:tcW w:w="1820" w:type="dxa"/>
            <w:shd w:val="clear" w:color="auto" w:fill="FFFFFF" w:themeFill="background1"/>
            <w:vAlign w:val="bottom"/>
          </w:tcPr>
          <w:p w14:paraId="1FF76176" w14:textId="77777777" w:rsidR="006D7DDD" w:rsidRPr="003F0A2D" w:rsidRDefault="006D7DDD" w:rsidP="00CD7279">
            <w:pPr>
              <w:pStyle w:val="TableTextbold"/>
              <w:keepNext/>
              <w:spacing w:before="40" w:after="40"/>
            </w:pPr>
            <w:r w:rsidRPr="003F0A2D">
              <w:t>Urgency category</w:t>
            </w:r>
          </w:p>
        </w:tc>
        <w:tc>
          <w:tcPr>
            <w:tcW w:w="1843" w:type="dxa"/>
            <w:gridSpan w:val="2"/>
            <w:vAlign w:val="bottom"/>
          </w:tcPr>
          <w:p w14:paraId="70629D2B" w14:textId="77777777" w:rsidR="006D7DDD" w:rsidRPr="009D35A2" w:rsidRDefault="006D7DDD" w:rsidP="00CD7279">
            <w:pPr>
              <w:pStyle w:val="TableTextbold"/>
              <w:keepNext/>
              <w:spacing w:before="40" w:after="40"/>
            </w:pPr>
            <w:r w:rsidRPr="009D35A2">
              <w:t>Proportion of urgency</w:t>
            </w:r>
          </w:p>
        </w:tc>
        <w:tc>
          <w:tcPr>
            <w:tcW w:w="4842" w:type="dxa"/>
            <w:gridSpan w:val="4"/>
            <w:vAlign w:val="bottom"/>
          </w:tcPr>
          <w:p w14:paraId="12346865" w14:textId="77777777" w:rsidR="006D7DDD" w:rsidRPr="005D6D89" w:rsidRDefault="006D7DDD" w:rsidP="00CD7279">
            <w:pPr>
              <w:pStyle w:val="TableTextbold"/>
              <w:keepNext/>
              <w:spacing w:before="40" w:after="40"/>
            </w:pPr>
            <w:r w:rsidRPr="005D6D89">
              <w:t>Description of actions</w:t>
            </w:r>
          </w:p>
        </w:tc>
      </w:tr>
      <w:tr w:rsidR="006D7DDD" w:rsidRPr="00D66195" w14:paraId="44EB2ABB" w14:textId="77777777" w:rsidTr="00372CA0">
        <w:tc>
          <w:tcPr>
            <w:tcW w:w="1820" w:type="dxa"/>
            <w:shd w:val="clear" w:color="auto" w:fill="FFFFFF" w:themeFill="background1"/>
            <w:hideMark/>
          </w:tcPr>
          <w:p w14:paraId="2A7CE250" w14:textId="77777777" w:rsidR="00D741D5" w:rsidRPr="006D7DDD" w:rsidRDefault="00D741D5" w:rsidP="00CD7279">
            <w:pPr>
              <w:pStyle w:val="TableText"/>
              <w:keepNext/>
              <w:spacing w:before="40" w:after="40"/>
              <w:rPr>
                <w:b/>
                <w:bCs/>
              </w:rPr>
            </w:pPr>
            <w:r w:rsidRPr="006D7DDD">
              <w:rPr>
                <w:b/>
                <w:bCs/>
              </w:rPr>
              <w:t>More action needed</w:t>
            </w:r>
          </w:p>
        </w:tc>
        <w:tc>
          <w:tcPr>
            <w:tcW w:w="1843" w:type="dxa"/>
            <w:gridSpan w:val="2"/>
          </w:tcPr>
          <w:p w14:paraId="1402D1BC" w14:textId="77777777" w:rsidR="00D741D5" w:rsidRPr="00D66195" w:rsidRDefault="00D741D5" w:rsidP="009D35A2">
            <w:pPr>
              <w:pStyle w:val="TableText"/>
              <w:keepNext/>
              <w:spacing w:before="40" w:after="40"/>
              <w:jc w:val="center"/>
            </w:pPr>
            <w:r w:rsidRPr="00D66195">
              <w:t>30</w:t>
            </w:r>
          </w:p>
        </w:tc>
        <w:tc>
          <w:tcPr>
            <w:tcW w:w="4842" w:type="dxa"/>
            <w:gridSpan w:val="4"/>
          </w:tcPr>
          <w:p w14:paraId="4B34D564" w14:textId="3E38BF88" w:rsidR="00D741D5" w:rsidRPr="00D66195" w:rsidRDefault="00D741D5" w:rsidP="00CD7279">
            <w:pPr>
              <w:pStyle w:val="TableText"/>
              <w:keepNext/>
              <w:spacing w:before="40" w:after="40"/>
            </w:pPr>
            <w:r w:rsidRPr="00D66195">
              <w:t xml:space="preserve">Intensify actions </w:t>
            </w:r>
            <w:r>
              <w:t>to</w:t>
            </w:r>
            <w:r w:rsidRPr="00D66195">
              <w:t xml:space="preserve"> protect and restor</w:t>
            </w:r>
            <w:r>
              <w:t>e</w:t>
            </w:r>
            <w:r w:rsidRPr="00D66195">
              <w:t xml:space="preserve"> riverine ecosystems, particularly in regions most vulnerable to periodic drought</w:t>
            </w:r>
            <w:r>
              <w:t>.</w:t>
            </w:r>
            <w:r w:rsidRPr="00D66195">
              <w:t xml:space="preserve"> </w:t>
            </w:r>
            <w:r>
              <w:t>I</w:t>
            </w:r>
            <w:r w:rsidRPr="00D66195">
              <w:t>nclud</w:t>
            </w:r>
            <w:r>
              <w:t>e</w:t>
            </w:r>
            <w:r w:rsidRPr="00D66195">
              <w:t xml:space="preserve"> measures to maintain or restore natural flows in systems subject to high levels of water abstraction or over</w:t>
            </w:r>
            <w:r w:rsidR="006D7DDD">
              <w:noBreakHyphen/>
            </w:r>
            <w:r w:rsidRPr="00D66195">
              <w:t>allocation</w:t>
            </w:r>
            <w:r>
              <w:t>.</w:t>
            </w:r>
          </w:p>
        </w:tc>
      </w:tr>
      <w:tr w:rsidR="006D7DDD" w:rsidRPr="00D66195" w14:paraId="3E22FE8D" w14:textId="77777777" w:rsidTr="00372CA0">
        <w:tc>
          <w:tcPr>
            <w:tcW w:w="1820" w:type="dxa"/>
            <w:shd w:val="clear" w:color="auto" w:fill="FFFFFF" w:themeFill="background1"/>
            <w:hideMark/>
          </w:tcPr>
          <w:p w14:paraId="0CD313C4" w14:textId="77777777" w:rsidR="00D741D5" w:rsidRPr="006D7DDD" w:rsidRDefault="00D741D5" w:rsidP="00CD7279">
            <w:pPr>
              <w:pStyle w:val="TableText"/>
              <w:spacing w:before="40" w:after="40"/>
              <w:rPr>
                <w:b/>
                <w:bCs/>
                <w:highlight w:val="yellow"/>
              </w:rPr>
            </w:pPr>
            <w:r w:rsidRPr="006D7DDD">
              <w:rPr>
                <w:b/>
                <w:bCs/>
              </w:rPr>
              <w:t>Research priority</w:t>
            </w:r>
          </w:p>
        </w:tc>
        <w:tc>
          <w:tcPr>
            <w:tcW w:w="1843" w:type="dxa"/>
            <w:gridSpan w:val="2"/>
          </w:tcPr>
          <w:p w14:paraId="18A9F2CA" w14:textId="77777777" w:rsidR="00D741D5" w:rsidRPr="00D66195" w:rsidRDefault="00D741D5" w:rsidP="009D35A2">
            <w:pPr>
              <w:pStyle w:val="TableText"/>
              <w:spacing w:before="40" w:after="40"/>
              <w:jc w:val="center"/>
            </w:pPr>
            <w:r w:rsidRPr="00D66195">
              <w:t>10</w:t>
            </w:r>
          </w:p>
        </w:tc>
        <w:tc>
          <w:tcPr>
            <w:tcW w:w="4842" w:type="dxa"/>
            <w:gridSpan w:val="4"/>
          </w:tcPr>
          <w:p w14:paraId="4AD3E5C8" w14:textId="11906642" w:rsidR="00D741D5" w:rsidRPr="00D66195" w:rsidRDefault="00D741D5" w:rsidP="00CD7279">
            <w:pPr>
              <w:pStyle w:val="TableText"/>
              <w:spacing w:before="40" w:after="40"/>
            </w:pPr>
            <w:r>
              <w:t>I</w:t>
            </w:r>
            <w:r w:rsidRPr="00D66195">
              <w:t>mpacts on riverine ecosystem dynamics, including identif</w:t>
            </w:r>
            <w:r>
              <w:t>ying</w:t>
            </w:r>
            <w:r w:rsidRPr="00D66195">
              <w:t xml:space="preserve"> regions </w:t>
            </w:r>
            <w:r>
              <w:t>most</w:t>
            </w:r>
            <w:r w:rsidRPr="00D66195">
              <w:t xml:space="preserve"> vulnerab</w:t>
            </w:r>
            <w:r>
              <w:t>le</w:t>
            </w:r>
            <w:r w:rsidRPr="00D66195">
              <w:t xml:space="preserve"> </w:t>
            </w:r>
            <w:r>
              <w:t>due to</w:t>
            </w:r>
            <w:r w:rsidRPr="00D66195">
              <w:t xml:space="preserve"> spatial variation in rainfall changes, water abstraction or over-allocation</w:t>
            </w:r>
            <w:r>
              <w:t>.</w:t>
            </w:r>
          </w:p>
        </w:tc>
      </w:tr>
      <w:tr w:rsidR="006D7DDD" w:rsidRPr="00D66195" w14:paraId="533ABC07" w14:textId="77777777" w:rsidTr="00372CA0">
        <w:tc>
          <w:tcPr>
            <w:tcW w:w="1820" w:type="dxa"/>
            <w:shd w:val="clear" w:color="auto" w:fill="FFFFFF" w:themeFill="background1"/>
            <w:hideMark/>
          </w:tcPr>
          <w:p w14:paraId="5F8C3958" w14:textId="77777777" w:rsidR="00D741D5" w:rsidRPr="006D7DDD" w:rsidRDefault="00D741D5" w:rsidP="00CD7279">
            <w:pPr>
              <w:pStyle w:val="TableText"/>
              <w:spacing w:before="40" w:after="40"/>
              <w:rPr>
                <w:b/>
                <w:bCs/>
              </w:rPr>
            </w:pPr>
            <w:r w:rsidRPr="006D7DDD">
              <w:rPr>
                <w:b/>
                <w:bCs/>
              </w:rPr>
              <w:t>Sustain current action</w:t>
            </w:r>
          </w:p>
        </w:tc>
        <w:tc>
          <w:tcPr>
            <w:tcW w:w="1843" w:type="dxa"/>
            <w:gridSpan w:val="2"/>
          </w:tcPr>
          <w:p w14:paraId="2180C1CF" w14:textId="77777777" w:rsidR="00D741D5" w:rsidRPr="00D66195" w:rsidRDefault="00D741D5" w:rsidP="009D35A2">
            <w:pPr>
              <w:pStyle w:val="TableText"/>
              <w:spacing w:before="40" w:after="40"/>
              <w:jc w:val="center"/>
            </w:pPr>
            <w:r w:rsidRPr="00D66195">
              <w:t>60</w:t>
            </w:r>
          </w:p>
        </w:tc>
        <w:tc>
          <w:tcPr>
            <w:tcW w:w="4842" w:type="dxa"/>
            <w:gridSpan w:val="4"/>
          </w:tcPr>
          <w:p w14:paraId="6397D7B2" w14:textId="77777777" w:rsidR="00D741D5" w:rsidRPr="00D66195" w:rsidRDefault="00D741D5" w:rsidP="00CD7279">
            <w:pPr>
              <w:pStyle w:val="TableText"/>
              <w:spacing w:before="40" w:after="40"/>
            </w:pPr>
            <w:r w:rsidRPr="00D66195">
              <w:t xml:space="preserve">Continue current policies and management actions </w:t>
            </w:r>
            <w:r>
              <w:t>to</w:t>
            </w:r>
            <w:r w:rsidRPr="00D66195">
              <w:t xml:space="preserve"> protect and restor</w:t>
            </w:r>
            <w:r>
              <w:t>e</w:t>
            </w:r>
            <w:r w:rsidRPr="00D66195">
              <w:t xml:space="preserve"> riverine ecosystems</w:t>
            </w:r>
            <w:r>
              <w:t>.</w:t>
            </w:r>
          </w:p>
        </w:tc>
      </w:tr>
      <w:tr w:rsidR="006D7DDD" w:rsidRPr="00D66195" w14:paraId="5D36E0C9" w14:textId="77777777" w:rsidTr="00372CA0">
        <w:tc>
          <w:tcPr>
            <w:tcW w:w="1820" w:type="dxa"/>
            <w:tcBorders>
              <w:bottom w:val="single" w:sz="8" w:space="0" w:color="2C9986"/>
            </w:tcBorders>
            <w:shd w:val="clear" w:color="auto" w:fill="FFFFFF" w:themeFill="background1"/>
            <w:hideMark/>
          </w:tcPr>
          <w:p w14:paraId="0F4C35C2" w14:textId="77777777" w:rsidR="00D741D5" w:rsidRPr="006D7DDD" w:rsidRDefault="00D741D5" w:rsidP="00CD7279">
            <w:pPr>
              <w:pStyle w:val="TableText"/>
              <w:spacing w:before="40" w:after="40"/>
              <w:rPr>
                <w:b/>
                <w:bCs/>
              </w:rPr>
            </w:pPr>
            <w:r w:rsidRPr="006D7DDD">
              <w:rPr>
                <w:b/>
                <w:bCs/>
              </w:rPr>
              <w:t xml:space="preserve">Watching brief </w:t>
            </w:r>
          </w:p>
        </w:tc>
        <w:tc>
          <w:tcPr>
            <w:tcW w:w="1843" w:type="dxa"/>
            <w:gridSpan w:val="2"/>
            <w:tcBorders>
              <w:bottom w:val="single" w:sz="8" w:space="0" w:color="2C9986"/>
            </w:tcBorders>
          </w:tcPr>
          <w:p w14:paraId="79B70573" w14:textId="77777777" w:rsidR="00D741D5" w:rsidRPr="00D66195" w:rsidRDefault="00D741D5" w:rsidP="009D35A2">
            <w:pPr>
              <w:pStyle w:val="TableText"/>
              <w:spacing w:before="40" w:after="40"/>
              <w:jc w:val="center"/>
            </w:pPr>
            <w:r w:rsidRPr="00D66195">
              <w:t>0</w:t>
            </w:r>
          </w:p>
        </w:tc>
        <w:tc>
          <w:tcPr>
            <w:tcW w:w="4842" w:type="dxa"/>
            <w:gridSpan w:val="4"/>
            <w:tcBorders>
              <w:bottom w:val="single" w:sz="8" w:space="0" w:color="2C9986"/>
            </w:tcBorders>
          </w:tcPr>
          <w:p w14:paraId="7D5912E5" w14:textId="77777777" w:rsidR="00D741D5" w:rsidRPr="00D66195" w:rsidRDefault="00D741D5" w:rsidP="00CD7279">
            <w:pPr>
              <w:pStyle w:val="TableText"/>
              <w:spacing w:before="40" w:after="40"/>
            </w:pPr>
          </w:p>
        </w:tc>
      </w:tr>
      <w:tr w:rsidR="006D7DDD" w:rsidRPr="00D66195" w14:paraId="194CE625" w14:textId="77777777" w:rsidTr="00372CA0">
        <w:tc>
          <w:tcPr>
            <w:tcW w:w="1820" w:type="dxa"/>
            <w:tcBorders>
              <w:top w:val="single" w:sz="8" w:space="0" w:color="2C9986"/>
            </w:tcBorders>
            <w:shd w:val="clear" w:color="auto" w:fill="2C9986"/>
          </w:tcPr>
          <w:p w14:paraId="1D5A7A21" w14:textId="77777777" w:rsidR="00D741D5" w:rsidRPr="006D7DDD" w:rsidRDefault="00D741D5" w:rsidP="00CD7279">
            <w:pPr>
              <w:pStyle w:val="TableText"/>
              <w:spacing w:before="40" w:after="40"/>
              <w:rPr>
                <w:b/>
                <w:bCs/>
                <w:color w:val="FFFFFF" w:themeColor="background1"/>
              </w:rPr>
            </w:pPr>
            <w:r w:rsidRPr="006D7DDD">
              <w:rPr>
                <w:b/>
                <w:bCs/>
                <w:color w:val="FFFFFF" w:themeColor="background1"/>
              </w:rPr>
              <w:t xml:space="preserve">Adaptation urgency </w:t>
            </w:r>
          </w:p>
        </w:tc>
        <w:tc>
          <w:tcPr>
            <w:tcW w:w="1843" w:type="dxa"/>
            <w:gridSpan w:val="2"/>
            <w:tcBorders>
              <w:top w:val="single" w:sz="8" w:space="0" w:color="2C9986"/>
            </w:tcBorders>
            <w:shd w:val="clear" w:color="auto" w:fill="FFFFFF" w:themeFill="background1"/>
          </w:tcPr>
          <w:p w14:paraId="330C082D" w14:textId="77777777" w:rsidR="00D741D5" w:rsidRPr="00D66195" w:rsidRDefault="00D741D5" w:rsidP="009D35A2">
            <w:pPr>
              <w:pStyle w:val="TableText"/>
              <w:spacing w:before="40" w:after="40"/>
              <w:jc w:val="center"/>
            </w:pPr>
            <w:r w:rsidRPr="00D66195">
              <w:t>68</w:t>
            </w:r>
          </w:p>
        </w:tc>
        <w:tc>
          <w:tcPr>
            <w:tcW w:w="1299" w:type="dxa"/>
            <w:tcBorders>
              <w:top w:val="single" w:sz="8" w:space="0" w:color="2C9986"/>
            </w:tcBorders>
            <w:shd w:val="clear" w:color="auto" w:fill="2C9986"/>
          </w:tcPr>
          <w:p w14:paraId="6FA2650F" w14:textId="77777777" w:rsidR="00D741D5" w:rsidRPr="00665FE7" w:rsidRDefault="00D741D5" w:rsidP="00CD7279">
            <w:pPr>
              <w:pStyle w:val="TableText"/>
              <w:spacing w:before="40" w:after="40"/>
              <w:rPr>
                <w:b/>
                <w:bCs/>
                <w:color w:val="FFFFFF" w:themeColor="background1"/>
              </w:rPr>
            </w:pPr>
            <w:r w:rsidRPr="00665FE7">
              <w:rPr>
                <w:b/>
                <w:bCs/>
                <w:color w:val="FFFFFF" w:themeColor="background1"/>
              </w:rPr>
              <w:t xml:space="preserve">Confidence </w:t>
            </w:r>
          </w:p>
        </w:tc>
        <w:tc>
          <w:tcPr>
            <w:tcW w:w="3543" w:type="dxa"/>
            <w:gridSpan w:val="3"/>
            <w:tcBorders>
              <w:top w:val="single" w:sz="8" w:space="0" w:color="2C9986"/>
            </w:tcBorders>
          </w:tcPr>
          <w:p w14:paraId="440BF1ED" w14:textId="77777777" w:rsidR="00D741D5" w:rsidRPr="00D66195" w:rsidRDefault="00D741D5" w:rsidP="00CD7279">
            <w:pPr>
              <w:pStyle w:val="TableText"/>
              <w:spacing w:before="40" w:after="40"/>
            </w:pPr>
            <w:r w:rsidRPr="00D66195">
              <w:t>High agreement, limited evidence</w:t>
            </w:r>
          </w:p>
        </w:tc>
      </w:tr>
      <w:tr w:rsidR="00EC0B1C" w:rsidRPr="00D66195" w14:paraId="6727E280" w14:textId="77777777" w:rsidTr="00372CA0">
        <w:tc>
          <w:tcPr>
            <w:tcW w:w="1820" w:type="dxa"/>
            <w:shd w:val="clear" w:color="auto" w:fill="2C9986"/>
          </w:tcPr>
          <w:p w14:paraId="3625D323" w14:textId="77777777" w:rsidR="00D741D5" w:rsidRPr="006D7DDD" w:rsidRDefault="00D741D5" w:rsidP="00CD7279">
            <w:pPr>
              <w:pStyle w:val="TableText"/>
              <w:spacing w:before="40" w:after="40"/>
              <w:rPr>
                <w:b/>
                <w:bCs/>
                <w:color w:val="FFFFFF" w:themeColor="background1"/>
              </w:rPr>
            </w:pPr>
            <w:r w:rsidRPr="006D7DDD">
              <w:rPr>
                <w:b/>
                <w:bCs/>
                <w:color w:val="FFFFFF" w:themeColor="background1"/>
              </w:rPr>
              <w:t xml:space="preserve">Consequence </w:t>
            </w:r>
          </w:p>
        </w:tc>
        <w:tc>
          <w:tcPr>
            <w:tcW w:w="851" w:type="dxa"/>
            <w:shd w:val="clear" w:color="auto" w:fill="2C9986"/>
          </w:tcPr>
          <w:p w14:paraId="6421BA4F" w14:textId="77777777" w:rsidR="00D741D5" w:rsidRPr="006D7DDD" w:rsidRDefault="00D741D5" w:rsidP="00CD7279">
            <w:pPr>
              <w:pStyle w:val="TableText"/>
              <w:spacing w:before="40" w:after="40"/>
              <w:rPr>
                <w:color w:val="FFFFFF" w:themeColor="background1"/>
              </w:rPr>
            </w:pPr>
            <w:r w:rsidRPr="006D7DDD">
              <w:rPr>
                <w:color w:val="FFFFFF" w:themeColor="background1"/>
              </w:rPr>
              <w:t>Now</w:t>
            </w:r>
          </w:p>
        </w:tc>
        <w:tc>
          <w:tcPr>
            <w:tcW w:w="992" w:type="dxa"/>
          </w:tcPr>
          <w:p w14:paraId="7CF5454F" w14:textId="77777777" w:rsidR="00D741D5" w:rsidRPr="00D66195" w:rsidRDefault="00D741D5" w:rsidP="00CD7279">
            <w:pPr>
              <w:pStyle w:val="TableText"/>
              <w:spacing w:before="40" w:after="40"/>
            </w:pPr>
            <w:r w:rsidRPr="00D66195">
              <w:t>Moderate</w:t>
            </w:r>
          </w:p>
        </w:tc>
        <w:tc>
          <w:tcPr>
            <w:tcW w:w="1299" w:type="dxa"/>
            <w:shd w:val="clear" w:color="auto" w:fill="2C9986"/>
          </w:tcPr>
          <w:p w14:paraId="6870D504" w14:textId="77777777" w:rsidR="00D741D5" w:rsidRPr="00526B1C" w:rsidRDefault="00D741D5" w:rsidP="00CD7279">
            <w:pPr>
              <w:pStyle w:val="TableText"/>
              <w:spacing w:before="40" w:after="40"/>
              <w:rPr>
                <w:color w:val="FFFFFF" w:themeColor="background1"/>
              </w:rPr>
            </w:pPr>
            <w:r w:rsidRPr="00526B1C">
              <w:rPr>
                <w:color w:val="FFFFFF" w:themeColor="background1"/>
              </w:rPr>
              <w:t>2050</w:t>
            </w:r>
          </w:p>
        </w:tc>
        <w:tc>
          <w:tcPr>
            <w:tcW w:w="1134" w:type="dxa"/>
          </w:tcPr>
          <w:p w14:paraId="4BA8FB41" w14:textId="77777777" w:rsidR="00D741D5" w:rsidRPr="00D66195" w:rsidRDefault="00D741D5" w:rsidP="00CD7279">
            <w:pPr>
              <w:pStyle w:val="TableText"/>
              <w:spacing w:before="40" w:after="40"/>
            </w:pPr>
            <w:r w:rsidRPr="00D66195">
              <w:t>Moderate</w:t>
            </w:r>
          </w:p>
        </w:tc>
        <w:tc>
          <w:tcPr>
            <w:tcW w:w="850" w:type="dxa"/>
            <w:shd w:val="clear" w:color="auto" w:fill="2C9986"/>
          </w:tcPr>
          <w:p w14:paraId="2CBBCFAC" w14:textId="77777777" w:rsidR="00D741D5" w:rsidRPr="006D7DDD" w:rsidRDefault="00D741D5" w:rsidP="00CD7279">
            <w:pPr>
              <w:pStyle w:val="TableText"/>
              <w:spacing w:before="40" w:after="40"/>
              <w:rPr>
                <w:color w:val="FFFFFF" w:themeColor="background1"/>
              </w:rPr>
            </w:pPr>
            <w:r w:rsidRPr="006D7DDD">
              <w:rPr>
                <w:color w:val="FFFFFF" w:themeColor="background1"/>
              </w:rPr>
              <w:t>2100</w:t>
            </w:r>
          </w:p>
        </w:tc>
        <w:tc>
          <w:tcPr>
            <w:tcW w:w="1559" w:type="dxa"/>
          </w:tcPr>
          <w:p w14:paraId="3C1AB1E8" w14:textId="77777777" w:rsidR="00D741D5" w:rsidRPr="00D66195" w:rsidRDefault="00D741D5" w:rsidP="00CD7279">
            <w:pPr>
              <w:pStyle w:val="TableText"/>
              <w:spacing w:before="40" w:after="40"/>
            </w:pPr>
            <w:r w:rsidRPr="00D66195">
              <w:t>Major</w:t>
            </w:r>
          </w:p>
        </w:tc>
      </w:tr>
    </w:tbl>
    <w:p w14:paraId="002944CF" w14:textId="77777777" w:rsidR="00D741D5" w:rsidRPr="00D66195" w:rsidRDefault="00D741D5" w:rsidP="00FB6B40">
      <w:pPr>
        <w:pStyle w:val="Heading3"/>
        <w:numPr>
          <w:ilvl w:val="0"/>
          <w:numId w:val="26"/>
        </w:numPr>
        <w:spacing w:before="400"/>
      </w:pPr>
      <w:bookmarkStart w:id="313" w:name="_Toc37153147"/>
      <w:bookmarkStart w:id="314" w:name="_Toc35952564"/>
      <w:bookmarkStart w:id="315" w:name="_Toc37404073"/>
      <w:bookmarkStart w:id="316" w:name="_Toc37786082"/>
      <w:r w:rsidRPr="00D66195">
        <w:t xml:space="preserve">N4 </w:t>
      </w:r>
      <w:bookmarkEnd w:id="313"/>
      <w:bookmarkEnd w:id="314"/>
      <w:r w:rsidRPr="00D66195">
        <w:t>Risks to wetland ecosystems and species, particularly in eastern and northern parts of New Zealand, from reduced moisture status due to reduced rainfall</w:t>
      </w:r>
      <w:bookmarkEnd w:id="315"/>
      <w:bookmarkEnd w:id="316"/>
    </w:p>
    <w:p w14:paraId="4A4179C9" w14:textId="77777777" w:rsidR="00D741D5" w:rsidRPr="00D66195" w:rsidRDefault="00D741D5" w:rsidP="00CD7279">
      <w:pPr>
        <w:pStyle w:val="Heading4"/>
        <w:spacing w:before="180"/>
      </w:pPr>
      <w:r w:rsidRPr="00D66195">
        <w:t>Risk summary</w:t>
      </w:r>
    </w:p>
    <w:p w14:paraId="4CEA03E3" w14:textId="45B4C4A2" w:rsidR="00D741D5" w:rsidRPr="00D66195" w:rsidRDefault="00D741D5" w:rsidP="00CD7279">
      <w:pPr>
        <w:pStyle w:val="BodyText"/>
        <w:spacing w:before="100" w:after="100"/>
      </w:pPr>
      <w:bookmarkStart w:id="317" w:name="_Hlk36654288"/>
      <w:r w:rsidRPr="00D66195">
        <w:t xml:space="preserve">New Zealand’s wetland ecosystems and species are already vulnerable </w:t>
      </w:r>
      <w:r>
        <w:t>due to</w:t>
      </w:r>
      <w:r w:rsidRPr="00D66195">
        <w:t xml:space="preserve"> widespread land</w:t>
      </w:r>
      <w:r>
        <w:t>-</w:t>
      </w:r>
      <w:r w:rsidRPr="00D66195">
        <w:t xml:space="preserve">use changes, with </w:t>
      </w:r>
      <w:r w:rsidR="00E43BFF">
        <w:t>about</w:t>
      </w:r>
      <w:r w:rsidR="00E43BFF" w:rsidRPr="00D66195">
        <w:t xml:space="preserve"> </w:t>
      </w:r>
      <w:r w:rsidRPr="00D66195">
        <w:t>90 per cent of their former cover lost since European settlement in the 1840s, most notably in lowland environments (Robertson</w:t>
      </w:r>
      <w:r>
        <w:t xml:space="preserve"> et al</w:t>
      </w:r>
      <w:r w:rsidRPr="00D66195">
        <w:t xml:space="preserve">, 2019). Despite this widespread loss, wetlands still support a high proportion of the country’s threatened plant species, many of </w:t>
      </w:r>
      <w:r w:rsidR="0016134A">
        <w:t>which</w:t>
      </w:r>
      <w:r w:rsidR="0016134A" w:rsidRPr="00D66195">
        <w:t xml:space="preserve"> </w:t>
      </w:r>
      <w:r w:rsidRPr="00D66195">
        <w:t>surviv</w:t>
      </w:r>
      <w:r w:rsidR="0016134A">
        <w:t>e</w:t>
      </w:r>
      <w:r w:rsidRPr="00D66195">
        <w:t xml:space="preserve"> in ephemeral wetlands (Holdaway</w:t>
      </w:r>
      <w:r>
        <w:t xml:space="preserve"> et al</w:t>
      </w:r>
      <w:r w:rsidRPr="00D66195">
        <w:t>, 2012). Climate change is predicted to alter annual and seasonal rainfall distribution</w:t>
      </w:r>
      <w:r w:rsidR="0016134A">
        <w:t>, which</w:t>
      </w:r>
      <w:r w:rsidRPr="00D66195">
        <w:t>, combined with higher temperatures and increased windiness, will affect the moisture status of many of New Zealand’s freshwater wetland ecosystems and species. These changes are likely to have greatest impact in drier (predominantly eastern) environments, where wetland loss has generally been greater than in high</w:t>
      </w:r>
      <w:r w:rsidR="0016134A">
        <w:t>-</w:t>
      </w:r>
      <w:r w:rsidRPr="00D66195">
        <w:t>rainfall (predominantly western) environments. Many</w:t>
      </w:r>
      <w:r w:rsidR="00CD7279">
        <w:t> </w:t>
      </w:r>
      <w:r w:rsidRPr="00D66195">
        <w:t xml:space="preserve">wetlands surviving in drier environments have high conservation value because of their irreplaceability and are likely to be susceptible to ongoing decline in their ecological integrity, given the expected deterioration in their moisture status. </w:t>
      </w:r>
      <w:r>
        <w:t>These</w:t>
      </w:r>
      <w:r w:rsidRPr="00D66195">
        <w:t xml:space="preserve"> changes are likely to lead to </w:t>
      </w:r>
      <w:r>
        <w:t>further</w:t>
      </w:r>
      <w:r w:rsidRPr="00D66195">
        <w:t xml:space="preserve"> loss of indigenous wetland species, and invasion by introduced species.</w:t>
      </w:r>
      <w:r>
        <w:t xml:space="preserve"> </w:t>
      </w:r>
    </w:p>
    <w:bookmarkEnd w:id="317"/>
    <w:p w14:paraId="48A40AF5" w14:textId="77777777" w:rsidR="00D741D5" w:rsidRPr="00D66195" w:rsidRDefault="00D741D5" w:rsidP="00D741D5">
      <w:pPr>
        <w:pStyle w:val="Heading4"/>
      </w:pPr>
      <w:r w:rsidRPr="00D66195">
        <w:t>Exposure</w:t>
      </w:r>
    </w:p>
    <w:p w14:paraId="58453DA2" w14:textId="0503B3E6" w:rsidR="00D741D5" w:rsidRPr="00D66195" w:rsidRDefault="00D741D5" w:rsidP="00CD7279">
      <w:pPr>
        <w:pStyle w:val="BodyText"/>
        <w:spacing w:before="100" w:after="100"/>
      </w:pPr>
      <w:r w:rsidRPr="00D66195">
        <w:t xml:space="preserve">Climate change is predicted to </w:t>
      </w:r>
      <w:r>
        <w:t>bring</w:t>
      </w:r>
      <w:r w:rsidRPr="00D66195">
        <w:t xml:space="preserve"> </w:t>
      </w:r>
      <w:r w:rsidR="00FD3F14">
        <w:t>ongoing, gradual</w:t>
      </w:r>
      <w:r w:rsidRPr="00D66195">
        <w:t xml:space="preserve"> increases in mean annual rainfall in the west and south of New Zealand</w:t>
      </w:r>
      <w:r>
        <w:t>,</w:t>
      </w:r>
      <w:r w:rsidRPr="00D66195">
        <w:t xml:space="preserve"> but decreases in the north and east. The seasonal</w:t>
      </w:r>
      <w:r>
        <w:t xml:space="preserve"> rainfall</w:t>
      </w:r>
      <w:r w:rsidRPr="00D66195">
        <w:t xml:space="preserve"> distribution is also predicted to change, with increased prevalence of westerly winds in winter</w:t>
      </w:r>
      <w:r w:rsidR="0016134A">
        <w:t xml:space="preserve"> and </w:t>
      </w:r>
      <w:r w:rsidRPr="00D66195">
        <w:t xml:space="preserve">spring </w:t>
      </w:r>
      <w:r>
        <w:t>bringing</w:t>
      </w:r>
      <w:r w:rsidRPr="00D66195">
        <w:t xml:space="preserve"> increased rainfall </w:t>
      </w:r>
      <w:r>
        <w:t>to</w:t>
      </w:r>
      <w:r w:rsidRPr="00D66195">
        <w:t xml:space="preserve"> the west of both islands, but reduced rainfall in the east and north. </w:t>
      </w:r>
      <w:r>
        <w:t>Along</w:t>
      </w:r>
      <w:r w:rsidRPr="00D66195">
        <w:t xml:space="preserve"> with predicted increases in temperature and windiness, this </w:t>
      </w:r>
      <w:r w:rsidR="0016134A">
        <w:t xml:space="preserve">change </w:t>
      </w:r>
      <w:r w:rsidRPr="00D66195">
        <w:t>is likely to alter the moisture status of many of New Zealand’s surviving wetlands, and particularly th</w:t>
      </w:r>
      <w:r>
        <w:t>ose</w:t>
      </w:r>
      <w:r w:rsidRPr="00D66195">
        <w:t xml:space="preserve"> of lowland wetlands in eastern and northern parts of New Zealand. Conversely, increases in rainfall may increase the moisture status of wetlands in the south and west of New Zealand. These changes in rainfall patterns are projected to increase in magnitude towards the end of the century, with the greatest changes projected under RCP8.5. Rainfall pattern and distribution projections are detailed in </w:t>
      </w:r>
      <w:hyperlink w:anchor="_Climate_change_in" w:history="1">
        <w:r w:rsidRPr="00F40C24">
          <w:rPr>
            <w:rStyle w:val="Hyperlink"/>
          </w:rPr>
          <w:t xml:space="preserve">section </w:t>
        </w:r>
        <w:r w:rsidR="00F40C24" w:rsidRPr="00F40C24">
          <w:rPr>
            <w:rStyle w:val="Hyperlink"/>
          </w:rPr>
          <w:t>2</w:t>
        </w:r>
      </w:hyperlink>
      <w:r w:rsidRPr="00F40C24">
        <w:t>.</w:t>
      </w:r>
    </w:p>
    <w:p w14:paraId="735A4784" w14:textId="77777777" w:rsidR="00D741D5" w:rsidRPr="00D66195" w:rsidRDefault="00D741D5" w:rsidP="00CD7279">
      <w:pPr>
        <w:pStyle w:val="Heading4"/>
      </w:pPr>
      <w:r w:rsidRPr="00D66195">
        <w:lastRenderedPageBreak/>
        <w:t>Sensitivity</w:t>
      </w:r>
    </w:p>
    <w:p w14:paraId="697680B9" w14:textId="78740017" w:rsidR="00D741D5" w:rsidRPr="00D66195" w:rsidRDefault="00D741D5" w:rsidP="00CB6573">
      <w:pPr>
        <w:pStyle w:val="BodyText"/>
        <w:spacing w:before="100" w:after="100" w:line="276" w:lineRule="atLeast"/>
      </w:pPr>
      <w:r w:rsidRPr="00D66195">
        <w:t>The sensitivity of New Zealand’s wetland ecosystems and species to climate</w:t>
      </w:r>
      <w:r>
        <w:t>-related</w:t>
      </w:r>
      <w:r w:rsidRPr="00D66195">
        <w:t xml:space="preserve"> </w:t>
      </w:r>
      <w:r>
        <w:t>change in</w:t>
      </w:r>
      <w:r w:rsidR="00CD7279">
        <w:t> </w:t>
      </w:r>
      <w:r w:rsidRPr="00D66195">
        <w:t>moisture status will vary widely, with those in dry climates in eastern and northern New Zealand likely to show higher sensitivity than those in the wetter climates of southwestern New Zealand (</w:t>
      </w:r>
      <w:r w:rsidR="000E6B02">
        <w:t>Robertson et al, 2016</w:t>
      </w:r>
      <w:r w:rsidRPr="00D66195">
        <w:t xml:space="preserve">). Ephemeral wetlands that support high numbers of threatened species may show high sensitivity to </w:t>
      </w:r>
      <w:r>
        <w:t>these changes</w:t>
      </w:r>
      <w:r w:rsidRPr="00D66195">
        <w:t xml:space="preserve"> in moisture status</w:t>
      </w:r>
      <w:r>
        <w:t>,</w:t>
      </w:r>
      <w:r w:rsidRPr="00D66195">
        <w:t xml:space="preserve"> given the natural fluctuations in moisture status</w:t>
      </w:r>
      <w:r>
        <w:t xml:space="preserve"> they currently experience</w:t>
      </w:r>
      <w:r w:rsidRPr="00D66195">
        <w:t xml:space="preserve"> (Johnson and Rogers, 2003). </w:t>
      </w:r>
    </w:p>
    <w:p w14:paraId="02351719" w14:textId="77777777" w:rsidR="00D741D5" w:rsidRPr="00D66195" w:rsidRDefault="00D741D5" w:rsidP="00CD7279">
      <w:pPr>
        <w:pStyle w:val="Heading4"/>
      </w:pPr>
      <w:r w:rsidRPr="00D66195">
        <w:t>Adaptive capacity</w:t>
      </w:r>
    </w:p>
    <w:p w14:paraId="49C3BE0C" w14:textId="0A1944FF" w:rsidR="00D741D5" w:rsidRPr="00D66195" w:rsidRDefault="00D741D5" w:rsidP="00CB6573">
      <w:pPr>
        <w:pStyle w:val="BodyText"/>
        <w:spacing w:before="100" w:after="100" w:line="276" w:lineRule="atLeast"/>
      </w:pPr>
      <w:r w:rsidRPr="00D66195">
        <w:t xml:space="preserve">As in other terrestrial ecosystems, the adaptive capacity of New Zealand’s wetland ecosystems is likely to be substantially impaired due to high pressure from human activities, including </w:t>
      </w:r>
      <w:r w:rsidR="003C651E">
        <w:t>through</w:t>
      </w:r>
      <w:r w:rsidR="00B34AA7">
        <w:t>:</w:t>
      </w:r>
      <w:r w:rsidR="003C651E">
        <w:t xml:space="preserve"> </w:t>
      </w:r>
      <w:r w:rsidRPr="00D66195">
        <w:t xml:space="preserve">large-scale reductions in wetland extent </w:t>
      </w:r>
      <w:r>
        <w:t>and resulting</w:t>
      </w:r>
      <w:r w:rsidRPr="00D66195">
        <w:t xml:space="preserve"> fragmentation of surviving wetlands</w:t>
      </w:r>
      <w:r w:rsidR="001D2EB5">
        <w:t>;</w:t>
      </w:r>
      <w:r w:rsidRPr="00D66195">
        <w:t xml:space="preserve"> </w:t>
      </w:r>
      <w:r>
        <w:t>changes in</w:t>
      </w:r>
      <w:r w:rsidRPr="00D66195">
        <w:t xml:space="preserve"> moisture status</w:t>
      </w:r>
      <w:r w:rsidR="001D2EB5">
        <w:t>;</w:t>
      </w:r>
      <w:r w:rsidRPr="00D66195">
        <w:t xml:space="preserve"> invasion by weeds</w:t>
      </w:r>
      <w:r w:rsidR="001D2EB5">
        <w:t>;</w:t>
      </w:r>
      <w:r w:rsidRPr="00D66195">
        <w:t xml:space="preserve"> and nutrient</w:t>
      </w:r>
      <w:r>
        <w:t xml:space="preserve"> inputs</w:t>
      </w:r>
      <w:r w:rsidRPr="00D66195">
        <w:t xml:space="preserve"> from adjacent agricultural land uses (Robertson</w:t>
      </w:r>
      <w:r>
        <w:t xml:space="preserve"> et al</w:t>
      </w:r>
      <w:r w:rsidRPr="00D66195">
        <w:t>, 2016</w:t>
      </w:r>
      <w:r w:rsidR="003C651E" w:rsidRPr="00D66195">
        <w:t>, 2019</w:t>
      </w:r>
      <w:r w:rsidRPr="00D66195">
        <w:t xml:space="preserve">; </w:t>
      </w:r>
      <w:r w:rsidRPr="00D66195">
        <w:rPr>
          <w:color w:val="000000"/>
        </w:rPr>
        <w:t>Weeks</w:t>
      </w:r>
      <w:r>
        <w:rPr>
          <w:color w:val="000000"/>
        </w:rPr>
        <w:t xml:space="preserve"> et al</w:t>
      </w:r>
      <w:r w:rsidRPr="00D66195">
        <w:rPr>
          <w:color w:val="000000"/>
        </w:rPr>
        <w:t>, 2016</w:t>
      </w:r>
      <w:r w:rsidRPr="00D66195">
        <w:t>). Th</w:t>
      </w:r>
      <w:r>
        <w:t>ese</w:t>
      </w:r>
      <w:r w:rsidRPr="00D66195">
        <w:t xml:space="preserve"> </w:t>
      </w:r>
      <w:r w:rsidR="003C651E">
        <w:t xml:space="preserve">changes </w:t>
      </w:r>
      <w:r w:rsidRPr="00D66195">
        <w:t>will impede species</w:t>
      </w:r>
      <w:r>
        <w:t>’ ability to shift</w:t>
      </w:r>
      <w:r w:rsidRPr="00D66195">
        <w:t xml:space="preserve"> in response to increased temperatures</w:t>
      </w:r>
      <w:r w:rsidR="00250478">
        <w:t>,</w:t>
      </w:r>
      <w:r w:rsidRPr="00D66195">
        <w:t xml:space="preserve"> change in moisture or </w:t>
      </w:r>
      <w:r w:rsidR="00250478">
        <w:t xml:space="preserve">change in </w:t>
      </w:r>
      <w:r w:rsidRPr="00D66195">
        <w:t xml:space="preserve">nutrient status. Active conservation management </w:t>
      </w:r>
      <w:r>
        <w:t>could</w:t>
      </w:r>
      <w:r w:rsidRPr="00D66195">
        <w:t xml:space="preserve"> restore this adaptive capacity</w:t>
      </w:r>
      <w:r>
        <w:t xml:space="preserve"> (</w:t>
      </w:r>
      <w:r w:rsidRPr="00D66195">
        <w:t xml:space="preserve">at least </w:t>
      </w:r>
      <w:r>
        <w:t xml:space="preserve">in </w:t>
      </w:r>
      <w:r w:rsidRPr="00D66195">
        <w:t>part</w:t>
      </w:r>
      <w:r>
        <w:t>)</w:t>
      </w:r>
      <w:r w:rsidRPr="00D66195">
        <w:t>, particularly where it targets the reinstatement of hydrological status, reduction in artificial inputs of nutrients, removal of weeds, and the restoration of wetlands to</w:t>
      </w:r>
      <w:r w:rsidR="00CD7279">
        <w:t> </w:t>
      </w:r>
      <w:r w:rsidRPr="00D66195">
        <w:t>connect isolated fragments.</w:t>
      </w:r>
    </w:p>
    <w:p w14:paraId="755EB364" w14:textId="77777777" w:rsidR="00D741D5" w:rsidRDefault="00D741D5" w:rsidP="00CB6573">
      <w:pPr>
        <w:pStyle w:val="BodyText"/>
        <w:spacing w:before="100" w:after="100" w:line="276" w:lineRule="atLeast"/>
      </w:pPr>
      <w:r w:rsidRPr="00D66195">
        <w:t xml:space="preserve">Adaptive capacity of wetland ecosystems will </w:t>
      </w:r>
      <w:r>
        <w:t>mainly</w:t>
      </w:r>
      <w:r w:rsidRPr="00D66195">
        <w:t xml:space="preserve"> rel</w:t>
      </w:r>
      <w:r>
        <w:t>y</w:t>
      </w:r>
      <w:r w:rsidRPr="00D66195">
        <w:t xml:space="preserve"> on effective governance. </w:t>
      </w:r>
      <w:r>
        <w:t>A</w:t>
      </w:r>
      <w:r w:rsidRPr="00D66195">
        <w:t>daptive management will play a key role</w:t>
      </w:r>
      <w:r w:rsidRPr="00D66195" w:rsidDel="008D3EC2">
        <w:t xml:space="preserve"> </w:t>
      </w:r>
      <w:r>
        <w:t>in increasing the</w:t>
      </w:r>
      <w:r w:rsidRPr="00D66195">
        <w:t xml:space="preserve"> adaptive capacity </w:t>
      </w:r>
      <w:r>
        <w:t xml:space="preserve">of </w:t>
      </w:r>
      <w:r w:rsidRPr="00D66195">
        <w:t xml:space="preserve">wetland ecosystems where impacts from changes in rainfall can be somewhat mitigated. </w:t>
      </w:r>
    </w:p>
    <w:p w14:paraId="4D14FCC9" w14:textId="09E9E342" w:rsidR="00D741D5" w:rsidRPr="00D66195" w:rsidRDefault="00D741D5" w:rsidP="00CB6573">
      <w:pPr>
        <w:pStyle w:val="BodyText"/>
        <w:spacing w:before="100" w:after="100" w:line="276" w:lineRule="atLeast"/>
      </w:pPr>
      <w:r w:rsidRPr="00D66195">
        <w:t xml:space="preserve">Actions to mitigate risks to New Zealand’s freshwater wetlands should include strengthening policies and regulations </w:t>
      </w:r>
      <w:r>
        <w:t>to</w:t>
      </w:r>
      <w:r w:rsidRPr="00D66195">
        <w:t xml:space="preserve"> restrict the drainage of wetlands, particularly in dry environments and during drought periods, as well as protect</w:t>
      </w:r>
      <w:r>
        <w:t>ing</w:t>
      </w:r>
      <w:r w:rsidRPr="00D66195">
        <w:t xml:space="preserve"> freshwater biodiversity. </w:t>
      </w:r>
      <w:r>
        <w:t>D</w:t>
      </w:r>
      <w:r w:rsidRPr="00D66195">
        <w:t>ischarges into wetlands</w:t>
      </w:r>
      <w:r w:rsidR="003C651E">
        <w:t xml:space="preserve">, </w:t>
      </w:r>
      <w:r w:rsidR="003C651E" w:rsidRPr="00D66195">
        <w:t>including nutrients and sediments</w:t>
      </w:r>
      <w:r w:rsidR="003C651E">
        <w:t>,</w:t>
      </w:r>
      <w:r w:rsidRPr="00D66195">
        <w:t xml:space="preserve"> </w:t>
      </w:r>
      <w:r>
        <w:t>should also be reduced</w:t>
      </w:r>
      <w:r w:rsidRPr="00D66195">
        <w:t xml:space="preserve"> to improve and maintain water quality.</w:t>
      </w:r>
    </w:p>
    <w:p w14:paraId="393295CB" w14:textId="77777777" w:rsidR="00D741D5" w:rsidRPr="00D66195" w:rsidRDefault="00D741D5" w:rsidP="00D741D5">
      <w:pPr>
        <w:pStyle w:val="Heading4"/>
      </w:pPr>
      <w:r w:rsidRPr="00D66195">
        <w:t>Consequence</w:t>
      </w:r>
    </w:p>
    <w:p w14:paraId="64A9605D" w14:textId="28D26A41" w:rsidR="00D741D5" w:rsidRPr="00D66195" w:rsidRDefault="00D741D5" w:rsidP="00CB6573">
      <w:pPr>
        <w:pStyle w:val="BodyText"/>
        <w:spacing w:before="100" w:after="100" w:line="276" w:lineRule="atLeast"/>
      </w:pPr>
      <w:r w:rsidRPr="00D66195">
        <w:t>Climate</w:t>
      </w:r>
      <w:r>
        <w:t>-related</w:t>
      </w:r>
      <w:r w:rsidRPr="00D66195">
        <w:t xml:space="preserve"> changes in moisture status pose significant risk to the integrity and survival of wetland ecosystems and species that occur predominantly in drier eastern and northern parts of New Zealand. </w:t>
      </w:r>
      <w:r>
        <w:t>F</w:t>
      </w:r>
      <w:r w:rsidRPr="00D66195">
        <w:t>or many lowland wetlands</w:t>
      </w:r>
      <w:r w:rsidR="00250478">
        <w:t>,</w:t>
      </w:r>
      <w:r w:rsidRPr="00D66195">
        <w:t xml:space="preserve"> </w:t>
      </w:r>
      <w:r>
        <w:t>t</w:t>
      </w:r>
      <w:r w:rsidRPr="00D66195">
        <w:t xml:space="preserve">hese risks are </w:t>
      </w:r>
      <w:r>
        <w:t>compounded</w:t>
      </w:r>
      <w:r w:rsidRPr="00D66195">
        <w:t xml:space="preserve"> by past drainage and</w:t>
      </w:r>
      <w:r w:rsidR="00CD7279">
        <w:t> </w:t>
      </w:r>
      <w:r w:rsidRPr="00D66195">
        <w:t>conversion to pasture, result</w:t>
      </w:r>
      <w:r>
        <w:t>ing in</w:t>
      </w:r>
      <w:r w:rsidRPr="00D66195">
        <w:t xml:space="preserve"> high levels of fragmentation</w:t>
      </w:r>
      <w:r>
        <w:t xml:space="preserve"> and</w:t>
      </w:r>
      <w:r w:rsidRPr="00D66195">
        <w:t xml:space="preserve"> modified drainage. Declines are likely to occur both through loss of existing wetland species as conditions become unsuitable for </w:t>
      </w:r>
      <w:r>
        <w:t>them</w:t>
      </w:r>
      <w:r w:rsidRPr="00D66195">
        <w:t xml:space="preserve"> and through invasion by introduced weeds such as willows (</w:t>
      </w:r>
      <w:r w:rsidRPr="00D66195">
        <w:rPr>
          <w:i/>
        </w:rPr>
        <w:t xml:space="preserve">Salix </w:t>
      </w:r>
      <w:r w:rsidRPr="00D66195">
        <w:t>spp), blackberry (</w:t>
      </w:r>
      <w:r w:rsidRPr="00D66195">
        <w:rPr>
          <w:i/>
        </w:rPr>
        <w:t xml:space="preserve">Rubus fruticosus </w:t>
      </w:r>
      <w:r w:rsidRPr="00D66195">
        <w:t>agg) and gorse (</w:t>
      </w:r>
      <w:r w:rsidRPr="00D66195">
        <w:rPr>
          <w:i/>
        </w:rPr>
        <w:t>Ulex europaeus</w:t>
      </w:r>
      <w:r w:rsidRPr="00D66195">
        <w:t>) (</w:t>
      </w:r>
      <w:r w:rsidR="000E6B02">
        <w:t>Robertson et al, 2016</w:t>
      </w:r>
      <w:r w:rsidRPr="00D66195">
        <w:t>). Given the high number of plant species that are confined to wetland habitats (</w:t>
      </w:r>
      <w:r>
        <w:t>for example</w:t>
      </w:r>
      <w:r w:rsidRPr="00D66195">
        <w:t>, Johnson and</w:t>
      </w:r>
      <w:r w:rsidR="00CD7279">
        <w:t> </w:t>
      </w:r>
      <w:r w:rsidRPr="00D66195">
        <w:t xml:space="preserve">Rogers, 2003), </w:t>
      </w:r>
      <w:r>
        <w:t>these</w:t>
      </w:r>
      <w:r w:rsidRPr="00D66195">
        <w:t xml:space="preserve"> changes are likely to further reduc</w:t>
      </w:r>
      <w:r>
        <w:t>e</w:t>
      </w:r>
      <w:r w:rsidRPr="00D66195">
        <w:t xml:space="preserve"> the viability of populations of a number of at-risk plant species, as well as endemic mudfish (Weeks et al, 2016). Further losses or degradation of surviving wetlands in drier, lowland environments would have the greatest conservation significance, given the irreplaceability of wetland fragments in those environments, </w:t>
      </w:r>
      <w:r>
        <w:t>and</w:t>
      </w:r>
      <w:r w:rsidRPr="00D66195">
        <w:t xml:space="preserve"> their already high levels of loss.</w:t>
      </w:r>
    </w:p>
    <w:p w14:paraId="50E2C4E6" w14:textId="77777777" w:rsidR="00D741D5" w:rsidRPr="00D66195" w:rsidRDefault="00D741D5" w:rsidP="00D741D5">
      <w:pPr>
        <w:pStyle w:val="Heading4"/>
      </w:pPr>
      <w:r w:rsidRPr="00D66195">
        <w:t>Interacting risks</w:t>
      </w:r>
    </w:p>
    <w:p w14:paraId="26A881B9" w14:textId="77777777" w:rsidR="00D741D5" w:rsidRDefault="00D741D5" w:rsidP="00CB6573">
      <w:pPr>
        <w:pStyle w:val="BodyText"/>
        <w:spacing w:before="100" w:after="100" w:line="270" w:lineRule="atLeast"/>
      </w:pPr>
      <w:r>
        <w:t>D</w:t>
      </w:r>
      <w:r w:rsidRPr="00D66195">
        <w:t>isruption to riverine ecosystems (N3) will interact with this risk and risk</w:t>
      </w:r>
      <w:r>
        <w:t>s</w:t>
      </w:r>
      <w:r w:rsidRPr="00D66195">
        <w:t xml:space="preserve"> </w:t>
      </w:r>
      <w:r>
        <w:t>to</w:t>
      </w:r>
      <w:r w:rsidRPr="00D66195">
        <w:t xml:space="preserve"> lake </w:t>
      </w:r>
      <w:r w:rsidR="007843C9" w:rsidRPr="00D66195">
        <w:t>ecosystems</w:t>
      </w:r>
      <w:r w:rsidR="007843C9">
        <w:t> </w:t>
      </w:r>
      <w:r w:rsidRPr="00D66195">
        <w:t xml:space="preserve">(N6), leading to significant impacts </w:t>
      </w:r>
      <w:r>
        <w:t>on</w:t>
      </w:r>
      <w:r w:rsidRPr="00D66195">
        <w:t xml:space="preserve"> New Zealand’s freshwater biodiversity. Increasing instability of New Zealand’s indigenous forests will add</w:t>
      </w:r>
      <w:r>
        <w:t xml:space="preserve"> </w:t>
      </w:r>
      <w:r w:rsidRPr="00D66195">
        <w:t>pressure on lowland freshwater ecosystems (N11)</w:t>
      </w:r>
      <w:r>
        <w:t>, and t</w:t>
      </w:r>
      <w:r w:rsidRPr="00D66195">
        <w:t xml:space="preserve">his risk may be intensified by the increased risk </w:t>
      </w:r>
      <w:r>
        <w:t>from</w:t>
      </w:r>
      <w:r w:rsidRPr="00D66195">
        <w:t xml:space="preserve"> invasive species</w:t>
      </w:r>
      <w:r w:rsidR="00CB6573">
        <w:t> </w:t>
      </w:r>
      <w:r w:rsidRPr="00D66195">
        <w:t xml:space="preserve">(N2). </w:t>
      </w:r>
    </w:p>
    <w:p w14:paraId="29856BB4" w14:textId="6BF07047" w:rsidR="00D741D5" w:rsidRDefault="00D741D5" w:rsidP="00CD7279">
      <w:pPr>
        <w:pStyle w:val="BodyText"/>
      </w:pPr>
      <w:r w:rsidRPr="00D66195">
        <w:lastRenderedPageBreak/>
        <w:t xml:space="preserve">With the invasion of exotic species comes the threat of vector-borne diseases and subsequent health implications (H3). Impacts </w:t>
      </w:r>
      <w:r w:rsidR="00250478">
        <w:t>on</w:t>
      </w:r>
      <w:r w:rsidR="00250478" w:rsidRPr="00D66195">
        <w:t xml:space="preserve"> </w:t>
      </w:r>
      <w:r w:rsidRPr="00D66195">
        <w:t>wetland ecosystems and loss of species would likely result in cascading impacts into other domains. The disruption of wetland ecosystems is likely to impact</w:t>
      </w:r>
      <w:r w:rsidR="00B51CE3">
        <w:t xml:space="preserve"> on</w:t>
      </w:r>
      <w:r w:rsidRPr="00D66195">
        <w:t xml:space="preserve"> the agriculture sector (E3)</w:t>
      </w:r>
      <w:r w:rsidR="00CB1D98">
        <w:t>, which uses</w:t>
      </w:r>
      <w:r w:rsidRPr="00D66195">
        <w:t xml:space="preserve"> freshwater systems. </w:t>
      </w:r>
      <w:r>
        <w:t>At the same time,</w:t>
      </w:r>
      <w:r w:rsidRPr="00D66195">
        <w:t xml:space="preserve"> the agriculture sector may further impact on </w:t>
      </w:r>
      <w:r>
        <w:t>those</w:t>
      </w:r>
      <w:r w:rsidRPr="00D66195">
        <w:t xml:space="preserve"> ecosystems. </w:t>
      </w:r>
    </w:p>
    <w:p w14:paraId="7E819587" w14:textId="039C8F3B" w:rsidR="00D741D5" w:rsidRPr="00D66195" w:rsidRDefault="00D741D5" w:rsidP="00CD7279">
      <w:pPr>
        <w:pStyle w:val="BodyText"/>
      </w:pPr>
      <w:r w:rsidRPr="00D66195">
        <w:t>This risk could also pose a threat to Māori social, economic, cultural capital</w:t>
      </w:r>
      <w:r w:rsidR="00CB1D98">
        <w:t xml:space="preserve"> and</w:t>
      </w:r>
      <w:r w:rsidRPr="00D66195">
        <w:t xml:space="preserve"> cultural heritage values and spiritual wellbeing from climate</w:t>
      </w:r>
      <w:r w:rsidR="00B51CE3">
        <w:t xml:space="preserve"> change</w:t>
      </w:r>
      <w:r w:rsidRPr="00D66195">
        <w:t xml:space="preserve"> impacts on wetland ecosystems and freshwater species (H5, H6</w:t>
      </w:r>
      <w:r w:rsidR="00A61ED4">
        <w:t>,</w:t>
      </w:r>
      <w:r w:rsidRPr="00D66195">
        <w:t xml:space="preserve"> H8). </w:t>
      </w:r>
    </w:p>
    <w:p w14:paraId="4C5264A3" w14:textId="01D44A17" w:rsidR="00D741D5" w:rsidRPr="00D66195" w:rsidRDefault="00F30336" w:rsidP="00CD7279">
      <w:pPr>
        <w:pStyle w:val="BodyText"/>
      </w:pPr>
      <w:r>
        <w:t>Maladaptive or i</w:t>
      </w:r>
      <w:r w:rsidR="00D741D5" w:rsidRPr="00D66195">
        <w:t>nadequate adaptive management actions may restrict the ability of New Zealand’s wetland ecosystems to adequately adapt to a changing climate (G1). A lack of funding</w:t>
      </w:r>
      <w:r w:rsidR="00D741D5">
        <w:t>,</w:t>
      </w:r>
      <w:r w:rsidR="00D741D5" w:rsidRPr="00D66195">
        <w:t xml:space="preserve"> or </w:t>
      </w:r>
      <w:r w:rsidR="00D741D5">
        <w:t>lack of measures</w:t>
      </w:r>
      <w:r w:rsidR="00D741D5" w:rsidRPr="00D66195">
        <w:t xml:space="preserve"> </w:t>
      </w:r>
      <w:r w:rsidR="00D741D5">
        <w:t>to protect</w:t>
      </w:r>
      <w:r w:rsidR="00D741D5" w:rsidRPr="00D66195">
        <w:t xml:space="preserve"> wetland</w:t>
      </w:r>
      <w:r w:rsidR="00D741D5">
        <w:t>s</w:t>
      </w:r>
      <w:r w:rsidR="00D741D5" w:rsidRPr="00D66195">
        <w:t xml:space="preserve"> in a timely and effective manner</w:t>
      </w:r>
      <w:r w:rsidR="00D741D5">
        <w:t>,</w:t>
      </w:r>
      <w:r w:rsidR="00D741D5" w:rsidRPr="00D66195">
        <w:t xml:space="preserve"> may amplify</w:t>
      </w:r>
      <w:r w:rsidR="00372CA0">
        <w:t> </w:t>
      </w:r>
      <w:r w:rsidR="00D741D5" w:rsidRPr="00D66195">
        <w:t>this risk (G2).</w:t>
      </w:r>
      <w:r w:rsidR="00D741D5">
        <w:t xml:space="preserve"> </w:t>
      </w:r>
    </w:p>
    <w:p w14:paraId="0FEBA027" w14:textId="77777777" w:rsidR="00D741D5" w:rsidRPr="00D66195" w:rsidRDefault="00D741D5" w:rsidP="00D741D5">
      <w:pPr>
        <w:pStyle w:val="Heading4"/>
      </w:pPr>
      <w:r w:rsidRPr="00D66195">
        <w:t>Confidence: High agreement, medium evidence</w:t>
      </w:r>
    </w:p>
    <w:p w14:paraId="5D6BB0F6" w14:textId="58BC2A6C" w:rsidR="00D741D5" w:rsidRPr="00D66195" w:rsidRDefault="00D741D5" w:rsidP="00CB6573">
      <w:pPr>
        <w:pStyle w:val="BodyText"/>
      </w:pPr>
      <w:r w:rsidRPr="00D66195">
        <w:t xml:space="preserve">There is a high level of agreement that New Zealand’s wetland ecosystems and species are likely to be highly vulnerable to </w:t>
      </w:r>
      <w:r w:rsidRPr="00CB6573">
        <w:t>reductions</w:t>
      </w:r>
      <w:r w:rsidRPr="00D66195">
        <w:t xml:space="preserve"> in moisture status occurring under climate change. Further research is </w:t>
      </w:r>
      <w:r>
        <w:t>needed</w:t>
      </w:r>
      <w:r w:rsidRPr="00D66195">
        <w:t xml:space="preserve"> to identify those specific ecosystems and species most at risk</w:t>
      </w:r>
      <w:r>
        <w:t>, so that</w:t>
      </w:r>
      <w:r w:rsidRPr="00D66195">
        <w:t xml:space="preserve"> high-value sites</w:t>
      </w:r>
      <w:r>
        <w:t xml:space="preserve"> can be </w:t>
      </w:r>
      <w:r w:rsidRPr="00D66195">
        <w:t>protect</w:t>
      </w:r>
      <w:r>
        <w:t>ed</w:t>
      </w:r>
      <w:r w:rsidRPr="00D66195">
        <w:t xml:space="preserve"> and manage</w:t>
      </w:r>
      <w:r>
        <w:t>d,</w:t>
      </w:r>
      <w:r w:rsidRPr="00D66195">
        <w:t xml:space="preserve"> to prevent further avoidable loss.</w:t>
      </w:r>
    </w:p>
    <w:p w14:paraId="0770C16F" w14:textId="77777777" w:rsidR="00D741D5" w:rsidRDefault="00D741D5" w:rsidP="00F40DDA">
      <w:pPr>
        <w:pStyle w:val="Heading4"/>
      </w:pPr>
      <w:r w:rsidRPr="00D66195">
        <w:t>Adaptation</w:t>
      </w:r>
    </w:p>
    <w:p w14:paraId="0BB980AA" w14:textId="297C73AB" w:rsidR="007A5DC1" w:rsidRPr="007A5DC1" w:rsidRDefault="007A5DC1" w:rsidP="00B305AB">
      <w:pPr>
        <w:pStyle w:val="Tableheading2"/>
      </w:pPr>
      <w:bookmarkStart w:id="318" w:name="_Toc45391901"/>
      <w:r w:rsidRPr="00D66195">
        <w:t>N4 Risks to wetland ecosystems and species</w:t>
      </w:r>
      <w:r>
        <w:t>:</w:t>
      </w:r>
      <w:r w:rsidRPr="00FE789B">
        <w:t xml:space="preserve"> </w:t>
      </w:r>
      <w:r w:rsidR="00776089">
        <w:t>U</w:t>
      </w:r>
      <w:r w:rsidRPr="00FE789B">
        <w:t>rgency profile</w:t>
      </w:r>
      <w:bookmarkEnd w:id="318"/>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1820"/>
        <w:gridCol w:w="992"/>
        <w:gridCol w:w="851"/>
        <w:gridCol w:w="1134"/>
        <w:gridCol w:w="979"/>
        <w:gridCol w:w="616"/>
        <w:gridCol w:w="2113"/>
      </w:tblGrid>
      <w:tr w:rsidR="007A5DC1" w:rsidRPr="007A5DC1" w14:paraId="4D068E9A" w14:textId="77777777" w:rsidTr="00372CA0">
        <w:tc>
          <w:tcPr>
            <w:tcW w:w="8505" w:type="dxa"/>
            <w:gridSpan w:val="7"/>
            <w:shd w:val="clear" w:color="auto" w:fill="2C9986"/>
          </w:tcPr>
          <w:p w14:paraId="6689BC38" w14:textId="4C76935C" w:rsidR="00D741D5" w:rsidRPr="007A5DC1" w:rsidRDefault="00D072FE" w:rsidP="00A06A9B">
            <w:pPr>
              <w:pStyle w:val="TableTextbold"/>
              <w:rPr>
                <w:color w:val="FFFFFF" w:themeColor="background1"/>
              </w:rPr>
            </w:pPr>
            <w:r w:rsidRPr="007A5DC1">
              <w:rPr>
                <w:color w:val="FFFFFF" w:themeColor="background1"/>
              </w:rPr>
              <w:t>N4 Risks to wetland ecosystems and species</w:t>
            </w:r>
            <w:r w:rsidR="00AA3587" w:rsidRPr="007A5DC1">
              <w:rPr>
                <w:color w:val="FFFFFF" w:themeColor="background1"/>
              </w:rPr>
              <w:t>:</w:t>
            </w:r>
            <w:r w:rsidRPr="007A5DC1">
              <w:rPr>
                <w:color w:val="FFFFFF" w:themeColor="background1"/>
              </w:rPr>
              <w:t xml:space="preserve"> </w:t>
            </w:r>
            <w:r w:rsidR="00776089">
              <w:rPr>
                <w:color w:val="FFFFFF" w:themeColor="background1"/>
              </w:rPr>
              <w:t>U</w:t>
            </w:r>
            <w:r w:rsidR="00D741D5" w:rsidRPr="007A5DC1">
              <w:rPr>
                <w:color w:val="FFFFFF" w:themeColor="background1"/>
              </w:rPr>
              <w:t>rgency profile</w:t>
            </w:r>
          </w:p>
        </w:tc>
      </w:tr>
      <w:tr w:rsidR="00DB3660" w:rsidRPr="005D6D89" w14:paraId="70B5AAD6" w14:textId="77777777" w:rsidTr="00372CA0">
        <w:tblPrEx>
          <w:tblBorders>
            <w:top w:val="single" w:sz="4" w:space="0" w:color="2C9986" w:themeColor="accent4"/>
            <w:bottom w:val="single" w:sz="4" w:space="0" w:color="2C9986" w:themeColor="accent4"/>
            <w:insideH w:val="single" w:sz="4" w:space="0" w:color="2C9986" w:themeColor="accent4"/>
            <w:insideV w:val="single" w:sz="4" w:space="0" w:color="2C9986" w:themeColor="accent4"/>
          </w:tblBorders>
        </w:tblPrEx>
        <w:trPr>
          <w:tblHeader/>
        </w:trPr>
        <w:tc>
          <w:tcPr>
            <w:tcW w:w="1820" w:type="dxa"/>
            <w:shd w:val="clear" w:color="auto" w:fill="FFFFFF" w:themeFill="background1"/>
            <w:vAlign w:val="bottom"/>
          </w:tcPr>
          <w:p w14:paraId="0F99971E" w14:textId="77777777" w:rsidR="00DB3660" w:rsidRPr="00BC5AF8" w:rsidRDefault="00DB3660" w:rsidP="0026522C">
            <w:pPr>
              <w:pStyle w:val="TableTextBold0"/>
              <w:spacing w:before="50" w:after="50"/>
            </w:pPr>
            <w:r w:rsidRPr="00BC5AF8">
              <w:t>Urgency category</w:t>
            </w:r>
          </w:p>
        </w:tc>
        <w:tc>
          <w:tcPr>
            <w:tcW w:w="1843" w:type="dxa"/>
            <w:gridSpan w:val="2"/>
            <w:vAlign w:val="bottom"/>
          </w:tcPr>
          <w:p w14:paraId="12472654" w14:textId="77777777" w:rsidR="00DB3660" w:rsidRPr="005D6D89" w:rsidRDefault="00DB3660" w:rsidP="0026522C">
            <w:pPr>
              <w:pStyle w:val="TableTextBold0"/>
              <w:spacing w:before="50" w:after="50"/>
              <w:jc w:val="center"/>
            </w:pPr>
            <w:r w:rsidRPr="00CB6910">
              <w:t>Proportion of urgency</w:t>
            </w:r>
          </w:p>
        </w:tc>
        <w:tc>
          <w:tcPr>
            <w:tcW w:w="4842" w:type="dxa"/>
            <w:gridSpan w:val="4"/>
            <w:vAlign w:val="bottom"/>
          </w:tcPr>
          <w:p w14:paraId="4E96227B" w14:textId="77777777" w:rsidR="00DB3660" w:rsidRPr="005D6D89" w:rsidRDefault="00DB3660" w:rsidP="0026522C">
            <w:pPr>
              <w:pStyle w:val="TableTextBold0"/>
              <w:spacing w:before="50" w:after="50"/>
            </w:pPr>
            <w:r w:rsidRPr="005D6D89">
              <w:t>Description of actions</w:t>
            </w:r>
          </w:p>
        </w:tc>
      </w:tr>
      <w:tr w:rsidR="00F40DDA" w:rsidRPr="00D66195" w14:paraId="2AC5B3F2" w14:textId="77777777" w:rsidTr="00372CA0">
        <w:tc>
          <w:tcPr>
            <w:tcW w:w="1820" w:type="dxa"/>
            <w:shd w:val="clear" w:color="auto" w:fill="FFFFFF" w:themeFill="background1"/>
            <w:hideMark/>
          </w:tcPr>
          <w:p w14:paraId="0467D200" w14:textId="77777777" w:rsidR="00D741D5" w:rsidRPr="00D66195" w:rsidRDefault="00D741D5" w:rsidP="00CD4116">
            <w:pPr>
              <w:pStyle w:val="TableTextbold"/>
            </w:pPr>
            <w:r w:rsidRPr="00D66195">
              <w:t>More action needed</w:t>
            </w:r>
          </w:p>
        </w:tc>
        <w:tc>
          <w:tcPr>
            <w:tcW w:w="1843" w:type="dxa"/>
            <w:gridSpan w:val="2"/>
          </w:tcPr>
          <w:p w14:paraId="1DF00007" w14:textId="77777777" w:rsidR="00D741D5" w:rsidRPr="00D66195" w:rsidRDefault="00D741D5" w:rsidP="00CB6910">
            <w:pPr>
              <w:pStyle w:val="TableText"/>
              <w:jc w:val="center"/>
            </w:pPr>
            <w:r w:rsidRPr="00D66195">
              <w:t>30</w:t>
            </w:r>
          </w:p>
        </w:tc>
        <w:tc>
          <w:tcPr>
            <w:tcW w:w="4842" w:type="dxa"/>
            <w:gridSpan w:val="4"/>
          </w:tcPr>
          <w:p w14:paraId="1B3DBE99" w14:textId="77777777" w:rsidR="00D741D5" w:rsidRPr="00F40DDA" w:rsidRDefault="00D741D5" w:rsidP="00F40DDA">
            <w:pPr>
              <w:pStyle w:val="TableText"/>
            </w:pPr>
            <w:r w:rsidRPr="00F40DDA">
              <w:t xml:space="preserve">Strengthen regional council enforcement of rules related to wetland drainage, and proactively intensify wetland protection measures in dry environments; for example, through landowner education, active management of hydrology, and weed control. </w:t>
            </w:r>
          </w:p>
        </w:tc>
      </w:tr>
      <w:tr w:rsidR="00F40DDA" w:rsidRPr="00D66195" w14:paraId="575C4E48" w14:textId="77777777" w:rsidTr="00372CA0">
        <w:tc>
          <w:tcPr>
            <w:tcW w:w="1820" w:type="dxa"/>
            <w:shd w:val="clear" w:color="auto" w:fill="FFFFFF" w:themeFill="background1"/>
            <w:hideMark/>
          </w:tcPr>
          <w:p w14:paraId="7D9525E0" w14:textId="77777777" w:rsidR="00D741D5" w:rsidRPr="00D66195" w:rsidRDefault="00D741D5" w:rsidP="00CD4116">
            <w:pPr>
              <w:pStyle w:val="TableTextbold"/>
              <w:rPr>
                <w:highlight w:val="yellow"/>
              </w:rPr>
            </w:pPr>
            <w:r w:rsidRPr="00D66195">
              <w:t xml:space="preserve">Research </w:t>
            </w:r>
            <w:r>
              <w:t>p</w:t>
            </w:r>
            <w:r w:rsidRPr="00D66195">
              <w:t>riority</w:t>
            </w:r>
          </w:p>
        </w:tc>
        <w:tc>
          <w:tcPr>
            <w:tcW w:w="1843" w:type="dxa"/>
            <w:gridSpan w:val="2"/>
          </w:tcPr>
          <w:p w14:paraId="5DDAEFD8" w14:textId="77777777" w:rsidR="00D741D5" w:rsidRPr="00D66195" w:rsidRDefault="00D741D5" w:rsidP="00CB6910">
            <w:pPr>
              <w:pStyle w:val="TableText"/>
              <w:jc w:val="center"/>
            </w:pPr>
            <w:r w:rsidRPr="00D66195">
              <w:t>10</w:t>
            </w:r>
          </w:p>
        </w:tc>
        <w:tc>
          <w:tcPr>
            <w:tcW w:w="4842" w:type="dxa"/>
            <w:gridSpan w:val="4"/>
          </w:tcPr>
          <w:p w14:paraId="333019D8" w14:textId="77777777" w:rsidR="00D741D5" w:rsidRPr="00F40DDA" w:rsidRDefault="00D741D5" w:rsidP="00F40DDA">
            <w:pPr>
              <w:pStyle w:val="TableText"/>
            </w:pPr>
            <w:r w:rsidRPr="00F40DDA">
              <w:t>Identify regions and specific sites with highest vulnerability.</w:t>
            </w:r>
          </w:p>
        </w:tc>
      </w:tr>
      <w:tr w:rsidR="00F40DDA" w:rsidRPr="00D66195" w14:paraId="255524FE" w14:textId="77777777" w:rsidTr="00372CA0">
        <w:tc>
          <w:tcPr>
            <w:tcW w:w="1820" w:type="dxa"/>
            <w:shd w:val="clear" w:color="auto" w:fill="FFFFFF" w:themeFill="background1"/>
            <w:hideMark/>
          </w:tcPr>
          <w:p w14:paraId="0B33FFB2" w14:textId="77777777" w:rsidR="00D741D5" w:rsidRPr="00D66195" w:rsidRDefault="00D741D5" w:rsidP="00CD4116">
            <w:pPr>
              <w:pStyle w:val="TableTextbold"/>
            </w:pPr>
            <w:r w:rsidRPr="00D66195">
              <w:t>Sustain current action</w:t>
            </w:r>
          </w:p>
        </w:tc>
        <w:tc>
          <w:tcPr>
            <w:tcW w:w="1843" w:type="dxa"/>
            <w:gridSpan w:val="2"/>
          </w:tcPr>
          <w:p w14:paraId="64E4F37A" w14:textId="77777777" w:rsidR="00D741D5" w:rsidRPr="00D66195" w:rsidRDefault="00D741D5" w:rsidP="00CB6910">
            <w:pPr>
              <w:pStyle w:val="TableText"/>
              <w:jc w:val="center"/>
            </w:pPr>
            <w:r w:rsidRPr="00D66195">
              <w:t>60</w:t>
            </w:r>
          </w:p>
        </w:tc>
        <w:tc>
          <w:tcPr>
            <w:tcW w:w="4842" w:type="dxa"/>
            <w:gridSpan w:val="4"/>
          </w:tcPr>
          <w:p w14:paraId="3E5D88C8" w14:textId="4C0D2FBC" w:rsidR="00D741D5" w:rsidRPr="00F40DDA" w:rsidRDefault="00D741D5" w:rsidP="003360B8">
            <w:pPr>
              <w:pStyle w:val="TableText"/>
            </w:pPr>
            <w:r w:rsidRPr="00F40DDA">
              <w:t>Maintain protection measures for wetlands through mechanisms such as regional plans and implementation of the National Policy Statement for Indigenous Biodiversity.</w:t>
            </w:r>
          </w:p>
        </w:tc>
      </w:tr>
      <w:tr w:rsidR="00F40DDA" w:rsidRPr="00D66195" w14:paraId="6E80B67A" w14:textId="77777777" w:rsidTr="00372CA0">
        <w:tc>
          <w:tcPr>
            <w:tcW w:w="1820" w:type="dxa"/>
            <w:tcBorders>
              <w:bottom w:val="single" w:sz="8" w:space="0" w:color="2C9986"/>
            </w:tcBorders>
            <w:shd w:val="clear" w:color="auto" w:fill="FFFFFF" w:themeFill="background1"/>
            <w:hideMark/>
          </w:tcPr>
          <w:p w14:paraId="4E78F0ED" w14:textId="77777777" w:rsidR="00D741D5" w:rsidRPr="00D66195" w:rsidRDefault="00D741D5" w:rsidP="00CD4116">
            <w:pPr>
              <w:pStyle w:val="TableTextbold"/>
            </w:pPr>
            <w:r w:rsidRPr="00D66195">
              <w:t xml:space="preserve">Watching brief </w:t>
            </w:r>
          </w:p>
        </w:tc>
        <w:tc>
          <w:tcPr>
            <w:tcW w:w="1843" w:type="dxa"/>
            <w:gridSpan w:val="2"/>
            <w:tcBorders>
              <w:bottom w:val="single" w:sz="8" w:space="0" w:color="2C9986"/>
            </w:tcBorders>
          </w:tcPr>
          <w:p w14:paraId="10BF86F9" w14:textId="77777777" w:rsidR="00D741D5" w:rsidRPr="00D66195" w:rsidRDefault="00D741D5" w:rsidP="00CB6910">
            <w:pPr>
              <w:pStyle w:val="TableText"/>
              <w:jc w:val="center"/>
            </w:pPr>
            <w:r w:rsidRPr="00D66195">
              <w:t>0</w:t>
            </w:r>
          </w:p>
        </w:tc>
        <w:tc>
          <w:tcPr>
            <w:tcW w:w="4842" w:type="dxa"/>
            <w:gridSpan w:val="4"/>
            <w:tcBorders>
              <w:bottom w:val="single" w:sz="8" w:space="0" w:color="2C9986"/>
            </w:tcBorders>
          </w:tcPr>
          <w:p w14:paraId="1EA9ADE4" w14:textId="77777777" w:rsidR="00D741D5" w:rsidRPr="00F40DDA" w:rsidRDefault="00D741D5" w:rsidP="00F40DDA">
            <w:pPr>
              <w:pStyle w:val="TableText"/>
            </w:pPr>
          </w:p>
        </w:tc>
      </w:tr>
      <w:tr w:rsidR="006D21A1" w:rsidRPr="00D66195" w14:paraId="7D0E6072" w14:textId="77777777" w:rsidTr="00372CA0">
        <w:tc>
          <w:tcPr>
            <w:tcW w:w="1820" w:type="dxa"/>
            <w:tcBorders>
              <w:top w:val="single" w:sz="8" w:space="0" w:color="2C9986"/>
            </w:tcBorders>
            <w:shd w:val="clear" w:color="auto" w:fill="2C9986"/>
          </w:tcPr>
          <w:p w14:paraId="5AE55E6E" w14:textId="77777777" w:rsidR="00D741D5" w:rsidRPr="00CD4116" w:rsidRDefault="00D741D5" w:rsidP="00CD4116">
            <w:pPr>
              <w:pStyle w:val="TableTextbold"/>
              <w:rPr>
                <w:rFonts w:asciiTheme="minorHAnsi" w:hAnsiTheme="minorHAnsi" w:cstheme="minorHAnsi"/>
                <w:color w:val="FFFFFF" w:themeColor="background1"/>
              </w:rPr>
            </w:pPr>
            <w:r w:rsidRPr="00CD4116">
              <w:rPr>
                <w:rFonts w:asciiTheme="minorHAnsi" w:hAnsiTheme="minorHAnsi" w:cstheme="minorHAnsi"/>
                <w:color w:val="FFFFFF" w:themeColor="background1"/>
              </w:rPr>
              <w:t xml:space="preserve">Adaptation urgency </w:t>
            </w:r>
          </w:p>
        </w:tc>
        <w:tc>
          <w:tcPr>
            <w:tcW w:w="1843" w:type="dxa"/>
            <w:gridSpan w:val="2"/>
            <w:tcBorders>
              <w:top w:val="single" w:sz="8" w:space="0" w:color="2C9986"/>
            </w:tcBorders>
            <w:shd w:val="clear" w:color="auto" w:fill="FFFFFF" w:themeFill="background1"/>
          </w:tcPr>
          <w:p w14:paraId="2C648265" w14:textId="77777777" w:rsidR="00D741D5" w:rsidRPr="00D66195" w:rsidRDefault="00D741D5" w:rsidP="00CB6910">
            <w:pPr>
              <w:pStyle w:val="TableText"/>
              <w:jc w:val="center"/>
              <w:rPr>
                <w:rFonts w:asciiTheme="minorHAnsi" w:hAnsiTheme="minorHAnsi" w:cstheme="minorHAnsi"/>
              </w:rPr>
            </w:pPr>
            <w:r w:rsidRPr="00D66195">
              <w:rPr>
                <w:rFonts w:asciiTheme="minorHAnsi" w:hAnsiTheme="minorHAnsi" w:cstheme="minorHAnsi"/>
              </w:rPr>
              <w:t>68</w:t>
            </w:r>
          </w:p>
        </w:tc>
        <w:tc>
          <w:tcPr>
            <w:tcW w:w="1134" w:type="dxa"/>
            <w:tcBorders>
              <w:top w:val="single" w:sz="8" w:space="0" w:color="2C9986"/>
            </w:tcBorders>
            <w:shd w:val="clear" w:color="auto" w:fill="2C9986"/>
          </w:tcPr>
          <w:p w14:paraId="26EB2DC4" w14:textId="77777777" w:rsidR="00D741D5" w:rsidRPr="00F40DDA" w:rsidRDefault="00D741D5" w:rsidP="00F40DDA">
            <w:pPr>
              <w:pStyle w:val="TableText"/>
              <w:rPr>
                <w:b/>
                <w:bCs/>
                <w:color w:val="FFFFFF" w:themeColor="background1"/>
              </w:rPr>
            </w:pPr>
            <w:r w:rsidRPr="00F40DDA">
              <w:rPr>
                <w:b/>
                <w:bCs/>
                <w:color w:val="FFFFFF" w:themeColor="background1"/>
              </w:rPr>
              <w:t xml:space="preserve">Confidence </w:t>
            </w:r>
          </w:p>
        </w:tc>
        <w:tc>
          <w:tcPr>
            <w:tcW w:w="3708" w:type="dxa"/>
            <w:gridSpan w:val="3"/>
            <w:tcBorders>
              <w:top w:val="single" w:sz="8" w:space="0" w:color="2C9986"/>
            </w:tcBorders>
          </w:tcPr>
          <w:p w14:paraId="27478036" w14:textId="77777777" w:rsidR="00D741D5" w:rsidRPr="00F40DDA" w:rsidRDefault="00D741D5" w:rsidP="00F40DDA">
            <w:pPr>
              <w:pStyle w:val="TableText"/>
            </w:pPr>
            <w:r w:rsidRPr="00F40DDA">
              <w:t>High agreement, medium evidence</w:t>
            </w:r>
          </w:p>
        </w:tc>
      </w:tr>
      <w:tr w:rsidR="006D21A1" w:rsidRPr="00D66195" w14:paraId="413CD30E" w14:textId="77777777" w:rsidTr="00372CA0">
        <w:tc>
          <w:tcPr>
            <w:tcW w:w="1820" w:type="dxa"/>
            <w:shd w:val="clear" w:color="auto" w:fill="2C9986"/>
          </w:tcPr>
          <w:p w14:paraId="2B96E489" w14:textId="77777777" w:rsidR="00D741D5" w:rsidRPr="00CD4116" w:rsidRDefault="00D741D5" w:rsidP="00CD4116">
            <w:pPr>
              <w:pStyle w:val="TableTextbold"/>
              <w:rPr>
                <w:rFonts w:asciiTheme="minorHAnsi" w:hAnsiTheme="minorHAnsi" w:cstheme="minorHAnsi"/>
                <w:color w:val="FFFFFF" w:themeColor="background1"/>
              </w:rPr>
            </w:pPr>
            <w:r w:rsidRPr="00CD4116">
              <w:rPr>
                <w:rFonts w:asciiTheme="minorHAnsi" w:hAnsiTheme="minorHAnsi" w:cstheme="minorHAnsi"/>
                <w:color w:val="FFFFFF" w:themeColor="background1"/>
              </w:rPr>
              <w:t xml:space="preserve">Consequence </w:t>
            </w:r>
          </w:p>
        </w:tc>
        <w:tc>
          <w:tcPr>
            <w:tcW w:w="992" w:type="dxa"/>
            <w:shd w:val="clear" w:color="auto" w:fill="2C9986"/>
          </w:tcPr>
          <w:p w14:paraId="56CA1DA1" w14:textId="77777777" w:rsidR="00D741D5" w:rsidRPr="00D66195" w:rsidRDefault="00D741D5" w:rsidP="00CD4116">
            <w:pPr>
              <w:pStyle w:val="TableText"/>
              <w:rPr>
                <w:rFonts w:asciiTheme="minorHAnsi" w:hAnsiTheme="minorHAnsi" w:cstheme="minorHAnsi"/>
                <w:color w:val="FFFFFF" w:themeColor="background1"/>
              </w:rPr>
            </w:pPr>
            <w:r w:rsidRPr="00D66195">
              <w:rPr>
                <w:rFonts w:asciiTheme="minorHAnsi" w:hAnsiTheme="minorHAnsi" w:cstheme="minorHAnsi"/>
                <w:color w:val="FFFFFF" w:themeColor="background1"/>
              </w:rPr>
              <w:t>Now</w:t>
            </w:r>
          </w:p>
        </w:tc>
        <w:tc>
          <w:tcPr>
            <w:tcW w:w="851" w:type="dxa"/>
          </w:tcPr>
          <w:p w14:paraId="22DF9CBB" w14:textId="77777777" w:rsidR="00D741D5" w:rsidRPr="00D66195" w:rsidRDefault="00D741D5" w:rsidP="00CD4116">
            <w:pPr>
              <w:pStyle w:val="TableText"/>
              <w:rPr>
                <w:rFonts w:asciiTheme="minorHAnsi" w:hAnsiTheme="minorHAnsi" w:cstheme="minorHAnsi"/>
              </w:rPr>
            </w:pPr>
            <w:r w:rsidRPr="00D66195">
              <w:rPr>
                <w:rFonts w:asciiTheme="minorHAnsi" w:hAnsiTheme="minorHAnsi" w:cstheme="minorHAnsi"/>
              </w:rPr>
              <w:t>Minor</w:t>
            </w:r>
          </w:p>
        </w:tc>
        <w:tc>
          <w:tcPr>
            <w:tcW w:w="1134" w:type="dxa"/>
            <w:shd w:val="clear" w:color="auto" w:fill="2C9986"/>
          </w:tcPr>
          <w:p w14:paraId="778C7358" w14:textId="77777777" w:rsidR="00D741D5" w:rsidRPr="00F40DDA" w:rsidRDefault="00D741D5" w:rsidP="00F40DDA">
            <w:pPr>
              <w:pStyle w:val="TableText"/>
              <w:rPr>
                <w:color w:val="FFFFFF" w:themeColor="background1"/>
              </w:rPr>
            </w:pPr>
            <w:r w:rsidRPr="00F40DDA">
              <w:rPr>
                <w:color w:val="FFFFFF" w:themeColor="background1"/>
              </w:rPr>
              <w:t>2050</w:t>
            </w:r>
          </w:p>
        </w:tc>
        <w:tc>
          <w:tcPr>
            <w:tcW w:w="979" w:type="dxa"/>
          </w:tcPr>
          <w:p w14:paraId="6231E6C3" w14:textId="77777777" w:rsidR="00D741D5" w:rsidRPr="00F40DDA" w:rsidRDefault="00D741D5" w:rsidP="00F40DDA">
            <w:pPr>
              <w:pStyle w:val="TableText"/>
            </w:pPr>
            <w:r w:rsidRPr="00F40DDA">
              <w:t>Moderate</w:t>
            </w:r>
          </w:p>
        </w:tc>
        <w:tc>
          <w:tcPr>
            <w:tcW w:w="616" w:type="dxa"/>
            <w:shd w:val="clear" w:color="auto" w:fill="2C9986"/>
          </w:tcPr>
          <w:p w14:paraId="2F6EA0FB" w14:textId="77777777" w:rsidR="00D741D5" w:rsidRPr="00F40DDA" w:rsidRDefault="00D741D5" w:rsidP="00F40DDA">
            <w:pPr>
              <w:pStyle w:val="TableText"/>
              <w:rPr>
                <w:color w:val="FFFFFF" w:themeColor="background1"/>
              </w:rPr>
            </w:pPr>
            <w:r w:rsidRPr="00F40DDA">
              <w:rPr>
                <w:color w:val="FFFFFF" w:themeColor="background1"/>
              </w:rPr>
              <w:t>2100</w:t>
            </w:r>
          </w:p>
        </w:tc>
        <w:tc>
          <w:tcPr>
            <w:tcW w:w="2113" w:type="dxa"/>
          </w:tcPr>
          <w:p w14:paraId="4222845E" w14:textId="77777777" w:rsidR="00D741D5" w:rsidRPr="00F40DDA" w:rsidRDefault="00D741D5" w:rsidP="00F40DDA">
            <w:pPr>
              <w:pStyle w:val="TableText"/>
            </w:pPr>
            <w:r w:rsidRPr="00F40DDA">
              <w:t>Major</w:t>
            </w:r>
          </w:p>
        </w:tc>
      </w:tr>
    </w:tbl>
    <w:p w14:paraId="55798FCF" w14:textId="16E20A44" w:rsidR="00D741D5" w:rsidRPr="00D66195" w:rsidRDefault="00D741D5" w:rsidP="00F40DDA">
      <w:pPr>
        <w:pStyle w:val="BodyText"/>
        <w:spacing w:before="240"/>
      </w:pPr>
      <w:r w:rsidRPr="00D66195">
        <w:t xml:space="preserve">DOC and </w:t>
      </w:r>
      <w:r>
        <w:t>r</w:t>
      </w:r>
      <w:r w:rsidRPr="00D66195">
        <w:t xml:space="preserve">egional </w:t>
      </w:r>
      <w:r>
        <w:t>c</w:t>
      </w:r>
      <w:r w:rsidRPr="00D66195">
        <w:t>ouncils</w:t>
      </w:r>
      <w:r>
        <w:t xml:space="preserve"> primarily</w:t>
      </w:r>
      <w:r w:rsidRPr="00D66195">
        <w:t xml:space="preserve"> manage risks to wetlands. In 2007 DOC launched Arawai K</w:t>
      </w:r>
      <w:r>
        <w:t>ā</w:t>
      </w:r>
      <w:r w:rsidRPr="00D66195">
        <w:t>k</w:t>
      </w:r>
      <w:r>
        <w:t>ā</w:t>
      </w:r>
      <w:r w:rsidRPr="00D66195">
        <w:t>riki, a flagship wetland conservation and science programme</w:t>
      </w:r>
      <w:r>
        <w:t>,</w:t>
      </w:r>
      <w:r w:rsidRPr="00D66195">
        <w:t xml:space="preserve"> to provide leadership in freshwater research and restoration. A 2019 update includes pest and weed control, fire prevention, mapping of vegetation changes</w:t>
      </w:r>
      <w:r>
        <w:t>,</w:t>
      </w:r>
      <w:r w:rsidRPr="00D66195">
        <w:t xml:space="preserve"> and research to improve water</w:t>
      </w:r>
      <w:r w:rsidR="00480972">
        <w:t>-</w:t>
      </w:r>
      <w:r w:rsidRPr="00D66195">
        <w:t>level management (Department of Conservation, 2019</w:t>
      </w:r>
      <w:r w:rsidR="005C7EB8">
        <w:t>a</w:t>
      </w:r>
      <w:r w:rsidRPr="00D66195">
        <w:t xml:space="preserve">). Most </w:t>
      </w:r>
      <w:r>
        <w:t>r</w:t>
      </w:r>
      <w:r w:rsidRPr="00D66195">
        <w:t xml:space="preserve">egional </w:t>
      </w:r>
      <w:r>
        <w:t>c</w:t>
      </w:r>
      <w:r w:rsidRPr="00D66195">
        <w:t>ouncils</w:t>
      </w:r>
      <w:r>
        <w:t>,</w:t>
      </w:r>
      <w:r w:rsidRPr="00D66195">
        <w:t xml:space="preserve"> and some </w:t>
      </w:r>
      <w:r>
        <w:t>d</w:t>
      </w:r>
      <w:r w:rsidRPr="00D66195">
        <w:t xml:space="preserve">istrict </w:t>
      </w:r>
      <w:r>
        <w:t>and</w:t>
      </w:r>
      <w:r w:rsidRPr="00D66195">
        <w:t xml:space="preserve"> </w:t>
      </w:r>
      <w:r>
        <w:t>c</w:t>
      </w:r>
      <w:r w:rsidRPr="00D66195">
        <w:t xml:space="preserve">ity </w:t>
      </w:r>
      <w:r>
        <w:t>c</w:t>
      </w:r>
      <w:r w:rsidRPr="00D66195">
        <w:t>ouncils</w:t>
      </w:r>
      <w:r>
        <w:t>,</w:t>
      </w:r>
      <w:r w:rsidRPr="00D66195">
        <w:t xml:space="preserve"> also place a high priority on the protection of wetlands, as </w:t>
      </w:r>
      <w:r>
        <w:t>shown</w:t>
      </w:r>
      <w:r w:rsidRPr="00D66195">
        <w:t xml:space="preserve"> in various planning documents. For example</w:t>
      </w:r>
      <w:r>
        <w:t>,</w:t>
      </w:r>
      <w:r w:rsidRPr="00D66195">
        <w:t xml:space="preserve"> in the Waikato Region the Lake Waikare and Whangamarino Wetland Catchment and Management Plan </w:t>
      </w:r>
      <w:r>
        <w:t>outlines</w:t>
      </w:r>
      <w:r w:rsidRPr="00D66195">
        <w:t xml:space="preserve"> a range</w:t>
      </w:r>
      <w:r w:rsidR="00F40DDA">
        <w:t> </w:t>
      </w:r>
      <w:r w:rsidRPr="00D66195">
        <w:t xml:space="preserve">of </w:t>
      </w:r>
      <w:r>
        <w:t xml:space="preserve">current </w:t>
      </w:r>
      <w:r w:rsidRPr="00D66195">
        <w:t>wetland restoration projects, maintaining water security for wetlands and protecti</w:t>
      </w:r>
      <w:r w:rsidR="00480972">
        <w:t>ng</w:t>
      </w:r>
      <w:r w:rsidRPr="00D66195">
        <w:t xml:space="preserve"> against invasive species (Lawrence and Ridley, 2018). Other plans that identify wetlands protect</w:t>
      </w:r>
      <w:r>
        <w:t>ion work</w:t>
      </w:r>
      <w:r w:rsidRPr="00D66195">
        <w:t xml:space="preserve"> include the </w:t>
      </w:r>
      <w:r w:rsidRPr="00D66195">
        <w:lastRenderedPageBreak/>
        <w:t>Regional Freshwater Plan for Taranaki</w:t>
      </w:r>
      <w:r w:rsidR="00BB39BC">
        <w:t xml:space="preserve"> (Taranaki Regional Council, 2018)</w:t>
      </w:r>
      <w:r w:rsidRPr="00D66195">
        <w:t>, the Auckland Council Regional Plan: Air, Land and Water</w:t>
      </w:r>
      <w:r w:rsidR="00F37F92">
        <w:t xml:space="preserve"> (Auckland Council, 2013)</w:t>
      </w:r>
      <w:r w:rsidRPr="00D66195">
        <w:t xml:space="preserve"> and the Wellington City Council’s Biodiversity Strategy and Action Plan</w:t>
      </w:r>
      <w:r w:rsidR="00DC22F0">
        <w:t xml:space="preserve"> (Wellington City Council, 2015)</w:t>
      </w:r>
      <w:r w:rsidRPr="00D66195">
        <w:t>.</w:t>
      </w:r>
    </w:p>
    <w:p w14:paraId="338EDC3B" w14:textId="77777777" w:rsidR="00D741D5" w:rsidRPr="00D66195" w:rsidRDefault="00D741D5" w:rsidP="00FB6B40">
      <w:pPr>
        <w:pStyle w:val="Heading3"/>
        <w:numPr>
          <w:ilvl w:val="0"/>
          <w:numId w:val="26"/>
        </w:numPr>
        <w:spacing w:before="240"/>
      </w:pPr>
      <w:bookmarkStart w:id="319" w:name="_Toc35952561"/>
      <w:bookmarkStart w:id="320" w:name="_Toc37153144"/>
      <w:bookmarkStart w:id="321" w:name="_Toc37404074"/>
      <w:bookmarkStart w:id="322" w:name="_Toc37786083"/>
      <w:r w:rsidRPr="00D66195">
        <w:t>N5</w:t>
      </w:r>
      <w:bookmarkEnd w:id="319"/>
      <w:bookmarkEnd w:id="320"/>
      <w:r w:rsidRPr="00D66195">
        <w:t xml:space="preserve"> Risks to migratory and/or coastal and riverbed nesting birds</w:t>
      </w:r>
      <w:r w:rsidR="00E73F17">
        <w:t> </w:t>
      </w:r>
      <w:r w:rsidRPr="00D66195">
        <w:t>due to reduced ocean productivity, ongoing sea</w:t>
      </w:r>
      <w:r>
        <w:t>-</w:t>
      </w:r>
      <w:r w:rsidRPr="00D66195">
        <w:t>level rise</w:t>
      </w:r>
      <w:r w:rsidR="00E73F17">
        <w:t> </w:t>
      </w:r>
      <w:r w:rsidRPr="00D66195">
        <w:t>and altered river flows</w:t>
      </w:r>
      <w:bookmarkEnd w:id="321"/>
      <w:bookmarkEnd w:id="322"/>
    </w:p>
    <w:p w14:paraId="0AA389B8" w14:textId="77777777" w:rsidR="00D741D5" w:rsidRPr="00D66195" w:rsidRDefault="00D741D5" w:rsidP="00D741D5">
      <w:pPr>
        <w:pStyle w:val="Heading4"/>
      </w:pPr>
      <w:r w:rsidRPr="00D66195">
        <w:t>Risk summary</w:t>
      </w:r>
    </w:p>
    <w:p w14:paraId="3EE719DB" w14:textId="4D36C985" w:rsidR="00D741D5" w:rsidRPr="00D66195" w:rsidRDefault="00D741D5" w:rsidP="00F40DDA">
      <w:pPr>
        <w:pStyle w:val="BodyText"/>
      </w:pPr>
      <w:bookmarkStart w:id="323" w:name="_Hlk36654562"/>
      <w:r w:rsidRPr="00D66195">
        <w:t>New Zealand supports an abundance of marine and coastal bird species, making it one of the</w:t>
      </w:r>
      <w:r w:rsidR="00E73F17">
        <w:t> </w:t>
      </w:r>
      <w:r w:rsidRPr="00D66195">
        <w:t xml:space="preserve">most significant regions for seabird diversity globally; </w:t>
      </w:r>
      <w:r w:rsidR="00B51CE3">
        <w:t>about</w:t>
      </w:r>
      <w:r w:rsidR="00B51CE3" w:rsidRPr="00D66195">
        <w:t xml:space="preserve"> </w:t>
      </w:r>
      <w:r w:rsidRPr="00D66195">
        <w:t>80 seabird species breed in New Zealand (McGlone and Walker, 2011). In addition, a number of other</w:t>
      </w:r>
      <w:r>
        <w:t xml:space="preserve"> endemic</w:t>
      </w:r>
      <w:r w:rsidRPr="00D66195">
        <w:t xml:space="preserve"> riverine and coastal bird species permanently reside in New Zealand, but </w:t>
      </w:r>
      <w:r>
        <w:t>migrate</w:t>
      </w:r>
      <w:r w:rsidRPr="00D66195">
        <w:t xml:space="preserve"> annual</w:t>
      </w:r>
      <w:r>
        <w:t>ly</w:t>
      </w:r>
      <w:r w:rsidRPr="00D66195">
        <w:t xml:space="preserve"> from summer breeding grounds on braided rivers to coastal sites for overwintering. Changing climatic conditions such as altered river flows and flood frequencies, extreme weather events, sea</w:t>
      </w:r>
      <w:r>
        <w:t>-</w:t>
      </w:r>
      <w:r w:rsidRPr="00D66195">
        <w:t xml:space="preserve">level rise, warming ocean temperatures and drought </w:t>
      </w:r>
      <w:r w:rsidR="00A34943">
        <w:t>are</w:t>
      </w:r>
      <w:r w:rsidR="00A34943" w:rsidRPr="00D66195">
        <w:t xml:space="preserve"> </w:t>
      </w:r>
      <w:r w:rsidRPr="00D66195">
        <w:t xml:space="preserve">likely </w:t>
      </w:r>
      <w:r w:rsidR="00A34943">
        <w:t xml:space="preserve">to </w:t>
      </w:r>
      <w:r w:rsidRPr="00D66195">
        <w:t xml:space="preserve">impact on migratory, coastal and riverbed nesting birds in </w:t>
      </w:r>
      <w:r>
        <w:t>many</w:t>
      </w:r>
      <w:r w:rsidRPr="00D66195">
        <w:t xml:space="preserve"> ways. These impacts are likely to include availability of food resources, productivity and availability of co</w:t>
      </w:r>
      <w:r>
        <w:t>a</w:t>
      </w:r>
      <w:r w:rsidRPr="00D66195">
        <w:t>stal habitats, and breeding success (</w:t>
      </w:r>
      <w:r w:rsidR="00B51CE3" w:rsidRPr="00D66195">
        <w:t>Law et al, 201</w:t>
      </w:r>
      <w:r w:rsidR="00B51CE3">
        <w:t>7b;</w:t>
      </w:r>
      <w:r w:rsidR="00B51CE3" w:rsidRPr="00D66195">
        <w:t xml:space="preserve"> </w:t>
      </w:r>
      <w:r w:rsidRPr="00D66195">
        <w:t>Robertson</w:t>
      </w:r>
      <w:r>
        <w:t xml:space="preserve"> et al</w:t>
      </w:r>
      <w:r w:rsidRPr="00D66195">
        <w:t>, 201</w:t>
      </w:r>
      <w:r w:rsidR="00DC6F94">
        <w:t>6</w:t>
      </w:r>
      <w:r w:rsidRPr="00D66195">
        <w:t>).</w:t>
      </w:r>
      <w:r>
        <w:rPr>
          <w:rStyle w:val="CommentReference"/>
          <w:rFonts w:cs="Arial"/>
          <w:lang w:eastAsia="en-US"/>
        </w:rPr>
        <w:t xml:space="preserve"> </w:t>
      </w:r>
      <w:r w:rsidRPr="00D66195">
        <w:t xml:space="preserve"> </w:t>
      </w:r>
    </w:p>
    <w:bookmarkEnd w:id="323"/>
    <w:p w14:paraId="42D7C15F" w14:textId="77777777" w:rsidR="00D741D5" w:rsidRPr="00D66195" w:rsidRDefault="00D741D5" w:rsidP="00D741D5">
      <w:pPr>
        <w:pStyle w:val="Heading4"/>
      </w:pPr>
      <w:r w:rsidRPr="00D66195">
        <w:t>Exposure</w:t>
      </w:r>
    </w:p>
    <w:p w14:paraId="6A22390B" w14:textId="5317E448" w:rsidR="00D741D5" w:rsidRDefault="00D741D5" w:rsidP="00E73F17">
      <w:pPr>
        <w:pStyle w:val="BodyText"/>
      </w:pPr>
      <w:r w:rsidRPr="00D66195">
        <w:t>Threats posed by climate change to a large number of New Zealand’s migratory, coastal and river-nesting birds include ongoing sea</w:t>
      </w:r>
      <w:r>
        <w:t>-</w:t>
      </w:r>
      <w:r w:rsidRPr="00D66195">
        <w:t xml:space="preserve">level rise, alteration to river flows and decline in ocean productivity. The </w:t>
      </w:r>
      <w:r w:rsidR="00FD3F14">
        <w:t>ongoing, gradual</w:t>
      </w:r>
      <w:r w:rsidRPr="00D66195">
        <w:t xml:space="preserve"> changes of these climate hazards are projected to increase in severity over this century, with the greatest increases projected under RCP8.5. Projections for these hazards are detailed in </w:t>
      </w:r>
      <w:hyperlink w:anchor="_Climate_change_in" w:history="1">
        <w:r w:rsidRPr="00F40C24">
          <w:rPr>
            <w:rStyle w:val="Hyperlink"/>
          </w:rPr>
          <w:t>section</w:t>
        </w:r>
        <w:r w:rsidR="00F40C24" w:rsidRPr="00F40C24">
          <w:rPr>
            <w:rStyle w:val="Hyperlink"/>
          </w:rPr>
          <w:t xml:space="preserve"> 2</w:t>
        </w:r>
      </w:hyperlink>
      <w:r w:rsidRPr="00D66195">
        <w:t xml:space="preserve">. </w:t>
      </w:r>
    </w:p>
    <w:p w14:paraId="3DF34B8A" w14:textId="63D5C34B" w:rsidR="00D741D5" w:rsidRPr="00D66195" w:rsidRDefault="00D741D5" w:rsidP="00E73F17">
      <w:pPr>
        <w:pStyle w:val="BodyText"/>
      </w:pPr>
      <w:r>
        <w:t>P</w:t>
      </w:r>
      <w:r w:rsidRPr="00D66195">
        <w:t>ermanent</w:t>
      </w:r>
      <w:r w:rsidR="00B51CE3">
        <w:t>-</w:t>
      </w:r>
      <w:r w:rsidRPr="00D66195">
        <w:t>resident coastal species</w:t>
      </w:r>
      <w:r>
        <w:t>,</w:t>
      </w:r>
      <w:r w:rsidRPr="00D66195">
        <w:t xml:space="preserve"> and </w:t>
      </w:r>
      <w:r>
        <w:t xml:space="preserve">those </w:t>
      </w:r>
      <w:r w:rsidRPr="00D66195">
        <w:t xml:space="preserve">migratory species that breed in the northern hemisphere but overwinter </w:t>
      </w:r>
      <w:r>
        <w:t>in New Zealand</w:t>
      </w:r>
      <w:r w:rsidRPr="00D66195">
        <w:t xml:space="preserve"> during </w:t>
      </w:r>
      <w:r>
        <w:t>our</w:t>
      </w:r>
      <w:r w:rsidRPr="00D66195">
        <w:t xml:space="preserve"> summer</w:t>
      </w:r>
      <w:r w:rsidR="00B51CE3">
        <w:t>,</w:t>
      </w:r>
      <w:r w:rsidRPr="00D66195">
        <w:t xml:space="preserve"> will be at risk from </w:t>
      </w:r>
      <w:r w:rsidRPr="00E73F17">
        <w:t>sea</w:t>
      </w:r>
      <w:r>
        <w:t>-</w:t>
      </w:r>
      <w:r w:rsidRPr="00D66195">
        <w:t>level rise</w:t>
      </w:r>
      <w:r w:rsidR="00F76E08">
        <w:t>. It will</w:t>
      </w:r>
      <w:r w:rsidRPr="00D66195">
        <w:t xml:space="preserve"> threaten the stability and productivity of important breeding, feeding and resting habitats (detailed in N1). </w:t>
      </w:r>
    </w:p>
    <w:p w14:paraId="39A5C03B" w14:textId="083D6559" w:rsidR="00D741D5" w:rsidRPr="00D66195" w:rsidRDefault="00D741D5" w:rsidP="00E73F17">
      <w:pPr>
        <w:pStyle w:val="BodyText"/>
      </w:pPr>
      <w:r w:rsidRPr="00D66195">
        <w:t>Other coastal bird species that breed predominantly on predator-free islands but feed in the</w:t>
      </w:r>
      <w:r w:rsidR="00E73F17">
        <w:t> </w:t>
      </w:r>
      <w:r w:rsidRPr="00D66195">
        <w:t>open ocean (</w:t>
      </w:r>
      <w:r>
        <w:t>for example</w:t>
      </w:r>
      <w:r w:rsidRPr="00D66195">
        <w:t xml:space="preserve">, petrels and albatross) </w:t>
      </w:r>
      <w:r w:rsidR="00A34943">
        <w:t>are</w:t>
      </w:r>
      <w:r w:rsidR="00A34943" w:rsidRPr="00D66195">
        <w:t xml:space="preserve"> </w:t>
      </w:r>
      <w:r w:rsidRPr="00D66195">
        <w:t xml:space="preserve">likely </w:t>
      </w:r>
      <w:r w:rsidR="00A34943">
        <w:t xml:space="preserve">to </w:t>
      </w:r>
      <w:r w:rsidRPr="00D66195">
        <w:t>be affected by climate change</w:t>
      </w:r>
      <w:r w:rsidR="00E73F17">
        <w:noBreakHyphen/>
      </w:r>
      <w:r w:rsidRPr="00D66195">
        <w:t>related reductions in the primary productivity of the oceans</w:t>
      </w:r>
      <w:r w:rsidR="00F76E08">
        <w:t>. T</w:t>
      </w:r>
      <w:r w:rsidRPr="00D66195">
        <w:t xml:space="preserve">hese changes </w:t>
      </w:r>
      <w:r w:rsidR="00F76E08">
        <w:t xml:space="preserve">are </w:t>
      </w:r>
      <w:r w:rsidRPr="00D66195">
        <w:t xml:space="preserve">expected to have wide flow-on effects to other ecosystem components (detailed in N8). </w:t>
      </w:r>
    </w:p>
    <w:p w14:paraId="26CC5BC5" w14:textId="1EE0FFF3" w:rsidR="00D741D5" w:rsidRPr="00F76E08" w:rsidRDefault="00D741D5" w:rsidP="00E73F17">
      <w:pPr>
        <w:pStyle w:val="BodyText"/>
        <w:rPr>
          <w:spacing w:val="-4"/>
        </w:rPr>
      </w:pPr>
      <w:r w:rsidRPr="00F76E08">
        <w:rPr>
          <w:spacing w:val="-4"/>
        </w:rPr>
        <w:t>Altered river flows and flood frequencies, coupled with extreme rainfall events, are likely to impact</w:t>
      </w:r>
      <w:r w:rsidR="00F76E08" w:rsidRPr="00F76E08">
        <w:rPr>
          <w:spacing w:val="-4"/>
        </w:rPr>
        <w:t xml:space="preserve"> on</w:t>
      </w:r>
      <w:r w:rsidRPr="00F76E08">
        <w:rPr>
          <w:spacing w:val="-4"/>
        </w:rPr>
        <w:t xml:space="preserve"> habitat and food availability as well as breeding success for river-nesting birds. This is likely to be most significant for species that breed on the beds of wide braided rivers. These </w:t>
      </w:r>
      <w:r w:rsidR="00F76E08" w:rsidRPr="00F76E08">
        <w:rPr>
          <w:spacing w:val="-4"/>
        </w:rPr>
        <w:t xml:space="preserve">rivers </w:t>
      </w:r>
      <w:r w:rsidRPr="00F76E08">
        <w:rPr>
          <w:spacing w:val="-4"/>
        </w:rPr>
        <w:t xml:space="preserve">occur in the east of both main islands, where altered seasonal rainfall and changing patterns of snow accumulation could substantially alter seasonal river flows (Robertson et al, 2016). </w:t>
      </w:r>
    </w:p>
    <w:p w14:paraId="08E96139" w14:textId="77777777" w:rsidR="00D741D5" w:rsidRPr="00D66195" w:rsidRDefault="00D741D5" w:rsidP="00E73F17">
      <w:pPr>
        <w:pStyle w:val="Heading4"/>
      </w:pPr>
      <w:r w:rsidRPr="00D66195">
        <w:t>Sensitivity</w:t>
      </w:r>
    </w:p>
    <w:p w14:paraId="7C437436" w14:textId="5A633794" w:rsidR="00D741D5" w:rsidRPr="00D66195" w:rsidRDefault="00D741D5" w:rsidP="00E73F17">
      <w:pPr>
        <w:pStyle w:val="BodyText"/>
      </w:pPr>
      <w:r w:rsidRPr="00D66195">
        <w:t>The degree of sensitivity for migratory, coastal and river</w:t>
      </w:r>
      <w:r>
        <w:t>-</w:t>
      </w:r>
      <w:r w:rsidRPr="00D66195">
        <w:t xml:space="preserve">nesting birds will be largely dictated by environmental factors rather than physiological and behavioural sensitivities. </w:t>
      </w:r>
      <w:r>
        <w:t>P</w:t>
      </w:r>
      <w:r w:rsidRPr="00D66195">
        <w:t>ressure on seabird and river-nesting birds from human disturbance and changes in</w:t>
      </w:r>
      <w:r>
        <w:t xml:space="preserve"> the</w:t>
      </w:r>
      <w:r w:rsidRPr="00D66195">
        <w:t xml:space="preserve"> landscape </w:t>
      </w:r>
      <w:r w:rsidR="00C76350">
        <w:t xml:space="preserve">is </w:t>
      </w:r>
      <w:r>
        <w:t>likely to increase as the climate changes</w:t>
      </w:r>
      <w:r w:rsidRPr="00D66195">
        <w:t xml:space="preserve">. </w:t>
      </w:r>
    </w:p>
    <w:p w14:paraId="42CE37C6" w14:textId="33E8B15B" w:rsidR="00D741D5" w:rsidRPr="00D66195" w:rsidRDefault="00D741D5" w:rsidP="00F0590E">
      <w:pPr>
        <w:pStyle w:val="BodyText"/>
        <w:spacing w:before="100" w:after="100"/>
      </w:pPr>
      <w:r w:rsidRPr="00D66195">
        <w:lastRenderedPageBreak/>
        <w:t>Many of New Zealand’s coastal and riverine bird species are already under pressure from a range of factors, including human disturbance of their breeding areas, introduced predators, reduction in the abundance of their food through marine harvesting, and direct mortality from fishing operations such as long-lining (Robertson</w:t>
      </w:r>
      <w:r>
        <w:t xml:space="preserve"> et al</w:t>
      </w:r>
      <w:r w:rsidRPr="00D66195">
        <w:t>, 2016). For example, recent declines in populations of yellow-eyed penguins (</w:t>
      </w:r>
      <w:r w:rsidRPr="00D66195">
        <w:rPr>
          <w:i/>
        </w:rPr>
        <w:t>Megadyptes antipodes</w:t>
      </w:r>
      <w:r w:rsidRPr="00D66195">
        <w:t>) have been linked to reduced food availability, with both inshore harvesting and declines in ocean productively suggested as</w:t>
      </w:r>
      <w:r w:rsidR="00E73F17">
        <w:t> </w:t>
      </w:r>
      <w:r w:rsidRPr="00D66195">
        <w:t>the driving force</w:t>
      </w:r>
      <w:r w:rsidR="00C76350">
        <w:t>s</w:t>
      </w:r>
      <w:r w:rsidRPr="00D66195">
        <w:t xml:space="preserve"> behind this reduction (McGlone and Walker, 2011). </w:t>
      </w:r>
    </w:p>
    <w:p w14:paraId="7C3E8004" w14:textId="2BE0DBD6" w:rsidR="00D741D5" w:rsidRPr="00D66195" w:rsidRDefault="00D741D5" w:rsidP="00F0590E">
      <w:pPr>
        <w:pStyle w:val="BodyText"/>
        <w:spacing w:before="100" w:after="100"/>
      </w:pPr>
      <w:r w:rsidRPr="00D66195">
        <w:t>Altered river flows and increased drought</w:t>
      </w:r>
      <w:r>
        <w:t xml:space="preserve"> </w:t>
      </w:r>
      <w:r w:rsidRPr="00D66195">
        <w:t xml:space="preserve">frequency will </w:t>
      </w:r>
      <w:r>
        <w:t>increase</w:t>
      </w:r>
      <w:r w:rsidRPr="00D66195">
        <w:t xml:space="preserve"> habitat fragmentation, leading to habitat and breeding location</w:t>
      </w:r>
      <w:r>
        <w:t xml:space="preserve"> loss</w:t>
      </w:r>
      <w:r w:rsidRPr="00D66195">
        <w:t xml:space="preserve"> for a number</w:t>
      </w:r>
      <w:r w:rsidR="00B51CE3">
        <w:t xml:space="preserve"> of</w:t>
      </w:r>
      <w:r w:rsidRPr="00D66195">
        <w:t xml:space="preserve"> bird species. These altered flow regimes may allow invasive predators to reach critical habitats, including islands in river channels that are used </w:t>
      </w:r>
      <w:r>
        <w:t>by</w:t>
      </w:r>
      <w:r w:rsidRPr="00D66195">
        <w:t xml:space="preserve"> nesting birds (Robertson</w:t>
      </w:r>
      <w:r>
        <w:t xml:space="preserve"> et al</w:t>
      </w:r>
      <w:r w:rsidRPr="00D66195">
        <w:t>, 2016). Reduced summer and spring flows may also restrict food availability for specialist river birds</w:t>
      </w:r>
      <w:r>
        <w:t xml:space="preserve"> </w:t>
      </w:r>
      <w:r w:rsidRPr="00D66195">
        <w:t>that are dependent on riffle fauna</w:t>
      </w:r>
      <w:r>
        <w:t xml:space="preserve">, </w:t>
      </w:r>
      <w:r w:rsidRPr="00D66195">
        <w:t>such as</w:t>
      </w:r>
      <w:r>
        <w:t xml:space="preserve"> the</w:t>
      </w:r>
      <w:r w:rsidRPr="00D66195">
        <w:t xml:space="preserve"> wrybill plover (</w:t>
      </w:r>
      <w:r w:rsidRPr="00D66195">
        <w:rPr>
          <w:i/>
        </w:rPr>
        <w:t>Anarynchus frontalis</w:t>
      </w:r>
      <w:r w:rsidRPr="00D66195">
        <w:t>).</w:t>
      </w:r>
    </w:p>
    <w:p w14:paraId="04C21889" w14:textId="08649CBE" w:rsidR="00D741D5" w:rsidRPr="00D66195" w:rsidRDefault="00D741D5" w:rsidP="00F0590E">
      <w:pPr>
        <w:pStyle w:val="BodyText"/>
        <w:spacing w:before="100" w:after="100"/>
      </w:pPr>
      <w:r w:rsidRPr="00D66195">
        <w:t xml:space="preserve">Migratory species are also </w:t>
      </w:r>
      <w:r>
        <w:t>under</w:t>
      </w:r>
      <w:r w:rsidRPr="00D66195">
        <w:t xml:space="preserve"> pressure from modification of the</w:t>
      </w:r>
      <w:r>
        <w:t>ir</w:t>
      </w:r>
      <w:r w:rsidRPr="00D66195">
        <w:t xml:space="preserve"> </w:t>
      </w:r>
      <w:r>
        <w:t xml:space="preserve">migration </w:t>
      </w:r>
      <w:r w:rsidRPr="00D66195">
        <w:t xml:space="preserve">stopover areas, contributing to population decline in the majority of species (Wilson, 2009). These pressures are likely to increase the sensitivity of many species to additional threats </w:t>
      </w:r>
      <w:r>
        <w:t>from</w:t>
      </w:r>
      <w:r w:rsidRPr="00D66195">
        <w:t xml:space="preserve"> climate change.</w:t>
      </w:r>
    </w:p>
    <w:p w14:paraId="2533F5A5" w14:textId="77777777" w:rsidR="00D741D5" w:rsidRPr="00D66195" w:rsidRDefault="00D741D5" w:rsidP="00F0590E">
      <w:pPr>
        <w:pStyle w:val="Heading4"/>
        <w:spacing w:before="200"/>
      </w:pPr>
      <w:r w:rsidRPr="00D66195">
        <w:t>Adaptive capacity</w:t>
      </w:r>
    </w:p>
    <w:p w14:paraId="5563856B" w14:textId="0BBA709B" w:rsidR="00D741D5" w:rsidRPr="00D66195" w:rsidRDefault="00D741D5" w:rsidP="00F0590E">
      <w:pPr>
        <w:pStyle w:val="BodyText"/>
        <w:spacing w:before="100" w:after="100"/>
      </w:pPr>
      <w:r w:rsidRPr="00D66195">
        <w:t>Only a limited degree of adaptive capacity can be expected for most coastal, migratory and</w:t>
      </w:r>
      <w:r w:rsidR="00E73F17">
        <w:t> </w:t>
      </w:r>
      <w:r w:rsidRPr="00D66195">
        <w:t>river</w:t>
      </w:r>
      <w:r>
        <w:t>-</w:t>
      </w:r>
      <w:r w:rsidRPr="00D66195">
        <w:t xml:space="preserve">nesting birds, </w:t>
      </w:r>
      <w:r>
        <w:t>due to the</w:t>
      </w:r>
      <w:r w:rsidRPr="00D66195">
        <w:t xml:space="preserve"> high pressure they already experience from predation, habitat loss and human disturbance. Whil</w:t>
      </w:r>
      <w:r>
        <w:t>e</w:t>
      </w:r>
      <w:r w:rsidRPr="00D66195">
        <w:t xml:space="preserve"> migratory and dispersal ability may be high in most</w:t>
      </w:r>
      <w:r w:rsidR="00E73F17">
        <w:t> </w:t>
      </w:r>
      <w:r w:rsidRPr="00D66195">
        <w:t>of these species, their ability to adapt to climate change will be limited by lack of suitable</w:t>
      </w:r>
      <w:r w:rsidR="00E73F17">
        <w:t> </w:t>
      </w:r>
      <w:r w:rsidRPr="00D66195">
        <w:t>alternative habitats, feeding areas and breeding sites. Active conservation management may</w:t>
      </w:r>
      <w:r w:rsidR="00E73F17">
        <w:t> </w:t>
      </w:r>
      <w:r w:rsidRPr="00D66195">
        <w:t>alleviate some of these pressures. This should include protection of braided</w:t>
      </w:r>
      <w:r w:rsidR="00E73F17">
        <w:t> </w:t>
      </w:r>
      <w:r w:rsidRPr="00D66195">
        <w:t>river habitats,</w:t>
      </w:r>
      <w:r w:rsidR="00E73F17">
        <w:t> </w:t>
      </w:r>
      <w:r w:rsidRPr="00D66195">
        <w:t>continuin</w:t>
      </w:r>
      <w:r>
        <w:t>g</w:t>
      </w:r>
      <w:r w:rsidRPr="00D66195">
        <w:t xml:space="preserve"> predator control, and careful management of coastal habitats to maintain critical feeding and roosting areas</w:t>
      </w:r>
      <w:r>
        <w:t>,</w:t>
      </w:r>
      <w:r w:rsidRPr="00D66195">
        <w:t xml:space="preserve"> such as those at Farewell Spit</w:t>
      </w:r>
      <w:r w:rsidR="00C76350">
        <w:t xml:space="preserve"> and</w:t>
      </w:r>
      <w:r w:rsidRPr="00D66195">
        <w:t xml:space="preserve"> Ohiwa</w:t>
      </w:r>
      <w:r w:rsidR="00E73F17">
        <w:t> </w:t>
      </w:r>
      <w:r w:rsidRPr="00D66195">
        <w:t>Harbour and in the</w:t>
      </w:r>
      <w:r w:rsidR="00E73F17">
        <w:t> </w:t>
      </w:r>
      <w:r w:rsidRPr="00D66195">
        <w:t xml:space="preserve">Firth of Thames. </w:t>
      </w:r>
    </w:p>
    <w:p w14:paraId="660248D7" w14:textId="77777777" w:rsidR="00D741D5" w:rsidRPr="00D66195" w:rsidRDefault="00D741D5" w:rsidP="00F0590E">
      <w:pPr>
        <w:pStyle w:val="Heading4"/>
        <w:spacing w:before="200"/>
      </w:pPr>
      <w:r w:rsidRPr="00D66195">
        <w:t>Consequence</w:t>
      </w:r>
    </w:p>
    <w:p w14:paraId="00B13A53" w14:textId="2598469C" w:rsidR="00D741D5" w:rsidRPr="00D66195" w:rsidRDefault="00D741D5" w:rsidP="00F0590E">
      <w:pPr>
        <w:pStyle w:val="BodyText"/>
        <w:spacing w:before="100" w:after="100"/>
      </w:pPr>
      <w:bookmarkStart w:id="324" w:name="_Hlk36727498"/>
      <w:r w:rsidRPr="00D66195">
        <w:t>Coastal habitats for a range of internationally significant migratory and all-year resident bird species are at risk from sea</w:t>
      </w:r>
      <w:r>
        <w:t>-</w:t>
      </w:r>
      <w:r w:rsidRPr="00D66195">
        <w:t>level rise, with some also potentially at risk from declines in ocean productivity. Some of New Zealand’s inland river-nesting bird species are forced to nest on islands in the middle of braided rivers as a result of predator pressure and river-edge habitat modification, making them vulnerable to habitat modification through alteration in the frequency of droughts or extreme flood events. Given the extent of migratory, coastal and</w:t>
      </w:r>
      <w:r w:rsidR="00E73F17">
        <w:t> </w:t>
      </w:r>
      <w:r w:rsidRPr="00D66195">
        <w:t>river-nesting bird species that are already in decline, it seems inevitable that a number of</w:t>
      </w:r>
      <w:r w:rsidR="00E73F17">
        <w:t> </w:t>
      </w:r>
      <w:r w:rsidRPr="00D66195">
        <w:t>these species will be placed at serious risk of extinction in the longer term, unless supported by effective management interventions.</w:t>
      </w:r>
    </w:p>
    <w:p w14:paraId="2A1729F1" w14:textId="4B496BD2" w:rsidR="00D741D5" w:rsidRPr="00D66195" w:rsidRDefault="00D741D5" w:rsidP="00F0590E">
      <w:pPr>
        <w:pStyle w:val="BodyText"/>
        <w:spacing w:before="100" w:after="100"/>
      </w:pPr>
      <w:r w:rsidRPr="00D66195">
        <w:t>The breeding success of a number of threatened river-dwelling bird species, including wrybill plover (</w:t>
      </w:r>
      <w:r w:rsidRPr="00D66195">
        <w:rPr>
          <w:i/>
        </w:rPr>
        <w:t>Anarhynchus frontalis</w:t>
      </w:r>
      <w:r w:rsidRPr="00D66195">
        <w:t>), black</w:t>
      </w:r>
      <w:r w:rsidR="00E73F17">
        <w:noBreakHyphen/>
      </w:r>
      <w:r w:rsidRPr="00D66195">
        <w:t>fronted tern (</w:t>
      </w:r>
      <w:r w:rsidRPr="00D66195">
        <w:rPr>
          <w:i/>
        </w:rPr>
        <w:t>Ch</w:t>
      </w:r>
      <w:r w:rsidR="00C76350">
        <w:rPr>
          <w:i/>
        </w:rPr>
        <w:t>li</w:t>
      </w:r>
      <w:r w:rsidRPr="00D66195">
        <w:rPr>
          <w:i/>
        </w:rPr>
        <w:t>donias albostriatus</w:t>
      </w:r>
      <w:r w:rsidRPr="00D66195">
        <w:t>) and blue duck (</w:t>
      </w:r>
      <w:r w:rsidRPr="00D66195">
        <w:rPr>
          <w:i/>
          <w:iCs/>
        </w:rPr>
        <w:t>Hymenolaimus malacorhynchos</w:t>
      </w:r>
      <w:r w:rsidRPr="00D66195">
        <w:rPr>
          <w:iCs/>
        </w:rPr>
        <w:t>)</w:t>
      </w:r>
      <w:r w:rsidR="00C76350">
        <w:rPr>
          <w:iCs/>
        </w:rPr>
        <w:t>,</w:t>
      </w:r>
      <w:r w:rsidR="00C76350" w:rsidRPr="00C76350">
        <w:t xml:space="preserve"> </w:t>
      </w:r>
      <w:r w:rsidR="00C76350" w:rsidRPr="00D66195">
        <w:t>is already significantly impacted from flooding</w:t>
      </w:r>
      <w:r w:rsidRPr="00D66195">
        <w:rPr>
          <w:iCs/>
        </w:rPr>
        <w:t>. Therefore, predicted changes in the frequency and magnitude of floods may significant</w:t>
      </w:r>
      <w:r>
        <w:rPr>
          <w:iCs/>
        </w:rPr>
        <w:t>ly</w:t>
      </w:r>
      <w:r w:rsidRPr="00D66195">
        <w:rPr>
          <w:iCs/>
        </w:rPr>
        <w:t xml:space="preserve"> impact population viability of these species (Robertson</w:t>
      </w:r>
      <w:r>
        <w:rPr>
          <w:iCs/>
        </w:rPr>
        <w:t xml:space="preserve"> et al</w:t>
      </w:r>
      <w:r w:rsidRPr="00D66195">
        <w:rPr>
          <w:iCs/>
        </w:rPr>
        <w:t xml:space="preserve">, 2016). </w:t>
      </w:r>
      <w:bookmarkEnd w:id="324"/>
      <w:r>
        <w:t>S</w:t>
      </w:r>
      <w:r w:rsidRPr="00D66195">
        <w:t>ea</w:t>
      </w:r>
      <w:r>
        <w:t>-</w:t>
      </w:r>
      <w:r w:rsidRPr="00D66195">
        <w:t xml:space="preserve">level rise </w:t>
      </w:r>
      <w:r>
        <w:t>is</w:t>
      </w:r>
      <w:r w:rsidRPr="00D66195">
        <w:t xml:space="preserve"> likely</w:t>
      </w:r>
      <w:r>
        <w:t xml:space="preserve"> to</w:t>
      </w:r>
      <w:r w:rsidRPr="00D66195">
        <w:t xml:space="preserve"> </w:t>
      </w:r>
      <w:r w:rsidR="00C76350">
        <w:t>lead to</w:t>
      </w:r>
      <w:r w:rsidR="00C76350" w:rsidRPr="00D66195">
        <w:t xml:space="preserve"> </w:t>
      </w:r>
      <w:r w:rsidRPr="00D66195">
        <w:t>loss of intertidal feeding areas for shorebirds, reduced availability of breeding habitat and reduced ocean productivity</w:t>
      </w:r>
      <w:r>
        <w:t>,</w:t>
      </w:r>
      <w:r w:rsidRPr="00D66195">
        <w:t xml:space="preserve"> </w:t>
      </w:r>
      <w:r>
        <w:t>which</w:t>
      </w:r>
      <w:r w:rsidRPr="00D66195">
        <w:t xml:space="preserve"> will affect food availability.</w:t>
      </w:r>
      <w:r w:rsidRPr="00D66195">
        <w:rPr>
          <w:iCs/>
        </w:rPr>
        <w:t xml:space="preserve"> </w:t>
      </w:r>
    </w:p>
    <w:p w14:paraId="55B0C756" w14:textId="5BA30415" w:rsidR="00D741D5" w:rsidRPr="00D66195" w:rsidRDefault="00D741D5" w:rsidP="00F0590E">
      <w:pPr>
        <w:pStyle w:val="BodyText"/>
        <w:spacing w:before="100" w:after="100"/>
      </w:pPr>
      <w:r w:rsidRPr="00D66195">
        <w:t>For migratory bird species that use New Zealand’s rivers for only part of their life</w:t>
      </w:r>
      <w:r>
        <w:t xml:space="preserve"> </w:t>
      </w:r>
      <w:r w:rsidRPr="00D66195">
        <w:t>cycle, the</w:t>
      </w:r>
      <w:r w:rsidR="00E73F17">
        <w:t> </w:t>
      </w:r>
      <w:r w:rsidRPr="00D66195">
        <w:t xml:space="preserve">effects of changing climatic conditions on </w:t>
      </w:r>
      <w:r>
        <w:t xml:space="preserve">these </w:t>
      </w:r>
      <w:r w:rsidRPr="00D66195">
        <w:t>habitats may influence survival in the long</w:t>
      </w:r>
      <w:r w:rsidR="00E73F17">
        <w:t> </w:t>
      </w:r>
      <w:r w:rsidRPr="00D66195">
        <w:t>term. This is the case for the wrybill plover</w:t>
      </w:r>
      <w:r>
        <w:t>, which</w:t>
      </w:r>
      <w:r w:rsidRPr="00D66195">
        <w:t xml:space="preserve"> breeds on 22 braided rivers on the </w:t>
      </w:r>
      <w:r w:rsidRPr="00D66195">
        <w:lastRenderedPageBreak/>
        <w:t>east</w:t>
      </w:r>
      <w:r w:rsidR="00E73F17">
        <w:t> </w:t>
      </w:r>
      <w:r w:rsidRPr="00D66195">
        <w:t xml:space="preserve">coast of the South Island, but stops over at coastal lakes, estuaries and river mouths before nearly the entire population reaches their overwintering sites on estuaries in the northern region of the North Island, particularly </w:t>
      </w:r>
      <w:r w:rsidR="00C76350">
        <w:t xml:space="preserve">the </w:t>
      </w:r>
      <w:r w:rsidRPr="00D66195">
        <w:t xml:space="preserve">Firth of Thames and Manukau Harbour </w:t>
      </w:r>
      <w:r w:rsidRPr="00D66195">
        <w:rPr>
          <w:iCs/>
        </w:rPr>
        <w:t>(Robertson</w:t>
      </w:r>
      <w:r w:rsidR="00ED441D">
        <w:rPr>
          <w:iCs/>
        </w:rPr>
        <w:t xml:space="preserve"> </w:t>
      </w:r>
      <w:r>
        <w:rPr>
          <w:iCs/>
        </w:rPr>
        <w:t>et</w:t>
      </w:r>
      <w:r w:rsidR="00E73F17">
        <w:rPr>
          <w:iCs/>
        </w:rPr>
        <w:t> </w:t>
      </w:r>
      <w:r>
        <w:rPr>
          <w:iCs/>
        </w:rPr>
        <w:t>al</w:t>
      </w:r>
      <w:r w:rsidRPr="00D66195">
        <w:rPr>
          <w:iCs/>
        </w:rPr>
        <w:t>, 2016).</w:t>
      </w:r>
    </w:p>
    <w:p w14:paraId="79DC09D7" w14:textId="77777777" w:rsidR="00D741D5" w:rsidRPr="00E73F17" w:rsidRDefault="00D741D5" w:rsidP="00F0590E">
      <w:pPr>
        <w:pStyle w:val="Heading4"/>
        <w:spacing w:before="200"/>
      </w:pPr>
      <w:r w:rsidRPr="00D66195">
        <w:t>Interacting risks</w:t>
      </w:r>
    </w:p>
    <w:p w14:paraId="09726C4D" w14:textId="0C89FDA6" w:rsidR="00D741D5" w:rsidRPr="00D66195" w:rsidRDefault="00D741D5" w:rsidP="00E73F17">
      <w:pPr>
        <w:pStyle w:val="BodyText"/>
      </w:pPr>
      <w:r w:rsidRPr="00D66195">
        <w:t xml:space="preserve">It is likely that climate </w:t>
      </w:r>
      <w:r w:rsidR="002E42ED">
        <w:t xml:space="preserve">change </w:t>
      </w:r>
      <w:r w:rsidRPr="00D66195">
        <w:t xml:space="preserve">impacts from other domains and elements of the natural environment will result in cascading impacts on migratory, coastal and riverine bird species. Reduced ocean productivity (N8) would see the loss of food resources for many seabird species, </w:t>
      </w:r>
      <w:r>
        <w:t>and</w:t>
      </w:r>
      <w:r w:rsidRPr="00D66195">
        <w:t xml:space="preserve"> threats to</w:t>
      </w:r>
      <w:r w:rsidR="00E73F17">
        <w:t> </w:t>
      </w:r>
      <w:r w:rsidRPr="00D66195">
        <w:t>coastal environments (N1) will see the loss of coastal habitats. This risk could also pose a threat to Māori social, economic, cultural capital</w:t>
      </w:r>
      <w:r w:rsidR="006403AB">
        <w:t xml:space="preserve"> and</w:t>
      </w:r>
      <w:r w:rsidRPr="00D66195">
        <w:t xml:space="preserve"> cultural heritage values and spiritual wellbeing from climate </w:t>
      </w:r>
      <w:r w:rsidR="00320CD0">
        <w:t xml:space="preserve">change </w:t>
      </w:r>
      <w:r w:rsidRPr="00D66195">
        <w:t>impacts on ecosystems and species (H5, H6</w:t>
      </w:r>
      <w:r w:rsidR="00A61ED4">
        <w:t>,</w:t>
      </w:r>
      <w:r w:rsidRPr="00D66195">
        <w:t xml:space="preserve"> H8). </w:t>
      </w:r>
    </w:p>
    <w:p w14:paraId="05B18EBB" w14:textId="4C89875A" w:rsidR="00D741D5" w:rsidRPr="00D66195" w:rsidRDefault="002E42ED" w:rsidP="00E73F17">
      <w:pPr>
        <w:pStyle w:val="BodyText"/>
      </w:pPr>
      <w:r w:rsidRPr="00D66195">
        <w:t xml:space="preserve">Uncoordinated governance </w:t>
      </w:r>
      <w:r>
        <w:t>may risk m</w:t>
      </w:r>
      <w:r w:rsidR="00A76068" w:rsidRPr="00D66195">
        <w:t>aladapt</w:t>
      </w:r>
      <w:r w:rsidR="00A76068">
        <w:t>ation or</w:t>
      </w:r>
      <w:r w:rsidR="00A76068" w:rsidRPr="00D66195">
        <w:t xml:space="preserve"> </w:t>
      </w:r>
      <w:r w:rsidR="00A76068">
        <w:t>i</w:t>
      </w:r>
      <w:r w:rsidR="00D741D5" w:rsidRPr="00D66195">
        <w:t>nadequate adaptation actions aimed at protecting migratory, co</w:t>
      </w:r>
      <w:r w:rsidR="00D741D5">
        <w:t>a</w:t>
      </w:r>
      <w:r w:rsidR="00D741D5" w:rsidRPr="00D66195">
        <w:t xml:space="preserve">stal and riverbed nesting birds </w:t>
      </w:r>
      <w:r>
        <w:t>that</w:t>
      </w:r>
      <w:r w:rsidR="00D741D5" w:rsidRPr="00D66195">
        <w:t xml:space="preserve"> restrict the ability of these species to adapt </w:t>
      </w:r>
      <w:r w:rsidR="00D741D5">
        <w:t>to</w:t>
      </w:r>
      <w:r w:rsidR="00D741D5" w:rsidRPr="00D66195">
        <w:t xml:space="preserve"> changing climate (G1)</w:t>
      </w:r>
      <w:r>
        <w:t>. A</w:t>
      </w:r>
      <w:r w:rsidR="00D741D5" w:rsidRPr="00D66195">
        <w:t xml:space="preserve"> lack of funding for timely and effective</w:t>
      </w:r>
      <w:r w:rsidR="00D741D5" w:rsidRPr="00D66195" w:rsidDel="004C25D8">
        <w:t xml:space="preserve"> </w:t>
      </w:r>
      <w:r w:rsidR="00D741D5" w:rsidRPr="00D66195">
        <w:t>conservation management may amplify this risk (G5</w:t>
      </w:r>
      <w:r w:rsidR="00E3146A">
        <w:t>,</w:t>
      </w:r>
      <w:r w:rsidR="00D741D5" w:rsidRPr="00D66195">
        <w:t xml:space="preserve"> G7). There may also be a risk</w:t>
      </w:r>
      <w:r w:rsidR="00E73F17">
        <w:t> </w:t>
      </w:r>
      <w:r w:rsidR="00D741D5" w:rsidRPr="00D66195">
        <w:t>of maladapt</w:t>
      </w:r>
      <w:r w:rsidR="00D741D5">
        <w:t>ation</w:t>
      </w:r>
      <w:r w:rsidR="00D741D5" w:rsidRPr="00D66195">
        <w:t xml:space="preserve"> due to competing needs, where protection of people take</w:t>
      </w:r>
      <w:r w:rsidR="00D741D5">
        <w:t>s</w:t>
      </w:r>
      <w:r w:rsidR="00D741D5" w:rsidRPr="00D66195">
        <w:t xml:space="preserve"> priority over</w:t>
      </w:r>
      <w:r w:rsidR="00E73F17">
        <w:t> </w:t>
      </w:r>
      <w:r w:rsidR="00D741D5" w:rsidRPr="00D66195">
        <w:t>the natural environment.</w:t>
      </w:r>
    </w:p>
    <w:p w14:paraId="07BD5DB9" w14:textId="77777777" w:rsidR="00D741D5" w:rsidRPr="00D66195" w:rsidRDefault="00D741D5" w:rsidP="00F0590E">
      <w:pPr>
        <w:pStyle w:val="Heading4"/>
        <w:spacing w:before="200"/>
      </w:pPr>
      <w:r w:rsidRPr="00D66195">
        <w:t>Confidence: High agreement, limited evidence</w:t>
      </w:r>
    </w:p>
    <w:p w14:paraId="06C1481E" w14:textId="178B4E65" w:rsidR="00D741D5" w:rsidRPr="00D66195" w:rsidRDefault="00D741D5" w:rsidP="00E73F17">
      <w:pPr>
        <w:pStyle w:val="BodyText"/>
      </w:pPr>
      <w:r w:rsidRPr="00D66195">
        <w:rPr>
          <w:rFonts w:cs="Arial"/>
        </w:rPr>
        <w:t>There is a high level of agreement</w:t>
      </w:r>
      <w:r w:rsidRPr="00D66195" w:rsidDel="00924886">
        <w:t xml:space="preserve"> </w:t>
      </w:r>
      <w:r w:rsidRPr="00D66195">
        <w:t>that migratory, coastal and riverine bird species in New</w:t>
      </w:r>
      <w:r w:rsidR="00E73F17">
        <w:t> </w:t>
      </w:r>
      <w:r w:rsidRPr="00D66195">
        <w:t>Zealand will face increased threat to their survival from climate change. However, only</w:t>
      </w:r>
      <w:r w:rsidR="00E73F17">
        <w:t> </w:t>
      </w:r>
      <w:r w:rsidRPr="00D66195">
        <w:t>limited evidence</w:t>
      </w:r>
      <w:r w:rsidR="00A76068" w:rsidRPr="00A76068">
        <w:t xml:space="preserve"> </w:t>
      </w:r>
      <w:r w:rsidR="00A76068" w:rsidRPr="00D66195">
        <w:t>is</w:t>
      </w:r>
      <w:r w:rsidRPr="00D66195">
        <w:t xml:space="preserve"> available as to which species are most likely to be affected.</w:t>
      </w:r>
    </w:p>
    <w:p w14:paraId="3FF86C6F" w14:textId="77777777" w:rsidR="00D741D5" w:rsidRPr="00D66195" w:rsidRDefault="00D741D5" w:rsidP="00F0590E">
      <w:pPr>
        <w:pStyle w:val="Heading4"/>
        <w:spacing w:before="200"/>
      </w:pPr>
      <w:r w:rsidRPr="00D66195">
        <w:t>Adaptation</w:t>
      </w:r>
    </w:p>
    <w:p w14:paraId="3864A761" w14:textId="77777777" w:rsidR="00D741D5" w:rsidRDefault="00D741D5" w:rsidP="00E73F17">
      <w:pPr>
        <w:pStyle w:val="BodyText"/>
      </w:pPr>
      <w:r w:rsidRPr="00D66195">
        <w:t>Limited adaptive action or management is being undertaken to reduce the risk to migratory and/or coastal and riverbed nesting birds. Regional councils and NIWA are current</w:t>
      </w:r>
      <w:r>
        <w:t>ly</w:t>
      </w:r>
      <w:r w:rsidRPr="00D66195">
        <w:t xml:space="preserve"> driv</w:t>
      </w:r>
      <w:r>
        <w:t xml:space="preserve">ing </w:t>
      </w:r>
      <w:r w:rsidRPr="00D66195">
        <w:t>research and management actions</w:t>
      </w:r>
      <w:r>
        <w:t>,</w:t>
      </w:r>
      <w:r w:rsidRPr="00D66195">
        <w:t xml:space="preserve"> such as registering nesting sites. </w:t>
      </w:r>
    </w:p>
    <w:p w14:paraId="087611E7" w14:textId="012DC5B4" w:rsidR="008663F7" w:rsidRPr="00541B99" w:rsidRDefault="008663F7" w:rsidP="00776089">
      <w:pPr>
        <w:pStyle w:val="Tableheading2"/>
      </w:pPr>
      <w:bookmarkStart w:id="325" w:name="_Toc45391902"/>
      <w:r w:rsidRPr="003B536B">
        <w:t>N5 Risks to migratory and/or coastal and riverbed nesting birds</w:t>
      </w:r>
      <w:r w:rsidRPr="00541B99">
        <w:t xml:space="preserve">: </w:t>
      </w:r>
      <w:r w:rsidR="00776089">
        <w:t>U</w:t>
      </w:r>
      <w:r w:rsidRPr="00541B99">
        <w:t>rgency</w:t>
      </w:r>
      <w:r>
        <w:t> </w:t>
      </w:r>
      <w:r w:rsidRPr="00541B99">
        <w:t>profile</w:t>
      </w:r>
      <w:bookmarkEnd w:id="325"/>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1985"/>
        <w:gridCol w:w="969"/>
        <w:gridCol w:w="851"/>
        <w:gridCol w:w="1134"/>
        <w:gridCol w:w="992"/>
        <w:gridCol w:w="567"/>
        <w:gridCol w:w="709"/>
        <w:gridCol w:w="708"/>
        <w:gridCol w:w="590"/>
      </w:tblGrid>
      <w:tr w:rsidR="008663F7" w:rsidRPr="003B536B" w14:paraId="7FDD76FF" w14:textId="77777777" w:rsidTr="00E8442B">
        <w:trPr>
          <w:tblHeader/>
        </w:trPr>
        <w:tc>
          <w:tcPr>
            <w:tcW w:w="8505" w:type="dxa"/>
            <w:gridSpan w:val="9"/>
            <w:shd w:val="clear" w:color="auto" w:fill="2C9986"/>
          </w:tcPr>
          <w:p w14:paraId="34998058" w14:textId="393A2D1D" w:rsidR="008663F7" w:rsidRPr="003B536B" w:rsidRDefault="008663F7" w:rsidP="0026522C">
            <w:pPr>
              <w:pStyle w:val="TableTextBold0"/>
              <w:spacing w:before="50" w:after="50"/>
              <w:rPr>
                <w:color w:val="FFFFFF" w:themeColor="background1"/>
              </w:rPr>
            </w:pPr>
            <w:r w:rsidRPr="003B536B">
              <w:rPr>
                <w:color w:val="FFFFFF" w:themeColor="background1"/>
              </w:rPr>
              <w:t xml:space="preserve">N5 Risks to migratory and/or coastal and riverbed nesting birds: </w:t>
            </w:r>
            <w:r w:rsidR="00776089">
              <w:rPr>
                <w:color w:val="FFFFFF" w:themeColor="background1"/>
              </w:rPr>
              <w:t>U</w:t>
            </w:r>
            <w:r w:rsidRPr="003B536B">
              <w:rPr>
                <w:color w:val="FFFFFF" w:themeColor="background1"/>
              </w:rPr>
              <w:t xml:space="preserve">rgency profile </w:t>
            </w:r>
          </w:p>
        </w:tc>
      </w:tr>
      <w:tr w:rsidR="004C5872" w:rsidRPr="00D66195" w14:paraId="1E9A39D7" w14:textId="77777777" w:rsidTr="00E8442B">
        <w:tc>
          <w:tcPr>
            <w:tcW w:w="1985" w:type="dxa"/>
            <w:shd w:val="clear" w:color="auto" w:fill="FFFFFF" w:themeFill="background1"/>
            <w:vAlign w:val="bottom"/>
          </w:tcPr>
          <w:p w14:paraId="6E2B1C54" w14:textId="77777777" w:rsidR="004C5872" w:rsidRPr="00D66195" w:rsidRDefault="004C5872" w:rsidP="004C5872">
            <w:pPr>
              <w:pStyle w:val="TableTextbold"/>
            </w:pPr>
            <w:r w:rsidRPr="00BC5AF8">
              <w:t>Urgency category</w:t>
            </w:r>
          </w:p>
        </w:tc>
        <w:tc>
          <w:tcPr>
            <w:tcW w:w="1820" w:type="dxa"/>
            <w:gridSpan w:val="2"/>
          </w:tcPr>
          <w:p w14:paraId="06EAC0EC" w14:textId="77777777" w:rsidR="004C5872" w:rsidRPr="00D66195" w:rsidRDefault="004C5872" w:rsidP="004C5872">
            <w:pPr>
              <w:pStyle w:val="TableTextbold"/>
            </w:pPr>
            <w:r w:rsidRPr="005D6D89">
              <w:t>Proportion of urgency</w:t>
            </w:r>
          </w:p>
        </w:tc>
        <w:tc>
          <w:tcPr>
            <w:tcW w:w="4700" w:type="dxa"/>
            <w:gridSpan w:val="6"/>
          </w:tcPr>
          <w:p w14:paraId="76F7E1B1" w14:textId="77777777" w:rsidR="004C5872" w:rsidRPr="00D66195" w:rsidRDefault="004C5872" w:rsidP="004C5872">
            <w:pPr>
              <w:pStyle w:val="TableTextbold"/>
            </w:pPr>
            <w:r w:rsidRPr="005D6D89">
              <w:t>Description of actions</w:t>
            </w:r>
          </w:p>
        </w:tc>
      </w:tr>
      <w:tr w:rsidR="004C5872" w:rsidRPr="00D66195" w14:paraId="259A6BD2" w14:textId="77777777" w:rsidTr="00E8442B">
        <w:tc>
          <w:tcPr>
            <w:tcW w:w="1985" w:type="dxa"/>
            <w:shd w:val="clear" w:color="auto" w:fill="FFFFFF" w:themeFill="background1"/>
            <w:hideMark/>
          </w:tcPr>
          <w:p w14:paraId="1DA9AE5F" w14:textId="77777777" w:rsidR="004C5872" w:rsidRPr="00D66195" w:rsidRDefault="004C5872" w:rsidP="004C5872">
            <w:pPr>
              <w:pStyle w:val="TableTextbold"/>
            </w:pPr>
            <w:bookmarkStart w:id="326" w:name="_Hlk35588931"/>
            <w:r w:rsidRPr="00D66195">
              <w:t>More action needed</w:t>
            </w:r>
          </w:p>
        </w:tc>
        <w:tc>
          <w:tcPr>
            <w:tcW w:w="1820" w:type="dxa"/>
            <w:gridSpan w:val="2"/>
          </w:tcPr>
          <w:p w14:paraId="11932E02" w14:textId="77777777" w:rsidR="004C5872" w:rsidRPr="00D66195" w:rsidRDefault="004C5872" w:rsidP="004C5872">
            <w:pPr>
              <w:pStyle w:val="TableText"/>
              <w:jc w:val="center"/>
            </w:pPr>
            <w:r w:rsidRPr="00D66195">
              <w:t>20</w:t>
            </w:r>
          </w:p>
        </w:tc>
        <w:tc>
          <w:tcPr>
            <w:tcW w:w="4700" w:type="dxa"/>
            <w:gridSpan w:val="6"/>
          </w:tcPr>
          <w:p w14:paraId="5658BEBE" w14:textId="77777777" w:rsidR="004C5872" w:rsidRPr="00D66195" w:rsidRDefault="004C5872" w:rsidP="004C5872">
            <w:pPr>
              <w:pStyle w:val="TableText"/>
            </w:pPr>
            <w:r w:rsidRPr="00D66195">
              <w:t>Proactively increase management around the most vulnerable habitats of migratory and/or coastal and riverbed nesting birds, including through control of development, management of human disturbance, and active control of weeds and predators</w:t>
            </w:r>
            <w:r>
              <w:t>.</w:t>
            </w:r>
          </w:p>
        </w:tc>
      </w:tr>
      <w:tr w:rsidR="004C5872" w:rsidRPr="00D66195" w14:paraId="3C2C9E7B" w14:textId="77777777" w:rsidTr="00E8442B">
        <w:tc>
          <w:tcPr>
            <w:tcW w:w="1985" w:type="dxa"/>
            <w:shd w:val="clear" w:color="auto" w:fill="FFFFFF" w:themeFill="background1"/>
            <w:hideMark/>
          </w:tcPr>
          <w:p w14:paraId="3027273D" w14:textId="77777777" w:rsidR="004C5872" w:rsidRPr="00D66195" w:rsidRDefault="004C5872" w:rsidP="004C5872">
            <w:pPr>
              <w:pStyle w:val="TableTextbold"/>
              <w:rPr>
                <w:highlight w:val="yellow"/>
              </w:rPr>
            </w:pPr>
            <w:r w:rsidRPr="00D66195">
              <w:t xml:space="preserve">Research </w:t>
            </w:r>
            <w:r>
              <w:t>p</w:t>
            </w:r>
            <w:r w:rsidRPr="00D66195">
              <w:t>riority</w:t>
            </w:r>
          </w:p>
        </w:tc>
        <w:tc>
          <w:tcPr>
            <w:tcW w:w="1820" w:type="dxa"/>
            <w:gridSpan w:val="2"/>
          </w:tcPr>
          <w:p w14:paraId="691921BB" w14:textId="77777777" w:rsidR="004C5872" w:rsidRPr="00D66195" w:rsidRDefault="004C5872" w:rsidP="004C5872">
            <w:pPr>
              <w:pStyle w:val="TableText"/>
              <w:jc w:val="center"/>
            </w:pPr>
            <w:r w:rsidRPr="00D66195">
              <w:t>20</w:t>
            </w:r>
          </w:p>
        </w:tc>
        <w:tc>
          <w:tcPr>
            <w:tcW w:w="4700" w:type="dxa"/>
            <w:gridSpan w:val="6"/>
          </w:tcPr>
          <w:p w14:paraId="042FE338" w14:textId="3AA5C49F" w:rsidR="004C5872" w:rsidRPr="00D66195" w:rsidRDefault="004C5872" w:rsidP="002E42ED">
            <w:pPr>
              <w:pStyle w:val="TableText"/>
            </w:pPr>
            <w:r>
              <w:t>I</w:t>
            </w:r>
            <w:r w:rsidRPr="00D66195">
              <w:t>dentify coastal and riverine breeding sites most vulnerable to climate change impacts</w:t>
            </w:r>
            <w:r>
              <w:t>;</w:t>
            </w:r>
            <w:r w:rsidRPr="00D66195">
              <w:t xml:space="preserve"> </w:t>
            </w:r>
            <w:r>
              <w:t>for example,</w:t>
            </w:r>
            <w:r w:rsidRPr="00D66195">
              <w:t xml:space="preserve"> through altered seasonality of riverine flows or weed invasion, or through coastal inundation and extreme events</w:t>
            </w:r>
            <w:r>
              <w:t>.</w:t>
            </w:r>
          </w:p>
        </w:tc>
      </w:tr>
      <w:tr w:rsidR="004C5872" w:rsidRPr="00D66195" w14:paraId="0ABB3A44" w14:textId="77777777" w:rsidTr="00E8442B">
        <w:tc>
          <w:tcPr>
            <w:tcW w:w="1985" w:type="dxa"/>
            <w:shd w:val="clear" w:color="auto" w:fill="FFFFFF" w:themeFill="background1"/>
            <w:hideMark/>
          </w:tcPr>
          <w:p w14:paraId="16C8A4EF" w14:textId="77777777" w:rsidR="004C5872" w:rsidRPr="00D66195" w:rsidRDefault="004C5872" w:rsidP="004C5872">
            <w:pPr>
              <w:pStyle w:val="TableTextbold"/>
            </w:pPr>
            <w:r w:rsidRPr="00D66195">
              <w:t>Sustain current action</w:t>
            </w:r>
          </w:p>
        </w:tc>
        <w:tc>
          <w:tcPr>
            <w:tcW w:w="1820" w:type="dxa"/>
            <w:gridSpan w:val="2"/>
          </w:tcPr>
          <w:p w14:paraId="2A6C2CE8" w14:textId="77777777" w:rsidR="004C5872" w:rsidRPr="00D66195" w:rsidRDefault="004C5872" w:rsidP="004C5872">
            <w:pPr>
              <w:pStyle w:val="TableText"/>
              <w:jc w:val="center"/>
            </w:pPr>
            <w:r w:rsidRPr="00D66195">
              <w:t>60</w:t>
            </w:r>
          </w:p>
        </w:tc>
        <w:tc>
          <w:tcPr>
            <w:tcW w:w="4700" w:type="dxa"/>
            <w:gridSpan w:val="6"/>
          </w:tcPr>
          <w:p w14:paraId="13039015" w14:textId="77777777" w:rsidR="004C5872" w:rsidRPr="00D66195" w:rsidRDefault="004C5872" w:rsidP="004C5872">
            <w:pPr>
              <w:pStyle w:val="TableText"/>
            </w:pPr>
            <w:r w:rsidRPr="00D66195">
              <w:t>Continue current actions for the protection and management of breeding, feeding and resting habitats of migratory and/or coastal and riverbed nesting birds</w:t>
            </w:r>
            <w:r>
              <w:t>.</w:t>
            </w:r>
          </w:p>
        </w:tc>
      </w:tr>
      <w:tr w:rsidR="004C5872" w:rsidRPr="00D66195" w14:paraId="576B623D" w14:textId="77777777" w:rsidTr="00E8442B">
        <w:tc>
          <w:tcPr>
            <w:tcW w:w="1985" w:type="dxa"/>
            <w:tcBorders>
              <w:bottom w:val="single" w:sz="8" w:space="0" w:color="2C9986"/>
            </w:tcBorders>
            <w:shd w:val="clear" w:color="auto" w:fill="FFFFFF" w:themeFill="background1"/>
            <w:hideMark/>
          </w:tcPr>
          <w:p w14:paraId="4BB704DD" w14:textId="77777777" w:rsidR="004C5872" w:rsidRPr="00D66195" w:rsidRDefault="004C5872" w:rsidP="004C5872">
            <w:pPr>
              <w:pStyle w:val="TableTextbold"/>
            </w:pPr>
            <w:r w:rsidRPr="00D66195">
              <w:t xml:space="preserve">Watching brief </w:t>
            </w:r>
          </w:p>
        </w:tc>
        <w:tc>
          <w:tcPr>
            <w:tcW w:w="1820" w:type="dxa"/>
            <w:gridSpan w:val="2"/>
            <w:tcBorders>
              <w:bottom w:val="single" w:sz="8" w:space="0" w:color="2C9986"/>
            </w:tcBorders>
          </w:tcPr>
          <w:p w14:paraId="47427B09" w14:textId="77777777" w:rsidR="004C5872" w:rsidRPr="00D66195" w:rsidRDefault="004C5872" w:rsidP="004C5872">
            <w:pPr>
              <w:pStyle w:val="TableText"/>
              <w:jc w:val="center"/>
            </w:pPr>
            <w:r w:rsidRPr="00D66195">
              <w:t>0</w:t>
            </w:r>
          </w:p>
        </w:tc>
        <w:tc>
          <w:tcPr>
            <w:tcW w:w="4700" w:type="dxa"/>
            <w:gridSpan w:val="6"/>
            <w:tcBorders>
              <w:bottom w:val="single" w:sz="8" w:space="0" w:color="2C9986"/>
            </w:tcBorders>
          </w:tcPr>
          <w:p w14:paraId="5C76DF8F" w14:textId="77777777" w:rsidR="004C5872" w:rsidRPr="00D66195" w:rsidRDefault="004C5872" w:rsidP="004C5872">
            <w:pPr>
              <w:pStyle w:val="TableText"/>
            </w:pPr>
          </w:p>
        </w:tc>
      </w:tr>
      <w:tr w:rsidR="004C5872" w:rsidRPr="00D66195" w14:paraId="3AF057BB" w14:textId="77777777" w:rsidTr="00E8442B">
        <w:tc>
          <w:tcPr>
            <w:tcW w:w="1985" w:type="dxa"/>
            <w:tcBorders>
              <w:top w:val="single" w:sz="8" w:space="0" w:color="2C9986"/>
            </w:tcBorders>
            <w:shd w:val="clear" w:color="auto" w:fill="2C9986"/>
          </w:tcPr>
          <w:p w14:paraId="4DA4B093" w14:textId="77777777" w:rsidR="004C5872" w:rsidRPr="00833A42" w:rsidRDefault="004C5872" w:rsidP="004C5872">
            <w:pPr>
              <w:pStyle w:val="TableTextbold"/>
              <w:rPr>
                <w:rFonts w:asciiTheme="minorHAnsi" w:hAnsiTheme="minorHAnsi" w:cstheme="minorHAnsi"/>
                <w:color w:val="FFFFFF" w:themeColor="background1"/>
              </w:rPr>
            </w:pPr>
            <w:r w:rsidRPr="00833A42">
              <w:rPr>
                <w:rFonts w:asciiTheme="minorHAnsi" w:hAnsiTheme="minorHAnsi" w:cstheme="minorHAnsi"/>
                <w:color w:val="FFFFFF" w:themeColor="background1"/>
              </w:rPr>
              <w:t xml:space="preserve">Adaptation urgency </w:t>
            </w:r>
          </w:p>
        </w:tc>
        <w:tc>
          <w:tcPr>
            <w:tcW w:w="1820" w:type="dxa"/>
            <w:gridSpan w:val="2"/>
            <w:tcBorders>
              <w:top w:val="single" w:sz="8" w:space="0" w:color="2C9986"/>
            </w:tcBorders>
            <w:shd w:val="clear" w:color="auto" w:fill="FFFFFF" w:themeFill="background1"/>
          </w:tcPr>
          <w:p w14:paraId="4216DF41" w14:textId="77777777" w:rsidR="004C5872" w:rsidRPr="00D66195" w:rsidRDefault="004C5872" w:rsidP="004C5872">
            <w:pPr>
              <w:pStyle w:val="TableText"/>
              <w:jc w:val="center"/>
              <w:rPr>
                <w:rFonts w:asciiTheme="minorHAnsi" w:hAnsiTheme="minorHAnsi" w:cstheme="minorHAnsi"/>
              </w:rPr>
            </w:pPr>
            <w:r w:rsidRPr="00D66195">
              <w:rPr>
                <w:rFonts w:asciiTheme="minorHAnsi" w:hAnsiTheme="minorHAnsi" w:cstheme="minorHAnsi"/>
              </w:rPr>
              <w:t>65</w:t>
            </w:r>
          </w:p>
        </w:tc>
        <w:tc>
          <w:tcPr>
            <w:tcW w:w="1134" w:type="dxa"/>
            <w:tcBorders>
              <w:top w:val="single" w:sz="8" w:space="0" w:color="2C9986"/>
            </w:tcBorders>
            <w:shd w:val="clear" w:color="auto" w:fill="2C9986"/>
          </w:tcPr>
          <w:p w14:paraId="027F9104" w14:textId="77777777" w:rsidR="004C5872" w:rsidRPr="00833A42" w:rsidRDefault="004C5872" w:rsidP="004C5872">
            <w:pPr>
              <w:pStyle w:val="TableText"/>
              <w:rPr>
                <w:rFonts w:asciiTheme="minorHAnsi" w:hAnsiTheme="minorHAnsi" w:cstheme="minorHAnsi"/>
                <w:b/>
                <w:bCs/>
                <w:color w:val="FFFFFF" w:themeColor="background1"/>
              </w:rPr>
            </w:pPr>
            <w:r w:rsidRPr="00833A42">
              <w:rPr>
                <w:rFonts w:asciiTheme="minorHAnsi" w:hAnsiTheme="minorHAnsi" w:cstheme="minorHAnsi"/>
                <w:b/>
                <w:bCs/>
                <w:color w:val="FFFFFF" w:themeColor="background1"/>
              </w:rPr>
              <w:t xml:space="preserve">Confidence </w:t>
            </w:r>
          </w:p>
        </w:tc>
        <w:tc>
          <w:tcPr>
            <w:tcW w:w="3566" w:type="dxa"/>
            <w:gridSpan w:val="5"/>
            <w:tcBorders>
              <w:top w:val="single" w:sz="8" w:space="0" w:color="2C9986"/>
            </w:tcBorders>
          </w:tcPr>
          <w:p w14:paraId="72EAF61B" w14:textId="77777777" w:rsidR="004C5872" w:rsidRPr="00D66195" w:rsidRDefault="004C5872" w:rsidP="004C5872">
            <w:pPr>
              <w:pStyle w:val="TableText"/>
              <w:rPr>
                <w:rFonts w:asciiTheme="minorHAnsi" w:hAnsiTheme="minorHAnsi" w:cstheme="minorHAnsi"/>
              </w:rPr>
            </w:pPr>
            <w:r w:rsidRPr="00D66195">
              <w:rPr>
                <w:rFonts w:asciiTheme="minorHAnsi" w:hAnsiTheme="minorHAnsi" w:cstheme="minorHAnsi"/>
              </w:rPr>
              <w:t>High agreement, limited evidence</w:t>
            </w:r>
          </w:p>
        </w:tc>
      </w:tr>
      <w:tr w:rsidR="004C5872" w:rsidRPr="00D66195" w14:paraId="09198556" w14:textId="77777777" w:rsidTr="00E8442B">
        <w:tc>
          <w:tcPr>
            <w:tcW w:w="1985" w:type="dxa"/>
            <w:shd w:val="clear" w:color="auto" w:fill="2C9986"/>
          </w:tcPr>
          <w:p w14:paraId="31627D52" w14:textId="77777777" w:rsidR="004C5872" w:rsidRPr="00833A42" w:rsidRDefault="004C5872" w:rsidP="004C5872">
            <w:pPr>
              <w:pStyle w:val="TableTextbold"/>
              <w:rPr>
                <w:rFonts w:asciiTheme="minorHAnsi" w:hAnsiTheme="minorHAnsi" w:cstheme="minorHAnsi"/>
                <w:color w:val="FFFFFF" w:themeColor="background1"/>
              </w:rPr>
            </w:pPr>
            <w:r w:rsidRPr="00833A42">
              <w:rPr>
                <w:rFonts w:asciiTheme="minorHAnsi" w:hAnsiTheme="minorHAnsi" w:cstheme="minorHAnsi"/>
                <w:color w:val="FFFFFF" w:themeColor="background1"/>
              </w:rPr>
              <w:t xml:space="preserve">Consequence </w:t>
            </w:r>
          </w:p>
        </w:tc>
        <w:tc>
          <w:tcPr>
            <w:tcW w:w="969" w:type="dxa"/>
            <w:shd w:val="clear" w:color="auto" w:fill="2C9986"/>
          </w:tcPr>
          <w:p w14:paraId="2A6E8B35" w14:textId="77777777" w:rsidR="004C5872" w:rsidRPr="00833A42" w:rsidRDefault="004C5872" w:rsidP="004C5872">
            <w:pPr>
              <w:pStyle w:val="TableText"/>
              <w:rPr>
                <w:rFonts w:asciiTheme="minorHAnsi" w:hAnsiTheme="minorHAnsi" w:cstheme="minorHAnsi"/>
                <w:color w:val="FFFFFF" w:themeColor="background1"/>
              </w:rPr>
            </w:pPr>
            <w:r w:rsidRPr="00833A42">
              <w:rPr>
                <w:rFonts w:asciiTheme="minorHAnsi" w:hAnsiTheme="minorHAnsi" w:cstheme="minorHAnsi"/>
                <w:color w:val="FFFFFF" w:themeColor="background1"/>
              </w:rPr>
              <w:t>Now</w:t>
            </w:r>
          </w:p>
        </w:tc>
        <w:tc>
          <w:tcPr>
            <w:tcW w:w="851" w:type="dxa"/>
          </w:tcPr>
          <w:p w14:paraId="6DDF309D" w14:textId="77777777" w:rsidR="004C5872" w:rsidRPr="00D66195" w:rsidRDefault="004C5872" w:rsidP="004C5872">
            <w:pPr>
              <w:pStyle w:val="TableText"/>
              <w:rPr>
                <w:rFonts w:asciiTheme="minorHAnsi" w:hAnsiTheme="minorHAnsi" w:cstheme="minorHAnsi"/>
              </w:rPr>
            </w:pPr>
            <w:r w:rsidRPr="00D66195">
              <w:rPr>
                <w:rFonts w:asciiTheme="minorHAnsi" w:hAnsiTheme="minorHAnsi" w:cstheme="minorHAnsi"/>
              </w:rPr>
              <w:t>Minor</w:t>
            </w:r>
          </w:p>
        </w:tc>
        <w:tc>
          <w:tcPr>
            <w:tcW w:w="1134" w:type="dxa"/>
            <w:shd w:val="clear" w:color="auto" w:fill="2C9986"/>
          </w:tcPr>
          <w:p w14:paraId="2658F85D" w14:textId="77777777" w:rsidR="004C5872" w:rsidRPr="00833A42" w:rsidRDefault="004C5872" w:rsidP="004C5872">
            <w:pPr>
              <w:pStyle w:val="TableText"/>
              <w:rPr>
                <w:rFonts w:asciiTheme="minorHAnsi" w:hAnsiTheme="minorHAnsi" w:cstheme="minorHAnsi"/>
                <w:color w:val="FFFFFF" w:themeColor="background1"/>
              </w:rPr>
            </w:pPr>
            <w:r w:rsidRPr="00833A42">
              <w:rPr>
                <w:rFonts w:asciiTheme="minorHAnsi" w:hAnsiTheme="minorHAnsi" w:cstheme="minorHAnsi"/>
                <w:color w:val="FFFFFF" w:themeColor="background1"/>
              </w:rPr>
              <w:t>2050</w:t>
            </w:r>
          </w:p>
        </w:tc>
        <w:tc>
          <w:tcPr>
            <w:tcW w:w="992" w:type="dxa"/>
          </w:tcPr>
          <w:p w14:paraId="3E3CCF0B" w14:textId="77777777" w:rsidR="004C5872" w:rsidRPr="00D66195" w:rsidRDefault="004C5872" w:rsidP="004C5872">
            <w:pPr>
              <w:pStyle w:val="TableText"/>
              <w:rPr>
                <w:rFonts w:asciiTheme="minorHAnsi" w:hAnsiTheme="minorHAnsi" w:cstheme="minorHAnsi"/>
              </w:rPr>
            </w:pPr>
            <w:r w:rsidRPr="00D66195">
              <w:rPr>
                <w:rFonts w:asciiTheme="minorHAnsi" w:hAnsiTheme="minorHAnsi" w:cstheme="minorHAnsi"/>
              </w:rPr>
              <w:t>Moderate</w:t>
            </w:r>
          </w:p>
        </w:tc>
        <w:tc>
          <w:tcPr>
            <w:tcW w:w="567" w:type="dxa"/>
            <w:shd w:val="clear" w:color="auto" w:fill="2C9986"/>
          </w:tcPr>
          <w:p w14:paraId="3DDFA8DF" w14:textId="77777777" w:rsidR="004C5872" w:rsidRPr="00833A42" w:rsidRDefault="004C5872" w:rsidP="004C5872">
            <w:pPr>
              <w:pStyle w:val="TableText"/>
              <w:rPr>
                <w:rFonts w:asciiTheme="minorHAnsi" w:hAnsiTheme="minorHAnsi" w:cstheme="minorHAnsi"/>
                <w:color w:val="FFFFFF" w:themeColor="background1"/>
              </w:rPr>
            </w:pPr>
            <w:r w:rsidRPr="00833A42">
              <w:rPr>
                <w:rFonts w:asciiTheme="minorHAnsi" w:hAnsiTheme="minorHAnsi" w:cstheme="minorHAnsi"/>
                <w:color w:val="FFFFFF" w:themeColor="background1"/>
              </w:rPr>
              <w:t>2100</w:t>
            </w:r>
          </w:p>
        </w:tc>
        <w:tc>
          <w:tcPr>
            <w:tcW w:w="709" w:type="dxa"/>
          </w:tcPr>
          <w:p w14:paraId="485E3E9D" w14:textId="77777777" w:rsidR="004C5872" w:rsidRPr="00D66195" w:rsidRDefault="004C5872" w:rsidP="004C5872">
            <w:pPr>
              <w:pStyle w:val="TableText"/>
              <w:rPr>
                <w:rFonts w:asciiTheme="minorHAnsi" w:hAnsiTheme="minorHAnsi" w:cstheme="minorHAnsi"/>
              </w:rPr>
            </w:pPr>
            <w:r w:rsidRPr="00D66195">
              <w:rPr>
                <w:rFonts w:asciiTheme="minorHAnsi" w:hAnsiTheme="minorHAnsi" w:cstheme="minorHAnsi"/>
              </w:rPr>
              <w:t>Major</w:t>
            </w:r>
          </w:p>
        </w:tc>
        <w:tc>
          <w:tcPr>
            <w:tcW w:w="708" w:type="dxa"/>
            <w:shd w:val="clear" w:color="auto" w:fill="2C9986"/>
          </w:tcPr>
          <w:p w14:paraId="6294F170" w14:textId="77777777" w:rsidR="004C5872" w:rsidRPr="00833A42" w:rsidRDefault="004C5872" w:rsidP="004C5872">
            <w:pPr>
              <w:pStyle w:val="TableText"/>
              <w:rPr>
                <w:rFonts w:asciiTheme="minorHAnsi" w:hAnsiTheme="minorHAnsi" w:cstheme="minorHAnsi"/>
                <w:color w:val="FFFFFF" w:themeColor="background1"/>
              </w:rPr>
            </w:pPr>
            <w:r w:rsidRPr="00833A42">
              <w:rPr>
                <w:rFonts w:asciiTheme="minorHAnsi" w:hAnsiTheme="minorHAnsi" w:cstheme="minorHAnsi"/>
                <w:color w:val="FFFFFF" w:themeColor="background1"/>
              </w:rPr>
              <w:t xml:space="preserve">2150 </w:t>
            </w:r>
          </w:p>
        </w:tc>
        <w:tc>
          <w:tcPr>
            <w:tcW w:w="590" w:type="dxa"/>
          </w:tcPr>
          <w:p w14:paraId="06FF3ED1" w14:textId="77777777" w:rsidR="004C5872" w:rsidRPr="00D66195" w:rsidRDefault="004C5872" w:rsidP="004C5872">
            <w:pPr>
              <w:pStyle w:val="TableText"/>
              <w:rPr>
                <w:rFonts w:asciiTheme="minorHAnsi" w:hAnsiTheme="minorHAnsi" w:cstheme="minorHAnsi"/>
              </w:rPr>
            </w:pPr>
            <w:r w:rsidRPr="00D66195">
              <w:rPr>
                <w:rFonts w:asciiTheme="minorHAnsi" w:hAnsiTheme="minorHAnsi" w:cstheme="minorHAnsi"/>
              </w:rPr>
              <w:t>N/A</w:t>
            </w:r>
          </w:p>
        </w:tc>
      </w:tr>
    </w:tbl>
    <w:p w14:paraId="331CEA91" w14:textId="77777777" w:rsidR="00BF4D9B" w:rsidRPr="00D66195" w:rsidRDefault="00BF4D9B" w:rsidP="00FB6B40">
      <w:pPr>
        <w:pStyle w:val="Heading3"/>
        <w:numPr>
          <w:ilvl w:val="0"/>
          <w:numId w:val="26"/>
        </w:numPr>
        <w:spacing w:before="240"/>
      </w:pPr>
      <w:bookmarkStart w:id="327" w:name="_Toc35952565"/>
      <w:bookmarkStart w:id="328" w:name="_Toc37153148"/>
      <w:bookmarkStart w:id="329" w:name="_Toc37404075"/>
      <w:bookmarkStart w:id="330" w:name="_Toc37786084"/>
      <w:bookmarkEnd w:id="326"/>
      <w:r w:rsidRPr="00D66195">
        <w:lastRenderedPageBreak/>
        <w:t>N6 Risks to lake ecosystems due to changes in temperature, lake</w:t>
      </w:r>
      <w:r w:rsidR="00FB6B40">
        <w:t> </w:t>
      </w:r>
      <w:r w:rsidRPr="00D66195">
        <w:t>water residence time, and thermal stratification and mixing</w:t>
      </w:r>
      <w:bookmarkEnd w:id="327"/>
      <w:bookmarkEnd w:id="328"/>
      <w:bookmarkEnd w:id="329"/>
      <w:bookmarkEnd w:id="330"/>
    </w:p>
    <w:p w14:paraId="775F8A99" w14:textId="77777777" w:rsidR="00BF4D9B" w:rsidRPr="00D66195" w:rsidRDefault="00BF4D9B" w:rsidP="006A5E4A">
      <w:pPr>
        <w:pStyle w:val="Heading4"/>
        <w:spacing w:before="180"/>
      </w:pPr>
      <w:r w:rsidRPr="00D66195">
        <w:t>Risk summary</w:t>
      </w:r>
    </w:p>
    <w:p w14:paraId="27550C31" w14:textId="21779ADD" w:rsidR="00BF4D9B" w:rsidRDefault="00BF4D9B" w:rsidP="006A5E4A">
      <w:pPr>
        <w:pStyle w:val="BodyText"/>
        <w:spacing w:before="100"/>
      </w:pPr>
      <w:bookmarkStart w:id="331" w:name="_Hlk36654593"/>
      <w:r w:rsidRPr="00D66195">
        <w:t xml:space="preserve">New Zealand’s 3820 lakes </w:t>
      </w:r>
      <w:r>
        <w:t>with</w:t>
      </w:r>
      <w:r w:rsidRPr="00D66195">
        <w:t xml:space="preserve"> a surface area greater than </w:t>
      </w:r>
      <w:r w:rsidR="00815CAB">
        <w:t>1</w:t>
      </w:r>
      <w:r w:rsidR="00815CAB" w:rsidRPr="00D66195">
        <w:t xml:space="preserve"> </w:t>
      </w:r>
      <w:r w:rsidRPr="00D66195">
        <w:t>hectare collectively account for</w:t>
      </w:r>
      <w:r w:rsidR="00AA38BE">
        <w:t> </w:t>
      </w:r>
      <w:r w:rsidRPr="00D66195">
        <w:t>1.3</w:t>
      </w:r>
      <w:r>
        <w:t> </w:t>
      </w:r>
      <w:r w:rsidRPr="00D66195">
        <w:t xml:space="preserve">per cent of the country’s land area (Hamilton et al, 2013). These lakes are already subject to significant degradation </w:t>
      </w:r>
      <w:r>
        <w:t>due to</w:t>
      </w:r>
      <w:r w:rsidRPr="00D66195">
        <w:t xml:space="preserve"> alteration of inflows and outflows, invasive species (algae, fish and macrophytes) and increased nutrient inputs from land</w:t>
      </w:r>
      <w:r>
        <w:t>-</w:t>
      </w:r>
      <w:r w:rsidRPr="00D66195">
        <w:t>use changes, including agricultural intensification. Climate change poses a diverse range of risks to these lakes, several of the</w:t>
      </w:r>
      <w:r>
        <w:t>m</w:t>
      </w:r>
      <w:r w:rsidRPr="00D66195">
        <w:t xml:space="preserve"> interacting with existing pressures (Hamilton et al, 2013). Many coastal lakes are likely to be susceptible to periodic or permanent increases in salinity </w:t>
      </w:r>
      <w:r>
        <w:t>through</w:t>
      </w:r>
      <w:r w:rsidRPr="00D66195">
        <w:t xml:space="preserve"> sea</w:t>
      </w:r>
      <w:r>
        <w:t>-</w:t>
      </w:r>
      <w:r w:rsidRPr="00D66195">
        <w:t xml:space="preserve">level rise, resulting in major changes in ecosystem composition and structure. </w:t>
      </w:r>
    </w:p>
    <w:p w14:paraId="04C169FA" w14:textId="161A3ADE" w:rsidR="00BF4D9B" w:rsidRPr="00D66195" w:rsidRDefault="00BF4D9B" w:rsidP="006A5E4A">
      <w:pPr>
        <w:pStyle w:val="BodyText"/>
        <w:spacing w:before="100"/>
      </w:pPr>
      <w:r w:rsidRPr="00D66195">
        <w:t xml:space="preserve">Rising temperatures, coupled with </w:t>
      </w:r>
      <w:r w:rsidR="00170CBB">
        <w:t>more</w:t>
      </w:r>
      <w:r w:rsidR="00170CBB" w:rsidRPr="00D66195">
        <w:t xml:space="preserve"> </w:t>
      </w:r>
      <w:r w:rsidRPr="00D66195">
        <w:t>frequen</w:t>
      </w:r>
      <w:r w:rsidR="00170CBB">
        <w:t>t</w:t>
      </w:r>
      <w:r w:rsidRPr="00D66195">
        <w:t xml:space="preserve"> strong winds, </w:t>
      </w:r>
      <w:r>
        <w:t>are</w:t>
      </w:r>
      <w:r w:rsidRPr="00D66195">
        <w:t xml:space="preserve"> likely </w:t>
      </w:r>
      <w:r>
        <w:t xml:space="preserve">to </w:t>
      </w:r>
      <w:r w:rsidRPr="00D66195">
        <w:t>alter</w:t>
      </w:r>
      <w:r w:rsidR="00AA38BE">
        <w:t> </w:t>
      </w:r>
      <w:r w:rsidRPr="00D66195">
        <w:t>mixing and thermal regimes in many deeper lakes, extending the period over which stratification is maintained, and increasing the risk of deoxygenation of bottom waters and</w:t>
      </w:r>
      <w:r w:rsidR="00E8442B">
        <w:t> </w:t>
      </w:r>
      <w:r>
        <w:t>change in</w:t>
      </w:r>
      <w:r w:rsidRPr="00D66195">
        <w:t xml:space="preserve"> nutrient status through the release of phosphorus and ammonium. Warmer temperatures are also likely to increase the risk of regime shifts from macrophyte- to algal-dominance in shallow lowland lakes</w:t>
      </w:r>
      <w:r>
        <w:t>,</w:t>
      </w:r>
      <w:r w:rsidRPr="00D66195">
        <w:t xml:space="preserve"> and favour the wider spread of a number of problematic introduced plant and fish species </w:t>
      </w:r>
      <w:r>
        <w:t>currently</w:t>
      </w:r>
      <w:r w:rsidRPr="00D66195">
        <w:t xml:space="preserve"> most widespread in warmer northern lakes. Increased temperatures </w:t>
      </w:r>
      <w:r>
        <w:t>are also likely to</w:t>
      </w:r>
      <w:r w:rsidRPr="00D66195">
        <w:t xml:space="preserve"> lead to the loss of New Zealand’s highly distinctive but little studied sub-alpine lake ecosystems.</w:t>
      </w:r>
      <w:r>
        <w:t xml:space="preserve"> </w:t>
      </w:r>
    </w:p>
    <w:bookmarkEnd w:id="331"/>
    <w:p w14:paraId="0B0B5BD0" w14:textId="77777777" w:rsidR="00BF4D9B" w:rsidRPr="00D66195" w:rsidRDefault="00BF4D9B" w:rsidP="00BF4D9B">
      <w:pPr>
        <w:pStyle w:val="Heading4"/>
      </w:pPr>
      <w:r w:rsidRPr="00D66195">
        <w:t>Exposure</w:t>
      </w:r>
    </w:p>
    <w:p w14:paraId="4DCDF2AF" w14:textId="47023448" w:rsidR="00BF4D9B" w:rsidRDefault="00BF4D9B" w:rsidP="006A5E4A">
      <w:pPr>
        <w:pStyle w:val="BodyText"/>
        <w:spacing w:before="100"/>
      </w:pPr>
      <w:r w:rsidRPr="00D66195">
        <w:t xml:space="preserve">The </w:t>
      </w:r>
      <w:r w:rsidR="00FD3F14">
        <w:t>ongoing, gradual</w:t>
      </w:r>
      <w:r w:rsidRPr="00D66195">
        <w:t xml:space="preserve"> changes in temperature and wind that will impact on New Zealand’s lake</w:t>
      </w:r>
      <w:r w:rsidR="00AA38BE">
        <w:t> </w:t>
      </w:r>
      <w:r w:rsidRPr="00D66195">
        <w:t xml:space="preserve">ecosystems are projected to increase in severity </w:t>
      </w:r>
      <w:r w:rsidR="004767DA">
        <w:t xml:space="preserve">over </w:t>
      </w:r>
      <w:r w:rsidRPr="00D66195">
        <w:t>the century. Projected changes in temperature and windiness are greater under RCP8.5. Further details on</w:t>
      </w:r>
      <w:r w:rsidR="00AA38BE">
        <w:t> </w:t>
      </w:r>
      <w:r w:rsidRPr="00D66195">
        <w:t xml:space="preserve">these climate hazards are outlined in </w:t>
      </w:r>
      <w:hyperlink w:anchor="_Climate_change_in" w:history="1">
        <w:r w:rsidRPr="00F40C24">
          <w:rPr>
            <w:rStyle w:val="Hyperlink"/>
          </w:rPr>
          <w:t>section</w:t>
        </w:r>
        <w:r w:rsidR="00F40C24" w:rsidRPr="00F40C24">
          <w:rPr>
            <w:rStyle w:val="Hyperlink"/>
          </w:rPr>
          <w:t xml:space="preserve"> 2</w:t>
        </w:r>
      </w:hyperlink>
      <w:r w:rsidRPr="00D66195">
        <w:t xml:space="preserve">. </w:t>
      </w:r>
    </w:p>
    <w:p w14:paraId="70E3FF49" w14:textId="77777777" w:rsidR="00BF4D9B" w:rsidRPr="00D66195" w:rsidRDefault="00BF4D9B" w:rsidP="006A5E4A">
      <w:pPr>
        <w:pStyle w:val="BodyText"/>
        <w:spacing w:before="100"/>
        <w:rPr>
          <w:rFonts w:cs="Arial"/>
        </w:rPr>
      </w:pPr>
      <w:r w:rsidRPr="00D66195">
        <w:rPr>
          <w:rFonts w:cs="Arial"/>
        </w:rPr>
        <w:t>Increasing temperatures and windiness will mostly constitute an ongoing, gradual change climate hazard, although effects may be intensified by more discrete, extreme events such as</w:t>
      </w:r>
      <w:r w:rsidR="00AA38BE">
        <w:rPr>
          <w:rFonts w:cs="Arial"/>
        </w:rPr>
        <w:t> </w:t>
      </w:r>
      <w:r w:rsidRPr="00D66195">
        <w:rPr>
          <w:rFonts w:cs="Arial"/>
        </w:rPr>
        <w:t>heatwaves and windstorms.</w:t>
      </w:r>
    </w:p>
    <w:p w14:paraId="75C579F2" w14:textId="77777777" w:rsidR="00BF4D9B" w:rsidRDefault="00BF4D9B" w:rsidP="006A5E4A">
      <w:pPr>
        <w:pStyle w:val="BodyText"/>
        <w:spacing w:before="100"/>
      </w:pPr>
      <w:r w:rsidRPr="00D66195">
        <w:t xml:space="preserve">Climate change is predicted to increase temperatures across all of New Zealand, with slightly higher increases in the north and east than in the south and west. </w:t>
      </w:r>
      <w:r>
        <w:t>C</w:t>
      </w:r>
      <w:r w:rsidRPr="00D66195">
        <w:t>oupled with predicted sea</w:t>
      </w:r>
      <w:r w:rsidR="003A019F">
        <w:noBreakHyphen/>
      </w:r>
      <w:r w:rsidRPr="00D66195">
        <w:t>level rise and increases in windiness</w:t>
      </w:r>
      <w:r>
        <w:t>,</w:t>
      </w:r>
      <w:r w:rsidRPr="00D66195">
        <w:t xml:space="preserve"> </w:t>
      </w:r>
      <w:r>
        <w:t>this is</w:t>
      </w:r>
      <w:r w:rsidRPr="00D66195">
        <w:t xml:space="preserve"> likely to affect New Zealand’s lake ecosystems in a </w:t>
      </w:r>
      <w:r>
        <w:t>number</w:t>
      </w:r>
      <w:r w:rsidRPr="00D66195">
        <w:t xml:space="preserve"> of ways. These include</w:t>
      </w:r>
      <w:r>
        <w:t>:</w:t>
      </w:r>
      <w:r w:rsidRPr="00D66195">
        <w:t xml:space="preserve"> </w:t>
      </w:r>
    </w:p>
    <w:p w14:paraId="33E41E71" w14:textId="77777777" w:rsidR="00BF4D9B" w:rsidRPr="00AA38BE" w:rsidRDefault="00BF4D9B" w:rsidP="00AA38BE">
      <w:pPr>
        <w:pStyle w:val="Bullet"/>
      </w:pPr>
      <w:r w:rsidRPr="00AA38BE">
        <w:t>increases in saline influence in coastal lakes</w:t>
      </w:r>
    </w:p>
    <w:p w14:paraId="5170B3AF" w14:textId="77777777" w:rsidR="00BF4D9B" w:rsidRPr="00AA38BE" w:rsidRDefault="00BF4D9B" w:rsidP="00AA38BE">
      <w:pPr>
        <w:pStyle w:val="Bullet"/>
      </w:pPr>
      <w:r w:rsidRPr="00AA38BE">
        <w:t>increased risk of regime shifts in shallow lowland lakes</w:t>
      </w:r>
    </w:p>
    <w:p w14:paraId="6BAA2A39" w14:textId="77777777" w:rsidR="00BF4D9B" w:rsidRPr="00AA38BE" w:rsidRDefault="00BF4D9B" w:rsidP="00AA38BE">
      <w:pPr>
        <w:pStyle w:val="Bullet"/>
      </w:pPr>
      <w:r w:rsidRPr="00AA38BE">
        <w:t>altered thermal mixing regimes in larger lakes</w:t>
      </w:r>
    </w:p>
    <w:p w14:paraId="7A22AAE4" w14:textId="77777777" w:rsidR="00BF4D9B" w:rsidRPr="00D66195" w:rsidRDefault="00BF4D9B" w:rsidP="00AA38BE">
      <w:pPr>
        <w:pStyle w:val="Bullet"/>
      </w:pPr>
      <w:r w:rsidRPr="00AA38BE">
        <w:t>loss of distinctive</w:t>
      </w:r>
      <w:r w:rsidRPr="00D66195">
        <w:t xml:space="preserve"> sub</w:t>
      </w:r>
      <w:r>
        <w:t>-</w:t>
      </w:r>
      <w:r w:rsidRPr="00D66195">
        <w:t>alpine and alpine lake ecosystems.</w:t>
      </w:r>
    </w:p>
    <w:p w14:paraId="1F02D31C" w14:textId="77777777" w:rsidR="00BF4D9B" w:rsidRPr="00D66195" w:rsidRDefault="00BF4D9B" w:rsidP="00AA38BE">
      <w:pPr>
        <w:pStyle w:val="Heading4"/>
      </w:pPr>
      <w:r w:rsidRPr="00D66195">
        <w:t>Sensitivity</w:t>
      </w:r>
    </w:p>
    <w:p w14:paraId="4A698A66" w14:textId="175FFE5A" w:rsidR="00BF4D9B" w:rsidRPr="00D66195" w:rsidRDefault="00BF4D9B" w:rsidP="006A5E4A">
      <w:pPr>
        <w:pStyle w:val="BodyText"/>
        <w:spacing w:before="100"/>
      </w:pPr>
      <w:r w:rsidRPr="00D66195">
        <w:t xml:space="preserve">This high sensitivity of New Zealand’s lake ecosystems to climate change will be </w:t>
      </w:r>
      <w:r>
        <w:t>intensified</w:t>
      </w:r>
      <w:r w:rsidRPr="00D66195">
        <w:t xml:space="preserve"> by the significant degradation to which many lakes are already exposed, includ</w:t>
      </w:r>
      <w:r>
        <w:t>ing</w:t>
      </w:r>
      <w:r w:rsidRPr="00D66195">
        <w:t xml:space="preserve"> harvesting of indigenous species, alteration of inflows and outflows, invasion by introduced species (algae, fish and macrophytes) and increased nutrient inputs from land</w:t>
      </w:r>
      <w:r>
        <w:t>-</w:t>
      </w:r>
      <w:r w:rsidRPr="00D66195">
        <w:t>use changes, including agricultural intensification. National water</w:t>
      </w:r>
      <w:r>
        <w:t>-</w:t>
      </w:r>
      <w:r w:rsidRPr="00D66195">
        <w:t xml:space="preserve">quality testing found that 84 per cent of monitored lakes in pastoral catchments are now classed as nutrient polluted (Weeks et al, 2016). </w:t>
      </w:r>
    </w:p>
    <w:p w14:paraId="4DEF51DB" w14:textId="77777777" w:rsidR="00BF4D9B" w:rsidRPr="00D66195" w:rsidRDefault="00BF4D9B" w:rsidP="00AA38BE">
      <w:pPr>
        <w:pStyle w:val="BodyText"/>
      </w:pPr>
      <w:r w:rsidRPr="00D66195">
        <w:lastRenderedPageBreak/>
        <w:t xml:space="preserve">Previous studies of shallow lakes across New Zealand identified 37 lakes that have undergone regime shifts from a clearwater to a turbid state. </w:t>
      </w:r>
      <w:r>
        <w:t>There is a</w:t>
      </w:r>
      <w:r w:rsidRPr="00D66195">
        <w:t xml:space="preserve"> strong correlation between temperature and regime shifts</w:t>
      </w:r>
      <w:r>
        <w:t>;</w:t>
      </w:r>
      <w:r w:rsidRPr="00D66195">
        <w:t xml:space="preserve"> the optimum temperature range </w:t>
      </w:r>
      <w:r>
        <w:t>in</w:t>
      </w:r>
      <w:r w:rsidRPr="00D66195">
        <w:t xml:space="preserve"> which regime shifts tend to</w:t>
      </w:r>
      <w:r w:rsidR="00AA38BE">
        <w:t> </w:t>
      </w:r>
      <w:r w:rsidRPr="00D66195">
        <w:t>occur in New Zealand lakes is 10–13</w:t>
      </w:r>
      <w:r>
        <w:t xml:space="preserve"> degrees Celsius</w:t>
      </w:r>
      <w:r w:rsidRPr="00D66195">
        <w:t xml:space="preserve"> (Hamilton et al, 2013). This suggests that warming temperatures may </w:t>
      </w:r>
      <w:r>
        <w:t>move</w:t>
      </w:r>
      <w:r w:rsidRPr="00D66195">
        <w:t xml:space="preserve"> regime shifting south, making lakes in the south more sensitive to changing climatic conditions. </w:t>
      </w:r>
    </w:p>
    <w:p w14:paraId="7124207D" w14:textId="511113B4" w:rsidR="00BF4D9B" w:rsidRPr="00D66195" w:rsidRDefault="00BF4D9B" w:rsidP="00AA38BE">
      <w:pPr>
        <w:pStyle w:val="BodyText"/>
      </w:pPr>
      <w:r w:rsidRPr="00D66195">
        <w:t>For New Zealand’s shallow polymictic lowland and coastal lakes, the effect of warming temperatures may be more significant than for deep monomictic lakes. Polymictic lakes in New</w:t>
      </w:r>
      <w:r w:rsidR="00AA38BE">
        <w:t> </w:t>
      </w:r>
      <w:r w:rsidRPr="00D66195">
        <w:t>Zealand could be more sensitive to changing climatic conditions</w:t>
      </w:r>
      <w:r>
        <w:t>,</w:t>
      </w:r>
      <w:r w:rsidRPr="00D66195">
        <w:t xml:space="preserve"> due to</w:t>
      </w:r>
      <w:r>
        <w:t xml:space="preserve"> longer and more frequent</w:t>
      </w:r>
      <w:r w:rsidRPr="00D66195">
        <w:t xml:space="preserve"> stratification events</w:t>
      </w:r>
      <w:r>
        <w:t>,</w:t>
      </w:r>
      <w:r w:rsidRPr="00D66195">
        <w:t xml:space="preserve"> with the potential for deoxygenation to increase in the bottom waters of eutrophic lake systems (Hamilton et al, 2013). This is particular</w:t>
      </w:r>
      <w:r>
        <w:t>ly</w:t>
      </w:r>
      <w:r w:rsidRPr="00D66195">
        <w:t xml:space="preserve"> importan</w:t>
      </w:r>
      <w:r>
        <w:t>t</w:t>
      </w:r>
      <w:r w:rsidRPr="00D66195">
        <w:t xml:space="preserve"> in eutrophic systems where </w:t>
      </w:r>
      <w:r w:rsidR="00463FB0" w:rsidRPr="00D66195">
        <w:t xml:space="preserve">bottom waters </w:t>
      </w:r>
      <w:r w:rsidR="00463FB0">
        <w:t>have</w:t>
      </w:r>
      <w:r w:rsidRPr="00D66195">
        <w:t xml:space="preserve"> greater potential for anoxia</w:t>
      </w:r>
      <w:r>
        <w:t>,</w:t>
      </w:r>
      <w:r w:rsidRPr="00D66195">
        <w:t xml:space="preserve"> due to the associated release of nutrients.</w:t>
      </w:r>
    </w:p>
    <w:p w14:paraId="11FF44C3" w14:textId="77777777" w:rsidR="00BF4D9B" w:rsidRPr="00D66195" w:rsidRDefault="00BF4D9B" w:rsidP="00AA38BE">
      <w:pPr>
        <w:pStyle w:val="Heading4"/>
      </w:pPr>
      <w:r w:rsidRPr="00D66195">
        <w:t>Adaptive capacity</w:t>
      </w:r>
    </w:p>
    <w:p w14:paraId="08FDAF4E" w14:textId="77777777" w:rsidR="00BF4D9B" w:rsidRPr="00D66195" w:rsidRDefault="00BF4D9B" w:rsidP="00AA38BE">
      <w:pPr>
        <w:pStyle w:val="BodyText"/>
      </w:pPr>
      <w:r w:rsidRPr="00D66195">
        <w:t>The natural adaptive capacity of New Zealand’s lake ecosystems is likely to be significantly impaired by the high pressure they</w:t>
      </w:r>
      <w:r>
        <w:t xml:space="preserve"> are</w:t>
      </w:r>
      <w:r w:rsidRPr="00D66195">
        <w:t xml:space="preserve"> already exposed </w:t>
      </w:r>
      <w:r>
        <w:t xml:space="preserve">to </w:t>
      </w:r>
      <w:r w:rsidRPr="00D66195">
        <w:t>from human activities. The ability of</w:t>
      </w:r>
      <w:r w:rsidR="00FA5E04">
        <w:t> </w:t>
      </w:r>
      <w:r w:rsidRPr="00D66195">
        <w:t>many indigenous freshwater species to respond to climate change by dispersal to new sites is likely to be limited by the discrete and scattered distribution of lakes across our landscapes, and by the common occurrence of human</w:t>
      </w:r>
      <w:r>
        <w:t>-</w:t>
      </w:r>
      <w:r w:rsidRPr="00D66195">
        <w:t xml:space="preserve">constructed barriers such as dams and culverts. Migratory indigenous fish species are likely to have greater dispersal than non-migratory </w:t>
      </w:r>
      <w:r>
        <w:t>ones</w:t>
      </w:r>
      <w:r w:rsidRPr="00D66195">
        <w:t xml:space="preserve">, given their ability to disperse around New Zealand’s coast (Hamilton et al, 2013). Other species may have sufficient behavioural or genetic plasticity to adapt fast enough to survive changing environmental conditions. However, the thermal tolerance of New Zealand’s freshwater aquatic species is mostly unknown (Hamilton et al, 2013). </w:t>
      </w:r>
    </w:p>
    <w:p w14:paraId="073AFB3C" w14:textId="224B9234" w:rsidR="00BF4D9B" w:rsidRPr="00D66195" w:rsidRDefault="00BF4D9B" w:rsidP="00AA38BE">
      <w:pPr>
        <w:pStyle w:val="BodyText"/>
      </w:pPr>
      <w:r w:rsidRPr="00D66195">
        <w:t>Active management to reduce the impacts of pressures on lakes is likely to partially restore the adaptive capacity of at least some lakes, although some attempts at restoring the integrity of eutrophic lowland lakes have been notable for their lack of significant success (Parliamentary Commissioner for the Environment, 2006). Adaptive capacity of lake ecosystems is likely to rel</w:t>
      </w:r>
      <w:r>
        <w:t>y</w:t>
      </w:r>
      <w:r w:rsidR="00FA5E04">
        <w:t> </w:t>
      </w:r>
      <w:r w:rsidRPr="00D66195">
        <w:t>on implementin</w:t>
      </w:r>
      <w:r>
        <w:t>g</w:t>
      </w:r>
      <w:r w:rsidRPr="00D66195">
        <w:t xml:space="preserve"> effective governance. </w:t>
      </w:r>
      <w:r>
        <w:t>A</w:t>
      </w:r>
      <w:r w:rsidRPr="00D66195">
        <w:t xml:space="preserve">daptive management will </w:t>
      </w:r>
      <w:r>
        <w:t>be</w:t>
      </w:r>
      <w:r w:rsidRPr="00D66195">
        <w:t xml:space="preserve"> key </w:t>
      </w:r>
      <w:r>
        <w:t>in</w:t>
      </w:r>
      <w:r w:rsidRPr="00D66195" w:rsidDel="00F03BCF">
        <w:t xml:space="preserve"> </w:t>
      </w:r>
      <w:r>
        <w:t>improving</w:t>
      </w:r>
      <w:r w:rsidRPr="00D66195">
        <w:t xml:space="preserve"> adaptive capacity </w:t>
      </w:r>
      <w:r>
        <w:t>for</w:t>
      </w:r>
      <w:r w:rsidRPr="00D66195">
        <w:t xml:space="preserve"> lake ecosystems</w:t>
      </w:r>
      <w:r>
        <w:t>,</w:t>
      </w:r>
      <w:r w:rsidRPr="00D66195">
        <w:t xml:space="preserve"> </w:t>
      </w:r>
      <w:r>
        <w:t>to mitigate</w:t>
      </w:r>
      <w:r w:rsidRPr="00D66195">
        <w:t xml:space="preserve"> impacts </w:t>
      </w:r>
      <w:r>
        <w:t>of</w:t>
      </w:r>
      <w:r w:rsidRPr="00D66195">
        <w:t xml:space="preserve"> rising temperatures. Action</w:t>
      </w:r>
      <w:r>
        <w:t xml:space="preserve"> will be needed </w:t>
      </w:r>
      <w:r w:rsidRPr="00D66195">
        <w:t>to improve land</w:t>
      </w:r>
      <w:r>
        <w:t>-</w:t>
      </w:r>
      <w:r w:rsidRPr="00D66195">
        <w:t>use management in lake catchments</w:t>
      </w:r>
      <w:r>
        <w:t>,</w:t>
      </w:r>
      <w:r w:rsidRPr="00D66195">
        <w:t xml:space="preserve"> to reduce nutrient and sediment loads in lakes</w:t>
      </w:r>
      <w:r>
        <w:t>,</w:t>
      </w:r>
      <w:r w:rsidRPr="00D66195">
        <w:t xml:space="preserve"> particularly from agricultural land</w:t>
      </w:r>
      <w:r>
        <w:t>. This</w:t>
      </w:r>
      <w:r w:rsidRPr="00D66195">
        <w:t xml:space="preserve"> will in turn provide greater resilience (Hamilton et al, 2013). Actions </w:t>
      </w:r>
      <w:r w:rsidR="002E42ED">
        <w:t>that</w:t>
      </w:r>
      <w:r w:rsidR="002E42ED" w:rsidRPr="00D66195">
        <w:t xml:space="preserve"> </w:t>
      </w:r>
      <w:r w:rsidRPr="00D66195">
        <w:t xml:space="preserve">increase </w:t>
      </w:r>
      <w:r w:rsidR="002E42ED" w:rsidRPr="00D66195">
        <w:t>efforts</w:t>
      </w:r>
      <w:r w:rsidRPr="00D66195">
        <w:t xml:space="preserve"> </w:t>
      </w:r>
      <w:r w:rsidR="002E42ED">
        <w:t xml:space="preserve">to </w:t>
      </w:r>
      <w:r w:rsidRPr="00D66195">
        <w:t xml:space="preserve">monitoring, control and eradication efforts of invasive species will also be critical. </w:t>
      </w:r>
    </w:p>
    <w:p w14:paraId="7CC4F39A" w14:textId="77777777" w:rsidR="00BF4D9B" w:rsidRPr="00AA38BE" w:rsidRDefault="00BF4D9B" w:rsidP="00AA38BE">
      <w:pPr>
        <w:pStyle w:val="Heading4"/>
      </w:pPr>
      <w:r w:rsidRPr="00D66195">
        <w:t>Consequence</w:t>
      </w:r>
    </w:p>
    <w:p w14:paraId="2AC24DBD" w14:textId="5AFCD062" w:rsidR="00BF4D9B" w:rsidRPr="00D66195" w:rsidRDefault="00BF4D9B" w:rsidP="00AA38BE">
      <w:pPr>
        <w:pStyle w:val="BodyText"/>
      </w:pPr>
      <w:r w:rsidRPr="00D66195">
        <w:t>New Zealand’s lakes are likely to be subject to climate change</w:t>
      </w:r>
      <w:r>
        <w:t>-</w:t>
      </w:r>
      <w:r w:rsidRPr="00D66195">
        <w:t xml:space="preserve">associated hazards and processes (Hamilton et al, 2013). </w:t>
      </w:r>
      <w:r>
        <w:t>S</w:t>
      </w:r>
      <w:r w:rsidRPr="00D66195">
        <w:t>aline water</w:t>
      </w:r>
      <w:r>
        <w:t xml:space="preserve"> i</w:t>
      </w:r>
      <w:r w:rsidRPr="00D66195">
        <w:t>ntrusion into coastal lakes and regime shifts in</w:t>
      </w:r>
      <w:r w:rsidR="00AA38BE">
        <w:t> </w:t>
      </w:r>
      <w:r w:rsidRPr="00D66195">
        <w:t>shallow lowland lakes are likely to significant</w:t>
      </w:r>
      <w:r>
        <w:t>ly</w:t>
      </w:r>
      <w:r w:rsidRPr="00D66195">
        <w:t xml:space="preserve"> and mostly irreversibl</w:t>
      </w:r>
      <w:r>
        <w:t>y</w:t>
      </w:r>
      <w:r w:rsidRPr="00D66195">
        <w:t xml:space="preserve"> alter ecosystem composition and function. Temperature</w:t>
      </w:r>
      <w:r>
        <w:t>-</w:t>
      </w:r>
      <w:r w:rsidRPr="00D66195">
        <w:t xml:space="preserve"> and wind-induced </w:t>
      </w:r>
      <w:r>
        <w:t>changes</w:t>
      </w:r>
      <w:r w:rsidRPr="00D66195">
        <w:t xml:space="preserve"> to the mixing regimes of</w:t>
      </w:r>
      <w:r w:rsidR="00AA38BE">
        <w:t> </w:t>
      </w:r>
      <w:r w:rsidRPr="00D66195">
        <w:t xml:space="preserve">deeper lakes </w:t>
      </w:r>
      <w:r>
        <w:t>could</w:t>
      </w:r>
      <w:r w:rsidRPr="00D66195">
        <w:t xml:space="preserve"> fundamentally alter their dynamics, with consequences including the deoxygenation of bottom waters and release of nutrients stored in lake sediments. </w:t>
      </w:r>
      <w:r>
        <w:t>T</w:t>
      </w:r>
      <w:r w:rsidRPr="00D66195">
        <w:t xml:space="preserve">he distinctive ecosystems </w:t>
      </w:r>
      <w:r>
        <w:t>of</w:t>
      </w:r>
      <w:r w:rsidRPr="00D66195">
        <w:t xml:space="preserve"> sub</w:t>
      </w:r>
      <w:r>
        <w:t>-</w:t>
      </w:r>
      <w:r w:rsidRPr="00D66195">
        <w:t xml:space="preserve">alpine and alpine lakes will </w:t>
      </w:r>
      <w:r>
        <w:t xml:space="preserve">also </w:t>
      </w:r>
      <w:r w:rsidRPr="00D66195">
        <w:t>be subject to ongoing change in temperatures</w:t>
      </w:r>
      <w:r>
        <w:t>,</w:t>
      </w:r>
      <w:r w:rsidRPr="00D66195">
        <w:t xml:space="preserve"> </w:t>
      </w:r>
      <w:r>
        <w:t>allowing</w:t>
      </w:r>
      <w:r w:rsidRPr="00D66195">
        <w:t xml:space="preserve"> invasion by species normally restricted to lower elevations. </w:t>
      </w:r>
      <w:r>
        <w:t>I</w:t>
      </w:r>
      <w:r w:rsidRPr="00D66195">
        <w:t>ncreased temperatures will favour the spread of warm water invasive fish and macrophyte species both</w:t>
      </w:r>
      <w:r w:rsidR="00071E7D">
        <w:t> </w:t>
      </w:r>
      <w:r w:rsidRPr="00D66195">
        <w:t>southwards and to higher elevations, potentially affecting all New Zealand lakes (N2).</w:t>
      </w:r>
    </w:p>
    <w:p w14:paraId="7B2D099F" w14:textId="2312DAF3" w:rsidR="00BF4D9B" w:rsidRDefault="00BF4D9B" w:rsidP="00AA38BE">
      <w:pPr>
        <w:pStyle w:val="BodyText"/>
      </w:pPr>
      <w:r w:rsidRPr="00D66195">
        <w:lastRenderedPageBreak/>
        <w:t>Climate</w:t>
      </w:r>
      <w:r>
        <w:t xml:space="preserve"> </w:t>
      </w:r>
      <w:r w:rsidRPr="00D66195">
        <w:t>change</w:t>
      </w:r>
      <w:r>
        <w:t>-</w:t>
      </w:r>
      <w:r w:rsidRPr="00D66195">
        <w:t xml:space="preserve">driven </w:t>
      </w:r>
      <w:r>
        <w:t>changes to</w:t>
      </w:r>
      <w:r w:rsidRPr="00D66195">
        <w:t xml:space="preserve"> environmental conditions, </w:t>
      </w:r>
      <w:r>
        <w:t>combined</w:t>
      </w:r>
      <w:r w:rsidRPr="00D66195">
        <w:t xml:space="preserve"> with human-mediated pressures, </w:t>
      </w:r>
      <w:r>
        <w:t>are</w:t>
      </w:r>
      <w:r w:rsidRPr="00D66195">
        <w:t xml:space="preserve"> a significant threat to the long-term integrity of New Zealand’s lake ecosystems and the distinctive species they support, including large numbers of endemic species (Hamilton et al, 2013). Changes will likely include</w:t>
      </w:r>
      <w:r>
        <w:t>:</w:t>
      </w:r>
      <w:r w:rsidRPr="00D66195">
        <w:t xml:space="preserve"> </w:t>
      </w:r>
    </w:p>
    <w:p w14:paraId="09D72149" w14:textId="77777777" w:rsidR="00BF4D9B" w:rsidRPr="00AA38BE" w:rsidRDefault="00BF4D9B" w:rsidP="00AA38BE">
      <w:pPr>
        <w:pStyle w:val="Bullet"/>
      </w:pPr>
      <w:r w:rsidRPr="00AA38BE">
        <w:t>alterations to the distributional ranges and abundance of indigenous species</w:t>
      </w:r>
    </w:p>
    <w:p w14:paraId="1D249F33" w14:textId="77777777" w:rsidR="00BF4D9B" w:rsidRPr="00AA38BE" w:rsidRDefault="00BF4D9B" w:rsidP="00AA38BE">
      <w:pPr>
        <w:pStyle w:val="Bullet"/>
      </w:pPr>
      <w:r w:rsidRPr="00AA38BE">
        <w:t>increases in the distributions and abundance of introduced species</w:t>
      </w:r>
    </w:p>
    <w:p w14:paraId="20FC2B6A" w14:textId="77777777" w:rsidR="00BF4D9B" w:rsidRPr="00AA38BE" w:rsidRDefault="00BF4D9B" w:rsidP="00AA38BE">
      <w:pPr>
        <w:pStyle w:val="Bullet"/>
      </w:pPr>
      <w:r w:rsidRPr="00AA38BE">
        <w:t>fundamental changes in the trophic structure and functioning of vulnerable shallow lowland lakes</w:t>
      </w:r>
    </w:p>
    <w:p w14:paraId="051A4AB7" w14:textId="77777777" w:rsidR="00BF4D9B" w:rsidRPr="00AA38BE" w:rsidRDefault="00BF4D9B" w:rsidP="00AA38BE">
      <w:pPr>
        <w:pStyle w:val="Bullet"/>
      </w:pPr>
      <w:r w:rsidRPr="00AA38BE">
        <w:t>alteration of the thermal dynamics and functioning of deeper lakes</w:t>
      </w:r>
    </w:p>
    <w:p w14:paraId="5CB113B6" w14:textId="77777777" w:rsidR="00BF4D9B" w:rsidRPr="00D66195" w:rsidRDefault="00BF4D9B" w:rsidP="00AA38BE">
      <w:pPr>
        <w:pStyle w:val="Bullet"/>
      </w:pPr>
      <w:r w:rsidRPr="00AA38BE">
        <w:t>irreversible</w:t>
      </w:r>
      <w:r w:rsidRPr="00D66195">
        <w:t xml:space="preserve"> changes to New Zealand’s distinctive sub</w:t>
      </w:r>
      <w:r>
        <w:t>-</w:t>
      </w:r>
      <w:r w:rsidRPr="00D66195">
        <w:t xml:space="preserve">alpine lakes, with potential risks </w:t>
      </w:r>
      <w:r w:rsidR="003A019F" w:rsidRPr="00D66195">
        <w:t>to</w:t>
      </w:r>
      <w:r w:rsidR="003A019F">
        <w:t> </w:t>
      </w:r>
      <w:r w:rsidRPr="00D66195">
        <w:t xml:space="preserve">the endemic species that they support. </w:t>
      </w:r>
    </w:p>
    <w:p w14:paraId="104E2707" w14:textId="77777777" w:rsidR="00BF4D9B" w:rsidRPr="00D66195" w:rsidRDefault="00BF4D9B" w:rsidP="00BF4D9B">
      <w:pPr>
        <w:pStyle w:val="Heading4"/>
      </w:pPr>
      <w:r w:rsidRPr="00D66195">
        <w:t>Interacting risks</w:t>
      </w:r>
    </w:p>
    <w:p w14:paraId="213BFF54" w14:textId="41D43D0C" w:rsidR="00BF4D9B" w:rsidRDefault="00BF4D9B" w:rsidP="00AA38BE">
      <w:pPr>
        <w:pStyle w:val="BodyText"/>
      </w:pPr>
      <w:r w:rsidRPr="00D66195">
        <w:t>Th</w:t>
      </w:r>
      <w:r>
        <w:t>e</w:t>
      </w:r>
      <w:r w:rsidRPr="00D66195">
        <w:t xml:space="preserve"> disruption to riverine ecosystems (N3) will interact with this risk and the risk </w:t>
      </w:r>
      <w:r>
        <w:t>to</w:t>
      </w:r>
      <w:r w:rsidRPr="00D66195">
        <w:t xml:space="preserve"> wetland ecosystems (N4), which may result in significant impacts to New Zealand’s freshwater biodiversity. Increasing instability of New Zealand’s indigenous forests will add pressure to lowland freshwater ecosystems (N11). This risk may be intensified by the risk </w:t>
      </w:r>
      <w:r>
        <w:t>of</w:t>
      </w:r>
      <w:r w:rsidRPr="00D66195">
        <w:t xml:space="preserve"> invasive species (N2). With the invasion of exotic species comes the threat of vector-borne diseases and subsequent health implications (H3).</w:t>
      </w:r>
      <w:r w:rsidR="00B34AA7">
        <w:t xml:space="preserve"> </w:t>
      </w:r>
      <w:r w:rsidRPr="00D66195">
        <w:t xml:space="preserve">Potential impacts to lake ecosystems and loss of freshwater species may </w:t>
      </w:r>
      <w:r w:rsidR="003738B7">
        <w:t>affect</w:t>
      </w:r>
      <w:r w:rsidRPr="00D66195">
        <w:t xml:space="preserve"> other domains</w:t>
      </w:r>
      <w:r>
        <w:t>.</w:t>
      </w:r>
      <w:r w:rsidRPr="00D66195">
        <w:t xml:space="preserve"> </w:t>
      </w:r>
    </w:p>
    <w:p w14:paraId="15BEED72" w14:textId="3527395C" w:rsidR="00BF4D9B" w:rsidRDefault="00BF4D9B" w:rsidP="00AA38BE">
      <w:pPr>
        <w:pStyle w:val="BodyText"/>
      </w:pPr>
      <w:r w:rsidRPr="00D66195">
        <w:t xml:space="preserve">The disruption of lake ecosystems may impact </w:t>
      </w:r>
      <w:r w:rsidR="003738B7">
        <w:t xml:space="preserve">on </w:t>
      </w:r>
      <w:r w:rsidRPr="00D66195">
        <w:t>the agriculture sector (E3)</w:t>
      </w:r>
      <w:r>
        <w:t>,</w:t>
      </w:r>
      <w:r w:rsidRPr="00D66195">
        <w:t xml:space="preserve"> </w:t>
      </w:r>
      <w:r>
        <w:t>which</w:t>
      </w:r>
      <w:r w:rsidRPr="00D66195">
        <w:t xml:space="preserve"> reli</w:t>
      </w:r>
      <w:r>
        <w:t>es</w:t>
      </w:r>
      <w:r w:rsidRPr="00D66195">
        <w:t xml:space="preserve"> on freshwater systems. </w:t>
      </w:r>
      <w:r>
        <w:t>At the same time,</w:t>
      </w:r>
      <w:r w:rsidRPr="00D66195">
        <w:t xml:space="preserve"> the agriculture sector may further negatively impact </w:t>
      </w:r>
      <w:r w:rsidR="003738B7">
        <w:t xml:space="preserve">on </w:t>
      </w:r>
      <w:r w:rsidRPr="00D66195">
        <w:t xml:space="preserve">freshwater lake ecosystems through sedimentation and nutrient runoff. </w:t>
      </w:r>
    </w:p>
    <w:p w14:paraId="58A7DD2B" w14:textId="24D11E12" w:rsidR="00BF4D9B" w:rsidRPr="00D66195" w:rsidRDefault="00BF4D9B" w:rsidP="00AA38BE">
      <w:pPr>
        <w:pStyle w:val="BodyText"/>
      </w:pPr>
      <w:r>
        <w:t xml:space="preserve">Risks to </w:t>
      </w:r>
      <w:r w:rsidRPr="00D66195">
        <w:t>lake ecosystems and species could also pose a threat to Māori social, economic, cultural capital</w:t>
      </w:r>
      <w:r w:rsidR="003738B7">
        <w:t xml:space="preserve"> and</w:t>
      </w:r>
      <w:r w:rsidRPr="00D66195">
        <w:t xml:space="preserve"> cultural heritage values and spiritual wellbeing (H5, H6</w:t>
      </w:r>
      <w:r w:rsidR="00A61ED4">
        <w:t>,</w:t>
      </w:r>
      <w:r w:rsidRPr="00D66195">
        <w:t xml:space="preserve"> H8). </w:t>
      </w:r>
    </w:p>
    <w:p w14:paraId="3ADCA1A6" w14:textId="1CE20234" w:rsidR="00BF4D9B" w:rsidRPr="00D66195" w:rsidRDefault="00BF4D9B" w:rsidP="00AA38BE">
      <w:pPr>
        <w:pStyle w:val="BodyText"/>
        <w:rPr>
          <w:color w:val="808080" w:themeColor="background1" w:themeShade="80"/>
        </w:rPr>
      </w:pPr>
      <w:r w:rsidRPr="00D66195">
        <w:t xml:space="preserve">Uncoordinated governance may risk </w:t>
      </w:r>
      <w:r w:rsidR="003738B7">
        <w:t xml:space="preserve">maladaptation or </w:t>
      </w:r>
      <w:r w:rsidRPr="00D66195">
        <w:t>inadequate adaptation actions for river conservation</w:t>
      </w:r>
      <w:r>
        <w:t>,</w:t>
      </w:r>
      <w:r w:rsidRPr="00D66195">
        <w:t xml:space="preserve"> which will have significant consequences for riverine ecosystems (G1). Failure to allocate funding </w:t>
      </w:r>
      <w:r>
        <w:t>for</w:t>
      </w:r>
      <w:r w:rsidRPr="00D66195">
        <w:t xml:space="preserve"> adequate land management practices in a timely manner may amplify this risk (G2</w:t>
      </w:r>
      <w:r w:rsidR="00A61ED4">
        <w:t>,</w:t>
      </w:r>
      <w:r w:rsidRPr="00D66195">
        <w:t xml:space="preserve"> G5). Challenges may also arise in protecti</w:t>
      </w:r>
      <w:r w:rsidR="003738B7">
        <w:t>ng</w:t>
      </w:r>
      <w:r w:rsidRPr="00D66195">
        <w:t xml:space="preserve"> freshwater environments, due to </w:t>
      </w:r>
      <w:r w:rsidR="003738B7">
        <w:t xml:space="preserve">the </w:t>
      </w:r>
      <w:r w:rsidRPr="00D66195">
        <w:t>potential lobbying power of the agricultural industry (G7).</w:t>
      </w:r>
    </w:p>
    <w:p w14:paraId="3D322DC7" w14:textId="77777777" w:rsidR="00BF4D9B" w:rsidRPr="00AA38BE" w:rsidRDefault="00BF4D9B" w:rsidP="00AA38BE">
      <w:pPr>
        <w:pStyle w:val="Heading4"/>
      </w:pPr>
      <w:r w:rsidRPr="00D66195">
        <w:t>Confidence: High agreement, medium evidence</w:t>
      </w:r>
    </w:p>
    <w:p w14:paraId="49130847" w14:textId="2334A6F3" w:rsidR="00BF4D9B" w:rsidRPr="00D66195" w:rsidRDefault="00BF4D9B" w:rsidP="00AA38BE">
      <w:pPr>
        <w:pStyle w:val="BodyText"/>
      </w:pPr>
      <w:r w:rsidRPr="00D66195">
        <w:t>There is a high level of agreement</w:t>
      </w:r>
      <w:r w:rsidRPr="00D66195" w:rsidDel="00924886">
        <w:t xml:space="preserve"> </w:t>
      </w:r>
      <w:r w:rsidRPr="00D66195">
        <w:t xml:space="preserve">that </w:t>
      </w:r>
      <w:r>
        <w:t>New Zealand’s</w:t>
      </w:r>
      <w:r w:rsidRPr="00D66195">
        <w:t xml:space="preserve"> lake ecosystems and species are likely to</w:t>
      </w:r>
      <w:r w:rsidR="00AA38BE">
        <w:t> </w:t>
      </w:r>
      <w:r w:rsidRPr="00D66195">
        <w:t xml:space="preserve">be highly sensitive to climate change, reflecting both the expected </w:t>
      </w:r>
      <w:r>
        <w:t>change</w:t>
      </w:r>
      <w:r w:rsidRPr="00D66195">
        <w:t xml:space="preserve"> </w:t>
      </w:r>
      <w:r>
        <w:t>to</w:t>
      </w:r>
      <w:r w:rsidRPr="00D66195">
        <w:t xml:space="preserve"> several fundamental drivers of lake functioning and ecosystem character, and the reduced resilience of many lakes </w:t>
      </w:r>
      <w:r>
        <w:t>due to</w:t>
      </w:r>
      <w:r w:rsidRPr="00D66195">
        <w:t xml:space="preserve"> high levels of degradation, particularly in lowland environments. </w:t>
      </w:r>
      <w:r w:rsidR="003738B7">
        <w:t>O</w:t>
      </w:r>
      <w:r w:rsidRPr="00D66195">
        <w:t xml:space="preserve">nly limited evidence </w:t>
      </w:r>
      <w:r w:rsidR="003738B7">
        <w:t xml:space="preserve">is available </w:t>
      </w:r>
      <w:r w:rsidRPr="00D66195">
        <w:t xml:space="preserve">from a relatively </w:t>
      </w:r>
      <w:r>
        <w:t>small</w:t>
      </w:r>
      <w:r w:rsidRPr="00D66195">
        <w:t xml:space="preserve"> number of studies that have explicitly considered the potential impacts of climate change on lake ecosystems and species.</w:t>
      </w:r>
    </w:p>
    <w:p w14:paraId="7A317597" w14:textId="77777777" w:rsidR="00BF4D9B" w:rsidRPr="00AA38BE" w:rsidRDefault="00BF4D9B" w:rsidP="00AA38BE">
      <w:pPr>
        <w:pStyle w:val="Heading4"/>
      </w:pPr>
      <w:r w:rsidRPr="00D66195">
        <w:t>Adaptation</w:t>
      </w:r>
    </w:p>
    <w:p w14:paraId="56790DFA" w14:textId="00128034" w:rsidR="00BF4D9B" w:rsidRDefault="00BF4D9B" w:rsidP="00AA38BE">
      <w:pPr>
        <w:pStyle w:val="BodyText"/>
      </w:pPr>
      <w:r w:rsidRPr="00D66195">
        <w:t xml:space="preserve">Action to reduce risks to lakes </w:t>
      </w:r>
      <w:r w:rsidR="00E93681">
        <w:t>is</w:t>
      </w:r>
      <w:r w:rsidR="00E93681" w:rsidRPr="00D66195">
        <w:t xml:space="preserve"> </w:t>
      </w:r>
      <w:r w:rsidRPr="00D66195">
        <w:t xml:space="preserve">largely driven by </w:t>
      </w:r>
      <w:r>
        <w:t>r</w:t>
      </w:r>
      <w:r w:rsidRPr="00D66195">
        <w:t xml:space="preserve">egional </w:t>
      </w:r>
      <w:r>
        <w:t>c</w:t>
      </w:r>
      <w:r w:rsidRPr="00D66195">
        <w:t>ouncils</w:t>
      </w:r>
      <w:r w:rsidR="00D7539A">
        <w:t>. Several regional council</w:t>
      </w:r>
      <w:r w:rsidR="00E93681">
        <w:t>s have</w:t>
      </w:r>
      <w:r w:rsidRPr="00D66195">
        <w:t xml:space="preserve"> </w:t>
      </w:r>
      <w:r>
        <w:t>outlin</w:t>
      </w:r>
      <w:r w:rsidR="00E93681">
        <w:t>ed</w:t>
      </w:r>
      <w:r w:rsidR="00AA38BE">
        <w:t> </w:t>
      </w:r>
      <w:r w:rsidRPr="00D66195">
        <w:t xml:space="preserve">lake protection and restoration projects. </w:t>
      </w:r>
      <w:r w:rsidR="00E93681">
        <w:t xml:space="preserve">For </w:t>
      </w:r>
      <w:r w:rsidRPr="00D66195">
        <w:t>example</w:t>
      </w:r>
      <w:r w:rsidR="00E93681">
        <w:t>,</w:t>
      </w:r>
      <w:r w:rsidRPr="00D66195">
        <w:t xml:space="preserve"> the Lake Waikare and</w:t>
      </w:r>
      <w:r w:rsidR="00AA38BE">
        <w:t> </w:t>
      </w:r>
      <w:r w:rsidRPr="00D66195">
        <w:t xml:space="preserve">Whangamarino Wetland Catchment and Management Plan outlines </w:t>
      </w:r>
      <w:r>
        <w:t xml:space="preserve">both </w:t>
      </w:r>
      <w:r w:rsidRPr="00D66195">
        <w:t>existing work</w:t>
      </w:r>
      <w:r w:rsidR="00AA38BE">
        <w:t> </w:t>
      </w:r>
      <w:r w:rsidRPr="00D66195">
        <w:t xml:space="preserve">and future actions; </w:t>
      </w:r>
      <w:r w:rsidR="00E93681">
        <w:t>it covers</w:t>
      </w:r>
      <w:r w:rsidRPr="00D66195">
        <w:t xml:space="preserve"> control of predators and invasive species, shoreline revegetation, riparian zone management, monitoring of water levels to understand supply and </w:t>
      </w:r>
      <w:r w:rsidRPr="00D66195">
        <w:lastRenderedPageBreak/>
        <w:t xml:space="preserve">demand, and working with landowners to mitigate sediment intrusion (Lawrence and Ridley, 2018). Similarly, the Northland Regional Council’s Dune Lakes </w:t>
      </w:r>
      <w:r>
        <w:t>w</w:t>
      </w:r>
      <w:r w:rsidRPr="00D66195">
        <w:t xml:space="preserve">ater </w:t>
      </w:r>
      <w:r>
        <w:t>q</w:t>
      </w:r>
      <w:r w:rsidRPr="00D66195">
        <w:t xml:space="preserve">uality </w:t>
      </w:r>
      <w:r>
        <w:t>i</w:t>
      </w:r>
      <w:r w:rsidRPr="00D66195">
        <w:t xml:space="preserve">mprovement </w:t>
      </w:r>
      <w:r>
        <w:t>p</w:t>
      </w:r>
      <w:r w:rsidRPr="00D66195">
        <w:t xml:space="preserve">roject </w:t>
      </w:r>
      <w:r>
        <w:t>is working</w:t>
      </w:r>
      <w:r w:rsidRPr="00D66195">
        <w:t xml:space="preserve"> with a range of partners </w:t>
      </w:r>
      <w:r>
        <w:t>on activities</w:t>
      </w:r>
      <w:r w:rsidR="00006052">
        <w:t xml:space="preserve"> that</w:t>
      </w:r>
      <w:r w:rsidRPr="00D66195">
        <w:t xml:space="preserve"> includ</w:t>
      </w:r>
      <w:r w:rsidR="00006052">
        <w:t>e</w:t>
      </w:r>
      <w:r w:rsidRPr="00D66195">
        <w:t xml:space="preserve"> eradicati</w:t>
      </w:r>
      <w:r w:rsidR="00006052">
        <w:t>ng</w:t>
      </w:r>
      <w:r w:rsidRPr="00D66195">
        <w:t xml:space="preserve"> waterweeds, controlling pest fish and remedying nutrient and sediment inputs</w:t>
      </w:r>
      <w:r>
        <w:t>,</w:t>
      </w:r>
      <w:r w:rsidRPr="00D66195">
        <w:t xml:space="preserve"> with the overall objective </w:t>
      </w:r>
      <w:r w:rsidR="00006052">
        <w:t>of</w:t>
      </w:r>
      <w:r w:rsidR="00006052" w:rsidRPr="00D66195">
        <w:t xml:space="preserve"> </w:t>
      </w:r>
      <w:r w:rsidRPr="00D66195">
        <w:t>improv</w:t>
      </w:r>
      <w:r w:rsidR="00006052">
        <w:t>ing</w:t>
      </w:r>
      <w:r w:rsidRPr="00D66195">
        <w:t xml:space="preserve"> water quality.</w:t>
      </w:r>
    </w:p>
    <w:p w14:paraId="7D1A0DDA" w14:textId="7E5B91F9" w:rsidR="00F31229" w:rsidRPr="00541B99" w:rsidRDefault="00E01D74" w:rsidP="00776089">
      <w:pPr>
        <w:pStyle w:val="Tableheading2"/>
      </w:pPr>
      <w:bookmarkStart w:id="332" w:name="_Toc45391903"/>
      <w:r w:rsidRPr="00D66195">
        <w:t>N6 Risks to lake ecosystems</w:t>
      </w:r>
      <w:r w:rsidR="00F31229" w:rsidRPr="00541B99">
        <w:t xml:space="preserve">: </w:t>
      </w:r>
      <w:r w:rsidR="00776089">
        <w:t>U</w:t>
      </w:r>
      <w:r w:rsidR="00F31229" w:rsidRPr="00541B99">
        <w:t>rgency</w:t>
      </w:r>
      <w:r w:rsidR="00F31229">
        <w:t> </w:t>
      </w:r>
      <w:r w:rsidR="00F31229" w:rsidRPr="00541B99">
        <w:t>profile</w:t>
      </w:r>
      <w:bookmarkEnd w:id="332"/>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1859"/>
        <w:gridCol w:w="1020"/>
        <w:gridCol w:w="852"/>
        <w:gridCol w:w="1376"/>
        <w:gridCol w:w="992"/>
        <w:gridCol w:w="850"/>
        <w:gridCol w:w="1556"/>
      </w:tblGrid>
      <w:tr w:rsidR="00AB39ED" w:rsidRPr="00AB39ED" w14:paraId="69E61197" w14:textId="77777777" w:rsidTr="00E8442B">
        <w:tc>
          <w:tcPr>
            <w:tcW w:w="8375" w:type="dxa"/>
            <w:gridSpan w:val="7"/>
            <w:shd w:val="clear" w:color="auto" w:fill="2C9986"/>
          </w:tcPr>
          <w:p w14:paraId="6B9262D2" w14:textId="746A00B0" w:rsidR="00BA54D5" w:rsidRPr="00B176CB" w:rsidRDefault="00BA54D5" w:rsidP="00536DEA">
            <w:pPr>
              <w:pStyle w:val="TableTextbold"/>
              <w:rPr>
                <w:color w:val="FFFFFF" w:themeColor="background1"/>
              </w:rPr>
            </w:pPr>
            <w:bookmarkStart w:id="333" w:name="_Hlk35588898"/>
            <w:r w:rsidRPr="00B176CB">
              <w:rPr>
                <w:color w:val="FFFFFF" w:themeColor="background1"/>
              </w:rPr>
              <w:t xml:space="preserve">N6 Risks to lake ecosystems: </w:t>
            </w:r>
            <w:r w:rsidR="00776089">
              <w:rPr>
                <w:color w:val="FFFFFF" w:themeColor="background1"/>
              </w:rPr>
              <w:t>U</w:t>
            </w:r>
            <w:r w:rsidRPr="00B176CB">
              <w:rPr>
                <w:color w:val="FFFFFF" w:themeColor="background1"/>
              </w:rPr>
              <w:t>rgency profile</w:t>
            </w:r>
          </w:p>
        </w:tc>
      </w:tr>
      <w:tr w:rsidR="006D675C" w:rsidRPr="00D66195" w14:paraId="391C516A" w14:textId="77777777" w:rsidTr="00E8442B">
        <w:tc>
          <w:tcPr>
            <w:tcW w:w="1831" w:type="dxa"/>
            <w:shd w:val="clear" w:color="auto" w:fill="FFFFFF" w:themeFill="background1"/>
          </w:tcPr>
          <w:p w14:paraId="3A3DBF13" w14:textId="77777777" w:rsidR="006D675C" w:rsidRPr="00D66195" w:rsidRDefault="006D675C" w:rsidP="00536DEA">
            <w:pPr>
              <w:pStyle w:val="TableTextbold"/>
            </w:pPr>
            <w:r w:rsidRPr="00BC5AF8">
              <w:t>Urgency category</w:t>
            </w:r>
          </w:p>
        </w:tc>
        <w:tc>
          <w:tcPr>
            <w:tcW w:w="1843" w:type="dxa"/>
            <w:gridSpan w:val="2"/>
          </w:tcPr>
          <w:p w14:paraId="6DD800FC" w14:textId="77777777" w:rsidR="006D675C" w:rsidRPr="00D66195" w:rsidRDefault="006D675C" w:rsidP="00536DEA">
            <w:pPr>
              <w:pStyle w:val="TableTextbold"/>
            </w:pPr>
            <w:r w:rsidRPr="005D6D89">
              <w:t>Proportion of urgency</w:t>
            </w:r>
          </w:p>
        </w:tc>
        <w:tc>
          <w:tcPr>
            <w:tcW w:w="4701" w:type="dxa"/>
            <w:gridSpan w:val="4"/>
          </w:tcPr>
          <w:p w14:paraId="12AAAF86" w14:textId="77777777" w:rsidR="006D675C" w:rsidRPr="00D66195" w:rsidRDefault="006D675C" w:rsidP="00536DEA">
            <w:pPr>
              <w:pStyle w:val="TableTextbold"/>
            </w:pPr>
            <w:r w:rsidRPr="005D6D89">
              <w:t>Description of actions</w:t>
            </w:r>
          </w:p>
        </w:tc>
      </w:tr>
      <w:tr w:rsidR="00E01D74" w:rsidRPr="00D66195" w14:paraId="047A7463" w14:textId="77777777" w:rsidTr="00E8442B">
        <w:tc>
          <w:tcPr>
            <w:tcW w:w="1831" w:type="dxa"/>
            <w:shd w:val="clear" w:color="auto" w:fill="FFFFFF" w:themeFill="background1"/>
            <w:hideMark/>
          </w:tcPr>
          <w:p w14:paraId="0E6C3005" w14:textId="77777777" w:rsidR="00BF4D9B" w:rsidRPr="00D66195" w:rsidRDefault="00BF4D9B" w:rsidP="00BB16BA">
            <w:pPr>
              <w:pStyle w:val="TableTextbold"/>
            </w:pPr>
            <w:r w:rsidRPr="00D66195">
              <w:t>More action needed</w:t>
            </w:r>
          </w:p>
        </w:tc>
        <w:tc>
          <w:tcPr>
            <w:tcW w:w="1843" w:type="dxa"/>
            <w:gridSpan w:val="2"/>
          </w:tcPr>
          <w:p w14:paraId="677AE17E" w14:textId="77777777" w:rsidR="00BF4D9B" w:rsidRPr="00D66195" w:rsidRDefault="00BF4D9B" w:rsidP="00E01D74">
            <w:pPr>
              <w:pStyle w:val="TableText"/>
              <w:jc w:val="center"/>
            </w:pPr>
            <w:r w:rsidRPr="00D66195">
              <w:t>30</w:t>
            </w:r>
          </w:p>
        </w:tc>
        <w:tc>
          <w:tcPr>
            <w:tcW w:w="4701" w:type="dxa"/>
            <w:gridSpan w:val="4"/>
          </w:tcPr>
          <w:p w14:paraId="70298905" w14:textId="5574BF50" w:rsidR="00BF4D9B" w:rsidRPr="00D66195" w:rsidRDefault="00BF4D9B" w:rsidP="00006052">
            <w:pPr>
              <w:pStyle w:val="TableText"/>
            </w:pPr>
            <w:r w:rsidRPr="00D66195">
              <w:t>Intensify actions for protectin</w:t>
            </w:r>
            <w:r>
              <w:t>g</w:t>
            </w:r>
            <w:r w:rsidRPr="00D66195">
              <w:t xml:space="preserve"> and restorin</w:t>
            </w:r>
            <w:r>
              <w:t>g</w:t>
            </w:r>
            <w:r w:rsidRPr="00D66195">
              <w:t xml:space="preserve"> lake ecosystems, particularly in lakes subject to elevated nutrient inputs, those likely to undergo significant change in mixing regime and those likely to face increased risks from invasive species.</w:t>
            </w:r>
          </w:p>
        </w:tc>
      </w:tr>
      <w:tr w:rsidR="00E01D74" w:rsidRPr="00D66195" w14:paraId="72D17710" w14:textId="77777777" w:rsidTr="00E8442B">
        <w:tc>
          <w:tcPr>
            <w:tcW w:w="1831" w:type="dxa"/>
            <w:shd w:val="clear" w:color="auto" w:fill="FFFFFF" w:themeFill="background1"/>
            <w:hideMark/>
          </w:tcPr>
          <w:p w14:paraId="68CFBF45" w14:textId="77777777" w:rsidR="00BF4D9B" w:rsidRPr="00D66195" w:rsidRDefault="00BF4D9B" w:rsidP="00BB16BA">
            <w:pPr>
              <w:pStyle w:val="TableTextbold"/>
              <w:rPr>
                <w:highlight w:val="yellow"/>
              </w:rPr>
            </w:pPr>
            <w:r w:rsidRPr="00D66195">
              <w:t xml:space="preserve">Research </w:t>
            </w:r>
            <w:r>
              <w:t>p</w:t>
            </w:r>
            <w:r w:rsidRPr="00D66195">
              <w:t>riority</w:t>
            </w:r>
          </w:p>
        </w:tc>
        <w:tc>
          <w:tcPr>
            <w:tcW w:w="1843" w:type="dxa"/>
            <w:gridSpan w:val="2"/>
          </w:tcPr>
          <w:p w14:paraId="04E9BAF2" w14:textId="77777777" w:rsidR="00BF4D9B" w:rsidRPr="00D66195" w:rsidRDefault="00BF4D9B" w:rsidP="00E01D74">
            <w:pPr>
              <w:pStyle w:val="TableText"/>
              <w:jc w:val="center"/>
            </w:pPr>
            <w:r w:rsidRPr="00D66195">
              <w:t>20</w:t>
            </w:r>
          </w:p>
        </w:tc>
        <w:tc>
          <w:tcPr>
            <w:tcW w:w="4701" w:type="dxa"/>
            <w:gridSpan w:val="4"/>
          </w:tcPr>
          <w:p w14:paraId="15B59994" w14:textId="77777777" w:rsidR="00BF4D9B" w:rsidRPr="00D66195" w:rsidRDefault="00BF4D9B" w:rsidP="00BB16BA">
            <w:pPr>
              <w:pStyle w:val="TableText"/>
            </w:pPr>
            <w:r>
              <w:t>R</w:t>
            </w:r>
            <w:r w:rsidRPr="00D66195">
              <w:t>isks posed to alpine lakes, and ongoing risks posed by invasive species under higher temperatures</w:t>
            </w:r>
            <w:r>
              <w:t>.</w:t>
            </w:r>
          </w:p>
        </w:tc>
      </w:tr>
      <w:tr w:rsidR="00E01D74" w:rsidRPr="00D66195" w14:paraId="11D87445" w14:textId="77777777" w:rsidTr="00E8442B">
        <w:tc>
          <w:tcPr>
            <w:tcW w:w="1831" w:type="dxa"/>
            <w:shd w:val="clear" w:color="auto" w:fill="FFFFFF" w:themeFill="background1"/>
            <w:hideMark/>
          </w:tcPr>
          <w:p w14:paraId="68D198C5" w14:textId="77777777" w:rsidR="00BF4D9B" w:rsidRPr="00D66195" w:rsidRDefault="00BF4D9B" w:rsidP="00BB16BA">
            <w:pPr>
              <w:pStyle w:val="TableTextbold"/>
            </w:pPr>
            <w:r w:rsidRPr="00D66195">
              <w:t>Sustain current action</w:t>
            </w:r>
          </w:p>
        </w:tc>
        <w:tc>
          <w:tcPr>
            <w:tcW w:w="1843" w:type="dxa"/>
            <w:gridSpan w:val="2"/>
          </w:tcPr>
          <w:p w14:paraId="4BDEB66D" w14:textId="77777777" w:rsidR="00BF4D9B" w:rsidRPr="00D66195" w:rsidRDefault="00BF4D9B" w:rsidP="00E01D74">
            <w:pPr>
              <w:pStyle w:val="TableText"/>
              <w:jc w:val="center"/>
            </w:pPr>
            <w:r w:rsidRPr="00D66195">
              <w:t>30</w:t>
            </w:r>
          </w:p>
        </w:tc>
        <w:tc>
          <w:tcPr>
            <w:tcW w:w="4701" w:type="dxa"/>
            <w:gridSpan w:val="4"/>
          </w:tcPr>
          <w:p w14:paraId="3A094CEA" w14:textId="51943220" w:rsidR="00BF4D9B" w:rsidRPr="00D66195" w:rsidRDefault="00BF4D9B" w:rsidP="00006052">
            <w:pPr>
              <w:pStyle w:val="TableText"/>
            </w:pPr>
            <w:r w:rsidRPr="00D66195">
              <w:t xml:space="preserve">Continue policies and management actions </w:t>
            </w:r>
            <w:r w:rsidR="00006052">
              <w:t>to</w:t>
            </w:r>
            <w:r w:rsidRPr="00D66195">
              <w:t xml:space="preserve"> protect and restor</w:t>
            </w:r>
            <w:r w:rsidR="00006052">
              <w:t>e</w:t>
            </w:r>
            <w:r w:rsidRPr="00D66195">
              <w:t xml:space="preserve"> lake (and riverine) ecosystems</w:t>
            </w:r>
            <w:r>
              <w:t>.</w:t>
            </w:r>
          </w:p>
        </w:tc>
      </w:tr>
      <w:tr w:rsidR="00E01D74" w:rsidRPr="00D66195" w14:paraId="042B115A" w14:textId="77777777" w:rsidTr="00E8442B">
        <w:tc>
          <w:tcPr>
            <w:tcW w:w="1831" w:type="dxa"/>
            <w:tcBorders>
              <w:bottom w:val="single" w:sz="8" w:space="0" w:color="2C9986"/>
            </w:tcBorders>
            <w:shd w:val="clear" w:color="auto" w:fill="FFFFFF" w:themeFill="background1"/>
            <w:hideMark/>
          </w:tcPr>
          <w:p w14:paraId="37F12494" w14:textId="77777777" w:rsidR="00BF4D9B" w:rsidRPr="00D66195" w:rsidRDefault="00BF4D9B" w:rsidP="00BB16BA">
            <w:pPr>
              <w:pStyle w:val="TableTextbold"/>
            </w:pPr>
            <w:r w:rsidRPr="00D66195">
              <w:t xml:space="preserve">Watching brief </w:t>
            </w:r>
          </w:p>
        </w:tc>
        <w:tc>
          <w:tcPr>
            <w:tcW w:w="1843" w:type="dxa"/>
            <w:gridSpan w:val="2"/>
            <w:tcBorders>
              <w:bottom w:val="single" w:sz="8" w:space="0" w:color="2C9986"/>
            </w:tcBorders>
          </w:tcPr>
          <w:p w14:paraId="39150D5E" w14:textId="77777777" w:rsidR="00BF4D9B" w:rsidRPr="00D66195" w:rsidRDefault="00BF4D9B" w:rsidP="00E01D74">
            <w:pPr>
              <w:pStyle w:val="TableText"/>
              <w:jc w:val="center"/>
            </w:pPr>
            <w:r w:rsidRPr="00D66195">
              <w:t>20</w:t>
            </w:r>
          </w:p>
        </w:tc>
        <w:tc>
          <w:tcPr>
            <w:tcW w:w="4701" w:type="dxa"/>
            <w:gridSpan w:val="4"/>
            <w:tcBorders>
              <w:bottom w:val="single" w:sz="8" w:space="0" w:color="2C9986"/>
            </w:tcBorders>
          </w:tcPr>
          <w:p w14:paraId="77AEB38D" w14:textId="77777777" w:rsidR="00BF4D9B" w:rsidRPr="00D66195" w:rsidRDefault="00BF4D9B" w:rsidP="00BB16BA">
            <w:pPr>
              <w:pStyle w:val="TableText"/>
            </w:pPr>
            <w:r w:rsidRPr="00D66195">
              <w:t>Continue monitoring of a representative selection of lakes to detect early signs of significant change</w:t>
            </w:r>
            <w:r>
              <w:t>.</w:t>
            </w:r>
          </w:p>
        </w:tc>
      </w:tr>
      <w:tr w:rsidR="00AB39ED" w:rsidRPr="00D66195" w14:paraId="01213E67" w14:textId="77777777" w:rsidTr="00E8442B">
        <w:tc>
          <w:tcPr>
            <w:tcW w:w="1831" w:type="dxa"/>
            <w:tcBorders>
              <w:top w:val="single" w:sz="8" w:space="0" w:color="2C9986"/>
            </w:tcBorders>
            <w:shd w:val="clear" w:color="auto" w:fill="2C9986"/>
          </w:tcPr>
          <w:p w14:paraId="0345572E" w14:textId="77777777" w:rsidR="00BF4D9B" w:rsidRPr="00644A10" w:rsidRDefault="00BF4D9B" w:rsidP="00644A10">
            <w:pPr>
              <w:pStyle w:val="TableText"/>
              <w:rPr>
                <w:b/>
                <w:bCs/>
                <w:color w:val="FFFFFF" w:themeColor="background1"/>
              </w:rPr>
            </w:pPr>
            <w:r w:rsidRPr="00644A10">
              <w:rPr>
                <w:b/>
                <w:bCs/>
                <w:color w:val="FFFFFF" w:themeColor="background1"/>
              </w:rPr>
              <w:t>Adaptation urgency</w:t>
            </w:r>
          </w:p>
        </w:tc>
        <w:tc>
          <w:tcPr>
            <w:tcW w:w="1843" w:type="dxa"/>
            <w:gridSpan w:val="2"/>
            <w:tcBorders>
              <w:top w:val="single" w:sz="8" w:space="0" w:color="2C9986"/>
            </w:tcBorders>
            <w:shd w:val="clear" w:color="auto" w:fill="FFFFFF" w:themeFill="background1"/>
          </w:tcPr>
          <w:p w14:paraId="162E3D01" w14:textId="77777777" w:rsidR="00BF4D9B" w:rsidRPr="00D66195" w:rsidRDefault="00BF4D9B" w:rsidP="00E01D74">
            <w:pPr>
              <w:pStyle w:val="TableText"/>
              <w:jc w:val="center"/>
            </w:pPr>
            <w:r w:rsidRPr="00D66195">
              <w:t>65</w:t>
            </w:r>
          </w:p>
        </w:tc>
        <w:tc>
          <w:tcPr>
            <w:tcW w:w="1355" w:type="dxa"/>
            <w:tcBorders>
              <w:top w:val="single" w:sz="8" w:space="0" w:color="2C9986"/>
              <w:right w:val="nil"/>
            </w:tcBorders>
            <w:shd w:val="clear" w:color="auto" w:fill="2C9986"/>
          </w:tcPr>
          <w:p w14:paraId="06E7192C" w14:textId="77777777" w:rsidR="00BF4D9B" w:rsidRPr="00D66195" w:rsidRDefault="00BF4D9B" w:rsidP="00BB16BA">
            <w:pPr>
              <w:pStyle w:val="TableText"/>
              <w:rPr>
                <w:rFonts w:asciiTheme="minorHAnsi" w:hAnsiTheme="minorHAnsi" w:cstheme="minorHAnsi"/>
                <w:b/>
              </w:rPr>
            </w:pPr>
            <w:r w:rsidRPr="00D66195">
              <w:rPr>
                <w:rFonts w:asciiTheme="minorHAnsi" w:hAnsiTheme="minorHAnsi" w:cstheme="minorHAnsi"/>
                <w:b/>
                <w:color w:val="FFFFFF" w:themeColor="background1"/>
              </w:rPr>
              <w:t>Confidence</w:t>
            </w:r>
            <w:r>
              <w:rPr>
                <w:rFonts w:asciiTheme="minorHAnsi" w:hAnsiTheme="minorHAnsi" w:cstheme="minorHAnsi"/>
                <w:b/>
                <w:color w:val="FFFFFF" w:themeColor="background1"/>
              </w:rPr>
              <w:t xml:space="preserve"> </w:t>
            </w:r>
          </w:p>
        </w:tc>
        <w:tc>
          <w:tcPr>
            <w:tcW w:w="3346" w:type="dxa"/>
            <w:gridSpan w:val="3"/>
            <w:tcBorders>
              <w:top w:val="single" w:sz="8" w:space="0" w:color="2C9986"/>
              <w:left w:val="nil"/>
            </w:tcBorders>
          </w:tcPr>
          <w:p w14:paraId="6ABD743D" w14:textId="77777777" w:rsidR="00BF4D9B" w:rsidRPr="00D66195" w:rsidRDefault="00BF4D9B" w:rsidP="00BB16BA">
            <w:pPr>
              <w:pStyle w:val="TableText"/>
              <w:rPr>
                <w:rFonts w:asciiTheme="minorHAnsi" w:hAnsiTheme="minorHAnsi" w:cstheme="minorHAnsi"/>
              </w:rPr>
            </w:pPr>
            <w:r w:rsidRPr="00D66195">
              <w:rPr>
                <w:rFonts w:asciiTheme="minorHAnsi" w:hAnsiTheme="minorHAnsi" w:cstheme="minorHAnsi"/>
              </w:rPr>
              <w:t>High agreement, medium evidence</w:t>
            </w:r>
          </w:p>
        </w:tc>
      </w:tr>
      <w:tr w:rsidR="00AB39ED" w:rsidRPr="00D66195" w14:paraId="77E40548" w14:textId="77777777" w:rsidTr="00E8442B">
        <w:tc>
          <w:tcPr>
            <w:tcW w:w="1831" w:type="dxa"/>
            <w:shd w:val="clear" w:color="auto" w:fill="2C9986"/>
          </w:tcPr>
          <w:p w14:paraId="73639AA8" w14:textId="77777777" w:rsidR="00BF4D9B" w:rsidRPr="00644A10" w:rsidRDefault="00BF4D9B" w:rsidP="00644A10">
            <w:pPr>
              <w:pStyle w:val="TableText"/>
              <w:rPr>
                <w:b/>
                <w:bCs/>
                <w:color w:val="FFFFFF" w:themeColor="background1"/>
              </w:rPr>
            </w:pPr>
            <w:r w:rsidRPr="00644A10">
              <w:rPr>
                <w:b/>
                <w:bCs/>
                <w:color w:val="FFFFFF" w:themeColor="background1"/>
              </w:rPr>
              <w:t xml:space="preserve">Consequence </w:t>
            </w:r>
          </w:p>
        </w:tc>
        <w:tc>
          <w:tcPr>
            <w:tcW w:w="1004" w:type="dxa"/>
            <w:shd w:val="clear" w:color="auto" w:fill="2C9986"/>
          </w:tcPr>
          <w:p w14:paraId="4F310370" w14:textId="77777777" w:rsidR="00BF4D9B" w:rsidRPr="00644A10" w:rsidRDefault="00BF4D9B" w:rsidP="00644A10">
            <w:pPr>
              <w:pStyle w:val="TableText"/>
              <w:rPr>
                <w:color w:val="FFFFFF" w:themeColor="background1"/>
              </w:rPr>
            </w:pPr>
            <w:r w:rsidRPr="00644A10">
              <w:rPr>
                <w:color w:val="FFFFFF" w:themeColor="background1"/>
              </w:rPr>
              <w:t>Now</w:t>
            </w:r>
          </w:p>
        </w:tc>
        <w:tc>
          <w:tcPr>
            <w:tcW w:w="839" w:type="dxa"/>
          </w:tcPr>
          <w:p w14:paraId="265DADFD" w14:textId="77777777" w:rsidR="00BF4D9B" w:rsidRPr="00D66195" w:rsidRDefault="00BF4D9B" w:rsidP="00644A10">
            <w:pPr>
              <w:pStyle w:val="TableText"/>
            </w:pPr>
            <w:r w:rsidRPr="00D66195">
              <w:t>Minor</w:t>
            </w:r>
          </w:p>
        </w:tc>
        <w:tc>
          <w:tcPr>
            <w:tcW w:w="1355" w:type="dxa"/>
            <w:tcBorders>
              <w:right w:val="nil"/>
            </w:tcBorders>
            <w:shd w:val="clear" w:color="auto" w:fill="2C9986"/>
          </w:tcPr>
          <w:p w14:paraId="72E895A1" w14:textId="77777777" w:rsidR="00BF4D9B" w:rsidRPr="00BB16BA" w:rsidRDefault="00BF4D9B" w:rsidP="00BB16BA">
            <w:pPr>
              <w:pStyle w:val="TableText"/>
              <w:rPr>
                <w:color w:val="FFFFFF" w:themeColor="background1"/>
              </w:rPr>
            </w:pPr>
            <w:r w:rsidRPr="00BB16BA">
              <w:rPr>
                <w:color w:val="FFFFFF" w:themeColor="background1"/>
              </w:rPr>
              <w:t>2050</w:t>
            </w:r>
          </w:p>
        </w:tc>
        <w:tc>
          <w:tcPr>
            <w:tcW w:w="977" w:type="dxa"/>
            <w:tcBorders>
              <w:left w:val="nil"/>
            </w:tcBorders>
          </w:tcPr>
          <w:p w14:paraId="5FC12FB5" w14:textId="77777777" w:rsidR="00BF4D9B" w:rsidRPr="00D66195" w:rsidRDefault="00BF4D9B" w:rsidP="00BB16BA">
            <w:pPr>
              <w:pStyle w:val="TableText"/>
            </w:pPr>
            <w:r w:rsidRPr="00D66195">
              <w:t>Moderate</w:t>
            </w:r>
          </w:p>
        </w:tc>
        <w:tc>
          <w:tcPr>
            <w:tcW w:w="837" w:type="dxa"/>
            <w:shd w:val="clear" w:color="auto" w:fill="2C9986"/>
          </w:tcPr>
          <w:p w14:paraId="11501417" w14:textId="77777777" w:rsidR="00BF4D9B" w:rsidRPr="00BB16BA" w:rsidRDefault="00BF4D9B" w:rsidP="00BB16BA">
            <w:pPr>
              <w:pStyle w:val="TableText"/>
              <w:rPr>
                <w:color w:val="FFFFFF" w:themeColor="background1"/>
              </w:rPr>
            </w:pPr>
            <w:r w:rsidRPr="00BB16BA">
              <w:rPr>
                <w:color w:val="FFFFFF" w:themeColor="background1"/>
              </w:rPr>
              <w:t>2100</w:t>
            </w:r>
          </w:p>
        </w:tc>
        <w:tc>
          <w:tcPr>
            <w:tcW w:w="1532" w:type="dxa"/>
          </w:tcPr>
          <w:p w14:paraId="481F67F5" w14:textId="77777777" w:rsidR="00BF4D9B" w:rsidRPr="00D66195" w:rsidRDefault="00BF4D9B" w:rsidP="00BB16BA">
            <w:pPr>
              <w:pStyle w:val="TableText"/>
            </w:pPr>
            <w:r w:rsidRPr="00D66195">
              <w:t>Major</w:t>
            </w:r>
          </w:p>
        </w:tc>
      </w:tr>
    </w:tbl>
    <w:p w14:paraId="01AB8EDA" w14:textId="77777777" w:rsidR="00BF4D9B" w:rsidRPr="00D66195" w:rsidRDefault="00BF4D9B" w:rsidP="00A704BB">
      <w:pPr>
        <w:pStyle w:val="Heading3"/>
        <w:numPr>
          <w:ilvl w:val="0"/>
          <w:numId w:val="26"/>
        </w:numPr>
      </w:pPr>
      <w:bookmarkStart w:id="334" w:name="_Toc35952556"/>
      <w:bookmarkStart w:id="335" w:name="_Toc37153139"/>
      <w:bookmarkStart w:id="336" w:name="_Toc37404076"/>
      <w:bookmarkStart w:id="337" w:name="_Toc37786085"/>
      <w:bookmarkEnd w:id="333"/>
      <w:r w:rsidRPr="00D66195">
        <w:t xml:space="preserve">N7 </w:t>
      </w:r>
      <w:bookmarkEnd w:id="334"/>
      <w:bookmarkEnd w:id="335"/>
      <w:r w:rsidRPr="00D66195">
        <w:t>Risks to terrestrial, freshwater and marine ecosystems due to</w:t>
      </w:r>
      <w:r w:rsidR="00A704BB">
        <w:t> </w:t>
      </w:r>
      <w:r w:rsidRPr="00D66195">
        <w:t>increased extreme weather events, drought, and fire weather</w:t>
      </w:r>
      <w:bookmarkEnd w:id="336"/>
      <w:bookmarkEnd w:id="337"/>
    </w:p>
    <w:p w14:paraId="2D93DFB1" w14:textId="77777777" w:rsidR="00BF4D9B" w:rsidRPr="00D66195" w:rsidRDefault="00BF4D9B" w:rsidP="00A704BB">
      <w:pPr>
        <w:pStyle w:val="Heading4"/>
        <w:spacing w:before="180"/>
      </w:pPr>
      <w:r w:rsidRPr="00D66195">
        <w:t>Risk summary</w:t>
      </w:r>
    </w:p>
    <w:p w14:paraId="095FC853" w14:textId="27D014CB" w:rsidR="00536230" w:rsidRDefault="00BF4D9B" w:rsidP="00FA5E04">
      <w:pPr>
        <w:pStyle w:val="BodyText"/>
      </w:pPr>
      <w:bookmarkStart w:id="338" w:name="_Hlk36654662"/>
      <w:r w:rsidRPr="00D66195">
        <w:t>Natural disturbance has long been recognised as playing an important role in many of New</w:t>
      </w:r>
      <w:r w:rsidR="00F17C21">
        <w:t> </w:t>
      </w:r>
      <w:r w:rsidRPr="00D66195">
        <w:t>Zealand’s terrestrial indigenous ecosystems, which are adapted to, and in many cases structured by</w:t>
      </w:r>
      <w:r>
        <w:t>,</w:t>
      </w:r>
      <w:r w:rsidRPr="00D66195">
        <w:t xml:space="preserve"> disturbances </w:t>
      </w:r>
      <w:r>
        <w:t>like</w:t>
      </w:r>
      <w:r w:rsidRPr="00D66195">
        <w:t xml:space="preserve"> earthquakes or extreme weather events that cause mortality through wind, drought, heatwaves, hail or frost (</w:t>
      </w:r>
      <w:r>
        <w:t>for example</w:t>
      </w:r>
      <w:r w:rsidRPr="00D66195">
        <w:t>, Ogden</w:t>
      </w:r>
      <w:r>
        <w:t xml:space="preserve"> et al</w:t>
      </w:r>
      <w:r w:rsidRPr="00D66195">
        <w:t>, 1996). Climate change is predicted</w:t>
      </w:r>
      <w:r>
        <w:t xml:space="preserve"> to</w:t>
      </w:r>
      <w:r w:rsidRPr="00D66195">
        <w:t xml:space="preserve"> increase</w:t>
      </w:r>
      <w:r>
        <w:t xml:space="preserve"> the</w:t>
      </w:r>
      <w:r w:rsidRPr="00D66195">
        <w:t xml:space="preserve"> frequency of extreme and moderate climatic events, </w:t>
      </w:r>
      <w:r>
        <w:t>and</w:t>
      </w:r>
      <w:r w:rsidRPr="00D66195">
        <w:t xml:space="preserve"> alter the sequencing and seasonal timing of events</w:t>
      </w:r>
      <w:r>
        <w:t>,</w:t>
      </w:r>
      <w:r w:rsidRPr="00D66195">
        <w:t xml:space="preserve"> which is likely to </w:t>
      </w:r>
      <w:r>
        <w:t>a</w:t>
      </w:r>
      <w:r w:rsidRPr="00D66195">
        <w:t>ffect</w:t>
      </w:r>
      <w:r w:rsidR="00F17C21">
        <w:t> </w:t>
      </w:r>
      <w:r w:rsidRPr="00D66195">
        <w:t xml:space="preserve">indigenous ecosystems and species. </w:t>
      </w:r>
    </w:p>
    <w:p w14:paraId="1CF9605F" w14:textId="0A5289B1" w:rsidR="00BF4D9B" w:rsidRPr="00D66195" w:rsidRDefault="00BF4D9B" w:rsidP="00FA5E04">
      <w:pPr>
        <w:pStyle w:val="BodyText"/>
      </w:pPr>
      <w:r w:rsidRPr="00D66195">
        <w:t xml:space="preserve">While </w:t>
      </w:r>
      <w:r w:rsidR="00536230">
        <w:t xml:space="preserve">little </w:t>
      </w:r>
      <w:r w:rsidRPr="00D66195">
        <w:t xml:space="preserve">specific evidence </w:t>
      </w:r>
      <w:r w:rsidR="00536230">
        <w:t xml:space="preserve">is available </w:t>
      </w:r>
      <w:r w:rsidRPr="00D66195">
        <w:t>from New Zealand studies, it has been argued that extreme climate events are likely to have a greater impact on ecosystems and species than the more gradual shifts in mean temperature and rainfall also expected (Jentsch and Beierkuhnlein, 2008). In particular, species that are able to</w:t>
      </w:r>
      <w:r w:rsidR="00F17C21">
        <w:t> </w:t>
      </w:r>
      <w:r w:rsidRPr="00D66195">
        <w:t>persist under stable conditions may not be able to reproduce in a more disturbance</w:t>
      </w:r>
      <w:r>
        <w:t>-</w:t>
      </w:r>
      <w:r w:rsidRPr="00D66195">
        <w:t>prone environment, while disruptions to ecosystem structure and composition are likely to provide greater opportunities for competing introduced species</w:t>
      </w:r>
      <w:r>
        <w:t xml:space="preserve"> to establish</w:t>
      </w:r>
      <w:r w:rsidRPr="00D66195">
        <w:t xml:space="preserve"> (Thuiller</w:t>
      </w:r>
      <w:r>
        <w:t xml:space="preserve"> et al</w:t>
      </w:r>
      <w:r w:rsidRPr="00D66195">
        <w:t>, 2007). The</w:t>
      </w:r>
      <w:r w:rsidR="00F17C21">
        <w:t> </w:t>
      </w:r>
      <w:r w:rsidRPr="00D66195">
        <w:t>ability of many lowland ecosystems and species to persist under intensified disturbance regimes is likely to be further compromised by pressures such as habitat loss and fragmentation, and competition with or predation by already established introduced species</w:t>
      </w:r>
      <w:r w:rsidR="00F17C21">
        <w:t> </w:t>
      </w:r>
      <w:r w:rsidRPr="00D66195">
        <w:t>(Macinnis-Ng et al, nd).</w:t>
      </w:r>
    </w:p>
    <w:bookmarkEnd w:id="338"/>
    <w:p w14:paraId="25F2E98A" w14:textId="77777777" w:rsidR="00BF4D9B" w:rsidRPr="00F17C21" w:rsidRDefault="00BF4D9B" w:rsidP="00F17C21">
      <w:pPr>
        <w:pStyle w:val="Heading4"/>
      </w:pPr>
      <w:r w:rsidRPr="00D66195">
        <w:lastRenderedPageBreak/>
        <w:t>Exposure</w:t>
      </w:r>
    </w:p>
    <w:p w14:paraId="72F6227B" w14:textId="0032FD2B" w:rsidR="00BF4D9B" w:rsidRDefault="00BF4D9B" w:rsidP="00242FE1">
      <w:pPr>
        <w:pStyle w:val="BodyText"/>
        <w:keepLines/>
        <w:spacing w:before="100" w:after="100"/>
      </w:pPr>
      <w:r w:rsidRPr="00D66195">
        <w:t>Climate change scenarios for New Zealand predict increasing frequency and magnitude of</w:t>
      </w:r>
      <w:r w:rsidR="00F17C21">
        <w:t> </w:t>
      </w:r>
      <w:r w:rsidRPr="00D66195">
        <w:t>extreme weather events</w:t>
      </w:r>
      <w:r>
        <w:t xml:space="preserve"> </w:t>
      </w:r>
      <w:r w:rsidRPr="00D66195">
        <w:t>over the century, including drought, heatwaves and storms</w:t>
      </w:r>
      <w:r>
        <w:t>,</w:t>
      </w:r>
      <w:r w:rsidRPr="00D66195">
        <w:t xml:space="preserve"> with</w:t>
      </w:r>
      <w:r w:rsidR="00F17C21">
        <w:t> </w:t>
      </w:r>
      <w:r w:rsidRPr="00D66195">
        <w:t>projected increases greatest under RCP8.5. Projections for these hazards are detailed</w:t>
      </w:r>
      <w:r w:rsidR="00242FE1">
        <w:t> </w:t>
      </w:r>
      <w:r w:rsidRPr="00D66195">
        <w:t>in</w:t>
      </w:r>
      <w:r w:rsidR="00F17C21">
        <w:t> </w:t>
      </w:r>
      <w:hyperlink w:anchor="_Climate_change_in" w:history="1">
        <w:r w:rsidRPr="00F40C24">
          <w:rPr>
            <w:rStyle w:val="Hyperlink"/>
          </w:rPr>
          <w:t xml:space="preserve">section </w:t>
        </w:r>
        <w:r w:rsidR="00F40C24" w:rsidRPr="00F40C24">
          <w:rPr>
            <w:rStyle w:val="Hyperlink"/>
          </w:rPr>
          <w:t>2</w:t>
        </w:r>
      </w:hyperlink>
      <w:r w:rsidRPr="00D66195">
        <w:t xml:space="preserve">. </w:t>
      </w:r>
    </w:p>
    <w:p w14:paraId="6795B03B" w14:textId="77777777" w:rsidR="00BF4D9B" w:rsidRPr="00F17C21" w:rsidRDefault="00BF4D9B" w:rsidP="00F17C21">
      <w:pPr>
        <w:pStyle w:val="BodyText"/>
        <w:spacing w:before="100" w:after="100"/>
      </w:pPr>
      <w:r w:rsidRPr="00D66195">
        <w:t>Terrestrial and freshwater ecosystems in all sub</w:t>
      </w:r>
      <w:r>
        <w:t>-</w:t>
      </w:r>
      <w:r w:rsidRPr="00D66195">
        <w:t>national climate zones are likely to experience</w:t>
      </w:r>
      <w:r w:rsidR="00F17C21">
        <w:t> </w:t>
      </w:r>
      <w:r w:rsidRPr="00F17C21">
        <w:t>increased frequency in heatwaves, with more hot days and longer periods of warming. All marine ecosystems are expected to experience more persistent, higher summer</w:t>
      </w:r>
      <w:r w:rsidR="00F17C21">
        <w:t> </w:t>
      </w:r>
      <w:r w:rsidRPr="00F17C21">
        <w:t xml:space="preserve">sea temperatures, and </w:t>
      </w:r>
      <w:r w:rsidRPr="00F17C21">
        <w:rPr>
          <w:rFonts w:eastAsia="Calibri"/>
        </w:rPr>
        <w:t>marine heatwaves are projected to increase in both frequency</w:t>
      </w:r>
      <w:r w:rsidR="00F17C21">
        <w:rPr>
          <w:rFonts w:eastAsia="Calibri"/>
        </w:rPr>
        <w:t> </w:t>
      </w:r>
      <w:r w:rsidRPr="00F17C21">
        <w:rPr>
          <w:rFonts w:eastAsia="Calibri"/>
        </w:rPr>
        <w:t>and intensity.</w:t>
      </w:r>
      <w:r w:rsidRPr="00F17C21">
        <w:t xml:space="preserve"> </w:t>
      </w:r>
    </w:p>
    <w:p w14:paraId="7496C8D5" w14:textId="1D107807" w:rsidR="00BF4D9B" w:rsidRPr="00F17C21" w:rsidRDefault="00BF4D9B" w:rsidP="00F17C21">
      <w:pPr>
        <w:pStyle w:val="BodyText"/>
        <w:spacing w:before="100" w:after="100"/>
        <w:rPr>
          <w:strike/>
          <w:color w:val="A6A6A6" w:themeColor="background1" w:themeShade="A6"/>
        </w:rPr>
      </w:pPr>
      <w:r w:rsidRPr="00F17C21">
        <w:t>Predicted reductions in both annual and seasonal rainfall are likely to result in more intense and prolonged dry spells and droughts, particularly in eastern and northern New Zealand; that</w:t>
      </w:r>
      <w:r w:rsidR="00F17C21" w:rsidRPr="00F17C21">
        <w:t> </w:t>
      </w:r>
      <w:r w:rsidRPr="00F17C21">
        <w:t>is, in sub-national climate zones 1, 2 and 3. Drought severity is projected to increase in</w:t>
      </w:r>
      <w:r w:rsidR="00F17C21" w:rsidRPr="00F17C21">
        <w:t> </w:t>
      </w:r>
      <w:r w:rsidRPr="00F17C21">
        <w:t>most areas of the country, except for Taranaki</w:t>
      </w:r>
      <w:r w:rsidR="006116B9">
        <w:t>–</w:t>
      </w:r>
      <w:r w:rsidRPr="00F17C21">
        <w:t>Manawatu, West Coast and Southland (Collins</w:t>
      </w:r>
      <w:r w:rsidR="00F17C21" w:rsidRPr="00F17C21">
        <w:t> </w:t>
      </w:r>
      <w:r w:rsidRPr="00F17C21">
        <w:t>and Zammit, 2016). Decreased humidity and increased frequency of strong winds are</w:t>
      </w:r>
      <w:r w:rsidR="00F17C21" w:rsidRPr="00F17C21">
        <w:t> </w:t>
      </w:r>
      <w:r w:rsidRPr="00F17C21">
        <w:t>predicted for much of the South Island, with the largest changes predicted for the east. Increased storminess is expected to affect all of New Zealand, including increases in the frequency of high-intensity rainstorms, particularly in zones 1, 3 and 6 (southeast) (Carey</w:t>
      </w:r>
      <w:r w:rsidR="00F17C21" w:rsidRPr="00F17C21">
        <w:noBreakHyphen/>
      </w:r>
      <w:r w:rsidRPr="00F17C21">
        <w:t xml:space="preserve">Smith et al, 2018). </w:t>
      </w:r>
    </w:p>
    <w:p w14:paraId="57A387D1" w14:textId="299A18D3" w:rsidR="00BF4D9B" w:rsidRPr="00F17C21" w:rsidRDefault="00BF4D9B" w:rsidP="00F17C21">
      <w:pPr>
        <w:pStyle w:val="BodyText"/>
        <w:spacing w:before="100" w:after="100"/>
        <w:rPr>
          <w:rFonts w:eastAsiaTheme="minorHAnsi"/>
        </w:rPr>
      </w:pPr>
      <w:r w:rsidRPr="00F17C21">
        <w:rPr>
          <w:color w:val="000000" w:themeColor="text1"/>
        </w:rPr>
        <w:t>These predicted changes in climate are expected to increase the risk of wildfires in all sub</w:t>
      </w:r>
      <w:r w:rsidR="00F17C21" w:rsidRPr="00F17C21">
        <w:rPr>
          <w:color w:val="000000" w:themeColor="text1"/>
        </w:rPr>
        <w:noBreakHyphen/>
      </w:r>
      <w:r w:rsidRPr="00F17C21">
        <w:rPr>
          <w:color w:val="000000" w:themeColor="text1"/>
        </w:rPr>
        <w:t>national climate zones. By 2100, the fire season is predicted to increase in length, with</w:t>
      </w:r>
      <w:r w:rsidR="00F17C21" w:rsidRPr="00F17C21">
        <w:rPr>
          <w:color w:val="000000" w:themeColor="text1"/>
        </w:rPr>
        <w:t> </w:t>
      </w:r>
      <w:r w:rsidRPr="00F17C21">
        <w:rPr>
          <w:color w:val="000000" w:themeColor="text1"/>
        </w:rPr>
        <w:t xml:space="preserve">hazardous fire conditions </w:t>
      </w:r>
      <w:r w:rsidR="006116B9">
        <w:rPr>
          <w:color w:val="000000" w:themeColor="text1"/>
        </w:rPr>
        <w:t>beginning</w:t>
      </w:r>
      <w:r w:rsidR="006116B9" w:rsidRPr="00F17C21">
        <w:rPr>
          <w:color w:val="000000" w:themeColor="text1"/>
        </w:rPr>
        <w:t xml:space="preserve"> </w:t>
      </w:r>
      <w:r w:rsidRPr="00F17C21">
        <w:rPr>
          <w:color w:val="000000" w:themeColor="text1"/>
        </w:rPr>
        <w:t>earlier in the summer. Fire severity is also likely to</w:t>
      </w:r>
      <w:r w:rsidR="00F17C21" w:rsidRPr="00F17C21">
        <w:rPr>
          <w:color w:val="000000" w:themeColor="text1"/>
        </w:rPr>
        <w:t> </w:t>
      </w:r>
      <w:r w:rsidRPr="00F17C21">
        <w:rPr>
          <w:color w:val="000000" w:themeColor="text1"/>
        </w:rPr>
        <w:t>increase</w:t>
      </w:r>
      <w:r w:rsidR="00F17C21" w:rsidRPr="00F17C21">
        <w:rPr>
          <w:color w:val="000000" w:themeColor="text1"/>
        </w:rPr>
        <w:t> </w:t>
      </w:r>
      <w:r w:rsidRPr="00F17C21">
        <w:rPr>
          <w:color w:val="000000" w:themeColor="text1"/>
        </w:rPr>
        <w:t xml:space="preserve">in </w:t>
      </w:r>
      <w:r w:rsidRPr="00F17C21">
        <w:t>climate zones 1, 2 and 3, due to the combination of decreased rainfall, lower humidity and increased windiness</w:t>
      </w:r>
      <w:r w:rsidRPr="00F17C21">
        <w:rPr>
          <w:color w:val="000000" w:themeColor="text1"/>
        </w:rPr>
        <w:t xml:space="preserve">. </w:t>
      </w:r>
      <w:r w:rsidRPr="00F17C21">
        <w:rPr>
          <w:rFonts w:eastAsia="Calibri"/>
        </w:rPr>
        <w:t>Terrestrial ecosystems in the east and south of the South</w:t>
      </w:r>
      <w:r w:rsidR="00E8442B">
        <w:rPr>
          <w:rFonts w:eastAsia="Calibri"/>
        </w:rPr>
        <w:t> </w:t>
      </w:r>
      <w:r w:rsidRPr="00F17C21">
        <w:rPr>
          <w:rFonts w:eastAsia="Calibri"/>
        </w:rPr>
        <w:t xml:space="preserve">Island, especially coastal Otago and Marlborough and southeastern Southland, and </w:t>
      </w:r>
      <w:r w:rsidR="006116B9">
        <w:rPr>
          <w:rFonts w:eastAsia="Calibri"/>
        </w:rPr>
        <w:t xml:space="preserve">in </w:t>
      </w:r>
      <w:r w:rsidRPr="00F17C21">
        <w:rPr>
          <w:rFonts w:eastAsia="Calibri"/>
        </w:rPr>
        <w:t>the</w:t>
      </w:r>
      <w:r w:rsidR="00E8442B">
        <w:rPr>
          <w:rFonts w:eastAsia="Calibri"/>
        </w:rPr>
        <w:t> </w:t>
      </w:r>
      <w:r w:rsidRPr="00F17C21">
        <w:rPr>
          <w:rFonts w:eastAsia="Calibri"/>
        </w:rPr>
        <w:t>west</w:t>
      </w:r>
      <w:r w:rsidR="00E8442B">
        <w:rPr>
          <w:rFonts w:eastAsia="Calibri"/>
        </w:rPr>
        <w:t> </w:t>
      </w:r>
      <w:r w:rsidRPr="00F17C21">
        <w:rPr>
          <w:rFonts w:eastAsia="Calibri"/>
        </w:rPr>
        <w:t>of the North Island (particularly around W</w:t>
      </w:r>
      <w:r w:rsidR="006116B9">
        <w:rPr>
          <w:rFonts w:eastAsia="Calibri"/>
        </w:rPr>
        <w:t>h</w:t>
      </w:r>
      <w:r w:rsidRPr="00F17C21">
        <w:rPr>
          <w:rFonts w:eastAsia="Calibri"/>
        </w:rPr>
        <w:t xml:space="preserve">anganui) are most likely to see an increase in frequency and severity of fires. </w:t>
      </w:r>
    </w:p>
    <w:p w14:paraId="379E4141" w14:textId="77777777" w:rsidR="00BF4D9B" w:rsidRPr="00D66195" w:rsidRDefault="00BF4D9B" w:rsidP="00F17C21">
      <w:pPr>
        <w:pStyle w:val="Heading4"/>
      </w:pPr>
      <w:r w:rsidRPr="00D66195">
        <w:t>Sensitivity</w:t>
      </w:r>
    </w:p>
    <w:p w14:paraId="4D3A3CC5" w14:textId="7519E373" w:rsidR="00BF4D9B" w:rsidRPr="00F17C21" w:rsidRDefault="00BF4D9B" w:rsidP="00F17C21">
      <w:pPr>
        <w:pStyle w:val="BodyText"/>
        <w:spacing w:before="100" w:after="100"/>
      </w:pPr>
      <w:r>
        <w:t>E</w:t>
      </w:r>
      <w:r w:rsidRPr="00D66195">
        <w:t xml:space="preserve">xogenous </w:t>
      </w:r>
      <w:r>
        <w:t>d</w:t>
      </w:r>
      <w:r w:rsidRPr="00D66195">
        <w:t xml:space="preserve">isturbance regimes, </w:t>
      </w:r>
      <w:r>
        <w:t>such as</w:t>
      </w:r>
      <w:r w:rsidRPr="00D66195">
        <w:t xml:space="preserve"> wildfire, heatwaves, drought and storms</w:t>
      </w:r>
      <w:r>
        <w:t>,</w:t>
      </w:r>
      <w:r w:rsidRPr="00D66195">
        <w:t xml:space="preserve"> have been</w:t>
      </w:r>
      <w:r w:rsidR="00F17C21">
        <w:t> </w:t>
      </w:r>
      <w:r w:rsidRPr="00D66195">
        <w:t>a</w:t>
      </w:r>
      <w:r w:rsidR="00F17C21">
        <w:t> </w:t>
      </w:r>
      <w:r w:rsidRPr="00F17C21">
        <w:t>continuous part of New Zealand’s climate for hundreds of years (Ogden et al, 1996). Changes in the frequency and timing</w:t>
      </w:r>
      <w:r w:rsidR="00480864" w:rsidRPr="00F17C21">
        <w:t xml:space="preserve"> of these disturbance events</w:t>
      </w:r>
      <w:r w:rsidRPr="00F17C21">
        <w:t xml:space="preserve">, as well as </w:t>
      </w:r>
      <w:r w:rsidR="00480864">
        <w:t xml:space="preserve">in </w:t>
      </w:r>
      <w:r w:rsidRPr="00F17C21">
        <w:t>the</w:t>
      </w:r>
      <w:r w:rsidR="00480864">
        <w:t>ir</w:t>
      </w:r>
      <w:r w:rsidRPr="00F17C21">
        <w:t xml:space="preserve"> intensification, will impact on ecosystems and species across New Zealand that have a limited ability to survive such shock events. Extreme climatic hazards may also increase the vulnerability of rare ecosystems to invasive species (N2).</w:t>
      </w:r>
    </w:p>
    <w:p w14:paraId="4E3A2975" w14:textId="77777777" w:rsidR="00BF4D9B" w:rsidRPr="00F17C21" w:rsidRDefault="00BF4D9B" w:rsidP="00F17C21">
      <w:pPr>
        <w:pStyle w:val="BodyText"/>
        <w:spacing w:before="100" w:after="100"/>
      </w:pPr>
      <w:r w:rsidRPr="00F17C21">
        <w:t xml:space="preserve">The combination of heat and moisture stress in terrestrial ecosystems could significantly impact species occupying sites close to their environmental limits (Niu et al, 2014). However, thresholds for thermal tolerance and acclimation will vary between species, and some will have greater capacity to adapt and recover following extreme events. The degree to which New Zealand species will be able to tolerate heat stress before reaching mortality is not well quantified or documented. Intensified disturbance regimes are also likely to increase the sensitivity of many lowland ecosystems and species to climate change hazards. </w:t>
      </w:r>
    </w:p>
    <w:p w14:paraId="285549D1" w14:textId="590DFC82" w:rsidR="00BF4D9B" w:rsidRPr="00F17C21" w:rsidRDefault="00BF4D9B" w:rsidP="00C26B9C">
      <w:pPr>
        <w:pStyle w:val="BodyText"/>
      </w:pPr>
      <w:r w:rsidRPr="00F17C21">
        <w:t>The sensitivity of many lowland freshwater ecosystems to drought and increased temperatures is likely to be increased by</w:t>
      </w:r>
      <w:r w:rsidR="00480864">
        <w:t>:</w:t>
      </w:r>
      <w:r w:rsidRPr="00F17C21">
        <w:t xml:space="preserve"> existing degradation of lakes, rivers and streams resulting from flow obstructions (dams, diversions, culverts)</w:t>
      </w:r>
      <w:r w:rsidR="00480864">
        <w:t>;</w:t>
      </w:r>
      <w:r w:rsidRPr="00F17C21">
        <w:t xml:space="preserve"> abstraction for power generation or irrigation with resulting change to natural flow variability</w:t>
      </w:r>
      <w:r w:rsidR="00480864">
        <w:t>;</w:t>
      </w:r>
      <w:r w:rsidRPr="00F17C21">
        <w:t xml:space="preserve"> elevated inputs of sediments and</w:t>
      </w:r>
      <w:r w:rsidR="00F17C21" w:rsidRPr="00F17C21">
        <w:t> </w:t>
      </w:r>
      <w:r w:rsidRPr="00F17C21">
        <w:t>nutrients</w:t>
      </w:r>
      <w:r w:rsidR="00480864">
        <w:t>;</w:t>
      </w:r>
      <w:r w:rsidRPr="00F17C21">
        <w:t xml:space="preserve"> and pressures from introduced species including aquatic plants, fish and algae. </w:t>
      </w:r>
      <w:r w:rsidRPr="00F17C21">
        <w:lastRenderedPageBreak/>
        <w:t>Flood events in some river systems may favour the survival of endangered indigenous galaxiids, as they are much less affected by flooding events than predatory salmonids (Robertson et al, 201</w:t>
      </w:r>
      <w:r w:rsidR="00DC6F94">
        <w:t>6</w:t>
      </w:r>
      <w:r w:rsidRPr="00F17C21">
        <w:t>).</w:t>
      </w:r>
      <w:r w:rsidRPr="00F17C21">
        <w:rPr>
          <w:rStyle w:val="CommentReference"/>
          <w:rFonts w:cs="Arial"/>
          <w:sz w:val="22"/>
          <w:szCs w:val="22"/>
          <w:lang w:eastAsia="en-US"/>
        </w:rPr>
        <w:t xml:space="preserve"> </w:t>
      </w:r>
      <w:r w:rsidRPr="00F17C21">
        <w:t xml:space="preserve"> </w:t>
      </w:r>
    </w:p>
    <w:p w14:paraId="6AFDA85F" w14:textId="62241FA3" w:rsidR="00BF4D9B" w:rsidRPr="00F17C21" w:rsidRDefault="00BF4D9B" w:rsidP="00C26B9C">
      <w:pPr>
        <w:pStyle w:val="BodyText"/>
      </w:pPr>
      <w:r w:rsidRPr="00F17C21">
        <w:t xml:space="preserve">Some marine ecosystems have been observed to be vulnerable to extreme climatic events, particularly heatwaves, with prolonged warming events causing significant thermal stress of marine biota and sometimes mortality </w:t>
      </w:r>
      <w:r w:rsidRPr="00F17C21" w:rsidDel="000332D9">
        <w:t>(</w:t>
      </w:r>
      <w:r w:rsidRPr="00F17C21">
        <w:t>for example</w:t>
      </w:r>
      <w:r w:rsidRPr="00F17C21" w:rsidDel="000332D9">
        <w:t xml:space="preserve">, </w:t>
      </w:r>
      <w:r w:rsidRPr="00F17C21" w:rsidDel="000332D9">
        <w:rPr>
          <w:color w:val="000000" w:themeColor="text1"/>
        </w:rPr>
        <w:t>Thomsen et al, 2019)</w:t>
      </w:r>
      <w:r w:rsidRPr="00F17C21">
        <w:rPr>
          <w:color w:val="000000" w:themeColor="text1"/>
        </w:rPr>
        <w:t>,</w:t>
      </w:r>
      <w:r w:rsidRPr="00F17C21">
        <w:t xml:space="preserve"> as species are exposed to conditions outside their thermal tolerance (Rahel and Olden, 2008). Loss of structurally important species </w:t>
      </w:r>
      <w:r w:rsidR="00A34943">
        <w:t>is</w:t>
      </w:r>
      <w:r w:rsidR="00A34943" w:rsidRPr="00F17C21">
        <w:t xml:space="preserve"> </w:t>
      </w:r>
      <w:r w:rsidRPr="00F17C21">
        <w:t xml:space="preserve">likely </w:t>
      </w:r>
      <w:r w:rsidR="00A34943">
        <w:t xml:space="preserve">to </w:t>
      </w:r>
      <w:r w:rsidRPr="00F17C21">
        <w:t xml:space="preserve">have broader negative impacts on other indigenous species, while also favouring invasion by introduced species (Wernberg et al, 2013). </w:t>
      </w:r>
    </w:p>
    <w:p w14:paraId="20312F5D" w14:textId="10559596" w:rsidR="00BF4D9B" w:rsidRPr="00D66195" w:rsidRDefault="00466821" w:rsidP="00C26B9C">
      <w:pPr>
        <w:pStyle w:val="BodyText"/>
      </w:pPr>
      <w:r>
        <w:t>Because w</w:t>
      </w:r>
      <w:r w:rsidR="00BF4D9B" w:rsidRPr="00F17C21">
        <w:t>ildfires hav</w:t>
      </w:r>
      <w:r w:rsidR="00BF4D9B" w:rsidRPr="00D66195">
        <w:t>e generally not been a major influence on New Zealand’s ecosystems and species,</w:t>
      </w:r>
      <w:r w:rsidR="00F17C21">
        <w:t> </w:t>
      </w:r>
      <w:r w:rsidR="00BF4D9B" w:rsidRPr="00D66195">
        <w:t>most New Zealand ecosystems and species hav</w:t>
      </w:r>
      <w:r w:rsidR="00073EAF">
        <w:t>e</w:t>
      </w:r>
      <w:r w:rsidR="00BF4D9B" w:rsidRPr="00D66195">
        <w:t xml:space="preserve"> very low resilience to their impacts (Perry et al, 2014). Wildfires are likely to become more frequent and severe, potentially causing widespread loss of indigenous species, which are generally poorly adapted to withstand fire.</w:t>
      </w:r>
    </w:p>
    <w:p w14:paraId="19F2B72A" w14:textId="77777777" w:rsidR="00BF4D9B" w:rsidRPr="00D66195" w:rsidRDefault="00BF4D9B" w:rsidP="00F17C21">
      <w:pPr>
        <w:pStyle w:val="Heading4"/>
      </w:pPr>
      <w:r w:rsidRPr="00D66195">
        <w:t>Adaptive capacity</w:t>
      </w:r>
    </w:p>
    <w:p w14:paraId="0F697877" w14:textId="0366AEE9" w:rsidR="00BF4D9B" w:rsidRPr="00D66195" w:rsidRDefault="00BF4D9B" w:rsidP="00C26B9C">
      <w:pPr>
        <w:pStyle w:val="BodyText"/>
      </w:pPr>
      <w:r w:rsidRPr="00D66195">
        <w:t>Many New Zealand ecosystems and species, and particularly those in terrestrial and freshwater environments, exhibit relatively high adaptive capacity when affected by recurrent</w:t>
      </w:r>
      <w:r w:rsidR="003E7B56">
        <w:t> </w:t>
      </w:r>
      <w:r w:rsidRPr="00D66195">
        <w:t>natural disturbance. However, it is likely this capacity has been impaired to at least some degree by existing human-induced pressures such as introduced browsers and predators, habitat clearance and fragmentation, and nutrient enrichment of fresh</w:t>
      </w:r>
      <w:r w:rsidR="00952936">
        <w:t xml:space="preserve"> </w:t>
      </w:r>
      <w:r w:rsidRPr="00D66195">
        <w:t xml:space="preserve">waters. Species </w:t>
      </w:r>
      <w:r>
        <w:t>with</w:t>
      </w:r>
      <w:r w:rsidRPr="00D66195">
        <w:t xml:space="preserve"> limited geographic ranges, limited population size, low reproduction rates or poor dispersal are also likely to have lower adaptive capacity than widespread, common species, particularly those with high reproduction rates and good dispersal ability.</w:t>
      </w:r>
    </w:p>
    <w:p w14:paraId="5C3F152A" w14:textId="794CE82A" w:rsidR="00BF4D9B" w:rsidRPr="00D66195" w:rsidRDefault="00D1058B" w:rsidP="00C26B9C">
      <w:pPr>
        <w:pStyle w:val="BodyText"/>
      </w:pPr>
      <w:r>
        <w:t>It may be possible to increase the</w:t>
      </w:r>
      <w:r w:rsidRPr="00D66195">
        <w:t xml:space="preserve"> </w:t>
      </w:r>
      <w:r w:rsidR="00BF4D9B" w:rsidRPr="00D66195">
        <w:t xml:space="preserve">adaptive capacity of New Zealand’s ecosystems and species </w:t>
      </w:r>
      <w:r w:rsidR="00BF4D9B">
        <w:t>to</w:t>
      </w:r>
      <w:r w:rsidR="00BF4D9B" w:rsidRPr="00D66195">
        <w:t xml:space="preserve"> increased disturbance frequencies through appropriate conservation management, in</w:t>
      </w:r>
      <w:r w:rsidR="00F17C21">
        <w:t> </w:t>
      </w:r>
      <w:r w:rsidR="00BF4D9B" w:rsidRPr="00D66195">
        <w:t>particular reducing pressures from introduced invasive species such as predators, browsers</w:t>
      </w:r>
      <w:r w:rsidR="00F17C21">
        <w:t> </w:t>
      </w:r>
      <w:r w:rsidR="00BF4D9B" w:rsidRPr="00D66195">
        <w:t>and weeds.</w:t>
      </w:r>
    </w:p>
    <w:p w14:paraId="7B1BE557" w14:textId="77777777" w:rsidR="00BF4D9B" w:rsidRPr="00F17C21" w:rsidRDefault="00BF4D9B" w:rsidP="00F17C21">
      <w:pPr>
        <w:pStyle w:val="Heading4"/>
      </w:pPr>
      <w:r w:rsidRPr="00D66195">
        <w:t>Consequence</w:t>
      </w:r>
    </w:p>
    <w:p w14:paraId="783A28D2" w14:textId="1042F1C1" w:rsidR="00BF4D9B" w:rsidRPr="00F17C21" w:rsidRDefault="00D1058B" w:rsidP="00C26B9C">
      <w:pPr>
        <w:pStyle w:val="BodyText"/>
      </w:pPr>
      <w:r>
        <w:rPr>
          <w:iCs/>
        </w:rPr>
        <w:t>More</w:t>
      </w:r>
      <w:r w:rsidRPr="00F17C21">
        <w:rPr>
          <w:iCs/>
        </w:rPr>
        <w:t xml:space="preserve"> </w:t>
      </w:r>
      <w:r w:rsidR="00BF4D9B" w:rsidRPr="00F17C21">
        <w:rPr>
          <w:iCs/>
        </w:rPr>
        <w:t>frequen</w:t>
      </w:r>
      <w:r>
        <w:rPr>
          <w:iCs/>
        </w:rPr>
        <w:t>t</w:t>
      </w:r>
      <w:r w:rsidR="00BF4D9B" w:rsidRPr="00F17C21">
        <w:t xml:space="preserve"> extreme and moderate climatic events will inevitably have direct and potentially substantial impacts on New Zealand’s indigenous ecosystems and species. It is likely</w:t>
      </w:r>
      <w:r w:rsidR="00F17C21" w:rsidRPr="00F17C21">
        <w:t> </w:t>
      </w:r>
      <w:r w:rsidR="00BF4D9B" w:rsidRPr="00F17C21">
        <w:t>these events will interact with and intensify the effects of prevailing natural disturbance regimes. Predicting the exact impact of more frequent extreme events is problematic, despite</w:t>
      </w:r>
      <w:r w:rsidR="00F17C21" w:rsidRPr="00F17C21">
        <w:t> </w:t>
      </w:r>
      <w:r w:rsidR="00BF4D9B" w:rsidRPr="00F17C21">
        <w:t xml:space="preserve">our partial understanding of the roles already played by disturbance in some indigenous ecosystems. This is due to both the difficulty in forecasting when and where extreme events will occur, and the highly variable impacts that extreme events can have on ecosystems and species. </w:t>
      </w:r>
    </w:p>
    <w:p w14:paraId="6A3D07FB" w14:textId="3CAE5260" w:rsidR="00BF4D9B" w:rsidRPr="00F17C21" w:rsidRDefault="00D1058B" w:rsidP="00C26B9C">
      <w:pPr>
        <w:pStyle w:val="BodyText"/>
      </w:pPr>
      <w:r>
        <w:t>A f</w:t>
      </w:r>
      <w:r w:rsidR="00BF4D9B" w:rsidRPr="00F17C21">
        <w:t xml:space="preserve">urther complication is </w:t>
      </w:r>
      <w:r>
        <w:t xml:space="preserve">that </w:t>
      </w:r>
      <w:r w:rsidR="00BF4D9B" w:rsidRPr="00F17C21">
        <w:t xml:space="preserve">the degree of imbalance in distribution between both ecosystems and species and </w:t>
      </w:r>
      <w:r w:rsidR="00BF4D9B" w:rsidRPr="00F17C21">
        <w:rPr>
          <w:iCs/>
        </w:rPr>
        <w:t xml:space="preserve">average </w:t>
      </w:r>
      <w:r w:rsidR="00BF4D9B" w:rsidRPr="00F17C21">
        <w:t>climate conditions</w:t>
      </w:r>
      <w:r w:rsidRPr="00D1058B">
        <w:t xml:space="preserve"> </w:t>
      </w:r>
      <w:r w:rsidRPr="00F17C21">
        <w:t xml:space="preserve">is expected </w:t>
      </w:r>
      <w:r>
        <w:t>to progressively increase</w:t>
      </w:r>
      <w:r w:rsidR="00BF4D9B" w:rsidRPr="00F17C21">
        <w:t>. In particular, ecosystems and species subject to chronic stress from increased average temperatures, reduced rainfall or extended periods of low stream flows are likely to be less resilient to</w:t>
      </w:r>
      <w:r w:rsidR="00F17C21" w:rsidRPr="00F17C21">
        <w:t> </w:t>
      </w:r>
      <w:r w:rsidR="00BF4D9B" w:rsidRPr="00F17C21">
        <w:t>damage caused by extreme events. These factors are likely to lead to increased risk of invasion by introduced species (Hellmann et al, 2008</w:t>
      </w:r>
      <w:r w:rsidR="0034790A">
        <w:t>;</w:t>
      </w:r>
      <w:r w:rsidR="0034790A" w:rsidRPr="0034790A">
        <w:t xml:space="preserve"> </w:t>
      </w:r>
      <w:r w:rsidR="0034790A" w:rsidRPr="00F17C21">
        <w:t>Thuiller et al, 2007</w:t>
      </w:r>
      <w:r w:rsidR="00BF4D9B" w:rsidRPr="00F17C21">
        <w:t xml:space="preserve">). </w:t>
      </w:r>
    </w:p>
    <w:p w14:paraId="42682696" w14:textId="77777777" w:rsidR="00BF4D9B" w:rsidRPr="00D66195" w:rsidRDefault="00BF4D9B" w:rsidP="00C26B9C">
      <w:pPr>
        <w:pStyle w:val="BodyText"/>
        <w:keepLines/>
      </w:pPr>
      <w:r w:rsidRPr="00F17C21">
        <w:lastRenderedPageBreak/>
        <w:t>Increased frequency of wildfires will pose perhaps the most severe and tangible threat to</w:t>
      </w:r>
      <w:r w:rsidR="00F17C21" w:rsidRPr="00F17C21">
        <w:t> </w:t>
      </w:r>
      <w:r w:rsidRPr="00F17C21">
        <w:t>ecosystems and species in eastern and northern New Zealand, due to the degree of devastation that can occur during these events. Wildfires have generally not been a major</w:t>
      </w:r>
      <w:r w:rsidR="00F17C21" w:rsidRPr="00F17C21">
        <w:t> </w:t>
      </w:r>
      <w:r w:rsidRPr="00F17C21">
        <w:t>influence on New Zealand’s ecosystems and species, resulting in low selection pressures</w:t>
      </w:r>
      <w:r w:rsidR="00F17C21">
        <w:t> </w:t>
      </w:r>
      <w:r w:rsidRPr="00D66195">
        <w:t>for fire adaptation (Perry et al, 2014).</w:t>
      </w:r>
    </w:p>
    <w:p w14:paraId="309D32BE" w14:textId="77777777" w:rsidR="00BF4D9B" w:rsidRPr="00D66195" w:rsidRDefault="00BF4D9B" w:rsidP="00BF4D9B">
      <w:pPr>
        <w:pStyle w:val="Heading4"/>
      </w:pPr>
      <w:r w:rsidRPr="00D66195">
        <w:t xml:space="preserve">Interacting risks </w:t>
      </w:r>
    </w:p>
    <w:p w14:paraId="19B06C3B" w14:textId="7153AD54" w:rsidR="00BF4D9B" w:rsidRDefault="00BF4D9B" w:rsidP="00F17C21">
      <w:pPr>
        <w:pStyle w:val="BodyText"/>
      </w:pPr>
      <w:r w:rsidRPr="00D66195">
        <w:t>Social, economic and natural environment systems are intrinsically linked</w:t>
      </w:r>
      <w:r>
        <w:t>;</w:t>
      </w:r>
      <w:r w:rsidRPr="00D66195">
        <w:t xml:space="preserve"> </w:t>
      </w:r>
      <w:r>
        <w:t>changes in</w:t>
      </w:r>
      <w:r w:rsidRPr="00D66195">
        <w:t xml:space="preserve"> natural disturbance regimes and the increased risk of invasive species will </w:t>
      </w:r>
      <w:r>
        <w:t>have</w:t>
      </w:r>
      <w:r w:rsidRPr="00D66195">
        <w:t xml:space="preserve"> cascading impacts </w:t>
      </w:r>
      <w:r>
        <w:t>on</w:t>
      </w:r>
      <w:r w:rsidRPr="00D66195">
        <w:t xml:space="preserve"> other domains. Extreme climatic events that result in the disturbance of natural ecosystems will see impacts </w:t>
      </w:r>
      <w:r w:rsidR="00EB26CD">
        <w:t>on</w:t>
      </w:r>
      <w:r w:rsidR="00EB26CD" w:rsidRPr="00D66195">
        <w:t xml:space="preserve"> </w:t>
      </w:r>
      <w:r w:rsidRPr="00D66195">
        <w:t xml:space="preserve">the tourism sector (E4) </w:t>
      </w:r>
      <w:r>
        <w:t xml:space="preserve">and </w:t>
      </w:r>
      <w:r w:rsidRPr="00D66195">
        <w:t>land</w:t>
      </w:r>
      <w:r>
        <w:t>-</w:t>
      </w:r>
      <w:r w:rsidRPr="00D66195">
        <w:t>based primary sector (E3)</w:t>
      </w:r>
      <w:r>
        <w:t>,</w:t>
      </w:r>
      <w:r w:rsidRPr="00D66195">
        <w:t xml:space="preserve"> as well as </w:t>
      </w:r>
      <w:r w:rsidR="00EB26CD">
        <w:t xml:space="preserve">on </w:t>
      </w:r>
      <w:r w:rsidRPr="00D66195">
        <w:t>fisheries and aquaculture (E5) that rel</w:t>
      </w:r>
      <w:r>
        <w:t>y</w:t>
      </w:r>
      <w:r w:rsidRPr="00D66195">
        <w:t xml:space="preserve"> on indigenous</w:t>
      </w:r>
      <w:r w:rsidRPr="00D66195" w:rsidDel="007C6707">
        <w:t xml:space="preserve"> </w:t>
      </w:r>
      <w:r w:rsidRPr="00D66195">
        <w:t>species and natural landscapes. Invasive</w:t>
      </w:r>
      <w:r w:rsidR="00A34D12">
        <w:t> </w:t>
      </w:r>
      <w:r w:rsidRPr="00D66195">
        <w:t>species pose a threat to Māori social, economic, cultural capital</w:t>
      </w:r>
      <w:r w:rsidR="00525E2F">
        <w:t xml:space="preserve"> and</w:t>
      </w:r>
      <w:r w:rsidRPr="00D66195">
        <w:t xml:space="preserve"> cultural heritage values and spiritual wellbeing from climate</w:t>
      </w:r>
      <w:r w:rsidR="00320CD0">
        <w:t xml:space="preserve"> change</w:t>
      </w:r>
      <w:r w:rsidRPr="00D66195">
        <w:t xml:space="preserve"> impacts on indigenous</w:t>
      </w:r>
      <w:r w:rsidRPr="00D66195" w:rsidDel="007C6707">
        <w:t xml:space="preserve"> </w:t>
      </w:r>
      <w:r w:rsidRPr="00D66195">
        <w:t>species and ecosystems (H5,</w:t>
      </w:r>
      <w:r w:rsidR="00A34D12">
        <w:t> </w:t>
      </w:r>
      <w:r w:rsidRPr="00D66195">
        <w:t>H6</w:t>
      </w:r>
      <w:r w:rsidR="00A61ED4">
        <w:t>,</w:t>
      </w:r>
      <w:r w:rsidRPr="00D66195">
        <w:t xml:space="preserve"> H8). </w:t>
      </w:r>
    </w:p>
    <w:p w14:paraId="2034D8AB" w14:textId="77777777" w:rsidR="00BF4D9B" w:rsidRPr="00D66195" w:rsidRDefault="00BF4D9B" w:rsidP="00F17C21">
      <w:pPr>
        <w:pStyle w:val="BodyText"/>
      </w:pPr>
      <w:r w:rsidRPr="00D66195">
        <w:t>With the invasion of exotic species due to warmer climatic conditions comes the threat of vector-borne diseases and the subsequent health implications (H3).</w:t>
      </w:r>
    </w:p>
    <w:p w14:paraId="2668EBAB" w14:textId="76EBAC17" w:rsidR="00BF4D9B" w:rsidRPr="00D66195" w:rsidRDefault="00BF4D9B" w:rsidP="00F17C21">
      <w:pPr>
        <w:pStyle w:val="BodyText"/>
      </w:pPr>
      <w:bookmarkStart w:id="339" w:name="_Hlk36660996"/>
      <w:r w:rsidRPr="00D66195">
        <w:t>The threat of invasive species could lead to a reduction in, or loss of, māhinga kai (food</w:t>
      </w:r>
      <w:r w:rsidR="00F17C21">
        <w:noBreakHyphen/>
      </w:r>
      <w:r w:rsidRPr="00D66195">
        <w:t>gathering areas</w:t>
      </w:r>
      <w:r w:rsidR="00525E2F">
        <w:t xml:space="preserve"> or </w:t>
      </w:r>
      <w:r w:rsidRPr="00D66195">
        <w:t xml:space="preserve">sites) </w:t>
      </w:r>
      <w:r>
        <w:t>through</w:t>
      </w:r>
      <w:r w:rsidRPr="00D66195">
        <w:t xml:space="preserve"> impacts on t</w:t>
      </w:r>
      <w:r>
        <w:t>a</w:t>
      </w:r>
      <w:r w:rsidRPr="00D66195">
        <w:t xml:space="preserve">onga species. </w:t>
      </w:r>
      <w:r w:rsidR="00EE7225">
        <w:t>Although</w:t>
      </w:r>
      <w:r w:rsidR="00EE7225" w:rsidRPr="00D66195">
        <w:t xml:space="preserve"> </w:t>
      </w:r>
      <w:r w:rsidRPr="00D66195">
        <w:t>there is a threat to</w:t>
      </w:r>
      <w:r w:rsidR="00F17C21">
        <w:t> </w:t>
      </w:r>
      <w:r w:rsidRPr="00D66195">
        <w:t xml:space="preserve">these cultural relationships, there is also an opportunity for </w:t>
      </w:r>
      <w:r>
        <w:t>m</w:t>
      </w:r>
      <w:r w:rsidRPr="00D66195">
        <w:t>ātauranga Māori to inform</w:t>
      </w:r>
      <w:r w:rsidR="0008384C">
        <w:t> </w:t>
      </w:r>
      <w:r w:rsidRPr="00D66195">
        <w:t>environmental management practices, including protection of taonga species from</w:t>
      </w:r>
      <w:r w:rsidR="0008384C">
        <w:t> </w:t>
      </w:r>
      <w:r w:rsidRPr="00D66195">
        <w:t xml:space="preserve">invasive species and climate change </w:t>
      </w:r>
      <w:bookmarkEnd w:id="339"/>
      <w:r w:rsidRPr="00D66195">
        <w:t>(Bond</w:t>
      </w:r>
      <w:r>
        <w:t xml:space="preserve"> et al</w:t>
      </w:r>
      <w:r w:rsidRPr="00D66195">
        <w:t>, 2019).</w:t>
      </w:r>
      <w:r>
        <w:t xml:space="preserve"> </w:t>
      </w:r>
    </w:p>
    <w:p w14:paraId="2225C6E8" w14:textId="77777777" w:rsidR="00BF4D9B" w:rsidRPr="00F17C21" w:rsidRDefault="00BF4D9B" w:rsidP="00F17C21">
      <w:pPr>
        <w:pStyle w:val="Heading4"/>
      </w:pPr>
      <w:r w:rsidRPr="001F3CBA">
        <w:t>Confidence: High agreement, limited evidence</w:t>
      </w:r>
    </w:p>
    <w:p w14:paraId="1E4C6635" w14:textId="25E692BE" w:rsidR="00BF4D9B" w:rsidRPr="00D66195" w:rsidRDefault="00BF4D9B" w:rsidP="00F17C21">
      <w:pPr>
        <w:pStyle w:val="BodyText"/>
        <w:rPr>
          <w:rFonts w:cs="Arial"/>
        </w:rPr>
      </w:pPr>
      <w:r w:rsidRPr="00D66195">
        <w:rPr>
          <w:rFonts w:cs="Arial"/>
        </w:rPr>
        <w:t xml:space="preserve">There is a high level of agreement that predicted </w:t>
      </w:r>
      <w:r w:rsidRPr="00D66195">
        <w:t xml:space="preserve">increases in the frequency of climate change hazards, including wildfire, drought, heatwaves and storms, have the potential to </w:t>
      </w:r>
      <w:r w:rsidR="000F2838">
        <w:t xml:space="preserve">have a </w:t>
      </w:r>
      <w:r w:rsidRPr="00D66195">
        <w:t xml:space="preserve">profound impact </w:t>
      </w:r>
      <w:r w:rsidR="000F2838">
        <w:t xml:space="preserve">on </w:t>
      </w:r>
      <w:r w:rsidRPr="00D66195">
        <w:t xml:space="preserve">New Zealand’s indigenous ecosystems and species. However, only very limited evidence </w:t>
      </w:r>
      <w:r w:rsidR="000F2838">
        <w:t xml:space="preserve">is available </w:t>
      </w:r>
      <w:r>
        <w:rPr>
          <w:rFonts w:cs="Arial"/>
        </w:rPr>
        <w:t xml:space="preserve">relating to </w:t>
      </w:r>
      <w:r w:rsidRPr="00D66195">
        <w:rPr>
          <w:rFonts w:cs="Arial"/>
        </w:rPr>
        <w:t xml:space="preserve">the vulnerability of different indigenous ecosystems and species to these more frequent extreme disturbance events. </w:t>
      </w:r>
    </w:p>
    <w:p w14:paraId="73F9D45F" w14:textId="77777777" w:rsidR="00BF4D9B" w:rsidRPr="00D66195" w:rsidRDefault="00BF4D9B" w:rsidP="00BF4D9B">
      <w:pPr>
        <w:pStyle w:val="Heading4"/>
      </w:pPr>
      <w:r w:rsidRPr="00D66195">
        <w:t>Adaptation</w:t>
      </w:r>
    </w:p>
    <w:p w14:paraId="5255278A" w14:textId="07736F90" w:rsidR="00BF4D9B" w:rsidRDefault="00BF4D9B" w:rsidP="00F17C21">
      <w:pPr>
        <w:pStyle w:val="BodyText"/>
      </w:pPr>
      <w:r>
        <w:t>The Ministry for the Environment</w:t>
      </w:r>
      <w:r w:rsidRPr="00D66195">
        <w:t xml:space="preserve"> is leading action relatin</w:t>
      </w:r>
      <w:r>
        <w:t>g</w:t>
      </w:r>
      <w:r w:rsidRPr="00D66195">
        <w:t xml:space="preserve"> to this risk. Actions include conservation management techniques to eradicate invasive species (N2), policy adaptation frameworks and action plans, and community programmes to increase ecosystem resilience</w:t>
      </w:r>
      <w:r w:rsidR="00B1293F">
        <w:t xml:space="preserve"> </w:t>
      </w:r>
      <w:r>
        <w:t>–</w:t>
      </w:r>
      <w:r w:rsidR="00EE7225">
        <w:t xml:space="preserve"> </w:t>
      </w:r>
      <w:r w:rsidRPr="00D66195">
        <w:t xml:space="preserve">such as the Green Corridors programme. In 2014 </w:t>
      </w:r>
      <w:r>
        <w:t>the Ministry</w:t>
      </w:r>
      <w:r w:rsidRPr="00D66195">
        <w:t xml:space="preserve"> issued the National</w:t>
      </w:r>
      <w:r w:rsidR="0060750A">
        <w:t> </w:t>
      </w:r>
      <w:r w:rsidRPr="00D66195">
        <w:t>Policy Statement for Freshwater Management</w:t>
      </w:r>
      <w:r>
        <w:t>,</w:t>
      </w:r>
      <w:r w:rsidRPr="00D66195">
        <w:t xml:space="preserve"> and</w:t>
      </w:r>
      <w:r>
        <w:t xml:space="preserve"> </w:t>
      </w:r>
      <w:r w:rsidR="000F2838">
        <w:t>it is</w:t>
      </w:r>
      <w:r w:rsidR="000F2838" w:rsidRPr="00D66195">
        <w:t xml:space="preserve"> </w:t>
      </w:r>
      <w:r w:rsidRPr="00D66195">
        <w:t xml:space="preserve">leading the development of a National Policy Statement for Indigenous Biodiversity. Regional </w:t>
      </w:r>
      <w:r>
        <w:t>c</w:t>
      </w:r>
      <w:r w:rsidRPr="00D66195">
        <w:t>ouncils have established programmes identifying work already undertaken and setting future</w:t>
      </w:r>
      <w:r w:rsidR="0060750A">
        <w:t> </w:t>
      </w:r>
      <w:r w:rsidRPr="00D66195">
        <w:t>targets for</w:t>
      </w:r>
      <w:r w:rsidR="0060750A">
        <w:t> </w:t>
      </w:r>
      <w:r w:rsidRPr="00D66195">
        <w:t>freshwater resource management and ecosystem resilience (</w:t>
      </w:r>
      <w:r>
        <w:t>Ministry for the</w:t>
      </w:r>
      <w:r w:rsidR="00E514C6">
        <w:t xml:space="preserve"> </w:t>
      </w:r>
      <w:r>
        <w:t>Environment</w:t>
      </w:r>
      <w:r w:rsidRPr="00D66195">
        <w:t xml:space="preserve">, 2019b). The </w:t>
      </w:r>
      <w:r w:rsidRPr="00DA5FC4">
        <w:rPr>
          <w:i/>
          <w:iCs/>
        </w:rPr>
        <w:t>New Zealand Biodiversity Action Plan 2016–</w:t>
      </w:r>
      <w:r w:rsidR="000B4AE9">
        <w:rPr>
          <w:i/>
          <w:iCs/>
        </w:rPr>
        <w:t>20</w:t>
      </w:r>
      <w:r w:rsidRPr="00DA5FC4">
        <w:rPr>
          <w:i/>
          <w:iCs/>
        </w:rPr>
        <w:t>20</w:t>
      </w:r>
      <w:r w:rsidRPr="00D66195">
        <w:t xml:space="preserve"> outlines the goal</w:t>
      </w:r>
      <w:r w:rsidR="0060750A">
        <w:t> </w:t>
      </w:r>
      <w:r w:rsidRPr="00D66195">
        <w:t>to improve the</w:t>
      </w:r>
      <w:r w:rsidR="00E514C6">
        <w:t> </w:t>
      </w:r>
      <w:r w:rsidRPr="00D66195">
        <w:t xml:space="preserve">status of biodiversity through safeguarding ecosystems (Department of Conservation, 2016). </w:t>
      </w:r>
    </w:p>
    <w:p w14:paraId="27DAA9AF" w14:textId="228475ED" w:rsidR="00BF4D9B" w:rsidRDefault="00BF4D9B" w:rsidP="00F17C21">
      <w:pPr>
        <w:pStyle w:val="BodyText"/>
      </w:pPr>
      <w:r>
        <w:t>C</w:t>
      </w:r>
      <w:r w:rsidRPr="00D66195">
        <w:t xml:space="preserve">ommunity programmes such as </w:t>
      </w:r>
      <w:r>
        <w:t xml:space="preserve">the </w:t>
      </w:r>
      <w:r w:rsidRPr="00D66195">
        <w:t>Million Metres Stream Project, One Billion Trees,</w:t>
      </w:r>
      <w:r>
        <w:t xml:space="preserve"> the</w:t>
      </w:r>
      <w:r w:rsidR="00154BDF">
        <w:t> </w:t>
      </w:r>
      <w:r w:rsidRPr="00D66195">
        <w:t>Green Corridors programme and other</w:t>
      </w:r>
      <w:r>
        <w:t>s</w:t>
      </w:r>
      <w:r w:rsidRPr="00D66195">
        <w:t xml:space="preserve"> will contribute</w:t>
      </w:r>
      <w:r w:rsidR="00E514C6">
        <w:t> </w:t>
      </w:r>
      <w:r w:rsidRPr="00D66195">
        <w:t xml:space="preserve">to increasing local ecosystem resilience. </w:t>
      </w:r>
    </w:p>
    <w:p w14:paraId="0AAC5C2B" w14:textId="5066F2FD" w:rsidR="00D847AB" w:rsidRPr="004E745B" w:rsidRDefault="004C2ABB" w:rsidP="00776089">
      <w:pPr>
        <w:pStyle w:val="Tableheading2"/>
      </w:pPr>
      <w:bookmarkStart w:id="340" w:name="_Toc45391904"/>
      <w:r w:rsidRPr="004E745B">
        <w:lastRenderedPageBreak/>
        <w:t>N7 Risks to terrestrial, freshwater and marine ecosystems</w:t>
      </w:r>
      <w:r w:rsidR="00D847AB" w:rsidRPr="004E745B">
        <w:t xml:space="preserve">: </w:t>
      </w:r>
      <w:r w:rsidR="00776089">
        <w:t>U</w:t>
      </w:r>
      <w:r w:rsidR="00D847AB" w:rsidRPr="004E745B">
        <w:t>rgency profile</w:t>
      </w:r>
      <w:bookmarkEnd w:id="340"/>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85"/>
        <w:gridCol w:w="1758"/>
        <w:gridCol w:w="903"/>
        <w:gridCol w:w="940"/>
        <w:gridCol w:w="1276"/>
        <w:gridCol w:w="992"/>
        <w:gridCol w:w="709"/>
        <w:gridCol w:w="1797"/>
        <w:gridCol w:w="45"/>
      </w:tblGrid>
      <w:tr w:rsidR="009D2925" w:rsidRPr="009D2925" w14:paraId="0F896953" w14:textId="77777777" w:rsidTr="00154BDF">
        <w:trPr>
          <w:tblHeader/>
        </w:trPr>
        <w:tc>
          <w:tcPr>
            <w:tcW w:w="8505" w:type="dxa"/>
            <w:gridSpan w:val="9"/>
            <w:shd w:val="clear" w:color="auto" w:fill="2C9986"/>
          </w:tcPr>
          <w:p w14:paraId="11589CF0" w14:textId="37C7D0DE" w:rsidR="00BF4D9B" w:rsidRPr="009D2925" w:rsidRDefault="00242FE1" w:rsidP="00A724CD">
            <w:pPr>
              <w:pStyle w:val="TableTextbold"/>
              <w:keepNext/>
              <w:spacing w:line="220" w:lineRule="atLeast"/>
              <w:rPr>
                <w:color w:val="FFFFFF" w:themeColor="background1"/>
              </w:rPr>
            </w:pPr>
            <w:bookmarkStart w:id="341" w:name="_Hlk35588760"/>
            <w:r w:rsidRPr="00242FE1">
              <w:rPr>
                <w:color w:val="FFFFFF" w:themeColor="background1"/>
              </w:rPr>
              <w:t>N7 Risks to terrestrial, freshwater and marine ecosystems</w:t>
            </w:r>
            <w:r w:rsidR="004C2ABB">
              <w:rPr>
                <w:color w:val="FFFFFF" w:themeColor="background1"/>
              </w:rPr>
              <w:t>:</w:t>
            </w:r>
            <w:r w:rsidRPr="00242FE1">
              <w:rPr>
                <w:color w:val="FFFFFF" w:themeColor="background1"/>
              </w:rPr>
              <w:t xml:space="preserve"> </w:t>
            </w:r>
            <w:r w:rsidR="00776089">
              <w:rPr>
                <w:color w:val="FFFFFF" w:themeColor="background1"/>
              </w:rPr>
              <w:t>U</w:t>
            </w:r>
            <w:r w:rsidR="00BF4D9B" w:rsidRPr="009D2925">
              <w:rPr>
                <w:color w:val="FFFFFF" w:themeColor="background1"/>
              </w:rPr>
              <w:t>rgency profile</w:t>
            </w:r>
          </w:p>
        </w:tc>
      </w:tr>
      <w:tr w:rsidR="00F079A0" w:rsidRPr="00D66195" w14:paraId="1E03F05F" w14:textId="77777777" w:rsidTr="00154BDF">
        <w:trPr>
          <w:gridBefore w:val="1"/>
          <w:gridAfter w:val="1"/>
          <w:wBefore w:w="85" w:type="dxa"/>
          <w:wAfter w:w="45" w:type="dxa"/>
          <w:tblHeader/>
        </w:trPr>
        <w:tc>
          <w:tcPr>
            <w:tcW w:w="1758" w:type="dxa"/>
            <w:shd w:val="clear" w:color="auto" w:fill="FFFFFF" w:themeFill="background1"/>
          </w:tcPr>
          <w:p w14:paraId="259A493B" w14:textId="77777777" w:rsidR="00BB79D5" w:rsidRPr="00BB79D5" w:rsidRDefault="00BB79D5" w:rsidP="00A724CD">
            <w:pPr>
              <w:pStyle w:val="TableTextbold"/>
              <w:keepNext/>
              <w:ind w:left="-57"/>
            </w:pPr>
            <w:r w:rsidRPr="00BC5AF8">
              <w:t>Urgency category</w:t>
            </w:r>
          </w:p>
        </w:tc>
        <w:tc>
          <w:tcPr>
            <w:tcW w:w="1843" w:type="dxa"/>
            <w:gridSpan w:val="2"/>
          </w:tcPr>
          <w:p w14:paraId="2AF81921" w14:textId="77777777" w:rsidR="00BB79D5" w:rsidRPr="00D66195" w:rsidRDefault="00BB79D5" w:rsidP="00A724CD">
            <w:pPr>
              <w:pStyle w:val="TableTextbold"/>
              <w:keepNext/>
            </w:pPr>
            <w:r w:rsidRPr="005D6D89">
              <w:t>Proportion of urgency</w:t>
            </w:r>
          </w:p>
        </w:tc>
        <w:tc>
          <w:tcPr>
            <w:tcW w:w="4774" w:type="dxa"/>
            <w:gridSpan w:val="4"/>
          </w:tcPr>
          <w:p w14:paraId="0AE8BF6A" w14:textId="77777777" w:rsidR="00BB79D5" w:rsidRPr="00D66195" w:rsidRDefault="00BB79D5" w:rsidP="00A724CD">
            <w:pPr>
              <w:pStyle w:val="TableTextbold"/>
              <w:keepNext/>
            </w:pPr>
            <w:r w:rsidRPr="005D6D89">
              <w:t>Description of actions</w:t>
            </w:r>
          </w:p>
        </w:tc>
      </w:tr>
      <w:tr w:rsidR="00F079A0" w:rsidRPr="00D66195" w14:paraId="7DFF3912" w14:textId="77777777" w:rsidTr="00154BDF">
        <w:tc>
          <w:tcPr>
            <w:tcW w:w="1843" w:type="dxa"/>
            <w:gridSpan w:val="2"/>
            <w:shd w:val="clear" w:color="auto" w:fill="FFFFFF" w:themeFill="background1"/>
            <w:hideMark/>
          </w:tcPr>
          <w:p w14:paraId="18291C18" w14:textId="77777777" w:rsidR="00BF4D9B" w:rsidRPr="00D66195" w:rsidRDefault="00BF4D9B" w:rsidP="00A724CD">
            <w:pPr>
              <w:pStyle w:val="TableTextbold"/>
              <w:keepNext/>
            </w:pPr>
            <w:r w:rsidRPr="00D66195">
              <w:t>More action needed</w:t>
            </w:r>
          </w:p>
        </w:tc>
        <w:tc>
          <w:tcPr>
            <w:tcW w:w="1843" w:type="dxa"/>
            <w:gridSpan w:val="2"/>
          </w:tcPr>
          <w:p w14:paraId="7C27854E" w14:textId="77777777" w:rsidR="00BF4D9B" w:rsidRPr="00D66195" w:rsidRDefault="00BF4D9B" w:rsidP="00A724CD">
            <w:pPr>
              <w:pStyle w:val="TableText"/>
              <w:keepNext/>
              <w:jc w:val="center"/>
            </w:pPr>
            <w:r w:rsidRPr="00D66195">
              <w:t>20</w:t>
            </w:r>
          </w:p>
        </w:tc>
        <w:tc>
          <w:tcPr>
            <w:tcW w:w="4819" w:type="dxa"/>
            <w:gridSpan w:val="5"/>
          </w:tcPr>
          <w:p w14:paraId="1331F135" w14:textId="77777777" w:rsidR="00BF4D9B" w:rsidRPr="00D66195" w:rsidRDefault="00BF4D9B" w:rsidP="00A724CD">
            <w:pPr>
              <w:pStyle w:val="TableText"/>
              <w:keepNext/>
            </w:pPr>
            <w:r w:rsidRPr="00D66195">
              <w:t>Implement a systematic approach to the identification, monitoring and reporting of extreme and more frequent moderate events and their impacts; carry out remedial actions as appropriate</w:t>
            </w:r>
            <w:r>
              <w:t>.</w:t>
            </w:r>
          </w:p>
        </w:tc>
      </w:tr>
      <w:tr w:rsidR="00F079A0" w:rsidRPr="00D66195" w14:paraId="51209787" w14:textId="77777777" w:rsidTr="00154BDF">
        <w:tc>
          <w:tcPr>
            <w:tcW w:w="1843" w:type="dxa"/>
            <w:gridSpan w:val="2"/>
            <w:shd w:val="clear" w:color="auto" w:fill="FFFFFF" w:themeFill="background1"/>
            <w:hideMark/>
          </w:tcPr>
          <w:p w14:paraId="433D57EE" w14:textId="77777777" w:rsidR="00BF4D9B" w:rsidRPr="00D66195" w:rsidRDefault="00BF4D9B" w:rsidP="009D2925">
            <w:pPr>
              <w:pStyle w:val="TableTextbold"/>
              <w:rPr>
                <w:highlight w:val="yellow"/>
              </w:rPr>
            </w:pPr>
            <w:r w:rsidRPr="00D66195">
              <w:t xml:space="preserve">Research </w:t>
            </w:r>
            <w:r>
              <w:t>p</w:t>
            </w:r>
            <w:r w:rsidRPr="00D66195">
              <w:t>riority</w:t>
            </w:r>
          </w:p>
        </w:tc>
        <w:tc>
          <w:tcPr>
            <w:tcW w:w="1843" w:type="dxa"/>
            <w:gridSpan w:val="2"/>
          </w:tcPr>
          <w:p w14:paraId="236330FC" w14:textId="77777777" w:rsidR="00BF4D9B" w:rsidRPr="00D66195" w:rsidRDefault="00BF4D9B" w:rsidP="00B3037C">
            <w:pPr>
              <w:pStyle w:val="TableText"/>
              <w:jc w:val="center"/>
            </w:pPr>
            <w:r w:rsidRPr="00D66195">
              <w:t>30</w:t>
            </w:r>
          </w:p>
        </w:tc>
        <w:tc>
          <w:tcPr>
            <w:tcW w:w="4819" w:type="dxa"/>
            <w:gridSpan w:val="5"/>
          </w:tcPr>
          <w:p w14:paraId="2F5B0020" w14:textId="77777777" w:rsidR="00BF4D9B" w:rsidRPr="00D66195" w:rsidRDefault="00BF4D9B" w:rsidP="009D2925">
            <w:pPr>
              <w:pStyle w:val="TableText"/>
            </w:pPr>
            <w:r>
              <w:t>H</w:t>
            </w:r>
            <w:r w:rsidRPr="00D66195">
              <w:t>ow best to identify, monitor and report on significant extreme events and their impacts in terrestrial, freshwater and marine realms</w:t>
            </w:r>
            <w:r>
              <w:t>.</w:t>
            </w:r>
          </w:p>
        </w:tc>
      </w:tr>
      <w:tr w:rsidR="00F079A0" w:rsidRPr="00D66195" w14:paraId="4011CB38" w14:textId="77777777" w:rsidTr="00154BDF">
        <w:tc>
          <w:tcPr>
            <w:tcW w:w="1843" w:type="dxa"/>
            <w:gridSpan w:val="2"/>
            <w:shd w:val="clear" w:color="auto" w:fill="FFFFFF" w:themeFill="background1"/>
            <w:hideMark/>
          </w:tcPr>
          <w:p w14:paraId="6A61EFF4" w14:textId="77777777" w:rsidR="00BF4D9B" w:rsidRPr="00D66195" w:rsidRDefault="00BF4D9B" w:rsidP="009D2925">
            <w:pPr>
              <w:pStyle w:val="TableTextbold"/>
            </w:pPr>
            <w:r w:rsidRPr="00D66195">
              <w:t>Sustain current action</w:t>
            </w:r>
          </w:p>
        </w:tc>
        <w:tc>
          <w:tcPr>
            <w:tcW w:w="1843" w:type="dxa"/>
            <w:gridSpan w:val="2"/>
          </w:tcPr>
          <w:p w14:paraId="4A3F62A5" w14:textId="77777777" w:rsidR="00BF4D9B" w:rsidRPr="00D66195" w:rsidRDefault="00BF4D9B" w:rsidP="00B3037C">
            <w:pPr>
              <w:pStyle w:val="TableText"/>
              <w:jc w:val="center"/>
            </w:pPr>
            <w:r w:rsidRPr="00D66195">
              <w:t>20</w:t>
            </w:r>
          </w:p>
        </w:tc>
        <w:tc>
          <w:tcPr>
            <w:tcW w:w="4819" w:type="dxa"/>
            <w:gridSpan w:val="5"/>
          </w:tcPr>
          <w:p w14:paraId="7CB82935" w14:textId="77777777" w:rsidR="00BF4D9B" w:rsidRPr="00D66195" w:rsidRDefault="00BF4D9B" w:rsidP="009D2925">
            <w:pPr>
              <w:pStyle w:val="TableText"/>
            </w:pPr>
            <w:r w:rsidRPr="00D66195">
              <w:t>Continue current terrestrial, freshwater and marine ecosystem conservation actions to maintain resilience at high levels</w:t>
            </w:r>
            <w:r>
              <w:t>.</w:t>
            </w:r>
          </w:p>
        </w:tc>
      </w:tr>
      <w:tr w:rsidR="00536DEA" w:rsidRPr="00D66195" w14:paraId="3E5B9625" w14:textId="77777777" w:rsidTr="00154BDF">
        <w:tc>
          <w:tcPr>
            <w:tcW w:w="1843" w:type="dxa"/>
            <w:gridSpan w:val="2"/>
            <w:tcBorders>
              <w:bottom w:val="single" w:sz="8" w:space="0" w:color="2C9986"/>
            </w:tcBorders>
            <w:shd w:val="clear" w:color="auto" w:fill="FFFFFF" w:themeFill="background1"/>
            <w:hideMark/>
          </w:tcPr>
          <w:p w14:paraId="05ADEBA7" w14:textId="77777777" w:rsidR="00BF4D9B" w:rsidRPr="00D66195" w:rsidRDefault="00BF4D9B" w:rsidP="009D2925">
            <w:pPr>
              <w:pStyle w:val="TableTextbold"/>
            </w:pPr>
            <w:r w:rsidRPr="00D66195">
              <w:t xml:space="preserve">Watching brief </w:t>
            </w:r>
          </w:p>
        </w:tc>
        <w:tc>
          <w:tcPr>
            <w:tcW w:w="1843" w:type="dxa"/>
            <w:gridSpan w:val="2"/>
            <w:tcBorders>
              <w:bottom w:val="single" w:sz="8" w:space="0" w:color="2C9986"/>
            </w:tcBorders>
          </w:tcPr>
          <w:p w14:paraId="7C362401" w14:textId="77777777" w:rsidR="00BF4D9B" w:rsidRPr="00D66195" w:rsidRDefault="00BF4D9B" w:rsidP="00B3037C">
            <w:pPr>
              <w:pStyle w:val="TableText"/>
              <w:jc w:val="center"/>
            </w:pPr>
            <w:r w:rsidRPr="00D66195">
              <w:t>30</w:t>
            </w:r>
          </w:p>
        </w:tc>
        <w:tc>
          <w:tcPr>
            <w:tcW w:w="4819" w:type="dxa"/>
            <w:gridSpan w:val="5"/>
            <w:tcBorders>
              <w:bottom w:val="single" w:sz="8" w:space="0" w:color="2C9986"/>
            </w:tcBorders>
          </w:tcPr>
          <w:p w14:paraId="44103F5C" w14:textId="77777777" w:rsidR="00BF4D9B" w:rsidRPr="00D66195" w:rsidRDefault="00BF4D9B" w:rsidP="009D2925">
            <w:pPr>
              <w:pStyle w:val="TableText"/>
            </w:pPr>
            <w:r w:rsidRPr="00D66195">
              <w:t>Monitor extreme and more frequent moderate event impacts and their sequencing and seasonal timing on natural ecosystems</w:t>
            </w:r>
            <w:r>
              <w:t>,</w:t>
            </w:r>
            <w:r w:rsidRPr="00D66195">
              <w:t xml:space="preserve"> to measure trends and provide early warning of systems likely to become increasingly vulnerable over time</w:t>
            </w:r>
            <w:r>
              <w:t>.</w:t>
            </w:r>
          </w:p>
        </w:tc>
      </w:tr>
      <w:tr w:rsidR="00BB79D5" w:rsidRPr="00D66195" w14:paraId="07E9DD33" w14:textId="77777777" w:rsidTr="00154BDF">
        <w:tc>
          <w:tcPr>
            <w:tcW w:w="1843" w:type="dxa"/>
            <w:gridSpan w:val="2"/>
            <w:tcBorders>
              <w:top w:val="single" w:sz="8" w:space="0" w:color="2C9986"/>
            </w:tcBorders>
            <w:shd w:val="clear" w:color="auto" w:fill="2C9986"/>
          </w:tcPr>
          <w:p w14:paraId="5A9BEE98" w14:textId="77777777" w:rsidR="00BF4D9B" w:rsidRPr="004E745B" w:rsidRDefault="00BF4D9B" w:rsidP="009D2925">
            <w:pPr>
              <w:pStyle w:val="TableText"/>
              <w:rPr>
                <w:b/>
                <w:bCs/>
                <w:color w:val="FFFFFF" w:themeColor="background1"/>
              </w:rPr>
            </w:pPr>
            <w:r w:rsidRPr="004E745B">
              <w:rPr>
                <w:b/>
                <w:bCs/>
                <w:color w:val="FFFFFF" w:themeColor="background1"/>
              </w:rPr>
              <w:t xml:space="preserve">Adaptation urgency </w:t>
            </w:r>
          </w:p>
        </w:tc>
        <w:tc>
          <w:tcPr>
            <w:tcW w:w="1843" w:type="dxa"/>
            <w:gridSpan w:val="2"/>
            <w:tcBorders>
              <w:top w:val="single" w:sz="8" w:space="0" w:color="2C9986"/>
            </w:tcBorders>
            <w:shd w:val="clear" w:color="auto" w:fill="FFFFFF" w:themeFill="background1"/>
          </w:tcPr>
          <w:p w14:paraId="2B1D1F4D" w14:textId="77777777" w:rsidR="00BF4D9B" w:rsidRPr="00D66195" w:rsidRDefault="00BF4D9B" w:rsidP="00B3037C">
            <w:pPr>
              <w:pStyle w:val="TableText"/>
              <w:jc w:val="center"/>
            </w:pPr>
            <w:r w:rsidRPr="00D66195">
              <w:t>60</w:t>
            </w:r>
          </w:p>
        </w:tc>
        <w:tc>
          <w:tcPr>
            <w:tcW w:w="1276" w:type="dxa"/>
            <w:tcBorders>
              <w:top w:val="single" w:sz="8" w:space="0" w:color="2C9986"/>
            </w:tcBorders>
            <w:shd w:val="clear" w:color="auto" w:fill="2C9986"/>
          </w:tcPr>
          <w:p w14:paraId="17469DE6" w14:textId="77777777" w:rsidR="00BF4D9B" w:rsidRPr="004E745B" w:rsidRDefault="00BF4D9B" w:rsidP="009D2925">
            <w:pPr>
              <w:pStyle w:val="TableText"/>
              <w:rPr>
                <w:b/>
                <w:bCs/>
                <w:color w:val="FFFFFF" w:themeColor="background1"/>
              </w:rPr>
            </w:pPr>
            <w:r w:rsidRPr="004E745B">
              <w:rPr>
                <w:b/>
                <w:bCs/>
                <w:color w:val="FFFFFF" w:themeColor="background1"/>
              </w:rPr>
              <w:t xml:space="preserve">Confidence </w:t>
            </w:r>
          </w:p>
        </w:tc>
        <w:tc>
          <w:tcPr>
            <w:tcW w:w="3543" w:type="dxa"/>
            <w:gridSpan w:val="4"/>
            <w:tcBorders>
              <w:top w:val="single" w:sz="8" w:space="0" w:color="2C9986"/>
            </w:tcBorders>
          </w:tcPr>
          <w:p w14:paraId="0B243AA1" w14:textId="77777777" w:rsidR="00BF4D9B" w:rsidRPr="00D66195" w:rsidRDefault="00BF4D9B" w:rsidP="009D2925">
            <w:pPr>
              <w:pStyle w:val="TableText"/>
            </w:pPr>
            <w:r w:rsidRPr="00D66195">
              <w:t>High agreement, limited evidence</w:t>
            </w:r>
          </w:p>
        </w:tc>
      </w:tr>
      <w:tr w:rsidR="009D2925" w:rsidRPr="00D66195" w14:paraId="7B96C66A" w14:textId="77777777" w:rsidTr="00154BDF">
        <w:tc>
          <w:tcPr>
            <w:tcW w:w="1843" w:type="dxa"/>
            <w:gridSpan w:val="2"/>
            <w:shd w:val="clear" w:color="auto" w:fill="2C9986"/>
          </w:tcPr>
          <w:p w14:paraId="31D7B589" w14:textId="77777777" w:rsidR="00BF4D9B" w:rsidRPr="004E745B" w:rsidRDefault="00BF4D9B" w:rsidP="009D2925">
            <w:pPr>
              <w:pStyle w:val="TableText"/>
              <w:rPr>
                <w:b/>
                <w:bCs/>
                <w:color w:val="FFFFFF" w:themeColor="background1"/>
              </w:rPr>
            </w:pPr>
            <w:r w:rsidRPr="004E745B">
              <w:rPr>
                <w:b/>
                <w:bCs/>
                <w:color w:val="FFFFFF" w:themeColor="background1"/>
              </w:rPr>
              <w:t xml:space="preserve">Consequence </w:t>
            </w:r>
          </w:p>
        </w:tc>
        <w:tc>
          <w:tcPr>
            <w:tcW w:w="903" w:type="dxa"/>
            <w:shd w:val="clear" w:color="auto" w:fill="2C9986"/>
          </w:tcPr>
          <w:p w14:paraId="3B5C119A" w14:textId="77777777" w:rsidR="00BF4D9B" w:rsidRPr="004E745B" w:rsidRDefault="00BF4D9B" w:rsidP="009D2925">
            <w:pPr>
              <w:pStyle w:val="TableText"/>
              <w:rPr>
                <w:color w:val="FFFFFF" w:themeColor="background1"/>
              </w:rPr>
            </w:pPr>
            <w:r w:rsidRPr="004E745B">
              <w:rPr>
                <w:color w:val="FFFFFF" w:themeColor="background1"/>
              </w:rPr>
              <w:t>Now</w:t>
            </w:r>
          </w:p>
        </w:tc>
        <w:tc>
          <w:tcPr>
            <w:tcW w:w="940" w:type="dxa"/>
          </w:tcPr>
          <w:p w14:paraId="561C09B3" w14:textId="77777777" w:rsidR="00BF4D9B" w:rsidRPr="00D66195" w:rsidRDefault="00BF4D9B" w:rsidP="009D2925">
            <w:pPr>
              <w:pStyle w:val="TableText"/>
            </w:pPr>
            <w:r w:rsidRPr="00D66195">
              <w:t>Minor</w:t>
            </w:r>
          </w:p>
        </w:tc>
        <w:tc>
          <w:tcPr>
            <w:tcW w:w="1276" w:type="dxa"/>
            <w:shd w:val="clear" w:color="auto" w:fill="2C9986"/>
          </w:tcPr>
          <w:p w14:paraId="0CAD002E" w14:textId="77777777" w:rsidR="00BF4D9B" w:rsidRPr="004E745B" w:rsidRDefault="00BF4D9B" w:rsidP="009D2925">
            <w:pPr>
              <w:pStyle w:val="TableText"/>
              <w:rPr>
                <w:color w:val="FFFFFF" w:themeColor="background1"/>
              </w:rPr>
            </w:pPr>
            <w:r w:rsidRPr="004E745B">
              <w:rPr>
                <w:color w:val="FFFFFF" w:themeColor="background1"/>
              </w:rPr>
              <w:t>2050</w:t>
            </w:r>
          </w:p>
        </w:tc>
        <w:tc>
          <w:tcPr>
            <w:tcW w:w="992" w:type="dxa"/>
          </w:tcPr>
          <w:p w14:paraId="63ECAA9E" w14:textId="77777777" w:rsidR="00BF4D9B" w:rsidRPr="00D66195" w:rsidRDefault="00BF4D9B" w:rsidP="009D2925">
            <w:pPr>
              <w:pStyle w:val="TableText"/>
            </w:pPr>
            <w:r w:rsidRPr="00D66195">
              <w:t>Moderate</w:t>
            </w:r>
          </w:p>
        </w:tc>
        <w:tc>
          <w:tcPr>
            <w:tcW w:w="709" w:type="dxa"/>
            <w:shd w:val="clear" w:color="auto" w:fill="2C9986"/>
          </w:tcPr>
          <w:p w14:paraId="095A5B4D" w14:textId="77777777" w:rsidR="00BF4D9B" w:rsidRPr="004E745B" w:rsidRDefault="00BF4D9B" w:rsidP="009D2925">
            <w:pPr>
              <w:pStyle w:val="TableText"/>
              <w:rPr>
                <w:color w:val="FFFFFF" w:themeColor="background1"/>
              </w:rPr>
            </w:pPr>
            <w:r w:rsidRPr="004E745B">
              <w:rPr>
                <w:color w:val="FFFFFF" w:themeColor="background1"/>
              </w:rPr>
              <w:t>2100</w:t>
            </w:r>
          </w:p>
        </w:tc>
        <w:tc>
          <w:tcPr>
            <w:tcW w:w="1842" w:type="dxa"/>
            <w:gridSpan w:val="2"/>
          </w:tcPr>
          <w:p w14:paraId="6A6D3BAA" w14:textId="77777777" w:rsidR="00BF4D9B" w:rsidRPr="00D66195" w:rsidRDefault="00BF4D9B" w:rsidP="009D2925">
            <w:pPr>
              <w:pStyle w:val="TableText"/>
            </w:pPr>
            <w:r w:rsidRPr="00D66195">
              <w:t>Major</w:t>
            </w:r>
          </w:p>
        </w:tc>
      </w:tr>
    </w:tbl>
    <w:p w14:paraId="6246D2A8" w14:textId="77777777" w:rsidR="00BF4D9B" w:rsidRPr="00D66195" w:rsidRDefault="00BF4D9B" w:rsidP="00A5023E">
      <w:pPr>
        <w:pStyle w:val="Heading3"/>
        <w:numPr>
          <w:ilvl w:val="0"/>
          <w:numId w:val="26"/>
        </w:numPr>
        <w:spacing w:before="400"/>
      </w:pPr>
      <w:bookmarkStart w:id="342" w:name="_Toc35952560"/>
      <w:bookmarkStart w:id="343" w:name="_Toc37153143"/>
      <w:bookmarkStart w:id="344" w:name="_Toc37404077"/>
      <w:bookmarkStart w:id="345" w:name="_Toc37786086"/>
      <w:bookmarkEnd w:id="341"/>
      <w:r w:rsidRPr="00D66195">
        <w:t xml:space="preserve">N8 </w:t>
      </w:r>
      <w:bookmarkEnd w:id="342"/>
      <w:bookmarkEnd w:id="343"/>
      <w:r w:rsidRPr="00D66195">
        <w:t>Risks to oceanic ecosystem productivity and functioning due to changes in sea surface temperature, ocean mixing, nutrient availability, chemical composition and vertical particle flux</w:t>
      </w:r>
      <w:bookmarkEnd w:id="344"/>
      <w:bookmarkEnd w:id="345"/>
    </w:p>
    <w:p w14:paraId="520C6480" w14:textId="71CD0DCA" w:rsidR="00BF4D9B" w:rsidRPr="00D66195" w:rsidRDefault="00BF4D9B" w:rsidP="00BF4D9B">
      <w:pPr>
        <w:pStyle w:val="Heading4"/>
      </w:pPr>
      <w:r w:rsidRPr="00D66195">
        <w:t>Risk summary</w:t>
      </w:r>
    </w:p>
    <w:p w14:paraId="40786ACD" w14:textId="67149805" w:rsidR="00BF4D9B" w:rsidRPr="00D66195" w:rsidRDefault="00BF4D9B" w:rsidP="00A5023E">
      <w:pPr>
        <w:pStyle w:val="BodyText"/>
      </w:pPr>
      <w:bookmarkStart w:id="346" w:name="_Hlk36832564"/>
      <w:r w:rsidRPr="00D66195">
        <w:t>New Zealand lies across a zone of enhanced ocean productivity located along the subtropical front, an important oceanic boundary that separates warmer northern (subtropical) waters, characterised by low nutrients and productivity, from colder southern (sub</w:t>
      </w:r>
      <w:r>
        <w:t>a</w:t>
      </w:r>
      <w:r w:rsidRPr="00D66195">
        <w:t xml:space="preserve">ntarctic) waters, which have higher nutrient levels and generally greater phytoplankton productivity (Bradford-Grieve et al, 2006). Projected increases in ocean temperatures and windiness will alter physical and biogeochemical processes in these oceanic waters, particularly at their surface (Law et al, </w:t>
      </w:r>
      <w:r>
        <w:t>2017a</w:t>
      </w:r>
      <w:r w:rsidRPr="00D66195">
        <w:t>). Ocean productivity and function will be altered mostly through changes in the depth of the surface mixed layer, affecting both light penetration and the exchange of nutrients across the mixed layer boundary. This is expected to reduce primary productivity</w:t>
      </w:r>
      <w:r>
        <w:t>,</w:t>
      </w:r>
      <w:r w:rsidRPr="00D66195">
        <w:t xml:space="preserve"> with likely flow-on effects on broader marine food webs and ecosystems </w:t>
      </w:r>
      <w:r>
        <w:t>by</w:t>
      </w:r>
      <w:r w:rsidRPr="00D66195">
        <w:t xml:space="preserve"> reduc</w:t>
      </w:r>
      <w:r>
        <w:t>ing</w:t>
      </w:r>
      <w:r w:rsidRPr="00D66195">
        <w:t xml:space="preserve"> the vertical flux of organic particles to the sea floor (Law et al, </w:t>
      </w:r>
      <w:r w:rsidR="005F0313" w:rsidRPr="00D66195">
        <w:t>201</w:t>
      </w:r>
      <w:r w:rsidR="005F0313">
        <w:t>7b</w:t>
      </w:r>
      <w:r w:rsidRPr="00D66195">
        <w:t xml:space="preserve">). This may see regional shifts in ecosystem composition, with </w:t>
      </w:r>
      <w:r>
        <w:t>changes to</w:t>
      </w:r>
      <w:r w:rsidRPr="00D66195">
        <w:t xml:space="preserve"> both the distributions and abundance of marine species. </w:t>
      </w:r>
    </w:p>
    <w:p w14:paraId="66A60E51" w14:textId="607A1DDD" w:rsidR="00BF4D9B" w:rsidRPr="00D66195" w:rsidRDefault="00BF4D9B" w:rsidP="00A5023E">
      <w:pPr>
        <w:pStyle w:val="BodyText"/>
      </w:pPr>
      <w:r w:rsidRPr="00D66195">
        <w:t xml:space="preserve">These changes in oceanic functioning will most likely </w:t>
      </w:r>
      <w:r>
        <w:t xml:space="preserve">be </w:t>
      </w:r>
      <w:r w:rsidRPr="00D66195">
        <w:t>ongoing</w:t>
      </w:r>
      <w:r>
        <w:t xml:space="preserve"> and</w:t>
      </w:r>
      <w:r w:rsidRPr="00D66195">
        <w:t xml:space="preserve"> gradual, with the magnitude of changes in ocean temperature and chemistry expected to increase toward the</w:t>
      </w:r>
      <w:r w:rsidR="00CE0C23">
        <w:t> </w:t>
      </w:r>
      <w:r w:rsidRPr="00D66195">
        <w:t>end of the century. Human activities have already</w:t>
      </w:r>
      <w:r w:rsidR="00A111F0">
        <w:t xml:space="preserve"> had an</w:t>
      </w:r>
      <w:r w:rsidRPr="00D66195">
        <w:t xml:space="preserve"> extensive impact</w:t>
      </w:r>
      <w:r w:rsidR="00A111F0">
        <w:t xml:space="preserve"> on</w:t>
      </w:r>
      <w:r w:rsidRPr="00D66195">
        <w:t xml:space="preserve"> New Zealand’s marine environment, including from bottom trawling, land-based discharge of sediments, nutrients and pollutants, and the introduction of invasive species. These impacts are likely to</w:t>
      </w:r>
      <w:r w:rsidR="00CE0C23">
        <w:t> </w:t>
      </w:r>
      <w:r w:rsidRPr="00D66195">
        <w:t>interact with the effects of climate change by reducing the natural resilience of ecosystems</w:t>
      </w:r>
      <w:r w:rsidR="00CE0C23">
        <w:t> </w:t>
      </w:r>
      <w:r w:rsidRPr="00D66195">
        <w:t xml:space="preserve">and species. </w:t>
      </w:r>
    </w:p>
    <w:bookmarkEnd w:id="346"/>
    <w:p w14:paraId="0B801D15" w14:textId="77777777" w:rsidR="00BF4D9B" w:rsidRPr="00D66195" w:rsidRDefault="00BF4D9B" w:rsidP="00BF4D9B">
      <w:pPr>
        <w:pStyle w:val="Heading4"/>
      </w:pPr>
      <w:r w:rsidRPr="00D66195">
        <w:t>Exposure</w:t>
      </w:r>
    </w:p>
    <w:p w14:paraId="4CE8786F" w14:textId="28C8A4EF" w:rsidR="00BF4D9B" w:rsidRPr="00D66195" w:rsidRDefault="00BF4D9B" w:rsidP="00A5023E">
      <w:pPr>
        <w:pStyle w:val="BodyText"/>
      </w:pPr>
      <w:r w:rsidRPr="00D66195">
        <w:t>Climate change is predicted to result in New Zealand’s oceans experiencing gradual, ongoing</w:t>
      </w:r>
      <w:r w:rsidR="00CE0C23">
        <w:t> </w:t>
      </w:r>
      <w:r w:rsidRPr="00D66195">
        <w:t xml:space="preserve">increases in both sea surface temperatures and windiness. These climatic changes </w:t>
      </w:r>
      <w:r w:rsidRPr="00D66195">
        <w:lastRenderedPageBreak/>
        <w:t>are</w:t>
      </w:r>
      <w:r w:rsidR="00CE0C23">
        <w:t> </w:t>
      </w:r>
      <w:r w:rsidRPr="00D66195">
        <w:t xml:space="preserve">projected to increase in severity towards the end of the century, with the greatest increases under RCP8.5. Atmospheric warming has already increased sea surface temperature </w:t>
      </w:r>
      <w:r>
        <w:t>in</w:t>
      </w:r>
      <w:r w:rsidRPr="00D66195">
        <w:t xml:space="preserve"> the Tasman Sea, at four times the observed rate for the rest of the world’s oceans over the same period (Law et al, 201</w:t>
      </w:r>
      <w:r w:rsidR="00955526">
        <w:t>7b</w:t>
      </w:r>
      <w:r w:rsidRPr="00D66195">
        <w:t>).</w:t>
      </w:r>
      <w:r>
        <w:rPr>
          <w:rStyle w:val="CommentReference"/>
          <w:rFonts w:cs="Arial"/>
          <w:lang w:eastAsia="en-US"/>
        </w:rPr>
        <w:t xml:space="preserve"> </w:t>
      </w:r>
    </w:p>
    <w:p w14:paraId="0D6110F2" w14:textId="00A121C8" w:rsidR="00BF4D9B" w:rsidRPr="00D66195" w:rsidRDefault="00BF4D9B" w:rsidP="00A5023E">
      <w:pPr>
        <w:pStyle w:val="BodyText"/>
      </w:pPr>
      <w:r w:rsidRPr="00D66195">
        <w:t>Increases in sea surface temperatures and windiness are predicted to change the depth of the surface mixed layer</w:t>
      </w:r>
      <w:r>
        <w:t>, which</w:t>
      </w:r>
      <w:r w:rsidRPr="00D66195">
        <w:t xml:space="preserve"> will affect both light penetration and the exchange of nutrients across the mixed layer boundary (Law et al, 20</w:t>
      </w:r>
      <w:r>
        <w:t>17a</w:t>
      </w:r>
      <w:r w:rsidRPr="00D66195">
        <w:t xml:space="preserve">). The </w:t>
      </w:r>
      <w:r w:rsidR="00A111F0">
        <w:t>magnitu</w:t>
      </w:r>
      <w:r w:rsidR="00D7539A">
        <w:t>d</w:t>
      </w:r>
      <w:r w:rsidR="00A111F0">
        <w:t xml:space="preserve">e of these </w:t>
      </w:r>
      <w:r w:rsidRPr="00D66195">
        <w:t xml:space="preserve">changes </w:t>
      </w:r>
      <w:r w:rsidR="00A111F0">
        <w:t>is</w:t>
      </w:r>
      <w:r w:rsidR="00A111F0" w:rsidRPr="00D66195">
        <w:t xml:space="preserve"> </w:t>
      </w:r>
      <w:r w:rsidRPr="00D66195">
        <w:t xml:space="preserve">predicted to </w:t>
      </w:r>
      <w:r w:rsidR="00A111F0">
        <w:t>be</w:t>
      </w:r>
      <w:r w:rsidR="00A111F0" w:rsidRPr="00D66195">
        <w:t xml:space="preserve"> </w:t>
      </w:r>
      <w:r w:rsidRPr="00D66195">
        <w:t xml:space="preserve">greater in already nutrient-poor subtropical waters than in more nutrient-rich subantarctic waters; significant reductions in productivity are predicted for the highly productive zone of mixing between these two water bodies along the Chatham Rise. Further details on climate hazard projections are outlined in </w:t>
      </w:r>
      <w:hyperlink w:anchor="_Climate_change_in" w:history="1">
        <w:r w:rsidRPr="00F40C24">
          <w:rPr>
            <w:rStyle w:val="Hyperlink"/>
          </w:rPr>
          <w:t>section</w:t>
        </w:r>
        <w:r w:rsidR="00F40C24" w:rsidRPr="00F40C24">
          <w:rPr>
            <w:rStyle w:val="Hyperlink"/>
          </w:rPr>
          <w:t xml:space="preserve"> 2</w:t>
        </w:r>
      </w:hyperlink>
      <w:r w:rsidRPr="00F40C24">
        <w:t>.</w:t>
      </w:r>
    </w:p>
    <w:p w14:paraId="5FD3C67D" w14:textId="77777777" w:rsidR="00BF4D9B" w:rsidRPr="00D66195" w:rsidRDefault="00BF4D9B" w:rsidP="00A5023E">
      <w:pPr>
        <w:pStyle w:val="Heading4"/>
      </w:pPr>
      <w:r w:rsidRPr="00D66195">
        <w:t>Sensitivity</w:t>
      </w:r>
    </w:p>
    <w:p w14:paraId="5A729A8D" w14:textId="4C029277" w:rsidR="00BF4D9B" w:rsidRPr="00D66195" w:rsidRDefault="00BF4D9B" w:rsidP="00A5023E">
      <w:pPr>
        <w:pStyle w:val="BodyText"/>
      </w:pPr>
      <w:r w:rsidRPr="00D66195">
        <w:t xml:space="preserve">Assessing the sensitivity of the oceans around New Zealand to projected declines in their productivity is difficult </w:t>
      </w:r>
      <w:r>
        <w:t>due to</w:t>
      </w:r>
      <w:r w:rsidRPr="00D66195">
        <w:t xml:space="preserve"> the complex linkages and interrelationships between ecosystems and species, and the complexity of the physical environment. This reflect</w:t>
      </w:r>
      <w:r>
        <w:t>s</w:t>
      </w:r>
      <w:r w:rsidRPr="00D66195">
        <w:t xml:space="preserve"> the wide latitudinal span and complex ocean dynamics</w:t>
      </w:r>
      <w:r>
        <w:t>,</w:t>
      </w:r>
      <w:r w:rsidRPr="00D66195">
        <w:t xml:space="preserve"> </w:t>
      </w:r>
      <w:r>
        <w:t>which</w:t>
      </w:r>
      <w:r w:rsidRPr="00D66195">
        <w:t xml:space="preserve"> include zones of intense mixing along boundaries and between water bodies. As a consequence, while modelling studies can provide broad projections of physical changes in ocean attributes such as surface mixing, with reasonably confident forecasts of expected declines in productivity, only very broad predictions can be made of the likely flow-on effects </w:t>
      </w:r>
      <w:r w:rsidR="007A173E">
        <w:t>on</w:t>
      </w:r>
      <w:r w:rsidR="007A173E" w:rsidRPr="00D66195">
        <w:t xml:space="preserve"> </w:t>
      </w:r>
      <w:r w:rsidRPr="00D66195">
        <w:t>the distributions and abundance of species</w:t>
      </w:r>
      <w:r>
        <w:t>,</w:t>
      </w:r>
      <w:r w:rsidRPr="00D66195">
        <w:t xml:space="preserve"> and consequent changes in their interactions with each other. </w:t>
      </w:r>
    </w:p>
    <w:p w14:paraId="799FF7B3" w14:textId="7ADDE023" w:rsidR="00BF4D9B" w:rsidRPr="00D66195" w:rsidRDefault="00BF4D9B" w:rsidP="00A5023E">
      <w:pPr>
        <w:pStyle w:val="BodyText"/>
      </w:pPr>
      <w:r w:rsidRPr="00D66195">
        <w:t xml:space="preserve">The potentially far-reaching extent of these changes is illustrated by expected reductions in the vertical flux of organic particles that transport energy </w:t>
      </w:r>
      <w:r>
        <w:t>from</w:t>
      </w:r>
      <w:r w:rsidRPr="00D66195">
        <w:t xml:space="preserve"> surface waters to demersal communities on or near the sea floor</w:t>
      </w:r>
      <w:r>
        <w:t>.</w:t>
      </w:r>
      <w:r w:rsidRPr="00D66195">
        <w:t xml:space="preserve"> </w:t>
      </w:r>
      <w:r>
        <w:t>P</w:t>
      </w:r>
      <w:r w:rsidRPr="00D66195">
        <w:t xml:space="preserve">reliminary results from modelling studies </w:t>
      </w:r>
      <w:r>
        <w:t>show</w:t>
      </w:r>
      <w:r w:rsidRPr="00D66195">
        <w:t xml:space="preserve"> a range</w:t>
      </w:r>
      <w:r w:rsidR="00CE0C23">
        <w:t> </w:t>
      </w:r>
      <w:r w:rsidRPr="00D66195">
        <w:t>of demersal fish species</w:t>
      </w:r>
      <w:r w:rsidR="00E865C8">
        <w:t xml:space="preserve"> are</w:t>
      </w:r>
      <w:r w:rsidRPr="00D66195">
        <w:t xml:space="preserve"> likely to be affected by this reduced energy supply, reduc</w:t>
      </w:r>
      <w:r>
        <w:t>ing</w:t>
      </w:r>
      <w:r w:rsidRPr="00D66195">
        <w:t xml:space="preserve"> fish</w:t>
      </w:r>
      <w:r w:rsidR="00CE0C23">
        <w:t> </w:t>
      </w:r>
      <w:r w:rsidRPr="00D66195">
        <w:t>condition, affect</w:t>
      </w:r>
      <w:r>
        <w:t>ing</w:t>
      </w:r>
      <w:r w:rsidRPr="00D66195">
        <w:t xml:space="preserve"> recruitment and lower</w:t>
      </w:r>
      <w:r>
        <w:t>ing</w:t>
      </w:r>
      <w:r w:rsidRPr="00D66195">
        <w:t xml:space="preserve"> fisheries productivity (Law et al, 2016). </w:t>
      </w:r>
      <w:r>
        <w:t>Further</w:t>
      </w:r>
      <w:r w:rsidRPr="00D66195">
        <w:t xml:space="preserve"> uncertainty is generated by </w:t>
      </w:r>
      <w:r>
        <w:t>likely</w:t>
      </w:r>
      <w:r w:rsidRPr="00D66195">
        <w:t xml:space="preserve"> changes in the abundance and distributions of marine species in more direct response to changes in ocean climate, including increased temperatures, particularly in surface waters, and ongoing reductions in pH.</w:t>
      </w:r>
    </w:p>
    <w:p w14:paraId="08EE7E20" w14:textId="77777777" w:rsidR="00BF4D9B" w:rsidRPr="00D66195" w:rsidRDefault="00BF4D9B" w:rsidP="00A5023E">
      <w:pPr>
        <w:pStyle w:val="BodyText"/>
      </w:pPr>
      <w:r w:rsidRPr="00D66195">
        <w:t>The sensitivity of some oceanic ecosystems is likely to be increased by the impacts of commercial trawling, which reduces the resilience of many benthic ecosystems through recurrent disturbance (Thrush et al, 2016).</w:t>
      </w:r>
    </w:p>
    <w:p w14:paraId="40693AE9" w14:textId="77777777" w:rsidR="00BF4D9B" w:rsidRPr="00D66195" w:rsidRDefault="00BF4D9B" w:rsidP="00A5023E">
      <w:pPr>
        <w:pStyle w:val="Heading4"/>
        <w:rPr>
          <w:rFonts w:eastAsia="MyriadPro-Light"/>
        </w:rPr>
      </w:pPr>
      <w:r w:rsidRPr="00D66195">
        <w:rPr>
          <w:rFonts w:eastAsia="MyriadPro-Light"/>
        </w:rPr>
        <w:t>Adaptive capacity</w:t>
      </w:r>
    </w:p>
    <w:p w14:paraId="2005D9B5" w14:textId="1008D8D9" w:rsidR="00BF4D9B" w:rsidRPr="00D66195" w:rsidRDefault="00BF4D9B" w:rsidP="00A5023E">
      <w:pPr>
        <w:pStyle w:val="BodyText"/>
      </w:pPr>
      <w:r>
        <w:t>It is difficult to a</w:t>
      </w:r>
      <w:r w:rsidRPr="00D66195">
        <w:t>ssess the adaptive capacity of ocean ecosystems and species to predicted declines in primary productivity</w:t>
      </w:r>
      <w:r>
        <w:t>. This is</w:t>
      </w:r>
      <w:r w:rsidRPr="00D66195">
        <w:t xml:space="preserve"> </w:t>
      </w:r>
      <w:r>
        <w:t xml:space="preserve">because </w:t>
      </w:r>
      <w:r w:rsidRPr="00D66195">
        <w:t>the systems involve very complex and, in some</w:t>
      </w:r>
      <w:r w:rsidR="00CE0C23">
        <w:t> </w:t>
      </w:r>
      <w:r w:rsidRPr="00D66195">
        <w:t>cases, only partially understood physical and biological processes and interactions. Opportunities for human interventions to increase the adaptability of these systems are likely to be extremely limited due to th</w:t>
      </w:r>
      <w:r>
        <w:t>is</w:t>
      </w:r>
      <w:r w:rsidRPr="00D66195">
        <w:t xml:space="preserve"> complexity and the enormous geographic scales over which change is occurring. </w:t>
      </w:r>
    </w:p>
    <w:p w14:paraId="1B7DBF29" w14:textId="77777777" w:rsidR="00BF4D9B" w:rsidRPr="00D66195" w:rsidRDefault="00BF4D9B" w:rsidP="00A5023E">
      <w:pPr>
        <w:pStyle w:val="BodyText"/>
      </w:pPr>
      <w:r w:rsidRPr="00D66195">
        <w:t>Adaptive capacity of natural ecosystems is somewhat limited without implementin</w:t>
      </w:r>
      <w:r>
        <w:t>g</w:t>
      </w:r>
      <w:r w:rsidRPr="00D66195">
        <w:t xml:space="preserve"> effective governance. However, for the case of ocean productivity, there is very limited scope for action in building adaptive capacity and managing potential impacts.</w:t>
      </w:r>
    </w:p>
    <w:p w14:paraId="421B4988" w14:textId="77777777" w:rsidR="00BF4D9B" w:rsidRPr="00D66195" w:rsidRDefault="00BF4D9B" w:rsidP="00BF4D9B">
      <w:pPr>
        <w:pStyle w:val="Heading4"/>
      </w:pPr>
      <w:r w:rsidRPr="00D66195">
        <w:lastRenderedPageBreak/>
        <w:t>Consequence</w:t>
      </w:r>
    </w:p>
    <w:p w14:paraId="2BE0C4BE" w14:textId="4F950908" w:rsidR="00BF4D9B" w:rsidRPr="00D66195" w:rsidRDefault="00BF4D9B" w:rsidP="00A5023E">
      <w:pPr>
        <w:pStyle w:val="BodyText"/>
      </w:pPr>
      <w:r w:rsidRPr="00D66195">
        <w:t>Predicted increases in ocean temperature and windiness are expected to reduce the depth of the ocean surface mixed layer, reducing light availability and nutrient supply. Together with lowered pH, this</w:t>
      </w:r>
      <w:r w:rsidR="003E1831">
        <w:t xml:space="preserve"> change</w:t>
      </w:r>
      <w:r w:rsidRPr="00D66195">
        <w:t xml:space="preserve"> is predicted to reduce marine productivity, </w:t>
      </w:r>
      <w:r w:rsidR="003E1831">
        <w:t xml:space="preserve">affecting </w:t>
      </w:r>
      <w:r w:rsidRPr="00D66195">
        <w:t>primary producers such as phytoplankton and macro-algae</w:t>
      </w:r>
      <w:r>
        <w:t>. There will be</w:t>
      </w:r>
      <w:r w:rsidRPr="00D66195">
        <w:t xml:space="preserve"> inevitable flow-on effects on the functioning of broader marine food webs and ecosystems, including through reductions in the vertical flux of organic particles to the sea floor (Law et al, 201</w:t>
      </w:r>
      <w:r w:rsidR="00955526">
        <w:t>7b</w:t>
      </w:r>
      <w:r w:rsidRPr="00D66195">
        <w:t>). This has the potential to impact</w:t>
      </w:r>
      <w:r w:rsidR="00F905DF">
        <w:t xml:space="preserve"> on</w:t>
      </w:r>
      <w:r w:rsidRPr="00D66195">
        <w:t xml:space="preserve"> </w:t>
      </w:r>
      <w:r w:rsidR="003E1831">
        <w:t xml:space="preserve">the </w:t>
      </w:r>
      <w:r w:rsidR="003E1831" w:rsidRPr="00D66195">
        <w:t>functioning</w:t>
      </w:r>
      <w:r w:rsidR="003E1831">
        <w:t xml:space="preserve"> of</w:t>
      </w:r>
      <w:r w:rsidR="00F905DF" w:rsidRPr="00F905DF">
        <w:t xml:space="preserve"> </w:t>
      </w:r>
      <w:r w:rsidR="00F905DF" w:rsidRPr="00D66195">
        <w:t>both</w:t>
      </w:r>
      <w:r w:rsidRPr="00D66195">
        <w:t xml:space="preserve"> broader ecosystems and commercial fishing, as well as </w:t>
      </w:r>
      <w:r w:rsidR="00F905DF">
        <w:t xml:space="preserve">on </w:t>
      </w:r>
      <w:r w:rsidRPr="00D66195">
        <w:t xml:space="preserve">broader food-web components </w:t>
      </w:r>
      <w:r>
        <w:t>and</w:t>
      </w:r>
      <w:r w:rsidRPr="00D66195">
        <w:t xml:space="preserve"> bottom-dwelling species. </w:t>
      </w:r>
      <w:r w:rsidR="003E1831">
        <w:t>Combined</w:t>
      </w:r>
      <w:r w:rsidR="003E1831" w:rsidRPr="00D66195">
        <w:t xml:space="preserve"> </w:t>
      </w:r>
      <w:r w:rsidRPr="00D66195">
        <w:t xml:space="preserve">with more direct effects of climate change on ocean temperature and pH, this </w:t>
      </w:r>
      <w:r>
        <w:t>could</w:t>
      </w:r>
      <w:r w:rsidRPr="00D66195">
        <w:t xml:space="preserve"> result in regional</w:t>
      </w:r>
      <w:r w:rsidR="003E1831">
        <w:t>-</w:t>
      </w:r>
      <w:r w:rsidRPr="00D66195">
        <w:t xml:space="preserve">scale shifts in the distribution and abundance of marine species, </w:t>
      </w:r>
      <w:r>
        <w:t>and</w:t>
      </w:r>
      <w:r w:rsidRPr="00D66195">
        <w:t xml:space="preserve"> changes in ecosystem patterns. </w:t>
      </w:r>
    </w:p>
    <w:p w14:paraId="68E87ACC" w14:textId="77777777" w:rsidR="00BF4D9B" w:rsidRPr="00D66195" w:rsidRDefault="00BF4D9B" w:rsidP="00BF4D9B">
      <w:pPr>
        <w:pStyle w:val="Heading4"/>
      </w:pPr>
      <w:r w:rsidRPr="00D66195">
        <w:t>Interacting risks</w:t>
      </w:r>
    </w:p>
    <w:p w14:paraId="39BBD2C7" w14:textId="4FC31998" w:rsidR="00BF4D9B" w:rsidRDefault="003E1831" w:rsidP="00A5023E">
      <w:pPr>
        <w:pStyle w:val="BodyText"/>
      </w:pPr>
      <w:r w:rsidRPr="00D66195">
        <w:t>Th</w:t>
      </w:r>
      <w:r>
        <w:t>rough the</w:t>
      </w:r>
      <w:r w:rsidRPr="00D66195">
        <w:t xml:space="preserve"> </w:t>
      </w:r>
      <w:r w:rsidR="00BF4D9B" w:rsidRPr="00D66195">
        <w:t>interactions between New Zealand’s marine environment and social and economic systems</w:t>
      </w:r>
      <w:r>
        <w:t>,</w:t>
      </w:r>
      <w:r w:rsidR="00BF4D9B" w:rsidRPr="00D66195">
        <w:t xml:space="preserve"> the loss of ocean productivity </w:t>
      </w:r>
      <w:r>
        <w:t>will have</w:t>
      </w:r>
      <w:r w:rsidR="00BF4D9B" w:rsidRPr="00D66195">
        <w:t xml:space="preserve"> cascading impacts into other domains. Reductions in phytoplankton abundance and </w:t>
      </w:r>
      <w:r w:rsidR="00BF4D9B">
        <w:t>changes to</w:t>
      </w:r>
      <w:r w:rsidR="00BF4D9B" w:rsidRPr="00D66195">
        <w:t xml:space="preserve"> ecosystem function and structure will</w:t>
      </w:r>
      <w:r w:rsidR="00CE0C23">
        <w:t> </w:t>
      </w:r>
      <w:r w:rsidR="00BF4D9B">
        <w:t>affect</w:t>
      </w:r>
      <w:r w:rsidR="00BF4D9B" w:rsidRPr="00D66195">
        <w:t xml:space="preserve"> the broader marine food web and biotic interactions</w:t>
      </w:r>
      <w:r w:rsidR="00BF4D9B">
        <w:t>,</w:t>
      </w:r>
      <w:r w:rsidR="00BF4D9B" w:rsidRPr="00D66195">
        <w:t xml:space="preserve"> disruptin</w:t>
      </w:r>
      <w:r w:rsidR="00BF4D9B">
        <w:t>g</w:t>
      </w:r>
      <w:r w:rsidR="00BF4D9B" w:rsidRPr="00D66195">
        <w:t xml:space="preserve"> fisheries and aquaculture (E5). Cascading impacts </w:t>
      </w:r>
      <w:r w:rsidR="00487C09">
        <w:t>are</w:t>
      </w:r>
      <w:r w:rsidR="00487C09" w:rsidRPr="00D66195">
        <w:t xml:space="preserve"> </w:t>
      </w:r>
      <w:r w:rsidR="00BF4D9B" w:rsidRPr="00D66195">
        <w:t xml:space="preserve">likely </w:t>
      </w:r>
      <w:r w:rsidR="00487C09">
        <w:t xml:space="preserve">to </w:t>
      </w:r>
      <w:r w:rsidR="00BF4D9B" w:rsidRPr="00D66195">
        <w:t xml:space="preserve">affect many benthic species </w:t>
      </w:r>
      <w:r>
        <w:t xml:space="preserve">that </w:t>
      </w:r>
      <w:r w:rsidRPr="00D66195">
        <w:t>rel</w:t>
      </w:r>
      <w:r>
        <w:t>y</w:t>
      </w:r>
      <w:r w:rsidRPr="00D66195">
        <w:t xml:space="preserve"> </w:t>
      </w:r>
      <w:r w:rsidR="00BF4D9B" w:rsidRPr="00D66195">
        <w:t xml:space="preserve">on pelagic productivity, including a significant number of commercially important species (N10). </w:t>
      </w:r>
    </w:p>
    <w:p w14:paraId="759200FE" w14:textId="25B7263D" w:rsidR="00BF4D9B" w:rsidRPr="00D66195" w:rsidRDefault="00BF4D9B" w:rsidP="00A5023E">
      <w:pPr>
        <w:pStyle w:val="BodyText"/>
      </w:pPr>
      <w:r w:rsidRPr="00D66195">
        <w:t xml:space="preserve">Impacts </w:t>
      </w:r>
      <w:r w:rsidR="003E1831">
        <w:t>on</w:t>
      </w:r>
      <w:r w:rsidR="003E1831" w:rsidRPr="00D66195">
        <w:t xml:space="preserve"> </w:t>
      </w:r>
      <w:r w:rsidRPr="00D66195">
        <w:t xml:space="preserve">ocean productivity and marine ecosystems will </w:t>
      </w:r>
      <w:r>
        <w:t>affect</w:t>
      </w:r>
      <w:r w:rsidRPr="00D66195">
        <w:t xml:space="preserve"> Māori social, economic, cultural capital</w:t>
      </w:r>
      <w:r w:rsidR="003E1831">
        <w:t xml:space="preserve"> and</w:t>
      </w:r>
      <w:r w:rsidRPr="00D66195">
        <w:t xml:space="preserve"> cultural heritage values and spiritual wellbeing connected to marine ecosystems (H5, H6</w:t>
      </w:r>
      <w:r w:rsidR="00A61ED4">
        <w:t>,</w:t>
      </w:r>
      <w:r w:rsidRPr="00D66195">
        <w:t xml:space="preserve"> H8). Changes or reductions in ocean productivity </w:t>
      </w:r>
      <w:r w:rsidR="00487C09">
        <w:t>are</w:t>
      </w:r>
      <w:r w:rsidR="00487C09" w:rsidRPr="00D66195">
        <w:t xml:space="preserve"> </w:t>
      </w:r>
      <w:r w:rsidRPr="00D66195">
        <w:t>likely</w:t>
      </w:r>
      <w:r w:rsidR="00487C09">
        <w:t xml:space="preserve"> to</w:t>
      </w:r>
      <w:r w:rsidRPr="00D66195">
        <w:t xml:space="preserve"> have cascading impacts on Māori fishing and marine farming activities, including loss of value to fisheries quotas, reduc</w:t>
      </w:r>
      <w:r>
        <w:t>ing</w:t>
      </w:r>
      <w:r w:rsidRPr="00D66195">
        <w:t xml:space="preserve"> revenue and allocation of supplies to Māori organisations from current fisheries settlement arrangements.</w:t>
      </w:r>
    </w:p>
    <w:p w14:paraId="7D3D1545" w14:textId="16C327E2" w:rsidR="00BF4D9B" w:rsidRPr="00D66195" w:rsidRDefault="00BF4D9B" w:rsidP="00A5023E">
      <w:pPr>
        <w:pStyle w:val="BodyText"/>
      </w:pPr>
      <w:r w:rsidRPr="00D66195">
        <w:t>The risk of</w:t>
      </w:r>
      <w:r w:rsidR="003E1831" w:rsidRPr="003E1831">
        <w:t xml:space="preserve"> </w:t>
      </w:r>
      <w:r w:rsidR="003E1831" w:rsidRPr="00D66195">
        <w:t>maladapt</w:t>
      </w:r>
      <w:r w:rsidR="003E1831">
        <w:t>ation or</w:t>
      </w:r>
      <w:r w:rsidRPr="00D66195">
        <w:t xml:space="preserve"> inadequate adaptation actions may have significant consequences for marine environments</w:t>
      </w:r>
      <w:r>
        <w:t>.</w:t>
      </w:r>
      <w:r w:rsidRPr="00D66195">
        <w:t xml:space="preserve"> </w:t>
      </w:r>
      <w:r>
        <w:t>H</w:t>
      </w:r>
      <w:r w:rsidRPr="00D66195">
        <w:t>owever, the scope for managing potential impacts of ocean ecosystems and species (G1)</w:t>
      </w:r>
      <w:r w:rsidR="003E1831" w:rsidRPr="003E1831">
        <w:t xml:space="preserve"> </w:t>
      </w:r>
      <w:r w:rsidR="003E1831" w:rsidRPr="00D66195">
        <w:t>is currently very limited</w:t>
      </w:r>
      <w:r w:rsidRPr="00D66195">
        <w:t>. Challenges may arise in protection</w:t>
      </w:r>
      <w:r>
        <w:t>s</w:t>
      </w:r>
      <w:r w:rsidRPr="00D66195">
        <w:t xml:space="preserve"> over marine environments, due to potential lobbying power of the fishing industry (G7). Failure to allocate funding adequately for relevant research in a timely and effective manner may amplify this risk (G2</w:t>
      </w:r>
      <w:r w:rsidR="00E3146A">
        <w:t>,</w:t>
      </w:r>
      <w:r w:rsidRPr="00D66195">
        <w:t xml:space="preserve"> G5).</w:t>
      </w:r>
    </w:p>
    <w:p w14:paraId="2B65E1CB" w14:textId="77777777" w:rsidR="00BF4D9B" w:rsidRPr="00D66195" w:rsidRDefault="00BF4D9B" w:rsidP="00BF4D9B">
      <w:pPr>
        <w:pStyle w:val="Heading4"/>
      </w:pPr>
      <w:r w:rsidRPr="00B07855">
        <w:t>Confidence: High agreement, medium evidence</w:t>
      </w:r>
      <w:r w:rsidRPr="00D66195">
        <w:t xml:space="preserve"> </w:t>
      </w:r>
    </w:p>
    <w:p w14:paraId="7E93E79C" w14:textId="4E5DD087" w:rsidR="00BF4D9B" w:rsidRPr="00D66195" w:rsidRDefault="00BF4D9B" w:rsidP="00A5023E">
      <w:pPr>
        <w:pStyle w:val="BodyText"/>
      </w:pPr>
      <w:r w:rsidRPr="00D66195">
        <w:t>There is a high level of agreement</w:t>
      </w:r>
      <w:r w:rsidRPr="00D66195" w:rsidDel="00924886">
        <w:t xml:space="preserve"> </w:t>
      </w:r>
      <w:r w:rsidRPr="00D66195">
        <w:t>that changes in sea surface temperatures and windiness will trigger a cascade of effects</w:t>
      </w:r>
      <w:r>
        <w:t>,</w:t>
      </w:r>
      <w:r w:rsidRPr="00D66195">
        <w:t xml:space="preserve"> reduc</w:t>
      </w:r>
      <w:r>
        <w:t>ing ocean</w:t>
      </w:r>
      <w:r w:rsidRPr="00D66195">
        <w:t xml:space="preserve"> productivity around New Zealand, with broader impacts on ecosystem dynamics and functioning. Whil</w:t>
      </w:r>
      <w:r>
        <w:t>e</w:t>
      </w:r>
      <w:r w:rsidRPr="00D66195">
        <w:t xml:space="preserve"> there is strong agreement on this risk and a reasonable amount of knowledge of the processes that will drive these changes, considerable uncertainties </w:t>
      </w:r>
      <w:r w:rsidR="003E1831">
        <w:t xml:space="preserve">remain </w:t>
      </w:r>
      <w:r>
        <w:t>around</w:t>
      </w:r>
      <w:r w:rsidRPr="00D66195">
        <w:t xml:space="preserve"> the specific impacts, the rates </w:t>
      </w:r>
      <w:r>
        <w:t>at</w:t>
      </w:r>
      <w:r w:rsidRPr="00D66195">
        <w:t xml:space="preserve"> which changes will occur and how these will vary spatially. </w:t>
      </w:r>
    </w:p>
    <w:p w14:paraId="0B2934BA" w14:textId="77777777" w:rsidR="00BF4D9B" w:rsidRPr="00D66195" w:rsidRDefault="00BF4D9B" w:rsidP="00BF4D9B">
      <w:pPr>
        <w:pStyle w:val="Heading4"/>
      </w:pPr>
      <w:r w:rsidRPr="00D66195">
        <w:t xml:space="preserve">Adaptation </w:t>
      </w:r>
    </w:p>
    <w:p w14:paraId="46D86A29" w14:textId="5078DA69" w:rsidR="00BF4D9B" w:rsidRDefault="00BF4D9B" w:rsidP="00A724CD">
      <w:pPr>
        <w:pStyle w:val="BodyText"/>
        <w:keepLines/>
      </w:pPr>
      <w:r w:rsidRPr="00D66195">
        <w:t>Action relatin</w:t>
      </w:r>
      <w:r>
        <w:t>g</w:t>
      </w:r>
      <w:r w:rsidRPr="00D66195">
        <w:t xml:space="preserve"> to this risk is currently driven by MPI, Fisheries </w:t>
      </w:r>
      <w:r w:rsidRPr="00B07855">
        <w:t>New Zealand</w:t>
      </w:r>
      <w:r w:rsidRPr="00D66195">
        <w:t xml:space="preserve">, </w:t>
      </w:r>
      <w:r>
        <w:t>r</w:t>
      </w:r>
      <w:r w:rsidRPr="00D66195">
        <w:t xml:space="preserve">egional </w:t>
      </w:r>
      <w:r>
        <w:t>c</w:t>
      </w:r>
      <w:r w:rsidRPr="00D66195">
        <w:t xml:space="preserve">ouncils, the </w:t>
      </w:r>
      <w:r>
        <w:t>Environmental Protection Authority</w:t>
      </w:r>
      <w:r w:rsidRPr="00D66195">
        <w:t xml:space="preserve"> and the private sector. Efforts are focused on research projects, including Sustainable Seas, the </w:t>
      </w:r>
      <w:r>
        <w:t>Coastal Acidification – Rate, Impacts and Management (</w:t>
      </w:r>
      <w:r w:rsidRPr="00D66195">
        <w:t>CARIM</w:t>
      </w:r>
      <w:r>
        <w:t>)</w:t>
      </w:r>
      <w:r w:rsidRPr="00D66195">
        <w:t xml:space="preserve"> </w:t>
      </w:r>
      <w:r>
        <w:t>p</w:t>
      </w:r>
      <w:r w:rsidRPr="00D66195">
        <w:t>roject and the Moana Project. The</w:t>
      </w:r>
      <w:r>
        <w:t>se</w:t>
      </w:r>
      <w:r w:rsidRPr="00D66195">
        <w:t xml:space="preserve"> seek to understand how ecosystem indicators such as temperature, nutrient availability and chemical composition </w:t>
      </w:r>
      <w:r w:rsidR="00721CEB" w:rsidRPr="00D66195">
        <w:t>are</w:t>
      </w:r>
      <w:r w:rsidR="00721CEB">
        <w:t> </w:t>
      </w:r>
      <w:r w:rsidRPr="00D66195">
        <w:t>changing, and the impacts that th</w:t>
      </w:r>
      <w:r w:rsidR="000C11E2">
        <w:t>ese changes are</w:t>
      </w:r>
      <w:r w:rsidRPr="00D66195">
        <w:t xml:space="preserve"> likely to have on oceanic ecosystem productivity. </w:t>
      </w:r>
    </w:p>
    <w:p w14:paraId="776D6F46" w14:textId="73791216" w:rsidR="00BF4D9B" w:rsidRPr="00D66195" w:rsidRDefault="00BF4D9B" w:rsidP="00A5023E">
      <w:pPr>
        <w:pStyle w:val="BodyText"/>
      </w:pPr>
      <w:r>
        <w:lastRenderedPageBreak/>
        <w:t>T</w:t>
      </w:r>
      <w:r w:rsidRPr="00D66195">
        <w:t>he Moana Project seeks to understand ocean circulation, connectivity and marine heatwaves</w:t>
      </w:r>
      <w:r>
        <w:t>,</w:t>
      </w:r>
      <w:r w:rsidRPr="00D66195">
        <w:t xml:space="preserve"> to inform and support the seafood industry (</w:t>
      </w:r>
      <w:r>
        <w:t>Moana Project</w:t>
      </w:r>
      <w:r w:rsidRPr="00D66195">
        <w:t>, 2018). The CARIM project (N10)</w:t>
      </w:r>
      <w:r w:rsidR="00C81D1E">
        <w:t>,</w:t>
      </w:r>
      <w:r w:rsidRPr="00D66195">
        <w:t xml:space="preserve"> led by NIWA</w:t>
      </w:r>
      <w:r w:rsidR="00C81D1E">
        <w:t>,</w:t>
      </w:r>
      <w:r w:rsidRPr="00D66195">
        <w:t xml:space="preserve"> is examining the ecosystem effects of acidification on primary production and food quality. DOC</w:t>
      </w:r>
      <w:r>
        <w:t>’s</w:t>
      </w:r>
      <w:r w:rsidRPr="00D66195">
        <w:t xml:space="preserve"> </w:t>
      </w:r>
      <w:r w:rsidRPr="00D947B3">
        <w:rPr>
          <w:i/>
          <w:iCs/>
        </w:rPr>
        <w:t>New Zealand Biodiversity Action Plan 2016–2020</w:t>
      </w:r>
      <w:r>
        <w:t xml:space="preserve"> also</w:t>
      </w:r>
      <w:r w:rsidRPr="00D66195">
        <w:t xml:space="preserve"> outlines goals to understand the impacts of climate change on oceanic ecosystem productivity (Department of Conservation, 2016). </w:t>
      </w:r>
    </w:p>
    <w:p w14:paraId="3C52BC1A" w14:textId="1FF623EC" w:rsidR="00BF4D9B" w:rsidRDefault="0060615A" w:rsidP="00776089">
      <w:pPr>
        <w:pStyle w:val="Tableheading2"/>
      </w:pPr>
      <w:bookmarkStart w:id="347" w:name="_Toc45391905"/>
      <w:r w:rsidRPr="00CE0C23">
        <w:t>N8 Risks to oceanic ecosystem productivity and functioning</w:t>
      </w:r>
      <w:r w:rsidRPr="0060615A">
        <w:t xml:space="preserve">: </w:t>
      </w:r>
      <w:r w:rsidR="00776089">
        <w:t>U</w:t>
      </w:r>
      <w:r w:rsidRPr="0060615A">
        <w:t>rgency profile</w:t>
      </w:r>
      <w:bookmarkEnd w:id="347"/>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1820"/>
        <w:gridCol w:w="868"/>
        <w:gridCol w:w="959"/>
        <w:gridCol w:w="1264"/>
        <w:gridCol w:w="983"/>
        <w:gridCol w:w="763"/>
        <w:gridCol w:w="1848"/>
      </w:tblGrid>
      <w:tr w:rsidR="009830DA" w:rsidRPr="009830DA" w14:paraId="22657FE6" w14:textId="77777777" w:rsidTr="00154BDF">
        <w:tc>
          <w:tcPr>
            <w:tcW w:w="8505" w:type="dxa"/>
            <w:gridSpan w:val="7"/>
            <w:shd w:val="clear" w:color="auto" w:fill="2C9986"/>
          </w:tcPr>
          <w:p w14:paraId="4D070C08" w14:textId="2DFB6248" w:rsidR="00866384" w:rsidRPr="00A724CD" w:rsidRDefault="00866384" w:rsidP="00866384">
            <w:pPr>
              <w:pStyle w:val="TableTextbold"/>
              <w:rPr>
                <w:color w:val="FFFFFF" w:themeColor="background1"/>
              </w:rPr>
            </w:pPr>
            <w:r w:rsidRPr="00A724CD">
              <w:rPr>
                <w:color w:val="FFFFFF" w:themeColor="background1"/>
              </w:rPr>
              <w:t>N8 Risks to oceanic ecosystem productivity and functioning</w:t>
            </w:r>
            <w:r w:rsidR="00776089">
              <w:rPr>
                <w:color w:val="FFFFFF" w:themeColor="background1"/>
              </w:rPr>
              <w:t>: Urgency profile</w:t>
            </w:r>
          </w:p>
        </w:tc>
      </w:tr>
      <w:tr w:rsidR="00B56A3A" w:rsidRPr="00EB08F2" w14:paraId="1C1C6E17" w14:textId="77777777" w:rsidTr="00154BDF">
        <w:tblPrEx>
          <w:tblBorders>
            <w:top w:val="none" w:sz="0" w:space="0" w:color="auto"/>
            <w:bottom w:val="none" w:sz="0" w:space="0" w:color="auto"/>
            <w:insideH w:val="none" w:sz="0" w:space="0" w:color="auto"/>
            <w:insideV w:val="none" w:sz="0" w:space="0" w:color="auto"/>
          </w:tblBorders>
        </w:tblPrEx>
        <w:tc>
          <w:tcPr>
            <w:tcW w:w="1820" w:type="dxa"/>
            <w:tcBorders>
              <w:top w:val="single" w:sz="4" w:space="0" w:color="2C9986"/>
              <w:left w:val="nil"/>
              <w:bottom w:val="single" w:sz="4" w:space="0" w:color="2C9986"/>
              <w:right w:val="single" w:sz="4" w:space="0" w:color="2C9986"/>
            </w:tcBorders>
            <w:shd w:val="clear" w:color="auto" w:fill="FFFFFF" w:themeFill="background1"/>
          </w:tcPr>
          <w:p w14:paraId="00874DFD" w14:textId="77777777" w:rsidR="00B56A3A" w:rsidRPr="00EB08F2" w:rsidRDefault="00B56A3A" w:rsidP="00B176CB">
            <w:pPr>
              <w:pStyle w:val="TableTextbold"/>
            </w:pPr>
            <w:r w:rsidRPr="00EB08F2">
              <w:t>Urgency category</w:t>
            </w:r>
          </w:p>
        </w:tc>
        <w:tc>
          <w:tcPr>
            <w:tcW w:w="1827" w:type="dxa"/>
            <w:gridSpan w:val="2"/>
            <w:tcBorders>
              <w:top w:val="single" w:sz="4" w:space="0" w:color="2C9986"/>
              <w:left w:val="single" w:sz="4" w:space="0" w:color="2C9986"/>
              <w:bottom w:val="single" w:sz="4" w:space="0" w:color="2C9986"/>
              <w:right w:val="single" w:sz="4" w:space="0" w:color="2C9986"/>
            </w:tcBorders>
          </w:tcPr>
          <w:p w14:paraId="61C7A0A6" w14:textId="77777777" w:rsidR="00B56A3A" w:rsidRPr="00EB08F2" w:rsidRDefault="00B56A3A" w:rsidP="00EB08F2">
            <w:pPr>
              <w:pStyle w:val="TableTextbold"/>
            </w:pPr>
            <w:r w:rsidRPr="00EB08F2">
              <w:t>Proportion of urgency</w:t>
            </w:r>
          </w:p>
        </w:tc>
        <w:tc>
          <w:tcPr>
            <w:tcW w:w="4858" w:type="dxa"/>
            <w:gridSpan w:val="4"/>
            <w:tcBorders>
              <w:top w:val="single" w:sz="4" w:space="0" w:color="2C9986"/>
              <w:left w:val="single" w:sz="4" w:space="0" w:color="2C9986"/>
              <w:bottom w:val="single" w:sz="4" w:space="0" w:color="2C9986"/>
              <w:right w:val="nil"/>
            </w:tcBorders>
          </w:tcPr>
          <w:p w14:paraId="426AF3EC" w14:textId="77777777" w:rsidR="00B56A3A" w:rsidRPr="00EB08F2" w:rsidRDefault="00B56A3A" w:rsidP="00EB08F2">
            <w:pPr>
              <w:pStyle w:val="TableTextbold"/>
            </w:pPr>
            <w:r w:rsidRPr="00EB08F2">
              <w:t>Description of actions</w:t>
            </w:r>
          </w:p>
        </w:tc>
      </w:tr>
      <w:tr w:rsidR="00B56A3A" w:rsidRPr="00D66195" w14:paraId="3C2BB488" w14:textId="77777777" w:rsidTr="00154BDF">
        <w:tblPrEx>
          <w:tblBorders>
            <w:top w:val="none" w:sz="0" w:space="0" w:color="auto"/>
            <w:bottom w:val="none" w:sz="0" w:space="0" w:color="auto"/>
            <w:insideH w:val="none" w:sz="0" w:space="0" w:color="auto"/>
            <w:insideV w:val="none" w:sz="0" w:space="0" w:color="auto"/>
          </w:tblBorders>
        </w:tblPrEx>
        <w:tc>
          <w:tcPr>
            <w:tcW w:w="1820" w:type="dxa"/>
            <w:tcBorders>
              <w:top w:val="single" w:sz="4" w:space="0" w:color="2C9986"/>
              <w:left w:val="nil"/>
              <w:bottom w:val="single" w:sz="4" w:space="0" w:color="2C9986"/>
              <w:right w:val="single" w:sz="4" w:space="0" w:color="2C9986"/>
            </w:tcBorders>
            <w:shd w:val="clear" w:color="auto" w:fill="FFFFFF" w:themeFill="background1"/>
            <w:hideMark/>
          </w:tcPr>
          <w:p w14:paraId="09B83B88" w14:textId="77777777" w:rsidR="00BF4D9B" w:rsidRPr="00D66195" w:rsidRDefault="00BF4D9B" w:rsidP="00E866FE">
            <w:pPr>
              <w:pStyle w:val="TableTextbold"/>
            </w:pPr>
            <w:r w:rsidRPr="00D66195">
              <w:t>More action needed</w:t>
            </w:r>
          </w:p>
        </w:tc>
        <w:tc>
          <w:tcPr>
            <w:tcW w:w="1827" w:type="dxa"/>
            <w:gridSpan w:val="2"/>
            <w:tcBorders>
              <w:top w:val="single" w:sz="4" w:space="0" w:color="2C9986"/>
              <w:left w:val="single" w:sz="4" w:space="0" w:color="2C9986"/>
              <w:bottom w:val="single" w:sz="4" w:space="0" w:color="2C9986"/>
              <w:right w:val="single" w:sz="4" w:space="0" w:color="2C9986"/>
            </w:tcBorders>
          </w:tcPr>
          <w:p w14:paraId="7BD07558" w14:textId="77777777" w:rsidR="00BF4D9B" w:rsidRPr="00D66195" w:rsidRDefault="00BF4D9B" w:rsidP="00866384">
            <w:pPr>
              <w:pStyle w:val="TableText"/>
              <w:jc w:val="center"/>
            </w:pPr>
            <w:r w:rsidRPr="00D66195">
              <w:t>0</w:t>
            </w:r>
          </w:p>
        </w:tc>
        <w:tc>
          <w:tcPr>
            <w:tcW w:w="4858" w:type="dxa"/>
            <w:gridSpan w:val="4"/>
            <w:tcBorders>
              <w:top w:val="single" w:sz="4" w:space="0" w:color="2C9986"/>
              <w:left w:val="single" w:sz="4" w:space="0" w:color="2C9986"/>
              <w:bottom w:val="single" w:sz="4" w:space="0" w:color="2C9986"/>
              <w:right w:val="nil"/>
            </w:tcBorders>
          </w:tcPr>
          <w:p w14:paraId="07329FDE" w14:textId="77777777" w:rsidR="00BF4D9B" w:rsidRPr="00D66195" w:rsidRDefault="00BF4D9B" w:rsidP="00E866FE">
            <w:pPr>
              <w:pStyle w:val="TableText"/>
            </w:pPr>
          </w:p>
        </w:tc>
      </w:tr>
      <w:tr w:rsidR="00B56A3A" w:rsidRPr="00D66195" w14:paraId="050ACB3A" w14:textId="77777777" w:rsidTr="00154BDF">
        <w:tblPrEx>
          <w:tblBorders>
            <w:top w:val="none" w:sz="0" w:space="0" w:color="auto"/>
            <w:bottom w:val="none" w:sz="0" w:space="0" w:color="auto"/>
            <w:insideH w:val="none" w:sz="0" w:space="0" w:color="auto"/>
            <w:insideV w:val="none" w:sz="0" w:space="0" w:color="auto"/>
          </w:tblBorders>
        </w:tblPrEx>
        <w:tc>
          <w:tcPr>
            <w:tcW w:w="1820" w:type="dxa"/>
            <w:tcBorders>
              <w:top w:val="single" w:sz="4" w:space="0" w:color="2C9986"/>
              <w:left w:val="nil"/>
              <w:bottom w:val="single" w:sz="4" w:space="0" w:color="2C9986"/>
              <w:right w:val="single" w:sz="4" w:space="0" w:color="2C9986"/>
            </w:tcBorders>
            <w:shd w:val="clear" w:color="auto" w:fill="FFFFFF" w:themeFill="background1"/>
            <w:hideMark/>
          </w:tcPr>
          <w:p w14:paraId="73B997AD" w14:textId="77777777" w:rsidR="00BF4D9B" w:rsidRPr="00D66195" w:rsidRDefault="00BF4D9B" w:rsidP="00E866FE">
            <w:pPr>
              <w:pStyle w:val="TableTextbold"/>
              <w:rPr>
                <w:highlight w:val="yellow"/>
              </w:rPr>
            </w:pPr>
            <w:r w:rsidRPr="00D66195">
              <w:t xml:space="preserve">Research </w:t>
            </w:r>
            <w:r>
              <w:t>p</w:t>
            </w:r>
            <w:r w:rsidRPr="00D66195">
              <w:t>riority</w:t>
            </w:r>
          </w:p>
        </w:tc>
        <w:tc>
          <w:tcPr>
            <w:tcW w:w="1827" w:type="dxa"/>
            <w:gridSpan w:val="2"/>
            <w:tcBorders>
              <w:top w:val="single" w:sz="4" w:space="0" w:color="2C9986"/>
              <w:left w:val="single" w:sz="4" w:space="0" w:color="2C9986"/>
              <w:bottom w:val="single" w:sz="4" w:space="0" w:color="2C9986"/>
              <w:right w:val="single" w:sz="4" w:space="0" w:color="2C9986"/>
            </w:tcBorders>
          </w:tcPr>
          <w:p w14:paraId="31FCB29F" w14:textId="77777777" w:rsidR="00BF4D9B" w:rsidRPr="00D66195" w:rsidRDefault="00BF4D9B" w:rsidP="00866384">
            <w:pPr>
              <w:pStyle w:val="TableText"/>
              <w:jc w:val="center"/>
            </w:pPr>
            <w:r w:rsidRPr="00D66195">
              <w:t>50</w:t>
            </w:r>
          </w:p>
        </w:tc>
        <w:tc>
          <w:tcPr>
            <w:tcW w:w="4858" w:type="dxa"/>
            <w:gridSpan w:val="4"/>
            <w:tcBorders>
              <w:top w:val="single" w:sz="4" w:space="0" w:color="2C9986"/>
              <w:left w:val="single" w:sz="4" w:space="0" w:color="2C9986"/>
              <w:bottom w:val="single" w:sz="4" w:space="0" w:color="2C9986"/>
              <w:right w:val="nil"/>
            </w:tcBorders>
          </w:tcPr>
          <w:p w14:paraId="465D5175" w14:textId="77777777" w:rsidR="00BF4D9B" w:rsidRPr="00D66195" w:rsidRDefault="00BF4D9B" w:rsidP="00E866FE">
            <w:pPr>
              <w:pStyle w:val="TableText"/>
            </w:pPr>
            <w:r>
              <w:t>F</w:t>
            </w:r>
            <w:r w:rsidRPr="00D66195">
              <w:t>urther develop understanding of the effects of climate change on ocean dynamics and productivity, and flow-on effects on ecosystem composition and species distributions</w:t>
            </w:r>
            <w:r>
              <w:t>.</w:t>
            </w:r>
          </w:p>
        </w:tc>
      </w:tr>
      <w:tr w:rsidR="00B56A3A" w:rsidRPr="00D66195" w14:paraId="0205B853" w14:textId="77777777" w:rsidTr="00154BDF">
        <w:tblPrEx>
          <w:tblBorders>
            <w:top w:val="none" w:sz="0" w:space="0" w:color="auto"/>
            <w:bottom w:val="none" w:sz="0" w:space="0" w:color="auto"/>
            <w:insideH w:val="none" w:sz="0" w:space="0" w:color="auto"/>
            <w:insideV w:val="none" w:sz="0" w:space="0" w:color="auto"/>
          </w:tblBorders>
        </w:tblPrEx>
        <w:tc>
          <w:tcPr>
            <w:tcW w:w="1820" w:type="dxa"/>
            <w:tcBorders>
              <w:top w:val="single" w:sz="4" w:space="0" w:color="2C9986"/>
              <w:left w:val="nil"/>
              <w:bottom w:val="single" w:sz="4" w:space="0" w:color="2C9986"/>
              <w:right w:val="single" w:sz="4" w:space="0" w:color="2C9986"/>
            </w:tcBorders>
            <w:shd w:val="clear" w:color="auto" w:fill="FFFFFF" w:themeFill="background1"/>
            <w:hideMark/>
          </w:tcPr>
          <w:p w14:paraId="0A231BC2" w14:textId="77777777" w:rsidR="00BF4D9B" w:rsidRPr="00D66195" w:rsidRDefault="00BF4D9B" w:rsidP="00E866FE">
            <w:pPr>
              <w:pStyle w:val="TableTextbold"/>
            </w:pPr>
            <w:r w:rsidRPr="00D66195">
              <w:t>Sustain current action</w:t>
            </w:r>
          </w:p>
        </w:tc>
        <w:tc>
          <w:tcPr>
            <w:tcW w:w="1827" w:type="dxa"/>
            <w:gridSpan w:val="2"/>
            <w:tcBorders>
              <w:top w:val="single" w:sz="4" w:space="0" w:color="2C9986"/>
              <w:left w:val="single" w:sz="4" w:space="0" w:color="2C9986"/>
              <w:bottom w:val="single" w:sz="4" w:space="0" w:color="2C9986"/>
              <w:right w:val="single" w:sz="4" w:space="0" w:color="2C9986"/>
            </w:tcBorders>
          </w:tcPr>
          <w:p w14:paraId="7FEC90FA" w14:textId="77777777" w:rsidR="00BF4D9B" w:rsidRPr="00D66195" w:rsidRDefault="00BF4D9B" w:rsidP="00866384">
            <w:pPr>
              <w:pStyle w:val="TableText"/>
              <w:jc w:val="center"/>
            </w:pPr>
            <w:r w:rsidRPr="00D66195">
              <w:t>20</w:t>
            </w:r>
          </w:p>
        </w:tc>
        <w:tc>
          <w:tcPr>
            <w:tcW w:w="4858" w:type="dxa"/>
            <w:gridSpan w:val="4"/>
            <w:tcBorders>
              <w:top w:val="single" w:sz="4" w:space="0" w:color="2C9986"/>
              <w:left w:val="single" w:sz="4" w:space="0" w:color="2C9986"/>
              <w:bottom w:val="single" w:sz="4" w:space="0" w:color="2C9986"/>
              <w:right w:val="nil"/>
            </w:tcBorders>
          </w:tcPr>
          <w:p w14:paraId="3182CD2B" w14:textId="77777777" w:rsidR="00BF4D9B" w:rsidRPr="00D66195" w:rsidRDefault="00BF4D9B" w:rsidP="00E866FE">
            <w:pPr>
              <w:pStyle w:val="TableText"/>
            </w:pPr>
            <w:r w:rsidRPr="00D66195">
              <w:t>Continue develop</w:t>
            </w:r>
            <w:r>
              <w:t>ing</w:t>
            </w:r>
            <w:r w:rsidRPr="00D66195">
              <w:t xml:space="preserve"> a representative set of marine protected areas to maintain resilience and provide baseline measures of ecosystem composition and function in the absence of harvesting</w:t>
            </w:r>
            <w:r>
              <w:t>.</w:t>
            </w:r>
          </w:p>
        </w:tc>
      </w:tr>
      <w:tr w:rsidR="00B56A3A" w:rsidRPr="00D66195" w14:paraId="447F5B8E" w14:textId="77777777" w:rsidTr="00154BDF">
        <w:tblPrEx>
          <w:tblBorders>
            <w:top w:val="none" w:sz="0" w:space="0" w:color="auto"/>
            <w:bottom w:val="none" w:sz="0" w:space="0" w:color="auto"/>
            <w:insideH w:val="none" w:sz="0" w:space="0" w:color="auto"/>
            <w:insideV w:val="none" w:sz="0" w:space="0" w:color="auto"/>
          </w:tblBorders>
        </w:tblPrEx>
        <w:tc>
          <w:tcPr>
            <w:tcW w:w="1820" w:type="dxa"/>
            <w:tcBorders>
              <w:top w:val="single" w:sz="4" w:space="0" w:color="2C9986"/>
              <w:left w:val="nil"/>
              <w:bottom w:val="single" w:sz="8" w:space="0" w:color="2C9986"/>
              <w:right w:val="single" w:sz="4" w:space="0" w:color="2C9986"/>
            </w:tcBorders>
            <w:shd w:val="clear" w:color="auto" w:fill="FFFFFF" w:themeFill="background1"/>
            <w:hideMark/>
          </w:tcPr>
          <w:p w14:paraId="307D097E" w14:textId="77777777" w:rsidR="00BF4D9B" w:rsidRPr="00D66195" w:rsidRDefault="00BF4D9B" w:rsidP="00E866FE">
            <w:pPr>
              <w:pStyle w:val="TableTextbold"/>
            </w:pPr>
            <w:r w:rsidRPr="00D66195">
              <w:t xml:space="preserve">Watching brief </w:t>
            </w:r>
          </w:p>
        </w:tc>
        <w:tc>
          <w:tcPr>
            <w:tcW w:w="1827" w:type="dxa"/>
            <w:gridSpan w:val="2"/>
            <w:tcBorders>
              <w:top w:val="single" w:sz="4" w:space="0" w:color="2C9986"/>
              <w:left w:val="single" w:sz="4" w:space="0" w:color="2C9986"/>
              <w:bottom w:val="single" w:sz="8" w:space="0" w:color="2C9986"/>
              <w:right w:val="single" w:sz="4" w:space="0" w:color="2C9986"/>
            </w:tcBorders>
          </w:tcPr>
          <w:p w14:paraId="47E1E93D" w14:textId="77777777" w:rsidR="00BF4D9B" w:rsidRPr="00D66195" w:rsidRDefault="00BF4D9B" w:rsidP="00866384">
            <w:pPr>
              <w:pStyle w:val="TableText"/>
              <w:jc w:val="center"/>
            </w:pPr>
            <w:r w:rsidRPr="00D66195">
              <w:t>30</w:t>
            </w:r>
          </w:p>
        </w:tc>
        <w:tc>
          <w:tcPr>
            <w:tcW w:w="4858" w:type="dxa"/>
            <w:gridSpan w:val="4"/>
            <w:tcBorders>
              <w:top w:val="single" w:sz="4" w:space="0" w:color="2C9986"/>
              <w:left w:val="single" w:sz="4" w:space="0" w:color="2C9986"/>
              <w:bottom w:val="single" w:sz="8" w:space="0" w:color="2C9986"/>
              <w:right w:val="nil"/>
            </w:tcBorders>
          </w:tcPr>
          <w:p w14:paraId="40BD980F" w14:textId="77777777" w:rsidR="00BF4D9B" w:rsidRPr="00D66195" w:rsidRDefault="00BF4D9B" w:rsidP="00E866FE">
            <w:pPr>
              <w:pStyle w:val="TableText"/>
            </w:pPr>
            <w:r w:rsidRPr="00D66195">
              <w:t>Monitor ecosystem composition across a representative range of marine ecosystems</w:t>
            </w:r>
            <w:r>
              <w:t>,</w:t>
            </w:r>
            <w:r w:rsidRPr="00D66195">
              <w:t xml:space="preserve"> to enable early detection of change in ecosystem composition</w:t>
            </w:r>
            <w:r>
              <w:t>.</w:t>
            </w:r>
          </w:p>
        </w:tc>
      </w:tr>
      <w:tr w:rsidR="00866384" w:rsidRPr="00D66195" w14:paraId="0FF25CB3" w14:textId="77777777" w:rsidTr="00154BDF">
        <w:tblPrEx>
          <w:tblBorders>
            <w:top w:val="none" w:sz="0" w:space="0" w:color="auto"/>
            <w:bottom w:val="none" w:sz="0" w:space="0" w:color="auto"/>
            <w:insideH w:val="none" w:sz="0" w:space="0" w:color="auto"/>
            <w:insideV w:val="none" w:sz="0" w:space="0" w:color="auto"/>
          </w:tblBorders>
        </w:tblPrEx>
        <w:tc>
          <w:tcPr>
            <w:tcW w:w="1820" w:type="dxa"/>
            <w:tcBorders>
              <w:top w:val="single" w:sz="8" w:space="0" w:color="2C9986"/>
              <w:left w:val="nil"/>
              <w:bottom w:val="single" w:sz="4" w:space="0" w:color="2C9986"/>
              <w:right w:val="single" w:sz="4" w:space="0" w:color="2C9986"/>
            </w:tcBorders>
            <w:shd w:val="clear" w:color="auto" w:fill="2C9986"/>
          </w:tcPr>
          <w:p w14:paraId="64E823D6" w14:textId="77777777" w:rsidR="00BF4D9B" w:rsidRPr="00866384" w:rsidRDefault="00BF4D9B" w:rsidP="00E866FE">
            <w:pPr>
              <w:pStyle w:val="TableTextbold"/>
              <w:rPr>
                <w:rFonts w:asciiTheme="minorHAnsi" w:hAnsiTheme="minorHAnsi" w:cstheme="minorHAnsi"/>
                <w:color w:val="FFFFFF" w:themeColor="background1"/>
              </w:rPr>
            </w:pPr>
            <w:r w:rsidRPr="00866384">
              <w:rPr>
                <w:rFonts w:asciiTheme="minorHAnsi" w:hAnsiTheme="minorHAnsi" w:cstheme="minorHAnsi"/>
                <w:color w:val="FFFFFF" w:themeColor="background1"/>
              </w:rPr>
              <w:t xml:space="preserve">Adaptation urgency </w:t>
            </w:r>
          </w:p>
        </w:tc>
        <w:tc>
          <w:tcPr>
            <w:tcW w:w="1827" w:type="dxa"/>
            <w:gridSpan w:val="2"/>
            <w:tcBorders>
              <w:top w:val="single" w:sz="8" w:space="0" w:color="2C9986"/>
              <w:left w:val="single" w:sz="4" w:space="0" w:color="2C9986"/>
              <w:bottom w:val="single" w:sz="4" w:space="0" w:color="2C9986"/>
              <w:right w:val="single" w:sz="4" w:space="0" w:color="2C9986"/>
            </w:tcBorders>
            <w:shd w:val="clear" w:color="auto" w:fill="FFFFFF" w:themeFill="background1"/>
          </w:tcPr>
          <w:p w14:paraId="38B3ACFF" w14:textId="77777777" w:rsidR="00BF4D9B" w:rsidRPr="00D66195" w:rsidRDefault="00BF4D9B" w:rsidP="00866384">
            <w:pPr>
              <w:pStyle w:val="TableText"/>
              <w:jc w:val="center"/>
            </w:pPr>
            <w:r w:rsidRPr="00D66195">
              <w:t>55</w:t>
            </w:r>
          </w:p>
        </w:tc>
        <w:tc>
          <w:tcPr>
            <w:tcW w:w="1264" w:type="dxa"/>
            <w:tcBorders>
              <w:top w:val="single" w:sz="8" w:space="0" w:color="2C9986"/>
              <w:left w:val="single" w:sz="4" w:space="0" w:color="2C9986"/>
              <w:bottom w:val="single" w:sz="4" w:space="0" w:color="2C9986"/>
              <w:right w:val="single" w:sz="4" w:space="0" w:color="2C9986"/>
            </w:tcBorders>
            <w:shd w:val="clear" w:color="auto" w:fill="2C9986"/>
          </w:tcPr>
          <w:p w14:paraId="60008DD3" w14:textId="77777777" w:rsidR="00BF4D9B" w:rsidRPr="009015A5" w:rsidRDefault="00BF4D9B" w:rsidP="00E866FE">
            <w:pPr>
              <w:pStyle w:val="TableText"/>
              <w:rPr>
                <w:b/>
                <w:color w:val="FFFFFF" w:themeColor="background1"/>
              </w:rPr>
            </w:pPr>
            <w:r w:rsidRPr="009015A5">
              <w:rPr>
                <w:b/>
                <w:color w:val="FFFFFF" w:themeColor="background1"/>
              </w:rPr>
              <w:t xml:space="preserve">Confidence </w:t>
            </w:r>
          </w:p>
        </w:tc>
        <w:tc>
          <w:tcPr>
            <w:tcW w:w="3594" w:type="dxa"/>
            <w:gridSpan w:val="3"/>
            <w:tcBorders>
              <w:top w:val="single" w:sz="8" w:space="0" w:color="2C9986"/>
              <w:left w:val="single" w:sz="4" w:space="0" w:color="2C9986"/>
              <w:bottom w:val="single" w:sz="4" w:space="0" w:color="2C9986"/>
              <w:right w:val="nil"/>
            </w:tcBorders>
          </w:tcPr>
          <w:p w14:paraId="104DB3AB" w14:textId="77777777" w:rsidR="00BF4D9B" w:rsidRPr="00D66195" w:rsidRDefault="00BF4D9B" w:rsidP="00E866FE">
            <w:pPr>
              <w:pStyle w:val="TableText"/>
            </w:pPr>
            <w:r w:rsidRPr="00D66195">
              <w:rPr>
                <w:rFonts w:cs="Arial"/>
              </w:rPr>
              <w:t>High agreement, medium evidence</w:t>
            </w:r>
          </w:p>
        </w:tc>
      </w:tr>
      <w:tr w:rsidR="00C86223" w:rsidRPr="00D66195" w14:paraId="2243D8DC" w14:textId="77777777" w:rsidTr="00154BDF">
        <w:tblPrEx>
          <w:tblBorders>
            <w:top w:val="none" w:sz="0" w:space="0" w:color="auto"/>
            <w:bottom w:val="none" w:sz="0" w:space="0" w:color="auto"/>
            <w:insideH w:val="none" w:sz="0" w:space="0" w:color="auto"/>
            <w:insideV w:val="none" w:sz="0" w:space="0" w:color="auto"/>
          </w:tblBorders>
        </w:tblPrEx>
        <w:tc>
          <w:tcPr>
            <w:tcW w:w="1820" w:type="dxa"/>
            <w:tcBorders>
              <w:top w:val="single" w:sz="4" w:space="0" w:color="2C9986"/>
              <w:left w:val="nil"/>
              <w:bottom w:val="single" w:sz="4" w:space="0" w:color="2C9986"/>
              <w:right w:val="single" w:sz="4" w:space="0" w:color="2C9986"/>
            </w:tcBorders>
            <w:shd w:val="clear" w:color="auto" w:fill="2C9986"/>
          </w:tcPr>
          <w:p w14:paraId="5FDAEDA2" w14:textId="77777777" w:rsidR="00BF4D9B" w:rsidRPr="00866384" w:rsidRDefault="00BF4D9B" w:rsidP="00E866FE">
            <w:pPr>
              <w:pStyle w:val="TableTextbold"/>
              <w:rPr>
                <w:rFonts w:asciiTheme="minorHAnsi" w:hAnsiTheme="minorHAnsi" w:cstheme="minorHAnsi"/>
                <w:color w:val="FFFFFF" w:themeColor="background1"/>
              </w:rPr>
            </w:pPr>
            <w:r w:rsidRPr="00866384">
              <w:rPr>
                <w:rFonts w:asciiTheme="minorHAnsi" w:hAnsiTheme="minorHAnsi" w:cstheme="minorHAnsi"/>
                <w:color w:val="FFFFFF" w:themeColor="background1"/>
              </w:rPr>
              <w:t xml:space="preserve">Consequence </w:t>
            </w:r>
          </w:p>
        </w:tc>
        <w:tc>
          <w:tcPr>
            <w:tcW w:w="868" w:type="dxa"/>
            <w:tcBorders>
              <w:top w:val="single" w:sz="4" w:space="0" w:color="2C9986"/>
              <w:left w:val="single" w:sz="4" w:space="0" w:color="2C9986"/>
              <w:bottom w:val="single" w:sz="4" w:space="0" w:color="2C9986"/>
              <w:right w:val="single" w:sz="4" w:space="0" w:color="2C9986"/>
            </w:tcBorders>
            <w:shd w:val="clear" w:color="auto" w:fill="2C9986"/>
          </w:tcPr>
          <w:p w14:paraId="6CDB38F0" w14:textId="77777777" w:rsidR="00BF4D9B" w:rsidRPr="009015A5" w:rsidRDefault="00BF4D9B" w:rsidP="00E866FE">
            <w:pPr>
              <w:pStyle w:val="TableText"/>
              <w:rPr>
                <w:color w:val="FFFFFF" w:themeColor="background1"/>
              </w:rPr>
            </w:pPr>
            <w:r w:rsidRPr="009015A5">
              <w:rPr>
                <w:color w:val="FFFFFF" w:themeColor="background1"/>
              </w:rPr>
              <w:t>Now</w:t>
            </w:r>
          </w:p>
        </w:tc>
        <w:tc>
          <w:tcPr>
            <w:tcW w:w="959" w:type="dxa"/>
            <w:tcBorders>
              <w:top w:val="single" w:sz="4" w:space="0" w:color="2C9986"/>
              <w:left w:val="single" w:sz="4" w:space="0" w:color="2C9986"/>
              <w:bottom w:val="single" w:sz="4" w:space="0" w:color="2C9986"/>
              <w:right w:val="single" w:sz="4" w:space="0" w:color="2C9986"/>
            </w:tcBorders>
          </w:tcPr>
          <w:p w14:paraId="31244E44" w14:textId="77777777" w:rsidR="00BF4D9B" w:rsidRPr="00D66195" w:rsidRDefault="00BF4D9B" w:rsidP="00E866FE">
            <w:pPr>
              <w:pStyle w:val="TableText"/>
            </w:pPr>
            <w:r w:rsidRPr="00D66195">
              <w:t>Minor</w:t>
            </w:r>
          </w:p>
        </w:tc>
        <w:tc>
          <w:tcPr>
            <w:tcW w:w="1264" w:type="dxa"/>
            <w:tcBorders>
              <w:top w:val="single" w:sz="4" w:space="0" w:color="2C9986"/>
              <w:left w:val="single" w:sz="4" w:space="0" w:color="2C9986"/>
              <w:bottom w:val="single" w:sz="4" w:space="0" w:color="2C9986"/>
              <w:right w:val="single" w:sz="4" w:space="0" w:color="2C9986"/>
            </w:tcBorders>
            <w:shd w:val="clear" w:color="auto" w:fill="2C9986"/>
          </w:tcPr>
          <w:p w14:paraId="58DB62F0" w14:textId="77777777" w:rsidR="00BF4D9B" w:rsidRPr="009015A5" w:rsidRDefault="00BF4D9B" w:rsidP="00E866FE">
            <w:pPr>
              <w:pStyle w:val="TableText"/>
              <w:rPr>
                <w:color w:val="FFFFFF" w:themeColor="background1"/>
              </w:rPr>
            </w:pPr>
            <w:r w:rsidRPr="009015A5">
              <w:rPr>
                <w:color w:val="FFFFFF" w:themeColor="background1"/>
              </w:rPr>
              <w:t>2050</w:t>
            </w:r>
          </w:p>
        </w:tc>
        <w:tc>
          <w:tcPr>
            <w:tcW w:w="983" w:type="dxa"/>
            <w:tcBorders>
              <w:top w:val="single" w:sz="4" w:space="0" w:color="2C9986"/>
              <w:left w:val="single" w:sz="4" w:space="0" w:color="2C9986"/>
              <w:bottom w:val="single" w:sz="4" w:space="0" w:color="2C9986"/>
              <w:right w:val="single" w:sz="4" w:space="0" w:color="2C9986"/>
            </w:tcBorders>
          </w:tcPr>
          <w:p w14:paraId="736F8207" w14:textId="77777777" w:rsidR="00BF4D9B" w:rsidRPr="00D66195" w:rsidRDefault="00BF4D9B" w:rsidP="00E866FE">
            <w:pPr>
              <w:pStyle w:val="TableText"/>
            </w:pPr>
            <w:r w:rsidRPr="00D66195">
              <w:t>Moderate</w:t>
            </w:r>
          </w:p>
        </w:tc>
        <w:tc>
          <w:tcPr>
            <w:tcW w:w="763" w:type="dxa"/>
            <w:tcBorders>
              <w:top w:val="single" w:sz="4" w:space="0" w:color="2C9986"/>
              <w:left w:val="single" w:sz="4" w:space="0" w:color="2C9986"/>
              <w:bottom w:val="single" w:sz="4" w:space="0" w:color="2C9986"/>
              <w:right w:val="single" w:sz="4" w:space="0" w:color="2C9986"/>
            </w:tcBorders>
            <w:shd w:val="clear" w:color="auto" w:fill="2C9986"/>
          </w:tcPr>
          <w:p w14:paraId="17DC3584" w14:textId="77777777" w:rsidR="00BF4D9B" w:rsidRPr="009015A5" w:rsidRDefault="00BF4D9B" w:rsidP="00E866FE">
            <w:pPr>
              <w:pStyle w:val="TableText"/>
              <w:rPr>
                <w:color w:val="FFFFFF" w:themeColor="background1"/>
              </w:rPr>
            </w:pPr>
            <w:r w:rsidRPr="009015A5">
              <w:rPr>
                <w:color w:val="FFFFFF" w:themeColor="background1"/>
              </w:rPr>
              <w:t>2100</w:t>
            </w:r>
          </w:p>
        </w:tc>
        <w:tc>
          <w:tcPr>
            <w:tcW w:w="1848" w:type="dxa"/>
            <w:tcBorders>
              <w:top w:val="single" w:sz="4" w:space="0" w:color="2C9986"/>
              <w:left w:val="single" w:sz="4" w:space="0" w:color="2C9986"/>
              <w:bottom w:val="single" w:sz="4" w:space="0" w:color="2C9986"/>
              <w:right w:val="nil"/>
            </w:tcBorders>
          </w:tcPr>
          <w:p w14:paraId="75FDBCE0" w14:textId="77777777" w:rsidR="00BF4D9B" w:rsidRPr="00D66195" w:rsidRDefault="00BF4D9B" w:rsidP="00E866FE">
            <w:pPr>
              <w:pStyle w:val="TableText"/>
            </w:pPr>
            <w:r w:rsidRPr="00D66195">
              <w:t>Major</w:t>
            </w:r>
          </w:p>
        </w:tc>
      </w:tr>
    </w:tbl>
    <w:p w14:paraId="1FE33096" w14:textId="77777777" w:rsidR="00BF4D9B" w:rsidRPr="00D66195" w:rsidRDefault="00BF4D9B" w:rsidP="00A724CD">
      <w:pPr>
        <w:pStyle w:val="Heading3"/>
        <w:numPr>
          <w:ilvl w:val="0"/>
          <w:numId w:val="26"/>
        </w:numPr>
        <w:spacing w:before="400"/>
      </w:pPr>
      <w:bookmarkStart w:id="348" w:name="_Toc35952557"/>
      <w:bookmarkStart w:id="349" w:name="_Toc37153140"/>
      <w:bookmarkStart w:id="350" w:name="_Toc37404078"/>
      <w:bookmarkStart w:id="351" w:name="_Toc37786087"/>
      <w:r w:rsidRPr="00D66195">
        <w:t xml:space="preserve">N9 </w:t>
      </w:r>
      <w:bookmarkEnd w:id="348"/>
      <w:bookmarkEnd w:id="349"/>
      <w:r w:rsidRPr="00D66195">
        <w:t xml:space="preserve">Risks to sub-alpine ecosystems due to changes in </w:t>
      </w:r>
      <w:r w:rsidR="00F71F52" w:rsidRPr="00D66195">
        <w:t>temperature</w:t>
      </w:r>
      <w:r w:rsidR="00F71F52">
        <w:t> </w:t>
      </w:r>
      <w:r w:rsidRPr="00D66195">
        <w:t>and a reduction in snow cover</w:t>
      </w:r>
      <w:bookmarkEnd w:id="350"/>
      <w:bookmarkEnd w:id="351"/>
    </w:p>
    <w:p w14:paraId="69CBBAF7" w14:textId="77777777" w:rsidR="00BF4D9B" w:rsidRPr="00F71F52" w:rsidRDefault="00BF4D9B" w:rsidP="00F71F52">
      <w:pPr>
        <w:pStyle w:val="Heading4"/>
      </w:pPr>
      <w:r w:rsidRPr="00D66195">
        <w:t xml:space="preserve">Risk summary </w:t>
      </w:r>
    </w:p>
    <w:p w14:paraId="47D072B7" w14:textId="030CEC3D" w:rsidR="00BF4D9B" w:rsidRPr="00D66195" w:rsidRDefault="00BF4D9B" w:rsidP="00A724CD">
      <w:pPr>
        <w:pStyle w:val="BodyText"/>
      </w:pPr>
      <w:bookmarkStart w:id="352" w:name="_Hlk36654780"/>
      <w:r w:rsidRPr="00D66195">
        <w:t xml:space="preserve">New Zealand’s sub-alpine ecosystems support a diverse array of indigenous species, characterised by high levels of endemism; </w:t>
      </w:r>
      <w:r w:rsidR="00433AA3">
        <w:t>about</w:t>
      </w:r>
      <w:r w:rsidR="00433AA3" w:rsidRPr="00D66195">
        <w:t xml:space="preserve"> </w:t>
      </w:r>
      <w:r w:rsidRPr="00D66195">
        <w:t>93 per cent of vascular alpine plant</w:t>
      </w:r>
      <w:r w:rsidR="00154BDF">
        <w:t> </w:t>
      </w:r>
      <w:r w:rsidRPr="00D66195">
        <w:t xml:space="preserve">species are endemic (Halloy and Mark, 2003). Many of these species are distributed locally as relatively isolated populations in habitat ‘islands’ on range crests that are often widely separated from other similar habitats. This relatively high degree of local geographic isolation is often intensified by clearance and fragmentation of surrounding lower elevation habitats. The resulting limited potential for southwards or upslope migration in </w:t>
      </w:r>
      <w:r>
        <w:t>response to</w:t>
      </w:r>
      <w:r w:rsidRPr="00D66195">
        <w:t xml:space="preserve"> rising temperatures </w:t>
      </w:r>
      <w:r>
        <w:t>could</w:t>
      </w:r>
      <w:r w:rsidRPr="00D66195">
        <w:t xml:space="preserve"> result in considerable vulnerability for these ecosystems and their distinctive species (Macinnis-Ng et al, nd). </w:t>
      </w:r>
    </w:p>
    <w:p w14:paraId="22CDC048" w14:textId="593F6B7C" w:rsidR="00BF4D9B" w:rsidRPr="00D66195" w:rsidRDefault="00BF4D9B" w:rsidP="002B70C8">
      <w:pPr>
        <w:pStyle w:val="BodyText"/>
        <w:keepLines/>
      </w:pPr>
      <w:r w:rsidRPr="00D66195">
        <w:t xml:space="preserve">An earlier study identified around 40–70 of New Zealand’s alpine species that are already at risk of extinction </w:t>
      </w:r>
      <w:r>
        <w:t>due to</w:t>
      </w:r>
      <w:r w:rsidRPr="00D66195">
        <w:t xml:space="preserve"> increased temperatures (Halloy and Mark, 2003)</w:t>
      </w:r>
      <w:r w:rsidR="00C81D1E">
        <w:t>. In addition,</w:t>
      </w:r>
      <w:r w:rsidRPr="00D66195">
        <w:t xml:space="preserve"> temperatures predicted under RCP8.5 (</w:t>
      </w:r>
      <w:r w:rsidR="00F905DF">
        <w:t>about</w:t>
      </w:r>
      <w:r w:rsidR="00F905DF" w:rsidRPr="00D66195">
        <w:t xml:space="preserve"> </w:t>
      </w:r>
      <w:r w:rsidRPr="00D66195">
        <w:t>2.8</w:t>
      </w:r>
      <w:r>
        <w:t>–</w:t>
      </w:r>
      <w:r w:rsidRPr="00D66195">
        <w:t>3.1</w:t>
      </w:r>
      <w:r>
        <w:t xml:space="preserve"> degrees Celsius</w:t>
      </w:r>
      <w:r w:rsidRPr="00D66195">
        <w:t xml:space="preserve"> by 2100</w:t>
      </w:r>
      <w:r>
        <w:t>)</w:t>
      </w:r>
      <w:r w:rsidRPr="00D66195">
        <w:t xml:space="preserve"> (</w:t>
      </w:r>
      <w:r>
        <w:t>Ministry for the Environment,</w:t>
      </w:r>
      <w:r w:rsidRPr="00D66195">
        <w:t xml:space="preserve"> 2018, Pearce et al, 2018) are </w:t>
      </w:r>
      <w:r>
        <w:t>likely</w:t>
      </w:r>
      <w:r w:rsidRPr="00D66195">
        <w:t xml:space="preserve"> to result in the loss of 200</w:t>
      </w:r>
      <w:r>
        <w:t>–</w:t>
      </w:r>
      <w:r w:rsidRPr="00D66195">
        <w:t>300 indigenous vascular plant species</w:t>
      </w:r>
      <w:r w:rsidR="00C81D1E">
        <w:t>, which represent</w:t>
      </w:r>
      <w:r w:rsidRPr="00D66195">
        <w:t xml:space="preserve"> </w:t>
      </w:r>
      <w:r w:rsidR="00C81D1E">
        <w:t>about</w:t>
      </w:r>
      <w:r w:rsidR="00C81D1E" w:rsidRPr="00D66195">
        <w:t xml:space="preserve"> </w:t>
      </w:r>
      <w:r w:rsidRPr="00D66195">
        <w:t xml:space="preserve">half of New Zealand’s total alpine flora (Halloy and Mark, 2003). </w:t>
      </w:r>
      <w:r w:rsidRPr="003E7368">
        <w:t>I</w:t>
      </w:r>
      <w:r w:rsidRPr="00D66195">
        <w:t xml:space="preserve">ncreased temperatures are also likely to increase risks of invasion by introduced plant species such as </w:t>
      </w:r>
      <w:r w:rsidRPr="00D66195">
        <w:rPr>
          <w:i/>
        </w:rPr>
        <w:t xml:space="preserve">Pinus contorta </w:t>
      </w:r>
      <w:r w:rsidRPr="00D66195">
        <w:t xml:space="preserve">and </w:t>
      </w:r>
      <w:r w:rsidRPr="00D66195">
        <w:rPr>
          <w:i/>
        </w:rPr>
        <w:t>Calluna vulgaris</w:t>
      </w:r>
      <w:r w:rsidRPr="00D66195">
        <w:t xml:space="preserve"> L. (</w:t>
      </w:r>
      <w:r w:rsidR="00C81D1E" w:rsidRPr="00D66195">
        <w:t>Giejsztowt</w:t>
      </w:r>
      <w:r w:rsidR="00C81D1E">
        <w:t xml:space="preserve"> et al</w:t>
      </w:r>
      <w:r w:rsidR="00C81D1E" w:rsidRPr="00D66195">
        <w:t>, 2019</w:t>
      </w:r>
      <w:r w:rsidR="00C81D1E">
        <w:t xml:space="preserve">; </w:t>
      </w:r>
      <w:r w:rsidRPr="00D66195">
        <w:t>Tomiolo</w:t>
      </w:r>
      <w:r>
        <w:t xml:space="preserve"> et al</w:t>
      </w:r>
      <w:r w:rsidRPr="00D66195">
        <w:t>, 2016). Warmer temperatures may also increase the suitability of sub-alpine environments for introduced vertebrate predators such as ship rats, further increasing predation pressures on sub</w:t>
      </w:r>
      <w:r>
        <w:t>-</w:t>
      </w:r>
      <w:r w:rsidRPr="00D66195">
        <w:t xml:space="preserve">alpine birds, lizards and invertebrates from stoats, mice and hedgehogs. </w:t>
      </w:r>
      <w:bookmarkEnd w:id="352"/>
    </w:p>
    <w:p w14:paraId="4A564FEA" w14:textId="77777777" w:rsidR="00BF4D9B" w:rsidRPr="00D66195" w:rsidRDefault="00BF4D9B" w:rsidP="00F71F52">
      <w:pPr>
        <w:pStyle w:val="Heading4"/>
      </w:pPr>
      <w:r w:rsidRPr="00F71F52">
        <w:lastRenderedPageBreak/>
        <w:t>Exposure</w:t>
      </w:r>
    </w:p>
    <w:p w14:paraId="6C44A1F7" w14:textId="6EF27100" w:rsidR="00BF4D9B" w:rsidRDefault="00BF4D9B" w:rsidP="002B70C8">
      <w:pPr>
        <w:pStyle w:val="BodyText"/>
      </w:pPr>
      <w:r w:rsidRPr="00D66195">
        <w:t xml:space="preserve">The </w:t>
      </w:r>
      <w:r w:rsidR="00FD3F14">
        <w:t>ongoing, gradual</w:t>
      </w:r>
      <w:r w:rsidRPr="00D66195">
        <w:t xml:space="preserve"> warming </w:t>
      </w:r>
      <w:r>
        <w:t xml:space="preserve">of </w:t>
      </w:r>
      <w:r w:rsidRPr="00D66195">
        <w:t xml:space="preserve">temperatures is projected to increase over the century, </w:t>
      </w:r>
      <w:r w:rsidR="00721CEB" w:rsidRPr="00D66195">
        <w:t>with</w:t>
      </w:r>
      <w:r w:rsidR="00721CEB">
        <w:t> </w:t>
      </w:r>
      <w:r w:rsidRPr="00D66195">
        <w:t xml:space="preserve">the greatest increases projected under RCP8.5. Projections for temperature increases </w:t>
      </w:r>
      <w:r w:rsidR="00721CEB" w:rsidRPr="00D66195">
        <w:t>are</w:t>
      </w:r>
      <w:r w:rsidR="00721CEB">
        <w:t> </w:t>
      </w:r>
      <w:r w:rsidRPr="00D66195">
        <w:t xml:space="preserve">detailed in </w:t>
      </w:r>
      <w:hyperlink w:anchor="_Climate_change_in" w:history="1">
        <w:r w:rsidRPr="00F40C24">
          <w:rPr>
            <w:rStyle w:val="Hyperlink"/>
          </w:rPr>
          <w:t xml:space="preserve">section </w:t>
        </w:r>
        <w:r w:rsidR="00F40C24" w:rsidRPr="00F40C24">
          <w:rPr>
            <w:rStyle w:val="Hyperlink"/>
          </w:rPr>
          <w:t>2</w:t>
        </w:r>
      </w:hyperlink>
      <w:r w:rsidRPr="00D66195">
        <w:t xml:space="preserve">. </w:t>
      </w:r>
    </w:p>
    <w:p w14:paraId="20067865" w14:textId="77777777" w:rsidR="00BF4D9B" w:rsidRPr="00D66195" w:rsidRDefault="00BF4D9B" w:rsidP="002B70C8">
      <w:pPr>
        <w:pStyle w:val="BodyText"/>
      </w:pPr>
      <w:r w:rsidRPr="00D66195">
        <w:t xml:space="preserve">Increases in average temperatures are expected to be broadly uniform across New Zealand, with slightly higher increases in the north and east than in the south and west; as a consequence, the North Island is expected to experience slightly greater warming than the South Island. Greater warming is also predicted for higher altitude areas than for lowland areas; snow cover is also predicted to decrease. With a warming of 3 </w:t>
      </w:r>
      <w:r>
        <w:t xml:space="preserve">degrees </w:t>
      </w:r>
      <w:r w:rsidRPr="00D66195">
        <w:t>C</w:t>
      </w:r>
      <w:r>
        <w:t>elsius</w:t>
      </w:r>
      <w:r w:rsidRPr="00D66195">
        <w:t xml:space="preserve"> under RCP8.5, alpine vegetation zones are expected to rise 500 m</w:t>
      </w:r>
      <w:r>
        <w:t>etres</w:t>
      </w:r>
      <w:r w:rsidRPr="00D66195">
        <w:t>.</w:t>
      </w:r>
    </w:p>
    <w:p w14:paraId="33457151" w14:textId="6E842D4B" w:rsidR="00BF4D9B" w:rsidRPr="00D66195" w:rsidRDefault="00BF4D9B" w:rsidP="002B70C8">
      <w:pPr>
        <w:pStyle w:val="BodyText"/>
      </w:pPr>
      <w:r w:rsidRPr="00D66195">
        <w:t>Some alpine areas in New Zealand have already experienced climatic warming. Tongariro National Park is experiencing a greater rate of climatic change than average global rates. It is presently 1.5</w:t>
      </w:r>
      <w:r>
        <w:t> degrees</w:t>
      </w:r>
      <w:r w:rsidRPr="00D66195">
        <w:t xml:space="preserve"> warmer</w:t>
      </w:r>
      <w:r>
        <w:t>,</w:t>
      </w:r>
      <w:r w:rsidRPr="00D66195">
        <w:t xml:space="preserve"> and receives 5 m</w:t>
      </w:r>
      <w:r>
        <w:t>illi</w:t>
      </w:r>
      <w:r w:rsidRPr="00D66195">
        <w:t>m</w:t>
      </w:r>
      <w:r>
        <w:t>etres</w:t>
      </w:r>
      <w:r w:rsidRPr="00D66195">
        <w:t xml:space="preserve"> less precipitation annually</w:t>
      </w:r>
      <w:r>
        <w:t>,</w:t>
      </w:r>
      <w:r w:rsidRPr="00D66195">
        <w:t xml:space="preserve"> </w:t>
      </w:r>
      <w:r w:rsidR="00654560">
        <w:t>compared with</w:t>
      </w:r>
      <w:r w:rsidRPr="00D66195">
        <w:t xml:space="preserve"> 50 years ago (Giejsztowt</w:t>
      </w:r>
      <w:r>
        <w:t xml:space="preserve"> et al</w:t>
      </w:r>
      <w:r w:rsidRPr="00D66195">
        <w:t>, 2019).</w:t>
      </w:r>
    </w:p>
    <w:p w14:paraId="0A18F3DD" w14:textId="5D67E702" w:rsidR="00BF4D9B" w:rsidRPr="00D66195" w:rsidRDefault="00BF4D9B" w:rsidP="002B70C8">
      <w:pPr>
        <w:pStyle w:val="BodyText"/>
      </w:pPr>
      <w:r w:rsidRPr="00D66195">
        <w:t>A recent assessment of New Zealand’s sub-alpine region (Halloy and Mark, 2003), identified 441 fragmented ‘alpine islands’ above an elevation of 1000 m</w:t>
      </w:r>
      <w:r>
        <w:t>etres</w:t>
      </w:r>
      <w:r w:rsidRPr="00D66195">
        <w:t>, with the majority of them (364) occurring above 1500 m</w:t>
      </w:r>
      <w:r>
        <w:t>etres</w:t>
      </w:r>
      <w:r w:rsidRPr="00D66195">
        <w:t xml:space="preserve">. A temperature increase of 3 </w:t>
      </w:r>
      <w:r>
        <w:t xml:space="preserve">degrees </w:t>
      </w:r>
      <w:r w:rsidRPr="00D66195">
        <w:t>C</w:t>
      </w:r>
      <w:r>
        <w:t>elsius</w:t>
      </w:r>
      <w:r w:rsidRPr="00D66195">
        <w:t xml:space="preserve"> would </w:t>
      </w:r>
      <w:r>
        <w:t>reduce</w:t>
      </w:r>
      <w:r w:rsidRPr="00D66195">
        <w:t xml:space="preserve"> the total extent of these sub</w:t>
      </w:r>
      <w:r>
        <w:t>-</w:t>
      </w:r>
      <w:r w:rsidRPr="00D66195">
        <w:t>alpine islands from 30,000 km</w:t>
      </w:r>
      <w:r w:rsidRPr="00D66195">
        <w:rPr>
          <w:vertAlign w:val="superscript"/>
        </w:rPr>
        <w:t>2</w:t>
      </w:r>
      <w:r w:rsidRPr="00D66195">
        <w:t xml:space="preserve"> to 15,400 km</w:t>
      </w:r>
      <w:r w:rsidRPr="00D66195">
        <w:rPr>
          <w:vertAlign w:val="superscript"/>
        </w:rPr>
        <w:t>2</w:t>
      </w:r>
      <w:r w:rsidRPr="00D66195">
        <w:t xml:space="preserve">, approximately </w:t>
      </w:r>
      <w:r w:rsidR="00F71F52" w:rsidRPr="00D66195">
        <w:t>50</w:t>
      </w:r>
      <w:r w:rsidR="00F71F52">
        <w:t> </w:t>
      </w:r>
      <w:r w:rsidRPr="00D66195">
        <w:t xml:space="preserve">per cent (Halloy and Mark, 2003). In the North Island, 81 of the 87 current alpine islands would be lost, with the remaining </w:t>
      </w:r>
      <w:r>
        <w:t>six</w:t>
      </w:r>
      <w:r w:rsidRPr="00D66195">
        <w:t xml:space="preserve"> islands likely to be fragmented into 20 smaller islands. In the South Island, 273 of the current 354 alpine islands will be lost, with the remaining </w:t>
      </w:r>
      <w:r>
        <w:t>ones</w:t>
      </w:r>
      <w:r w:rsidRPr="00D66195">
        <w:t xml:space="preserve"> being further fragmented (Halloy and Mark, 2003). </w:t>
      </w:r>
    </w:p>
    <w:p w14:paraId="7A502B0A" w14:textId="77777777" w:rsidR="00BF4D9B" w:rsidRPr="00D66195" w:rsidRDefault="00BF4D9B" w:rsidP="009015A5">
      <w:pPr>
        <w:pStyle w:val="Heading4"/>
      </w:pPr>
      <w:r w:rsidRPr="00D66195">
        <w:t xml:space="preserve">Sensitivity </w:t>
      </w:r>
    </w:p>
    <w:p w14:paraId="709022F4" w14:textId="57910AE0" w:rsidR="00BF4D9B" w:rsidRPr="00D66195" w:rsidRDefault="00BF4D9B" w:rsidP="009015A5">
      <w:pPr>
        <w:pStyle w:val="BodyText"/>
        <w:spacing w:before="100" w:after="100"/>
      </w:pPr>
      <w:r w:rsidRPr="00D66195">
        <w:t xml:space="preserve">New Zealand’s sub-alpine ecosystems and species are likely to be highly sensitive to </w:t>
      </w:r>
      <w:r w:rsidR="00F71F52" w:rsidRPr="00D66195">
        <w:t>increasing</w:t>
      </w:r>
      <w:r w:rsidR="00F71F52">
        <w:t> </w:t>
      </w:r>
      <w:r w:rsidRPr="00D66195">
        <w:t>temperatures, in part reflecting the highly fragmented distribution of sub-alpine environments</w:t>
      </w:r>
      <w:r>
        <w:t>. These</w:t>
      </w:r>
      <w:r w:rsidRPr="00D66195">
        <w:t xml:space="preserve"> are widely scattered habitat ‘islands’ on range crests that are often distant from other similar habitats. This isolation has resulted in high levels of species endemism both nationally and locally (Halloy and Mark, 2003). </w:t>
      </w:r>
    </w:p>
    <w:p w14:paraId="6499E273" w14:textId="74A1D1FD" w:rsidR="00BF4D9B" w:rsidRPr="00D66195" w:rsidRDefault="00BF4D9B" w:rsidP="009015A5">
      <w:pPr>
        <w:pStyle w:val="BodyText"/>
        <w:spacing w:before="100" w:after="100"/>
      </w:pPr>
      <w:r w:rsidRPr="00D66195">
        <w:t>Th</w:t>
      </w:r>
      <w:r>
        <w:t>e</w:t>
      </w:r>
      <w:r w:rsidRPr="00D66195">
        <w:t xml:space="preserve"> combination of geographic isolation and </w:t>
      </w:r>
      <w:r>
        <w:t>many</w:t>
      </w:r>
      <w:r w:rsidRPr="00D66195">
        <w:t xml:space="preserve"> species with geographically restricted ranges </w:t>
      </w:r>
      <w:r>
        <w:t>means</w:t>
      </w:r>
      <w:r w:rsidRPr="00D66195">
        <w:t xml:space="preserve"> these ecosystems</w:t>
      </w:r>
      <w:r>
        <w:t xml:space="preserve"> are</w:t>
      </w:r>
      <w:r w:rsidRPr="00D66195">
        <w:t xml:space="preserve"> highly vulnerable to climate change (Halloy and Mark, 2003; </w:t>
      </w:r>
      <w:r w:rsidRPr="00D66195">
        <w:rPr>
          <w:rFonts w:cs="Arial"/>
        </w:rPr>
        <w:t>Macinnis-Ng et al, nd</w:t>
      </w:r>
      <w:r w:rsidRPr="00D66195">
        <w:t xml:space="preserve">), </w:t>
      </w:r>
      <w:r>
        <w:t xml:space="preserve">with </w:t>
      </w:r>
      <w:r w:rsidRPr="00D66195">
        <w:t xml:space="preserve">very limited ability to spread into new geographic locations as temperatures </w:t>
      </w:r>
      <w:r>
        <w:t>rise</w:t>
      </w:r>
      <w:r w:rsidRPr="00D66195">
        <w:t xml:space="preserve"> (Thuiller</w:t>
      </w:r>
      <w:r>
        <w:t xml:space="preserve"> et al</w:t>
      </w:r>
      <w:r w:rsidRPr="00D66195">
        <w:t xml:space="preserve">, 2007). Local endemic species, </w:t>
      </w:r>
      <w:r>
        <w:t>and</w:t>
      </w:r>
      <w:r w:rsidRPr="00D66195">
        <w:t xml:space="preserve"> low dispersal and specialist species</w:t>
      </w:r>
      <w:r>
        <w:t>,</w:t>
      </w:r>
      <w:r w:rsidRPr="00D66195">
        <w:t xml:space="preserve"> will likely be the most at risk of extinction (Halloy and Mark, 2003). </w:t>
      </w:r>
    </w:p>
    <w:p w14:paraId="7E9140B2" w14:textId="28CEA4DA" w:rsidR="00BF4D9B" w:rsidRPr="00D66195" w:rsidRDefault="00BF4D9B" w:rsidP="009015A5">
      <w:pPr>
        <w:pStyle w:val="BodyText"/>
      </w:pPr>
      <w:r w:rsidRPr="00D66195">
        <w:t xml:space="preserve">Many of the indigenous forests forming New Zealand’s natural treelines are dominated by slow growing ‘southern beech’ species (formerly </w:t>
      </w:r>
      <w:r w:rsidRPr="00D66195">
        <w:rPr>
          <w:i/>
        </w:rPr>
        <w:t>Nothofagus</w:t>
      </w:r>
      <w:r w:rsidRPr="00D66195">
        <w:t>,</w:t>
      </w:r>
      <w:r w:rsidRPr="00D66195">
        <w:rPr>
          <w:i/>
        </w:rPr>
        <w:t xml:space="preserve"> </w:t>
      </w:r>
      <w:r w:rsidRPr="00D66195">
        <w:t xml:space="preserve">now reclassified into </w:t>
      </w:r>
      <w:r w:rsidRPr="00D66195">
        <w:rPr>
          <w:i/>
        </w:rPr>
        <w:t xml:space="preserve">Fuscospora </w:t>
      </w:r>
      <w:r w:rsidRPr="00D66195">
        <w:t xml:space="preserve">and </w:t>
      </w:r>
      <w:r w:rsidRPr="00D66195">
        <w:rPr>
          <w:i/>
        </w:rPr>
        <w:t>Lophozonia</w:t>
      </w:r>
      <w:r w:rsidRPr="00D66195">
        <w:t xml:space="preserve">), which to date have shown </w:t>
      </w:r>
      <w:r>
        <w:t>little</w:t>
      </w:r>
      <w:r w:rsidRPr="00D66195">
        <w:t xml:space="preserve"> upward expansion in response to warming temperatures (Tomiolo</w:t>
      </w:r>
      <w:r>
        <w:t xml:space="preserve"> et al</w:t>
      </w:r>
      <w:r w:rsidRPr="00D66195">
        <w:t>, 2016). This relative stasis may allow sub</w:t>
      </w:r>
      <w:r>
        <w:t>-</w:t>
      </w:r>
      <w:r w:rsidRPr="00D66195">
        <w:t xml:space="preserve">alpine species to persist even under elevated temperatures, provided their thermal tolerances are not exceeded, or mortality is not caused by climate change hazards such as heatwaves and droughts or associated hazards such as wildfire. However, the resulting disequilibrium may increase the vulnerability of these ecosystems to invasive tree species that are able to persist at the </w:t>
      </w:r>
      <w:r w:rsidRPr="00D66195">
        <w:rPr>
          <w:rFonts w:cs="Arial"/>
        </w:rPr>
        <w:t>treeline</w:t>
      </w:r>
      <w:r w:rsidRPr="00D66195">
        <w:t xml:space="preserve"> and above (Tomiolo</w:t>
      </w:r>
      <w:r>
        <w:t xml:space="preserve"> et al</w:t>
      </w:r>
      <w:r w:rsidRPr="00D66195">
        <w:t xml:space="preserve">, 2016). </w:t>
      </w:r>
    </w:p>
    <w:p w14:paraId="256BF496" w14:textId="77777777" w:rsidR="00BF4D9B" w:rsidRPr="00D66195" w:rsidRDefault="00BF4D9B" w:rsidP="009015A5">
      <w:pPr>
        <w:pStyle w:val="Heading4"/>
      </w:pPr>
      <w:r w:rsidRPr="00D66195">
        <w:lastRenderedPageBreak/>
        <w:t>Adaptive capacity</w:t>
      </w:r>
    </w:p>
    <w:p w14:paraId="3992E526" w14:textId="3FED55F6" w:rsidR="00BF4D9B" w:rsidRPr="00D66195" w:rsidRDefault="00BF4D9B" w:rsidP="009015A5">
      <w:pPr>
        <w:pStyle w:val="BodyText"/>
        <w:spacing w:before="100" w:after="100"/>
      </w:pPr>
      <w:r w:rsidRPr="00D66195">
        <w:t xml:space="preserve">Low adaptive capacity </w:t>
      </w:r>
      <w:r>
        <w:t>to</w:t>
      </w:r>
      <w:r w:rsidRPr="00D66195">
        <w:t xml:space="preserve"> human-induced pressures is a common feature of island biotas, and particularly those that have experienced long genetic isolation (Frankham, 1997; Williams</w:t>
      </w:r>
      <w:r>
        <w:t xml:space="preserve"> et al</w:t>
      </w:r>
      <w:r w:rsidRPr="00D66195">
        <w:t>, 2008). This, coupled with the geographic isolation of many subalpine habitats, sometimes intensified by clearance of surrounding indigenous cover, indicates that many sub</w:t>
      </w:r>
      <w:r>
        <w:t>-</w:t>
      </w:r>
      <w:r w:rsidRPr="00D66195">
        <w:t xml:space="preserve">alpine ecosystems and their species will have low adaptive capacity </w:t>
      </w:r>
      <w:r>
        <w:t>to</w:t>
      </w:r>
      <w:r w:rsidRPr="00D66195">
        <w:t xml:space="preserve"> climate change. Adaptive capacity will likely be higher in more extensive sub</w:t>
      </w:r>
      <w:r>
        <w:t>-</w:t>
      </w:r>
      <w:r w:rsidRPr="00D66195">
        <w:t xml:space="preserve">alpine habitats, particularly those </w:t>
      </w:r>
      <w:r>
        <w:t>at</w:t>
      </w:r>
      <w:r w:rsidRPr="00D66195">
        <w:t xml:space="preserve"> higher elevation</w:t>
      </w:r>
      <w:r>
        <w:t>s, which</w:t>
      </w:r>
      <w:r w:rsidRPr="00D66195">
        <w:t xml:space="preserve"> allow for upslope migration over time. </w:t>
      </w:r>
      <w:r>
        <w:t>E</w:t>
      </w:r>
      <w:r w:rsidRPr="00D66195">
        <w:t xml:space="preserve">ven in these environments, </w:t>
      </w:r>
      <w:r>
        <w:t xml:space="preserve">however, </w:t>
      </w:r>
      <w:r w:rsidRPr="00D66195">
        <w:t xml:space="preserve">species </w:t>
      </w:r>
      <w:r>
        <w:t>with</w:t>
      </w:r>
      <w:r w:rsidRPr="00D66195">
        <w:t xml:space="preserve"> limited geographic ranges, limited population size, low reproduction rates, and/or poor dispersal are likely to have low adaptive capacity.</w:t>
      </w:r>
    </w:p>
    <w:p w14:paraId="536DC7A8" w14:textId="77777777" w:rsidR="00BF4D9B" w:rsidRPr="00D66195" w:rsidRDefault="00BF4D9B" w:rsidP="009015A5">
      <w:pPr>
        <w:pStyle w:val="BodyText"/>
        <w:spacing w:before="100" w:after="100"/>
      </w:pPr>
      <w:r w:rsidRPr="00D66195">
        <w:t>Adaptive capacity may be increased through appropriate conservation management, although there will be challenges in maintaining the genetic integrity of species that have occupied isolated habitat patches</w:t>
      </w:r>
      <w:r>
        <w:t xml:space="preserve"> for a long time</w:t>
      </w:r>
      <w:r w:rsidRPr="00D66195">
        <w:t xml:space="preserve"> (Williams et al, 2008).</w:t>
      </w:r>
    </w:p>
    <w:p w14:paraId="3591649A" w14:textId="77777777" w:rsidR="00BF4D9B" w:rsidRPr="00F71F52" w:rsidRDefault="00BF4D9B" w:rsidP="00F71F52">
      <w:pPr>
        <w:pStyle w:val="Heading4"/>
      </w:pPr>
      <w:r w:rsidRPr="00D66195">
        <w:t>Consequence</w:t>
      </w:r>
    </w:p>
    <w:p w14:paraId="25CD495B" w14:textId="0A42D9B1" w:rsidR="00BF4D9B" w:rsidRPr="00D66195" w:rsidRDefault="00BF4D9B" w:rsidP="009015A5">
      <w:pPr>
        <w:pStyle w:val="BodyText"/>
        <w:spacing w:before="100" w:after="100"/>
      </w:pPr>
      <w:r w:rsidRPr="00D66195">
        <w:t xml:space="preserve">Increased temperatures pose a significant risk to </w:t>
      </w:r>
      <w:r w:rsidRPr="00973964">
        <w:t>New Zealand</w:t>
      </w:r>
      <w:r w:rsidRPr="00D66195">
        <w:t>'s sub-alpine ecosystems and species, particularly in locations where there is limited opportunity for upslope migration or longer</w:t>
      </w:r>
      <w:r>
        <w:t xml:space="preserve"> </w:t>
      </w:r>
      <w:r w:rsidRPr="00D66195">
        <w:t xml:space="preserve">distance dispersal to more suitable habitats. Modelling indicates that an increase of </w:t>
      </w:r>
      <w:r w:rsidR="00F71F52" w:rsidRPr="00D66195">
        <w:t>3</w:t>
      </w:r>
      <w:r w:rsidR="00F71F52">
        <w:t> </w:t>
      </w:r>
      <w:r>
        <w:t>degrees Celsius</w:t>
      </w:r>
      <w:r w:rsidRPr="00D66195">
        <w:t xml:space="preserve"> in mean annual temperatures may eventually result in the extinction of up </w:t>
      </w:r>
      <w:r w:rsidR="00F71F52" w:rsidRPr="00D66195">
        <w:t>to</w:t>
      </w:r>
      <w:r w:rsidR="00F71F52">
        <w:t> </w:t>
      </w:r>
      <w:r w:rsidRPr="00D66195">
        <w:t>300 of New Zealand’s indigenous vascular plant species, approximately half the species recorded as occurring in sub</w:t>
      </w:r>
      <w:r>
        <w:t>-</w:t>
      </w:r>
      <w:r w:rsidRPr="00D66195">
        <w:t>alpine environments. This warming of 3</w:t>
      </w:r>
      <w:r>
        <w:t xml:space="preserve"> degrees</w:t>
      </w:r>
      <w:r w:rsidRPr="00D66195">
        <w:t xml:space="preserve"> would also </w:t>
      </w:r>
      <w:r w:rsidR="00F71F52" w:rsidRPr="00D66195">
        <w:t>result</w:t>
      </w:r>
      <w:r w:rsidR="00F71F52">
        <w:t> </w:t>
      </w:r>
      <w:r w:rsidRPr="00D66195">
        <w:t>in the loss of 81 out of 87 sub</w:t>
      </w:r>
      <w:r>
        <w:t>-</w:t>
      </w:r>
      <w:r w:rsidRPr="00D66195">
        <w:t xml:space="preserve">alpine habitat islands in the North Island, and 273 of </w:t>
      </w:r>
      <w:r w:rsidR="00F71F52" w:rsidRPr="00D66195">
        <w:t>354</w:t>
      </w:r>
      <w:r w:rsidR="00F71F52">
        <w:t> </w:t>
      </w:r>
      <w:r w:rsidRPr="00D66195">
        <w:t xml:space="preserve">subalpine islands in the South Island. Surviving islands are likely to also become further fragmented (Halloy and Mark, 2003). </w:t>
      </w:r>
    </w:p>
    <w:p w14:paraId="4F83E0A1" w14:textId="0CAF99CB" w:rsidR="00BF4D9B" w:rsidRPr="00D66195" w:rsidRDefault="00BF4D9B" w:rsidP="009015A5">
      <w:pPr>
        <w:pStyle w:val="BodyText"/>
        <w:spacing w:before="100" w:after="100"/>
      </w:pPr>
      <w:r w:rsidRPr="00D66195">
        <w:t xml:space="preserve">However, lack of contemporary evidence </w:t>
      </w:r>
      <w:r>
        <w:t>of treeline</w:t>
      </w:r>
      <w:r w:rsidRPr="00D66195">
        <w:t xml:space="preserve"> adjustments in response to recent warming may indicate a relatively high degree of stasis in current ecosystem boundaries. This suggests that distributional adjustments may be relatively slow, provided extreme events do not cause widespread mortality among current occupants of the sub</w:t>
      </w:r>
      <w:r>
        <w:t>-</w:t>
      </w:r>
      <w:r w:rsidRPr="00D66195">
        <w:t xml:space="preserve">alpine zone. </w:t>
      </w:r>
      <w:r>
        <w:t>T</w:t>
      </w:r>
      <w:r w:rsidRPr="00D66195">
        <w:t xml:space="preserve">he resulting disequilibrium between climate and the distributions of ecosystems and species may reduce resilience </w:t>
      </w:r>
      <w:r>
        <w:t>to</w:t>
      </w:r>
      <w:r w:rsidRPr="00D66195">
        <w:t xml:space="preserve"> disturbance, with </w:t>
      </w:r>
      <w:r>
        <w:t>increased</w:t>
      </w:r>
      <w:r w:rsidRPr="00D66195">
        <w:t xml:space="preserve"> risks of invasion by introduced species with greater dispersal ability and/or environmental tolerances. </w:t>
      </w:r>
    </w:p>
    <w:p w14:paraId="114D5FA6" w14:textId="77777777" w:rsidR="00BF4D9B" w:rsidRPr="00D66195" w:rsidRDefault="00BF4D9B" w:rsidP="00BF4D9B">
      <w:pPr>
        <w:pStyle w:val="Heading4"/>
      </w:pPr>
      <w:r w:rsidRPr="00D66195">
        <w:t xml:space="preserve">Interacting risks </w:t>
      </w:r>
    </w:p>
    <w:p w14:paraId="605B3101" w14:textId="1760D6D8" w:rsidR="00BF4D9B" w:rsidRDefault="00BF4D9B" w:rsidP="00AF6D9C">
      <w:pPr>
        <w:pStyle w:val="BodyText"/>
      </w:pPr>
      <w:bookmarkStart w:id="353" w:name="_Hlk34068786"/>
      <w:r w:rsidRPr="00D66195">
        <w:t xml:space="preserve">The loss of indigenous alpine species </w:t>
      </w:r>
      <w:r>
        <w:t>will increase</w:t>
      </w:r>
      <w:r w:rsidRPr="00D66195">
        <w:t xml:space="preserve"> the threat of invasive species</w:t>
      </w:r>
      <w:r>
        <w:t xml:space="preserve"> extending</w:t>
      </w:r>
      <w:r w:rsidRPr="00D66195">
        <w:t xml:space="preserve"> into both sub-alpine ecosystems and terrestrial ecosystems (N2). </w:t>
      </w:r>
      <w:r>
        <w:t>Changes in</w:t>
      </w:r>
      <w:r w:rsidRPr="00D66195">
        <w:t xml:space="preserve"> New Zealand’s sub-alpine ecosystems will interact with social and economic systems</w:t>
      </w:r>
      <w:r>
        <w:t>,</w:t>
      </w:r>
      <w:r w:rsidRPr="00D66195">
        <w:t xml:space="preserve"> </w:t>
      </w:r>
      <w:r>
        <w:t>and</w:t>
      </w:r>
      <w:r w:rsidRPr="00D66195">
        <w:t xml:space="preserve"> cascad</w:t>
      </w:r>
      <w:r>
        <w:t>e</w:t>
      </w:r>
      <w:r w:rsidRPr="00D66195">
        <w:t xml:space="preserve"> impacts into other domains. </w:t>
      </w:r>
      <w:r>
        <w:t>Losing</w:t>
      </w:r>
      <w:r w:rsidRPr="00D66195">
        <w:t xml:space="preserve"> indigenous</w:t>
      </w:r>
      <w:r w:rsidRPr="00D66195" w:rsidDel="007C6707">
        <w:t xml:space="preserve"> </w:t>
      </w:r>
      <w:r w:rsidRPr="00D66195">
        <w:t>alpine species</w:t>
      </w:r>
      <w:r>
        <w:t>,</w:t>
      </w:r>
      <w:r w:rsidRPr="00D66195">
        <w:t xml:space="preserve"> and </w:t>
      </w:r>
      <w:r>
        <w:t xml:space="preserve">the </w:t>
      </w:r>
      <w:r w:rsidRPr="00D66195">
        <w:t>disruption of alpine ecosystems from invasive species</w:t>
      </w:r>
      <w:r>
        <w:t>,</w:t>
      </w:r>
      <w:r w:rsidRPr="00D66195">
        <w:t xml:space="preserve"> will impact the tourism sector (E4) as well as Māori social, economic, cultural capital, cultural heritage values and spiritual wellbeing (H5, H6 and H8). With the invasion of exotic species due to warmer climatic conditions comes the threat of vector-borne diseases and the subsequent health implications (H3). </w:t>
      </w:r>
    </w:p>
    <w:p w14:paraId="2573DB11" w14:textId="7570C45A" w:rsidR="00BF4D9B" w:rsidRPr="00D66195" w:rsidRDefault="00BF4D9B" w:rsidP="00E514C6">
      <w:pPr>
        <w:pStyle w:val="BodyText"/>
      </w:pPr>
      <w:r w:rsidRPr="00D66195">
        <w:t xml:space="preserve">Reduced snow cover and storage over winter periods will result in changes to seasonality </w:t>
      </w:r>
      <w:r w:rsidR="00F71F52" w:rsidRPr="00D66195">
        <w:t>of</w:t>
      </w:r>
      <w:r w:rsidR="00F71F52">
        <w:t> </w:t>
      </w:r>
      <w:r w:rsidRPr="00D66195">
        <w:t xml:space="preserve">snowmelt and river flows (N3 and N6). </w:t>
      </w:r>
    </w:p>
    <w:p w14:paraId="68A7DDA3" w14:textId="651B0713" w:rsidR="00BF4D9B" w:rsidRPr="00D66195" w:rsidRDefault="00BF4D9B" w:rsidP="00AF6D9C">
      <w:pPr>
        <w:pStyle w:val="BodyText"/>
      </w:pPr>
      <w:r w:rsidRPr="00D66195">
        <w:t xml:space="preserve">Effective governance is likely to play a key role in building adaptive capacity of sub-alpine ecosystems, </w:t>
      </w:r>
      <w:r>
        <w:t>so</w:t>
      </w:r>
      <w:r w:rsidRPr="00D66195">
        <w:t xml:space="preserve"> the risk of inadequate or maladaptive adaptation actions </w:t>
      </w:r>
      <w:r>
        <w:t>through</w:t>
      </w:r>
      <w:r w:rsidRPr="00D66195">
        <w:t xml:space="preserve"> uncoordinated governance is a critical consideration (G1). There is a significant limit to </w:t>
      </w:r>
      <w:r w:rsidR="00F71F52" w:rsidRPr="00D66195">
        <w:lastRenderedPageBreak/>
        <w:t>our</w:t>
      </w:r>
      <w:r w:rsidR="00F71F52">
        <w:t> </w:t>
      </w:r>
      <w:r w:rsidRPr="00D66195">
        <w:t>ability to understand, predict and respond to climate change impacts on New Zealand’s sub</w:t>
      </w:r>
      <w:r w:rsidR="00F71F52">
        <w:noBreakHyphen/>
      </w:r>
      <w:r w:rsidRPr="00D66195">
        <w:t>alpine ecosystems due to under-investment in biodiversity science (G5).</w:t>
      </w:r>
      <w:bookmarkEnd w:id="353"/>
    </w:p>
    <w:p w14:paraId="0AEE947A" w14:textId="77777777" w:rsidR="00BF4D9B" w:rsidRPr="00D66195" w:rsidRDefault="00BF4D9B" w:rsidP="00BF4D9B">
      <w:pPr>
        <w:pStyle w:val="Heading4"/>
      </w:pPr>
      <w:r w:rsidRPr="00D66195">
        <w:t xml:space="preserve">Confidence: High agreement, medium evidence </w:t>
      </w:r>
    </w:p>
    <w:p w14:paraId="7DC2D320" w14:textId="77777777" w:rsidR="00BF4D9B" w:rsidRPr="00D66195" w:rsidRDefault="00BF4D9B" w:rsidP="00AF6D9C">
      <w:pPr>
        <w:pStyle w:val="BodyText"/>
      </w:pPr>
      <w:r w:rsidRPr="00D66195">
        <w:t>There is a high level of agreement</w:t>
      </w:r>
      <w:r w:rsidRPr="00D66195" w:rsidDel="00924886">
        <w:t xml:space="preserve"> </w:t>
      </w:r>
      <w:r w:rsidRPr="00D66195">
        <w:t>that changing climatic conditions</w:t>
      </w:r>
      <w:r>
        <w:t>, and</w:t>
      </w:r>
      <w:r w:rsidRPr="00D66195">
        <w:t xml:space="preserve"> in particular increased temperatures, pose a significant threat to New Zealand’s indigenous sub</w:t>
      </w:r>
      <w:r>
        <w:t>-</w:t>
      </w:r>
      <w:r w:rsidRPr="00D66195">
        <w:t>alpine ecosystems and species, increas</w:t>
      </w:r>
      <w:r>
        <w:t>ing the</w:t>
      </w:r>
      <w:r w:rsidRPr="00D66195">
        <w:t xml:space="preserve"> risk of invasion by introduced species. Most of the limited evidence for this risk comes from fundamental studies of the physiology of individual species and broad-scale studies of current distributions of ecosystems and species in relation to climate. </w:t>
      </w:r>
    </w:p>
    <w:p w14:paraId="362A656B" w14:textId="77777777" w:rsidR="00BF4D9B" w:rsidRPr="00D66195" w:rsidRDefault="00BF4D9B" w:rsidP="00BF4D9B">
      <w:pPr>
        <w:pStyle w:val="Heading4"/>
      </w:pPr>
      <w:r w:rsidRPr="00D66195">
        <w:t>Adaptation</w:t>
      </w:r>
    </w:p>
    <w:p w14:paraId="138177D7" w14:textId="0A69F667" w:rsidR="00BF4D9B" w:rsidRDefault="00BF4D9B" w:rsidP="00F71F52">
      <w:pPr>
        <w:pStyle w:val="BodyText"/>
      </w:pPr>
      <w:r>
        <w:t>There has been</w:t>
      </w:r>
      <w:r w:rsidRPr="00D66195">
        <w:t xml:space="preserve"> very limited action to reduce the risk posed by higher temperatures and a reduction in snow cover to sub-alpine ecosystems. DOC </w:t>
      </w:r>
      <w:r w:rsidR="003E003E">
        <w:t>has</w:t>
      </w:r>
      <w:r w:rsidR="003E003E" w:rsidRPr="00D66195">
        <w:t xml:space="preserve"> </w:t>
      </w:r>
      <w:r w:rsidRPr="00D66195">
        <w:t>identified the need to manage high</w:t>
      </w:r>
      <w:r>
        <w:t>-</w:t>
      </w:r>
      <w:r w:rsidRPr="00D66195">
        <w:t>altitude biodiversity</w:t>
      </w:r>
      <w:r>
        <w:t>,</w:t>
      </w:r>
      <w:r w:rsidRPr="00D66195">
        <w:t xml:space="preserve"> understand the potential effects of climate change and manage alpine predator control (Department of Conservation, nd.</w:t>
      </w:r>
      <w:r>
        <w:t>2</w:t>
      </w:r>
      <w:r w:rsidRPr="00D66195">
        <w:t>).</w:t>
      </w:r>
    </w:p>
    <w:p w14:paraId="68DF2EE5" w14:textId="4129AAA3" w:rsidR="009015A5" w:rsidRPr="00D66195" w:rsidRDefault="009015A5" w:rsidP="00776089">
      <w:pPr>
        <w:pStyle w:val="Tableheading2"/>
      </w:pPr>
      <w:bookmarkStart w:id="354" w:name="_Toc45391906"/>
      <w:r w:rsidRPr="00D66195">
        <w:t>N9 Risks to sub-alpine ecosystems</w:t>
      </w:r>
      <w:r w:rsidRPr="00D52C19">
        <w:rPr>
          <w:lang w:eastAsia="en-AU"/>
        </w:rPr>
        <w:t xml:space="preserve">: </w:t>
      </w:r>
      <w:r w:rsidR="00776089">
        <w:rPr>
          <w:lang w:eastAsia="en-AU"/>
        </w:rPr>
        <w:t>U</w:t>
      </w:r>
      <w:r w:rsidRPr="00D52C19">
        <w:rPr>
          <w:lang w:eastAsia="en-AU"/>
        </w:rPr>
        <w:t>rgency profile</w:t>
      </w:r>
      <w:bookmarkEnd w:id="354"/>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62"/>
        <w:gridCol w:w="1900"/>
        <w:gridCol w:w="850"/>
        <w:gridCol w:w="993"/>
        <w:gridCol w:w="1134"/>
        <w:gridCol w:w="992"/>
        <w:gridCol w:w="709"/>
        <w:gridCol w:w="1797"/>
        <w:gridCol w:w="68"/>
      </w:tblGrid>
      <w:tr w:rsidR="001200D6" w:rsidRPr="001200D6" w14:paraId="6F38C2B9" w14:textId="77777777" w:rsidTr="002B70C8">
        <w:tc>
          <w:tcPr>
            <w:tcW w:w="8505" w:type="dxa"/>
            <w:gridSpan w:val="9"/>
            <w:shd w:val="clear" w:color="auto" w:fill="2C9986"/>
          </w:tcPr>
          <w:p w14:paraId="55170572" w14:textId="7009C078" w:rsidR="00BF4D9B" w:rsidRPr="001200D6" w:rsidRDefault="00EB7F1B" w:rsidP="00EB7F1B">
            <w:pPr>
              <w:pStyle w:val="TableTextbold"/>
              <w:rPr>
                <w:color w:val="FFFFFF" w:themeColor="background1"/>
              </w:rPr>
            </w:pPr>
            <w:bookmarkStart w:id="355" w:name="_Hlk35588862"/>
            <w:r w:rsidRPr="001200D6">
              <w:rPr>
                <w:color w:val="FFFFFF" w:themeColor="background1"/>
              </w:rPr>
              <w:t>N9 Risks to sub-alpine ecosystems</w:t>
            </w:r>
            <w:r w:rsidRPr="001200D6">
              <w:rPr>
                <w:color w:val="FFFFFF" w:themeColor="background1"/>
                <w:lang w:eastAsia="en-AU"/>
              </w:rPr>
              <w:t xml:space="preserve">: </w:t>
            </w:r>
            <w:r w:rsidR="00776089">
              <w:rPr>
                <w:color w:val="FFFFFF" w:themeColor="background1"/>
                <w:lang w:eastAsia="en-AU"/>
              </w:rPr>
              <w:t>U</w:t>
            </w:r>
            <w:r w:rsidR="00BF4D9B" w:rsidRPr="001200D6">
              <w:rPr>
                <w:color w:val="FFFFFF" w:themeColor="background1"/>
              </w:rPr>
              <w:t>rgency profile</w:t>
            </w:r>
          </w:p>
        </w:tc>
      </w:tr>
      <w:tr w:rsidR="00445FD1" w:rsidRPr="00D66195" w14:paraId="4CA877C7" w14:textId="77777777" w:rsidTr="002B70C8">
        <w:trPr>
          <w:gridBefore w:val="1"/>
          <w:gridAfter w:val="1"/>
          <w:wBefore w:w="62" w:type="dxa"/>
          <w:wAfter w:w="68" w:type="dxa"/>
        </w:trPr>
        <w:tc>
          <w:tcPr>
            <w:tcW w:w="1900" w:type="dxa"/>
            <w:shd w:val="clear" w:color="auto" w:fill="FFFFFF" w:themeFill="background1"/>
          </w:tcPr>
          <w:p w14:paraId="6F932B04" w14:textId="77777777" w:rsidR="00445FD1" w:rsidRPr="00D66195" w:rsidRDefault="00445FD1" w:rsidP="00EB7F1B">
            <w:pPr>
              <w:pStyle w:val="TableTextbold"/>
            </w:pPr>
            <w:r w:rsidRPr="00BC5AF8">
              <w:t>Urgency category</w:t>
            </w:r>
          </w:p>
        </w:tc>
        <w:tc>
          <w:tcPr>
            <w:tcW w:w="1843" w:type="dxa"/>
            <w:gridSpan w:val="2"/>
          </w:tcPr>
          <w:p w14:paraId="7BE6235F" w14:textId="77777777" w:rsidR="00445FD1" w:rsidRPr="00D66195" w:rsidRDefault="00445FD1" w:rsidP="00EB7F1B">
            <w:pPr>
              <w:pStyle w:val="TableTextbold"/>
            </w:pPr>
            <w:r w:rsidRPr="005D6D89">
              <w:t>Proportion of urgency</w:t>
            </w:r>
          </w:p>
        </w:tc>
        <w:tc>
          <w:tcPr>
            <w:tcW w:w="4632" w:type="dxa"/>
            <w:gridSpan w:val="4"/>
          </w:tcPr>
          <w:p w14:paraId="46E7FB82" w14:textId="77777777" w:rsidR="00445FD1" w:rsidRPr="00D66195" w:rsidRDefault="00445FD1" w:rsidP="00EB7F1B">
            <w:pPr>
              <w:pStyle w:val="TableTextbold"/>
            </w:pPr>
            <w:r w:rsidRPr="005D6D89">
              <w:t>Description of actions</w:t>
            </w:r>
          </w:p>
        </w:tc>
      </w:tr>
      <w:tr w:rsidR="00B210D6" w:rsidRPr="00D66195" w14:paraId="66A3DEEE" w14:textId="77777777" w:rsidTr="002B70C8">
        <w:trPr>
          <w:gridBefore w:val="1"/>
          <w:gridAfter w:val="1"/>
          <w:wBefore w:w="62" w:type="dxa"/>
          <w:wAfter w:w="68" w:type="dxa"/>
        </w:trPr>
        <w:tc>
          <w:tcPr>
            <w:tcW w:w="1900" w:type="dxa"/>
            <w:shd w:val="clear" w:color="auto" w:fill="FFFFFF" w:themeFill="background1"/>
          </w:tcPr>
          <w:p w14:paraId="7607E70E" w14:textId="77777777" w:rsidR="00B210D6" w:rsidRPr="00BC5AF8" w:rsidRDefault="00B210D6" w:rsidP="00B210D6">
            <w:pPr>
              <w:pStyle w:val="TableTextbold"/>
            </w:pPr>
            <w:r w:rsidRPr="00D66195">
              <w:t>More action needed</w:t>
            </w:r>
          </w:p>
        </w:tc>
        <w:tc>
          <w:tcPr>
            <w:tcW w:w="1843" w:type="dxa"/>
            <w:gridSpan w:val="2"/>
          </w:tcPr>
          <w:p w14:paraId="2837F528" w14:textId="77777777" w:rsidR="00B210D6" w:rsidRPr="005D6D89" w:rsidRDefault="00B210D6" w:rsidP="00B210D6">
            <w:pPr>
              <w:pStyle w:val="TableText"/>
              <w:jc w:val="center"/>
            </w:pPr>
            <w:r w:rsidRPr="00EB7F1B">
              <w:t>10</w:t>
            </w:r>
          </w:p>
        </w:tc>
        <w:tc>
          <w:tcPr>
            <w:tcW w:w="4632" w:type="dxa"/>
            <w:gridSpan w:val="4"/>
          </w:tcPr>
          <w:p w14:paraId="05C4B6C2" w14:textId="77777777" w:rsidR="00B210D6" w:rsidRPr="005D6D89" w:rsidRDefault="00B210D6" w:rsidP="00B210D6">
            <w:pPr>
              <w:pStyle w:val="TableText"/>
            </w:pPr>
            <w:r w:rsidRPr="00D66195">
              <w:t>Expand active conservation management to cover a representative range of New Zealand’s sub-alpine ecosystems</w:t>
            </w:r>
            <w:r>
              <w:t>,</w:t>
            </w:r>
            <w:r w:rsidRPr="00D66195">
              <w:t xml:space="preserve"> to maintain their resilience at high levels</w:t>
            </w:r>
            <w:r>
              <w:t>.</w:t>
            </w:r>
          </w:p>
        </w:tc>
      </w:tr>
      <w:tr w:rsidR="00B210D6" w:rsidRPr="00D66195" w14:paraId="7940372D" w14:textId="77777777" w:rsidTr="002B70C8">
        <w:trPr>
          <w:gridBefore w:val="1"/>
          <w:gridAfter w:val="1"/>
          <w:wBefore w:w="62" w:type="dxa"/>
          <w:wAfter w:w="68" w:type="dxa"/>
        </w:trPr>
        <w:tc>
          <w:tcPr>
            <w:tcW w:w="1900" w:type="dxa"/>
            <w:shd w:val="clear" w:color="auto" w:fill="FFFFFF" w:themeFill="background1"/>
          </w:tcPr>
          <w:p w14:paraId="37AC41FA" w14:textId="77777777" w:rsidR="00B210D6" w:rsidRPr="00D66195" w:rsidRDefault="00B210D6" w:rsidP="00B210D6">
            <w:pPr>
              <w:pStyle w:val="TableTextbold"/>
            </w:pPr>
            <w:r w:rsidRPr="00D66195">
              <w:t xml:space="preserve">Research </w:t>
            </w:r>
            <w:r>
              <w:t>p</w:t>
            </w:r>
            <w:r w:rsidRPr="00D66195">
              <w:t>riority</w:t>
            </w:r>
          </w:p>
        </w:tc>
        <w:tc>
          <w:tcPr>
            <w:tcW w:w="1843" w:type="dxa"/>
            <w:gridSpan w:val="2"/>
          </w:tcPr>
          <w:p w14:paraId="666BF4C7" w14:textId="77777777" w:rsidR="00B210D6" w:rsidRPr="00EB7F1B" w:rsidRDefault="00B210D6" w:rsidP="00B210D6">
            <w:pPr>
              <w:pStyle w:val="TableText"/>
              <w:jc w:val="center"/>
            </w:pPr>
            <w:r w:rsidRPr="00B210D6">
              <w:t>30</w:t>
            </w:r>
          </w:p>
        </w:tc>
        <w:tc>
          <w:tcPr>
            <w:tcW w:w="4632" w:type="dxa"/>
            <w:gridSpan w:val="4"/>
          </w:tcPr>
          <w:p w14:paraId="569A51C8" w14:textId="62409CD3" w:rsidR="00B210D6" w:rsidRPr="00D66195" w:rsidRDefault="00B210D6" w:rsidP="00B210D6">
            <w:pPr>
              <w:pStyle w:val="TableText"/>
            </w:pPr>
            <w:r>
              <w:t>D</w:t>
            </w:r>
            <w:r w:rsidRPr="00D66195">
              <w:t>etect climate</w:t>
            </w:r>
            <w:r w:rsidR="008A19DE">
              <w:t xml:space="preserve"> </w:t>
            </w:r>
            <w:r w:rsidRPr="00D66195">
              <w:t>change</w:t>
            </w:r>
            <w:r w:rsidR="008A19DE">
              <w:t>-</w:t>
            </w:r>
            <w:r w:rsidRPr="00D66195">
              <w:t>triggered changes in the distributions of ecosystems and species, and identify possible remedial actions to maintain viable populations of threatened species</w:t>
            </w:r>
            <w:r>
              <w:t>.</w:t>
            </w:r>
          </w:p>
        </w:tc>
      </w:tr>
      <w:tr w:rsidR="00B210D6" w:rsidRPr="00D66195" w14:paraId="1D3D4651" w14:textId="77777777" w:rsidTr="002B70C8">
        <w:trPr>
          <w:gridBefore w:val="1"/>
          <w:gridAfter w:val="1"/>
          <w:wBefore w:w="62" w:type="dxa"/>
          <w:wAfter w:w="68" w:type="dxa"/>
        </w:trPr>
        <w:tc>
          <w:tcPr>
            <w:tcW w:w="1900" w:type="dxa"/>
            <w:shd w:val="clear" w:color="auto" w:fill="FFFFFF" w:themeFill="background1"/>
          </w:tcPr>
          <w:p w14:paraId="2F91AB2A" w14:textId="77777777" w:rsidR="00B210D6" w:rsidRPr="00D66195" w:rsidRDefault="00B210D6" w:rsidP="00B210D6">
            <w:pPr>
              <w:pStyle w:val="TableTextbold"/>
            </w:pPr>
            <w:r w:rsidRPr="00D66195">
              <w:t>Sustain current action</w:t>
            </w:r>
          </w:p>
        </w:tc>
        <w:tc>
          <w:tcPr>
            <w:tcW w:w="1843" w:type="dxa"/>
            <w:gridSpan w:val="2"/>
          </w:tcPr>
          <w:p w14:paraId="026040CE" w14:textId="77777777" w:rsidR="00B210D6" w:rsidRPr="00B210D6" w:rsidRDefault="00B210D6" w:rsidP="00B210D6">
            <w:pPr>
              <w:pStyle w:val="TableText"/>
              <w:jc w:val="center"/>
            </w:pPr>
            <w:r w:rsidRPr="00EB7F1B">
              <w:t>30</w:t>
            </w:r>
          </w:p>
        </w:tc>
        <w:tc>
          <w:tcPr>
            <w:tcW w:w="4632" w:type="dxa"/>
            <w:gridSpan w:val="4"/>
          </w:tcPr>
          <w:p w14:paraId="41A2CA72" w14:textId="77777777" w:rsidR="00B210D6" w:rsidRDefault="00B210D6" w:rsidP="00B210D6">
            <w:pPr>
              <w:pStyle w:val="TableText"/>
            </w:pPr>
            <w:r w:rsidRPr="00D66195">
              <w:t>Continue existing conservation management actions (control of browsers, predators, weeds) of sub-alpine ecosystems to maintain their resilience at high levels</w:t>
            </w:r>
            <w:r>
              <w:t>.</w:t>
            </w:r>
          </w:p>
        </w:tc>
      </w:tr>
      <w:tr w:rsidR="00B210D6" w:rsidRPr="00D66195" w14:paraId="387E2624" w14:textId="77777777" w:rsidTr="002B70C8">
        <w:trPr>
          <w:gridBefore w:val="1"/>
          <w:gridAfter w:val="1"/>
          <w:wBefore w:w="62" w:type="dxa"/>
          <w:wAfter w:w="68" w:type="dxa"/>
        </w:trPr>
        <w:tc>
          <w:tcPr>
            <w:tcW w:w="1900" w:type="dxa"/>
            <w:shd w:val="clear" w:color="auto" w:fill="FFFFFF" w:themeFill="background1"/>
          </w:tcPr>
          <w:p w14:paraId="52BF662B" w14:textId="77777777" w:rsidR="00B210D6" w:rsidRPr="00D66195" w:rsidRDefault="00B210D6" w:rsidP="00B210D6">
            <w:pPr>
              <w:pStyle w:val="TableTextbold"/>
            </w:pPr>
            <w:r w:rsidRPr="00D66195">
              <w:t>Watching brief</w:t>
            </w:r>
          </w:p>
        </w:tc>
        <w:tc>
          <w:tcPr>
            <w:tcW w:w="1843" w:type="dxa"/>
            <w:gridSpan w:val="2"/>
          </w:tcPr>
          <w:p w14:paraId="13BF6A2C" w14:textId="77777777" w:rsidR="00B210D6" w:rsidRPr="00EB7F1B" w:rsidRDefault="00B210D6" w:rsidP="00B210D6">
            <w:pPr>
              <w:pStyle w:val="TableText"/>
              <w:jc w:val="center"/>
            </w:pPr>
            <w:r w:rsidRPr="00B210D6">
              <w:t>30</w:t>
            </w:r>
          </w:p>
        </w:tc>
        <w:tc>
          <w:tcPr>
            <w:tcW w:w="4632" w:type="dxa"/>
            <w:gridSpan w:val="4"/>
          </w:tcPr>
          <w:p w14:paraId="3158D8B3" w14:textId="0AA3F5C1" w:rsidR="00B210D6" w:rsidRPr="00D66195" w:rsidRDefault="00B210D6" w:rsidP="00D7539A">
            <w:pPr>
              <w:pStyle w:val="TableText"/>
            </w:pPr>
            <w:r w:rsidRPr="00B210D6">
              <w:t>Monitor ecosystem composition across a representative range of sub-alpine and treeline sites, to detect evidence of treeline extension or loss of sub-alpine species.</w:t>
            </w:r>
          </w:p>
        </w:tc>
      </w:tr>
      <w:tr w:rsidR="00EB7F1B" w:rsidRPr="00D66195" w14:paraId="08E86FD0" w14:textId="77777777" w:rsidTr="002B70C8">
        <w:tc>
          <w:tcPr>
            <w:tcW w:w="1962" w:type="dxa"/>
            <w:gridSpan w:val="2"/>
            <w:shd w:val="clear" w:color="auto" w:fill="2C9986"/>
          </w:tcPr>
          <w:p w14:paraId="5A8A081F" w14:textId="77777777" w:rsidR="00BF4D9B" w:rsidRPr="00033AFA" w:rsidRDefault="00BF4D9B" w:rsidP="001F0CC1">
            <w:pPr>
              <w:pStyle w:val="TableTextbold"/>
              <w:rPr>
                <w:rFonts w:asciiTheme="minorHAnsi" w:hAnsiTheme="minorHAnsi" w:cstheme="minorHAnsi"/>
                <w:color w:val="FFFFFF" w:themeColor="background1"/>
              </w:rPr>
            </w:pPr>
            <w:r w:rsidRPr="00033AFA">
              <w:rPr>
                <w:rFonts w:asciiTheme="minorHAnsi" w:hAnsiTheme="minorHAnsi" w:cstheme="minorHAnsi"/>
                <w:color w:val="FFFFFF" w:themeColor="background1"/>
              </w:rPr>
              <w:t xml:space="preserve">Adaptation urgency </w:t>
            </w:r>
          </w:p>
        </w:tc>
        <w:tc>
          <w:tcPr>
            <w:tcW w:w="1843" w:type="dxa"/>
            <w:gridSpan w:val="2"/>
            <w:shd w:val="clear" w:color="auto" w:fill="FFFFFF" w:themeFill="background1"/>
          </w:tcPr>
          <w:p w14:paraId="7C666D51" w14:textId="77777777" w:rsidR="00BF4D9B" w:rsidRPr="00D66195" w:rsidRDefault="00BF4D9B" w:rsidP="00B210D6">
            <w:pPr>
              <w:pStyle w:val="TableText"/>
              <w:jc w:val="center"/>
              <w:rPr>
                <w:rFonts w:asciiTheme="minorHAnsi" w:hAnsiTheme="minorHAnsi" w:cstheme="minorHAnsi"/>
              </w:rPr>
            </w:pPr>
            <w:r w:rsidRPr="00D66195">
              <w:rPr>
                <w:rFonts w:asciiTheme="minorHAnsi" w:hAnsiTheme="minorHAnsi" w:cstheme="minorHAnsi"/>
              </w:rPr>
              <w:t>55</w:t>
            </w:r>
          </w:p>
        </w:tc>
        <w:tc>
          <w:tcPr>
            <w:tcW w:w="1134" w:type="dxa"/>
            <w:shd w:val="clear" w:color="auto" w:fill="2C9986"/>
          </w:tcPr>
          <w:p w14:paraId="007CB763" w14:textId="77777777" w:rsidR="00BF4D9B" w:rsidRPr="00D66195" w:rsidRDefault="00BF4D9B" w:rsidP="00B20FDB">
            <w:pPr>
              <w:pStyle w:val="TableText"/>
              <w:rPr>
                <w:rFonts w:asciiTheme="minorHAnsi" w:hAnsiTheme="minorHAnsi" w:cstheme="minorHAnsi"/>
                <w:b/>
              </w:rPr>
            </w:pPr>
            <w:r w:rsidRPr="00D66195">
              <w:rPr>
                <w:rFonts w:asciiTheme="minorHAnsi" w:hAnsiTheme="minorHAnsi" w:cstheme="minorHAnsi"/>
                <w:b/>
                <w:color w:val="FFFFFF" w:themeColor="background1"/>
              </w:rPr>
              <w:t>Confidence</w:t>
            </w:r>
            <w:r>
              <w:rPr>
                <w:rFonts w:asciiTheme="minorHAnsi" w:hAnsiTheme="minorHAnsi" w:cstheme="minorHAnsi"/>
                <w:b/>
                <w:color w:val="FFFFFF" w:themeColor="background1"/>
              </w:rPr>
              <w:t xml:space="preserve"> </w:t>
            </w:r>
          </w:p>
        </w:tc>
        <w:tc>
          <w:tcPr>
            <w:tcW w:w="3566" w:type="dxa"/>
            <w:gridSpan w:val="4"/>
          </w:tcPr>
          <w:p w14:paraId="4B94074A" w14:textId="77777777" w:rsidR="00BF4D9B" w:rsidRPr="00D66195" w:rsidRDefault="00BF4D9B" w:rsidP="00EB7F1B">
            <w:pPr>
              <w:pStyle w:val="TableText"/>
              <w:rPr>
                <w:rFonts w:asciiTheme="minorHAnsi" w:hAnsiTheme="minorHAnsi" w:cstheme="minorHAnsi"/>
              </w:rPr>
            </w:pPr>
            <w:r w:rsidRPr="00D66195">
              <w:rPr>
                <w:rFonts w:asciiTheme="minorHAnsi" w:hAnsiTheme="minorHAnsi" w:cstheme="minorHAnsi"/>
              </w:rPr>
              <w:t>High agreement, medium evidence</w:t>
            </w:r>
          </w:p>
        </w:tc>
      </w:tr>
      <w:tr w:rsidR="00B177CA" w:rsidRPr="00D66195" w14:paraId="55A14B4D" w14:textId="77777777" w:rsidTr="002B70C8">
        <w:tc>
          <w:tcPr>
            <w:tcW w:w="1962" w:type="dxa"/>
            <w:gridSpan w:val="2"/>
            <w:shd w:val="clear" w:color="auto" w:fill="2C9986"/>
          </w:tcPr>
          <w:p w14:paraId="581639E8" w14:textId="77777777" w:rsidR="00BF4D9B" w:rsidRPr="00033AFA" w:rsidRDefault="00BF4D9B" w:rsidP="001F0CC1">
            <w:pPr>
              <w:pStyle w:val="TableTextbold"/>
              <w:rPr>
                <w:rFonts w:asciiTheme="minorHAnsi" w:hAnsiTheme="minorHAnsi" w:cstheme="minorHAnsi"/>
                <w:color w:val="FFFFFF" w:themeColor="background1"/>
              </w:rPr>
            </w:pPr>
            <w:r w:rsidRPr="00033AFA">
              <w:rPr>
                <w:rFonts w:asciiTheme="minorHAnsi" w:hAnsiTheme="minorHAnsi" w:cstheme="minorHAnsi"/>
                <w:color w:val="FFFFFF" w:themeColor="background1"/>
              </w:rPr>
              <w:t xml:space="preserve">Consequence </w:t>
            </w:r>
          </w:p>
        </w:tc>
        <w:tc>
          <w:tcPr>
            <w:tcW w:w="850" w:type="dxa"/>
            <w:shd w:val="clear" w:color="auto" w:fill="2C9986"/>
          </w:tcPr>
          <w:p w14:paraId="67B84DB9" w14:textId="77777777" w:rsidR="00BF4D9B" w:rsidRPr="00D66195" w:rsidRDefault="00BF4D9B" w:rsidP="00B20FDB">
            <w:pPr>
              <w:pStyle w:val="TableText"/>
              <w:rPr>
                <w:rFonts w:asciiTheme="minorHAnsi" w:hAnsiTheme="minorHAnsi" w:cstheme="minorHAnsi"/>
                <w:color w:val="FFFFFF" w:themeColor="background1"/>
              </w:rPr>
            </w:pPr>
            <w:r w:rsidRPr="00D66195">
              <w:rPr>
                <w:rFonts w:asciiTheme="minorHAnsi" w:hAnsiTheme="minorHAnsi" w:cstheme="minorHAnsi"/>
                <w:color w:val="FFFFFF" w:themeColor="background1"/>
              </w:rPr>
              <w:t>Now</w:t>
            </w:r>
          </w:p>
        </w:tc>
        <w:tc>
          <w:tcPr>
            <w:tcW w:w="993" w:type="dxa"/>
          </w:tcPr>
          <w:p w14:paraId="248AA73F" w14:textId="77777777" w:rsidR="00BF4D9B" w:rsidRPr="00D66195" w:rsidRDefault="00BF4D9B" w:rsidP="00B20FDB">
            <w:pPr>
              <w:pStyle w:val="TableText"/>
              <w:rPr>
                <w:rFonts w:asciiTheme="minorHAnsi" w:hAnsiTheme="minorHAnsi" w:cstheme="minorHAnsi"/>
              </w:rPr>
            </w:pPr>
            <w:r w:rsidRPr="00D66195">
              <w:rPr>
                <w:rFonts w:asciiTheme="minorHAnsi" w:hAnsiTheme="minorHAnsi" w:cstheme="minorHAnsi"/>
              </w:rPr>
              <w:t>Minor</w:t>
            </w:r>
          </w:p>
        </w:tc>
        <w:tc>
          <w:tcPr>
            <w:tcW w:w="1134" w:type="dxa"/>
            <w:shd w:val="clear" w:color="auto" w:fill="2C9986"/>
          </w:tcPr>
          <w:p w14:paraId="763EEB15" w14:textId="77777777" w:rsidR="00BF4D9B" w:rsidRPr="00D66195" w:rsidRDefault="00BF4D9B" w:rsidP="00B20FDB">
            <w:pPr>
              <w:pStyle w:val="TableText"/>
              <w:rPr>
                <w:rFonts w:asciiTheme="minorHAnsi" w:hAnsiTheme="minorHAnsi" w:cstheme="minorHAnsi"/>
                <w:color w:val="FFFFFF" w:themeColor="background1"/>
              </w:rPr>
            </w:pPr>
            <w:r w:rsidRPr="00D66195">
              <w:rPr>
                <w:rFonts w:asciiTheme="minorHAnsi" w:hAnsiTheme="minorHAnsi" w:cstheme="minorHAnsi"/>
                <w:color w:val="FFFFFF" w:themeColor="background1"/>
              </w:rPr>
              <w:t>2050</w:t>
            </w:r>
          </w:p>
        </w:tc>
        <w:tc>
          <w:tcPr>
            <w:tcW w:w="992" w:type="dxa"/>
          </w:tcPr>
          <w:p w14:paraId="66CD849B" w14:textId="77777777" w:rsidR="00BF4D9B" w:rsidRPr="00D66195" w:rsidRDefault="00BF4D9B" w:rsidP="00EB7F1B">
            <w:pPr>
              <w:pStyle w:val="TableText"/>
              <w:rPr>
                <w:rFonts w:asciiTheme="minorHAnsi" w:hAnsiTheme="minorHAnsi" w:cstheme="minorHAnsi"/>
                <w:color w:val="FFFFFF" w:themeColor="background1"/>
              </w:rPr>
            </w:pPr>
            <w:r w:rsidRPr="00D66195">
              <w:rPr>
                <w:rFonts w:asciiTheme="minorHAnsi" w:hAnsiTheme="minorHAnsi" w:cstheme="minorHAnsi"/>
              </w:rPr>
              <w:t>Moderate</w:t>
            </w:r>
          </w:p>
        </w:tc>
        <w:tc>
          <w:tcPr>
            <w:tcW w:w="709" w:type="dxa"/>
            <w:shd w:val="clear" w:color="auto" w:fill="2C9986"/>
          </w:tcPr>
          <w:p w14:paraId="75651170" w14:textId="77777777" w:rsidR="00BF4D9B" w:rsidRPr="00D66195" w:rsidRDefault="00BF4D9B" w:rsidP="00EB7F1B">
            <w:pPr>
              <w:pStyle w:val="TableText"/>
              <w:rPr>
                <w:rFonts w:asciiTheme="minorHAnsi" w:hAnsiTheme="minorHAnsi" w:cstheme="minorHAnsi"/>
                <w:color w:val="FFFFFF" w:themeColor="background1"/>
              </w:rPr>
            </w:pPr>
            <w:r w:rsidRPr="00D66195">
              <w:rPr>
                <w:rFonts w:asciiTheme="minorHAnsi" w:hAnsiTheme="minorHAnsi" w:cstheme="minorHAnsi"/>
                <w:color w:val="FFFFFF" w:themeColor="background1"/>
              </w:rPr>
              <w:t>2100</w:t>
            </w:r>
          </w:p>
        </w:tc>
        <w:tc>
          <w:tcPr>
            <w:tcW w:w="1865" w:type="dxa"/>
            <w:gridSpan w:val="2"/>
          </w:tcPr>
          <w:p w14:paraId="415ADB71" w14:textId="77777777" w:rsidR="00BF4D9B" w:rsidRPr="00D66195" w:rsidRDefault="00BF4D9B" w:rsidP="00EB7F1B">
            <w:pPr>
              <w:pStyle w:val="TableText"/>
              <w:rPr>
                <w:rFonts w:asciiTheme="minorHAnsi" w:hAnsiTheme="minorHAnsi" w:cstheme="minorHAnsi"/>
                <w:color w:val="FFFFFF" w:themeColor="background1"/>
              </w:rPr>
            </w:pPr>
            <w:r w:rsidRPr="00D66195">
              <w:rPr>
                <w:rFonts w:asciiTheme="minorHAnsi" w:hAnsiTheme="minorHAnsi" w:cstheme="minorHAnsi"/>
              </w:rPr>
              <w:t>Major</w:t>
            </w:r>
          </w:p>
        </w:tc>
      </w:tr>
    </w:tbl>
    <w:p w14:paraId="27D2AD3A" w14:textId="0E148333" w:rsidR="00BF4D9B" w:rsidRPr="00D66195" w:rsidRDefault="00BF4D9B" w:rsidP="001F0CC1">
      <w:pPr>
        <w:pStyle w:val="Heading3"/>
        <w:numPr>
          <w:ilvl w:val="0"/>
          <w:numId w:val="26"/>
        </w:numPr>
        <w:spacing w:before="400"/>
      </w:pPr>
      <w:bookmarkStart w:id="356" w:name="_Toc35952559"/>
      <w:bookmarkStart w:id="357" w:name="_Toc37153142"/>
      <w:bookmarkStart w:id="358" w:name="_Toc37404079"/>
      <w:bookmarkStart w:id="359" w:name="_Toc37786088"/>
      <w:bookmarkEnd w:id="355"/>
      <w:r w:rsidRPr="00D66195">
        <w:lastRenderedPageBreak/>
        <w:t xml:space="preserve">N10 </w:t>
      </w:r>
      <w:bookmarkEnd w:id="356"/>
      <w:bookmarkEnd w:id="357"/>
      <w:r w:rsidRPr="00D66195">
        <w:t xml:space="preserve">Risks to carbonate-based hard-shelled species from ocean acidification due to increased atmospheric concentrations of </w:t>
      </w:r>
      <w:bookmarkEnd w:id="358"/>
      <w:bookmarkEnd w:id="359"/>
      <w:r w:rsidR="00435825">
        <w:t>carbon dioxide</w:t>
      </w:r>
    </w:p>
    <w:p w14:paraId="584C6542" w14:textId="77777777" w:rsidR="00BF4D9B" w:rsidRPr="00D66195" w:rsidRDefault="00BF4D9B" w:rsidP="00BF4D9B">
      <w:pPr>
        <w:pStyle w:val="Heading4"/>
      </w:pPr>
      <w:r w:rsidRPr="00D66195">
        <w:t>Risk summary</w:t>
      </w:r>
    </w:p>
    <w:p w14:paraId="05D570FE" w14:textId="6B02BC99" w:rsidR="00BF4D9B" w:rsidRPr="00D66195" w:rsidRDefault="00BF4D9B" w:rsidP="00033AFA">
      <w:pPr>
        <w:pStyle w:val="BodyText"/>
        <w:keepLines/>
      </w:pPr>
      <w:bookmarkStart w:id="360" w:name="_Hlk36654685"/>
      <w:bookmarkStart w:id="361" w:name="_Hlk36832597"/>
      <w:r w:rsidRPr="00D66195">
        <w:t xml:space="preserve">Increasing </w:t>
      </w:r>
      <w:r w:rsidRPr="00033AFA">
        <w:t>atmospheric</w:t>
      </w:r>
      <w:r w:rsidRPr="00D66195">
        <w:t xml:space="preserve"> carbon dioxide concentrations are leading to ocean acidification, creating conditions that threaten the survival of a broad range of species </w:t>
      </w:r>
      <w:r>
        <w:t>with</w:t>
      </w:r>
      <w:r w:rsidRPr="00D66195">
        <w:t xml:space="preserve"> carbonate-based exoskeleton</w:t>
      </w:r>
      <w:r>
        <w:t xml:space="preserve">. </w:t>
      </w:r>
      <w:r w:rsidR="008A19DE">
        <w:t>Those under threat</w:t>
      </w:r>
      <w:r w:rsidR="008A19DE" w:rsidRPr="00D66195">
        <w:t xml:space="preserve"> </w:t>
      </w:r>
      <w:r w:rsidRPr="00D66195">
        <w:t>includ</w:t>
      </w:r>
      <w:r>
        <w:t>e</w:t>
      </w:r>
      <w:r w:rsidRPr="00D66195">
        <w:t xml:space="preserve"> molluscs, some plankton, echinoderms and corals</w:t>
      </w:r>
      <w:r w:rsidRPr="00D66195" w:rsidDel="00466BA1">
        <w:t xml:space="preserve"> (Law et al, 2017</w:t>
      </w:r>
      <w:r w:rsidR="00210CC5">
        <w:t>a</w:t>
      </w:r>
      <w:r w:rsidRPr="00D66195" w:rsidDel="00466BA1">
        <w:t>; Rouse et al, 2017)</w:t>
      </w:r>
      <w:r w:rsidRPr="00D66195">
        <w:t xml:space="preserve">. For these species, </w:t>
      </w:r>
      <w:r w:rsidR="00986489">
        <w:t>ocean acidification</w:t>
      </w:r>
      <w:r w:rsidR="00986489" w:rsidRPr="00D66195">
        <w:t xml:space="preserve"> </w:t>
      </w:r>
      <w:r w:rsidRPr="00D66195">
        <w:t xml:space="preserve">is likely to lead to reduced development rates, impaired shell forming and maintenance, and </w:t>
      </w:r>
      <w:r>
        <w:t>decreased</w:t>
      </w:r>
      <w:r w:rsidRPr="00D66195">
        <w:t xml:space="preserve"> survival of larvae (Rouse et al, 2017). Many of these hard-shelled species play</w:t>
      </w:r>
      <w:r>
        <w:t xml:space="preserve"> an</w:t>
      </w:r>
      <w:r w:rsidRPr="00D66195">
        <w:t xml:space="preserve"> important role in controlling ecosystem structure or function. For example, phytoplankton are critical to ocean productivity and provide food resources critical </w:t>
      </w:r>
      <w:r>
        <w:t>for</w:t>
      </w:r>
      <w:r w:rsidRPr="00D66195">
        <w:t xml:space="preserve"> broader marine food webs (Law et al, </w:t>
      </w:r>
      <w:r w:rsidRPr="000A2CF3">
        <w:t>2017</w:t>
      </w:r>
      <w:r w:rsidR="00210CC5">
        <w:t>a</w:t>
      </w:r>
      <w:r w:rsidRPr="00D66195">
        <w:t>). Similarly, many New Zealand mollusc species, including pāua, cockles and flat oysters, play complex and important roles in maintaining healthy ecosystem function and structure, through biogeochemical processing, nutrient recycling, controlling phytoplankton biomass</w:t>
      </w:r>
      <w:r>
        <w:t>,</w:t>
      </w:r>
      <w:r w:rsidRPr="00D66195">
        <w:t xml:space="preserve"> and the provision of food and habitat structure for benthic organisms</w:t>
      </w:r>
      <w:r>
        <w:t xml:space="preserve"> </w:t>
      </w:r>
      <w:r w:rsidRPr="00D66195">
        <w:t xml:space="preserve">(Gazeau et al, 2013; Law et al, </w:t>
      </w:r>
      <w:r w:rsidRPr="000A2CF3">
        <w:t>2017</w:t>
      </w:r>
      <w:r w:rsidR="00210CC5">
        <w:t>a</w:t>
      </w:r>
      <w:r w:rsidRPr="00D66195">
        <w:t xml:space="preserve">); some of these species are also of economic importance. </w:t>
      </w:r>
    </w:p>
    <w:bookmarkEnd w:id="360"/>
    <w:bookmarkEnd w:id="361"/>
    <w:p w14:paraId="685C75D8" w14:textId="77777777" w:rsidR="00BF4D9B" w:rsidRPr="00D66195" w:rsidRDefault="00BF4D9B" w:rsidP="00BF4D9B">
      <w:pPr>
        <w:pStyle w:val="Heading4"/>
      </w:pPr>
      <w:r w:rsidRPr="00D66195">
        <w:t>Exposure</w:t>
      </w:r>
    </w:p>
    <w:p w14:paraId="3E21DACD" w14:textId="3DCA16C7" w:rsidR="00BF4D9B" w:rsidRPr="00D66195" w:rsidRDefault="00BF4D9B" w:rsidP="00033AFA">
      <w:pPr>
        <w:pStyle w:val="BodyText"/>
      </w:pPr>
      <w:r>
        <w:t>O</w:t>
      </w:r>
      <w:r w:rsidRPr="00D66195">
        <w:t xml:space="preserve">cean acidification is ongoing and gradual, </w:t>
      </w:r>
      <w:r>
        <w:t>and</w:t>
      </w:r>
      <w:r w:rsidRPr="00D66195">
        <w:t xml:space="preserve"> will increase in severity over the century. </w:t>
      </w:r>
      <w:r w:rsidR="00FD3F14">
        <w:t>Ongoing, gradual</w:t>
      </w:r>
      <w:r w:rsidRPr="00D66195">
        <w:t xml:space="preserve"> reductions in pH are predicted throughout the oceans surrounding New Zealand; measurements in subantarctic waters off the Otago coast between 1998 and 2016 indicate a current rate of decline of 0.0015 units per year (Law et al, </w:t>
      </w:r>
      <w:r w:rsidRPr="000A2CF3">
        <w:t>2017</w:t>
      </w:r>
      <w:r w:rsidR="00210CC5">
        <w:t>a</w:t>
      </w:r>
      <w:r w:rsidRPr="00D66195">
        <w:t xml:space="preserve">). Differences in the rate of decline between scenarios are not expected to become apparent until around 2035, when faster reductions are predicted under RCP8.5 than under RCP4.5. Further details on ocean acidification projections are provided in </w:t>
      </w:r>
      <w:hyperlink w:anchor="_Climate_change_in" w:history="1">
        <w:r w:rsidRPr="00C4341D">
          <w:rPr>
            <w:rStyle w:val="Hyperlink"/>
          </w:rPr>
          <w:t>section</w:t>
        </w:r>
        <w:r w:rsidR="00C4341D" w:rsidRPr="00C4341D">
          <w:rPr>
            <w:rStyle w:val="Hyperlink"/>
          </w:rPr>
          <w:t xml:space="preserve"> 2</w:t>
        </w:r>
      </w:hyperlink>
      <w:r w:rsidRPr="00C4341D">
        <w:t>.</w:t>
      </w:r>
    </w:p>
    <w:p w14:paraId="33D3C390" w14:textId="79CFFF2F" w:rsidR="00BF4D9B" w:rsidRPr="00D66195" w:rsidRDefault="00BF4D9B" w:rsidP="00033AFA">
      <w:pPr>
        <w:pStyle w:val="BodyText"/>
      </w:pPr>
      <w:r w:rsidRPr="00D66195">
        <w:t>The effects of ocean acidification are likely to interact with and be intensified by existing human activities (trawling, sedimentation, contaminants and pathogens, introduced species) that have already</w:t>
      </w:r>
      <w:r w:rsidR="009E6FFE">
        <w:t xml:space="preserve"> had a</w:t>
      </w:r>
      <w:r w:rsidRPr="00D66195">
        <w:t xml:space="preserve"> negative impact</w:t>
      </w:r>
      <w:r w:rsidR="009E6FFE">
        <w:t xml:space="preserve"> on</w:t>
      </w:r>
      <w:r w:rsidRPr="00D66195">
        <w:t xml:space="preserve"> populations of carbonate</w:t>
      </w:r>
      <w:r>
        <w:t>-</w:t>
      </w:r>
      <w:r w:rsidRPr="00D66195">
        <w:t>based hard-shelled species (Gazeau et al, 2013).</w:t>
      </w:r>
    </w:p>
    <w:p w14:paraId="5E024407" w14:textId="77777777" w:rsidR="00BF4D9B" w:rsidRPr="00D66195" w:rsidRDefault="00BF4D9B" w:rsidP="00033AFA">
      <w:pPr>
        <w:pStyle w:val="Heading4"/>
      </w:pPr>
      <w:r w:rsidRPr="00D66195">
        <w:t>Sensitivity</w:t>
      </w:r>
    </w:p>
    <w:p w14:paraId="17F89CC8" w14:textId="4C0E6B2D" w:rsidR="00BF4D9B" w:rsidRPr="00D66195" w:rsidRDefault="00BF4D9B" w:rsidP="00033AFA">
      <w:pPr>
        <w:pStyle w:val="BodyText"/>
      </w:pPr>
      <w:r w:rsidRPr="00D66195">
        <w:t xml:space="preserve">All marine species that use calcium carbonate in their shells or exoskeletons are potentially at risk from the lowering of pH in the oceans, </w:t>
      </w:r>
      <w:r w:rsidR="009E6FFE">
        <w:t xml:space="preserve">which </w:t>
      </w:r>
      <w:r w:rsidRPr="00D66195">
        <w:t>creat</w:t>
      </w:r>
      <w:r w:rsidR="009E6FFE">
        <w:t>es</w:t>
      </w:r>
      <w:r w:rsidRPr="00D66195">
        <w:t xml:space="preserve"> corrosive conditions that threaten the maintenance of their body structures; </w:t>
      </w:r>
      <w:r w:rsidR="009E6FFE">
        <w:t>such species</w:t>
      </w:r>
      <w:r w:rsidR="009E6FFE" w:rsidRPr="00D66195">
        <w:t xml:space="preserve"> </w:t>
      </w:r>
      <w:r w:rsidRPr="00D66195">
        <w:t>include some plankton, molluscs, echinoderms and</w:t>
      </w:r>
      <w:r w:rsidR="00C01CE6">
        <w:t> </w:t>
      </w:r>
      <w:r w:rsidRPr="00D66195">
        <w:t xml:space="preserve">cold-water corals (Law et al, </w:t>
      </w:r>
      <w:r w:rsidRPr="000A2CF3">
        <w:t>2017</w:t>
      </w:r>
      <w:r w:rsidR="00210CC5">
        <w:t>a</w:t>
      </w:r>
      <w:r w:rsidRPr="00D66195">
        <w:t xml:space="preserve">; Rouse et al, 2017). For these species, this </w:t>
      </w:r>
      <w:r w:rsidR="009E6FFE">
        <w:t xml:space="preserve">change </w:t>
      </w:r>
      <w:r w:rsidRPr="00D66195">
        <w:t>may lead to reduced developmental rates, impaired shell forming and maintenance, and reduced survival of larvae (Rouse et al, 2017). However, predictin</w:t>
      </w:r>
      <w:r>
        <w:t>g</w:t>
      </w:r>
      <w:r w:rsidRPr="00D66195">
        <w:t xml:space="preserve"> the overall effects of reducing pH on the abundance of different species is complicated by variation</w:t>
      </w:r>
      <w:r>
        <w:t>s</w:t>
      </w:r>
      <w:r w:rsidRPr="00D66195">
        <w:t xml:space="preserve"> in their susceptibility (Chan et al, 2016;</w:t>
      </w:r>
      <w:r w:rsidR="009E6FFE" w:rsidRPr="009E6FFE">
        <w:t xml:space="preserve"> </w:t>
      </w:r>
      <w:r w:rsidR="009E6FFE" w:rsidRPr="00D66195">
        <w:t>Cross et al, 2016;</w:t>
      </w:r>
      <w:r w:rsidRPr="00D66195">
        <w:t xml:space="preserve"> </w:t>
      </w:r>
      <w:r w:rsidR="009E6FFE" w:rsidRPr="00D66195">
        <w:t>Law et al, 2017</w:t>
      </w:r>
      <w:r w:rsidR="00210CC5">
        <w:t>a</w:t>
      </w:r>
      <w:r w:rsidR="009E6FFE" w:rsidRPr="00D66195">
        <w:t xml:space="preserve">; </w:t>
      </w:r>
      <w:r w:rsidRPr="00D66195">
        <w:t>Long et al, 2017). Susceptibility is in part governed by</w:t>
      </w:r>
      <w:r w:rsidR="00C01CE6">
        <w:t> </w:t>
      </w:r>
      <w:r w:rsidRPr="00D66195">
        <w:t xml:space="preserve">the relative proportions of aragonite and calcite used in body structures, with the first of these more vulnerable to dissolution under lower pH (Law et al, </w:t>
      </w:r>
      <w:r w:rsidR="00864A21">
        <w:t>2017a</w:t>
      </w:r>
      <w:r w:rsidRPr="00D66195">
        <w:t xml:space="preserve">). </w:t>
      </w:r>
    </w:p>
    <w:p w14:paraId="37A36F23" w14:textId="11C5CC1B" w:rsidR="00BF4D9B" w:rsidRPr="00D66195" w:rsidRDefault="00BF4D9B" w:rsidP="00033AFA">
      <w:pPr>
        <w:pStyle w:val="BodyText"/>
      </w:pPr>
      <w:r w:rsidRPr="00D66195">
        <w:t xml:space="preserve">Many of these hard-shelled species play important roles in controlling ecosystem structure or function. For example, phytoplankton are critical to ocean productivity and provide food resources that </w:t>
      </w:r>
      <w:r>
        <w:t>are</w:t>
      </w:r>
      <w:r w:rsidRPr="00D66195">
        <w:t xml:space="preserve"> critical in supporting broader marine food webs (Law et al, </w:t>
      </w:r>
      <w:r w:rsidRPr="000A2CF3">
        <w:t>2017</w:t>
      </w:r>
      <w:r w:rsidR="00864A21">
        <w:t>a</w:t>
      </w:r>
      <w:r w:rsidRPr="00D66195">
        <w:t xml:space="preserve">). Similarly, </w:t>
      </w:r>
      <w:r w:rsidRPr="00D66195">
        <w:lastRenderedPageBreak/>
        <w:t>many New Zealand mollusc species, including pāua, cockles and flat oysters, play complex and important roles in maintaining healthy ecosystem function and structure, through</w:t>
      </w:r>
      <w:r w:rsidR="00720D5F">
        <w:t> </w:t>
      </w:r>
      <w:r w:rsidRPr="00D66195">
        <w:t>biogeochemical processing, nutrient recycling, controlling phytoplankton biomass and</w:t>
      </w:r>
      <w:r w:rsidR="00720D5F">
        <w:t> </w:t>
      </w:r>
      <w:r w:rsidRPr="00D66195">
        <w:t>the provision of food and habitat structure for benthic organisms</w:t>
      </w:r>
      <w:r w:rsidRPr="00D66195" w:rsidDel="003D30C3">
        <w:t xml:space="preserve"> (Gazeau et al, 2013; Law</w:t>
      </w:r>
      <w:r w:rsidR="00720D5F">
        <w:t> </w:t>
      </w:r>
      <w:r w:rsidRPr="00D66195" w:rsidDel="003D30C3">
        <w:t xml:space="preserve">et al, </w:t>
      </w:r>
      <w:r w:rsidRPr="000A2CF3" w:rsidDel="003D30C3">
        <w:t>2017</w:t>
      </w:r>
      <w:r w:rsidR="00864A21">
        <w:t>a</w:t>
      </w:r>
      <w:r w:rsidRPr="00D66195" w:rsidDel="003D30C3">
        <w:t>)</w:t>
      </w:r>
      <w:r>
        <w:t>.</w:t>
      </w:r>
      <w:r w:rsidRPr="00D66195">
        <w:t xml:space="preserve"> </w:t>
      </w:r>
      <w:r>
        <w:t>S</w:t>
      </w:r>
      <w:r w:rsidRPr="00D66195">
        <w:t>ome of these species are also of economic importance.</w:t>
      </w:r>
    </w:p>
    <w:p w14:paraId="13EB5A53" w14:textId="3716C25D" w:rsidR="00BF4D9B" w:rsidRPr="00D66195" w:rsidRDefault="00BF4D9B" w:rsidP="00033AFA">
      <w:pPr>
        <w:pStyle w:val="BodyText"/>
      </w:pPr>
      <w:r w:rsidRPr="00D66195">
        <w:t>Broader ecosystem sensitivity will be heightened by effects from ocean acidification</w:t>
      </w:r>
      <w:r w:rsidR="0014494A">
        <w:t xml:space="preserve"> that are particular to individual species</w:t>
      </w:r>
      <w:r w:rsidRPr="00D66195">
        <w:t>, where each of these effects and changes will contribute to overall community dynamics in complex ways. Small or slight variations in species response to changes in ocean acidification may be amplified over successive generations, potentially driving major reorganisation and restructuring of ecosystems (Doney</w:t>
      </w:r>
      <w:r>
        <w:t xml:space="preserve"> et al</w:t>
      </w:r>
      <w:r w:rsidRPr="00D66195">
        <w:t xml:space="preserve">, 2009). </w:t>
      </w:r>
    </w:p>
    <w:p w14:paraId="46F4D601" w14:textId="77777777" w:rsidR="00BF4D9B" w:rsidRPr="00C01CE6" w:rsidRDefault="00BF4D9B" w:rsidP="00C01CE6">
      <w:pPr>
        <w:pStyle w:val="Heading4"/>
      </w:pPr>
      <w:r w:rsidRPr="00D66195">
        <w:t>Adaptive capacity</w:t>
      </w:r>
    </w:p>
    <w:p w14:paraId="39C2B284" w14:textId="2BB4AE05" w:rsidR="00BF4D9B" w:rsidRPr="00D66195" w:rsidRDefault="00BF4D9B" w:rsidP="00C01CE6">
      <w:pPr>
        <w:pStyle w:val="BodyText"/>
      </w:pPr>
      <w:r w:rsidRPr="00D66195">
        <w:t>The ability of hard-shelled species to persist under ocean acidification is likely to vary depending on their ability to maintain their normal growth and development mechanisms, with adaptive ability greatest in species with high phenotypic and genotypic plasticity (Gazeau</w:t>
      </w:r>
      <w:r w:rsidR="00C01CE6">
        <w:t> </w:t>
      </w:r>
      <w:r w:rsidRPr="00D66195">
        <w:t>et al, 2013) or with long</w:t>
      </w:r>
      <w:r>
        <w:t>-</w:t>
      </w:r>
      <w:r w:rsidRPr="00D66195">
        <w:t>distance dispersal capacity. Results from a range of studies suggest that adap</w:t>
      </w:r>
      <w:r>
        <w:t>t</w:t>
      </w:r>
      <w:r w:rsidRPr="00D66195">
        <w:t xml:space="preserve">ive capacity varies widely between species </w:t>
      </w:r>
      <w:r w:rsidRPr="00D66195" w:rsidDel="003D30C3">
        <w:t>(Chan</w:t>
      </w:r>
      <w:r w:rsidR="00C01CE6">
        <w:t> </w:t>
      </w:r>
      <w:r w:rsidRPr="00D66195" w:rsidDel="003D30C3">
        <w:t xml:space="preserve">et al, 2016; </w:t>
      </w:r>
      <w:r w:rsidR="007D64F9" w:rsidRPr="00D66195" w:rsidDel="003D30C3">
        <w:t xml:space="preserve">Cross et al, 2016; </w:t>
      </w:r>
      <w:r w:rsidRPr="00D66195" w:rsidDel="003D30C3">
        <w:t>Long et al, 2017)</w:t>
      </w:r>
      <w:r>
        <w:t>.</w:t>
      </w:r>
    </w:p>
    <w:p w14:paraId="7D4736BC" w14:textId="5D41EFCE" w:rsidR="00BF4D9B" w:rsidRPr="00D66195" w:rsidRDefault="00BF4D9B" w:rsidP="00C01CE6">
      <w:pPr>
        <w:pStyle w:val="BodyText"/>
      </w:pPr>
      <w:r w:rsidRPr="00D66195">
        <w:t>A study</w:t>
      </w:r>
      <w:r w:rsidR="007D64F9" w:rsidRPr="007D64F9">
        <w:t xml:space="preserve"> </w:t>
      </w:r>
      <w:r w:rsidR="007D64F9" w:rsidRPr="00D66195">
        <w:t>o</w:t>
      </w:r>
      <w:r w:rsidR="007D64F9">
        <w:t>f</w:t>
      </w:r>
      <w:r w:rsidR="007D64F9" w:rsidRPr="00D66195">
        <w:t xml:space="preserve"> Sydney rock oysters</w:t>
      </w:r>
      <w:r w:rsidRPr="00D66195">
        <w:t xml:space="preserve"> by Parker et al (2011) determined that exposure of adult individuals to elevated </w:t>
      </w:r>
      <w:r w:rsidR="008C14B2">
        <w:t>carbon dioxide</w:t>
      </w:r>
      <w:r w:rsidR="008C14B2" w:rsidRPr="00D66195">
        <w:t xml:space="preserve"> </w:t>
      </w:r>
      <w:r w:rsidRPr="00D66195">
        <w:t>during the reproductive phase had positive carry</w:t>
      </w:r>
      <w:r>
        <w:t>-</w:t>
      </w:r>
      <w:r w:rsidRPr="00D66195">
        <w:t>over effects on larvae</w:t>
      </w:r>
      <w:r>
        <w:t>,</w:t>
      </w:r>
      <w:r w:rsidRPr="00D66195">
        <w:t xml:space="preserve"> wh</w:t>
      </w:r>
      <w:r w:rsidR="008C14B2">
        <w:t>ich</w:t>
      </w:r>
      <w:r w:rsidRPr="00D66195">
        <w:t xml:space="preserve"> showed faster rates</w:t>
      </w:r>
      <w:r>
        <w:t xml:space="preserve"> of</w:t>
      </w:r>
      <w:r w:rsidRPr="00D66195">
        <w:t xml:space="preserve"> development. Further studies looking at heritable traits in sea urchins found that </w:t>
      </w:r>
      <w:r w:rsidR="008C14B2">
        <w:t>although</w:t>
      </w:r>
      <w:r w:rsidR="008C14B2" w:rsidRPr="00D66195">
        <w:t xml:space="preserve"> </w:t>
      </w:r>
      <w:r w:rsidRPr="00D66195">
        <w:t>they have a lower population turnover rate, their phenotypic and</w:t>
      </w:r>
      <w:r w:rsidR="00C01CE6">
        <w:t> </w:t>
      </w:r>
      <w:r w:rsidRPr="00D66195">
        <w:t>genotypic plasticity may result in faster adaptation to ocean acidification (Gazeau et al, 2013). These studies indicate that adaptive capacity is possible in hard</w:t>
      </w:r>
      <w:r>
        <w:t>-</w:t>
      </w:r>
      <w:r w:rsidRPr="00D66195">
        <w:t>shelled species, and will</w:t>
      </w:r>
      <w:r w:rsidR="00720D5F">
        <w:t> </w:t>
      </w:r>
      <w:r w:rsidRPr="00D66195">
        <w:t>be reliant on evolutionary mechanisms, behavioural plasticity and reproductive rates (Williams</w:t>
      </w:r>
      <w:r>
        <w:t xml:space="preserve"> et al</w:t>
      </w:r>
      <w:r w:rsidRPr="00D66195">
        <w:t>, 2008).</w:t>
      </w:r>
      <w:r>
        <w:t xml:space="preserve"> </w:t>
      </w:r>
    </w:p>
    <w:p w14:paraId="300BC0C3" w14:textId="40AE7747" w:rsidR="00BF4D9B" w:rsidRPr="00D66195" w:rsidRDefault="00BF4D9B" w:rsidP="00C01CE6">
      <w:pPr>
        <w:pStyle w:val="BodyText"/>
      </w:pPr>
      <w:r w:rsidRPr="00D66195">
        <w:t>The ability for cold</w:t>
      </w:r>
      <w:r>
        <w:t>-</w:t>
      </w:r>
      <w:r w:rsidRPr="00D66195">
        <w:t>water coral species to disperse or migrate to more suitable habitat is likely to strongly influence their capacity to adapt. For example, although much of the current habitat for the New Zealand cold</w:t>
      </w:r>
      <w:r>
        <w:t>-</w:t>
      </w:r>
      <w:r w:rsidRPr="00D66195">
        <w:t xml:space="preserve">water coral species </w:t>
      </w:r>
      <w:r w:rsidRPr="00D66195">
        <w:rPr>
          <w:i/>
        </w:rPr>
        <w:t>S. variabilis</w:t>
      </w:r>
      <w:r w:rsidRPr="00D66195">
        <w:t xml:space="preserve"> is likely to decline in suitability by 2100, new areas of suitable habitat are likely to develop on the fringes of the Chatham Rise, on other sea</w:t>
      </w:r>
      <w:r w:rsidR="008C14B2">
        <w:t>-</w:t>
      </w:r>
      <w:r w:rsidRPr="00D66195">
        <w:t>floor features in the west and north</w:t>
      </w:r>
      <w:r>
        <w:t>,</w:t>
      </w:r>
      <w:r w:rsidRPr="00D66195">
        <w:t xml:space="preserve"> and in the deeper waters of Campbell Plateau in the southeast (Law et al, </w:t>
      </w:r>
      <w:r w:rsidRPr="000A2CF3">
        <w:t>2017</w:t>
      </w:r>
      <w:r w:rsidR="00864A21">
        <w:t>b</w:t>
      </w:r>
      <w:r w:rsidRPr="00D66195">
        <w:t>). Different topographic regions across New</w:t>
      </w:r>
      <w:r w:rsidR="00DB3373">
        <w:t> </w:t>
      </w:r>
      <w:r w:rsidRPr="00D66195">
        <w:t>Zealand’s waters could provide important refug</w:t>
      </w:r>
      <w:r>
        <w:t>e</w:t>
      </w:r>
      <w:r w:rsidRPr="00D66195">
        <w:t xml:space="preserve"> for cold-water coral species. </w:t>
      </w:r>
    </w:p>
    <w:p w14:paraId="4DEEB30F" w14:textId="77777777" w:rsidR="00BF4D9B" w:rsidRPr="00C01CE6" w:rsidRDefault="00BF4D9B" w:rsidP="00C01CE6">
      <w:pPr>
        <w:pStyle w:val="Heading4"/>
      </w:pPr>
      <w:r w:rsidRPr="00D66195">
        <w:t>Consequence</w:t>
      </w:r>
    </w:p>
    <w:p w14:paraId="59582575" w14:textId="1B51DDE7" w:rsidR="00BF4D9B" w:rsidRPr="00D66195" w:rsidRDefault="00BF4D9B" w:rsidP="00C01CE6">
      <w:pPr>
        <w:pStyle w:val="BodyText"/>
      </w:pPr>
      <w:r w:rsidRPr="00D66195">
        <w:t>The impacts of ocean acidification on species such as some plankton, molluscs and cold</w:t>
      </w:r>
      <w:r>
        <w:t>-</w:t>
      </w:r>
      <w:r w:rsidRPr="00D66195">
        <w:t xml:space="preserve">water corals could have profound and far-reaching </w:t>
      </w:r>
      <w:r w:rsidR="008C14B2">
        <w:t>consequences for</w:t>
      </w:r>
      <w:r w:rsidRPr="00D66195">
        <w:t xml:space="preserve"> marine biodiversity, given the important functional roles played by many of these species</w:t>
      </w:r>
      <w:r>
        <w:t>. These</w:t>
      </w:r>
      <w:r w:rsidR="008C14B2">
        <w:t xml:space="preserve"> roles</w:t>
      </w:r>
      <w:r w:rsidRPr="00D66195">
        <w:t xml:space="preserve"> includ</w:t>
      </w:r>
      <w:r>
        <w:t>e</w:t>
      </w:r>
      <w:r w:rsidRPr="00D66195">
        <w:t xml:space="preserve"> contributing to primary productivity, biogeochemical processing, nutrient recycling, and the provision of food and habitat structure for benthic organisms</w:t>
      </w:r>
      <w:r>
        <w:t>.</w:t>
      </w:r>
      <w:r w:rsidRPr="00D66195">
        <w:t xml:space="preserve"> </w:t>
      </w:r>
      <w:r w:rsidR="008C14B2">
        <w:t>Impacts on them are therefore</w:t>
      </w:r>
      <w:r w:rsidRPr="00D66195">
        <w:t xml:space="preserve"> likely to have flow-on effects on broader marine food webs and ecosystem functioning (Gazeau et al, 2013).</w:t>
      </w:r>
    </w:p>
    <w:p w14:paraId="25A1DFA2" w14:textId="0AC18833" w:rsidR="00BF4D9B" w:rsidRPr="00D66195" w:rsidRDefault="00BF4D9B" w:rsidP="00C01CE6">
      <w:pPr>
        <w:pStyle w:val="BodyText"/>
      </w:pPr>
      <w:r w:rsidRPr="00D66195">
        <w:t xml:space="preserve">Cold-water coral species are important </w:t>
      </w:r>
      <w:r>
        <w:t>in</w:t>
      </w:r>
      <w:r w:rsidRPr="00D66195">
        <w:t xml:space="preserve"> benthic ecosystems in the northern regions of New</w:t>
      </w:r>
      <w:r w:rsidR="00DB3373">
        <w:t> </w:t>
      </w:r>
      <w:r w:rsidRPr="00D66195">
        <w:t>Zealand, such as around the Kermadec Islands. Increasing acidification of New Zealand’s waters pose</w:t>
      </w:r>
      <w:r w:rsidR="008C14B2">
        <w:t>s</w:t>
      </w:r>
      <w:r w:rsidRPr="00D66195">
        <w:t xml:space="preserve"> a threat to the abundance and distribution of these deep-sea corals, by inhibiting their ability to construct and maintain their skeletons (Law et al, </w:t>
      </w:r>
      <w:r w:rsidRPr="000A2CF3">
        <w:t>2017</w:t>
      </w:r>
      <w:r w:rsidR="00864A21">
        <w:t>b</w:t>
      </w:r>
      <w:r w:rsidRPr="00D66195">
        <w:t xml:space="preserve">). Alterations in the distribution of deep-sea corals will indirectly affect the future distribution of deep-sea fish, with consequential implications for fisheries. </w:t>
      </w:r>
    </w:p>
    <w:p w14:paraId="4E0D136E" w14:textId="77777777" w:rsidR="00BF4D9B" w:rsidRPr="00DB3373" w:rsidRDefault="00BF4D9B" w:rsidP="00DB3373">
      <w:pPr>
        <w:pStyle w:val="Heading4"/>
      </w:pPr>
      <w:r w:rsidRPr="00D66195">
        <w:lastRenderedPageBreak/>
        <w:t>Interacting risks</w:t>
      </w:r>
    </w:p>
    <w:p w14:paraId="66AF4B09" w14:textId="616D6E70" w:rsidR="00BF4D9B" w:rsidRPr="00D66195" w:rsidRDefault="00BF4D9B" w:rsidP="00C01CE6">
      <w:pPr>
        <w:pStyle w:val="BodyText"/>
      </w:pPr>
      <w:r w:rsidRPr="00D66195">
        <w:t xml:space="preserve">Any loss of hard-shelled species is likely to result in cascading impacts into other domains. Losses of molluscs, phytoplankton and cold-water corals will disrupt marine ecosystems and ocean productivity (N8) leading to a disruption in fisheries and aquaculture (E5), and cascading impacts on reliant species (N5). Impacts </w:t>
      </w:r>
      <w:r w:rsidR="005C2BAB">
        <w:t>on</w:t>
      </w:r>
      <w:r w:rsidR="005C2BAB" w:rsidRPr="00D66195">
        <w:t xml:space="preserve"> </w:t>
      </w:r>
      <w:r w:rsidRPr="00D66195">
        <w:t xml:space="preserve">carbonate-shelled organisms will directly </w:t>
      </w:r>
      <w:r w:rsidR="005C2BAB">
        <w:t>affect</w:t>
      </w:r>
      <w:r w:rsidR="005C2BAB" w:rsidRPr="00D66195">
        <w:t xml:space="preserve"> </w:t>
      </w:r>
      <w:r w:rsidRPr="00D66195">
        <w:t>Māori social, economic, cultural capital</w:t>
      </w:r>
      <w:r w:rsidR="005C2BAB">
        <w:t xml:space="preserve"> and</w:t>
      </w:r>
      <w:r w:rsidRPr="00D66195">
        <w:t xml:space="preserve"> cultural heritage values and spiritual wellbeing connected to marine ecosystems (H5, H6</w:t>
      </w:r>
      <w:r w:rsidR="00A61ED4">
        <w:t>,</w:t>
      </w:r>
      <w:r w:rsidRPr="00D66195">
        <w:t xml:space="preserve"> H8). Ocean acidification will impact</w:t>
      </w:r>
      <w:r w:rsidR="005C2BAB">
        <w:t xml:space="preserve"> on</w:t>
      </w:r>
      <w:r w:rsidRPr="00D66195">
        <w:t xml:space="preserve"> the abundance of traditional food sources such as pāua, pipi, kina, tuatua, toheroa, oysters and mussels. Changes or reduction in ocean productivity </w:t>
      </w:r>
      <w:r w:rsidR="00A34943">
        <w:t>are</w:t>
      </w:r>
      <w:r w:rsidR="00A34943" w:rsidRPr="00D66195">
        <w:t xml:space="preserve"> </w:t>
      </w:r>
      <w:r w:rsidRPr="00D66195">
        <w:t>likely</w:t>
      </w:r>
      <w:r w:rsidR="00A34943">
        <w:t xml:space="preserve"> to</w:t>
      </w:r>
      <w:r w:rsidRPr="00D66195">
        <w:t xml:space="preserve"> have cascading impacts on Māori fishing and marine farming activities.</w:t>
      </w:r>
    </w:p>
    <w:p w14:paraId="6DDE7D92" w14:textId="17B039B6" w:rsidR="00BF4D9B" w:rsidRDefault="00BF4D9B" w:rsidP="00C01CE6">
      <w:pPr>
        <w:pStyle w:val="BodyText"/>
      </w:pPr>
      <w:r w:rsidRPr="00D66195">
        <w:t>The risk of</w:t>
      </w:r>
      <w:r w:rsidR="007B7926" w:rsidRPr="007B7926">
        <w:t xml:space="preserve"> </w:t>
      </w:r>
      <w:r w:rsidR="007B7926" w:rsidRPr="00D66195">
        <w:t>maladapt</w:t>
      </w:r>
      <w:r w:rsidR="007B7926">
        <w:t>ation</w:t>
      </w:r>
      <w:r w:rsidR="007B7926" w:rsidRPr="007B7926">
        <w:t xml:space="preserve"> </w:t>
      </w:r>
      <w:r w:rsidR="007B7926" w:rsidRPr="00D66195">
        <w:t>or</w:t>
      </w:r>
      <w:r w:rsidRPr="00D66195">
        <w:t xml:space="preserve"> inadequate adaptation actions may have significant consequences for marine environments (G1). However, implementation of effective governance will only be beneficial to some extent, as there is little scope for action </w:t>
      </w:r>
      <w:r w:rsidR="007B7926">
        <w:t>to</w:t>
      </w:r>
      <w:r w:rsidRPr="00D66195">
        <w:t xml:space="preserve"> protect carbonate-based hard-shelled species. </w:t>
      </w:r>
      <w:r>
        <w:t>There may be c</w:t>
      </w:r>
      <w:r w:rsidRPr="00D66195">
        <w:t>hallenges in protecti</w:t>
      </w:r>
      <w:r w:rsidR="007B7926">
        <w:t>ng</w:t>
      </w:r>
      <w:r w:rsidRPr="00D66195">
        <w:t xml:space="preserve"> marine environments, due to potential lobbying power of the fishing industry (G7)</w:t>
      </w:r>
      <w:r>
        <w:t>.</w:t>
      </w:r>
      <w:r w:rsidRPr="00D66195">
        <w:t xml:space="preserve"> </w:t>
      </w:r>
    </w:p>
    <w:p w14:paraId="0B843A0F" w14:textId="74691ED7" w:rsidR="00BF4D9B" w:rsidRPr="00D66195" w:rsidRDefault="007B7926" w:rsidP="00C01CE6">
      <w:pPr>
        <w:pStyle w:val="BodyText"/>
      </w:pPr>
      <w:r>
        <w:t>A</w:t>
      </w:r>
      <w:r w:rsidR="00BF4D9B" w:rsidRPr="00D66195">
        <w:t xml:space="preserve"> significant risk </w:t>
      </w:r>
      <w:r>
        <w:t xml:space="preserve">lies </w:t>
      </w:r>
      <w:r w:rsidR="00BF4D9B" w:rsidRPr="00D66195">
        <w:t>in our ability to understand, predict and respond to climate change impacts on New Zealand’s marine biodiversity</w:t>
      </w:r>
      <w:r w:rsidR="00BF4D9B">
        <w:t>,</w:t>
      </w:r>
      <w:r w:rsidR="00BF4D9B" w:rsidRPr="00D66195">
        <w:t xml:space="preserve"> due to under-investment in biodiversity science</w:t>
      </w:r>
      <w:r w:rsidR="00DB3373">
        <w:t> </w:t>
      </w:r>
      <w:r w:rsidR="00BF4D9B" w:rsidRPr="00D66195">
        <w:t>(G5). Failure to allocate funding for relevant research in a timely manner may amplify</w:t>
      </w:r>
      <w:r w:rsidR="00957B6C">
        <w:t> </w:t>
      </w:r>
      <w:r w:rsidR="00BF4D9B" w:rsidRPr="00D66195">
        <w:t>this risk (G2).</w:t>
      </w:r>
    </w:p>
    <w:p w14:paraId="6AB41A34" w14:textId="77777777" w:rsidR="00BF4D9B" w:rsidRPr="00DB3373" w:rsidRDefault="00BF4D9B" w:rsidP="00DB3373">
      <w:pPr>
        <w:pStyle w:val="Heading4"/>
      </w:pPr>
      <w:r w:rsidRPr="00D66195">
        <w:t xml:space="preserve">Confidence: High agreement, medium evidence </w:t>
      </w:r>
    </w:p>
    <w:p w14:paraId="1A5E250B" w14:textId="3D9BFE32" w:rsidR="00BF4D9B" w:rsidRPr="00D66195" w:rsidRDefault="00BF4D9B" w:rsidP="00DB3373">
      <w:pPr>
        <w:pStyle w:val="BodyText"/>
      </w:pPr>
      <w:r w:rsidRPr="00D66195">
        <w:t>There is a high level of agreement</w:t>
      </w:r>
      <w:r w:rsidRPr="00D66195" w:rsidDel="00924886">
        <w:t xml:space="preserve"> </w:t>
      </w:r>
      <w:r w:rsidRPr="00D66195">
        <w:t xml:space="preserve">that ocean acidification will </w:t>
      </w:r>
      <w:r w:rsidR="007B7926">
        <w:t xml:space="preserve">have a </w:t>
      </w:r>
      <w:r w:rsidRPr="00D66195">
        <w:t xml:space="preserve">negative impact </w:t>
      </w:r>
      <w:r w:rsidR="007B7926">
        <w:t xml:space="preserve">on </w:t>
      </w:r>
      <w:r w:rsidRPr="00D66195">
        <w:t>the shell</w:t>
      </w:r>
      <w:r>
        <w:t>-</w:t>
      </w:r>
      <w:r w:rsidRPr="00D66195">
        <w:t>forming process of carbonate</w:t>
      </w:r>
      <w:r>
        <w:t>-</w:t>
      </w:r>
      <w:r w:rsidRPr="00D66195">
        <w:t xml:space="preserve">based shelled organisms, </w:t>
      </w:r>
      <w:r w:rsidR="007B7926">
        <w:t>which in turn affects</w:t>
      </w:r>
      <w:r w:rsidRPr="00D66195">
        <w:t xml:space="preserve"> benthic and broader marine ecosystems. Whil</w:t>
      </w:r>
      <w:r>
        <w:t>e</w:t>
      </w:r>
      <w:r w:rsidRPr="00D66195">
        <w:t xml:space="preserve"> there is agreement on this risk</w:t>
      </w:r>
      <w:r>
        <w:t>,</w:t>
      </w:r>
      <w:r w:rsidRPr="00D66195">
        <w:t xml:space="preserve"> and a reasonable amount of knowledge on impact pathways, gaps in knowledge</w:t>
      </w:r>
      <w:r w:rsidR="007B7926">
        <w:t xml:space="preserve"> remain</w:t>
      </w:r>
      <w:r>
        <w:t>,</w:t>
      </w:r>
      <w:r w:rsidRPr="00D66195">
        <w:t xml:space="preserve"> particularly around the vulnerability of different taxa and thresholds of impact, as well</w:t>
      </w:r>
      <w:r w:rsidR="007B7926">
        <w:t xml:space="preserve"> as</w:t>
      </w:r>
      <w:r w:rsidRPr="00D66195">
        <w:t xml:space="preserve"> the adaptive capacity of shelled</w:t>
      </w:r>
      <w:r w:rsidR="00DB3373">
        <w:t> </w:t>
      </w:r>
      <w:r w:rsidRPr="00D66195">
        <w:t xml:space="preserve">species in increasingly acidifying conditions. Finally, only limited information is available on geographic variation in the relative magnitude of these likely changes. </w:t>
      </w:r>
    </w:p>
    <w:p w14:paraId="28BFDCE8" w14:textId="77777777" w:rsidR="00BF4D9B" w:rsidRPr="00DB3373" w:rsidRDefault="00BF4D9B" w:rsidP="00DB3373">
      <w:pPr>
        <w:pStyle w:val="Heading4"/>
      </w:pPr>
      <w:r w:rsidRPr="00D66195">
        <w:t xml:space="preserve">Adaptation </w:t>
      </w:r>
    </w:p>
    <w:p w14:paraId="638A75D0" w14:textId="77777777" w:rsidR="00BF4D9B" w:rsidRDefault="00BF4D9B" w:rsidP="00DB3373">
      <w:pPr>
        <w:pStyle w:val="BodyText"/>
      </w:pPr>
      <w:r w:rsidRPr="00D66195">
        <w:t xml:space="preserve">Adaptation efforts </w:t>
      </w:r>
      <w:r w:rsidRPr="00DB3373">
        <w:t>are</w:t>
      </w:r>
      <w:r w:rsidRPr="00D66195">
        <w:t xml:space="preserve"> primarily driven by MPI and Fisheries </w:t>
      </w:r>
      <w:r w:rsidRPr="00791AB5">
        <w:t>New Zealand</w:t>
      </w:r>
      <w:r w:rsidRPr="00D66195">
        <w:t>. Efforts are focused on research, establishing baseline data and monitoring program</w:t>
      </w:r>
      <w:r>
        <w:t>me</w:t>
      </w:r>
      <w:r w:rsidRPr="00D66195">
        <w:t>s, and develop</w:t>
      </w:r>
      <w:r>
        <w:t>ing</w:t>
      </w:r>
      <w:r w:rsidRPr="00D66195">
        <w:t xml:space="preserve"> strategies for action. The New Zealand Government’s </w:t>
      </w:r>
      <w:r w:rsidRPr="00AE5504">
        <w:rPr>
          <w:i/>
          <w:iCs/>
        </w:rPr>
        <w:t>Aquaculture Strategy</w:t>
      </w:r>
      <w:r w:rsidRPr="00D66195">
        <w:t>, released in 2019, included an</w:t>
      </w:r>
      <w:r w:rsidR="00DB3373">
        <w:t> </w:t>
      </w:r>
      <w:r w:rsidRPr="00D66195">
        <w:t xml:space="preserve">action to assess the ability of shellfish to buffer ocean acidification (New Zealand Government, 2019). </w:t>
      </w:r>
    </w:p>
    <w:p w14:paraId="51D69BFB" w14:textId="3A7030F1" w:rsidR="00BF4D9B" w:rsidRDefault="00BF4D9B" w:rsidP="00DB3373">
      <w:pPr>
        <w:pStyle w:val="BodyText"/>
      </w:pPr>
      <w:r w:rsidRPr="00D66195">
        <w:t xml:space="preserve">NIWA </w:t>
      </w:r>
      <w:r w:rsidR="007B7926">
        <w:t>is</w:t>
      </w:r>
      <w:r w:rsidR="007B7926" w:rsidRPr="00D66195">
        <w:t xml:space="preserve"> </w:t>
      </w:r>
      <w:r>
        <w:t>engaged in</w:t>
      </w:r>
      <w:r w:rsidRPr="00D66195">
        <w:t xml:space="preserve"> research on ocean acidification to enhance the protection and management of coastal ecosystems as part of the Coastal Acidification – Rate, Impacts and Management research project (NIWA, </w:t>
      </w:r>
      <w:r w:rsidR="00864A21" w:rsidRPr="00D66195">
        <w:t>201</w:t>
      </w:r>
      <w:r w:rsidR="00864A21">
        <w:t>6b</w:t>
      </w:r>
      <w:r w:rsidRPr="00D66195">
        <w:t>). NIWA ha</w:t>
      </w:r>
      <w:r w:rsidR="00BB4170">
        <w:t>s</w:t>
      </w:r>
      <w:r w:rsidRPr="00D66195">
        <w:t xml:space="preserve"> also developed an </w:t>
      </w:r>
      <w:r>
        <w:t>o</w:t>
      </w:r>
      <w:r w:rsidRPr="00D66195">
        <w:t xml:space="preserve">cean </w:t>
      </w:r>
      <w:r>
        <w:t>a</w:t>
      </w:r>
      <w:r w:rsidRPr="00D66195">
        <w:t xml:space="preserve">cidification </w:t>
      </w:r>
      <w:r>
        <w:t>o</w:t>
      </w:r>
      <w:r w:rsidRPr="00D66195">
        <w:t xml:space="preserve">bserving </w:t>
      </w:r>
      <w:r>
        <w:t>n</w:t>
      </w:r>
      <w:r w:rsidRPr="00D66195">
        <w:t xml:space="preserve">etwork (NZOA-ON) to establish baseline conditions and quantify future change (NIWA, </w:t>
      </w:r>
      <w:r w:rsidR="00864A21" w:rsidRPr="00D66195">
        <w:t>201</w:t>
      </w:r>
      <w:r w:rsidR="00864A21">
        <w:t>5</w:t>
      </w:r>
      <w:r w:rsidRPr="00D66195">
        <w:t xml:space="preserve">). </w:t>
      </w:r>
    </w:p>
    <w:p w14:paraId="312AC9D8" w14:textId="001AAFD4" w:rsidR="00EA2FF7" w:rsidRPr="00D66195" w:rsidRDefault="00EA2FF7" w:rsidP="00776089">
      <w:pPr>
        <w:pStyle w:val="Tableheading2"/>
      </w:pPr>
      <w:bookmarkStart w:id="362" w:name="_Toc45391907"/>
      <w:r w:rsidRPr="00EA2FF7">
        <w:rPr>
          <w:lang w:eastAsia="en-AU"/>
        </w:rPr>
        <w:lastRenderedPageBreak/>
        <w:t>N10 Risks to carbonate-based hard-shelled species from ocean acidification</w:t>
      </w:r>
      <w:r w:rsidRPr="00D52C19">
        <w:rPr>
          <w:lang w:eastAsia="en-AU"/>
        </w:rPr>
        <w:t xml:space="preserve">: </w:t>
      </w:r>
      <w:r w:rsidR="00776089" w:rsidRPr="00776089">
        <w:rPr>
          <w:lang w:eastAsia="en-AU"/>
        </w:rPr>
        <w:t>U</w:t>
      </w:r>
      <w:r w:rsidRPr="00D52C19">
        <w:rPr>
          <w:lang w:eastAsia="en-AU"/>
        </w:rPr>
        <w:t>rgency</w:t>
      </w:r>
      <w:r>
        <w:rPr>
          <w:lang w:eastAsia="en-AU"/>
        </w:rPr>
        <w:t> </w:t>
      </w:r>
      <w:r w:rsidRPr="00D52C19">
        <w:rPr>
          <w:lang w:eastAsia="en-AU"/>
        </w:rPr>
        <w:t>profile</w:t>
      </w:r>
      <w:bookmarkEnd w:id="362"/>
    </w:p>
    <w:tbl>
      <w:tblPr>
        <w:tblW w:w="8505" w:type="dxa"/>
        <w:tblBorders>
          <w:top w:val="single" w:sz="4" w:space="0" w:color="2C9986"/>
          <w:bottom w:val="single" w:sz="4" w:space="0" w:color="2C9986"/>
          <w:insideH w:val="single" w:sz="4" w:space="0" w:color="2C9986"/>
          <w:insideV w:val="single" w:sz="4" w:space="0" w:color="2C9986"/>
        </w:tblBorders>
        <w:tblLayout w:type="fixed"/>
        <w:tblLook w:val="04A0" w:firstRow="1" w:lastRow="0" w:firstColumn="1" w:lastColumn="0" w:noHBand="0" w:noVBand="1"/>
      </w:tblPr>
      <w:tblGrid>
        <w:gridCol w:w="85"/>
        <w:gridCol w:w="1900"/>
        <w:gridCol w:w="850"/>
        <w:gridCol w:w="993"/>
        <w:gridCol w:w="1182"/>
        <w:gridCol w:w="990"/>
        <w:gridCol w:w="638"/>
        <w:gridCol w:w="1822"/>
        <w:gridCol w:w="45"/>
      </w:tblGrid>
      <w:tr w:rsidR="00776089" w:rsidRPr="00776089" w14:paraId="591D8E02" w14:textId="77777777" w:rsidTr="00E16621">
        <w:tc>
          <w:tcPr>
            <w:tcW w:w="8505" w:type="dxa"/>
            <w:gridSpan w:val="9"/>
            <w:shd w:val="clear" w:color="auto" w:fill="2C9986"/>
          </w:tcPr>
          <w:p w14:paraId="518E3F41" w14:textId="72BB7499" w:rsidR="00BF4D9B" w:rsidRPr="00776089" w:rsidRDefault="00776089" w:rsidP="00493700">
            <w:pPr>
              <w:pStyle w:val="TableTextbold"/>
              <w:keepNext/>
              <w:rPr>
                <w:color w:val="FFFFFF" w:themeColor="background1"/>
              </w:rPr>
            </w:pPr>
            <w:r w:rsidRPr="00776089">
              <w:rPr>
                <w:color w:val="FFFFFF" w:themeColor="background1"/>
                <w:lang w:eastAsia="en-AU"/>
              </w:rPr>
              <w:t>N10 Risks to carbonate-based hard-shelled species from ocean acidification:</w:t>
            </w:r>
            <w:r w:rsidR="00D7539A">
              <w:rPr>
                <w:color w:val="FFFFFF" w:themeColor="background1"/>
                <w:lang w:eastAsia="en-AU"/>
              </w:rPr>
              <w:t xml:space="preserve"> </w:t>
            </w:r>
            <w:r w:rsidR="00BF4D9B" w:rsidRPr="00776089">
              <w:rPr>
                <w:color w:val="FFFFFF" w:themeColor="background1"/>
              </w:rPr>
              <w:t>Urgency profile</w:t>
            </w:r>
          </w:p>
        </w:tc>
      </w:tr>
      <w:tr w:rsidR="00E349B5" w:rsidRPr="00B91853" w14:paraId="682586B5" w14:textId="77777777" w:rsidTr="00E16621">
        <w:tblPrEx>
          <w:tblCellMar>
            <w:left w:w="85" w:type="dxa"/>
            <w:right w:w="85" w:type="dxa"/>
          </w:tblCellMar>
        </w:tblPrEx>
        <w:trPr>
          <w:gridBefore w:val="1"/>
          <w:gridAfter w:val="1"/>
          <w:wBefore w:w="85" w:type="dxa"/>
          <w:wAfter w:w="45" w:type="dxa"/>
        </w:trPr>
        <w:tc>
          <w:tcPr>
            <w:tcW w:w="1900" w:type="dxa"/>
            <w:shd w:val="clear" w:color="auto" w:fill="FFFFFF" w:themeFill="background1"/>
          </w:tcPr>
          <w:p w14:paraId="5DDDC40F" w14:textId="77777777" w:rsidR="00E349B5" w:rsidRPr="00B91853" w:rsidRDefault="00E349B5" w:rsidP="00493700">
            <w:pPr>
              <w:pStyle w:val="TableTextbold"/>
              <w:keepNext/>
            </w:pPr>
            <w:r w:rsidRPr="00B91853">
              <w:t>Urgency category</w:t>
            </w:r>
          </w:p>
        </w:tc>
        <w:tc>
          <w:tcPr>
            <w:tcW w:w="1843" w:type="dxa"/>
            <w:gridSpan w:val="2"/>
          </w:tcPr>
          <w:p w14:paraId="1FB74B6B" w14:textId="77777777" w:rsidR="00E349B5" w:rsidRPr="00B91853" w:rsidRDefault="00E349B5" w:rsidP="00493700">
            <w:pPr>
              <w:pStyle w:val="TableText"/>
              <w:keepNext/>
              <w:jc w:val="center"/>
              <w:rPr>
                <w:b/>
              </w:rPr>
            </w:pPr>
            <w:r w:rsidRPr="00B91853">
              <w:rPr>
                <w:b/>
              </w:rPr>
              <w:t>Proportion of urgency</w:t>
            </w:r>
          </w:p>
        </w:tc>
        <w:tc>
          <w:tcPr>
            <w:tcW w:w="4632" w:type="dxa"/>
            <w:gridSpan w:val="4"/>
          </w:tcPr>
          <w:p w14:paraId="55D504C9" w14:textId="77777777" w:rsidR="00E349B5" w:rsidRPr="00B91853" w:rsidRDefault="00E349B5" w:rsidP="00493700">
            <w:pPr>
              <w:pStyle w:val="TableText"/>
              <w:keepNext/>
              <w:rPr>
                <w:b/>
              </w:rPr>
            </w:pPr>
            <w:r w:rsidRPr="00B91853">
              <w:rPr>
                <w:b/>
              </w:rPr>
              <w:t>Description of actions</w:t>
            </w:r>
          </w:p>
        </w:tc>
      </w:tr>
      <w:tr w:rsidR="00493700" w:rsidRPr="00493700" w14:paraId="4DF1079D" w14:textId="77777777" w:rsidTr="00E16621">
        <w:tc>
          <w:tcPr>
            <w:tcW w:w="1985" w:type="dxa"/>
            <w:gridSpan w:val="2"/>
            <w:shd w:val="clear" w:color="auto" w:fill="FFFFFF" w:themeFill="background1"/>
            <w:hideMark/>
          </w:tcPr>
          <w:p w14:paraId="02ADB8FB" w14:textId="77777777" w:rsidR="00BF4D9B" w:rsidRPr="00493700" w:rsidRDefault="00BF4D9B" w:rsidP="00493700">
            <w:pPr>
              <w:pStyle w:val="TableText"/>
              <w:keepNext/>
              <w:rPr>
                <w:b/>
                <w:bCs/>
              </w:rPr>
            </w:pPr>
            <w:r w:rsidRPr="00493700">
              <w:rPr>
                <w:b/>
                <w:bCs/>
              </w:rPr>
              <w:t>More action needed</w:t>
            </w:r>
          </w:p>
        </w:tc>
        <w:tc>
          <w:tcPr>
            <w:tcW w:w="1843" w:type="dxa"/>
            <w:gridSpan w:val="2"/>
          </w:tcPr>
          <w:p w14:paraId="5D9E25E3" w14:textId="77777777" w:rsidR="00BF4D9B" w:rsidRPr="00493700" w:rsidRDefault="00BF4D9B" w:rsidP="00493700">
            <w:pPr>
              <w:pStyle w:val="TableText"/>
              <w:keepNext/>
              <w:jc w:val="center"/>
            </w:pPr>
            <w:r w:rsidRPr="00493700">
              <w:t>0</w:t>
            </w:r>
          </w:p>
        </w:tc>
        <w:tc>
          <w:tcPr>
            <w:tcW w:w="4677" w:type="dxa"/>
            <w:gridSpan w:val="5"/>
          </w:tcPr>
          <w:p w14:paraId="172051DB" w14:textId="77777777" w:rsidR="00BF4D9B" w:rsidRPr="00493700" w:rsidRDefault="00BF4D9B" w:rsidP="00493700">
            <w:pPr>
              <w:pStyle w:val="TableText"/>
              <w:keepNext/>
            </w:pPr>
            <w:r w:rsidRPr="00493700">
              <w:t>Very limited scope for action.</w:t>
            </w:r>
          </w:p>
        </w:tc>
      </w:tr>
      <w:tr w:rsidR="00493700" w:rsidRPr="00D66195" w14:paraId="45FDD151" w14:textId="77777777" w:rsidTr="00E16621">
        <w:tc>
          <w:tcPr>
            <w:tcW w:w="1985" w:type="dxa"/>
            <w:gridSpan w:val="2"/>
            <w:shd w:val="clear" w:color="auto" w:fill="FFFFFF" w:themeFill="background1"/>
            <w:hideMark/>
          </w:tcPr>
          <w:p w14:paraId="32BDEFB2" w14:textId="77777777" w:rsidR="00BF4D9B" w:rsidRPr="00D66195" w:rsidRDefault="00BF4D9B" w:rsidP="00EA2FF7">
            <w:pPr>
              <w:pStyle w:val="TableTextbold"/>
              <w:rPr>
                <w:highlight w:val="yellow"/>
              </w:rPr>
            </w:pPr>
            <w:r w:rsidRPr="00D66195">
              <w:t xml:space="preserve">Research </w:t>
            </w:r>
            <w:r>
              <w:t>p</w:t>
            </w:r>
            <w:r w:rsidRPr="00D66195">
              <w:t>riority</w:t>
            </w:r>
          </w:p>
        </w:tc>
        <w:tc>
          <w:tcPr>
            <w:tcW w:w="1843" w:type="dxa"/>
            <w:gridSpan w:val="2"/>
          </w:tcPr>
          <w:p w14:paraId="3BA15B74" w14:textId="77777777" w:rsidR="00BF4D9B" w:rsidRPr="00EA2FF7" w:rsidRDefault="00BF4D9B" w:rsidP="00493700">
            <w:pPr>
              <w:pStyle w:val="TableText"/>
              <w:jc w:val="center"/>
            </w:pPr>
            <w:r w:rsidRPr="00EA2FF7">
              <w:t>50</w:t>
            </w:r>
          </w:p>
        </w:tc>
        <w:tc>
          <w:tcPr>
            <w:tcW w:w="4677" w:type="dxa"/>
            <w:gridSpan w:val="5"/>
          </w:tcPr>
          <w:p w14:paraId="383E382C" w14:textId="1B84BB99" w:rsidR="00BF4D9B" w:rsidRPr="00EA2FF7" w:rsidRDefault="00BF4D9B" w:rsidP="00BB4170">
            <w:pPr>
              <w:pStyle w:val="TableText"/>
            </w:pPr>
            <w:r w:rsidRPr="00EA2FF7">
              <w:t>Distributions and resilience of carbonate-dependent species, including those important for aquaculture or playing important functional roles in ecosystems.</w:t>
            </w:r>
          </w:p>
        </w:tc>
      </w:tr>
      <w:tr w:rsidR="00493700" w:rsidRPr="00D66195" w14:paraId="636E19DB" w14:textId="77777777" w:rsidTr="00E16621">
        <w:trPr>
          <w:trHeight w:val="85"/>
        </w:trPr>
        <w:tc>
          <w:tcPr>
            <w:tcW w:w="1985" w:type="dxa"/>
            <w:gridSpan w:val="2"/>
            <w:shd w:val="clear" w:color="auto" w:fill="FFFFFF" w:themeFill="background1"/>
            <w:hideMark/>
          </w:tcPr>
          <w:p w14:paraId="3553E864" w14:textId="77777777" w:rsidR="00BF4D9B" w:rsidRPr="00D66195" w:rsidRDefault="00BF4D9B" w:rsidP="00EA2FF7">
            <w:pPr>
              <w:pStyle w:val="TableTextbold"/>
            </w:pPr>
            <w:r w:rsidRPr="00D66195">
              <w:t>Sustain current action</w:t>
            </w:r>
          </w:p>
        </w:tc>
        <w:tc>
          <w:tcPr>
            <w:tcW w:w="1843" w:type="dxa"/>
            <w:gridSpan w:val="2"/>
          </w:tcPr>
          <w:p w14:paraId="6F07279B" w14:textId="77777777" w:rsidR="00BF4D9B" w:rsidRPr="00EA2FF7" w:rsidRDefault="00BF4D9B" w:rsidP="00493700">
            <w:pPr>
              <w:pStyle w:val="TableText"/>
              <w:jc w:val="center"/>
            </w:pPr>
            <w:r w:rsidRPr="00EA2FF7">
              <w:t>20</w:t>
            </w:r>
          </w:p>
        </w:tc>
        <w:tc>
          <w:tcPr>
            <w:tcW w:w="4677" w:type="dxa"/>
            <w:gridSpan w:val="5"/>
          </w:tcPr>
          <w:p w14:paraId="00875901" w14:textId="77777777" w:rsidR="00BF4D9B" w:rsidRPr="00EA2FF7" w:rsidRDefault="00BF4D9B" w:rsidP="00EA2FF7">
            <w:pPr>
              <w:pStyle w:val="TableText"/>
            </w:pPr>
            <w:r w:rsidRPr="00EA2FF7">
              <w:t>Continue development of a representative set of marine protected areas that are free from recurrent harvesting, to provide refugia for vulnerable species.</w:t>
            </w:r>
          </w:p>
        </w:tc>
      </w:tr>
      <w:tr w:rsidR="00493700" w:rsidRPr="00D66195" w14:paraId="38AAC72E" w14:textId="77777777" w:rsidTr="00E16621">
        <w:tc>
          <w:tcPr>
            <w:tcW w:w="1985" w:type="dxa"/>
            <w:gridSpan w:val="2"/>
            <w:tcBorders>
              <w:bottom w:val="single" w:sz="4" w:space="0" w:color="2C9986"/>
            </w:tcBorders>
            <w:shd w:val="clear" w:color="auto" w:fill="FFFFFF" w:themeFill="background1"/>
            <w:hideMark/>
          </w:tcPr>
          <w:p w14:paraId="11E2E3FE" w14:textId="77777777" w:rsidR="00BF4D9B" w:rsidRPr="00D66195" w:rsidRDefault="00BF4D9B" w:rsidP="00EA2FF7">
            <w:pPr>
              <w:pStyle w:val="TableTextbold"/>
            </w:pPr>
            <w:r w:rsidRPr="00D66195">
              <w:t xml:space="preserve">Watching brief </w:t>
            </w:r>
          </w:p>
        </w:tc>
        <w:tc>
          <w:tcPr>
            <w:tcW w:w="1843" w:type="dxa"/>
            <w:gridSpan w:val="2"/>
          </w:tcPr>
          <w:p w14:paraId="485148C3" w14:textId="77777777" w:rsidR="00BF4D9B" w:rsidRPr="00EA2FF7" w:rsidRDefault="00BF4D9B" w:rsidP="00493700">
            <w:pPr>
              <w:pStyle w:val="TableText"/>
              <w:jc w:val="center"/>
            </w:pPr>
            <w:r w:rsidRPr="00EA2FF7">
              <w:t>30</w:t>
            </w:r>
          </w:p>
        </w:tc>
        <w:tc>
          <w:tcPr>
            <w:tcW w:w="4677" w:type="dxa"/>
            <w:gridSpan w:val="5"/>
          </w:tcPr>
          <w:p w14:paraId="7161313C" w14:textId="77777777" w:rsidR="00BF4D9B" w:rsidRPr="00EA2FF7" w:rsidRDefault="00BF4D9B" w:rsidP="00EA2FF7">
            <w:pPr>
              <w:pStyle w:val="TableText"/>
            </w:pPr>
            <w:r w:rsidRPr="00EA2FF7">
              <w:t xml:space="preserve">Monitor distributions of vulnerable species to allow early detection of change in population status. </w:t>
            </w:r>
          </w:p>
        </w:tc>
      </w:tr>
      <w:tr w:rsidR="00493700" w:rsidRPr="00493700" w14:paraId="4E2E8FC7" w14:textId="77777777" w:rsidTr="00E16621">
        <w:tc>
          <w:tcPr>
            <w:tcW w:w="1985" w:type="dxa"/>
            <w:gridSpan w:val="2"/>
            <w:shd w:val="clear" w:color="auto" w:fill="2C9986"/>
          </w:tcPr>
          <w:p w14:paraId="0AA7F745" w14:textId="77777777" w:rsidR="00BF4D9B" w:rsidRPr="00493700" w:rsidRDefault="00BF4D9B" w:rsidP="00EA2FF7">
            <w:pPr>
              <w:pStyle w:val="TableTextbold"/>
              <w:rPr>
                <w:rFonts w:asciiTheme="minorHAnsi" w:hAnsiTheme="minorHAnsi" w:cstheme="minorHAnsi"/>
                <w:color w:val="FFFFFF" w:themeColor="background1"/>
              </w:rPr>
            </w:pPr>
            <w:r w:rsidRPr="00493700">
              <w:rPr>
                <w:rFonts w:asciiTheme="minorHAnsi" w:hAnsiTheme="minorHAnsi" w:cstheme="minorHAnsi"/>
                <w:color w:val="FFFFFF" w:themeColor="background1"/>
              </w:rPr>
              <w:t xml:space="preserve">Adaptation urgency </w:t>
            </w:r>
          </w:p>
        </w:tc>
        <w:tc>
          <w:tcPr>
            <w:tcW w:w="1843" w:type="dxa"/>
            <w:gridSpan w:val="2"/>
            <w:shd w:val="clear" w:color="auto" w:fill="FFFFFF" w:themeFill="background1"/>
          </w:tcPr>
          <w:p w14:paraId="68C5D773" w14:textId="77777777" w:rsidR="00BF4D9B" w:rsidRPr="00D66195" w:rsidRDefault="00BF4D9B" w:rsidP="00493700">
            <w:pPr>
              <w:pStyle w:val="TableText"/>
              <w:jc w:val="center"/>
            </w:pPr>
            <w:r w:rsidRPr="00D66195">
              <w:t>55</w:t>
            </w:r>
          </w:p>
        </w:tc>
        <w:tc>
          <w:tcPr>
            <w:tcW w:w="1182" w:type="dxa"/>
            <w:shd w:val="clear" w:color="auto" w:fill="2C9986"/>
          </w:tcPr>
          <w:p w14:paraId="08E73843" w14:textId="77777777" w:rsidR="00BF4D9B" w:rsidRPr="00493700" w:rsidRDefault="00BF4D9B" w:rsidP="00EA2FF7">
            <w:pPr>
              <w:pStyle w:val="TableText"/>
              <w:rPr>
                <w:b/>
                <w:bCs/>
                <w:color w:val="FFFFFF" w:themeColor="background1"/>
              </w:rPr>
            </w:pPr>
            <w:r w:rsidRPr="00493700">
              <w:rPr>
                <w:b/>
                <w:bCs/>
                <w:color w:val="FFFFFF" w:themeColor="background1"/>
              </w:rPr>
              <w:t xml:space="preserve">Confidence </w:t>
            </w:r>
          </w:p>
        </w:tc>
        <w:tc>
          <w:tcPr>
            <w:tcW w:w="3495" w:type="dxa"/>
            <w:gridSpan w:val="4"/>
          </w:tcPr>
          <w:p w14:paraId="296621E1" w14:textId="77777777" w:rsidR="00BF4D9B" w:rsidRPr="00493700" w:rsidRDefault="00BF4D9B" w:rsidP="00493700">
            <w:pPr>
              <w:pStyle w:val="TableText"/>
            </w:pPr>
            <w:r w:rsidRPr="00493700">
              <w:t>High agreement, medium evidence</w:t>
            </w:r>
          </w:p>
        </w:tc>
      </w:tr>
      <w:tr w:rsidR="00493700" w:rsidRPr="00493700" w14:paraId="2D47EF2D" w14:textId="77777777" w:rsidTr="00E16621">
        <w:tc>
          <w:tcPr>
            <w:tcW w:w="1985" w:type="dxa"/>
            <w:gridSpan w:val="2"/>
            <w:shd w:val="clear" w:color="auto" w:fill="2C9986"/>
          </w:tcPr>
          <w:p w14:paraId="6B4E935E" w14:textId="77777777" w:rsidR="00BF4D9B" w:rsidRPr="00493700" w:rsidRDefault="00BF4D9B" w:rsidP="00EA2FF7">
            <w:pPr>
              <w:pStyle w:val="TableTextbold"/>
              <w:rPr>
                <w:rFonts w:asciiTheme="minorHAnsi" w:hAnsiTheme="minorHAnsi" w:cstheme="minorHAnsi"/>
                <w:color w:val="FFFFFF" w:themeColor="background1"/>
              </w:rPr>
            </w:pPr>
            <w:r w:rsidRPr="00493700">
              <w:rPr>
                <w:rFonts w:asciiTheme="minorHAnsi" w:hAnsiTheme="minorHAnsi" w:cstheme="minorHAnsi"/>
                <w:color w:val="FFFFFF" w:themeColor="background1"/>
              </w:rPr>
              <w:t xml:space="preserve">Consequence </w:t>
            </w:r>
          </w:p>
        </w:tc>
        <w:tc>
          <w:tcPr>
            <w:tcW w:w="850" w:type="dxa"/>
            <w:shd w:val="clear" w:color="auto" w:fill="2C9986"/>
          </w:tcPr>
          <w:p w14:paraId="40786154" w14:textId="77777777" w:rsidR="00BF4D9B" w:rsidRPr="00D66195" w:rsidRDefault="00BF4D9B" w:rsidP="00EA2FF7">
            <w:pPr>
              <w:pStyle w:val="TableText"/>
              <w:rPr>
                <w:color w:val="FFFFFF" w:themeColor="background1"/>
              </w:rPr>
            </w:pPr>
            <w:r w:rsidRPr="00D66195">
              <w:rPr>
                <w:color w:val="FFFFFF" w:themeColor="background1"/>
              </w:rPr>
              <w:t>Now</w:t>
            </w:r>
          </w:p>
        </w:tc>
        <w:tc>
          <w:tcPr>
            <w:tcW w:w="993" w:type="dxa"/>
          </w:tcPr>
          <w:p w14:paraId="653AA7CF" w14:textId="77777777" w:rsidR="00BF4D9B" w:rsidRPr="00D66195" w:rsidRDefault="00BF4D9B" w:rsidP="00EA2FF7">
            <w:pPr>
              <w:pStyle w:val="TableText"/>
            </w:pPr>
            <w:r w:rsidRPr="00D66195">
              <w:t xml:space="preserve">Minor </w:t>
            </w:r>
          </w:p>
        </w:tc>
        <w:tc>
          <w:tcPr>
            <w:tcW w:w="1182" w:type="dxa"/>
            <w:shd w:val="clear" w:color="auto" w:fill="2C9986"/>
          </w:tcPr>
          <w:p w14:paraId="1644974E" w14:textId="77777777" w:rsidR="00BF4D9B" w:rsidRPr="00EA2FF7" w:rsidRDefault="00BF4D9B" w:rsidP="00EA2FF7">
            <w:pPr>
              <w:pStyle w:val="TableText"/>
              <w:rPr>
                <w:color w:val="FFFFFF" w:themeColor="background1"/>
              </w:rPr>
            </w:pPr>
            <w:r w:rsidRPr="00EA2FF7">
              <w:rPr>
                <w:color w:val="FFFFFF" w:themeColor="background1"/>
              </w:rPr>
              <w:t>2050</w:t>
            </w:r>
          </w:p>
        </w:tc>
        <w:tc>
          <w:tcPr>
            <w:tcW w:w="990" w:type="dxa"/>
          </w:tcPr>
          <w:p w14:paraId="606D3C6A" w14:textId="77777777" w:rsidR="00BF4D9B" w:rsidRPr="00EA2FF7" w:rsidRDefault="00BF4D9B" w:rsidP="00EA2FF7">
            <w:pPr>
              <w:pStyle w:val="TableText"/>
            </w:pPr>
            <w:r w:rsidRPr="00EA2FF7">
              <w:t>Moderate</w:t>
            </w:r>
          </w:p>
        </w:tc>
        <w:tc>
          <w:tcPr>
            <w:tcW w:w="638" w:type="dxa"/>
            <w:shd w:val="clear" w:color="auto" w:fill="2C9986"/>
          </w:tcPr>
          <w:p w14:paraId="59B3875F" w14:textId="77777777" w:rsidR="00BF4D9B" w:rsidRPr="00EA2FF7" w:rsidRDefault="00BF4D9B" w:rsidP="00EA2FF7">
            <w:pPr>
              <w:pStyle w:val="TableText"/>
              <w:rPr>
                <w:color w:val="FFFFFF" w:themeColor="background1"/>
              </w:rPr>
            </w:pPr>
            <w:r w:rsidRPr="00EA2FF7">
              <w:rPr>
                <w:color w:val="FFFFFF" w:themeColor="background1"/>
              </w:rPr>
              <w:t>2100</w:t>
            </w:r>
          </w:p>
        </w:tc>
        <w:tc>
          <w:tcPr>
            <w:tcW w:w="1867" w:type="dxa"/>
            <w:gridSpan w:val="2"/>
          </w:tcPr>
          <w:p w14:paraId="575D31AF" w14:textId="77777777" w:rsidR="00BF4D9B" w:rsidRPr="00493700" w:rsidRDefault="00BF4D9B" w:rsidP="00493700">
            <w:pPr>
              <w:pStyle w:val="TableText"/>
            </w:pPr>
            <w:r w:rsidRPr="00493700">
              <w:t>Major</w:t>
            </w:r>
          </w:p>
        </w:tc>
      </w:tr>
    </w:tbl>
    <w:p w14:paraId="3BAF5AB4" w14:textId="77777777" w:rsidR="00BF4D9B" w:rsidRPr="00D66195" w:rsidRDefault="00BF4D9B" w:rsidP="00493700">
      <w:pPr>
        <w:pStyle w:val="Heading3"/>
        <w:numPr>
          <w:ilvl w:val="0"/>
          <w:numId w:val="26"/>
        </w:numPr>
        <w:tabs>
          <w:tab w:val="clear" w:pos="851"/>
        </w:tabs>
        <w:spacing w:before="400"/>
        <w:ind w:left="993" w:hanging="993"/>
      </w:pPr>
      <w:bookmarkStart w:id="363" w:name="_Toc35952563"/>
      <w:bookmarkStart w:id="364" w:name="_Toc37153146"/>
      <w:bookmarkStart w:id="365" w:name="_Toc37404080"/>
      <w:bookmarkStart w:id="366" w:name="_Toc37786089"/>
      <w:r w:rsidRPr="00D66195">
        <w:t xml:space="preserve">N11 </w:t>
      </w:r>
      <w:bookmarkEnd w:id="363"/>
      <w:bookmarkEnd w:id="364"/>
      <w:r w:rsidRPr="00D66195">
        <w:t>Risks to the long-term composition and stability of indigenous forest ecosystems due to changes in temperature,</w:t>
      </w:r>
      <w:r w:rsidR="00493700">
        <w:t> </w:t>
      </w:r>
      <w:r w:rsidRPr="00D66195">
        <w:t>rainfall, wind and drought</w:t>
      </w:r>
      <w:bookmarkEnd w:id="365"/>
      <w:bookmarkEnd w:id="366"/>
    </w:p>
    <w:p w14:paraId="51377E8F" w14:textId="77777777" w:rsidR="00BF4D9B" w:rsidRPr="00493700" w:rsidRDefault="00BF4D9B" w:rsidP="00493700">
      <w:pPr>
        <w:pStyle w:val="Heading4"/>
      </w:pPr>
      <w:r w:rsidRPr="00D66195">
        <w:t>Risk summary</w:t>
      </w:r>
    </w:p>
    <w:p w14:paraId="58FF259D" w14:textId="3C9654E2" w:rsidR="00BF4D9B" w:rsidRPr="00D66195" w:rsidRDefault="00BF4D9B" w:rsidP="00493700">
      <w:pPr>
        <w:pStyle w:val="BodyText"/>
      </w:pPr>
      <w:bookmarkStart w:id="367" w:name="_Hlk36654800"/>
      <w:r w:rsidRPr="00D66195">
        <w:t xml:space="preserve">Indigenous forests </w:t>
      </w:r>
      <w:r>
        <w:t xml:space="preserve">were </w:t>
      </w:r>
      <w:r w:rsidRPr="00D66195">
        <w:t>once the dominant land-cover across most of New Zealand</w:t>
      </w:r>
      <w:r>
        <w:t>;</w:t>
      </w:r>
      <w:r w:rsidRPr="00D66195">
        <w:t xml:space="preserve"> substantial clearance since human settlement has reduced their extent by </w:t>
      </w:r>
      <w:r w:rsidR="00433AA3">
        <w:t>about</w:t>
      </w:r>
      <w:r w:rsidR="00433AA3" w:rsidRPr="00D66195">
        <w:t xml:space="preserve"> </w:t>
      </w:r>
      <w:r w:rsidRPr="00D66195">
        <w:t>75</w:t>
      </w:r>
      <w:r w:rsidR="00493700">
        <w:t> </w:t>
      </w:r>
      <w:r w:rsidRPr="00D66195">
        <w:t>per cent</w:t>
      </w:r>
      <w:r>
        <w:t>,</w:t>
      </w:r>
      <w:r w:rsidRPr="00D66195">
        <w:t xml:space="preserve"> to </w:t>
      </w:r>
      <w:r w:rsidR="00BC5A0E">
        <w:t>their</w:t>
      </w:r>
      <w:r w:rsidR="00BC5A0E" w:rsidRPr="00D66195">
        <w:t xml:space="preserve"> </w:t>
      </w:r>
      <w:r w:rsidRPr="00D66195">
        <w:t xml:space="preserve">current area of </w:t>
      </w:r>
      <w:r w:rsidR="00BC5A0E">
        <w:t>about</w:t>
      </w:r>
      <w:r w:rsidR="00BC5A0E" w:rsidRPr="00D66195">
        <w:t xml:space="preserve"> </w:t>
      </w:r>
      <w:r w:rsidRPr="00D66195">
        <w:t>6.4 million hectares (Forestry New Zealand, 2020). Forest loss has been greatest in lowland environments, with many surviving lowland forests highly fragmented. Evidence from analyses of both the historic</w:t>
      </w:r>
      <w:r w:rsidR="00561CB4">
        <w:t>al</w:t>
      </w:r>
      <w:r w:rsidRPr="00D66195">
        <w:t xml:space="preserve"> and current distributions of dominant forest species</w:t>
      </w:r>
      <w:r w:rsidRPr="00D66195" w:rsidDel="00A12E9F">
        <w:t xml:space="preserve"> (</w:t>
      </w:r>
      <w:r>
        <w:t>for example</w:t>
      </w:r>
      <w:r w:rsidRPr="00D66195" w:rsidDel="00A12E9F">
        <w:t xml:space="preserve">, </w:t>
      </w:r>
      <w:r w:rsidR="00561CB4" w:rsidRPr="00D66195" w:rsidDel="00A12E9F">
        <w:t>Leathwick, 1995</w:t>
      </w:r>
      <w:r w:rsidR="00561CB4">
        <w:t xml:space="preserve">; </w:t>
      </w:r>
      <w:r w:rsidRPr="00D66195" w:rsidDel="00A12E9F">
        <w:t>McGlone et al, 1993)</w:t>
      </w:r>
      <w:r w:rsidRPr="00D66195">
        <w:t xml:space="preserve"> indicate high degrees of landscape-scale sorting of forest ecosystems and species in relation to</w:t>
      </w:r>
      <w:r w:rsidR="00493700">
        <w:t> </w:t>
      </w:r>
      <w:r w:rsidRPr="00D66195">
        <w:t>climate parameters</w:t>
      </w:r>
      <w:r>
        <w:t>,</w:t>
      </w:r>
      <w:r w:rsidRPr="00D66195">
        <w:t xml:space="preserve"> such as temperature and moisture stress. While this might suggest that future changes in climate will change the distributions of forest ecosystems and species, evidence of adjustments in species distribution in response to contemporary warming</w:t>
      </w:r>
      <w:r w:rsidR="00AA57E1" w:rsidRPr="00D66195">
        <w:t xml:space="preserve"> is very</w:t>
      </w:r>
      <w:r w:rsidR="00AA57E1">
        <w:t> </w:t>
      </w:r>
      <w:r w:rsidR="00AA57E1" w:rsidRPr="00D66195">
        <w:t>limited</w:t>
      </w:r>
      <w:r w:rsidRPr="00D66195">
        <w:t xml:space="preserve"> (McGlone and Walker, 2011)</w:t>
      </w:r>
      <w:r>
        <w:t>,</w:t>
      </w:r>
      <w:r w:rsidRPr="00D66195">
        <w:t xml:space="preserve"> suggesting a degree of stasis in the distribution of many</w:t>
      </w:r>
      <w:r w:rsidR="00493700">
        <w:t> </w:t>
      </w:r>
      <w:r w:rsidRPr="00D66195">
        <w:t>forest ecosystems and species.</w:t>
      </w:r>
      <w:r>
        <w:t xml:space="preserve"> These</w:t>
      </w:r>
      <w:r w:rsidRPr="00D66195">
        <w:t xml:space="preserve"> changes may be slowed</w:t>
      </w:r>
      <w:r>
        <w:t>, however,</w:t>
      </w:r>
      <w:r w:rsidRPr="00D66195">
        <w:t xml:space="preserve"> both by reductions in the abundance of avian dispersers and high levels of fragmentation in many lowland environments</w:t>
      </w:r>
      <w:r>
        <w:t>.</w:t>
      </w:r>
      <w:r w:rsidRPr="00D66195">
        <w:t xml:space="preserve"> </w:t>
      </w:r>
      <w:r>
        <w:t>D</w:t>
      </w:r>
      <w:r w:rsidRPr="00D66195">
        <w:t>etecting such changes is likely to be complicated by the pervasive effects of introduced browsers.</w:t>
      </w:r>
      <w:bookmarkEnd w:id="367"/>
    </w:p>
    <w:p w14:paraId="4F52E6EE" w14:textId="77777777" w:rsidR="00BF4D9B" w:rsidRPr="00493700" w:rsidRDefault="00BF4D9B" w:rsidP="00493700">
      <w:pPr>
        <w:pStyle w:val="Heading4"/>
      </w:pPr>
      <w:r w:rsidRPr="00D66195">
        <w:t>Exposure</w:t>
      </w:r>
    </w:p>
    <w:p w14:paraId="3A720BB5" w14:textId="057B2D78" w:rsidR="00BF4D9B" w:rsidRPr="00D66195" w:rsidRDefault="00BF4D9B" w:rsidP="00493700">
      <w:pPr>
        <w:pStyle w:val="BodyText"/>
      </w:pPr>
      <w:r w:rsidRPr="00D66195">
        <w:t xml:space="preserve">The </w:t>
      </w:r>
      <w:r w:rsidR="00FD3F14">
        <w:t>ongoing, gradual</w:t>
      </w:r>
      <w:r w:rsidRPr="00D66195">
        <w:t xml:space="preserve"> changes of temperature, wind and rainfall are projected to increase in severity towards the end of the century, with the greatest change </w:t>
      </w:r>
      <w:r>
        <w:t>expected</w:t>
      </w:r>
      <w:r w:rsidRPr="00D66195">
        <w:t xml:space="preserve"> under RCP8.5. Projections for these climate hazards are detailed in </w:t>
      </w:r>
      <w:hyperlink w:anchor="_Climate_change_in" w:history="1">
        <w:r w:rsidRPr="00C4341D">
          <w:rPr>
            <w:rStyle w:val="Hyperlink"/>
          </w:rPr>
          <w:t>section</w:t>
        </w:r>
        <w:r w:rsidR="00C4341D" w:rsidRPr="00C4341D">
          <w:rPr>
            <w:rStyle w:val="Hyperlink"/>
          </w:rPr>
          <w:t xml:space="preserve"> 2</w:t>
        </w:r>
      </w:hyperlink>
      <w:r w:rsidRPr="00D66195">
        <w:t>. All sub-national climate zones will see higher mean average temperatures; however, warming will be greatest in the northeast and slightly less in the south. All sub-national climate zones are likely to see an increase in extreme winds</w:t>
      </w:r>
      <w:r>
        <w:t>,</w:t>
      </w:r>
      <w:r w:rsidRPr="00D66195">
        <w:t xml:space="preserve"> but</w:t>
      </w:r>
      <w:r>
        <w:t xml:space="preserve"> these</w:t>
      </w:r>
      <w:r w:rsidRPr="00D66195">
        <w:t xml:space="preserve"> will be greater in the southern half of the North Island and </w:t>
      </w:r>
      <w:r w:rsidR="003C0A92">
        <w:t xml:space="preserve">in </w:t>
      </w:r>
      <w:r w:rsidRPr="00D66195">
        <w:t xml:space="preserve">the South Island. Increases in rainfall intensity will also </w:t>
      </w:r>
      <w:r w:rsidR="003C0A92">
        <w:t>occur</w:t>
      </w:r>
      <w:r w:rsidRPr="00D66195">
        <w:t xml:space="preserve"> across all sub-national climate zones, with zones 1, 3 and 6 likely to </w:t>
      </w:r>
      <w:r w:rsidR="003C0A92">
        <w:t>experience</w:t>
      </w:r>
      <w:r w:rsidR="003C0A92" w:rsidRPr="00D66195">
        <w:t xml:space="preserve"> </w:t>
      </w:r>
      <w:r w:rsidRPr="00D66195">
        <w:t>the greatest increase.</w:t>
      </w:r>
    </w:p>
    <w:p w14:paraId="4437F106" w14:textId="77777777" w:rsidR="00BF4D9B" w:rsidRPr="00D66195" w:rsidRDefault="00BF4D9B" w:rsidP="00493700">
      <w:pPr>
        <w:pStyle w:val="BodyText"/>
      </w:pPr>
      <w:r w:rsidRPr="00D66195">
        <w:lastRenderedPageBreak/>
        <w:t xml:space="preserve">New Zealand’s indigenous forest ecosystems and species are predicted to experience higher temperatures under climate change, with greater warming in the north and east; forests in eastern and northern parts of New Zealand will also be exposed to reduced rainfall and more frequent drought, with many also exposed to increased frequencies of drying winds. </w:t>
      </w:r>
    </w:p>
    <w:p w14:paraId="31265DF4" w14:textId="77777777" w:rsidR="00BF4D9B" w:rsidRPr="00493700" w:rsidRDefault="00BF4D9B" w:rsidP="00957B6C">
      <w:pPr>
        <w:pStyle w:val="Heading4"/>
        <w:spacing w:before="200"/>
      </w:pPr>
      <w:r w:rsidRPr="00D66195">
        <w:t xml:space="preserve">Sensitivity </w:t>
      </w:r>
    </w:p>
    <w:p w14:paraId="27EF2D43" w14:textId="77777777" w:rsidR="00BF4D9B" w:rsidRPr="00D66195" w:rsidRDefault="00BF4D9B" w:rsidP="00957B6C">
      <w:pPr>
        <w:pStyle w:val="BodyText"/>
        <w:spacing w:before="100" w:after="100"/>
      </w:pPr>
      <w:r w:rsidRPr="00D66195">
        <w:t>Estimating the sensitivity of New Zealand’s forest ecosystems and species is complicated by conflicting evidence</w:t>
      </w:r>
      <w:r>
        <w:t>,</w:t>
      </w:r>
      <w:r w:rsidRPr="00D66195">
        <w:t xml:space="preserve"> </w:t>
      </w:r>
      <w:r>
        <w:t>which</w:t>
      </w:r>
      <w:r w:rsidRPr="00D66195">
        <w:t xml:space="preserve"> indicates both sensitivity to and sorting in relation to climate, and a</w:t>
      </w:r>
      <w:r w:rsidR="00493700">
        <w:t> </w:t>
      </w:r>
      <w:r w:rsidRPr="00D66195">
        <w:t>relative lack of evidence of response to contemporary changes in climate. Prediction of responses is also complicated by a plethora of existing pressures on New Zealand’s forest ecosystems and species (McGlone and Walker</w:t>
      </w:r>
      <w:r>
        <w:t>,</w:t>
      </w:r>
      <w:r w:rsidRPr="00D66195">
        <w:t xml:space="preserve"> 2011).</w:t>
      </w:r>
    </w:p>
    <w:p w14:paraId="1DA83218" w14:textId="77777777" w:rsidR="00BF4D9B" w:rsidRPr="00D66195" w:rsidRDefault="00BF4D9B" w:rsidP="00957B6C">
      <w:pPr>
        <w:pStyle w:val="BodyText"/>
        <w:spacing w:before="100" w:after="100"/>
      </w:pPr>
      <w:r w:rsidRPr="00D66195">
        <w:t xml:space="preserve">Evidence from palynological studies indicates large shifts in forest distribution and composition </w:t>
      </w:r>
      <w:r>
        <w:t>in</w:t>
      </w:r>
      <w:r w:rsidRPr="00D66195">
        <w:t xml:space="preserve"> recent geological time in response to gradual changes in climate </w:t>
      </w:r>
      <w:r>
        <w:t>(</w:t>
      </w:r>
      <w:r w:rsidRPr="00D66195">
        <w:t>associated with glacial-interglacial cycles</w:t>
      </w:r>
      <w:r>
        <w:t>)</w:t>
      </w:r>
      <w:r w:rsidRPr="00D66195" w:rsidDel="000D6ED8">
        <w:t xml:space="preserve"> (</w:t>
      </w:r>
      <w:r>
        <w:t>for example</w:t>
      </w:r>
      <w:r w:rsidRPr="00D66195" w:rsidDel="000D6ED8">
        <w:t>, McGlone et al, 1993)</w:t>
      </w:r>
      <w:r w:rsidRPr="00D66195">
        <w:t xml:space="preserve">. </w:t>
      </w:r>
      <w:r>
        <w:t>S</w:t>
      </w:r>
      <w:r w:rsidRPr="00D66195">
        <w:t xml:space="preserve">tudies of the current distributions of forest species indicate considerable sorting along gradients of temperature, rainfall and humidity (Leathwick, 1995). </w:t>
      </w:r>
      <w:r>
        <w:t>W</w:t>
      </w:r>
      <w:r w:rsidRPr="00D66195">
        <w:t>hile these insights might suggest that New Zealand’s forest species have a strong inbuilt capacity to adjust naturally to human</w:t>
      </w:r>
      <w:r>
        <w:t>-</w:t>
      </w:r>
      <w:r w:rsidRPr="00D66195">
        <w:t>induced climate change, past distributional changes occurred over</w:t>
      </w:r>
      <w:r>
        <w:t xml:space="preserve"> an</w:t>
      </w:r>
      <w:r w:rsidRPr="00D66195">
        <w:t xml:space="preserve"> extended time in response to gradually changing climates</w:t>
      </w:r>
      <w:r>
        <w:t>;</w:t>
      </w:r>
      <w:r w:rsidRPr="00D66195">
        <w:t xml:space="preserve"> human</w:t>
      </w:r>
      <w:r>
        <w:t>-</w:t>
      </w:r>
      <w:r w:rsidRPr="00D66195">
        <w:t xml:space="preserve">induced climate change </w:t>
      </w:r>
      <w:r>
        <w:t>is</w:t>
      </w:r>
      <w:r w:rsidRPr="00D66195">
        <w:t xml:space="preserve"> predicted to occur much more rapidly. In addition, past forest climate</w:t>
      </w:r>
      <w:r>
        <w:t xml:space="preserve"> </w:t>
      </w:r>
      <w:r w:rsidRPr="00D66195">
        <w:t xml:space="preserve">adjustments occurred across continuously forested landscapes </w:t>
      </w:r>
      <w:r>
        <w:t xml:space="preserve">that </w:t>
      </w:r>
      <w:r w:rsidRPr="00D66195">
        <w:t>offer</w:t>
      </w:r>
      <w:r>
        <w:t>ed</w:t>
      </w:r>
      <w:r w:rsidR="00493700">
        <w:t> </w:t>
      </w:r>
      <w:r w:rsidRPr="00D66195">
        <w:t xml:space="preserve">few physical impediments to species movement, and </w:t>
      </w:r>
      <w:r>
        <w:t>with</w:t>
      </w:r>
      <w:r w:rsidRPr="00D66195">
        <w:t xml:space="preserve"> abundant avian dispersers</w:t>
      </w:r>
      <w:r>
        <w:t>.</w:t>
      </w:r>
      <w:r w:rsidRPr="00D66195">
        <w:t xml:space="preserve"> </w:t>
      </w:r>
      <w:r>
        <w:t>C</w:t>
      </w:r>
      <w:r w:rsidRPr="00D66195">
        <w:t>ontemporary landscapes generally support discontinuous forest cover</w:t>
      </w:r>
      <w:r>
        <w:t>,</w:t>
      </w:r>
      <w:r w:rsidRPr="00D66195">
        <w:t xml:space="preserve"> with high levels of fragmentation in lowland environments, and many have suffered substantial reductions in bird</w:t>
      </w:r>
      <w:r w:rsidR="00493700">
        <w:t> </w:t>
      </w:r>
      <w:r w:rsidRPr="00D66195">
        <w:t xml:space="preserve">populations. </w:t>
      </w:r>
    </w:p>
    <w:p w14:paraId="58967286" w14:textId="77777777" w:rsidR="00BF4D9B" w:rsidRPr="00493700" w:rsidRDefault="00BF4D9B" w:rsidP="00957B6C">
      <w:pPr>
        <w:pStyle w:val="Heading4"/>
        <w:spacing w:before="200"/>
      </w:pPr>
      <w:r w:rsidRPr="00D66195">
        <w:t>Adaptive capacity</w:t>
      </w:r>
    </w:p>
    <w:p w14:paraId="1EB4542D" w14:textId="53302A62" w:rsidR="00BF4D9B" w:rsidRPr="00D66195" w:rsidRDefault="00BF4D9B" w:rsidP="00957B6C">
      <w:pPr>
        <w:pStyle w:val="BodyText"/>
        <w:spacing w:before="100" w:after="100"/>
      </w:pPr>
      <w:r>
        <w:t xml:space="preserve">As discussed above, the circumstances of the current climate change are significantly different to those in the past, so ecosystem response is likely to be substantially different. </w:t>
      </w:r>
      <w:r w:rsidRPr="00D66195">
        <w:t>The</w:t>
      </w:r>
      <w:r w:rsidR="00493700">
        <w:t> </w:t>
      </w:r>
      <w:r w:rsidRPr="00D66195">
        <w:t>adjustment ability of at least some dominant forest species is further compromised by</w:t>
      </w:r>
      <w:r w:rsidR="00493700">
        <w:t> </w:t>
      </w:r>
      <w:r w:rsidRPr="00D66195">
        <w:t>introduced herbivores</w:t>
      </w:r>
      <w:r>
        <w:t>, which</w:t>
      </w:r>
      <w:r w:rsidRPr="00D66195">
        <w:t xml:space="preserve"> filter forest regeneration through their selection of palatable</w:t>
      </w:r>
      <w:r w:rsidR="00493700">
        <w:t> </w:t>
      </w:r>
      <w:r w:rsidRPr="00D66195">
        <w:t xml:space="preserve">species. </w:t>
      </w:r>
    </w:p>
    <w:p w14:paraId="070DFF7E" w14:textId="2B9C9526" w:rsidR="00BF4D9B" w:rsidRPr="00D66195" w:rsidRDefault="00BF4D9B" w:rsidP="00957B6C">
      <w:pPr>
        <w:pStyle w:val="BodyText"/>
        <w:spacing w:before="100" w:after="100"/>
      </w:pPr>
      <w:r w:rsidRPr="00D66195">
        <w:t>This suggests a general compromising of natural adaptive capacity in New Zealand’s forests,</w:t>
      </w:r>
      <w:r w:rsidR="00493700">
        <w:t> </w:t>
      </w:r>
      <w:r w:rsidRPr="00D66195">
        <w:t xml:space="preserve">although this is likely to vary widely between species and will be dictated by their physiological tolerance of stress, </w:t>
      </w:r>
      <w:r>
        <w:t>and</w:t>
      </w:r>
      <w:r w:rsidRPr="00D66195">
        <w:t xml:space="preserve"> reproductive and dispersal capabilities (Whitehead</w:t>
      </w:r>
      <w:r>
        <w:t xml:space="preserve"> et</w:t>
      </w:r>
      <w:r w:rsidR="00493700">
        <w:t> </w:t>
      </w:r>
      <w:r>
        <w:t>al</w:t>
      </w:r>
      <w:r w:rsidRPr="00D66195">
        <w:t>,</w:t>
      </w:r>
      <w:r w:rsidR="00493700">
        <w:t> </w:t>
      </w:r>
      <w:r w:rsidRPr="00D66195">
        <w:t xml:space="preserve">1992). Generalist species with good long-distance dispersal capabilities or short generation times </w:t>
      </w:r>
      <w:r>
        <w:t>are</w:t>
      </w:r>
      <w:r w:rsidRPr="00D66195">
        <w:t xml:space="preserve"> likely </w:t>
      </w:r>
      <w:r>
        <w:t xml:space="preserve">to </w:t>
      </w:r>
      <w:r w:rsidRPr="00D66195">
        <w:t xml:space="preserve">have greater adaptive capacity than those that are site-specialised, </w:t>
      </w:r>
      <w:r w:rsidR="003C0A92">
        <w:t xml:space="preserve">are </w:t>
      </w:r>
      <w:r w:rsidRPr="00D66195">
        <w:t>long-lived or have poor dispersal capability (Whitehead</w:t>
      </w:r>
      <w:r>
        <w:t xml:space="preserve"> et al</w:t>
      </w:r>
      <w:r w:rsidRPr="00D66195">
        <w:t xml:space="preserve">, 1992). </w:t>
      </w:r>
    </w:p>
    <w:p w14:paraId="3F0F40A4" w14:textId="77777777" w:rsidR="00BF4D9B" w:rsidRPr="00D66195" w:rsidRDefault="00BF4D9B" w:rsidP="00957B6C">
      <w:pPr>
        <w:pStyle w:val="BodyText"/>
        <w:spacing w:before="100" w:after="100"/>
      </w:pPr>
      <w:r w:rsidRPr="00D66195">
        <w:t>Sustained conservation management is likely to enhance the adaptive capacity of many of our forests and species</w:t>
      </w:r>
      <w:r>
        <w:t>,</w:t>
      </w:r>
      <w:r w:rsidRPr="00D66195">
        <w:t xml:space="preserve"> and should be carefully targeted to improve the integrity of representative examples of a full range of forest ecosystems. This will require active management of browsers, predators and weeds, </w:t>
      </w:r>
      <w:r>
        <w:t>and</w:t>
      </w:r>
      <w:r w:rsidRPr="00D66195">
        <w:t xml:space="preserve"> restoration of previously forested sites to reconnect fragments along gradients of elevation and moisture stress. </w:t>
      </w:r>
    </w:p>
    <w:p w14:paraId="472FB270" w14:textId="77777777" w:rsidR="00BF4D9B" w:rsidRPr="00493700" w:rsidRDefault="00BF4D9B" w:rsidP="00957B6C">
      <w:pPr>
        <w:pStyle w:val="Heading4"/>
        <w:spacing w:before="200"/>
      </w:pPr>
      <w:r w:rsidRPr="00D66195">
        <w:t>Consequence</w:t>
      </w:r>
    </w:p>
    <w:p w14:paraId="0BDD4AE2" w14:textId="20A28019" w:rsidR="00BF4D9B" w:rsidRDefault="00BF4D9B" w:rsidP="00957B6C">
      <w:pPr>
        <w:pStyle w:val="BodyText"/>
        <w:spacing w:before="100" w:after="100"/>
      </w:pPr>
      <w:r w:rsidRPr="00D66195">
        <w:t xml:space="preserve">It seems highly likely that climate change, </w:t>
      </w:r>
      <w:r>
        <w:t>along</w:t>
      </w:r>
      <w:r w:rsidRPr="00D66195">
        <w:t xml:space="preserve"> with other human-induced pressures, in the medium- to long-term</w:t>
      </w:r>
      <w:r w:rsidR="00F30336" w:rsidRPr="00F30336">
        <w:t xml:space="preserve"> </w:t>
      </w:r>
      <w:r w:rsidR="00F30336" w:rsidRPr="00D66195">
        <w:t>will lead</w:t>
      </w:r>
      <w:r w:rsidRPr="00D66195">
        <w:t xml:space="preserve"> to </w:t>
      </w:r>
      <w:r>
        <w:t>de</w:t>
      </w:r>
      <w:r w:rsidRPr="00D66195">
        <w:t>creased stability in New Zealand’s forest ecosystems, with flow-on effects on ecosystem functioning</w:t>
      </w:r>
      <w:r>
        <w:t>. This</w:t>
      </w:r>
      <w:r w:rsidRPr="00D66195">
        <w:t xml:space="preserve"> includ</w:t>
      </w:r>
      <w:r>
        <w:t>es</w:t>
      </w:r>
      <w:r w:rsidRPr="00D66195">
        <w:t xml:space="preserve"> provi</w:t>
      </w:r>
      <w:r>
        <w:t>ding</w:t>
      </w:r>
      <w:r w:rsidRPr="00D66195">
        <w:t xml:space="preserve"> habitat for other species </w:t>
      </w:r>
      <w:r>
        <w:t xml:space="preserve">that </w:t>
      </w:r>
      <w:r w:rsidRPr="00D66195">
        <w:t xml:space="preserve">depend on forest habitats for their survival. </w:t>
      </w:r>
    </w:p>
    <w:p w14:paraId="438E6B8F" w14:textId="780ED70A" w:rsidR="00BF4D9B" w:rsidRPr="00C4341D" w:rsidRDefault="00BF4D9B" w:rsidP="00493700">
      <w:pPr>
        <w:pStyle w:val="BodyText"/>
      </w:pPr>
      <w:r w:rsidRPr="00D66195">
        <w:rPr>
          <w:rFonts w:cs="Arial"/>
        </w:rPr>
        <w:lastRenderedPageBreak/>
        <w:t>The relative lack of evidence of contemporary change in forest composition and species range</w:t>
      </w:r>
      <w:r w:rsidR="00493700">
        <w:rPr>
          <w:rFonts w:cs="Arial"/>
        </w:rPr>
        <w:t> </w:t>
      </w:r>
      <w:r w:rsidRPr="00D66195">
        <w:rPr>
          <w:rFonts w:cs="Arial"/>
        </w:rPr>
        <w:t xml:space="preserve">adjustments suggests </w:t>
      </w:r>
      <w:r w:rsidRPr="00D66195">
        <w:t xml:space="preserve">the most visible impacts of climate change on indigenous forest ecosystems will become apparent through the reduced ability of ecosystems and species to recover </w:t>
      </w:r>
      <w:r>
        <w:t>from</w:t>
      </w:r>
      <w:r w:rsidRPr="00D66195">
        <w:t xml:space="preserve"> disturbance events. This includes the effects</w:t>
      </w:r>
      <w:r w:rsidR="00F30336" w:rsidRPr="00F30336">
        <w:t xml:space="preserve"> </w:t>
      </w:r>
      <w:r w:rsidR="00F30336" w:rsidRPr="00D66195">
        <w:t>of</w:t>
      </w:r>
      <w:r w:rsidRPr="00D66195">
        <w:t xml:space="preserve"> both physical disturbance (</w:t>
      </w:r>
      <w:r>
        <w:t>for example</w:t>
      </w:r>
      <w:r w:rsidRPr="00D66195">
        <w:t>, tectonics) and climate</w:t>
      </w:r>
      <w:r>
        <w:t>-</w:t>
      </w:r>
      <w:r w:rsidRPr="00D66195">
        <w:t>related disturbance from droughts, wind</w:t>
      </w:r>
      <w:r w:rsidR="00F30336">
        <w:t>storms</w:t>
      </w:r>
      <w:r w:rsidRPr="00D66195">
        <w:t xml:space="preserve"> or rainstorms, with the latter expected to become more frequent under climate change (N7). Th</w:t>
      </w:r>
      <w:r w:rsidR="00F30336">
        <w:t>ese effects are</w:t>
      </w:r>
      <w:r w:rsidRPr="00D66195">
        <w:t xml:space="preserve"> likely to increase susceptibility to invasion by introduced weeds (see N2</w:t>
      </w:r>
      <w:r w:rsidR="00A61ED4">
        <w:t>,</w:t>
      </w:r>
      <w:r w:rsidRPr="00D66195">
        <w:t xml:space="preserve"> N9).</w:t>
      </w:r>
      <w:r w:rsidRPr="00D66195">
        <w:rPr>
          <w:rFonts w:cs="Arial"/>
          <w:color w:val="808080" w:themeColor="background1" w:themeShade="80"/>
        </w:rPr>
        <w:t xml:space="preserve"> </w:t>
      </w:r>
    </w:p>
    <w:p w14:paraId="49C13446" w14:textId="77777777" w:rsidR="00BF4D9B" w:rsidRPr="00D66195" w:rsidRDefault="00BF4D9B" w:rsidP="00BF4D9B">
      <w:pPr>
        <w:pStyle w:val="Heading4"/>
      </w:pPr>
      <w:r w:rsidRPr="00D66195">
        <w:t>Interacting risks</w:t>
      </w:r>
    </w:p>
    <w:p w14:paraId="13FF4DC7" w14:textId="67C22571" w:rsidR="00BF4D9B" w:rsidRDefault="00BF4D9B" w:rsidP="00493700">
      <w:pPr>
        <w:pStyle w:val="BodyText"/>
      </w:pPr>
      <w:r w:rsidRPr="00D66195">
        <w:t xml:space="preserve">Forest instability will </w:t>
      </w:r>
      <w:r>
        <w:t>affect</w:t>
      </w:r>
      <w:r w:rsidRPr="00D66195">
        <w:t xml:space="preserve"> freshwater ecosystems and species (N3</w:t>
      </w:r>
      <w:r w:rsidR="00A61ED4">
        <w:t>,</w:t>
      </w:r>
      <w:r w:rsidRPr="00D66195">
        <w:t xml:space="preserve"> N4). This risk will interact with the increased threat of invasion by exotic species from both increased temperatures (N2) and increased frequency of disturbance events (N7), leading to a reduction</w:t>
      </w:r>
      <w:r w:rsidR="00C4341D">
        <w:t> </w:t>
      </w:r>
      <w:r w:rsidRPr="00D66195">
        <w:t xml:space="preserve">in native dominance. </w:t>
      </w:r>
    </w:p>
    <w:p w14:paraId="445797CB" w14:textId="6B3B6B5A" w:rsidR="00BF4D9B" w:rsidRPr="00D66195" w:rsidRDefault="00F30336" w:rsidP="00493700">
      <w:pPr>
        <w:pStyle w:val="BodyText"/>
      </w:pPr>
      <w:r>
        <w:t>Through t</w:t>
      </w:r>
      <w:r w:rsidR="00BF4D9B" w:rsidRPr="00D66195">
        <w:t>he interactive dynamics of the natural environment with social and economic systems</w:t>
      </w:r>
      <w:r>
        <w:t>,</w:t>
      </w:r>
      <w:r w:rsidR="00493700">
        <w:t> </w:t>
      </w:r>
      <w:r w:rsidR="00BF4D9B" w:rsidRPr="00D66195">
        <w:t xml:space="preserve">the growing instability of forest ecosystems and loss of species </w:t>
      </w:r>
      <w:r>
        <w:t>will have</w:t>
      </w:r>
      <w:r w:rsidR="00BF4D9B" w:rsidRPr="00D66195">
        <w:t xml:space="preserve"> cascading impacts into other domains. </w:t>
      </w:r>
      <w:r w:rsidR="00BF4D9B">
        <w:t>D</w:t>
      </w:r>
      <w:r w:rsidR="00BF4D9B" w:rsidRPr="00D66195">
        <w:t>isruption</w:t>
      </w:r>
      <w:r w:rsidR="00BF4D9B">
        <w:t>s to</w:t>
      </w:r>
      <w:r w:rsidR="00BF4D9B" w:rsidRPr="00D66195">
        <w:t xml:space="preserve"> forest ecosystems will impact </w:t>
      </w:r>
      <w:r>
        <w:t xml:space="preserve">on </w:t>
      </w:r>
      <w:r w:rsidR="00BF4D9B" w:rsidRPr="00D66195">
        <w:t>the tourism sector (E4) and land</w:t>
      </w:r>
      <w:r w:rsidR="00BF4D9B">
        <w:t>-</w:t>
      </w:r>
      <w:r w:rsidR="00BF4D9B" w:rsidRPr="00D66195">
        <w:t>based primary forestry sector (E3)</w:t>
      </w:r>
      <w:r w:rsidR="00BF4D9B">
        <w:t>, which</w:t>
      </w:r>
      <w:r w:rsidR="00BF4D9B" w:rsidRPr="00D66195">
        <w:t xml:space="preserve"> are </w:t>
      </w:r>
      <w:r>
        <w:t xml:space="preserve">both </w:t>
      </w:r>
      <w:r w:rsidR="00BF4D9B" w:rsidRPr="00D66195">
        <w:t>reliant on natural landscapes and forest ecosystems. This risk could also pose a threat to Māori social, economic, cultural capital</w:t>
      </w:r>
      <w:r>
        <w:t xml:space="preserve"> and</w:t>
      </w:r>
      <w:r w:rsidR="00BF4D9B" w:rsidRPr="00D66195">
        <w:t xml:space="preserve"> cultural heritage values and spiritual wellbeing from climate</w:t>
      </w:r>
      <w:r>
        <w:t xml:space="preserve"> change</w:t>
      </w:r>
      <w:r w:rsidR="00BF4D9B" w:rsidRPr="00D66195">
        <w:t xml:space="preserve"> impacts on forest ecosystems and</w:t>
      </w:r>
      <w:r w:rsidR="00493700">
        <w:t> </w:t>
      </w:r>
      <w:r w:rsidR="00BF4D9B" w:rsidRPr="00D66195">
        <w:t>species (H5, H6</w:t>
      </w:r>
      <w:r w:rsidR="00A61ED4">
        <w:t>,</w:t>
      </w:r>
      <w:r w:rsidR="00BF4D9B" w:rsidRPr="00D66195">
        <w:t xml:space="preserve"> H8). </w:t>
      </w:r>
    </w:p>
    <w:p w14:paraId="6F67320A" w14:textId="62C6851D" w:rsidR="00BF4D9B" w:rsidRPr="00D66195" w:rsidRDefault="00F30336" w:rsidP="00493700">
      <w:pPr>
        <w:pStyle w:val="BodyText"/>
      </w:pPr>
      <w:r>
        <w:t>Maladaptive or i</w:t>
      </w:r>
      <w:r w:rsidR="00BF4D9B" w:rsidRPr="00D66195">
        <w:t xml:space="preserve">nadequate adaptive management actions may restrict indigenous forest ecosystems </w:t>
      </w:r>
      <w:r w:rsidR="00BF4D9B">
        <w:t>from</w:t>
      </w:r>
      <w:r w:rsidR="00BF4D9B" w:rsidRPr="00D66195">
        <w:t xml:space="preserve"> adequately adapt</w:t>
      </w:r>
      <w:r w:rsidR="00BF4D9B">
        <w:t>ing</w:t>
      </w:r>
      <w:r w:rsidR="00BF4D9B" w:rsidRPr="00D66195">
        <w:t xml:space="preserve"> to a changing climate (G1). A lack of funding or efforts</w:t>
      </w:r>
      <w:r w:rsidR="00493700">
        <w:t> </w:t>
      </w:r>
      <w:r w:rsidR="00BF4D9B" w:rsidRPr="00D66195">
        <w:t>for active conservation management in a timely and effective manner may amplify this</w:t>
      </w:r>
      <w:r w:rsidR="00493700">
        <w:t> </w:t>
      </w:r>
      <w:r w:rsidR="00BF4D9B" w:rsidRPr="00D66195">
        <w:t xml:space="preserve">risk (G5). </w:t>
      </w:r>
    </w:p>
    <w:p w14:paraId="64F7AE07" w14:textId="77777777" w:rsidR="00BF4D9B" w:rsidRPr="00493700" w:rsidRDefault="00BF4D9B" w:rsidP="00493700">
      <w:pPr>
        <w:pStyle w:val="Heading4"/>
      </w:pPr>
      <w:r w:rsidRPr="00D66195">
        <w:t>Confidence: High agreement, medium evidence</w:t>
      </w:r>
    </w:p>
    <w:p w14:paraId="0CDC4140" w14:textId="2B1EF57C" w:rsidR="00BF4D9B" w:rsidRPr="00D66195" w:rsidRDefault="00BF4D9B" w:rsidP="00493700">
      <w:pPr>
        <w:pStyle w:val="BodyText"/>
      </w:pPr>
      <w:r w:rsidRPr="00D66195">
        <w:t>There is a high level of agreement</w:t>
      </w:r>
      <w:r w:rsidRPr="00D66195" w:rsidDel="00924886">
        <w:t xml:space="preserve"> </w:t>
      </w:r>
      <w:r w:rsidRPr="00D66195">
        <w:t>that changing climatic conditions will have long-term impacts on the integrity and stability of New Zealand’s forest ecosystems and species. Most of</w:t>
      </w:r>
      <w:r w:rsidR="00F50E63">
        <w:t> </w:t>
      </w:r>
      <w:r w:rsidRPr="00D66195">
        <w:t>the limited evidence for this risk comes from</w:t>
      </w:r>
      <w:r w:rsidR="00F30336" w:rsidRPr="00F30336">
        <w:t xml:space="preserve"> </w:t>
      </w:r>
      <w:r w:rsidR="00F30336" w:rsidRPr="00D66195">
        <w:t>both</w:t>
      </w:r>
      <w:r w:rsidRPr="00D66195">
        <w:t xml:space="preserve"> fundamental studies of the physiology of</w:t>
      </w:r>
      <w:r w:rsidR="00F50E63">
        <w:t> </w:t>
      </w:r>
      <w:r w:rsidRPr="00D66195">
        <w:t>individual species and broad-scale studies of the current distributions of ecosystems and species in relation to climate</w:t>
      </w:r>
      <w:r>
        <w:t>.</w:t>
      </w:r>
      <w:r w:rsidRPr="00D66195">
        <w:t xml:space="preserve"> </w:t>
      </w:r>
      <w:r w:rsidR="009A248D">
        <w:t>S</w:t>
      </w:r>
      <w:r w:rsidRPr="00D66195">
        <w:t xml:space="preserve">ignificant gaps in our knowledge </w:t>
      </w:r>
      <w:r w:rsidR="009A248D">
        <w:t>remain about</w:t>
      </w:r>
      <w:r w:rsidR="009A248D" w:rsidRPr="00D66195">
        <w:t xml:space="preserve"> </w:t>
      </w:r>
      <w:r>
        <w:t>how quickly these</w:t>
      </w:r>
      <w:r w:rsidR="00F50E63">
        <w:t> </w:t>
      </w:r>
      <w:r w:rsidRPr="00D66195">
        <w:t xml:space="preserve">impacts will occur, which ecosystems and species will be most susceptible and how these effects will vary geographically. </w:t>
      </w:r>
    </w:p>
    <w:p w14:paraId="78BFEDA4" w14:textId="77777777" w:rsidR="00BF4D9B" w:rsidRPr="00493700" w:rsidRDefault="00BF4D9B" w:rsidP="00493700">
      <w:pPr>
        <w:pStyle w:val="Heading4"/>
      </w:pPr>
      <w:r w:rsidRPr="00D66195">
        <w:t>Adaptation</w:t>
      </w:r>
    </w:p>
    <w:p w14:paraId="760CB206" w14:textId="074B91BA" w:rsidR="00BF4D9B" w:rsidRDefault="00BF4D9B" w:rsidP="00493700">
      <w:pPr>
        <w:pStyle w:val="BodyText"/>
      </w:pPr>
      <w:r w:rsidRPr="00D66195">
        <w:t>To manage the sensitivity of indigenous forest ecosystems, DOC undertakes a range of action</w:t>
      </w:r>
      <w:r>
        <w:t>s</w:t>
      </w:r>
      <w:r w:rsidRPr="00D66195">
        <w:t xml:space="preserve"> to manage and maintain resilience. </w:t>
      </w:r>
      <w:r>
        <w:t>DOC’s</w:t>
      </w:r>
      <w:r w:rsidRPr="00D66195">
        <w:t xml:space="preserve"> </w:t>
      </w:r>
      <w:r w:rsidRPr="002257A1">
        <w:rPr>
          <w:i/>
          <w:iCs/>
        </w:rPr>
        <w:t>New Zealand Biodiversity Action Plan 2016–</w:t>
      </w:r>
      <w:r w:rsidR="009A248D">
        <w:rPr>
          <w:i/>
          <w:iCs/>
        </w:rPr>
        <w:t>20</w:t>
      </w:r>
      <w:r w:rsidRPr="002257A1">
        <w:rPr>
          <w:i/>
          <w:iCs/>
        </w:rPr>
        <w:t>20</w:t>
      </w:r>
      <w:r w:rsidRPr="00D66195">
        <w:t xml:space="preserve"> outlines action</w:t>
      </w:r>
      <w:r>
        <w:t>s,</w:t>
      </w:r>
      <w:r w:rsidRPr="00D66195">
        <w:t xml:space="preserve"> including control of introduced weeds, browsers and predators (Department of Conservation, 2016). Some predator control i</w:t>
      </w:r>
      <w:r>
        <w:t>s</w:t>
      </w:r>
      <w:r w:rsidRPr="00D66195">
        <w:t xml:space="preserve"> undertaken in collaboration with Predator Free 2050. </w:t>
      </w:r>
      <w:r w:rsidR="009A248D">
        <w:t>Many</w:t>
      </w:r>
      <w:r w:rsidRPr="00D66195">
        <w:t xml:space="preserve"> community and philanthropic groups are undertaking management to control predators in different ecosystem</w:t>
      </w:r>
      <w:r>
        <w:t>s</w:t>
      </w:r>
      <w:r w:rsidRPr="00D66195">
        <w:t xml:space="preserve">, including forests, and some of these control browsers or weeds. Most of New Zealand’s </w:t>
      </w:r>
      <w:r>
        <w:t>r</w:t>
      </w:r>
      <w:r w:rsidRPr="00D66195">
        <w:t xml:space="preserve">egional </w:t>
      </w:r>
      <w:r>
        <w:t>c</w:t>
      </w:r>
      <w:r w:rsidRPr="00D66195">
        <w:t xml:space="preserve">ouncils carry out or support management of introduced species in indigenous forest ecosystems (see Willis, </w:t>
      </w:r>
      <w:r w:rsidR="00864A21" w:rsidRPr="00D66195">
        <w:t>20</w:t>
      </w:r>
      <w:r w:rsidR="00864A21">
        <w:t>17</w:t>
      </w:r>
      <w:r w:rsidRPr="00D66195">
        <w:t xml:space="preserve">). </w:t>
      </w:r>
    </w:p>
    <w:p w14:paraId="60167D59" w14:textId="32030CC1" w:rsidR="00493700" w:rsidRPr="00D66195" w:rsidRDefault="004B6876" w:rsidP="00776089">
      <w:pPr>
        <w:pStyle w:val="Tableheading2"/>
      </w:pPr>
      <w:bookmarkStart w:id="368" w:name="_Toc45391908"/>
      <w:r w:rsidRPr="004B6876">
        <w:lastRenderedPageBreak/>
        <w:t>N11 Risks to the long-term composition and stability of indigenous forest ecosystems</w:t>
      </w:r>
      <w:r w:rsidR="00B26D59" w:rsidRPr="00B26D59">
        <w:t xml:space="preserve">: </w:t>
      </w:r>
      <w:r w:rsidR="00776089">
        <w:t>U</w:t>
      </w:r>
      <w:r w:rsidR="00B26D59" w:rsidRPr="00B26D59">
        <w:t>rgency profile</w:t>
      </w:r>
      <w:bookmarkEnd w:id="368"/>
    </w:p>
    <w:tbl>
      <w:tblPr>
        <w:tblW w:w="8505" w:type="dxa"/>
        <w:tblBorders>
          <w:top w:val="single" w:sz="4" w:space="0" w:color="2C9986"/>
          <w:bottom w:val="single" w:sz="4" w:space="0" w:color="2C9986"/>
          <w:insideH w:val="single" w:sz="4" w:space="0" w:color="2C9986"/>
          <w:insideV w:val="single" w:sz="4" w:space="0" w:color="2C9986"/>
        </w:tblBorders>
        <w:tblLayout w:type="fixed"/>
        <w:tblLook w:val="04A0" w:firstRow="1" w:lastRow="0" w:firstColumn="1" w:lastColumn="0" w:noHBand="0" w:noVBand="1"/>
      </w:tblPr>
      <w:tblGrid>
        <w:gridCol w:w="85"/>
        <w:gridCol w:w="1900"/>
        <w:gridCol w:w="709"/>
        <w:gridCol w:w="1134"/>
        <w:gridCol w:w="1559"/>
        <w:gridCol w:w="992"/>
        <w:gridCol w:w="709"/>
        <w:gridCol w:w="1417"/>
      </w:tblGrid>
      <w:tr w:rsidR="004B6876" w:rsidRPr="004B6876" w14:paraId="29681377" w14:textId="77777777" w:rsidTr="00C4341D">
        <w:tc>
          <w:tcPr>
            <w:tcW w:w="8505" w:type="dxa"/>
            <w:gridSpan w:val="8"/>
            <w:shd w:val="clear" w:color="auto" w:fill="2C9986"/>
          </w:tcPr>
          <w:p w14:paraId="59D3B232" w14:textId="20C60E64" w:rsidR="00BF4D9B" w:rsidRPr="004B6876" w:rsidRDefault="004B6876" w:rsidP="00957B6C">
            <w:pPr>
              <w:pStyle w:val="TableTextbold"/>
              <w:keepNext/>
              <w:rPr>
                <w:color w:val="FFFFFF" w:themeColor="background1"/>
              </w:rPr>
            </w:pPr>
            <w:bookmarkStart w:id="369" w:name="_Hlk35588989"/>
            <w:r w:rsidRPr="004B6876">
              <w:rPr>
                <w:color w:val="FFFFFF" w:themeColor="background1"/>
              </w:rPr>
              <w:t xml:space="preserve">N11 Risks to the long-term composition and stability of indigenous forest ecosystems: </w:t>
            </w:r>
            <w:r w:rsidR="00776089">
              <w:rPr>
                <w:color w:val="FFFFFF" w:themeColor="background1"/>
              </w:rPr>
              <w:t>U</w:t>
            </w:r>
            <w:r w:rsidR="00BF4D9B" w:rsidRPr="004B6876">
              <w:rPr>
                <w:color w:val="FFFFFF" w:themeColor="background1"/>
              </w:rPr>
              <w:t>rgency profile</w:t>
            </w:r>
          </w:p>
        </w:tc>
      </w:tr>
      <w:tr w:rsidR="004B6876" w:rsidRPr="00B91853" w14:paraId="28105D7E" w14:textId="77777777" w:rsidTr="00C4341D">
        <w:tblPrEx>
          <w:tblCellMar>
            <w:left w:w="85" w:type="dxa"/>
            <w:right w:w="85" w:type="dxa"/>
          </w:tblCellMar>
        </w:tblPrEx>
        <w:trPr>
          <w:gridBefore w:val="1"/>
          <w:wBefore w:w="85" w:type="dxa"/>
        </w:trPr>
        <w:tc>
          <w:tcPr>
            <w:tcW w:w="1900" w:type="dxa"/>
            <w:shd w:val="clear" w:color="auto" w:fill="FFFFFF" w:themeFill="background1"/>
          </w:tcPr>
          <w:p w14:paraId="18BF73E8" w14:textId="77777777" w:rsidR="001F6C0F" w:rsidRPr="00B91853" w:rsidRDefault="001F6C0F" w:rsidP="00957B6C">
            <w:pPr>
              <w:pStyle w:val="TableTextbold"/>
              <w:keepNext/>
            </w:pPr>
            <w:r w:rsidRPr="00B91853">
              <w:t>Urgency category</w:t>
            </w:r>
          </w:p>
        </w:tc>
        <w:tc>
          <w:tcPr>
            <w:tcW w:w="1843" w:type="dxa"/>
            <w:gridSpan w:val="2"/>
          </w:tcPr>
          <w:p w14:paraId="03CE3D30" w14:textId="77777777" w:rsidR="001F6C0F" w:rsidRPr="00B91853" w:rsidRDefault="001F6C0F" w:rsidP="00957B6C">
            <w:pPr>
              <w:pStyle w:val="TableTextbold"/>
              <w:keepNext/>
            </w:pPr>
            <w:r w:rsidRPr="00B91853">
              <w:t>Proportion of urgency</w:t>
            </w:r>
          </w:p>
        </w:tc>
        <w:tc>
          <w:tcPr>
            <w:tcW w:w="4677" w:type="dxa"/>
            <w:gridSpan w:val="4"/>
          </w:tcPr>
          <w:p w14:paraId="1A0E0CDE" w14:textId="77777777" w:rsidR="001F6C0F" w:rsidRPr="00B91853" w:rsidRDefault="001F6C0F" w:rsidP="00957B6C">
            <w:pPr>
              <w:pStyle w:val="TableTextbold"/>
              <w:keepNext/>
            </w:pPr>
            <w:r w:rsidRPr="00B91853">
              <w:t>Description of actions</w:t>
            </w:r>
          </w:p>
        </w:tc>
      </w:tr>
      <w:tr w:rsidR="004B6876" w:rsidRPr="002966BD" w14:paraId="380B05F3" w14:textId="77777777" w:rsidTr="00C4341D">
        <w:tc>
          <w:tcPr>
            <w:tcW w:w="1985" w:type="dxa"/>
            <w:gridSpan w:val="2"/>
            <w:shd w:val="clear" w:color="auto" w:fill="FFFFFF" w:themeFill="background1"/>
            <w:hideMark/>
          </w:tcPr>
          <w:p w14:paraId="16DF7122" w14:textId="77777777" w:rsidR="00BF4D9B" w:rsidRPr="004B6876" w:rsidRDefault="00BF4D9B" w:rsidP="002966BD">
            <w:pPr>
              <w:pStyle w:val="TableText"/>
              <w:rPr>
                <w:b/>
                <w:bCs/>
              </w:rPr>
            </w:pPr>
            <w:r w:rsidRPr="004B6876">
              <w:rPr>
                <w:b/>
                <w:bCs/>
              </w:rPr>
              <w:t>More action needed</w:t>
            </w:r>
          </w:p>
        </w:tc>
        <w:tc>
          <w:tcPr>
            <w:tcW w:w="1843" w:type="dxa"/>
            <w:gridSpan w:val="2"/>
          </w:tcPr>
          <w:p w14:paraId="1503EE56" w14:textId="77777777" w:rsidR="00BF4D9B" w:rsidRPr="002966BD" w:rsidRDefault="00BF4D9B" w:rsidP="003F4389">
            <w:pPr>
              <w:pStyle w:val="TableText"/>
              <w:jc w:val="center"/>
            </w:pPr>
            <w:r w:rsidRPr="002966BD">
              <w:t>10</w:t>
            </w:r>
          </w:p>
        </w:tc>
        <w:tc>
          <w:tcPr>
            <w:tcW w:w="4677" w:type="dxa"/>
            <w:gridSpan w:val="4"/>
          </w:tcPr>
          <w:p w14:paraId="52DB0992" w14:textId="77777777" w:rsidR="00BF4D9B" w:rsidRPr="002966BD" w:rsidRDefault="00BF4D9B" w:rsidP="002966BD">
            <w:pPr>
              <w:pStyle w:val="TableText"/>
            </w:pPr>
            <w:r w:rsidRPr="002966BD">
              <w:t>Expand active conservation management to cover a representative range of New Zealand’s forest ecosystems, to maintain resilience at high levels.</w:t>
            </w:r>
          </w:p>
        </w:tc>
      </w:tr>
      <w:tr w:rsidR="004B6876" w:rsidRPr="002966BD" w14:paraId="6BC6E147" w14:textId="77777777" w:rsidTr="00C4341D">
        <w:tc>
          <w:tcPr>
            <w:tcW w:w="1985" w:type="dxa"/>
            <w:gridSpan w:val="2"/>
            <w:shd w:val="clear" w:color="auto" w:fill="FFFFFF" w:themeFill="background1"/>
            <w:hideMark/>
          </w:tcPr>
          <w:p w14:paraId="19F001F0" w14:textId="77777777" w:rsidR="00BF4D9B" w:rsidRPr="004B6876" w:rsidRDefault="00BF4D9B" w:rsidP="002966BD">
            <w:pPr>
              <w:pStyle w:val="TableText"/>
              <w:rPr>
                <w:b/>
                <w:bCs/>
                <w:highlight w:val="yellow"/>
              </w:rPr>
            </w:pPr>
            <w:r w:rsidRPr="004B6876">
              <w:rPr>
                <w:b/>
                <w:bCs/>
              </w:rPr>
              <w:t>Research priority</w:t>
            </w:r>
          </w:p>
        </w:tc>
        <w:tc>
          <w:tcPr>
            <w:tcW w:w="1843" w:type="dxa"/>
            <w:gridSpan w:val="2"/>
          </w:tcPr>
          <w:p w14:paraId="278712AE" w14:textId="77777777" w:rsidR="00BF4D9B" w:rsidRPr="002966BD" w:rsidRDefault="00BF4D9B" w:rsidP="003F4389">
            <w:pPr>
              <w:pStyle w:val="TableText"/>
              <w:jc w:val="center"/>
            </w:pPr>
            <w:r w:rsidRPr="002966BD">
              <w:t>20</w:t>
            </w:r>
          </w:p>
        </w:tc>
        <w:tc>
          <w:tcPr>
            <w:tcW w:w="4677" w:type="dxa"/>
            <w:gridSpan w:val="4"/>
          </w:tcPr>
          <w:p w14:paraId="03E4636C" w14:textId="2B2ABDBF" w:rsidR="00BF4D9B" w:rsidRPr="002966BD" w:rsidRDefault="00BF4D9B" w:rsidP="006B3FB1">
            <w:pPr>
              <w:pStyle w:val="TableText"/>
            </w:pPr>
            <w:r w:rsidRPr="002966BD">
              <w:t>Detect climate</w:t>
            </w:r>
            <w:r w:rsidR="006B3FB1">
              <w:t xml:space="preserve"> </w:t>
            </w:r>
            <w:r w:rsidRPr="002966BD">
              <w:t>change</w:t>
            </w:r>
            <w:r w:rsidR="006B3FB1">
              <w:t>-</w:t>
            </w:r>
            <w:r w:rsidRPr="002966BD">
              <w:t>triggered changes in the distribution of ecosystems and species, and identify possible remedial actions to maintain viable populations of threatened species.</w:t>
            </w:r>
          </w:p>
        </w:tc>
      </w:tr>
      <w:tr w:rsidR="004B6876" w:rsidRPr="002966BD" w14:paraId="4CBFA871" w14:textId="77777777" w:rsidTr="00C4341D">
        <w:tc>
          <w:tcPr>
            <w:tcW w:w="1985" w:type="dxa"/>
            <w:gridSpan w:val="2"/>
            <w:shd w:val="clear" w:color="auto" w:fill="FFFFFF" w:themeFill="background1"/>
            <w:hideMark/>
          </w:tcPr>
          <w:p w14:paraId="47BD3FBA" w14:textId="77777777" w:rsidR="00BF4D9B" w:rsidRPr="004B6876" w:rsidRDefault="00BF4D9B" w:rsidP="002966BD">
            <w:pPr>
              <w:pStyle w:val="TableText"/>
              <w:rPr>
                <w:b/>
                <w:bCs/>
              </w:rPr>
            </w:pPr>
            <w:r w:rsidRPr="004B6876">
              <w:rPr>
                <w:b/>
                <w:bCs/>
              </w:rPr>
              <w:t>Sustain current action</w:t>
            </w:r>
          </w:p>
        </w:tc>
        <w:tc>
          <w:tcPr>
            <w:tcW w:w="1843" w:type="dxa"/>
            <w:gridSpan w:val="2"/>
          </w:tcPr>
          <w:p w14:paraId="4242A1CE" w14:textId="77777777" w:rsidR="00BF4D9B" w:rsidRPr="002966BD" w:rsidRDefault="00BF4D9B" w:rsidP="003F4389">
            <w:pPr>
              <w:pStyle w:val="TableText"/>
              <w:jc w:val="center"/>
            </w:pPr>
            <w:r w:rsidRPr="002966BD">
              <w:t>40</w:t>
            </w:r>
          </w:p>
        </w:tc>
        <w:tc>
          <w:tcPr>
            <w:tcW w:w="4677" w:type="dxa"/>
            <w:gridSpan w:val="4"/>
          </w:tcPr>
          <w:p w14:paraId="11463082" w14:textId="77777777" w:rsidR="00BF4D9B" w:rsidRPr="002966BD" w:rsidRDefault="00BF4D9B" w:rsidP="002966BD">
            <w:pPr>
              <w:pStyle w:val="TableText"/>
            </w:pPr>
            <w:r w:rsidRPr="002966BD">
              <w:t>Continue existing conservation management actions (control of browsers, predators, weeds) in forest ecosystems to maintain resilience at high levels.</w:t>
            </w:r>
          </w:p>
        </w:tc>
      </w:tr>
      <w:tr w:rsidR="004B6876" w:rsidRPr="002966BD" w14:paraId="4FCF8991" w14:textId="77777777" w:rsidTr="00C4341D">
        <w:tc>
          <w:tcPr>
            <w:tcW w:w="1985" w:type="dxa"/>
            <w:gridSpan w:val="2"/>
            <w:shd w:val="clear" w:color="auto" w:fill="FFFFFF" w:themeFill="background1"/>
            <w:hideMark/>
          </w:tcPr>
          <w:p w14:paraId="6FADE03F" w14:textId="77777777" w:rsidR="00BF4D9B" w:rsidRPr="004B6876" w:rsidRDefault="00BF4D9B" w:rsidP="002966BD">
            <w:pPr>
              <w:pStyle w:val="TableText"/>
              <w:rPr>
                <w:b/>
                <w:bCs/>
              </w:rPr>
            </w:pPr>
            <w:r w:rsidRPr="004B6876">
              <w:rPr>
                <w:b/>
                <w:bCs/>
              </w:rPr>
              <w:t xml:space="preserve">Watching brief </w:t>
            </w:r>
          </w:p>
        </w:tc>
        <w:tc>
          <w:tcPr>
            <w:tcW w:w="1843" w:type="dxa"/>
            <w:gridSpan w:val="2"/>
          </w:tcPr>
          <w:p w14:paraId="7C80D1FC" w14:textId="77777777" w:rsidR="00BF4D9B" w:rsidRPr="002966BD" w:rsidRDefault="00BF4D9B" w:rsidP="003F4389">
            <w:pPr>
              <w:pStyle w:val="TableText"/>
              <w:jc w:val="center"/>
            </w:pPr>
            <w:r w:rsidRPr="002966BD">
              <w:t>30</w:t>
            </w:r>
          </w:p>
        </w:tc>
        <w:tc>
          <w:tcPr>
            <w:tcW w:w="4677" w:type="dxa"/>
            <w:gridSpan w:val="4"/>
          </w:tcPr>
          <w:p w14:paraId="7504AF8C" w14:textId="77777777" w:rsidR="00BF4D9B" w:rsidRPr="002966BD" w:rsidRDefault="00BF4D9B" w:rsidP="002966BD">
            <w:pPr>
              <w:pStyle w:val="TableText"/>
            </w:pPr>
            <w:r w:rsidRPr="002966BD">
              <w:t>Continue monitoring of a systematically chosen set of permanent forest sites, to enable early detection of large-scale changes.</w:t>
            </w:r>
          </w:p>
        </w:tc>
      </w:tr>
      <w:tr w:rsidR="00B256AC" w:rsidRPr="002966BD" w14:paraId="5A5F62CC" w14:textId="77777777" w:rsidTr="00C4341D">
        <w:tc>
          <w:tcPr>
            <w:tcW w:w="1985" w:type="dxa"/>
            <w:gridSpan w:val="2"/>
            <w:shd w:val="clear" w:color="auto" w:fill="2C9986"/>
          </w:tcPr>
          <w:p w14:paraId="67DD5551" w14:textId="77777777" w:rsidR="00BF4D9B" w:rsidRPr="00B94B88" w:rsidRDefault="00BF4D9B" w:rsidP="00B94B88">
            <w:pPr>
              <w:pStyle w:val="TableTextbold"/>
              <w:rPr>
                <w:color w:val="FFFFFF" w:themeColor="background1"/>
              </w:rPr>
            </w:pPr>
            <w:r w:rsidRPr="00B94B88">
              <w:rPr>
                <w:color w:val="FFFFFF" w:themeColor="background1"/>
              </w:rPr>
              <w:t xml:space="preserve">Adaptation urgency </w:t>
            </w:r>
          </w:p>
        </w:tc>
        <w:tc>
          <w:tcPr>
            <w:tcW w:w="1843" w:type="dxa"/>
            <w:gridSpan w:val="2"/>
            <w:shd w:val="clear" w:color="auto" w:fill="FFFFFF" w:themeFill="background1"/>
          </w:tcPr>
          <w:p w14:paraId="311EF5DE" w14:textId="77777777" w:rsidR="00BF4D9B" w:rsidRPr="002966BD" w:rsidRDefault="00BF4D9B" w:rsidP="003F4389">
            <w:pPr>
              <w:pStyle w:val="TableText"/>
              <w:jc w:val="center"/>
            </w:pPr>
            <w:r w:rsidRPr="002966BD">
              <w:t>53</w:t>
            </w:r>
          </w:p>
        </w:tc>
        <w:tc>
          <w:tcPr>
            <w:tcW w:w="1559" w:type="dxa"/>
            <w:shd w:val="clear" w:color="auto" w:fill="2C9986"/>
          </w:tcPr>
          <w:p w14:paraId="0BCB1FA4" w14:textId="77777777" w:rsidR="00BF4D9B" w:rsidRPr="00B94B88" w:rsidRDefault="00BF4D9B" w:rsidP="002966BD">
            <w:pPr>
              <w:pStyle w:val="TableText"/>
              <w:rPr>
                <w:b/>
                <w:bCs/>
                <w:color w:val="FFFFFF" w:themeColor="background1"/>
              </w:rPr>
            </w:pPr>
            <w:r w:rsidRPr="00B94B88">
              <w:rPr>
                <w:b/>
                <w:bCs/>
                <w:color w:val="FFFFFF" w:themeColor="background1"/>
              </w:rPr>
              <w:t xml:space="preserve">Confidence </w:t>
            </w:r>
          </w:p>
        </w:tc>
        <w:tc>
          <w:tcPr>
            <w:tcW w:w="3118" w:type="dxa"/>
            <w:gridSpan w:val="3"/>
          </w:tcPr>
          <w:p w14:paraId="0A898FD4" w14:textId="77777777" w:rsidR="00BF4D9B" w:rsidRPr="002966BD" w:rsidRDefault="00BF4D9B" w:rsidP="002966BD">
            <w:pPr>
              <w:pStyle w:val="TableText"/>
            </w:pPr>
            <w:r w:rsidRPr="002966BD">
              <w:t>High agreement, medium evidence</w:t>
            </w:r>
          </w:p>
        </w:tc>
      </w:tr>
      <w:tr w:rsidR="00B94B88" w:rsidRPr="002966BD" w14:paraId="5D758E1E" w14:textId="77777777" w:rsidTr="00C4341D">
        <w:tc>
          <w:tcPr>
            <w:tcW w:w="1985" w:type="dxa"/>
            <w:gridSpan w:val="2"/>
            <w:shd w:val="clear" w:color="auto" w:fill="2C9986"/>
          </w:tcPr>
          <w:p w14:paraId="185E2173" w14:textId="77777777" w:rsidR="00BF4D9B" w:rsidRPr="00B94B88" w:rsidRDefault="00BF4D9B" w:rsidP="00B94B88">
            <w:pPr>
              <w:pStyle w:val="TableTextbold"/>
              <w:rPr>
                <w:color w:val="FFFFFF" w:themeColor="background1"/>
              </w:rPr>
            </w:pPr>
            <w:r w:rsidRPr="00B94B88">
              <w:rPr>
                <w:color w:val="FFFFFF" w:themeColor="background1"/>
              </w:rPr>
              <w:t xml:space="preserve">Consequence </w:t>
            </w:r>
          </w:p>
        </w:tc>
        <w:tc>
          <w:tcPr>
            <w:tcW w:w="709" w:type="dxa"/>
            <w:shd w:val="clear" w:color="auto" w:fill="2C9986"/>
          </w:tcPr>
          <w:p w14:paraId="6E35FD7C" w14:textId="77777777" w:rsidR="00BF4D9B" w:rsidRPr="00B94B88" w:rsidRDefault="00BF4D9B" w:rsidP="002966BD">
            <w:pPr>
              <w:pStyle w:val="TableText"/>
              <w:rPr>
                <w:color w:val="FFFFFF" w:themeColor="background1"/>
              </w:rPr>
            </w:pPr>
            <w:r w:rsidRPr="00B94B88">
              <w:rPr>
                <w:color w:val="FFFFFF" w:themeColor="background1"/>
              </w:rPr>
              <w:t>Now</w:t>
            </w:r>
          </w:p>
        </w:tc>
        <w:tc>
          <w:tcPr>
            <w:tcW w:w="1134" w:type="dxa"/>
          </w:tcPr>
          <w:p w14:paraId="284A6D8B" w14:textId="77777777" w:rsidR="00BF4D9B" w:rsidRPr="002966BD" w:rsidRDefault="00BF4D9B" w:rsidP="002966BD">
            <w:pPr>
              <w:pStyle w:val="TableText"/>
            </w:pPr>
            <w:r w:rsidRPr="002966BD">
              <w:t>Insignificant</w:t>
            </w:r>
          </w:p>
        </w:tc>
        <w:tc>
          <w:tcPr>
            <w:tcW w:w="1559" w:type="dxa"/>
            <w:shd w:val="clear" w:color="auto" w:fill="2C9986"/>
          </w:tcPr>
          <w:p w14:paraId="4A592BC3" w14:textId="77777777" w:rsidR="00BF4D9B" w:rsidRPr="00B94B88" w:rsidRDefault="00BF4D9B" w:rsidP="002966BD">
            <w:pPr>
              <w:pStyle w:val="TableText"/>
              <w:rPr>
                <w:color w:val="FFFFFF" w:themeColor="background1"/>
              </w:rPr>
            </w:pPr>
            <w:r w:rsidRPr="00B94B88">
              <w:rPr>
                <w:color w:val="FFFFFF" w:themeColor="background1"/>
              </w:rPr>
              <w:t>2050</w:t>
            </w:r>
          </w:p>
        </w:tc>
        <w:tc>
          <w:tcPr>
            <w:tcW w:w="992" w:type="dxa"/>
          </w:tcPr>
          <w:p w14:paraId="59F0AF81" w14:textId="77777777" w:rsidR="00BF4D9B" w:rsidRPr="002966BD" w:rsidRDefault="00BF4D9B" w:rsidP="002966BD">
            <w:pPr>
              <w:pStyle w:val="TableText"/>
            </w:pPr>
            <w:r w:rsidRPr="002966BD">
              <w:t>Moderate</w:t>
            </w:r>
          </w:p>
        </w:tc>
        <w:tc>
          <w:tcPr>
            <w:tcW w:w="709" w:type="dxa"/>
            <w:shd w:val="clear" w:color="auto" w:fill="2C9986"/>
          </w:tcPr>
          <w:p w14:paraId="0189D5A3" w14:textId="77777777" w:rsidR="00BF4D9B" w:rsidRPr="00B94B88" w:rsidRDefault="00BF4D9B" w:rsidP="002966BD">
            <w:pPr>
              <w:pStyle w:val="TableText"/>
              <w:rPr>
                <w:color w:val="FFFFFF" w:themeColor="background1"/>
              </w:rPr>
            </w:pPr>
            <w:r w:rsidRPr="00B94B88">
              <w:rPr>
                <w:color w:val="FFFFFF" w:themeColor="background1"/>
              </w:rPr>
              <w:t>2100</w:t>
            </w:r>
          </w:p>
        </w:tc>
        <w:tc>
          <w:tcPr>
            <w:tcW w:w="1417" w:type="dxa"/>
          </w:tcPr>
          <w:p w14:paraId="1FD585AA" w14:textId="77777777" w:rsidR="00BF4D9B" w:rsidRPr="002966BD" w:rsidRDefault="00BF4D9B" w:rsidP="002966BD">
            <w:pPr>
              <w:pStyle w:val="TableText"/>
            </w:pPr>
            <w:r w:rsidRPr="002966BD">
              <w:t>Major</w:t>
            </w:r>
          </w:p>
        </w:tc>
      </w:tr>
    </w:tbl>
    <w:p w14:paraId="01DA058F" w14:textId="17625990" w:rsidR="00BF4D9B" w:rsidRPr="00D66195" w:rsidRDefault="00BF4D9B" w:rsidP="003F4389">
      <w:pPr>
        <w:pStyle w:val="Heading3"/>
        <w:numPr>
          <w:ilvl w:val="0"/>
          <w:numId w:val="26"/>
        </w:numPr>
        <w:spacing w:before="400"/>
      </w:pPr>
      <w:bookmarkStart w:id="370" w:name="_Toc35952566"/>
      <w:bookmarkStart w:id="371" w:name="_Toc37153149"/>
      <w:bookmarkStart w:id="372" w:name="_Toc37404081"/>
      <w:bookmarkStart w:id="373" w:name="_Toc37786090"/>
      <w:bookmarkEnd w:id="369"/>
      <w:r w:rsidRPr="00D66195">
        <w:t xml:space="preserve">N12 </w:t>
      </w:r>
      <w:bookmarkEnd w:id="370"/>
      <w:bookmarkEnd w:id="371"/>
      <w:r w:rsidRPr="00D66195">
        <w:t>Risks to the diverse range of threatened and endangered species that are dependent on New Zealand’s offshore islands for</w:t>
      </w:r>
      <w:r w:rsidR="003F4389">
        <w:t> </w:t>
      </w:r>
      <w:r w:rsidRPr="00D66195">
        <w:t>their continued survival due to ongoing sea</w:t>
      </w:r>
      <w:r w:rsidR="00435825">
        <w:t>-</w:t>
      </w:r>
      <w:r w:rsidRPr="00D66195">
        <w:t>level rise, changes</w:t>
      </w:r>
      <w:r w:rsidR="003F4389">
        <w:t> </w:t>
      </w:r>
      <w:r w:rsidRPr="00D66195">
        <w:t>in terrestrial climates, and changes in ocean chemistry and productivity</w:t>
      </w:r>
      <w:bookmarkEnd w:id="372"/>
      <w:bookmarkEnd w:id="373"/>
    </w:p>
    <w:p w14:paraId="2413E2EB" w14:textId="08303156" w:rsidR="00BF4D9B" w:rsidRPr="00D66195" w:rsidRDefault="00BF4D9B" w:rsidP="00BF4D9B">
      <w:pPr>
        <w:pStyle w:val="Heading4"/>
      </w:pPr>
      <w:r w:rsidRPr="00D66195">
        <w:t>Risk summary</w:t>
      </w:r>
    </w:p>
    <w:p w14:paraId="29F50C0B" w14:textId="07A57D1B" w:rsidR="00BF4D9B" w:rsidRPr="00D66195" w:rsidRDefault="00BF4D9B" w:rsidP="003F4389">
      <w:pPr>
        <w:pStyle w:val="BodyText"/>
      </w:pPr>
      <w:bookmarkStart w:id="374" w:name="_Hlk36654837"/>
      <w:r w:rsidRPr="00D66195">
        <w:t>New Zealand’s offshore islands play a critical role in the conservation of a large proportion of</w:t>
      </w:r>
      <w:r w:rsidR="003F4389">
        <w:t> </w:t>
      </w:r>
      <w:r w:rsidRPr="00D66195">
        <w:t>its at</w:t>
      </w:r>
      <w:r>
        <w:t>-</w:t>
      </w:r>
      <w:r w:rsidRPr="00D66195">
        <w:t>risk and threatened indigenous species. In particular, they provide critical refugia from</w:t>
      </w:r>
      <w:r w:rsidR="003F4389">
        <w:t> </w:t>
      </w:r>
      <w:r w:rsidRPr="00D66195">
        <w:t>introduced vertebrate pests including rodents, mustelids and feral cats, which have severely reduced or eliminated a significant number of vulnerable indigenous species from mainland New Zealand (Mortimer</w:t>
      </w:r>
      <w:r>
        <w:t xml:space="preserve"> et al</w:t>
      </w:r>
      <w:r w:rsidRPr="00D66195">
        <w:t xml:space="preserve">, 1996). </w:t>
      </w:r>
      <w:r>
        <w:t>As a result</w:t>
      </w:r>
      <w:r w:rsidRPr="00D66195">
        <w:t>, New Zealand’s offshore islands now</w:t>
      </w:r>
      <w:r w:rsidR="003F4389">
        <w:t> </w:t>
      </w:r>
      <w:r w:rsidRPr="00D66195">
        <w:t>provide critical habitat for around 6 per cent of indigenous vascular plant species, 25</w:t>
      </w:r>
      <w:r w:rsidR="00E2203E">
        <w:t> </w:t>
      </w:r>
      <w:r w:rsidRPr="00D66195">
        <w:t>per</w:t>
      </w:r>
      <w:r w:rsidR="00E2203E">
        <w:t> </w:t>
      </w:r>
      <w:r w:rsidRPr="00D66195">
        <w:t>cent of indigenous</w:t>
      </w:r>
      <w:r w:rsidRPr="00D66195" w:rsidDel="007C6707">
        <w:t xml:space="preserve"> </w:t>
      </w:r>
      <w:r w:rsidRPr="00D66195">
        <w:t>reptiles and frogs, and around 50 per cent of breeding seabird species (Bellingham</w:t>
      </w:r>
      <w:r w:rsidR="003F4389">
        <w:t> </w:t>
      </w:r>
      <w:r w:rsidRPr="00D66195">
        <w:t>et al, 2010</w:t>
      </w:r>
      <w:r>
        <w:t xml:space="preserve">; </w:t>
      </w:r>
      <w:r w:rsidRPr="00D66195">
        <w:t>Mortimer</w:t>
      </w:r>
      <w:r>
        <w:t xml:space="preserve"> et al</w:t>
      </w:r>
      <w:r w:rsidRPr="00D66195">
        <w:t>, 1996). Many of these offshore islands support</w:t>
      </w:r>
      <w:r w:rsidR="00E2203E">
        <w:t> </w:t>
      </w:r>
      <w:r w:rsidRPr="00D66195">
        <w:t>more than one threatened species</w:t>
      </w:r>
      <w:r w:rsidR="00310FA8">
        <w:t>;</w:t>
      </w:r>
      <w:r w:rsidRPr="00D66195">
        <w:t xml:space="preserve"> the Chatham Island group alone</w:t>
      </w:r>
      <w:r w:rsidR="00310FA8">
        <w:t>, for example,</w:t>
      </w:r>
      <w:r w:rsidRPr="00D66195">
        <w:t xml:space="preserve"> support</w:t>
      </w:r>
      <w:r w:rsidR="00310FA8">
        <w:t>s</w:t>
      </w:r>
      <w:r w:rsidRPr="00D66195">
        <w:t xml:space="preserve"> 20</w:t>
      </w:r>
      <w:r w:rsidR="00E2203E">
        <w:t> </w:t>
      </w:r>
      <w:r w:rsidRPr="00D66195">
        <w:t>per cent of New Zealand’s threatened bird species (Aikman</w:t>
      </w:r>
      <w:r>
        <w:t xml:space="preserve"> et al</w:t>
      </w:r>
      <w:r w:rsidRPr="00D66195">
        <w:t xml:space="preserve">, 2001). </w:t>
      </w:r>
    </w:p>
    <w:p w14:paraId="38DBD518" w14:textId="0B9DE130" w:rsidR="00BF4D9B" w:rsidRPr="00D66195" w:rsidRDefault="00FD3F14" w:rsidP="003F4389">
      <w:pPr>
        <w:pStyle w:val="BodyText"/>
      </w:pPr>
      <w:r>
        <w:t>Ongoing, gradual</w:t>
      </w:r>
      <w:r w:rsidR="00BF4D9B" w:rsidRPr="00D66195">
        <w:t xml:space="preserve"> sea</w:t>
      </w:r>
      <w:r w:rsidR="00BF4D9B">
        <w:t>-</w:t>
      </w:r>
      <w:r w:rsidR="00BF4D9B" w:rsidRPr="00D66195">
        <w:t xml:space="preserve">level rise and reduced ocean productivity (N8), coupled with </w:t>
      </w:r>
      <w:r w:rsidR="00D0447B">
        <w:t>more</w:t>
      </w:r>
      <w:r w:rsidR="00D0447B" w:rsidRPr="00D66195">
        <w:t xml:space="preserve"> </w:t>
      </w:r>
      <w:r w:rsidR="00BF4D9B" w:rsidRPr="00D66195">
        <w:t>frequen</w:t>
      </w:r>
      <w:r w:rsidR="00D0447B">
        <w:t>t</w:t>
      </w:r>
      <w:r w:rsidR="00BF4D9B" w:rsidRPr="00D66195">
        <w:t xml:space="preserve"> extreme storm events, </w:t>
      </w:r>
      <w:r w:rsidR="00BF4D9B">
        <w:t>are</w:t>
      </w:r>
      <w:r w:rsidR="00BF4D9B" w:rsidRPr="00D66195">
        <w:t xml:space="preserve"> likely </w:t>
      </w:r>
      <w:r w:rsidR="00BF4D9B">
        <w:t>to be</w:t>
      </w:r>
      <w:r w:rsidR="00BF4D9B" w:rsidRPr="00D66195">
        <w:t xml:space="preserve"> serious long-term threat</w:t>
      </w:r>
      <w:r w:rsidR="00BF4D9B">
        <w:t>s</w:t>
      </w:r>
      <w:r w:rsidR="00BF4D9B" w:rsidRPr="00D66195">
        <w:t xml:space="preserve"> to those species dependent on New Zealand’s offshore islands for their continued survival. Although most of these islands are nature reserves with strict public access restrictions, this threat </w:t>
      </w:r>
      <w:r w:rsidR="00BF4D9B" w:rsidRPr="00ED40B8">
        <w:t>is likely to</w:t>
      </w:r>
      <w:r w:rsidR="00BF4D9B" w:rsidRPr="00D66195">
        <w:t xml:space="preserve"> be</w:t>
      </w:r>
      <w:r w:rsidR="00E2203E">
        <w:t> </w:t>
      </w:r>
      <w:r w:rsidR="00BF4D9B" w:rsidRPr="00D66195">
        <w:t xml:space="preserve">intensified by interaction with other human-mediated threats to these species (Bellingham et al, 2010; Mortimer </w:t>
      </w:r>
      <w:r w:rsidR="00BF4D9B">
        <w:t>et al</w:t>
      </w:r>
      <w:r w:rsidR="00BF4D9B" w:rsidRPr="00D66195">
        <w:t>, 1996). For example, reductions in ocean productivity are likely to further compromise populations of species such as albatross (</w:t>
      </w:r>
      <w:r w:rsidR="00BF4D9B" w:rsidRPr="00D66195">
        <w:rPr>
          <w:i/>
        </w:rPr>
        <w:t xml:space="preserve">Diomedea </w:t>
      </w:r>
      <w:r w:rsidR="00BF4D9B" w:rsidRPr="00130982">
        <w:rPr>
          <w:i/>
          <w:iCs/>
        </w:rPr>
        <w:t>exulans</w:t>
      </w:r>
      <w:r w:rsidR="00BF4D9B" w:rsidRPr="00D66195">
        <w:t xml:space="preserve">), which already suffer high levels of mortality from long-line ocean fishing (Pryde, 1997). </w:t>
      </w:r>
    </w:p>
    <w:bookmarkEnd w:id="374"/>
    <w:p w14:paraId="648ABE0D" w14:textId="77777777" w:rsidR="00BF4D9B" w:rsidRPr="00E2203E" w:rsidRDefault="00BF4D9B" w:rsidP="00E2203E">
      <w:pPr>
        <w:pStyle w:val="Heading4"/>
      </w:pPr>
      <w:r w:rsidRPr="00D66195">
        <w:lastRenderedPageBreak/>
        <w:t>Exposure</w:t>
      </w:r>
    </w:p>
    <w:p w14:paraId="39A9EBBD" w14:textId="69549E18" w:rsidR="00BF4D9B" w:rsidRPr="00D66195" w:rsidRDefault="00BF4D9B" w:rsidP="00A277F8">
      <w:pPr>
        <w:pStyle w:val="BodyText"/>
        <w:spacing w:before="100" w:after="100"/>
      </w:pPr>
      <w:r w:rsidRPr="00D66195">
        <w:t xml:space="preserve">New Zealand’s offshore islands will experience a range of climate change impacts. The </w:t>
      </w:r>
      <w:r w:rsidR="00FD3F14">
        <w:t>ongoing, gradual</w:t>
      </w:r>
      <w:r w:rsidRPr="00D66195">
        <w:t xml:space="preserve"> changes and extreme events </w:t>
      </w:r>
      <w:r>
        <w:t>posing</w:t>
      </w:r>
      <w:r w:rsidRPr="00D66195">
        <w:t xml:space="preserve"> risks to New Zealand’s offshore islands include sea</w:t>
      </w:r>
      <w:r>
        <w:t>-</w:t>
      </w:r>
      <w:r w:rsidRPr="00D66195">
        <w:t>level rise, warming air and sea surface temperatures leading to reduced productivity</w:t>
      </w:r>
      <w:r>
        <w:t>,</w:t>
      </w:r>
      <w:r w:rsidRPr="00D66195">
        <w:t xml:space="preserve"> and an increased frequency of storm events. These hazards are projected to increase in intensity, frequency and magnitude over the century, with greatest increase projected under RCP8.5. Islands in the north and east are predicted to experience reduced rainfall</w:t>
      </w:r>
      <w:r>
        <w:t>,</w:t>
      </w:r>
      <w:r w:rsidRPr="00D66195">
        <w:t xml:space="preserve"> </w:t>
      </w:r>
      <w:r w:rsidR="00D0447B">
        <w:t>and</w:t>
      </w:r>
      <w:r w:rsidRPr="00D66195">
        <w:t xml:space="preserve"> drought events</w:t>
      </w:r>
      <w:r w:rsidR="00D0447B">
        <w:t xml:space="preserve"> are likely to become more severe</w:t>
      </w:r>
      <w:r w:rsidRPr="00D66195">
        <w:t xml:space="preserve">. Projections for these climate hazards are detailed in </w:t>
      </w:r>
      <w:hyperlink w:anchor="_Climate_change_in" w:history="1">
        <w:r w:rsidRPr="00ED40B8">
          <w:rPr>
            <w:rStyle w:val="Hyperlink"/>
          </w:rPr>
          <w:t xml:space="preserve">section </w:t>
        </w:r>
        <w:r w:rsidR="00ED40B8" w:rsidRPr="00ED40B8">
          <w:rPr>
            <w:rStyle w:val="Hyperlink"/>
          </w:rPr>
          <w:t>2</w:t>
        </w:r>
      </w:hyperlink>
      <w:r w:rsidRPr="00D66195">
        <w:t xml:space="preserve">. </w:t>
      </w:r>
    </w:p>
    <w:p w14:paraId="46C58488" w14:textId="4EF928FC" w:rsidR="00BF4D9B" w:rsidRPr="00D66195" w:rsidRDefault="00BF4D9B" w:rsidP="00A277F8">
      <w:pPr>
        <w:pStyle w:val="BodyText"/>
        <w:spacing w:before="100" w:after="100"/>
      </w:pPr>
      <w:r w:rsidRPr="00D66195">
        <w:t>Sea</w:t>
      </w:r>
      <w:r>
        <w:t>-</w:t>
      </w:r>
      <w:r w:rsidRPr="00D66195">
        <w:t>level rise will impact on all coastal areas across New Zealand, including offshore islands, which will be increas</w:t>
      </w:r>
      <w:r>
        <w:t>ingly</w:t>
      </w:r>
      <w:r w:rsidRPr="00D66195">
        <w:t xml:space="preserve"> expose</w:t>
      </w:r>
      <w:r>
        <w:t>d to</w:t>
      </w:r>
      <w:r w:rsidRPr="00D66195">
        <w:t xml:space="preserve"> extreme storm tides as a result of sea</w:t>
      </w:r>
      <w:r>
        <w:t>-</w:t>
      </w:r>
      <w:r w:rsidRPr="00D66195">
        <w:t>level rise. Ocean</w:t>
      </w:r>
      <w:r w:rsidR="005E2066">
        <w:t> </w:t>
      </w:r>
      <w:r w:rsidRPr="00D66195">
        <w:t>warming is projected to be greatest in subantarctic water</w:t>
      </w:r>
      <w:r w:rsidR="00D0447B">
        <w:t>s</w:t>
      </w:r>
      <w:r w:rsidRPr="00D66195">
        <w:t xml:space="preserve"> south of and including the Chatham Rise. Subtropical waters north and northeast of New Zealand are also predicted to experience a greater degree of warming, which </w:t>
      </w:r>
      <w:r w:rsidR="00DB7078">
        <w:t xml:space="preserve">will </w:t>
      </w:r>
      <w:r w:rsidRPr="00D66195">
        <w:t>impact on offshore island species through reduced ocean productivity. Increased storminess will impact all sub</w:t>
      </w:r>
      <w:r>
        <w:t>-</w:t>
      </w:r>
      <w:r w:rsidRPr="00D66195">
        <w:t xml:space="preserve">national climate zones, </w:t>
      </w:r>
      <w:r>
        <w:t>and</w:t>
      </w:r>
      <w:r w:rsidRPr="00D66195">
        <w:t xml:space="preserve"> increases in extreme wind </w:t>
      </w:r>
      <w:r>
        <w:t xml:space="preserve">are </w:t>
      </w:r>
      <w:r w:rsidRPr="00D66195">
        <w:t xml:space="preserve">projected in the southern half of </w:t>
      </w:r>
      <w:r>
        <w:t xml:space="preserve">the </w:t>
      </w:r>
      <w:r w:rsidRPr="00D66195">
        <w:t>North Island and the</w:t>
      </w:r>
      <w:r w:rsidR="005E2066">
        <w:t> </w:t>
      </w:r>
      <w:r w:rsidRPr="00D66195">
        <w:t>South Island (</w:t>
      </w:r>
      <w:r w:rsidRPr="00D66195">
        <w:rPr>
          <w:rFonts w:eastAsiaTheme="minorHAnsi"/>
          <w:color w:val="000000"/>
          <w:lang w:eastAsia="en-US"/>
        </w:rPr>
        <w:t>Climate Change Adaptation Technical Working Group</w:t>
      </w:r>
      <w:r w:rsidRPr="00D66195">
        <w:t xml:space="preserve">, 2017; </w:t>
      </w:r>
      <w:r>
        <w:t>Ministry for the</w:t>
      </w:r>
      <w:r w:rsidR="005E2066">
        <w:t> </w:t>
      </w:r>
      <w:r>
        <w:t>Environment</w:t>
      </w:r>
      <w:r w:rsidRPr="00D66195">
        <w:t xml:space="preserve">, 2018). </w:t>
      </w:r>
    </w:p>
    <w:p w14:paraId="227A2B34" w14:textId="77777777" w:rsidR="00BF4D9B" w:rsidRPr="00D66195" w:rsidRDefault="00BF4D9B" w:rsidP="00A277F8">
      <w:pPr>
        <w:pStyle w:val="Heading4"/>
        <w:spacing w:before="200"/>
      </w:pPr>
      <w:r w:rsidRPr="00D66195">
        <w:t xml:space="preserve">Sensitivity </w:t>
      </w:r>
    </w:p>
    <w:p w14:paraId="43D81C8B" w14:textId="5ABDA92F" w:rsidR="00BF4D9B" w:rsidRPr="00D66195" w:rsidRDefault="00BF4D9B" w:rsidP="00A277F8">
      <w:pPr>
        <w:pStyle w:val="BodyText"/>
        <w:spacing w:before="100" w:after="100"/>
      </w:pPr>
      <w:r w:rsidRPr="00D66195">
        <w:t>Island species are naturally insular and therefore already vulnerable to extinction. With the added pressure</w:t>
      </w:r>
      <w:r w:rsidR="00F110EA">
        <w:t>s</w:t>
      </w:r>
      <w:r w:rsidRPr="00D66195">
        <w:t xml:space="preserve"> of sea</w:t>
      </w:r>
      <w:r>
        <w:t>-</w:t>
      </w:r>
      <w:r w:rsidRPr="00D66195">
        <w:t xml:space="preserve">level rise and </w:t>
      </w:r>
      <w:r w:rsidR="00F110EA">
        <w:t>more</w:t>
      </w:r>
      <w:r w:rsidR="00F110EA" w:rsidRPr="00D66195">
        <w:t xml:space="preserve"> </w:t>
      </w:r>
      <w:r w:rsidRPr="00D66195">
        <w:t>frequen</w:t>
      </w:r>
      <w:r w:rsidR="00F110EA">
        <w:t>t</w:t>
      </w:r>
      <w:r w:rsidRPr="00D66195">
        <w:t xml:space="preserve"> storm events, the risk of extinction for these species becomes greater (Macinnis-Ng et al, nd)</w:t>
      </w:r>
      <w:r>
        <w:t>.</w:t>
      </w:r>
      <w:r w:rsidRPr="00D66195">
        <w:t xml:space="preserve"> Globally, the majority of vertebrate species extinctions have occurred on islands</w:t>
      </w:r>
      <w:r>
        <w:t xml:space="preserve">, </w:t>
      </w:r>
      <w:r w:rsidR="00F110EA">
        <w:t>because</w:t>
      </w:r>
      <w:r w:rsidRPr="00D66195">
        <w:t xml:space="preserve"> insular species</w:t>
      </w:r>
      <w:r w:rsidR="00F110EA">
        <w:t xml:space="preserve"> are more sensitive</w:t>
      </w:r>
      <w:r w:rsidRPr="00D66195">
        <w:t xml:space="preserve"> to rapid changes</w:t>
      </w:r>
      <w:r w:rsidR="00F110EA">
        <w:t xml:space="preserve"> than</w:t>
      </w:r>
      <w:r w:rsidRPr="00D66195">
        <w:t xml:space="preserve"> species that occur on large land masses (Pryde, 1997). </w:t>
      </w:r>
    </w:p>
    <w:p w14:paraId="54CBD23E" w14:textId="2FEC9948" w:rsidR="00BF4D9B" w:rsidRPr="00D66195" w:rsidRDefault="00BF4D9B" w:rsidP="00A277F8">
      <w:pPr>
        <w:pStyle w:val="BodyText"/>
        <w:spacing w:before="100" w:after="100"/>
      </w:pPr>
      <w:r>
        <w:t>The combination of s</w:t>
      </w:r>
      <w:r w:rsidRPr="00D66195">
        <w:t>mall population size, limited distribution and lack of abundance leaves species vulnerable to extreme weather events. An increase</w:t>
      </w:r>
      <w:r>
        <w:t xml:space="preserve"> in</w:t>
      </w:r>
      <w:r w:rsidRPr="00D66195">
        <w:t xml:space="preserve"> frequency of extreme climat</w:t>
      </w:r>
      <w:r>
        <w:t>e</w:t>
      </w:r>
      <w:r w:rsidRPr="00D66195">
        <w:t xml:space="preserve"> hazards will </w:t>
      </w:r>
      <w:r>
        <w:t>mean</w:t>
      </w:r>
      <w:r w:rsidRPr="00D66195">
        <w:t xml:space="preserve"> more environmental perturbations on population dynamics, which in turn will reduce population strength and fitness through effects such as inbreeding (Pryde, 1997). The smaller </w:t>
      </w:r>
      <w:r w:rsidR="00F110EA">
        <w:t>the</w:t>
      </w:r>
      <w:r w:rsidRPr="00D66195">
        <w:t xml:space="preserve"> local population</w:t>
      </w:r>
      <w:r w:rsidR="00F110EA">
        <w:t xml:space="preserve"> of a species is</w:t>
      </w:r>
      <w:r w:rsidRPr="00D66195">
        <w:t xml:space="preserve"> </w:t>
      </w:r>
      <w:r>
        <w:t>(</w:t>
      </w:r>
      <w:r w:rsidR="00F110EA">
        <w:t>and small populations are typical</w:t>
      </w:r>
      <w:r w:rsidR="00F110EA" w:rsidRPr="00D66195">
        <w:t xml:space="preserve"> </w:t>
      </w:r>
      <w:r w:rsidRPr="00D66195">
        <w:t>on many of New Zealand’s offshore islands</w:t>
      </w:r>
      <w:r>
        <w:t>),</w:t>
      </w:r>
      <w:r w:rsidRPr="00D66195">
        <w:t xml:space="preserve"> the more sensitive </w:t>
      </w:r>
      <w:r w:rsidR="00F110EA">
        <w:t>it</w:t>
      </w:r>
      <w:r w:rsidR="00F110EA" w:rsidRPr="00D66195">
        <w:t xml:space="preserve"> </w:t>
      </w:r>
      <w:r w:rsidRPr="00D66195">
        <w:t>will be to extinction from climatic events. The</w:t>
      </w:r>
      <w:r>
        <w:t>se</w:t>
      </w:r>
      <w:r w:rsidRPr="00D66195">
        <w:t xml:space="preserve"> </w:t>
      </w:r>
      <w:r>
        <w:t>extinctions</w:t>
      </w:r>
      <w:r w:rsidRPr="00D66195">
        <w:t xml:space="preserve"> will lead to</w:t>
      </w:r>
      <w:r>
        <w:t xml:space="preserve"> a</w:t>
      </w:r>
      <w:r w:rsidRPr="00D66195">
        <w:t xml:space="preserve"> loss of ecological interactions, including food availability and predator distribution, ultimately eroding ecosystem function </w:t>
      </w:r>
      <w:r w:rsidRPr="00D66195" w:rsidDel="000D6ED8">
        <w:t>(Macinnis-Ng et al, nd)</w:t>
      </w:r>
      <w:r>
        <w:t>.</w:t>
      </w:r>
    </w:p>
    <w:p w14:paraId="2A4D74E2" w14:textId="6724A630" w:rsidR="00BF4D9B" w:rsidRPr="00D66195" w:rsidRDefault="00BF4D9B" w:rsidP="00A277F8">
      <w:pPr>
        <w:pStyle w:val="BodyText"/>
        <w:spacing w:before="100" w:after="100"/>
      </w:pPr>
      <w:r w:rsidRPr="00D66195">
        <w:t xml:space="preserve">Reduced ocean productivity will </w:t>
      </w:r>
      <w:r>
        <w:t>impact</w:t>
      </w:r>
      <w:r w:rsidR="00F110EA">
        <w:t xml:space="preserve"> on</w:t>
      </w:r>
      <w:r w:rsidRPr="00D66195">
        <w:t xml:space="preserve"> a number of bird species </w:t>
      </w:r>
      <w:r>
        <w:t>on</w:t>
      </w:r>
      <w:r w:rsidRPr="00D66195">
        <w:t xml:space="preserve"> New Zealand’s offshore islands. The alteration of biogeochemical properties </w:t>
      </w:r>
      <w:r>
        <w:t>in</w:t>
      </w:r>
      <w:r w:rsidRPr="00D66195">
        <w:t xml:space="preserve"> the upper ocean </w:t>
      </w:r>
      <w:r>
        <w:t>is</w:t>
      </w:r>
      <w:r w:rsidRPr="00D66195">
        <w:t xml:space="preserve"> raising concerns around the stability of marine food webs and ecosystems, and the effects on food resources for seabirds (Law et al, </w:t>
      </w:r>
      <w:r w:rsidR="00864A21" w:rsidRPr="00D66195">
        <w:t>201</w:t>
      </w:r>
      <w:r w:rsidR="00864A21">
        <w:t>7a</w:t>
      </w:r>
      <w:r w:rsidRPr="00D66195">
        <w:t>)</w:t>
      </w:r>
      <w:r>
        <w:t>.</w:t>
      </w:r>
      <w:r w:rsidRPr="00D66195">
        <w:t xml:space="preserve"> Land-nesting seabirds have </w:t>
      </w:r>
      <w:r>
        <w:t>shown</w:t>
      </w:r>
      <w:r w:rsidRPr="00D66195">
        <w:t xml:space="preserve"> ongoing declines</w:t>
      </w:r>
      <w:r>
        <w:t>,</w:t>
      </w:r>
      <w:r w:rsidRPr="00D66195">
        <w:t xml:space="preserve"> likely due to </w:t>
      </w:r>
      <w:r w:rsidR="0021620A">
        <w:t>reduced</w:t>
      </w:r>
      <w:r w:rsidRPr="00D66195">
        <w:t xml:space="preserve"> food availability as a result of </w:t>
      </w:r>
      <w:r>
        <w:t xml:space="preserve">commercial </w:t>
      </w:r>
      <w:r w:rsidRPr="00D66195">
        <w:t xml:space="preserve">fishing. Warming temperatures </w:t>
      </w:r>
      <w:r>
        <w:t>are</w:t>
      </w:r>
      <w:r w:rsidRPr="00D66195">
        <w:t xml:space="preserve"> likely</w:t>
      </w:r>
      <w:r>
        <w:t xml:space="preserve"> to</w:t>
      </w:r>
      <w:r w:rsidRPr="00D66195">
        <w:t xml:space="preserve"> reduce ocean productivity and food resources, </w:t>
      </w:r>
      <w:r>
        <w:t>worsening</w:t>
      </w:r>
      <w:r w:rsidRPr="00D66195">
        <w:t xml:space="preserve"> this decline in seabird species. A reduction in food resources coupled with the isolated nature of offshore islands will pose a serious threat to the survival of many seabird species.</w:t>
      </w:r>
    </w:p>
    <w:p w14:paraId="7889CC34" w14:textId="77777777" w:rsidR="00BF4D9B" w:rsidRPr="00D66195" w:rsidRDefault="00BF4D9B" w:rsidP="00A277F8">
      <w:pPr>
        <w:pStyle w:val="Heading4"/>
        <w:spacing w:before="200"/>
      </w:pPr>
      <w:r w:rsidRPr="00D66195">
        <w:t>Adaptive capacity</w:t>
      </w:r>
    </w:p>
    <w:p w14:paraId="596BD961" w14:textId="17834847" w:rsidR="00BF4D9B" w:rsidRDefault="00BF4D9B" w:rsidP="00A277F8">
      <w:pPr>
        <w:pStyle w:val="BodyText"/>
        <w:spacing w:before="100" w:after="100"/>
      </w:pPr>
      <w:r w:rsidRPr="00D66195">
        <w:t xml:space="preserve">Paradoxically, the feature that </w:t>
      </w:r>
      <w:r w:rsidR="0021620A">
        <w:t xml:space="preserve">currently </w:t>
      </w:r>
      <w:r>
        <w:t xml:space="preserve">makes these offshore island so valuable from a </w:t>
      </w:r>
      <w:r w:rsidRPr="00D66195">
        <w:t xml:space="preserve">conservation </w:t>
      </w:r>
      <w:r>
        <w:t>perspective</w:t>
      </w:r>
      <w:r w:rsidRPr="00D66195">
        <w:t xml:space="preserve"> is likely to decrease their adaptive capacity to climate change. In particular, the</w:t>
      </w:r>
      <w:r>
        <w:t>ir</w:t>
      </w:r>
      <w:r w:rsidRPr="00D66195">
        <w:t xml:space="preserve"> geographic isolation</w:t>
      </w:r>
      <w:r>
        <w:t>, which</w:t>
      </w:r>
      <w:r w:rsidRPr="00D66195">
        <w:t xml:space="preserve"> </w:t>
      </w:r>
      <w:r>
        <w:t>largely</w:t>
      </w:r>
      <w:r w:rsidRPr="00D66195">
        <w:t xml:space="preserve"> prevents introduced predators and browsers</w:t>
      </w:r>
      <w:r w:rsidR="0021620A">
        <w:t xml:space="preserve"> from invading them</w:t>
      </w:r>
      <w:r w:rsidRPr="00D66195">
        <w:t xml:space="preserve">, will also undermine the ability of many species to move unassisted to other more suitable islands </w:t>
      </w:r>
      <w:r w:rsidR="0021620A">
        <w:t>if climate change makes</w:t>
      </w:r>
      <w:r w:rsidR="0021620A" w:rsidRPr="00D66195">
        <w:t xml:space="preserve"> </w:t>
      </w:r>
      <w:r w:rsidRPr="00D66195">
        <w:t xml:space="preserve">their current habitats </w:t>
      </w:r>
      <w:r w:rsidRPr="00D66195">
        <w:lastRenderedPageBreak/>
        <w:t>unsuitable (Macinnis-Ng et</w:t>
      </w:r>
      <w:r w:rsidR="00957B6C">
        <w:t> </w:t>
      </w:r>
      <w:r w:rsidRPr="00D66195">
        <w:t xml:space="preserve">al, nd). In addition, many of the species have arguably already </w:t>
      </w:r>
      <w:r>
        <w:t>shown</w:t>
      </w:r>
      <w:r w:rsidRPr="00D66195">
        <w:t xml:space="preserve"> limited adaptive capacity </w:t>
      </w:r>
      <w:r>
        <w:t>to</w:t>
      </w:r>
      <w:r w:rsidRPr="00D66195">
        <w:t xml:space="preserve"> pressures from introduced species, and </w:t>
      </w:r>
      <w:r w:rsidR="0021620A">
        <w:t xml:space="preserve">from </w:t>
      </w:r>
      <w:r w:rsidRPr="00D66195">
        <w:t xml:space="preserve">predators in particular. </w:t>
      </w:r>
      <w:r w:rsidR="0021620A">
        <w:t>For this reason</w:t>
      </w:r>
      <w:r w:rsidRPr="00D66195">
        <w:t xml:space="preserve">, continued adaptive management of these islands is likely to be </w:t>
      </w:r>
      <w:r>
        <w:t>needed</w:t>
      </w:r>
      <w:r w:rsidRPr="00D66195">
        <w:t xml:space="preserve"> to</w:t>
      </w:r>
      <w:r>
        <w:t>:</w:t>
      </w:r>
      <w:r w:rsidRPr="00D66195">
        <w:t xml:space="preserve"> </w:t>
      </w:r>
    </w:p>
    <w:p w14:paraId="197F4D0F" w14:textId="77777777" w:rsidR="00BF4D9B" w:rsidRDefault="00BF4D9B" w:rsidP="00856299">
      <w:pPr>
        <w:pStyle w:val="Bullet"/>
        <w:spacing w:after="100"/>
      </w:pPr>
      <w:r w:rsidRPr="00D66195">
        <w:t>prevent incursions of introduced species</w:t>
      </w:r>
    </w:p>
    <w:p w14:paraId="43BC04BA" w14:textId="77777777" w:rsidR="00BF4D9B" w:rsidRDefault="00BF4D9B" w:rsidP="00856299">
      <w:pPr>
        <w:pStyle w:val="Bullet"/>
        <w:spacing w:after="100"/>
      </w:pPr>
      <w:r w:rsidRPr="00D66195">
        <w:t xml:space="preserve">spread populations of vulnerable species across </w:t>
      </w:r>
      <w:r>
        <w:t>a number of</w:t>
      </w:r>
      <w:r w:rsidRPr="00D66195">
        <w:t xml:space="preserve"> sites to minimise their exposure to extreme events</w:t>
      </w:r>
    </w:p>
    <w:p w14:paraId="1F0E29F7" w14:textId="77777777" w:rsidR="00BF4D9B" w:rsidRPr="00D66195" w:rsidRDefault="00BF4D9B" w:rsidP="00856299">
      <w:pPr>
        <w:pStyle w:val="Bullet"/>
        <w:spacing w:after="100"/>
      </w:pPr>
      <w:r w:rsidRPr="00D66195">
        <w:t xml:space="preserve">move species to more suitable locations when their existing habitats become unsuitable. </w:t>
      </w:r>
    </w:p>
    <w:p w14:paraId="7D6CACC3" w14:textId="77777777" w:rsidR="00BF4D9B" w:rsidRPr="00D66195" w:rsidRDefault="00BF4D9B" w:rsidP="00A277F8">
      <w:pPr>
        <w:pStyle w:val="BodyText"/>
        <w:spacing w:before="100" w:after="100"/>
      </w:pPr>
      <w:r w:rsidRPr="00D66195">
        <w:t>Adaptive capacity of offshore island species will be driven by effective governance. Actions to</w:t>
      </w:r>
      <w:r w:rsidR="002936D4">
        <w:t> </w:t>
      </w:r>
      <w:r w:rsidRPr="00D66195">
        <w:t>mitigate the impacts of reduced ocean productivity and food availability will be challenging due to the interactions with fisheries management. Continued conservation efforts o</w:t>
      </w:r>
      <w:r>
        <w:t>n</w:t>
      </w:r>
      <w:r w:rsidRPr="00D66195">
        <w:t xml:space="preserve"> offshore islands to protect critical habitat will </w:t>
      </w:r>
      <w:r>
        <w:t xml:space="preserve">be </w:t>
      </w:r>
      <w:r w:rsidRPr="00D66195">
        <w:t>key in providing greater resilience. However, even with protection measures in place on New Zealand’s offshore islands,</w:t>
      </w:r>
      <w:r>
        <w:t xml:space="preserve"> species on</w:t>
      </w:r>
      <w:r w:rsidRPr="00D66195">
        <w:t xml:space="preserve"> protected islands are still vulnerable to changing climate conditions, such </w:t>
      </w:r>
      <w:r>
        <w:t xml:space="preserve">as </w:t>
      </w:r>
      <w:r w:rsidRPr="00D66195">
        <w:t>extreme storm events</w:t>
      </w:r>
      <w:r>
        <w:t>,</w:t>
      </w:r>
      <w:r w:rsidRPr="00D66195">
        <w:t xml:space="preserve"> due to demographic and genetic disruptions (Pryde, 1997). </w:t>
      </w:r>
    </w:p>
    <w:p w14:paraId="4D2CB258" w14:textId="77777777" w:rsidR="00BF4D9B" w:rsidRPr="00D66195" w:rsidRDefault="00BF4D9B" w:rsidP="00A277F8">
      <w:pPr>
        <w:pStyle w:val="Heading4"/>
        <w:spacing w:before="200"/>
      </w:pPr>
      <w:r w:rsidRPr="00D66195">
        <w:t>Consequence</w:t>
      </w:r>
    </w:p>
    <w:p w14:paraId="46C2BD66" w14:textId="6AE6D60F" w:rsidR="00BF4D9B" w:rsidRPr="00D66195" w:rsidRDefault="00BF4D9B" w:rsidP="00A277F8">
      <w:pPr>
        <w:pStyle w:val="BodyText"/>
        <w:spacing w:before="100" w:after="100"/>
      </w:pPr>
      <w:r w:rsidRPr="00D66195">
        <w:t xml:space="preserve">Offshore islands play a critical role in the conservation of many of New Zealand’s at-risk species, including birds, reptiles and marine mammals (Bellingham et al, 2010). </w:t>
      </w:r>
      <w:r w:rsidR="00276CE8">
        <w:t>Although</w:t>
      </w:r>
      <w:r w:rsidR="00276CE8" w:rsidRPr="00D66195">
        <w:t xml:space="preserve"> </w:t>
      </w:r>
      <w:r w:rsidRPr="00D66195">
        <w:t>their geographic isolation enhances their value as pest-free refugia, this isolation</w:t>
      </w:r>
      <w:r w:rsidR="00276CE8">
        <w:t xml:space="preserve"> – which typically</w:t>
      </w:r>
      <w:r w:rsidRPr="00D66195">
        <w:t xml:space="preserve"> </w:t>
      </w:r>
      <w:r w:rsidR="00000485">
        <w:t>is</w:t>
      </w:r>
      <w:r w:rsidR="00276CE8">
        <w:t xml:space="preserve"> </w:t>
      </w:r>
      <w:r w:rsidRPr="00D66195">
        <w:t>coupled with small size and strong coastal influence</w:t>
      </w:r>
      <w:r w:rsidR="00276CE8">
        <w:t xml:space="preserve"> –</w:t>
      </w:r>
      <w:r w:rsidRPr="00D66195">
        <w:t xml:space="preserve"> makes the</w:t>
      </w:r>
      <w:r w:rsidR="00000485">
        <w:t>se islands</w:t>
      </w:r>
      <w:r w:rsidRPr="00D66195">
        <w:t xml:space="preserve"> highly vulnerable to ongoing sea</w:t>
      </w:r>
      <w:r>
        <w:t>-</w:t>
      </w:r>
      <w:r w:rsidRPr="00D66195">
        <w:t xml:space="preserve">level rise, changing terrestrial climates, reductions in ocean productivity, and extreme storm events. It also provides significant obstacles </w:t>
      </w:r>
      <w:r w:rsidR="00000485">
        <w:t>against</w:t>
      </w:r>
      <w:r w:rsidR="00000485" w:rsidRPr="00D66195">
        <w:t xml:space="preserve"> </w:t>
      </w:r>
      <w:r w:rsidR="00000485">
        <w:t>species</w:t>
      </w:r>
      <w:r w:rsidR="00000485" w:rsidRPr="00D66195">
        <w:t xml:space="preserve"> </w:t>
      </w:r>
      <w:r w:rsidR="00000485">
        <w:t xml:space="preserve">moving </w:t>
      </w:r>
      <w:r w:rsidRPr="00D66195">
        <w:t>unassisted in response to elevated temperatures. The continued value of these islands for conservation is therefore likely to be highly dependent on contin</w:t>
      </w:r>
      <w:r>
        <w:t>uing</w:t>
      </w:r>
      <w:r w:rsidRPr="00D66195">
        <w:t xml:space="preserve"> active management to</w:t>
      </w:r>
      <w:r w:rsidR="002936D4">
        <w:t> </w:t>
      </w:r>
      <w:r w:rsidRPr="00D66195">
        <w:t>ensure survival of the full range of species currently on these islands.</w:t>
      </w:r>
    </w:p>
    <w:p w14:paraId="37E8CD51" w14:textId="77777777" w:rsidR="00BF4D9B" w:rsidRDefault="00BF4D9B" w:rsidP="00A277F8">
      <w:pPr>
        <w:pStyle w:val="BodyText"/>
        <w:spacing w:after="100"/>
      </w:pPr>
      <w:r w:rsidRPr="00D66195">
        <w:t xml:space="preserve">Changes under climate change will have a variety of impacts on New Zealand’s offshore islands: </w:t>
      </w:r>
    </w:p>
    <w:p w14:paraId="79197F67" w14:textId="77777777" w:rsidR="00BF4D9B" w:rsidRDefault="00BF4D9B" w:rsidP="00A277F8">
      <w:pPr>
        <w:pStyle w:val="Bullet"/>
        <w:spacing w:after="100"/>
      </w:pPr>
      <w:r w:rsidRPr="00D66195">
        <w:t>rising sea level will threaten coastal habitats and increase coastal erosion</w:t>
      </w:r>
    </w:p>
    <w:p w14:paraId="62399098" w14:textId="77777777" w:rsidR="00BF4D9B" w:rsidRDefault="00BF4D9B" w:rsidP="00A277F8">
      <w:pPr>
        <w:pStyle w:val="Bullet"/>
        <w:spacing w:after="100"/>
      </w:pPr>
      <w:r w:rsidRPr="00D66195">
        <w:t>increased air temperatures may reduce the suitability of habitat for some terrestrial species on some islands</w:t>
      </w:r>
    </w:p>
    <w:p w14:paraId="556D12ED" w14:textId="658623ED" w:rsidR="00BF4D9B" w:rsidRDefault="00BF4D9B" w:rsidP="00A277F8">
      <w:pPr>
        <w:pStyle w:val="Bullet"/>
        <w:spacing w:after="100"/>
      </w:pPr>
      <w:r w:rsidRPr="00D66195">
        <w:t>increased sea surface temperatures, coupled with increased windiness</w:t>
      </w:r>
      <w:r>
        <w:t>,</w:t>
      </w:r>
      <w:r w:rsidRPr="00D66195">
        <w:t xml:space="preserve"> </w:t>
      </w:r>
      <w:r>
        <w:t>are</w:t>
      </w:r>
      <w:r w:rsidRPr="00D66195">
        <w:t xml:space="preserve"> likely to reduce primary productivity in the oceans, with flow-on effects expected to cascade through coastal and marine ecosystems </w:t>
      </w:r>
    </w:p>
    <w:p w14:paraId="547BE3AA" w14:textId="59D68EA5" w:rsidR="00BF4D9B" w:rsidRDefault="00BF4D9B" w:rsidP="00A277F8">
      <w:pPr>
        <w:pStyle w:val="Bullet"/>
        <w:spacing w:after="100"/>
      </w:pPr>
      <w:r w:rsidRPr="00D66195">
        <w:t xml:space="preserve">more severe droughts are likely to impact </w:t>
      </w:r>
      <w:r w:rsidR="00000485">
        <w:t xml:space="preserve">on </w:t>
      </w:r>
      <w:r w:rsidRPr="00D66195">
        <w:t>the survival of terrestrial species, particularly on islands that have limited surface freshwater</w:t>
      </w:r>
    </w:p>
    <w:p w14:paraId="2FD9DB3B" w14:textId="39F9253C" w:rsidR="00BF4D9B" w:rsidRDefault="00BF4D9B" w:rsidP="002936D4">
      <w:pPr>
        <w:pStyle w:val="Bullet"/>
      </w:pPr>
      <w:r w:rsidRPr="00D66195">
        <w:t xml:space="preserve">extreme storm events will directly threaten island habitats through physical damage, for example, by wind, waves, storm surges and wind-blown salt spray. </w:t>
      </w:r>
    </w:p>
    <w:p w14:paraId="53BC448B" w14:textId="1E1E492B" w:rsidR="00BF4D9B" w:rsidRPr="00D66195" w:rsidRDefault="00BF4D9B" w:rsidP="00A277F8">
      <w:pPr>
        <w:pStyle w:val="BodyText"/>
        <w:spacing w:before="100" w:after="100"/>
      </w:pPr>
      <w:r w:rsidRPr="00D66195">
        <w:t>The sensitivity of a range of coastal bird species to reduced ocean productivity is likely to be intensified by fishing,</w:t>
      </w:r>
      <w:r w:rsidR="00000485" w:rsidRPr="00000485">
        <w:t xml:space="preserve"> </w:t>
      </w:r>
      <w:r w:rsidR="00000485" w:rsidRPr="00D66195">
        <w:t>in</w:t>
      </w:r>
      <w:r w:rsidRPr="00D66195">
        <w:t xml:space="preserve"> both inshore and offshore waters.</w:t>
      </w:r>
    </w:p>
    <w:p w14:paraId="789E67BA" w14:textId="77777777" w:rsidR="00BF4D9B" w:rsidRPr="002936D4" w:rsidRDefault="00BF4D9B" w:rsidP="00A277F8">
      <w:pPr>
        <w:pStyle w:val="Heading4"/>
        <w:spacing w:before="200"/>
      </w:pPr>
      <w:r w:rsidRPr="00D66195">
        <w:t>Interacting risks</w:t>
      </w:r>
    </w:p>
    <w:p w14:paraId="6FFE459A" w14:textId="281A6511" w:rsidR="00BF4D9B" w:rsidRDefault="00BF4D9B" w:rsidP="00C35ECE">
      <w:pPr>
        <w:pStyle w:val="BodyText"/>
        <w:spacing w:before="80" w:after="100"/>
      </w:pPr>
      <w:r w:rsidRPr="00D66195">
        <w:t>Reduced ocean productivity (N8) will see the loss of food resources for many seabird species, as well as threats to the coastal island environments (N1) that will see the loss of coastal habitats. This risk could also pose a threat to Māori social, economic, cultural capital</w:t>
      </w:r>
      <w:r w:rsidR="00AA6293">
        <w:t xml:space="preserve"> and</w:t>
      </w:r>
      <w:r w:rsidRPr="00D66195">
        <w:t xml:space="preserve"> </w:t>
      </w:r>
      <w:r w:rsidRPr="00D66195">
        <w:lastRenderedPageBreak/>
        <w:t>cultural heritage values and spiritual wellbeing from climate</w:t>
      </w:r>
      <w:r w:rsidR="00320CD0">
        <w:t xml:space="preserve"> change</w:t>
      </w:r>
      <w:r w:rsidRPr="00D66195">
        <w:t xml:space="preserve"> impacts on ecosystems and species (H5,</w:t>
      </w:r>
      <w:r w:rsidR="00BA5BBA">
        <w:t> </w:t>
      </w:r>
      <w:r w:rsidRPr="00D66195">
        <w:t>H6</w:t>
      </w:r>
      <w:r w:rsidR="00A61ED4">
        <w:t>,</w:t>
      </w:r>
      <w:r w:rsidRPr="00D66195">
        <w:t xml:space="preserve"> H8). </w:t>
      </w:r>
    </w:p>
    <w:p w14:paraId="08C108AE" w14:textId="56BBC3DC" w:rsidR="00BF4D9B" w:rsidRPr="00D66195" w:rsidRDefault="00BF4D9B" w:rsidP="002936D4">
      <w:pPr>
        <w:pStyle w:val="BodyText"/>
      </w:pPr>
      <w:r w:rsidRPr="00D66195">
        <w:t xml:space="preserve">This risk will be </w:t>
      </w:r>
      <w:r>
        <w:t>worsened</w:t>
      </w:r>
      <w:r w:rsidRPr="00D66195">
        <w:t xml:space="preserve"> by </w:t>
      </w:r>
      <w:r>
        <w:t>difficulties in</w:t>
      </w:r>
      <w:r w:rsidRPr="00D66195">
        <w:t xml:space="preserve"> understand</w:t>
      </w:r>
      <w:r>
        <w:t>ing</w:t>
      </w:r>
      <w:r w:rsidRPr="00D66195">
        <w:t>, predict</w:t>
      </w:r>
      <w:r>
        <w:t>ing</w:t>
      </w:r>
      <w:r w:rsidRPr="00D66195">
        <w:t xml:space="preserve"> and respond</w:t>
      </w:r>
      <w:r>
        <w:t>ing</w:t>
      </w:r>
      <w:r w:rsidRPr="00D66195">
        <w:t xml:space="preserve"> to climate change impacts on bird species due to under-investment in biodiversity science (G5).</w:t>
      </w:r>
    </w:p>
    <w:p w14:paraId="7076A5B1" w14:textId="5F7ABF8A" w:rsidR="00BF4D9B" w:rsidRPr="00D66195" w:rsidRDefault="00BF4D9B" w:rsidP="002936D4">
      <w:pPr>
        <w:pStyle w:val="BodyText"/>
      </w:pPr>
      <w:r w:rsidRPr="00D66195">
        <w:t xml:space="preserve">A lack of coordinated governance may result in inadequate adaptation actions, undermining the adaptive capacity of New Zealand’s offshore islands (G1). </w:t>
      </w:r>
      <w:r>
        <w:t>Government lobbying c</w:t>
      </w:r>
      <w:r w:rsidRPr="00D66195">
        <w:t xml:space="preserve">hallenges may arise </w:t>
      </w:r>
      <w:r>
        <w:t>from</w:t>
      </w:r>
      <w:r w:rsidRPr="00D66195">
        <w:t xml:space="preserve"> the fishing industry if actions to control impacts on surrounding marine environments and seabirds (G7)</w:t>
      </w:r>
      <w:r>
        <w:t xml:space="preserve"> look to impact on that industry</w:t>
      </w:r>
      <w:r w:rsidRPr="00D66195">
        <w:t>.</w:t>
      </w:r>
    </w:p>
    <w:p w14:paraId="12BF7722" w14:textId="77777777" w:rsidR="00BF4D9B" w:rsidRPr="002936D4" w:rsidRDefault="00BF4D9B" w:rsidP="002936D4">
      <w:pPr>
        <w:pStyle w:val="Heading4"/>
      </w:pPr>
      <w:r w:rsidRPr="00D66195">
        <w:t>Confidence: High agreement, limited evidence</w:t>
      </w:r>
    </w:p>
    <w:p w14:paraId="564A0255" w14:textId="03458E12" w:rsidR="00BF4D9B" w:rsidRPr="00D66195" w:rsidRDefault="00BF4D9B" w:rsidP="002936D4">
      <w:pPr>
        <w:pStyle w:val="BodyText"/>
      </w:pPr>
      <w:r w:rsidRPr="00D66195">
        <w:t xml:space="preserve">There is a high level of agreement both on the extremely high conservation value of New Zealand’s offshore islands and </w:t>
      </w:r>
      <w:r w:rsidR="005258DF">
        <w:t xml:space="preserve">on </w:t>
      </w:r>
      <w:r w:rsidRPr="00D66195">
        <w:t xml:space="preserve">the risks to which they will be exposed by a range of predicted changes. However, only limited analysis has been carried out to date to identify which islands and species are likely to be at </w:t>
      </w:r>
      <w:r w:rsidR="005258DF">
        <w:t xml:space="preserve">greatest </w:t>
      </w:r>
      <w:r w:rsidRPr="00D66195">
        <w:t xml:space="preserve">risk. </w:t>
      </w:r>
    </w:p>
    <w:p w14:paraId="70484C72" w14:textId="77777777" w:rsidR="00BF4D9B" w:rsidRPr="002936D4" w:rsidRDefault="00BF4D9B" w:rsidP="002936D4">
      <w:pPr>
        <w:pStyle w:val="Heading4"/>
      </w:pPr>
      <w:r w:rsidRPr="00D66195">
        <w:t>Adaptation</w:t>
      </w:r>
    </w:p>
    <w:p w14:paraId="20A99BE4" w14:textId="09821A12" w:rsidR="00BF4D9B" w:rsidRDefault="00BF4D9B" w:rsidP="002936D4">
      <w:pPr>
        <w:pStyle w:val="BodyText"/>
      </w:pPr>
      <w:r w:rsidRPr="00D66195">
        <w:t xml:space="preserve">Stakeholder engagement for the </w:t>
      </w:r>
      <w:r w:rsidR="005258DF" w:rsidRPr="00D66195">
        <w:t>National Climate</w:t>
      </w:r>
      <w:r w:rsidR="005258DF">
        <w:t xml:space="preserve"> Change</w:t>
      </w:r>
      <w:r w:rsidR="005258DF" w:rsidRPr="00D66195">
        <w:t xml:space="preserve"> Risk Assessment for Aotearoa New Zealan</w:t>
      </w:r>
      <w:r w:rsidR="005258DF">
        <w:t xml:space="preserve">d </w:t>
      </w:r>
      <w:r w:rsidRPr="00D66195">
        <w:t>revealed limited information or adaptation actions are planned or under</w:t>
      </w:r>
      <w:r w:rsidR="005258DF">
        <w:t xml:space="preserve"> </w:t>
      </w:r>
      <w:r w:rsidRPr="00D66195">
        <w:t>way. DOC is responsible for, and actively manag</w:t>
      </w:r>
      <w:r>
        <w:t>ing,</w:t>
      </w:r>
      <w:r w:rsidRPr="00D66195">
        <w:t xml:space="preserve"> most of New Zealand’s offshore islands to maintain populations of a range of threatened species.</w:t>
      </w:r>
      <w:r w:rsidR="005258DF" w:rsidRPr="005258DF">
        <w:t xml:space="preserve"> </w:t>
      </w:r>
      <w:r w:rsidR="005258DF">
        <w:t>C</w:t>
      </w:r>
      <w:r w:rsidR="005258DF" w:rsidRPr="00D66195">
        <w:t>ommunity groups</w:t>
      </w:r>
      <w:r w:rsidR="005258DF" w:rsidRPr="005258DF">
        <w:t xml:space="preserve"> </w:t>
      </w:r>
      <w:r w:rsidR="005258DF" w:rsidRPr="00D66195">
        <w:t>actively manage</w:t>
      </w:r>
      <w:r w:rsidRPr="00D66195">
        <w:t xml:space="preserve"> </w:t>
      </w:r>
      <w:r w:rsidR="005258DF">
        <w:t>a</w:t>
      </w:r>
      <w:r w:rsidRPr="00D66195">
        <w:t xml:space="preserve"> small number of islands. </w:t>
      </w:r>
    </w:p>
    <w:p w14:paraId="25CE31A7" w14:textId="1058E39C" w:rsidR="00DC6A56" w:rsidRPr="00D66195" w:rsidRDefault="00DC6A56" w:rsidP="00776089">
      <w:pPr>
        <w:pStyle w:val="Tableheading2"/>
      </w:pPr>
      <w:bookmarkStart w:id="375" w:name="_Toc45391909"/>
      <w:r w:rsidRPr="00DC6A56">
        <w:rPr>
          <w:lang w:eastAsia="en-AU"/>
        </w:rPr>
        <w:t>N12 Risks to the diverse range of threatened and endangered species</w:t>
      </w:r>
      <w:r w:rsidRPr="00D52C19">
        <w:rPr>
          <w:lang w:eastAsia="en-AU"/>
        </w:rPr>
        <w:t xml:space="preserve">: </w:t>
      </w:r>
      <w:r w:rsidR="00776089">
        <w:rPr>
          <w:lang w:eastAsia="en-AU"/>
        </w:rPr>
        <w:t>U</w:t>
      </w:r>
      <w:r w:rsidRPr="00D52C19">
        <w:rPr>
          <w:lang w:eastAsia="en-AU"/>
        </w:rPr>
        <w:t>rgency profile</w:t>
      </w:r>
      <w:bookmarkEnd w:id="375"/>
    </w:p>
    <w:tbl>
      <w:tblPr>
        <w:tblW w:w="8505" w:type="dxa"/>
        <w:tblBorders>
          <w:top w:val="single" w:sz="4" w:space="0" w:color="2C9986"/>
          <w:bottom w:val="single" w:sz="4" w:space="0" w:color="2C9986"/>
          <w:insideH w:val="single" w:sz="4" w:space="0" w:color="2C9986"/>
          <w:insideV w:val="single" w:sz="4" w:space="0" w:color="2C9986"/>
        </w:tblBorders>
        <w:tblLayout w:type="fixed"/>
        <w:tblCellMar>
          <w:left w:w="85" w:type="dxa"/>
          <w:right w:w="85" w:type="dxa"/>
        </w:tblCellMar>
        <w:tblLook w:val="04A0" w:firstRow="1" w:lastRow="0" w:firstColumn="1" w:lastColumn="0" w:noHBand="0" w:noVBand="1"/>
      </w:tblPr>
      <w:tblGrid>
        <w:gridCol w:w="1962"/>
        <w:gridCol w:w="1015"/>
        <w:gridCol w:w="836"/>
        <w:gridCol w:w="15"/>
        <w:gridCol w:w="1183"/>
        <w:gridCol w:w="990"/>
        <w:gridCol w:w="638"/>
        <w:gridCol w:w="1866"/>
      </w:tblGrid>
      <w:tr w:rsidR="00282506" w:rsidRPr="00282506" w14:paraId="0B4EB2C7" w14:textId="77777777" w:rsidTr="00E16621">
        <w:tc>
          <w:tcPr>
            <w:tcW w:w="8505" w:type="dxa"/>
            <w:gridSpan w:val="8"/>
            <w:shd w:val="clear" w:color="auto" w:fill="2C9986"/>
          </w:tcPr>
          <w:p w14:paraId="72539381" w14:textId="77777777" w:rsidR="00BF4D9B" w:rsidRPr="00282506" w:rsidRDefault="00282506" w:rsidP="00DC6A56">
            <w:pPr>
              <w:pStyle w:val="TableTextbold"/>
              <w:rPr>
                <w:color w:val="FFFFFF" w:themeColor="background1"/>
              </w:rPr>
            </w:pPr>
            <w:bookmarkStart w:id="376" w:name="_Hlk35589006"/>
            <w:r w:rsidRPr="00282506">
              <w:rPr>
                <w:color w:val="FFFFFF" w:themeColor="background1"/>
                <w:lang w:eastAsia="en-AU"/>
              </w:rPr>
              <w:t>N12 Risks to the diverse range of threatened and endangered species:</w:t>
            </w:r>
            <w:r w:rsidRPr="00282506">
              <w:rPr>
                <w:color w:val="FFFFFF" w:themeColor="background1"/>
              </w:rPr>
              <w:t xml:space="preserve"> </w:t>
            </w:r>
            <w:r w:rsidR="00BF4D9B" w:rsidRPr="00282506">
              <w:rPr>
                <w:color w:val="FFFFFF" w:themeColor="background1"/>
              </w:rPr>
              <w:t xml:space="preserve">Urgency profile </w:t>
            </w:r>
          </w:p>
        </w:tc>
      </w:tr>
      <w:tr w:rsidR="008A708C" w:rsidRPr="00D66195" w14:paraId="794AAE05" w14:textId="77777777" w:rsidTr="00E16621">
        <w:tc>
          <w:tcPr>
            <w:tcW w:w="1962" w:type="dxa"/>
            <w:shd w:val="clear" w:color="auto" w:fill="FFFFFF" w:themeFill="background1"/>
          </w:tcPr>
          <w:p w14:paraId="652D39F5" w14:textId="77777777" w:rsidR="008A708C" w:rsidRPr="00D66195" w:rsidRDefault="00456B89" w:rsidP="00282506">
            <w:pPr>
              <w:pStyle w:val="TableTextbold"/>
            </w:pPr>
            <w:r w:rsidRPr="00B91853">
              <w:t>Urgency category</w:t>
            </w:r>
          </w:p>
        </w:tc>
        <w:tc>
          <w:tcPr>
            <w:tcW w:w="1866" w:type="dxa"/>
            <w:gridSpan w:val="3"/>
          </w:tcPr>
          <w:p w14:paraId="131558A7" w14:textId="77777777" w:rsidR="008A708C" w:rsidRPr="00D66195" w:rsidRDefault="008B1F0F" w:rsidP="00282506">
            <w:pPr>
              <w:pStyle w:val="TableText"/>
            </w:pPr>
            <w:r w:rsidRPr="00B91853">
              <w:rPr>
                <w:b/>
              </w:rPr>
              <w:t>Proportion of urgency</w:t>
            </w:r>
          </w:p>
        </w:tc>
        <w:tc>
          <w:tcPr>
            <w:tcW w:w="4677" w:type="dxa"/>
            <w:gridSpan w:val="4"/>
          </w:tcPr>
          <w:p w14:paraId="34F6C0AE" w14:textId="77777777" w:rsidR="008A708C" w:rsidRPr="00D66195" w:rsidRDefault="0003262D" w:rsidP="00282506">
            <w:pPr>
              <w:pStyle w:val="TableText"/>
            </w:pPr>
            <w:r w:rsidRPr="00B91853">
              <w:rPr>
                <w:b/>
              </w:rPr>
              <w:t>Description of actions</w:t>
            </w:r>
          </w:p>
        </w:tc>
      </w:tr>
      <w:tr w:rsidR="00BF4D9B" w:rsidRPr="00D66195" w14:paraId="567D2AFF" w14:textId="77777777" w:rsidTr="00E16621">
        <w:tc>
          <w:tcPr>
            <w:tcW w:w="1962" w:type="dxa"/>
            <w:shd w:val="clear" w:color="auto" w:fill="FFFFFF" w:themeFill="background1"/>
            <w:hideMark/>
          </w:tcPr>
          <w:p w14:paraId="4102FBB7" w14:textId="77777777" w:rsidR="00BF4D9B" w:rsidRPr="00D66195" w:rsidRDefault="00BF4D9B" w:rsidP="00282506">
            <w:pPr>
              <w:pStyle w:val="TableTextbold"/>
            </w:pPr>
            <w:r w:rsidRPr="00D66195">
              <w:t>More action needed</w:t>
            </w:r>
          </w:p>
        </w:tc>
        <w:tc>
          <w:tcPr>
            <w:tcW w:w="1866" w:type="dxa"/>
            <w:gridSpan w:val="3"/>
          </w:tcPr>
          <w:p w14:paraId="2A7F65BC" w14:textId="77777777" w:rsidR="00BF4D9B" w:rsidRPr="00D66195" w:rsidRDefault="00BF4D9B" w:rsidP="00C35ECE">
            <w:pPr>
              <w:pStyle w:val="TableText"/>
              <w:jc w:val="center"/>
            </w:pPr>
            <w:r w:rsidRPr="00D66195">
              <w:t>0</w:t>
            </w:r>
          </w:p>
        </w:tc>
        <w:tc>
          <w:tcPr>
            <w:tcW w:w="4677" w:type="dxa"/>
            <w:gridSpan w:val="4"/>
          </w:tcPr>
          <w:p w14:paraId="746EB75C" w14:textId="77777777" w:rsidR="00BF4D9B" w:rsidRPr="00D66195" w:rsidRDefault="00BF4D9B" w:rsidP="00282506">
            <w:pPr>
              <w:pStyle w:val="TableText"/>
            </w:pPr>
            <w:r w:rsidRPr="00D66195">
              <w:t>Intensify freshwater protection measures for vulnerable lakes</w:t>
            </w:r>
            <w:r>
              <w:t>.</w:t>
            </w:r>
          </w:p>
        </w:tc>
      </w:tr>
      <w:tr w:rsidR="00BF4D9B" w:rsidRPr="00D66195" w14:paraId="2FA24D55" w14:textId="77777777" w:rsidTr="00E16621">
        <w:tc>
          <w:tcPr>
            <w:tcW w:w="1962" w:type="dxa"/>
            <w:shd w:val="clear" w:color="auto" w:fill="FFFFFF" w:themeFill="background1"/>
            <w:hideMark/>
          </w:tcPr>
          <w:p w14:paraId="1AE76C1B" w14:textId="77777777" w:rsidR="00BF4D9B" w:rsidRPr="00D66195" w:rsidRDefault="00BF4D9B" w:rsidP="00282506">
            <w:pPr>
              <w:pStyle w:val="TableTextbold"/>
              <w:rPr>
                <w:highlight w:val="yellow"/>
              </w:rPr>
            </w:pPr>
            <w:r w:rsidRPr="00D66195">
              <w:t xml:space="preserve">Research </w:t>
            </w:r>
            <w:r>
              <w:t>p</w:t>
            </w:r>
            <w:r w:rsidRPr="00D66195">
              <w:t>riority</w:t>
            </w:r>
          </w:p>
        </w:tc>
        <w:tc>
          <w:tcPr>
            <w:tcW w:w="1866" w:type="dxa"/>
            <w:gridSpan w:val="3"/>
          </w:tcPr>
          <w:p w14:paraId="3B2AF7C3" w14:textId="77777777" w:rsidR="00BF4D9B" w:rsidRPr="00D66195" w:rsidRDefault="00BF4D9B" w:rsidP="00C35ECE">
            <w:pPr>
              <w:pStyle w:val="TableText"/>
              <w:jc w:val="center"/>
            </w:pPr>
            <w:r w:rsidRPr="00D66195">
              <w:t>20</w:t>
            </w:r>
          </w:p>
        </w:tc>
        <w:tc>
          <w:tcPr>
            <w:tcW w:w="4677" w:type="dxa"/>
            <w:gridSpan w:val="4"/>
          </w:tcPr>
          <w:p w14:paraId="7A6FD744" w14:textId="77777777" w:rsidR="00BF4D9B" w:rsidRPr="00D66195" w:rsidRDefault="00BF4D9B" w:rsidP="00282506">
            <w:pPr>
              <w:pStyle w:val="TableText"/>
            </w:pPr>
            <w:r>
              <w:t>F</w:t>
            </w:r>
            <w:r w:rsidRPr="00D66195">
              <w:t>orecast the likely vulnerability of individual, island-dependent species, and identify management actions to ensure their survival in the face of climate change</w:t>
            </w:r>
            <w:r>
              <w:t>.</w:t>
            </w:r>
          </w:p>
        </w:tc>
      </w:tr>
      <w:tr w:rsidR="00BF4D9B" w:rsidRPr="00D66195" w14:paraId="05E746FD" w14:textId="77777777" w:rsidTr="00E16621">
        <w:tc>
          <w:tcPr>
            <w:tcW w:w="1962" w:type="dxa"/>
            <w:shd w:val="clear" w:color="auto" w:fill="FFFFFF" w:themeFill="background1"/>
            <w:hideMark/>
          </w:tcPr>
          <w:p w14:paraId="007D72A6" w14:textId="77777777" w:rsidR="00BF4D9B" w:rsidRPr="00D66195" w:rsidRDefault="00BF4D9B" w:rsidP="00282506">
            <w:pPr>
              <w:pStyle w:val="TableTextbold"/>
            </w:pPr>
            <w:r w:rsidRPr="00D66195">
              <w:t>Sustain current action</w:t>
            </w:r>
          </w:p>
        </w:tc>
        <w:tc>
          <w:tcPr>
            <w:tcW w:w="1866" w:type="dxa"/>
            <w:gridSpan w:val="3"/>
          </w:tcPr>
          <w:p w14:paraId="67A409B1" w14:textId="77777777" w:rsidR="00BF4D9B" w:rsidRPr="00D66195" w:rsidRDefault="00BF4D9B" w:rsidP="00C35ECE">
            <w:pPr>
              <w:pStyle w:val="TableText"/>
              <w:jc w:val="center"/>
            </w:pPr>
            <w:r w:rsidRPr="00D66195">
              <w:t>40</w:t>
            </w:r>
          </w:p>
        </w:tc>
        <w:tc>
          <w:tcPr>
            <w:tcW w:w="4677" w:type="dxa"/>
            <w:gridSpan w:val="4"/>
          </w:tcPr>
          <w:p w14:paraId="1B14BEC5" w14:textId="77777777" w:rsidR="00BF4D9B" w:rsidRPr="00D66195" w:rsidRDefault="00BF4D9B" w:rsidP="00282506">
            <w:pPr>
              <w:pStyle w:val="TableText"/>
            </w:pPr>
            <w:r w:rsidRPr="00D66195">
              <w:t>Maintain current conservation management measures on all offshore island sites</w:t>
            </w:r>
            <w:r>
              <w:t xml:space="preserve">. </w:t>
            </w:r>
          </w:p>
        </w:tc>
      </w:tr>
      <w:tr w:rsidR="00BF4D9B" w:rsidRPr="00D66195" w14:paraId="29F560CB" w14:textId="77777777" w:rsidTr="00E16621">
        <w:tc>
          <w:tcPr>
            <w:tcW w:w="1962" w:type="dxa"/>
            <w:tcBorders>
              <w:bottom w:val="single" w:sz="8" w:space="0" w:color="2C9986"/>
            </w:tcBorders>
            <w:shd w:val="clear" w:color="auto" w:fill="FFFFFF" w:themeFill="background1"/>
            <w:hideMark/>
          </w:tcPr>
          <w:p w14:paraId="149B0CF6" w14:textId="77777777" w:rsidR="00BF4D9B" w:rsidRPr="00D66195" w:rsidRDefault="00BF4D9B" w:rsidP="00282506">
            <w:pPr>
              <w:pStyle w:val="TableTextbold"/>
            </w:pPr>
            <w:r w:rsidRPr="00D66195">
              <w:t xml:space="preserve">Watching brief </w:t>
            </w:r>
          </w:p>
        </w:tc>
        <w:tc>
          <w:tcPr>
            <w:tcW w:w="1866" w:type="dxa"/>
            <w:gridSpan w:val="3"/>
            <w:tcBorders>
              <w:bottom w:val="single" w:sz="8" w:space="0" w:color="2C9986"/>
            </w:tcBorders>
          </w:tcPr>
          <w:p w14:paraId="1B4D03EC" w14:textId="77777777" w:rsidR="00BF4D9B" w:rsidRPr="00D66195" w:rsidRDefault="00BF4D9B" w:rsidP="00C35ECE">
            <w:pPr>
              <w:pStyle w:val="TableText"/>
              <w:jc w:val="center"/>
            </w:pPr>
            <w:r w:rsidRPr="00D66195">
              <w:t>40</w:t>
            </w:r>
          </w:p>
        </w:tc>
        <w:tc>
          <w:tcPr>
            <w:tcW w:w="4677" w:type="dxa"/>
            <w:gridSpan w:val="4"/>
            <w:tcBorders>
              <w:bottom w:val="single" w:sz="8" w:space="0" w:color="2C9986"/>
            </w:tcBorders>
          </w:tcPr>
          <w:p w14:paraId="749C444E" w14:textId="77777777" w:rsidR="00BF4D9B" w:rsidRPr="00D66195" w:rsidRDefault="00BF4D9B" w:rsidP="00282506">
            <w:pPr>
              <w:pStyle w:val="TableText"/>
            </w:pPr>
            <w:r w:rsidRPr="00D66195">
              <w:t>Actively monitor the status of all species dependent on offshore islands for their continued survival</w:t>
            </w:r>
            <w:r>
              <w:t>,</w:t>
            </w:r>
            <w:r w:rsidRPr="00D66195">
              <w:t xml:space="preserve"> to </w:t>
            </w:r>
            <w:r>
              <w:t>allow</w:t>
            </w:r>
            <w:r w:rsidRPr="00D66195">
              <w:t xml:space="preserve"> early detection of population decline</w:t>
            </w:r>
            <w:r>
              <w:t>.</w:t>
            </w:r>
          </w:p>
        </w:tc>
      </w:tr>
      <w:tr w:rsidR="003A7744" w:rsidRPr="00D66195" w14:paraId="2DD326F6" w14:textId="77777777" w:rsidTr="00E16621">
        <w:tc>
          <w:tcPr>
            <w:tcW w:w="1962" w:type="dxa"/>
            <w:tcBorders>
              <w:top w:val="single" w:sz="8" w:space="0" w:color="2C9986"/>
            </w:tcBorders>
            <w:shd w:val="clear" w:color="auto" w:fill="2C9986"/>
          </w:tcPr>
          <w:p w14:paraId="458F1A59" w14:textId="77777777" w:rsidR="00BF4D9B" w:rsidRPr="00282506" w:rsidRDefault="00BF4D9B" w:rsidP="00282506">
            <w:pPr>
              <w:pStyle w:val="TableTextbold"/>
              <w:rPr>
                <w:color w:val="FFFFFF" w:themeColor="background1"/>
              </w:rPr>
            </w:pPr>
            <w:r w:rsidRPr="00282506">
              <w:rPr>
                <w:color w:val="FFFFFF" w:themeColor="background1"/>
              </w:rPr>
              <w:t xml:space="preserve">Adaptation urgency </w:t>
            </w:r>
          </w:p>
        </w:tc>
        <w:tc>
          <w:tcPr>
            <w:tcW w:w="1851" w:type="dxa"/>
            <w:gridSpan w:val="2"/>
            <w:tcBorders>
              <w:top w:val="single" w:sz="8" w:space="0" w:color="2C9986"/>
              <w:right w:val="nil"/>
            </w:tcBorders>
            <w:shd w:val="clear" w:color="auto" w:fill="FFFFFF" w:themeFill="background1"/>
          </w:tcPr>
          <w:p w14:paraId="1DF29091" w14:textId="77777777" w:rsidR="00BF4D9B" w:rsidRPr="00282506" w:rsidRDefault="00BF4D9B" w:rsidP="00C35ECE">
            <w:pPr>
              <w:pStyle w:val="TableText"/>
              <w:jc w:val="center"/>
            </w:pPr>
            <w:r w:rsidRPr="00282506">
              <w:t>45</w:t>
            </w:r>
          </w:p>
        </w:tc>
        <w:tc>
          <w:tcPr>
            <w:tcW w:w="1198" w:type="dxa"/>
            <w:gridSpan w:val="2"/>
            <w:tcBorders>
              <w:top w:val="single" w:sz="8" w:space="0" w:color="2C9986"/>
              <w:left w:val="nil"/>
            </w:tcBorders>
            <w:shd w:val="clear" w:color="auto" w:fill="2C9986"/>
          </w:tcPr>
          <w:p w14:paraId="7DA0C20B" w14:textId="77777777" w:rsidR="00BF4D9B" w:rsidRPr="00282506" w:rsidRDefault="00BF4D9B" w:rsidP="00282506">
            <w:pPr>
              <w:pStyle w:val="TableText"/>
              <w:rPr>
                <w:b/>
                <w:bCs/>
                <w:color w:val="FFFFFF" w:themeColor="background1"/>
              </w:rPr>
            </w:pPr>
            <w:r w:rsidRPr="00282506">
              <w:rPr>
                <w:b/>
                <w:bCs/>
                <w:color w:val="FFFFFF" w:themeColor="background1"/>
              </w:rPr>
              <w:t xml:space="preserve">Confidence </w:t>
            </w:r>
          </w:p>
        </w:tc>
        <w:tc>
          <w:tcPr>
            <w:tcW w:w="3494" w:type="dxa"/>
            <w:gridSpan w:val="3"/>
            <w:tcBorders>
              <w:top w:val="single" w:sz="8" w:space="0" w:color="2C9986"/>
            </w:tcBorders>
          </w:tcPr>
          <w:p w14:paraId="1B41291E" w14:textId="77777777" w:rsidR="00BF4D9B" w:rsidRPr="00282506" w:rsidRDefault="00BF4D9B" w:rsidP="00282506">
            <w:pPr>
              <w:pStyle w:val="TableText"/>
            </w:pPr>
            <w:r w:rsidRPr="00282506">
              <w:t>High agreement, limited evidence</w:t>
            </w:r>
          </w:p>
        </w:tc>
      </w:tr>
      <w:tr w:rsidR="00282506" w:rsidRPr="00D66195" w14:paraId="43ED0187" w14:textId="77777777" w:rsidTr="00E16621">
        <w:tc>
          <w:tcPr>
            <w:tcW w:w="1962" w:type="dxa"/>
            <w:shd w:val="clear" w:color="auto" w:fill="2C9986"/>
          </w:tcPr>
          <w:p w14:paraId="188A74A6" w14:textId="77777777" w:rsidR="00BF4D9B" w:rsidRPr="00282506" w:rsidRDefault="00BF4D9B" w:rsidP="00282506">
            <w:pPr>
              <w:pStyle w:val="TableTextbold"/>
              <w:rPr>
                <w:color w:val="FFFFFF" w:themeColor="background1"/>
              </w:rPr>
            </w:pPr>
            <w:r w:rsidRPr="00282506">
              <w:rPr>
                <w:color w:val="FFFFFF" w:themeColor="background1"/>
              </w:rPr>
              <w:t xml:space="preserve">Consequence </w:t>
            </w:r>
          </w:p>
        </w:tc>
        <w:tc>
          <w:tcPr>
            <w:tcW w:w="1015" w:type="dxa"/>
            <w:shd w:val="clear" w:color="auto" w:fill="2C9986"/>
          </w:tcPr>
          <w:p w14:paraId="12A9D083" w14:textId="77777777" w:rsidR="00BF4D9B" w:rsidRPr="00D66195" w:rsidRDefault="00BF4D9B" w:rsidP="00282506">
            <w:pPr>
              <w:pStyle w:val="TableText"/>
              <w:rPr>
                <w:rFonts w:asciiTheme="minorHAnsi" w:hAnsiTheme="minorHAnsi" w:cstheme="minorHAnsi"/>
                <w:color w:val="FFFFFF" w:themeColor="background1"/>
              </w:rPr>
            </w:pPr>
            <w:r w:rsidRPr="00D66195">
              <w:rPr>
                <w:rFonts w:asciiTheme="minorHAnsi" w:hAnsiTheme="minorHAnsi" w:cstheme="minorHAnsi"/>
                <w:color w:val="FFFFFF" w:themeColor="background1"/>
              </w:rPr>
              <w:t>Now</w:t>
            </w:r>
          </w:p>
        </w:tc>
        <w:tc>
          <w:tcPr>
            <w:tcW w:w="836" w:type="dxa"/>
            <w:tcBorders>
              <w:right w:val="nil"/>
            </w:tcBorders>
          </w:tcPr>
          <w:p w14:paraId="17B0DAA7" w14:textId="77777777" w:rsidR="00BF4D9B" w:rsidRPr="00282506" w:rsidRDefault="00BF4D9B" w:rsidP="00282506">
            <w:pPr>
              <w:pStyle w:val="TableText"/>
            </w:pPr>
            <w:r w:rsidRPr="00282506">
              <w:t xml:space="preserve">Minor </w:t>
            </w:r>
          </w:p>
        </w:tc>
        <w:tc>
          <w:tcPr>
            <w:tcW w:w="1198" w:type="dxa"/>
            <w:gridSpan w:val="2"/>
            <w:tcBorders>
              <w:left w:val="nil"/>
            </w:tcBorders>
            <w:shd w:val="clear" w:color="auto" w:fill="2C9986"/>
          </w:tcPr>
          <w:p w14:paraId="76C100D2" w14:textId="77777777" w:rsidR="00BF4D9B" w:rsidRPr="00282506" w:rsidRDefault="00BF4D9B" w:rsidP="00282506">
            <w:pPr>
              <w:pStyle w:val="TableText"/>
              <w:rPr>
                <w:color w:val="FFFFFF" w:themeColor="background1"/>
              </w:rPr>
            </w:pPr>
            <w:r w:rsidRPr="00282506">
              <w:rPr>
                <w:color w:val="FFFFFF" w:themeColor="background1"/>
              </w:rPr>
              <w:t>2050</w:t>
            </w:r>
          </w:p>
        </w:tc>
        <w:tc>
          <w:tcPr>
            <w:tcW w:w="990" w:type="dxa"/>
          </w:tcPr>
          <w:p w14:paraId="6549756B" w14:textId="77777777" w:rsidR="00BF4D9B" w:rsidRPr="00282506" w:rsidRDefault="00BF4D9B" w:rsidP="00282506">
            <w:pPr>
              <w:pStyle w:val="TableText"/>
            </w:pPr>
            <w:r w:rsidRPr="00282506">
              <w:t>Moderate</w:t>
            </w:r>
          </w:p>
        </w:tc>
        <w:tc>
          <w:tcPr>
            <w:tcW w:w="638" w:type="dxa"/>
            <w:shd w:val="clear" w:color="auto" w:fill="2C9986"/>
          </w:tcPr>
          <w:p w14:paraId="4E2A70E6" w14:textId="77777777" w:rsidR="00BF4D9B" w:rsidRPr="00282506" w:rsidRDefault="00BF4D9B" w:rsidP="00282506">
            <w:pPr>
              <w:pStyle w:val="TableText"/>
              <w:rPr>
                <w:color w:val="FFFFFF" w:themeColor="background1"/>
              </w:rPr>
            </w:pPr>
            <w:r w:rsidRPr="00282506">
              <w:rPr>
                <w:color w:val="FFFFFF" w:themeColor="background1"/>
              </w:rPr>
              <w:t>2100</w:t>
            </w:r>
          </w:p>
        </w:tc>
        <w:tc>
          <w:tcPr>
            <w:tcW w:w="1866" w:type="dxa"/>
          </w:tcPr>
          <w:p w14:paraId="4D39F807" w14:textId="77777777" w:rsidR="00BF4D9B" w:rsidRPr="00282506" w:rsidRDefault="00BF4D9B" w:rsidP="00282506">
            <w:pPr>
              <w:pStyle w:val="TableText"/>
            </w:pPr>
            <w:r w:rsidRPr="00282506">
              <w:t>Major</w:t>
            </w:r>
          </w:p>
        </w:tc>
      </w:tr>
    </w:tbl>
    <w:p w14:paraId="766081D7" w14:textId="77777777" w:rsidR="00BF4D9B" w:rsidRPr="00D66195" w:rsidRDefault="00BF4D9B" w:rsidP="000D1780">
      <w:pPr>
        <w:pStyle w:val="Heading2"/>
        <w:numPr>
          <w:ilvl w:val="0"/>
          <w:numId w:val="25"/>
        </w:numPr>
        <w:tabs>
          <w:tab w:val="clear" w:pos="851"/>
        </w:tabs>
        <w:spacing w:before="440"/>
      </w:pPr>
      <w:bookmarkStart w:id="377" w:name="_Toc34390759"/>
      <w:bookmarkStart w:id="378" w:name="_Toc35952567"/>
      <w:bookmarkStart w:id="379" w:name="_Toc37153150"/>
      <w:bookmarkStart w:id="380" w:name="_Toc37404082"/>
      <w:bookmarkStart w:id="381" w:name="_Toc37786091"/>
      <w:bookmarkStart w:id="382" w:name="_Toc40696476"/>
      <w:bookmarkStart w:id="383" w:name="_Toc45888076"/>
      <w:bookmarkEnd w:id="376"/>
      <w:r w:rsidRPr="00D66195">
        <w:t>Gaps in knowledge</w:t>
      </w:r>
      <w:bookmarkEnd w:id="377"/>
      <w:bookmarkEnd w:id="378"/>
      <w:bookmarkEnd w:id="379"/>
      <w:bookmarkEnd w:id="380"/>
      <w:bookmarkEnd w:id="381"/>
      <w:bookmarkEnd w:id="382"/>
      <w:bookmarkEnd w:id="383"/>
    </w:p>
    <w:p w14:paraId="6F620139" w14:textId="1FEB58DA" w:rsidR="00BF4D9B" w:rsidRPr="00D66195" w:rsidRDefault="00BF4D9B" w:rsidP="000D1780">
      <w:pPr>
        <w:pStyle w:val="BodyText"/>
      </w:pPr>
      <w:r w:rsidRPr="00D66195">
        <w:t>Whil</w:t>
      </w:r>
      <w:r>
        <w:t>e</w:t>
      </w:r>
      <w:r w:rsidRPr="00D66195">
        <w:t xml:space="preserve"> </w:t>
      </w:r>
      <w:r w:rsidR="005258DF">
        <w:t xml:space="preserve">experts </w:t>
      </w:r>
      <w:r w:rsidRPr="00D66195">
        <w:t>overwhelming</w:t>
      </w:r>
      <w:r w:rsidR="005258DF">
        <w:t>ly</w:t>
      </w:r>
      <w:r w:rsidRPr="00D66195">
        <w:t xml:space="preserve"> agree</w:t>
      </w:r>
      <w:r w:rsidR="00B176CB">
        <w:t xml:space="preserve"> </w:t>
      </w:r>
      <w:r w:rsidRPr="00D66195">
        <w:t xml:space="preserve">that changing climatic conditions will </w:t>
      </w:r>
      <w:r>
        <w:t>worsen</w:t>
      </w:r>
      <w:r w:rsidRPr="00D66195">
        <w:t xml:space="preserve"> a range of existing threats</w:t>
      </w:r>
      <w:r w:rsidR="005258DF">
        <w:t xml:space="preserve"> to</w:t>
      </w:r>
      <w:r w:rsidRPr="00D66195">
        <w:t xml:space="preserve"> and pressures on New Zealand’s natural </w:t>
      </w:r>
      <w:r w:rsidRPr="000D1780">
        <w:t>environment</w:t>
      </w:r>
      <w:r w:rsidRPr="00D66195">
        <w:t>, detailed</w:t>
      </w:r>
      <w:r w:rsidR="005258DF" w:rsidRPr="005258DF">
        <w:t xml:space="preserve"> </w:t>
      </w:r>
      <w:r w:rsidR="005258DF" w:rsidRPr="00D66195">
        <w:t>knowledge</w:t>
      </w:r>
      <w:r w:rsidR="005258DF">
        <w:t xml:space="preserve"> on individual</w:t>
      </w:r>
      <w:r w:rsidRPr="00D66195">
        <w:t xml:space="preserve"> site</w:t>
      </w:r>
      <w:r w:rsidR="005258DF">
        <w:t>s</w:t>
      </w:r>
      <w:r w:rsidRPr="00D66195">
        <w:t xml:space="preserve"> and species knowledge is generally lacking, reflecting past funding shortfalls for climate</w:t>
      </w:r>
      <w:r>
        <w:t xml:space="preserve"> </w:t>
      </w:r>
      <w:r w:rsidRPr="00D66195">
        <w:t>change</w:t>
      </w:r>
      <w:r>
        <w:t>-</w:t>
      </w:r>
      <w:r w:rsidRPr="00D66195">
        <w:t xml:space="preserve">related research and/or sites subject to long-term monitoring and study. </w:t>
      </w:r>
      <w:r>
        <w:t>Because of this</w:t>
      </w:r>
      <w:r w:rsidRPr="00D66195">
        <w:t>, m</w:t>
      </w:r>
      <w:r>
        <w:t>ost</w:t>
      </w:r>
      <w:r w:rsidRPr="00D66195">
        <w:t xml:space="preserve"> of our understanding for different groups of ecosystems and/or species </w:t>
      </w:r>
      <w:r>
        <w:t>comes</w:t>
      </w:r>
      <w:r w:rsidRPr="00D66195">
        <w:t xml:space="preserve"> from detailed studies of a few </w:t>
      </w:r>
      <w:r>
        <w:t>s</w:t>
      </w:r>
      <w:r w:rsidRPr="00D66195">
        <w:t xml:space="preserve">ample systems or species, extrapolated across the </w:t>
      </w:r>
      <w:r w:rsidRPr="00D66195">
        <w:lastRenderedPageBreak/>
        <w:t>broader natural</w:t>
      </w:r>
      <w:r w:rsidR="00D53202">
        <w:t> </w:t>
      </w:r>
      <w:r w:rsidRPr="00D66195">
        <w:t xml:space="preserve">environment domain. More research is urgently </w:t>
      </w:r>
      <w:r>
        <w:t>needed</w:t>
      </w:r>
      <w:r w:rsidRPr="00D66195">
        <w:t xml:space="preserve"> to understand the specific</w:t>
      </w:r>
      <w:r w:rsidR="00F7432F">
        <w:t> </w:t>
      </w:r>
      <w:r w:rsidRPr="00D66195">
        <w:t>vulnerability of a wider range of individual ecosystems and species, and how t</w:t>
      </w:r>
      <w:r>
        <w:t>hese</w:t>
      </w:r>
      <w:r w:rsidR="000D1780">
        <w:t> </w:t>
      </w:r>
      <w:r w:rsidRPr="00D66195">
        <w:t>will</w:t>
      </w:r>
      <w:r w:rsidR="00F7432F">
        <w:t> </w:t>
      </w:r>
      <w:r w:rsidRPr="00D66195">
        <w:t>vary</w:t>
      </w:r>
      <w:r w:rsidR="00D53202">
        <w:t> </w:t>
      </w:r>
      <w:r w:rsidRPr="00D66195">
        <w:t>geographically depending on spatial variation in environment and degrees of</w:t>
      </w:r>
      <w:r w:rsidR="000D1780">
        <w:t> </w:t>
      </w:r>
      <w:r w:rsidRPr="00D66195">
        <w:t>human</w:t>
      </w:r>
      <w:r w:rsidR="00D53202">
        <w:t> </w:t>
      </w:r>
      <w:r w:rsidRPr="00D66195">
        <w:t xml:space="preserve">modification. </w:t>
      </w:r>
    </w:p>
    <w:p w14:paraId="1DD5EC1C" w14:textId="1C3D363A" w:rsidR="00BF4D9B" w:rsidRPr="00D66195" w:rsidRDefault="00BF4D9B" w:rsidP="00D53202">
      <w:pPr>
        <w:pStyle w:val="BodyText"/>
      </w:pPr>
      <w:r w:rsidRPr="00D66195">
        <w:t xml:space="preserve">Our ability to monitor and detect change in indigenous ecosystem and species </w:t>
      </w:r>
      <w:r>
        <w:t xml:space="preserve">distribution </w:t>
      </w:r>
      <w:r w:rsidRPr="00D66195">
        <w:t xml:space="preserve">in response to climate change is frequently constrained by New Zealand’s poor management of spatial biological data </w:t>
      </w:r>
      <w:r w:rsidRPr="00D66195">
        <w:rPr>
          <w:rFonts w:cs="Arial"/>
        </w:rPr>
        <w:t xml:space="preserve">(Halloy and Mark, 2003; McKim, 2016). In particular, New Zealand </w:t>
      </w:r>
      <w:r w:rsidRPr="00D66195">
        <w:t>lacks a single easily accessible repository for distribution data (as provided for example by the Atlas of Living Australia</w:t>
      </w:r>
      <w:r>
        <w:rPr>
          <w:rStyle w:val="FootnoteReference"/>
        </w:rPr>
        <w:footnoteReference w:id="4"/>
      </w:r>
      <w:r w:rsidRPr="00D66195">
        <w:t>). Critical data are stored in a disjointed fashion that lacks coordination, with</w:t>
      </w:r>
      <w:r w:rsidR="007E7426">
        <w:t> </w:t>
      </w:r>
      <w:r w:rsidRPr="00D66195">
        <w:t xml:space="preserve">access constrained by the competitive model </w:t>
      </w:r>
      <w:r>
        <w:t>used to fund and manage</w:t>
      </w:r>
      <w:r w:rsidRPr="00D66195">
        <w:t xml:space="preserve"> New Zealand’s research organisations. </w:t>
      </w:r>
    </w:p>
    <w:p w14:paraId="32CFA026" w14:textId="77777777" w:rsidR="002F6BBE" w:rsidRDefault="002F6BBE" w:rsidP="007E62D5">
      <w:pPr>
        <w:pStyle w:val="BodyText"/>
      </w:pPr>
    </w:p>
    <w:p w14:paraId="623FB190" w14:textId="77777777" w:rsidR="00CC5DA3" w:rsidRDefault="00CC5DA3">
      <w:pPr>
        <w:spacing w:before="0" w:after="200" w:line="276" w:lineRule="auto"/>
        <w:jc w:val="left"/>
      </w:pPr>
      <w:r>
        <w:br w:type="page"/>
      </w:r>
    </w:p>
    <w:p w14:paraId="408BC066" w14:textId="77777777" w:rsidR="00230527" w:rsidRPr="00D66195" w:rsidRDefault="00230527" w:rsidP="00230527">
      <w:pPr>
        <w:pStyle w:val="Heading1"/>
        <w:numPr>
          <w:ilvl w:val="0"/>
          <w:numId w:val="16"/>
        </w:numPr>
      </w:pPr>
      <w:bookmarkStart w:id="384" w:name="_Human_domain_|"/>
      <w:bookmarkStart w:id="385" w:name="_Toc37153151"/>
      <w:bookmarkStart w:id="386" w:name="_Toc37404083"/>
      <w:bookmarkStart w:id="387" w:name="_Toc40696477"/>
      <w:bookmarkStart w:id="388" w:name="_Toc45888077"/>
      <w:bookmarkEnd w:id="384"/>
      <w:r w:rsidRPr="00D66195">
        <w:lastRenderedPageBreak/>
        <w:t xml:space="preserve">Human </w:t>
      </w:r>
      <w:r>
        <w:t>d</w:t>
      </w:r>
      <w:r w:rsidRPr="00D66195">
        <w:t xml:space="preserve">omain | </w:t>
      </w:r>
      <w:r>
        <w:t>R</w:t>
      </w:r>
      <w:r w:rsidRPr="00D66195">
        <w:t xml:space="preserve">ohe </w:t>
      </w:r>
      <w:r>
        <w:t>t</w:t>
      </w:r>
      <w:r w:rsidRPr="00D66195">
        <w:t>angata</w:t>
      </w:r>
      <w:bookmarkEnd w:id="385"/>
      <w:bookmarkEnd w:id="386"/>
      <w:bookmarkEnd w:id="387"/>
      <w:bookmarkEnd w:id="388"/>
    </w:p>
    <w:p w14:paraId="4C60CFC9" w14:textId="57D488B5" w:rsidR="00230527" w:rsidRPr="00D66195" w:rsidRDefault="00230527" w:rsidP="00554444">
      <w:pPr>
        <w:pStyle w:val="Heading2"/>
        <w:numPr>
          <w:ilvl w:val="0"/>
          <w:numId w:val="34"/>
        </w:numPr>
        <w:spacing w:before="240"/>
      </w:pPr>
      <w:bookmarkStart w:id="389" w:name="_Toc37153152"/>
      <w:bookmarkStart w:id="390" w:name="_Toc37404084"/>
      <w:bookmarkStart w:id="391" w:name="_Toc40696478"/>
      <w:bookmarkStart w:id="392" w:name="_Toc45888078"/>
      <w:r w:rsidRPr="00054366">
        <w:t>Domain</w:t>
      </w:r>
      <w:r w:rsidRPr="00D66195">
        <w:t xml:space="preserve"> description</w:t>
      </w:r>
      <w:bookmarkEnd w:id="389"/>
      <w:bookmarkEnd w:id="390"/>
      <w:bookmarkEnd w:id="391"/>
      <w:bookmarkEnd w:id="392"/>
      <w:r w:rsidRPr="00D66195">
        <w:t xml:space="preserve"> </w:t>
      </w:r>
    </w:p>
    <w:p w14:paraId="39103DD8" w14:textId="4C7F26DC" w:rsidR="00230527" w:rsidRPr="00D66195" w:rsidRDefault="00230527" w:rsidP="00054366">
      <w:pPr>
        <w:pStyle w:val="BodyText"/>
      </w:pPr>
      <w:r w:rsidRPr="00D66195">
        <w:t xml:space="preserve">The </w:t>
      </w:r>
      <w:r>
        <w:t>h</w:t>
      </w:r>
      <w:r w:rsidRPr="00D66195">
        <w:t xml:space="preserve">uman </w:t>
      </w:r>
      <w:r>
        <w:t>d</w:t>
      </w:r>
      <w:r w:rsidRPr="00D66195">
        <w:t xml:space="preserve">omain </w:t>
      </w:r>
      <w:r>
        <w:t>encompasses</w:t>
      </w:r>
      <w:r w:rsidRPr="00D66195">
        <w:t xml:space="preserve"> people’s skills, knowledge</w:t>
      </w:r>
      <w:r>
        <w:t>,</w:t>
      </w:r>
      <w:r w:rsidRPr="00D66195">
        <w:t xml:space="preserve"> and physical and mental health (human), the norms, rules and institutions of society (social), and the knowledge, heritage, beliefs, arts, morals, laws, </w:t>
      </w:r>
      <w:r>
        <w:t xml:space="preserve">and </w:t>
      </w:r>
      <w:r w:rsidRPr="00D66195">
        <w:t xml:space="preserve">customs </w:t>
      </w:r>
      <w:r>
        <w:t>of</w:t>
      </w:r>
      <w:r w:rsidRPr="00D66195">
        <w:t xml:space="preserve"> society (cultural). Box 5 </w:t>
      </w:r>
      <w:r>
        <w:t>gives</w:t>
      </w:r>
      <w:r w:rsidRPr="00D66195">
        <w:t xml:space="preserve"> an overview of the significance of </w:t>
      </w:r>
      <w:r w:rsidRPr="00054366">
        <w:t>the</w:t>
      </w:r>
      <w:r w:rsidRPr="00D66195">
        <w:t xml:space="preserve"> risks in this domain to Māori values and wellbeing.</w:t>
      </w:r>
    </w:p>
    <w:p w14:paraId="3F21498E" w14:textId="77777777" w:rsidR="00230527" w:rsidRPr="00D66195" w:rsidRDefault="00230527" w:rsidP="00054366">
      <w:pPr>
        <w:pStyle w:val="Boxheadings"/>
      </w:pPr>
      <w:bookmarkStart w:id="393" w:name="_Ref35985820"/>
      <w:bookmarkStart w:id="394" w:name="_Toc45391990"/>
      <w:r w:rsidRPr="00D66195">
        <w:t xml:space="preserve">Box </w:t>
      </w:r>
      <w:bookmarkEnd w:id="393"/>
      <w:r w:rsidR="00426D3D">
        <w:t>5:</w:t>
      </w:r>
      <w:r w:rsidRPr="00D66195">
        <w:tab/>
        <w:t xml:space="preserve">Māori </w:t>
      </w:r>
      <w:r w:rsidRPr="00054366">
        <w:t>perspective</w:t>
      </w:r>
      <w:r w:rsidRPr="00D66195">
        <w:t xml:space="preserve"> on </w:t>
      </w:r>
      <w:r>
        <w:t>r</w:t>
      </w:r>
      <w:r w:rsidRPr="00D66195">
        <w:t xml:space="preserve">ohe </w:t>
      </w:r>
      <w:r>
        <w:t>t</w:t>
      </w:r>
      <w:r w:rsidRPr="00D66195">
        <w:t xml:space="preserve">angata </w:t>
      </w:r>
      <w:r>
        <w:t>–</w:t>
      </w:r>
      <w:r w:rsidRPr="00D66195">
        <w:t xml:space="preserve"> the </w:t>
      </w:r>
      <w:r>
        <w:t>h</w:t>
      </w:r>
      <w:r w:rsidRPr="00D66195">
        <w:t xml:space="preserve">uman </w:t>
      </w:r>
      <w:r>
        <w:t>d</w:t>
      </w:r>
      <w:r w:rsidRPr="00D66195">
        <w:t>omain</w:t>
      </w:r>
      <w:bookmarkEnd w:id="394"/>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230527" w:rsidRPr="00D66195" w14:paraId="5ECA35F3" w14:textId="77777777" w:rsidTr="00E16621">
        <w:tc>
          <w:tcPr>
            <w:tcW w:w="9209" w:type="dxa"/>
            <w:shd w:val="clear" w:color="auto" w:fill="D2DDE2" w:themeFill="accent3"/>
          </w:tcPr>
          <w:p w14:paraId="7B0FAE5D" w14:textId="24AC413E" w:rsidR="00230527" w:rsidRPr="00D66195" w:rsidRDefault="00230527" w:rsidP="00426D3D">
            <w:pPr>
              <w:pStyle w:val="Blueboxheading"/>
            </w:pPr>
            <w:r w:rsidRPr="00D66195">
              <w:t xml:space="preserve">Rohe </w:t>
            </w:r>
            <w:r>
              <w:t>t</w:t>
            </w:r>
            <w:r w:rsidRPr="00D66195">
              <w:t xml:space="preserve">angata | </w:t>
            </w:r>
            <w:r>
              <w:t>h</w:t>
            </w:r>
            <w:r w:rsidRPr="00D66195">
              <w:t xml:space="preserve">uman </w:t>
            </w:r>
            <w:r>
              <w:t>domain</w:t>
            </w:r>
            <w:r w:rsidRPr="00D66195">
              <w:t xml:space="preserve"> </w:t>
            </w:r>
          </w:p>
          <w:p w14:paraId="23A12790" w14:textId="1284457F" w:rsidR="00230527" w:rsidRPr="00D66195" w:rsidRDefault="00230527" w:rsidP="00236F45">
            <w:pPr>
              <w:pStyle w:val="Blueboxtext"/>
              <w:spacing w:after="80"/>
            </w:pPr>
            <w:r w:rsidRPr="00D66195">
              <w:t xml:space="preserve">The </w:t>
            </w:r>
            <w:r>
              <w:t>r</w:t>
            </w:r>
            <w:r w:rsidRPr="00D66195">
              <w:t xml:space="preserve">ohe </w:t>
            </w:r>
            <w:r>
              <w:t>t</w:t>
            </w:r>
            <w:r w:rsidRPr="00D66195">
              <w:t xml:space="preserve">angata (human </w:t>
            </w:r>
            <w:r>
              <w:t>domain</w:t>
            </w:r>
            <w:r w:rsidRPr="00D66195">
              <w:t>) is focused on the waiora (wellbeing) of people. For Māori, waiora can be understood in many ways. One model applied from the health sector (Durie, 19</w:t>
            </w:r>
            <w:r>
              <w:t>9</w:t>
            </w:r>
            <w:r w:rsidRPr="00D66195">
              <w:t>4) highlights that waiora can be derived from the intertwining of taha tinana (physical health), taha wairua (spiritual health), taha hinengaro (mental health) and taha wh</w:t>
            </w:r>
            <w:r>
              <w:t>ā</w:t>
            </w:r>
            <w:r w:rsidRPr="00D66195">
              <w:t>nau (family</w:t>
            </w:r>
            <w:r w:rsidR="007461B1">
              <w:t> </w:t>
            </w:r>
            <w:r w:rsidRPr="00D66195">
              <w:t>health)</w:t>
            </w:r>
            <w:r>
              <w:t>,</w:t>
            </w:r>
            <w:r w:rsidRPr="00D66195">
              <w:t xml:space="preserve"> providing the basis for all other interactions for sustaining life. Compl</w:t>
            </w:r>
            <w:r>
              <w:t>e</w:t>
            </w:r>
            <w:r w:rsidRPr="00D66195">
              <w:t xml:space="preserve">menting this understanding with the importance and connection of the taiao (environment) to waiora </w:t>
            </w:r>
            <w:r>
              <w:t>gives</w:t>
            </w:r>
            <w:r w:rsidRPr="00D66195">
              <w:t xml:space="preserve"> </w:t>
            </w:r>
            <w:r>
              <w:t>a</w:t>
            </w:r>
            <w:r w:rsidRPr="00D66195">
              <w:t xml:space="preserve"> foundation for understanding the risks to people</w:t>
            </w:r>
            <w:r>
              <w:t>’</w:t>
            </w:r>
            <w:r w:rsidRPr="00D66195">
              <w:t>s wellbeing. Māori oratory and kōrero tuku iho (oral history and traditions) ha</w:t>
            </w:r>
            <w:r>
              <w:t>ve</w:t>
            </w:r>
            <w:r w:rsidRPr="00D66195">
              <w:t xml:space="preserve"> historically underpinned the transfer of Māori social, economic</w:t>
            </w:r>
            <w:r>
              <w:t>,</w:t>
            </w:r>
            <w:r w:rsidRPr="00D66195">
              <w:t xml:space="preserve"> and cultural wellbeing. </w:t>
            </w:r>
          </w:p>
          <w:p w14:paraId="787789DD" w14:textId="77777777" w:rsidR="00230527" w:rsidRPr="00D66195" w:rsidRDefault="00230527" w:rsidP="00236F45">
            <w:pPr>
              <w:pStyle w:val="Blueboxtext"/>
              <w:spacing w:after="80"/>
            </w:pPr>
            <w:r w:rsidRPr="00D66195">
              <w:t xml:space="preserve">The </w:t>
            </w:r>
            <w:r>
              <w:t>r</w:t>
            </w:r>
            <w:r w:rsidRPr="00D66195">
              <w:t xml:space="preserve">ohe </w:t>
            </w:r>
            <w:r>
              <w:t>t</w:t>
            </w:r>
            <w:r w:rsidRPr="00D66195">
              <w:t>angata risks outlined below include direct risks to this capital from the loss and degradation of land, species, ecosystems and sacred sites deeply connected with Māori identity.</w:t>
            </w:r>
            <w:r>
              <w:t xml:space="preserve"> </w:t>
            </w:r>
            <w:r w:rsidRPr="00D66195">
              <w:t xml:space="preserve">Degradation of whenua (land) and moana (sea) addressed in the </w:t>
            </w:r>
            <w:r>
              <w:t>r</w:t>
            </w:r>
            <w:r w:rsidRPr="00D66195">
              <w:t xml:space="preserve">ohe </w:t>
            </w:r>
            <w:r>
              <w:t>t</w:t>
            </w:r>
            <w:r w:rsidRPr="00D66195">
              <w:t>aiao (</w:t>
            </w:r>
            <w:r>
              <w:t>n</w:t>
            </w:r>
            <w:r w:rsidRPr="00D66195">
              <w:t>atural</w:t>
            </w:r>
            <w:r w:rsidR="00426D3D">
              <w:t> </w:t>
            </w:r>
            <w:r>
              <w:t>e</w:t>
            </w:r>
            <w:r w:rsidRPr="00D66195">
              <w:t xml:space="preserve">nvironment </w:t>
            </w:r>
            <w:r>
              <w:t>d</w:t>
            </w:r>
            <w:r w:rsidRPr="00D66195">
              <w:t>omain) also has the risk of eroding the mana (authority) that can be exercised by Māori.</w:t>
            </w:r>
          </w:p>
          <w:p w14:paraId="1CF0D93A" w14:textId="39878A11" w:rsidR="00230527" w:rsidRPr="00D66195" w:rsidRDefault="00230527" w:rsidP="00FF100A">
            <w:pPr>
              <w:pStyle w:val="Blueboxtext"/>
              <w:spacing w:after="240"/>
            </w:pPr>
            <w:r w:rsidRPr="00D66195">
              <w:t>The risks in this section also include those to vulnerable populations such as low-income families</w:t>
            </w:r>
            <w:r>
              <w:t>,</w:t>
            </w:r>
            <w:r w:rsidRPr="00D66195">
              <w:t xml:space="preserve"> in which Māori are disproportionately represented</w:t>
            </w:r>
            <w:r>
              <w:t>,</w:t>
            </w:r>
            <w:r w:rsidRPr="00D66195">
              <w:t xml:space="preserve"> and include risks to health</w:t>
            </w:r>
            <w:r>
              <w:t>,</w:t>
            </w:r>
            <w:r w:rsidRPr="00D66195">
              <w:t xml:space="preserve"> and the risk of displacement. Furthermore, Māori whakapapa (connection, lineage, or genealogy) relationships to the Pacific give rise to obligations and a desire to assist as wh</w:t>
            </w:r>
            <w:r>
              <w:t>ā</w:t>
            </w:r>
            <w:r w:rsidRPr="00D66195">
              <w:t xml:space="preserve">nau. </w:t>
            </w:r>
          </w:p>
        </w:tc>
      </w:tr>
    </w:tbl>
    <w:p w14:paraId="0E8487BE" w14:textId="77777777" w:rsidR="00230527" w:rsidRPr="00D66195" w:rsidRDefault="00230527" w:rsidP="00554444">
      <w:pPr>
        <w:pStyle w:val="Heading2"/>
        <w:numPr>
          <w:ilvl w:val="0"/>
          <w:numId w:val="34"/>
        </w:numPr>
      </w:pPr>
      <w:bookmarkStart w:id="395" w:name="_Toc37153153"/>
      <w:bookmarkStart w:id="396" w:name="_Toc37404085"/>
      <w:bookmarkStart w:id="397" w:name="_Toc40696479"/>
      <w:bookmarkStart w:id="398" w:name="_Toc45888079"/>
      <w:r w:rsidRPr="00D66195">
        <w:t>Snapshot of issues and themes</w:t>
      </w:r>
      <w:bookmarkEnd w:id="395"/>
      <w:bookmarkEnd w:id="396"/>
      <w:bookmarkEnd w:id="397"/>
      <w:bookmarkEnd w:id="398"/>
      <w:r w:rsidRPr="00D66195">
        <w:t xml:space="preserve"> </w:t>
      </w:r>
    </w:p>
    <w:p w14:paraId="0D583D0C" w14:textId="07E55D1F" w:rsidR="00230527" w:rsidRPr="00D66195" w:rsidRDefault="00230527" w:rsidP="007461B1">
      <w:pPr>
        <w:pStyle w:val="BodyText"/>
      </w:pPr>
      <w:bookmarkStart w:id="399" w:name="_Hlk37091887"/>
      <w:r w:rsidRPr="00D66195">
        <w:t>New Zealand is an incredibly successful multicultural country, with an ethnically, religiously, geographically</w:t>
      </w:r>
      <w:r>
        <w:t>,</w:t>
      </w:r>
      <w:r w:rsidRPr="00D66195">
        <w:t xml:space="preserve"> and economically diverse population </w:t>
      </w:r>
      <w:r>
        <w:t>of</w:t>
      </w:r>
      <w:r w:rsidRPr="00D66195">
        <w:t xml:space="preserve"> </w:t>
      </w:r>
      <w:r>
        <w:t>five</w:t>
      </w:r>
      <w:r w:rsidRPr="00D66195">
        <w:t xml:space="preserve"> million people. Māori and culture are integral to the politics, media, culture</w:t>
      </w:r>
      <w:r>
        <w:t>,</w:t>
      </w:r>
      <w:r w:rsidRPr="00D66195">
        <w:t xml:space="preserve"> and identity of New Zealand</w:t>
      </w:r>
      <w:r>
        <w:t>,</w:t>
      </w:r>
      <w:r w:rsidRPr="00D66195">
        <w:t xml:space="preserve"> with te reo Māori an official language. Māori are the second-largest ethnic group in New Zealand (after European New Zealanders), and represent 16.5 per cent of the total population (Stat</w:t>
      </w:r>
      <w:r>
        <w:t>s</w:t>
      </w:r>
      <w:r w:rsidRPr="00D66195">
        <w:t xml:space="preserve"> NZ, 2019). </w:t>
      </w:r>
      <w:bookmarkEnd w:id="399"/>
      <w:r w:rsidRPr="00D66195">
        <w:t>Māori heritage is substantial</w:t>
      </w:r>
      <w:r>
        <w:t>,</w:t>
      </w:r>
      <w:r w:rsidRPr="00D66195">
        <w:t xml:space="preserve"> and is central to New Zealand’s unique identity. Whil</w:t>
      </w:r>
      <w:r>
        <w:t>e</w:t>
      </w:r>
      <w:r w:rsidRPr="00D66195">
        <w:t xml:space="preserve"> te reo Māori is in revitalisation mode</w:t>
      </w:r>
      <w:r>
        <w:t>,</w:t>
      </w:r>
      <w:r w:rsidRPr="00D66195">
        <w:t xml:space="preserve"> and despite the recognised standing of tangata whenua, Māori still face prejudice at many levels. Unfortunately, they are often disadvantaged across most socio</w:t>
      </w:r>
      <w:r>
        <w:t>-</w:t>
      </w:r>
      <w:r w:rsidRPr="00D66195">
        <w:t>economic indicators, including life expectancy, unemployment, educational attainment, income, and access to services and housing (Ministry of Health, 2018). Climate change will have major implications for the health of communities, for amenity, for maintaining cultural continuity</w:t>
      </w:r>
      <w:r>
        <w:t>,</w:t>
      </w:r>
      <w:r w:rsidRPr="00D66195">
        <w:t xml:space="preserve"> and</w:t>
      </w:r>
      <w:r>
        <w:t xml:space="preserve"> for</w:t>
      </w:r>
      <w:r w:rsidRPr="00D66195">
        <w:t xml:space="preserve"> cultural survival. The coming century is likely to change Māori social, economi</w:t>
      </w:r>
      <w:r>
        <w:t>c,</w:t>
      </w:r>
      <w:r w:rsidRPr="00D66195">
        <w:t xml:space="preserve"> and cultural landscapes.</w:t>
      </w:r>
    </w:p>
    <w:p w14:paraId="0D2AB19B" w14:textId="1D1A6B85" w:rsidR="00230527" w:rsidRPr="00D66195" w:rsidRDefault="00230527" w:rsidP="00BA4730">
      <w:pPr>
        <w:pStyle w:val="BodyText"/>
        <w:spacing w:before="100" w:after="100"/>
      </w:pPr>
      <w:r w:rsidRPr="00D66195">
        <w:lastRenderedPageBreak/>
        <w:t>Exposure and vulnerability to climate change risks depend on where people live. Most of New</w:t>
      </w:r>
      <w:r w:rsidR="007461B1">
        <w:t> </w:t>
      </w:r>
      <w:r w:rsidRPr="00D66195">
        <w:t xml:space="preserve">Zealand’s population is urban, with more than 70 per cent </w:t>
      </w:r>
      <w:r>
        <w:t xml:space="preserve">of </w:t>
      </w:r>
      <w:r w:rsidRPr="00D66195">
        <w:t>New Zealanders living in large urban areas, such as Auckland, New Plymouth, Hamilton, Nelson and Christchurch.</w:t>
      </w:r>
      <w:r w:rsidR="007461B1">
        <w:t xml:space="preserve"> </w:t>
      </w:r>
      <w:r w:rsidRPr="00D66195">
        <w:t>Approximately 11 per cent live in smaller towns like Taupo, Picton and Greytown, 14</w:t>
      </w:r>
      <w:r w:rsidR="00E16621">
        <w:t> </w:t>
      </w:r>
      <w:r w:rsidRPr="00D66195">
        <w:t>per cent in rural areas, and 1 per cent in highly remote rural areas (Sta</w:t>
      </w:r>
      <w:r>
        <w:t>ts</w:t>
      </w:r>
      <w:r w:rsidRPr="00D66195">
        <w:t xml:space="preserve"> NZ, 2004). </w:t>
      </w:r>
    </w:p>
    <w:p w14:paraId="39EC3C49" w14:textId="7BC44266" w:rsidR="00230527" w:rsidRPr="00D66195" w:rsidRDefault="00230527" w:rsidP="00BA4730">
      <w:pPr>
        <w:pStyle w:val="BodyText"/>
        <w:spacing w:before="100" w:after="100"/>
      </w:pPr>
      <w:r w:rsidRPr="00D66195">
        <w:t>The impacts of climate change will be felt most strongly by those already marginalised in society. However, new inequities are likely to emerge as climate change impacts are experienced more widely. Climate change will impact on humans, society, and culture directly through exposure to hazards, and indirectly through the consequences and changes resulting from exposure to hazards. Key themes identified in the domain include how the safety and physical and mental health of individuals and communities may</w:t>
      </w:r>
      <w:r>
        <w:t xml:space="preserve"> be</w:t>
      </w:r>
      <w:r w:rsidRPr="00D66195">
        <w:t xml:space="preserve"> affected by extreme weather events, </w:t>
      </w:r>
      <w:r w:rsidR="00FD3F14">
        <w:t>ongoing, gradual</w:t>
      </w:r>
      <w:r w:rsidRPr="00D66195">
        <w:t xml:space="preserve"> changes, and social and environmental changes.</w:t>
      </w:r>
    </w:p>
    <w:p w14:paraId="36D1801B" w14:textId="0397E333" w:rsidR="00230527" w:rsidRPr="00D66195" w:rsidRDefault="00230527" w:rsidP="00BA4730">
      <w:pPr>
        <w:pStyle w:val="BodyText"/>
        <w:spacing w:before="100" w:after="100"/>
      </w:pPr>
      <w:r w:rsidRPr="00D66195">
        <w:t>Climate change is also going to reconfigure people’</w:t>
      </w:r>
      <w:r>
        <w:t>s</w:t>
      </w:r>
      <w:r w:rsidRPr="00D66195">
        <w:t xml:space="preserve"> ability to form and undertake their preferred habits, pursuits and activities, </w:t>
      </w:r>
      <w:r w:rsidR="0042163A">
        <w:t xml:space="preserve">to </w:t>
      </w:r>
      <w:r w:rsidRPr="00D66195">
        <w:t xml:space="preserve">access critical services and </w:t>
      </w:r>
      <w:r w:rsidR="0042163A">
        <w:t xml:space="preserve">to </w:t>
      </w:r>
      <w:r w:rsidRPr="00D66195">
        <w:t xml:space="preserve">continue to earn a livelihood. Ultimately the effects of climate change in any domain impact </w:t>
      </w:r>
      <w:r w:rsidR="0042163A">
        <w:t xml:space="preserve">on </w:t>
      </w:r>
      <w:r w:rsidRPr="00D66195">
        <w:t xml:space="preserve">humans, with ramifications for </w:t>
      </w:r>
      <w:r w:rsidR="0042163A">
        <w:t xml:space="preserve">their </w:t>
      </w:r>
      <w:r w:rsidRPr="00D66195">
        <w:t>wellbeing, identity, autonomy and sense of belonging.</w:t>
      </w:r>
    </w:p>
    <w:p w14:paraId="1E2C5F82" w14:textId="77777777" w:rsidR="00CC5DA3" w:rsidRDefault="00230527" w:rsidP="00554444">
      <w:pPr>
        <w:pStyle w:val="Heading2"/>
        <w:numPr>
          <w:ilvl w:val="0"/>
          <w:numId w:val="34"/>
        </w:numPr>
        <w:spacing w:before="240"/>
        <w:rPr>
          <w:sz w:val="35"/>
          <w:szCs w:val="35"/>
        </w:rPr>
      </w:pPr>
      <w:bookmarkStart w:id="400" w:name="_Toc37153154"/>
      <w:bookmarkStart w:id="401" w:name="_Toc37404086"/>
      <w:bookmarkStart w:id="402" w:name="_Toc40696480"/>
      <w:bookmarkStart w:id="403" w:name="_Toc45888080"/>
      <w:r w:rsidRPr="00BD3B59">
        <w:rPr>
          <w:sz w:val="35"/>
          <w:szCs w:val="35"/>
        </w:rPr>
        <w:t>Summary of climate change risks and</w:t>
      </w:r>
      <w:r w:rsidR="00BD3B59" w:rsidRPr="00BD3B59">
        <w:rPr>
          <w:sz w:val="35"/>
          <w:szCs w:val="35"/>
        </w:rPr>
        <w:t xml:space="preserve"> </w:t>
      </w:r>
      <w:r w:rsidRPr="00BD3B59">
        <w:rPr>
          <w:sz w:val="35"/>
          <w:szCs w:val="35"/>
        </w:rPr>
        <w:t>opportunities</w:t>
      </w:r>
      <w:bookmarkEnd w:id="400"/>
      <w:bookmarkEnd w:id="401"/>
      <w:bookmarkEnd w:id="402"/>
      <w:bookmarkEnd w:id="403"/>
    </w:p>
    <w:p w14:paraId="2758AD95" w14:textId="3D20A3B9" w:rsidR="00BA4730" w:rsidRPr="00BA4730" w:rsidRDefault="00BA4730" w:rsidP="00776089">
      <w:pPr>
        <w:pStyle w:val="Tableheading2"/>
      </w:pPr>
      <w:bookmarkStart w:id="404" w:name="_Toc45391910"/>
      <w:r w:rsidRPr="00BA4730">
        <w:rPr>
          <w:lang w:eastAsia="en-AU"/>
        </w:rPr>
        <w:t>Summary of climate change risks and opportunities</w:t>
      </w:r>
      <w:r w:rsidR="002605BD">
        <w:rPr>
          <w:lang w:eastAsia="en-AU"/>
        </w:rPr>
        <w:t xml:space="preserve"> in the human domain</w:t>
      </w:r>
      <w:bookmarkEnd w:id="404"/>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000" w:firstRow="0" w:lastRow="0" w:firstColumn="0" w:lastColumn="0" w:noHBand="0" w:noVBand="0"/>
      </w:tblPr>
      <w:tblGrid>
        <w:gridCol w:w="6357"/>
        <w:gridCol w:w="874"/>
        <w:gridCol w:w="1274"/>
      </w:tblGrid>
      <w:tr w:rsidR="00C96704" w:rsidRPr="00C96704" w14:paraId="1DD53738" w14:textId="77777777" w:rsidTr="00127B88">
        <w:trPr>
          <w:trHeight w:val="340"/>
          <w:tblHeader/>
        </w:trPr>
        <w:tc>
          <w:tcPr>
            <w:tcW w:w="5000" w:type="pct"/>
            <w:gridSpan w:val="3"/>
            <w:tcBorders>
              <w:bottom w:val="nil"/>
            </w:tcBorders>
            <w:shd w:val="clear" w:color="auto" w:fill="DA5A28"/>
          </w:tcPr>
          <w:p w14:paraId="1007FF2E" w14:textId="77777777" w:rsidR="00BD3B59" w:rsidRPr="00C96704" w:rsidRDefault="00BD3B59" w:rsidP="00BD3B59">
            <w:pPr>
              <w:pStyle w:val="TableTextbold"/>
              <w:rPr>
                <w:color w:val="FFFFFF" w:themeColor="background1"/>
              </w:rPr>
            </w:pPr>
            <w:bookmarkStart w:id="405" w:name="_Hlk37168835"/>
            <w:r w:rsidRPr="00C96704">
              <w:rPr>
                <w:color w:val="FFFFFF" w:themeColor="background1"/>
              </w:rPr>
              <w:t>Human</w:t>
            </w:r>
          </w:p>
        </w:tc>
      </w:tr>
      <w:tr w:rsidR="00DC4A77" w:rsidRPr="00D66195" w14:paraId="5B5848CA" w14:textId="77777777" w:rsidTr="00127B88">
        <w:trPr>
          <w:tblHeader/>
        </w:trPr>
        <w:tc>
          <w:tcPr>
            <w:tcW w:w="3737" w:type="pct"/>
            <w:tcBorders>
              <w:top w:val="nil"/>
              <w:bottom w:val="nil"/>
              <w:right w:val="nil"/>
            </w:tcBorders>
            <w:shd w:val="clear" w:color="auto" w:fill="D2DDE2" w:themeFill="accent3"/>
          </w:tcPr>
          <w:p w14:paraId="17B418F7" w14:textId="77777777" w:rsidR="00DC4A77" w:rsidRPr="00D66195" w:rsidRDefault="00DC4A77" w:rsidP="003D46A1">
            <w:pPr>
              <w:pStyle w:val="TableTextbold"/>
              <w:spacing w:before="40" w:after="0"/>
            </w:pPr>
          </w:p>
        </w:tc>
        <w:tc>
          <w:tcPr>
            <w:tcW w:w="1263" w:type="pct"/>
            <w:gridSpan w:val="2"/>
            <w:tcBorders>
              <w:top w:val="nil"/>
              <w:left w:val="nil"/>
              <w:bottom w:val="nil"/>
              <w:right w:val="nil"/>
            </w:tcBorders>
            <w:shd w:val="clear" w:color="auto" w:fill="D2DDE2" w:themeFill="accent3"/>
          </w:tcPr>
          <w:p w14:paraId="732E895A" w14:textId="77777777" w:rsidR="00DC4A77" w:rsidRPr="00D66195" w:rsidRDefault="00DC4A77" w:rsidP="003D46A1">
            <w:pPr>
              <w:pStyle w:val="TableTextbold"/>
              <w:spacing w:before="40" w:after="0"/>
              <w:jc w:val="center"/>
            </w:pPr>
            <w:r>
              <w:t>Ratings</w:t>
            </w:r>
          </w:p>
        </w:tc>
      </w:tr>
      <w:tr w:rsidR="00BA4730" w:rsidRPr="00D66195" w14:paraId="5ABF5B9F" w14:textId="77777777" w:rsidTr="00127B88">
        <w:trPr>
          <w:tblHeader/>
        </w:trPr>
        <w:tc>
          <w:tcPr>
            <w:tcW w:w="3737" w:type="pct"/>
            <w:tcBorders>
              <w:top w:val="nil"/>
              <w:bottom w:val="nil"/>
              <w:right w:val="nil"/>
            </w:tcBorders>
            <w:shd w:val="clear" w:color="auto" w:fill="D2DDE2" w:themeFill="accent3"/>
          </w:tcPr>
          <w:p w14:paraId="64ED5A67" w14:textId="77777777" w:rsidR="00DC4A77" w:rsidRPr="00D66195" w:rsidRDefault="00DC4A77" w:rsidP="00872F84">
            <w:pPr>
              <w:pStyle w:val="TableTextbold"/>
              <w:spacing w:before="0"/>
            </w:pPr>
            <w:r w:rsidRPr="00D66195">
              <w:t>Most significant risks</w:t>
            </w:r>
          </w:p>
        </w:tc>
        <w:tc>
          <w:tcPr>
            <w:tcW w:w="514" w:type="pct"/>
            <w:tcBorders>
              <w:top w:val="nil"/>
              <w:left w:val="nil"/>
              <w:bottom w:val="nil"/>
              <w:right w:val="nil"/>
            </w:tcBorders>
            <w:shd w:val="clear" w:color="auto" w:fill="D2DDE2" w:themeFill="accent3"/>
          </w:tcPr>
          <w:p w14:paraId="00B20647" w14:textId="77777777" w:rsidR="00DC4A77" w:rsidRPr="00D66195" w:rsidRDefault="00DC4A77" w:rsidP="00872F84">
            <w:pPr>
              <w:pStyle w:val="TableTextbold"/>
              <w:spacing w:before="0"/>
              <w:jc w:val="center"/>
            </w:pPr>
            <w:r w:rsidRPr="00B51149">
              <w:t>Urgency</w:t>
            </w:r>
          </w:p>
        </w:tc>
        <w:tc>
          <w:tcPr>
            <w:tcW w:w="749" w:type="pct"/>
            <w:tcBorders>
              <w:top w:val="nil"/>
              <w:left w:val="nil"/>
              <w:bottom w:val="nil"/>
              <w:right w:val="nil"/>
            </w:tcBorders>
            <w:shd w:val="clear" w:color="auto" w:fill="D2DDE2" w:themeFill="accent3"/>
          </w:tcPr>
          <w:p w14:paraId="48A771A3" w14:textId="77777777" w:rsidR="00DC4A77" w:rsidRPr="00D66195" w:rsidRDefault="00DC4A77" w:rsidP="00872F84">
            <w:pPr>
              <w:pStyle w:val="TableTextbold"/>
              <w:spacing w:before="0"/>
            </w:pPr>
            <w:r w:rsidRPr="00B51149">
              <w:t>Consequence</w:t>
            </w:r>
          </w:p>
        </w:tc>
      </w:tr>
      <w:tr w:rsidR="00DC4A77" w:rsidRPr="00D66195" w14:paraId="202D574B" w14:textId="77777777" w:rsidTr="00127B88">
        <w:tc>
          <w:tcPr>
            <w:tcW w:w="3737" w:type="pct"/>
            <w:tcBorders>
              <w:top w:val="nil"/>
              <w:bottom w:val="single" w:sz="4" w:space="0" w:color="DA5A28"/>
            </w:tcBorders>
            <w:shd w:val="clear" w:color="auto" w:fill="auto"/>
            <w:tcMar>
              <w:top w:w="0" w:type="dxa"/>
            </w:tcMar>
          </w:tcPr>
          <w:p w14:paraId="7A2ACD28" w14:textId="77777777" w:rsidR="00DC4A77" w:rsidRPr="00B51149" w:rsidRDefault="00DC4A77" w:rsidP="003D46A1">
            <w:pPr>
              <w:pStyle w:val="TableText"/>
              <w:spacing w:before="40" w:after="40"/>
            </w:pPr>
            <w:r w:rsidRPr="00B51149">
              <w:t>H1 Risks to social cohesion and community wellbeing from displacement of individuals, families and communities due to climate change impacts.</w:t>
            </w:r>
          </w:p>
        </w:tc>
        <w:tc>
          <w:tcPr>
            <w:tcW w:w="514" w:type="pct"/>
            <w:tcBorders>
              <w:top w:val="nil"/>
              <w:bottom w:val="single" w:sz="4" w:space="0" w:color="DA5A28"/>
            </w:tcBorders>
            <w:tcMar>
              <w:top w:w="0" w:type="dxa"/>
            </w:tcMar>
          </w:tcPr>
          <w:p w14:paraId="570D7509" w14:textId="77777777" w:rsidR="00DC4A77" w:rsidRPr="00B51149" w:rsidRDefault="00DC4A77" w:rsidP="003D46A1">
            <w:pPr>
              <w:pStyle w:val="TableText"/>
              <w:spacing w:before="40" w:after="40"/>
              <w:jc w:val="center"/>
            </w:pPr>
            <w:r w:rsidRPr="00B51149">
              <w:t>88*</w:t>
            </w:r>
          </w:p>
        </w:tc>
        <w:tc>
          <w:tcPr>
            <w:tcW w:w="749" w:type="pct"/>
            <w:tcBorders>
              <w:top w:val="nil"/>
              <w:bottom w:val="single" w:sz="4" w:space="0" w:color="DA5A28"/>
            </w:tcBorders>
            <w:shd w:val="clear" w:color="auto" w:fill="auto"/>
            <w:tcMar>
              <w:top w:w="0" w:type="dxa"/>
            </w:tcMar>
          </w:tcPr>
          <w:p w14:paraId="3A4FBDB3" w14:textId="77777777" w:rsidR="00DC4A77" w:rsidRPr="00B51149" w:rsidRDefault="00DC4A77" w:rsidP="003D46A1">
            <w:pPr>
              <w:pStyle w:val="TableText"/>
              <w:spacing w:before="40" w:after="40"/>
            </w:pPr>
            <w:r w:rsidRPr="00B51149">
              <w:t>Extreme**</w:t>
            </w:r>
          </w:p>
        </w:tc>
      </w:tr>
      <w:tr w:rsidR="00DC4A77" w:rsidRPr="00D66195" w14:paraId="1B93B6F4" w14:textId="77777777" w:rsidTr="00127B88">
        <w:tc>
          <w:tcPr>
            <w:tcW w:w="3737" w:type="pct"/>
            <w:tcBorders>
              <w:bottom w:val="nil"/>
            </w:tcBorders>
            <w:shd w:val="clear" w:color="auto" w:fill="auto"/>
            <w:tcMar>
              <w:top w:w="0" w:type="dxa"/>
            </w:tcMar>
          </w:tcPr>
          <w:p w14:paraId="067A94DE" w14:textId="77777777" w:rsidR="00DC4A77" w:rsidRPr="00B51149" w:rsidRDefault="00DC4A77" w:rsidP="003D46A1">
            <w:pPr>
              <w:pStyle w:val="TableText"/>
              <w:spacing w:before="40" w:after="40"/>
            </w:pPr>
            <w:r w:rsidRPr="00B51149">
              <w:t>H2 Risks of exacerbating existing inequities and creating new and additional inequities due to differential distribution of climate change impacts.</w:t>
            </w:r>
          </w:p>
        </w:tc>
        <w:tc>
          <w:tcPr>
            <w:tcW w:w="514" w:type="pct"/>
            <w:tcBorders>
              <w:bottom w:val="nil"/>
            </w:tcBorders>
            <w:tcMar>
              <w:top w:w="0" w:type="dxa"/>
            </w:tcMar>
          </w:tcPr>
          <w:p w14:paraId="27ADBA1A" w14:textId="77777777" w:rsidR="00DC4A77" w:rsidRPr="00B51149" w:rsidRDefault="00DC4A77" w:rsidP="003D46A1">
            <w:pPr>
              <w:pStyle w:val="TableText"/>
              <w:spacing w:before="40" w:after="40"/>
              <w:jc w:val="center"/>
            </w:pPr>
            <w:r w:rsidRPr="00B51149">
              <w:t>85</w:t>
            </w:r>
          </w:p>
        </w:tc>
        <w:tc>
          <w:tcPr>
            <w:tcW w:w="749" w:type="pct"/>
            <w:tcBorders>
              <w:bottom w:val="nil"/>
            </w:tcBorders>
            <w:shd w:val="clear" w:color="auto" w:fill="auto"/>
            <w:tcMar>
              <w:top w:w="0" w:type="dxa"/>
            </w:tcMar>
          </w:tcPr>
          <w:p w14:paraId="4EC94CCA" w14:textId="77777777" w:rsidR="00DC4A77" w:rsidRPr="00B51149" w:rsidRDefault="00DC4A77" w:rsidP="003D46A1">
            <w:pPr>
              <w:pStyle w:val="TableText"/>
              <w:spacing w:before="40" w:after="40"/>
            </w:pPr>
            <w:r w:rsidRPr="00B51149">
              <w:t>Extreme</w:t>
            </w:r>
          </w:p>
        </w:tc>
      </w:tr>
      <w:tr w:rsidR="00C35ECE" w:rsidRPr="00BD3B59" w14:paraId="4CE50DDC" w14:textId="77777777" w:rsidTr="00127B88">
        <w:tc>
          <w:tcPr>
            <w:tcW w:w="5000" w:type="pct"/>
            <w:gridSpan w:val="3"/>
            <w:tcBorders>
              <w:top w:val="nil"/>
              <w:bottom w:val="nil"/>
            </w:tcBorders>
            <w:shd w:val="clear" w:color="auto" w:fill="D2DDE2" w:themeFill="accent3"/>
            <w:tcMar>
              <w:top w:w="0" w:type="dxa"/>
            </w:tcMar>
          </w:tcPr>
          <w:p w14:paraId="0CDE72C1" w14:textId="77777777" w:rsidR="00BD3B59" w:rsidRPr="00BD3B59" w:rsidRDefault="00BD3B59" w:rsidP="003D46A1">
            <w:pPr>
              <w:pStyle w:val="TableTextbold"/>
              <w:spacing w:before="40" w:after="40"/>
            </w:pPr>
            <w:r w:rsidRPr="00BD3B59">
              <w:t>Other priority risks examined in stage 2</w:t>
            </w:r>
          </w:p>
        </w:tc>
      </w:tr>
      <w:tr w:rsidR="00DC4A77" w:rsidRPr="00D66195" w14:paraId="2E5CD816" w14:textId="77777777" w:rsidTr="00127B88">
        <w:tc>
          <w:tcPr>
            <w:tcW w:w="3737" w:type="pct"/>
            <w:tcBorders>
              <w:top w:val="nil"/>
            </w:tcBorders>
            <w:shd w:val="clear" w:color="auto" w:fill="auto"/>
            <w:tcMar>
              <w:top w:w="0" w:type="dxa"/>
            </w:tcMar>
          </w:tcPr>
          <w:p w14:paraId="0A519029" w14:textId="77777777" w:rsidR="00DC4A77" w:rsidRPr="00D66195" w:rsidRDefault="00DC4A77" w:rsidP="003D46A1">
            <w:pPr>
              <w:pStyle w:val="TableText"/>
              <w:spacing w:before="40" w:after="40"/>
              <w:rPr>
                <w:rFonts w:cs="Arial"/>
                <w:bCs/>
              </w:rPr>
            </w:pPr>
            <w:r w:rsidRPr="00D66195">
              <w:rPr>
                <w:rFonts w:cs="Arial"/>
              </w:rPr>
              <w:t>H3 Risks to physical health from exposure to storm events, heatwaves, vector</w:t>
            </w:r>
            <w:r w:rsidR="003D46A1">
              <w:rPr>
                <w:rFonts w:cs="Arial"/>
              </w:rPr>
              <w:noBreakHyphen/>
            </w:r>
            <w:r w:rsidRPr="00D66195">
              <w:rPr>
                <w:rFonts w:cs="Arial"/>
              </w:rPr>
              <w:t>borne and zoonotic diseases, water availability and resource quality and</w:t>
            </w:r>
            <w:r w:rsidR="003D46A1">
              <w:rPr>
                <w:rFonts w:cs="Arial"/>
              </w:rPr>
              <w:t> </w:t>
            </w:r>
            <w:r w:rsidRPr="00D66195">
              <w:rPr>
                <w:rFonts w:cs="Arial"/>
              </w:rPr>
              <w:t>accessibility due to changes in temperature, rainfall and extreme weather</w:t>
            </w:r>
            <w:r w:rsidR="003D46A1">
              <w:rPr>
                <w:rFonts w:cs="Arial"/>
              </w:rPr>
              <w:t> </w:t>
            </w:r>
            <w:r w:rsidRPr="00D66195">
              <w:rPr>
                <w:rFonts w:cs="Arial"/>
              </w:rPr>
              <w:t>events.</w:t>
            </w:r>
          </w:p>
        </w:tc>
        <w:tc>
          <w:tcPr>
            <w:tcW w:w="514" w:type="pct"/>
            <w:tcBorders>
              <w:top w:val="nil"/>
            </w:tcBorders>
            <w:tcMar>
              <w:top w:w="0" w:type="dxa"/>
            </w:tcMar>
          </w:tcPr>
          <w:p w14:paraId="76142332" w14:textId="77777777" w:rsidR="00DC4A77" w:rsidRPr="00DC4A77" w:rsidRDefault="00DC4A77" w:rsidP="003D46A1">
            <w:pPr>
              <w:pStyle w:val="TableText"/>
              <w:spacing w:before="40" w:after="40"/>
              <w:jc w:val="center"/>
            </w:pPr>
            <w:r w:rsidRPr="00D66195">
              <w:t>83</w:t>
            </w:r>
          </w:p>
        </w:tc>
        <w:tc>
          <w:tcPr>
            <w:tcW w:w="749" w:type="pct"/>
            <w:tcBorders>
              <w:top w:val="nil"/>
            </w:tcBorders>
            <w:shd w:val="clear" w:color="auto" w:fill="auto"/>
            <w:tcMar>
              <w:top w:w="0" w:type="dxa"/>
            </w:tcMar>
          </w:tcPr>
          <w:p w14:paraId="7D973F1B" w14:textId="77777777" w:rsidR="00DC4A77" w:rsidRPr="00D66195" w:rsidRDefault="00DC4A77" w:rsidP="003D46A1">
            <w:pPr>
              <w:pStyle w:val="TableText"/>
              <w:spacing w:before="40" w:after="40"/>
            </w:pPr>
            <w:r w:rsidRPr="00D66195">
              <w:t>Major</w:t>
            </w:r>
          </w:p>
        </w:tc>
      </w:tr>
      <w:tr w:rsidR="00DC4A77" w:rsidRPr="00D66195" w14:paraId="1F488684" w14:textId="77777777" w:rsidTr="00127B88">
        <w:tc>
          <w:tcPr>
            <w:tcW w:w="3737" w:type="pct"/>
            <w:shd w:val="clear" w:color="auto" w:fill="auto"/>
            <w:tcMar>
              <w:top w:w="0" w:type="dxa"/>
            </w:tcMar>
          </w:tcPr>
          <w:p w14:paraId="3ADA7F69" w14:textId="50ED6C60" w:rsidR="00DC4A77" w:rsidRPr="00D66195" w:rsidRDefault="00DC4A77" w:rsidP="003D46A1">
            <w:pPr>
              <w:pStyle w:val="TableText"/>
              <w:spacing w:before="40" w:after="40"/>
              <w:rPr>
                <w:rFonts w:cs="Arial"/>
                <w:bCs/>
              </w:rPr>
            </w:pPr>
            <w:r w:rsidRPr="00D66195">
              <w:rPr>
                <w:rFonts w:cs="Arial"/>
              </w:rPr>
              <w:t>H4 Risks of conflict, disruption and loss of trust in government from changing patterns in the value of assets and competition for access to scarce resources primarily due to extreme weather events and ongoing sea</w:t>
            </w:r>
            <w:r w:rsidR="00021B19">
              <w:rPr>
                <w:rFonts w:cs="Arial"/>
              </w:rPr>
              <w:t>-</w:t>
            </w:r>
            <w:r w:rsidRPr="00D66195">
              <w:rPr>
                <w:rFonts w:cs="Arial"/>
              </w:rPr>
              <w:t>level rise</w:t>
            </w:r>
            <w:r w:rsidRPr="00D66195">
              <w:rPr>
                <w:rFonts w:cs="Arial"/>
                <w:bCs/>
              </w:rPr>
              <w:t>.</w:t>
            </w:r>
          </w:p>
        </w:tc>
        <w:tc>
          <w:tcPr>
            <w:tcW w:w="514" w:type="pct"/>
            <w:tcMar>
              <w:top w:w="0" w:type="dxa"/>
            </w:tcMar>
          </w:tcPr>
          <w:p w14:paraId="6B56BA8E" w14:textId="77777777" w:rsidR="00DC4A77" w:rsidRPr="00DC4A77" w:rsidRDefault="00DC4A77" w:rsidP="003D46A1">
            <w:pPr>
              <w:pStyle w:val="TableText"/>
              <w:spacing w:before="40" w:after="40"/>
              <w:jc w:val="center"/>
            </w:pPr>
            <w:r w:rsidRPr="00D66195">
              <w:t>83</w:t>
            </w:r>
          </w:p>
        </w:tc>
        <w:tc>
          <w:tcPr>
            <w:tcW w:w="749" w:type="pct"/>
            <w:shd w:val="clear" w:color="auto" w:fill="auto"/>
            <w:tcMar>
              <w:top w:w="0" w:type="dxa"/>
            </w:tcMar>
          </w:tcPr>
          <w:p w14:paraId="793FCA80" w14:textId="77777777" w:rsidR="00DC4A77" w:rsidRPr="00D66195" w:rsidRDefault="00DC4A77" w:rsidP="003D46A1">
            <w:pPr>
              <w:pStyle w:val="TableText"/>
              <w:spacing w:before="40" w:after="40"/>
            </w:pPr>
            <w:r w:rsidRPr="00D66195">
              <w:t>Major</w:t>
            </w:r>
          </w:p>
        </w:tc>
      </w:tr>
      <w:tr w:rsidR="00DC4A77" w:rsidRPr="00D66195" w14:paraId="2B24C3AC" w14:textId="77777777" w:rsidTr="00127B88">
        <w:tc>
          <w:tcPr>
            <w:tcW w:w="3737" w:type="pct"/>
            <w:shd w:val="clear" w:color="auto" w:fill="auto"/>
            <w:tcMar>
              <w:top w:w="0" w:type="dxa"/>
            </w:tcMar>
          </w:tcPr>
          <w:p w14:paraId="3C5D2CBA" w14:textId="425B2186" w:rsidR="00DC4A77" w:rsidRPr="00D66195" w:rsidRDefault="00DC4A77" w:rsidP="003D46A1">
            <w:pPr>
              <w:pStyle w:val="TableText"/>
              <w:spacing w:before="40" w:after="40"/>
              <w:rPr>
                <w:rFonts w:cs="Arial"/>
                <w:bCs/>
              </w:rPr>
            </w:pPr>
            <w:r w:rsidRPr="00D66195">
              <w:rPr>
                <w:rFonts w:cs="Arial"/>
                <w:bCs/>
              </w:rPr>
              <w:t>H5</w:t>
            </w:r>
            <w:r w:rsidRPr="00D66195">
              <w:t xml:space="preserve"> </w:t>
            </w:r>
            <w:r w:rsidRPr="00D66195">
              <w:rPr>
                <w:rFonts w:cs="Arial"/>
                <w:bCs/>
              </w:rPr>
              <w:t>Risks to Māori social, cultural, spiritual and economic wellbeing from loss and degradation of lands and waters, as well as cultural assets such as marae, due to ongoing sea</w:t>
            </w:r>
            <w:r w:rsidR="00AB6931">
              <w:rPr>
                <w:rFonts w:cs="Arial"/>
                <w:bCs/>
              </w:rPr>
              <w:t>-</w:t>
            </w:r>
            <w:r w:rsidRPr="00D66195">
              <w:rPr>
                <w:rFonts w:cs="Arial"/>
                <w:bCs/>
              </w:rPr>
              <w:t>level rise, changes in rainfall and drought.</w:t>
            </w:r>
          </w:p>
        </w:tc>
        <w:tc>
          <w:tcPr>
            <w:tcW w:w="514" w:type="pct"/>
            <w:tcMar>
              <w:top w:w="0" w:type="dxa"/>
            </w:tcMar>
          </w:tcPr>
          <w:p w14:paraId="5D89ACF1" w14:textId="77777777" w:rsidR="00DC4A77" w:rsidRPr="00DC4A77" w:rsidRDefault="00DC4A77" w:rsidP="003D46A1">
            <w:pPr>
              <w:pStyle w:val="TableText"/>
              <w:spacing w:before="40" w:after="40"/>
              <w:jc w:val="center"/>
            </w:pPr>
            <w:r w:rsidRPr="00D66195">
              <w:t>80</w:t>
            </w:r>
          </w:p>
        </w:tc>
        <w:tc>
          <w:tcPr>
            <w:tcW w:w="749" w:type="pct"/>
            <w:shd w:val="clear" w:color="auto" w:fill="auto"/>
            <w:tcMar>
              <w:top w:w="0" w:type="dxa"/>
            </w:tcMar>
          </w:tcPr>
          <w:p w14:paraId="05BC7D6F" w14:textId="77777777" w:rsidR="00DC4A77" w:rsidRPr="00D66195" w:rsidRDefault="00DC4A77" w:rsidP="003D46A1">
            <w:pPr>
              <w:pStyle w:val="TableText"/>
              <w:spacing w:before="40" w:after="40"/>
            </w:pPr>
            <w:r w:rsidRPr="00D66195">
              <w:t>Extreme</w:t>
            </w:r>
          </w:p>
        </w:tc>
      </w:tr>
      <w:tr w:rsidR="00DC4A77" w:rsidRPr="00D66195" w14:paraId="490F3E0C" w14:textId="77777777" w:rsidTr="00127B88">
        <w:tc>
          <w:tcPr>
            <w:tcW w:w="3737" w:type="pct"/>
            <w:shd w:val="clear" w:color="auto" w:fill="auto"/>
            <w:tcMar>
              <w:top w:w="0" w:type="dxa"/>
            </w:tcMar>
          </w:tcPr>
          <w:p w14:paraId="3C7367BD" w14:textId="2FD50D56" w:rsidR="00DC4A77" w:rsidRPr="00D66195" w:rsidRDefault="00DC4A77" w:rsidP="004D3399">
            <w:pPr>
              <w:pStyle w:val="TableText"/>
              <w:spacing w:before="40" w:after="40"/>
              <w:rPr>
                <w:rFonts w:cs="Arial"/>
              </w:rPr>
            </w:pPr>
            <w:r w:rsidRPr="00D66195">
              <w:rPr>
                <w:rFonts w:cs="Arial"/>
                <w:bCs/>
              </w:rPr>
              <w:t>H6 Risks to Māori social, cultural, spiritual and economic wellbeing from loss of</w:t>
            </w:r>
            <w:r w:rsidR="00BA4730">
              <w:rPr>
                <w:rFonts w:cs="Arial"/>
                <w:bCs/>
              </w:rPr>
              <w:t xml:space="preserve"> </w:t>
            </w:r>
            <w:r w:rsidRPr="00D66195">
              <w:rPr>
                <w:rFonts w:cs="Arial"/>
                <w:bCs/>
              </w:rPr>
              <w:t>species and biodiversity due to greater climate variability and ongoing sea</w:t>
            </w:r>
            <w:r w:rsidR="004D3399">
              <w:rPr>
                <w:rFonts w:cs="Arial"/>
                <w:bCs/>
              </w:rPr>
              <w:t>-</w:t>
            </w:r>
            <w:r w:rsidRPr="00D66195">
              <w:rPr>
                <w:rFonts w:cs="Arial"/>
                <w:bCs/>
              </w:rPr>
              <w:t>level rise.</w:t>
            </w:r>
          </w:p>
        </w:tc>
        <w:tc>
          <w:tcPr>
            <w:tcW w:w="514" w:type="pct"/>
            <w:tcMar>
              <w:top w:w="0" w:type="dxa"/>
            </w:tcMar>
          </w:tcPr>
          <w:p w14:paraId="325F97BA" w14:textId="77777777" w:rsidR="00DC4A77" w:rsidRPr="00DC4A77" w:rsidRDefault="00DC4A77" w:rsidP="003D46A1">
            <w:pPr>
              <w:pStyle w:val="TableText"/>
              <w:spacing w:before="40" w:after="40"/>
              <w:jc w:val="center"/>
            </w:pPr>
            <w:r w:rsidRPr="00D66195">
              <w:t>80</w:t>
            </w:r>
          </w:p>
        </w:tc>
        <w:tc>
          <w:tcPr>
            <w:tcW w:w="749" w:type="pct"/>
            <w:shd w:val="clear" w:color="auto" w:fill="auto"/>
            <w:tcMar>
              <w:top w:w="0" w:type="dxa"/>
            </w:tcMar>
          </w:tcPr>
          <w:p w14:paraId="184C7AC9" w14:textId="77777777" w:rsidR="00DC4A77" w:rsidRPr="00D66195" w:rsidRDefault="00DC4A77" w:rsidP="003D46A1">
            <w:pPr>
              <w:pStyle w:val="TableText"/>
              <w:spacing w:before="40" w:after="40"/>
            </w:pPr>
            <w:r w:rsidRPr="00D66195">
              <w:t>Extreme</w:t>
            </w:r>
          </w:p>
        </w:tc>
      </w:tr>
      <w:tr w:rsidR="00DC4A77" w:rsidRPr="00D66195" w14:paraId="68FF1448" w14:textId="77777777" w:rsidTr="00127B88">
        <w:tc>
          <w:tcPr>
            <w:tcW w:w="3737" w:type="pct"/>
            <w:shd w:val="clear" w:color="auto" w:fill="auto"/>
            <w:tcMar>
              <w:top w:w="0" w:type="dxa"/>
            </w:tcMar>
          </w:tcPr>
          <w:p w14:paraId="68CC21B5" w14:textId="48E9FAA6" w:rsidR="00DC4A77" w:rsidRPr="00D66195" w:rsidRDefault="00DC4A77" w:rsidP="003D46A1">
            <w:pPr>
              <w:pStyle w:val="TableText"/>
              <w:spacing w:before="40" w:after="40"/>
            </w:pPr>
            <w:r w:rsidRPr="00D66195">
              <w:rPr>
                <w:rFonts w:cs="Arial"/>
              </w:rPr>
              <w:t>H7 Risks to mental health, identity, autonomy and sense of belonging and wellbeing from trauma due to ongoing sea</w:t>
            </w:r>
            <w:r w:rsidR="003D7654">
              <w:rPr>
                <w:rFonts w:cs="Arial"/>
              </w:rPr>
              <w:t>-</w:t>
            </w:r>
            <w:r w:rsidRPr="00D66195">
              <w:rPr>
                <w:rFonts w:cs="Arial"/>
              </w:rPr>
              <w:t>level rise, extreme weather events and drought</w:t>
            </w:r>
            <w:r w:rsidRPr="00D66195">
              <w:rPr>
                <w:rFonts w:cs="Arial"/>
                <w:bCs/>
              </w:rPr>
              <w:t>.</w:t>
            </w:r>
          </w:p>
        </w:tc>
        <w:tc>
          <w:tcPr>
            <w:tcW w:w="514" w:type="pct"/>
            <w:tcMar>
              <w:top w:w="0" w:type="dxa"/>
            </w:tcMar>
          </w:tcPr>
          <w:p w14:paraId="7A36044D" w14:textId="77777777" w:rsidR="00DC4A77" w:rsidRPr="00DC4A77" w:rsidRDefault="00DC4A77" w:rsidP="003D46A1">
            <w:pPr>
              <w:pStyle w:val="TableText"/>
              <w:spacing w:before="40" w:after="40"/>
              <w:jc w:val="center"/>
            </w:pPr>
            <w:r w:rsidRPr="00D66195">
              <w:t>80</w:t>
            </w:r>
          </w:p>
        </w:tc>
        <w:tc>
          <w:tcPr>
            <w:tcW w:w="749" w:type="pct"/>
            <w:shd w:val="clear" w:color="auto" w:fill="auto"/>
            <w:tcMar>
              <w:top w:w="0" w:type="dxa"/>
            </w:tcMar>
          </w:tcPr>
          <w:p w14:paraId="054FFF3A" w14:textId="77777777" w:rsidR="00DC4A77" w:rsidRPr="00D66195" w:rsidRDefault="00DC4A77" w:rsidP="003D46A1">
            <w:pPr>
              <w:pStyle w:val="TableText"/>
              <w:spacing w:before="40" w:after="40"/>
            </w:pPr>
            <w:r w:rsidRPr="00D66195">
              <w:t>Major</w:t>
            </w:r>
          </w:p>
        </w:tc>
      </w:tr>
      <w:tr w:rsidR="00DC4A77" w:rsidRPr="00D66195" w14:paraId="32E1D0BA" w14:textId="77777777" w:rsidTr="00127B88">
        <w:tc>
          <w:tcPr>
            <w:tcW w:w="3737" w:type="pct"/>
            <w:shd w:val="clear" w:color="auto" w:fill="auto"/>
            <w:tcMar>
              <w:top w:w="0" w:type="dxa"/>
            </w:tcMar>
          </w:tcPr>
          <w:p w14:paraId="1CBA018C" w14:textId="7ACCEAE0" w:rsidR="00DC4A77" w:rsidRPr="00D66195" w:rsidRDefault="00DC4A77" w:rsidP="00DD4E34">
            <w:pPr>
              <w:pStyle w:val="TableText"/>
              <w:spacing w:before="40" w:after="40"/>
              <w:rPr>
                <w:rFonts w:cs="Arial"/>
              </w:rPr>
            </w:pPr>
            <w:r w:rsidRPr="00D66195">
              <w:rPr>
                <w:rFonts w:cs="Arial"/>
                <w:bCs/>
              </w:rPr>
              <w:t>H8 Risks to Māori and European cultural heritage sites due to ongoing sea</w:t>
            </w:r>
            <w:r w:rsidR="00DD4E34">
              <w:rPr>
                <w:rFonts w:cs="Arial"/>
                <w:bCs/>
              </w:rPr>
              <w:t>-</w:t>
            </w:r>
            <w:r w:rsidRPr="00D66195">
              <w:rPr>
                <w:rFonts w:cs="Arial"/>
                <w:bCs/>
              </w:rPr>
              <w:t>level rise, extreme weather events and increasing fire weather.</w:t>
            </w:r>
          </w:p>
        </w:tc>
        <w:tc>
          <w:tcPr>
            <w:tcW w:w="514" w:type="pct"/>
            <w:tcMar>
              <w:top w:w="0" w:type="dxa"/>
            </w:tcMar>
          </w:tcPr>
          <w:p w14:paraId="26DA2736" w14:textId="77777777" w:rsidR="00DC4A77" w:rsidRPr="00DC4A77" w:rsidRDefault="00DC4A77" w:rsidP="003D46A1">
            <w:pPr>
              <w:pStyle w:val="TableText"/>
              <w:spacing w:before="40" w:after="40"/>
              <w:jc w:val="center"/>
            </w:pPr>
            <w:r w:rsidRPr="00D66195">
              <w:t>75</w:t>
            </w:r>
          </w:p>
        </w:tc>
        <w:tc>
          <w:tcPr>
            <w:tcW w:w="749" w:type="pct"/>
            <w:shd w:val="clear" w:color="auto" w:fill="auto"/>
            <w:tcMar>
              <w:top w:w="0" w:type="dxa"/>
            </w:tcMar>
          </w:tcPr>
          <w:p w14:paraId="1A1F03CF" w14:textId="77777777" w:rsidR="00DC4A77" w:rsidRPr="00D66195" w:rsidRDefault="00DC4A77" w:rsidP="003D46A1">
            <w:pPr>
              <w:pStyle w:val="TableText"/>
              <w:spacing w:before="40" w:after="40"/>
            </w:pPr>
            <w:r w:rsidRPr="00D66195">
              <w:t>Major</w:t>
            </w:r>
          </w:p>
        </w:tc>
      </w:tr>
      <w:tr w:rsidR="00DC4A77" w:rsidRPr="00D66195" w14:paraId="66293D1A" w14:textId="77777777" w:rsidTr="00127B88">
        <w:tc>
          <w:tcPr>
            <w:tcW w:w="3737" w:type="pct"/>
            <w:shd w:val="clear" w:color="auto" w:fill="auto"/>
            <w:tcMar>
              <w:top w:w="0" w:type="dxa"/>
            </w:tcMar>
          </w:tcPr>
          <w:p w14:paraId="1C112FB6" w14:textId="0789B09D" w:rsidR="00DC4A77" w:rsidRPr="00D66195" w:rsidRDefault="00DC4A77" w:rsidP="003D46A1">
            <w:pPr>
              <w:pStyle w:val="TableText"/>
              <w:spacing w:before="40" w:after="40"/>
            </w:pPr>
            <w:bookmarkStart w:id="406" w:name="_Toc37404087"/>
            <w:r w:rsidRPr="00D66195">
              <w:t>H</w:t>
            </w:r>
            <w:r w:rsidR="00DD4E34">
              <w:t>O</w:t>
            </w:r>
            <w:r w:rsidRPr="00D66195">
              <w:t xml:space="preserve">1 </w:t>
            </w:r>
            <w:r w:rsidRPr="00775CE7">
              <w:t>Opportunity</w:t>
            </w:r>
            <w:r w:rsidRPr="00D66195">
              <w:t xml:space="preserve"> for reduction in cold weather-related mortality</w:t>
            </w:r>
            <w:bookmarkEnd w:id="406"/>
            <w:r w:rsidRPr="00D66195">
              <w:t xml:space="preserve"> </w:t>
            </w:r>
            <w:r w:rsidR="00DD4E34">
              <w:t>due to warmer temperatures.</w:t>
            </w:r>
          </w:p>
        </w:tc>
        <w:tc>
          <w:tcPr>
            <w:tcW w:w="514" w:type="pct"/>
            <w:tcMar>
              <w:top w:w="0" w:type="dxa"/>
            </w:tcMar>
          </w:tcPr>
          <w:p w14:paraId="5A601F2D" w14:textId="77777777" w:rsidR="00DC4A77" w:rsidRPr="00D66195" w:rsidRDefault="00DC4A77" w:rsidP="003D46A1">
            <w:pPr>
              <w:pStyle w:val="TableText"/>
              <w:spacing w:before="40" w:after="40"/>
              <w:jc w:val="center"/>
              <w:rPr>
                <w:b/>
              </w:rPr>
            </w:pPr>
            <w:r w:rsidRPr="00D66195">
              <w:t>45</w:t>
            </w:r>
          </w:p>
        </w:tc>
        <w:tc>
          <w:tcPr>
            <w:tcW w:w="749" w:type="pct"/>
            <w:shd w:val="clear" w:color="auto" w:fill="auto"/>
            <w:tcMar>
              <w:top w:w="0" w:type="dxa"/>
            </w:tcMar>
          </w:tcPr>
          <w:p w14:paraId="3498D4D2" w14:textId="77777777" w:rsidR="00DC4A77" w:rsidRPr="00D66195" w:rsidRDefault="00DC4A77" w:rsidP="003D46A1">
            <w:pPr>
              <w:pStyle w:val="TableText"/>
              <w:spacing w:before="40" w:after="40"/>
            </w:pPr>
            <w:r w:rsidRPr="00D66195">
              <w:t>n/a</w:t>
            </w:r>
          </w:p>
        </w:tc>
      </w:tr>
    </w:tbl>
    <w:bookmarkEnd w:id="405"/>
    <w:p w14:paraId="5719ECDB" w14:textId="77777777" w:rsidR="00BD3B59" w:rsidRPr="00D66195" w:rsidRDefault="00BD3B59" w:rsidP="003D46A1">
      <w:pPr>
        <w:pStyle w:val="Note"/>
        <w:spacing w:after="0"/>
        <w:rPr>
          <w:rFonts w:ascii="Segoe UI" w:hAnsi="Segoe UI" w:cs="Segoe UI"/>
          <w:sz w:val="21"/>
          <w:szCs w:val="21"/>
          <w:lang w:eastAsia="en-AU"/>
        </w:rPr>
      </w:pPr>
      <w:r w:rsidRPr="00D66195">
        <w:t xml:space="preserve">* Urgency </w:t>
      </w:r>
      <w:r>
        <w:t>r</w:t>
      </w:r>
      <w:r w:rsidRPr="00D66195">
        <w:t xml:space="preserve">ating refers to the total </w:t>
      </w:r>
      <w:r>
        <w:t>a</w:t>
      </w:r>
      <w:r w:rsidRPr="00D66195">
        <w:t xml:space="preserve">daptation and </w:t>
      </w:r>
      <w:r>
        <w:t>d</w:t>
      </w:r>
      <w:r w:rsidRPr="00D66195">
        <w:t xml:space="preserve">ecision </w:t>
      </w:r>
      <w:r>
        <w:t>u</w:t>
      </w:r>
      <w:r w:rsidRPr="00D66195">
        <w:t xml:space="preserve">rgency </w:t>
      </w:r>
      <w:r>
        <w:t>r</w:t>
      </w:r>
      <w:r w:rsidRPr="00D66195">
        <w:t>ating (between 1 and 100).</w:t>
      </w:r>
    </w:p>
    <w:p w14:paraId="18A0624E" w14:textId="51924B26" w:rsidR="00BD3B59" w:rsidRPr="00D66195" w:rsidRDefault="00BD3B59" w:rsidP="00872F84">
      <w:pPr>
        <w:pStyle w:val="Note"/>
        <w:spacing w:before="0"/>
      </w:pPr>
      <w:r w:rsidRPr="00D66195">
        <w:t>**</w:t>
      </w:r>
      <w:r w:rsidR="00400767">
        <w:t xml:space="preserve"> </w:t>
      </w:r>
      <w:r w:rsidRPr="00D66195">
        <w:t xml:space="preserve">Consequence </w:t>
      </w:r>
      <w:r>
        <w:t>r</w:t>
      </w:r>
      <w:r w:rsidRPr="00D66195">
        <w:t xml:space="preserve">ating refers to the highest </w:t>
      </w:r>
      <w:r>
        <w:t>c</w:t>
      </w:r>
      <w:r w:rsidRPr="00D66195">
        <w:t xml:space="preserve">onsequence </w:t>
      </w:r>
      <w:r>
        <w:t>r</w:t>
      </w:r>
      <w:r w:rsidRPr="00D66195">
        <w:t>ating assigned to this risk out of all three time periods (</w:t>
      </w:r>
      <w:r>
        <w:t>n</w:t>
      </w:r>
      <w:r w:rsidRPr="00D66195">
        <w:t>ow, 2050, 2100). Section 4.4 provides the consequence rating for each time period for all the risks.</w:t>
      </w:r>
    </w:p>
    <w:p w14:paraId="5BE80E85" w14:textId="77777777" w:rsidR="00BD3B59" w:rsidRPr="00D66195" w:rsidRDefault="00BD3B59" w:rsidP="00554444">
      <w:pPr>
        <w:pStyle w:val="Heading2"/>
        <w:numPr>
          <w:ilvl w:val="0"/>
          <w:numId w:val="34"/>
        </w:numPr>
      </w:pPr>
      <w:bookmarkStart w:id="407" w:name="_Toc37153155"/>
      <w:bookmarkStart w:id="408" w:name="_Toc37404088"/>
      <w:bookmarkStart w:id="409" w:name="_Toc40696481"/>
      <w:bookmarkStart w:id="410" w:name="_Toc45888081"/>
      <w:r w:rsidRPr="00D66195">
        <w:lastRenderedPageBreak/>
        <w:t>Climate change risks</w:t>
      </w:r>
      <w:bookmarkEnd w:id="407"/>
      <w:r w:rsidRPr="00D66195">
        <w:t xml:space="preserve"> and opportunities</w:t>
      </w:r>
      <w:bookmarkEnd w:id="408"/>
      <w:bookmarkEnd w:id="409"/>
      <w:bookmarkEnd w:id="410"/>
    </w:p>
    <w:p w14:paraId="7081E964" w14:textId="77777777" w:rsidR="00BD3B59" w:rsidRPr="00D66195" w:rsidRDefault="00BD3B59" w:rsidP="00554444">
      <w:pPr>
        <w:pStyle w:val="Heading3"/>
        <w:numPr>
          <w:ilvl w:val="0"/>
          <w:numId w:val="35"/>
        </w:numPr>
        <w:spacing w:before="240"/>
      </w:pPr>
      <w:bookmarkStart w:id="411" w:name="_Hlk43810337"/>
      <w:bookmarkStart w:id="412" w:name="_Toc37153159"/>
      <w:bookmarkStart w:id="413" w:name="_Toc37404089"/>
      <w:r w:rsidRPr="00D66195">
        <w:t xml:space="preserve">H1 Risks to social cohesion and community wellbeing from displacement of individuals, families and communities </w:t>
      </w:r>
      <w:bookmarkEnd w:id="411"/>
      <w:r w:rsidRPr="00D66195">
        <w:t>due to</w:t>
      </w:r>
      <w:r w:rsidR="00C96704">
        <w:t> </w:t>
      </w:r>
      <w:r w:rsidRPr="00D66195">
        <w:t>climate change impacts</w:t>
      </w:r>
      <w:r w:rsidRPr="00D66195">
        <w:rPr>
          <w:rStyle w:val="FootnoteReference"/>
        </w:rPr>
        <w:footnoteReference w:id="5"/>
      </w:r>
      <w:bookmarkEnd w:id="412"/>
      <w:bookmarkEnd w:id="413"/>
    </w:p>
    <w:p w14:paraId="42E3A2CE" w14:textId="77777777" w:rsidR="00BD3B59" w:rsidRPr="003F1F31" w:rsidRDefault="00BD3B59" w:rsidP="003F1F31">
      <w:pPr>
        <w:pStyle w:val="Heading4"/>
      </w:pPr>
      <w:r w:rsidRPr="00D66195">
        <w:t xml:space="preserve">Risk summary </w:t>
      </w:r>
    </w:p>
    <w:p w14:paraId="31E98DE1" w14:textId="0C2D7105" w:rsidR="00BD3B59" w:rsidRDefault="00BD3B59" w:rsidP="003F1F31">
      <w:pPr>
        <w:pStyle w:val="BodyText"/>
      </w:pPr>
      <w:r w:rsidRPr="00D66195">
        <w:t>Extreme events such as flash floods, more frequent coastal flooding</w:t>
      </w:r>
      <w:r>
        <w:t>,</w:t>
      </w:r>
      <w:r w:rsidRPr="00D66195">
        <w:t xml:space="preserve"> and erosion or landslides, or a series of </w:t>
      </w:r>
      <w:r w:rsidR="00FD3F14">
        <w:t>ongoing, gradual</w:t>
      </w:r>
      <w:r w:rsidRPr="00D66195">
        <w:t xml:space="preserve"> changes that accumulate over time, particularly ongoing sea</w:t>
      </w:r>
      <w:r>
        <w:t>-</w:t>
      </w:r>
      <w:r w:rsidRPr="00D66195">
        <w:t xml:space="preserve">level rise, may </w:t>
      </w:r>
      <w:r w:rsidR="00F64FE1">
        <w:t>result in</w:t>
      </w:r>
      <w:r w:rsidR="00F64FE1" w:rsidRPr="00D66195">
        <w:t xml:space="preserve"> </w:t>
      </w:r>
      <w:r w:rsidRPr="00D66195">
        <w:t xml:space="preserve">some currently inhabited locations </w:t>
      </w:r>
      <w:r w:rsidR="00F64FE1">
        <w:t>becoming</w:t>
      </w:r>
      <w:r w:rsidR="00F64FE1" w:rsidRPr="00D66195">
        <w:t xml:space="preserve"> </w:t>
      </w:r>
      <w:r w:rsidRPr="00D66195">
        <w:t xml:space="preserve">uninhabitable. </w:t>
      </w:r>
    </w:p>
    <w:p w14:paraId="67F4D0CB" w14:textId="057516CE" w:rsidR="00BD3B59" w:rsidRPr="00D66195" w:rsidRDefault="00BD3B59" w:rsidP="003F1F31">
      <w:pPr>
        <w:pStyle w:val="BodyText"/>
      </w:pPr>
      <w:r w:rsidRPr="00D66195">
        <w:t>Th</w:t>
      </w:r>
      <w:r w:rsidR="00F64FE1">
        <w:t>is risk has</w:t>
      </w:r>
      <w:r w:rsidRPr="00D66195">
        <w:t xml:space="preserve"> two sides</w:t>
      </w:r>
      <w:r w:rsidR="00F64FE1">
        <w:t>:</w:t>
      </w:r>
      <w:r w:rsidRPr="00D66195">
        <w:t xml:space="preserve"> first</w:t>
      </w:r>
      <w:r w:rsidR="00F64FE1">
        <w:t xml:space="preserve">, </w:t>
      </w:r>
      <w:r w:rsidRPr="00D66195">
        <w:t xml:space="preserve">the impact </w:t>
      </w:r>
      <w:r w:rsidR="00F64FE1">
        <w:t>on</w:t>
      </w:r>
      <w:r w:rsidR="00F64FE1" w:rsidRPr="00D66195">
        <w:t xml:space="preserve"> </w:t>
      </w:r>
      <w:r w:rsidRPr="00D66195">
        <w:t>those who move away</w:t>
      </w:r>
      <w:r w:rsidR="00F64FE1">
        <w:t>;</w:t>
      </w:r>
      <w:r w:rsidRPr="00D66195">
        <w:t xml:space="preserve"> and second</w:t>
      </w:r>
      <w:r w:rsidR="00F64FE1">
        <w:t>,</w:t>
      </w:r>
      <w:r w:rsidRPr="00D66195">
        <w:t xml:space="preserve"> the impacts on the community left behind. When people are displaced</w:t>
      </w:r>
      <w:r>
        <w:t xml:space="preserve"> or mobilised</w:t>
      </w:r>
      <w:r w:rsidRPr="00D66195">
        <w:t>,</w:t>
      </w:r>
      <w:r w:rsidRPr="00D66195">
        <w:rPr>
          <w:rStyle w:val="FootnoteReference"/>
        </w:rPr>
        <w:footnoteReference w:id="6"/>
      </w:r>
      <w:r w:rsidRPr="00D66195">
        <w:t xml:space="preserve"> they can suffer trauma </w:t>
      </w:r>
      <w:r>
        <w:t>from</w:t>
      </w:r>
      <w:r w:rsidRPr="00D66195">
        <w:t xml:space="preserve"> leaving familiar surroundings, the breaking of social and cultural bonds, and the challenges of resettlement. Mobilised populations, whether moving internally or across borders, will change the composition of communities, impact</w:t>
      </w:r>
      <w:r w:rsidR="005E1327">
        <w:t xml:space="preserve"> on</w:t>
      </w:r>
      <w:r w:rsidRPr="00D66195">
        <w:t xml:space="preserve"> housing and labour markets, require adjustment to regional development planning</w:t>
      </w:r>
      <w:r>
        <w:t>,</w:t>
      </w:r>
      <w:r w:rsidRPr="00D66195">
        <w:t xml:space="preserve"> and alter the level and pattern of demand for social services and other resources. Those who remain behind may experience a</w:t>
      </w:r>
      <w:r w:rsidR="003F1F31">
        <w:t> </w:t>
      </w:r>
      <w:r w:rsidRPr="00D66195">
        <w:t>sense of loss and abandonment as the community diminishes</w:t>
      </w:r>
      <w:r>
        <w:t>,</w:t>
      </w:r>
      <w:r w:rsidRPr="00D66195">
        <w:t xml:space="preserve"> and similar trauma due to the</w:t>
      </w:r>
      <w:r w:rsidR="003F1F31">
        <w:t> </w:t>
      </w:r>
      <w:r w:rsidRPr="00D66195">
        <w:t>breaking of family, social and cultural bonds. As a community reduces in size</w:t>
      </w:r>
      <w:r>
        <w:t>,</w:t>
      </w:r>
      <w:r w:rsidRPr="00D66195">
        <w:t xml:space="preserve"> essential services</w:t>
      </w:r>
      <w:r>
        <w:t>,</w:t>
      </w:r>
      <w:r w:rsidRPr="00D66195">
        <w:t xml:space="preserve"> </w:t>
      </w:r>
      <w:r>
        <w:t>such as</w:t>
      </w:r>
      <w:r w:rsidRPr="00D66195">
        <w:t xml:space="preserve"> education facilities, job opportunities or community services</w:t>
      </w:r>
      <w:r>
        <w:t xml:space="preserve">, </w:t>
      </w:r>
      <w:r w:rsidRPr="00D66195">
        <w:t>may be eroded. This has been reported in rural New Zealand communities over the last 30 year</w:t>
      </w:r>
      <w:r>
        <w:t>s,</w:t>
      </w:r>
      <w:r w:rsidRPr="00D66195">
        <w:t xml:space="preserve"> as a result of</w:t>
      </w:r>
      <w:r w:rsidR="003F1F31">
        <w:t> </w:t>
      </w:r>
      <w:r w:rsidRPr="00D66195">
        <w:t>government reform in the mid</w:t>
      </w:r>
      <w:r w:rsidR="00631D12">
        <w:t>-</w:t>
      </w:r>
      <w:r w:rsidRPr="00D66195">
        <w:t xml:space="preserve">1980s. These risks to social cohesion and community wellbeing increase over time and are greater under </w:t>
      </w:r>
      <w:r w:rsidRPr="007C0697">
        <w:t xml:space="preserve">representative concentration pathway </w:t>
      </w:r>
      <w:r>
        <w:t>(</w:t>
      </w:r>
      <w:r w:rsidRPr="00D66195">
        <w:t>RCP</w:t>
      </w:r>
      <w:r>
        <w:t xml:space="preserve">) </w:t>
      </w:r>
      <w:r w:rsidRPr="00D66195">
        <w:t>8.5 than</w:t>
      </w:r>
      <w:r w:rsidR="003F1F31">
        <w:t> </w:t>
      </w:r>
      <w:r w:rsidRPr="00D66195">
        <w:t xml:space="preserve">RCP4.5. </w:t>
      </w:r>
    </w:p>
    <w:p w14:paraId="35FAF6B4" w14:textId="77777777" w:rsidR="00BD3B59" w:rsidRPr="00515A8D" w:rsidRDefault="00BD3B59" w:rsidP="00515A8D">
      <w:pPr>
        <w:pStyle w:val="Heading4"/>
      </w:pPr>
      <w:r w:rsidRPr="00D66195">
        <w:t xml:space="preserve">Exposure </w:t>
      </w:r>
    </w:p>
    <w:p w14:paraId="77D73400" w14:textId="3D127B7B" w:rsidR="00BD3B59" w:rsidRDefault="00BD3B59" w:rsidP="003F1F31">
      <w:pPr>
        <w:pStyle w:val="BodyText"/>
      </w:pPr>
      <w:r w:rsidRPr="00D66195">
        <w:t>New Zealand’s low-lying coastal areas are exposed to ongoing sea</w:t>
      </w:r>
      <w:r>
        <w:t>-</w:t>
      </w:r>
      <w:r w:rsidRPr="00D66195">
        <w:t>level rise and associated pressures such as groundwater rise and salini</w:t>
      </w:r>
      <w:r>
        <w:t>s</w:t>
      </w:r>
      <w:r w:rsidRPr="00D66195">
        <w:t>ation, and extreme events. Development intensification along coastal areas</w:t>
      </w:r>
      <w:r>
        <w:t>,</w:t>
      </w:r>
      <w:r w:rsidRPr="00D66195">
        <w:t xml:space="preserve"> and concentration of population through urbanisation</w:t>
      </w:r>
      <w:r>
        <w:t>,</w:t>
      </w:r>
      <w:r w:rsidRPr="00D66195">
        <w:t xml:space="preserve"> </w:t>
      </w:r>
      <w:r>
        <w:t>are</w:t>
      </w:r>
      <w:r w:rsidRPr="00D66195">
        <w:t xml:space="preserve"> increasing the number of people exposed to extreme weather events, landslides and coastal inundation (Glavovic</w:t>
      </w:r>
      <w:r w:rsidR="00E50A54">
        <w:t xml:space="preserve"> et al</w:t>
      </w:r>
      <w:r w:rsidRPr="00D66195">
        <w:t xml:space="preserve">, 2010). </w:t>
      </w:r>
      <w:r w:rsidR="00433AA3">
        <w:t>About</w:t>
      </w:r>
      <w:r w:rsidR="00433AA3" w:rsidRPr="00D66195">
        <w:t xml:space="preserve"> </w:t>
      </w:r>
      <w:r w:rsidRPr="00D66195">
        <w:t>675,500 people live in areas currently prone to flooding. A further 72,065 people live in areas that are currently subject to 1</w:t>
      </w:r>
      <w:r w:rsidR="003F1F31">
        <w:t> </w:t>
      </w:r>
      <w:r w:rsidRPr="00D66195">
        <w:t xml:space="preserve">per cent </w:t>
      </w:r>
      <w:r>
        <w:t>annual exceedance probability (</w:t>
      </w:r>
      <w:r w:rsidRPr="00D66195">
        <w:t>AEP</w:t>
      </w:r>
      <w:r>
        <w:t>)</w:t>
      </w:r>
      <w:r w:rsidRPr="00D66195">
        <w:t xml:space="preserve"> </w:t>
      </w:r>
      <w:r>
        <w:t xml:space="preserve">of </w:t>
      </w:r>
      <w:r w:rsidRPr="00D66195">
        <w:t>extreme sea</w:t>
      </w:r>
      <w:r>
        <w:t>-</w:t>
      </w:r>
      <w:r w:rsidRPr="00D66195">
        <w:t>level elevation (Paulik</w:t>
      </w:r>
      <w:r w:rsidR="0076507F">
        <w:t xml:space="preserve"> et al</w:t>
      </w:r>
      <w:r w:rsidRPr="00D66195">
        <w:t>, 2019</w:t>
      </w:r>
      <w:r w:rsidR="0076507F">
        <w:t>b</w:t>
      </w:r>
      <w:r w:rsidRPr="00D66195">
        <w:t xml:space="preserve">). </w:t>
      </w:r>
    </w:p>
    <w:p w14:paraId="15F2D153" w14:textId="6800936F" w:rsidR="00BD3B59" w:rsidRPr="00D66195" w:rsidRDefault="00BD3B59" w:rsidP="003F1F31">
      <w:pPr>
        <w:pStyle w:val="BodyText"/>
      </w:pPr>
      <w:r w:rsidRPr="00D66195">
        <w:t xml:space="preserve">Inland communities are exposed to extreme events and </w:t>
      </w:r>
      <w:r w:rsidR="00FD3F14">
        <w:t>ongoing, gradual</w:t>
      </w:r>
      <w:r w:rsidRPr="00D66195">
        <w:t xml:space="preserve"> changes </w:t>
      </w:r>
      <w:r>
        <w:t>that</w:t>
      </w:r>
      <w:r w:rsidRPr="00D66195">
        <w:t xml:space="preserve"> may alter the viability of economic enterprises crucial to sustaining an area.</w:t>
      </w:r>
      <w:r>
        <w:t xml:space="preserve"> </w:t>
      </w:r>
    </w:p>
    <w:p w14:paraId="1F55113B" w14:textId="7921150B" w:rsidR="00BD3B59" w:rsidRPr="00D66195" w:rsidRDefault="00BD3B59" w:rsidP="003F1F31">
      <w:pPr>
        <w:pStyle w:val="BodyText"/>
      </w:pPr>
      <w:r w:rsidRPr="00D66195">
        <w:t>Sea levels are projected to increase by up to 0.9 m</w:t>
      </w:r>
      <w:r>
        <w:t>etres</w:t>
      </w:r>
      <w:r w:rsidRPr="00D66195">
        <w:t xml:space="preserve"> by 2100 under RCP8.5 for all zones, </w:t>
      </w:r>
      <w:r>
        <w:t>leading to</w:t>
      </w:r>
      <w:r w:rsidRPr="00D66195">
        <w:t xml:space="preserve"> coastal inundation and salini</w:t>
      </w:r>
      <w:r>
        <w:t>s</w:t>
      </w:r>
      <w:r w:rsidRPr="00D66195">
        <w:t>ation of groundwater (</w:t>
      </w:r>
      <w:r>
        <w:t>Ministry for the Environment</w:t>
      </w:r>
      <w:r w:rsidRPr="00D66195">
        <w:t xml:space="preserve">, 2017b). </w:t>
      </w:r>
      <w:r>
        <w:t>E</w:t>
      </w:r>
      <w:r w:rsidRPr="00D66195">
        <w:t xml:space="preserve">xtreme storm tides, winds and rainfall are </w:t>
      </w:r>
      <w:r>
        <w:t xml:space="preserve">also </w:t>
      </w:r>
      <w:r w:rsidRPr="00D66195">
        <w:t>projected to increase in frequency and</w:t>
      </w:r>
      <w:r w:rsidR="00127B88">
        <w:t> </w:t>
      </w:r>
      <w:r w:rsidRPr="00D66195">
        <w:t xml:space="preserve">magnitude in all regions for both 2050 and 2100 under RCP8.5. The intensity of tropical cyclones in the North Island and northern South Island is also projected to increase (Pearce </w:t>
      </w:r>
      <w:r w:rsidRPr="00D66195">
        <w:lastRenderedPageBreak/>
        <w:t>et</w:t>
      </w:r>
      <w:r w:rsidR="00D34770">
        <w:t> </w:t>
      </w:r>
      <w:r w:rsidRPr="00D66195">
        <w:t xml:space="preserve">al, 2018). This will result in flooding, landslides and erosion that can have immediate and long-term implications </w:t>
      </w:r>
      <w:r>
        <w:t>due to</w:t>
      </w:r>
      <w:r w:rsidRPr="00D66195">
        <w:t xml:space="preserve"> damage to belongings and households, displacement and trauma (Stephenson et al, 2018). </w:t>
      </w:r>
      <w:bookmarkStart w:id="414" w:name="_Hlk36674199"/>
      <w:r w:rsidRPr="00D66195">
        <w:t>Some areas are already highly exposed to flooding. For example, 4.3</w:t>
      </w:r>
      <w:r w:rsidR="003F1F31">
        <w:t> </w:t>
      </w:r>
      <w:r w:rsidRPr="00D66195">
        <w:t>per cent of Westport will be inundated by a 1-in-50-year flood. By 2080 this could</w:t>
      </w:r>
      <w:r w:rsidR="00D34770">
        <w:t> </w:t>
      </w:r>
      <w:r w:rsidRPr="00D66195">
        <w:t>rise to 80</w:t>
      </w:r>
      <w:r w:rsidR="00D34770">
        <w:t> </w:t>
      </w:r>
      <w:r w:rsidRPr="00D66195">
        <w:t>per cent (</w:t>
      </w:r>
      <w:r w:rsidR="00521043">
        <w:t>IPCC</w:t>
      </w:r>
      <w:r w:rsidRPr="00D66195">
        <w:t>, 2007</w:t>
      </w:r>
      <w:r w:rsidR="00521043">
        <w:t>a</w:t>
      </w:r>
      <w:r w:rsidRPr="00D66195">
        <w:t>).</w:t>
      </w:r>
      <w:bookmarkEnd w:id="414"/>
      <w:r w:rsidRPr="00D66195">
        <w:t xml:space="preserve"> </w:t>
      </w:r>
    </w:p>
    <w:p w14:paraId="1D82C121" w14:textId="77777777" w:rsidR="00BD3B59" w:rsidRPr="00D66195" w:rsidRDefault="00BD3B59" w:rsidP="00BD3B59">
      <w:pPr>
        <w:pStyle w:val="Heading4"/>
      </w:pPr>
      <w:r w:rsidRPr="00D66195">
        <w:t>Sensitivity</w:t>
      </w:r>
    </w:p>
    <w:p w14:paraId="3C37C769" w14:textId="2B7E2888" w:rsidR="00BD3B59" w:rsidRPr="00D66195" w:rsidRDefault="00BD3B59" w:rsidP="00D34770">
      <w:pPr>
        <w:pStyle w:val="BodyText"/>
      </w:pPr>
      <w:bookmarkStart w:id="415" w:name="_Hlk36714792"/>
      <w:r w:rsidRPr="00D66195">
        <w:t xml:space="preserve">Networks and relationships are particularly important in communities prior to, during and in the recovery process after extreme events and disasters (Jakes and Langer, 2012). </w:t>
      </w:r>
      <w:r>
        <w:t>As a result</w:t>
      </w:r>
      <w:r w:rsidRPr="00D66195">
        <w:t xml:space="preserve">, erosion of these networks as </w:t>
      </w:r>
      <w:r>
        <w:t>a</w:t>
      </w:r>
      <w:r w:rsidRPr="00D66195">
        <w:t xml:space="preserve"> community shrinks can increase the sensitivity</w:t>
      </w:r>
      <w:r>
        <w:t>,</w:t>
      </w:r>
      <w:r w:rsidRPr="00D66195">
        <w:t xml:space="preserve"> and decrease the ability</w:t>
      </w:r>
      <w:r>
        <w:t>,</w:t>
      </w:r>
      <w:r w:rsidRPr="00D66195">
        <w:t xml:space="preserve"> of </w:t>
      </w:r>
      <w:r w:rsidR="00F562F9">
        <w:t xml:space="preserve">the </w:t>
      </w:r>
      <w:r w:rsidRPr="00D66195">
        <w:t>communit</w:t>
      </w:r>
      <w:r w:rsidR="00F562F9">
        <w:t>y</w:t>
      </w:r>
      <w:r w:rsidRPr="00D66195">
        <w:t xml:space="preserve"> to respond to future events. </w:t>
      </w:r>
    </w:p>
    <w:bookmarkEnd w:id="415"/>
    <w:p w14:paraId="42E9D85E" w14:textId="6DC56656" w:rsidR="00BD3B59" w:rsidRDefault="00BD3B59" w:rsidP="00D34770">
      <w:pPr>
        <w:pStyle w:val="BodyText"/>
      </w:pPr>
      <w:r w:rsidRPr="00D66195">
        <w:t xml:space="preserve">The communities that are most likely to be sensitive to this risk include those </w:t>
      </w:r>
      <w:r>
        <w:t>with</w:t>
      </w:r>
      <w:r w:rsidRPr="00D66195">
        <w:t xml:space="preserve"> livelihoods</w:t>
      </w:r>
      <w:r>
        <w:t xml:space="preserve"> that</w:t>
      </w:r>
      <w:r w:rsidRPr="00D66195">
        <w:t xml:space="preserve"> depend on the natural environment</w:t>
      </w:r>
      <w:r w:rsidR="00F562F9">
        <w:t>. For example,</w:t>
      </w:r>
      <w:r w:rsidRPr="00D66195">
        <w:t xml:space="preserve"> farming communities are highly sensitive to events that disrupt farming practices</w:t>
      </w:r>
      <w:r w:rsidR="00F562F9">
        <w:t>, which lead to</w:t>
      </w:r>
      <w:r w:rsidRPr="00D66195">
        <w:t xml:space="preserve"> financial losses and </w:t>
      </w:r>
      <w:r w:rsidR="00F562F9">
        <w:t xml:space="preserve">have </w:t>
      </w:r>
      <w:r w:rsidRPr="00D66195">
        <w:t xml:space="preserve">impacts </w:t>
      </w:r>
      <w:r w:rsidR="00F562F9">
        <w:t>on</w:t>
      </w:r>
      <w:r w:rsidR="00F562F9" w:rsidRPr="00D66195">
        <w:t xml:space="preserve"> </w:t>
      </w:r>
      <w:r w:rsidRPr="00D66195">
        <w:t xml:space="preserve">mental health, social cohesion and community wellbeing (Krishnamurthy, 2012). </w:t>
      </w:r>
    </w:p>
    <w:p w14:paraId="201E6418" w14:textId="55328E30" w:rsidR="00BD3B59" w:rsidRPr="00D66195" w:rsidRDefault="00A43B6B" w:rsidP="00D34770">
      <w:pPr>
        <w:pStyle w:val="BodyText"/>
      </w:pPr>
      <w:r>
        <w:t>This</w:t>
      </w:r>
      <w:r w:rsidR="00BD3B59" w:rsidRPr="00D66195">
        <w:t xml:space="preserve"> risk may cascade through the natural </w:t>
      </w:r>
      <w:r w:rsidR="002F22F8">
        <w:t xml:space="preserve">environment </w:t>
      </w:r>
      <w:r w:rsidR="00BD3B59" w:rsidRPr="00D66195">
        <w:t>and economic domain</w:t>
      </w:r>
      <w:r w:rsidR="002F22F8">
        <w:t>s</w:t>
      </w:r>
      <w:r w:rsidR="00BD3B59" w:rsidRPr="00D66195">
        <w:t xml:space="preserve"> rather than </w:t>
      </w:r>
      <w:r>
        <w:t>resulting</w:t>
      </w:r>
      <w:r w:rsidR="002F22F8">
        <w:t xml:space="preserve"> </w:t>
      </w:r>
      <w:r w:rsidR="00BD3B59" w:rsidRPr="00D66195">
        <w:t>directly from exposure to a hazard</w:t>
      </w:r>
      <w:r w:rsidR="00BD3B59">
        <w:t xml:space="preserve">. Communities that are most likely to be </w:t>
      </w:r>
      <w:r w:rsidR="00B70E49">
        <w:t xml:space="preserve">exposed to this </w:t>
      </w:r>
      <w:r w:rsidR="00BD3B59">
        <w:t>risk:</w:t>
      </w:r>
      <w:r w:rsidR="00BD3B59" w:rsidRPr="00D66195">
        <w:t xml:space="preserve"> </w:t>
      </w:r>
    </w:p>
    <w:p w14:paraId="48F2AD4F" w14:textId="7BD5F936" w:rsidR="00C6525C" w:rsidRPr="00B70E49" w:rsidRDefault="00C6525C" w:rsidP="00460138">
      <w:pPr>
        <w:pStyle w:val="BodyText"/>
        <w:spacing w:before="0"/>
        <w:ind w:left="397" w:hanging="397"/>
        <w:rPr>
          <w:spacing w:val="-2"/>
        </w:rPr>
      </w:pPr>
      <w:r w:rsidRPr="00B70E49">
        <w:rPr>
          <w:spacing w:val="-2"/>
        </w:rPr>
        <w:t>1.</w:t>
      </w:r>
      <w:r w:rsidRPr="00B70E49">
        <w:rPr>
          <w:spacing w:val="-2"/>
        </w:rPr>
        <w:tab/>
      </w:r>
      <w:r w:rsidR="002F22F8" w:rsidRPr="00B70E49">
        <w:rPr>
          <w:spacing w:val="-2"/>
        </w:rPr>
        <w:t>communities i</w:t>
      </w:r>
      <w:r w:rsidRPr="00B70E49">
        <w:rPr>
          <w:spacing w:val="-2"/>
        </w:rPr>
        <w:t>n low-lying areas facing the impacts of coastal erosion and ongoing sea-level rise. These hazards increase the risk of disruption to livelihoods and communities in both the short and long term (Stephenson et al, 2018). As the frequency of disruption increases, so does the likelihood that those who can move will move (Lawrence et al, 2018)</w:t>
      </w:r>
    </w:p>
    <w:p w14:paraId="20EF7935" w14:textId="43FC1AAA" w:rsidR="00C6525C" w:rsidRDefault="00C6525C" w:rsidP="00460138">
      <w:pPr>
        <w:pStyle w:val="BodyText"/>
        <w:spacing w:before="0"/>
        <w:ind w:left="397" w:hanging="397"/>
      </w:pPr>
      <w:r>
        <w:t>2.</w:t>
      </w:r>
      <w:r>
        <w:tab/>
      </w:r>
      <w:r w:rsidR="002F22F8">
        <w:t>communities o</w:t>
      </w:r>
      <w:r>
        <w:t>n floodplains, or in areas potentially affected by waterlogging (due to groundwater changes), which may cause parts or all of the community to be relocated</w:t>
      </w:r>
    </w:p>
    <w:p w14:paraId="1E09A100" w14:textId="225C2D1D" w:rsidR="002A417F" w:rsidRDefault="00C6525C" w:rsidP="00460138">
      <w:pPr>
        <w:pStyle w:val="BodyText"/>
        <w:spacing w:before="0"/>
        <w:ind w:left="397" w:hanging="397"/>
      </w:pPr>
      <w:r>
        <w:t>3.</w:t>
      </w:r>
      <w:r>
        <w:tab/>
      </w:r>
      <w:r w:rsidR="002F22F8">
        <w:t>e</w:t>
      </w:r>
      <w:r>
        <w:t>thnically and culturally homogeneous</w:t>
      </w:r>
      <w:r w:rsidR="002F22F8">
        <w:t xml:space="preserve"> communities</w:t>
      </w:r>
      <w:r>
        <w:t>, who generally experience a decline in social cohesion as diversity increases (Laurence and Bentley, 2016).</w:t>
      </w:r>
    </w:p>
    <w:p w14:paraId="7272400F" w14:textId="77777777" w:rsidR="00ED6772" w:rsidRPr="00D66195" w:rsidRDefault="00ED6772" w:rsidP="00C96704">
      <w:pPr>
        <w:pStyle w:val="BodyText"/>
      </w:pPr>
      <w:r w:rsidRPr="00D66195">
        <w:t>Individuals who rely on strong social networks for support (</w:t>
      </w:r>
      <w:r>
        <w:t>for example</w:t>
      </w:r>
      <w:r w:rsidRPr="00D66195">
        <w:t>, the elderly) are more sensitive to loss of social cohesion (Wistow</w:t>
      </w:r>
      <w:r>
        <w:t xml:space="preserve"> et al</w:t>
      </w:r>
      <w:r w:rsidRPr="00D66195">
        <w:t xml:space="preserve">, 2015) and connectedness. </w:t>
      </w:r>
    </w:p>
    <w:p w14:paraId="24106F18" w14:textId="77777777" w:rsidR="00ED6772" w:rsidRPr="00D66195" w:rsidRDefault="00ED6772" w:rsidP="00C96704">
      <w:pPr>
        <w:pStyle w:val="Heading4"/>
      </w:pPr>
      <w:r w:rsidRPr="00D66195">
        <w:t xml:space="preserve">Adaptive capacity </w:t>
      </w:r>
    </w:p>
    <w:p w14:paraId="2582B813" w14:textId="0AB8C94D" w:rsidR="00ED6772" w:rsidRPr="00D66195" w:rsidRDefault="00ED6772" w:rsidP="00C96704">
      <w:pPr>
        <w:pStyle w:val="BodyText"/>
      </w:pPr>
      <w:bookmarkStart w:id="416" w:name="_Hlk36715167"/>
      <w:r w:rsidRPr="00D66195">
        <w:t xml:space="preserve">A sense of community, social cohesion and community wellbeing is </w:t>
      </w:r>
      <w:r>
        <w:t>vital</w:t>
      </w:r>
      <w:r w:rsidRPr="00D66195">
        <w:t xml:space="preserve"> for resilience and adaptive capacity (Jakes and Langer, 2012; Tompkins and Adger, 2004). </w:t>
      </w:r>
      <w:bookmarkStart w:id="417" w:name="_Hlk36715242"/>
      <w:r w:rsidRPr="00D66195">
        <w:t>If this is eroded, by definition adaptive capacity is reduced</w:t>
      </w:r>
      <w:bookmarkEnd w:id="417"/>
      <w:r w:rsidRPr="00D66195">
        <w:t>.</w:t>
      </w:r>
      <w:r>
        <w:t xml:space="preserve"> </w:t>
      </w:r>
    </w:p>
    <w:bookmarkEnd w:id="416"/>
    <w:p w14:paraId="22DC67E7" w14:textId="6F9C0F75" w:rsidR="00ED6772" w:rsidRPr="00D66195" w:rsidRDefault="00ED6772" w:rsidP="00C96704">
      <w:pPr>
        <w:pStyle w:val="BodyText"/>
      </w:pPr>
      <w:r w:rsidRPr="00D66195">
        <w:t>Th</w:t>
      </w:r>
      <w:r w:rsidR="00C85E5F">
        <w:t>e importance of this outlook</w:t>
      </w:r>
      <w:r w:rsidR="00C848BA">
        <w:t xml:space="preserve"> </w:t>
      </w:r>
      <w:r w:rsidRPr="00D66195">
        <w:t xml:space="preserve">is </w:t>
      </w:r>
      <w:r>
        <w:t>shown in</w:t>
      </w:r>
      <w:r w:rsidRPr="00D66195">
        <w:t xml:space="preserve"> community responses to historical events. When Mt Ruapehu erupted in</w:t>
      </w:r>
      <w:r w:rsidR="00C96704">
        <w:t> </w:t>
      </w:r>
      <w:r w:rsidRPr="00D66195">
        <w:t>1995</w:t>
      </w:r>
      <w:r>
        <w:t>/</w:t>
      </w:r>
      <w:r w:rsidRPr="00D66195">
        <w:t xml:space="preserve">96, </w:t>
      </w:r>
      <w:r>
        <w:t xml:space="preserve">a </w:t>
      </w:r>
      <w:r w:rsidRPr="00D66195">
        <w:t xml:space="preserve">sense of community and self-efficacy </w:t>
      </w:r>
      <w:r w:rsidR="00C848BA">
        <w:t>was an</w:t>
      </w:r>
      <w:r w:rsidR="00C848BA" w:rsidRPr="00D66195">
        <w:t xml:space="preserve"> </w:t>
      </w:r>
      <w:r w:rsidRPr="00D66195">
        <w:t>important predictor of people’s</w:t>
      </w:r>
      <w:r w:rsidR="00C96704">
        <w:t> </w:t>
      </w:r>
      <w:r w:rsidRPr="00D66195">
        <w:t>resilience and the capacity to respond (Tompkins and Adger, 2004). The ability of</w:t>
      </w:r>
      <w:r w:rsidR="00C96704">
        <w:t> </w:t>
      </w:r>
      <w:r w:rsidRPr="00D66195">
        <w:t>this</w:t>
      </w:r>
      <w:r w:rsidR="00C96704">
        <w:t> </w:t>
      </w:r>
      <w:r w:rsidRPr="00D66195">
        <w:t xml:space="preserve">community to cope would have been compromised </w:t>
      </w:r>
      <w:r w:rsidR="00C85E5F">
        <w:t>without such</w:t>
      </w:r>
      <w:r w:rsidRPr="00D66195">
        <w:t xml:space="preserve"> connections and</w:t>
      </w:r>
      <w:r w:rsidR="00C96704">
        <w:t> </w:t>
      </w:r>
      <w:r w:rsidRPr="00D66195">
        <w:t xml:space="preserve">cohesion. </w:t>
      </w:r>
    </w:p>
    <w:p w14:paraId="7C8AC8D4" w14:textId="77777777" w:rsidR="00ED6772" w:rsidRPr="00D66195" w:rsidRDefault="00ED6772" w:rsidP="00C96704">
      <w:pPr>
        <w:pStyle w:val="BodyText"/>
      </w:pPr>
      <w:bookmarkStart w:id="418" w:name="_Hlk36715369"/>
      <w:r w:rsidRPr="00D66195">
        <w:t xml:space="preserve">Maintaining social cohesion and community wellbeing </w:t>
      </w:r>
      <w:r>
        <w:t>through</w:t>
      </w:r>
      <w:r w:rsidRPr="00D66195">
        <w:t xml:space="preserve"> displacement and movement of</w:t>
      </w:r>
      <w:r w:rsidR="00C96704">
        <w:t> </w:t>
      </w:r>
      <w:r w:rsidRPr="00D66195">
        <w:t xml:space="preserve">people requires a recognition that adaptation in other domains will affect this risk. For example, good governance and inclusive decision-making processes are </w:t>
      </w:r>
      <w:r>
        <w:t>needed</w:t>
      </w:r>
      <w:r w:rsidRPr="00D66195">
        <w:t xml:space="preserve"> to develop adaptation options that will be acceptable </w:t>
      </w:r>
      <w:r>
        <w:t>to</w:t>
      </w:r>
      <w:r w:rsidRPr="00D66195">
        <w:t xml:space="preserve"> communities</w:t>
      </w:r>
      <w:r>
        <w:t>,</w:t>
      </w:r>
      <w:r w:rsidRPr="00D66195">
        <w:t xml:space="preserve"> and minimise risks to cohesion and</w:t>
      </w:r>
      <w:r w:rsidR="00C96704">
        <w:t> </w:t>
      </w:r>
      <w:r w:rsidRPr="00D66195">
        <w:t>wellbeing.</w:t>
      </w:r>
    </w:p>
    <w:bookmarkEnd w:id="418"/>
    <w:p w14:paraId="73476AE4" w14:textId="77777777" w:rsidR="00ED6772" w:rsidRPr="00D66195" w:rsidRDefault="00ED6772" w:rsidP="00C96704">
      <w:pPr>
        <w:pStyle w:val="BodyText"/>
      </w:pPr>
      <w:r w:rsidRPr="00D66195">
        <w:lastRenderedPageBreak/>
        <w:t>Anticipatory governance and effective decision-</w:t>
      </w:r>
      <w:r w:rsidRPr="00C96704">
        <w:t>making</w:t>
      </w:r>
      <w:r w:rsidRPr="00D66195">
        <w:t xml:space="preserve"> </w:t>
      </w:r>
      <w:r>
        <w:t>through</w:t>
      </w:r>
      <w:r w:rsidRPr="00D66195">
        <w:t xml:space="preserve"> uncertainty is </w:t>
      </w:r>
      <w:r>
        <w:t>needed</w:t>
      </w:r>
      <w:r w:rsidRPr="00D66195">
        <w:t xml:space="preserve"> to reduce exposure to this risk</w:t>
      </w:r>
      <w:r>
        <w:t>,</w:t>
      </w:r>
      <w:r w:rsidRPr="00D66195">
        <w:t xml:space="preserve"> by ensuring communities do not become established in areas prone to climate change hazards that may lead to displacement. </w:t>
      </w:r>
    </w:p>
    <w:p w14:paraId="15DCB307" w14:textId="77777777" w:rsidR="00ED6772" w:rsidRPr="00C96704" w:rsidRDefault="00ED6772" w:rsidP="00C96704">
      <w:pPr>
        <w:pStyle w:val="Heading4"/>
      </w:pPr>
      <w:r w:rsidRPr="00D66195">
        <w:t xml:space="preserve">Consequence </w:t>
      </w:r>
    </w:p>
    <w:p w14:paraId="30079F61" w14:textId="7E7780E0" w:rsidR="00177637" w:rsidRDefault="00ED6772" w:rsidP="00C96704">
      <w:pPr>
        <w:pStyle w:val="BodyText"/>
      </w:pPr>
      <w:r w:rsidRPr="00D66195">
        <w:t>Populations displaced by disasters and climate change will change the composition of</w:t>
      </w:r>
      <w:r w:rsidR="00EB5F11">
        <w:t xml:space="preserve"> </w:t>
      </w:r>
      <w:r w:rsidRPr="00D66195">
        <w:t xml:space="preserve">communities, impact </w:t>
      </w:r>
      <w:r w:rsidR="00C85E5F">
        <w:t xml:space="preserve">on </w:t>
      </w:r>
      <w:r w:rsidRPr="00D66195">
        <w:t>housing and labour markets, require adjustment to regional development planning, and alter the level and pattern of demand for social services. Displaced</w:t>
      </w:r>
      <w:r w:rsidR="008B0500">
        <w:t> </w:t>
      </w:r>
      <w:r w:rsidRPr="00D66195">
        <w:t>people may also lose their local support networks</w:t>
      </w:r>
      <w:r>
        <w:t>,</w:t>
      </w:r>
      <w:r w:rsidRPr="00D66195">
        <w:t xml:space="preserve"> and communities receiving them</w:t>
      </w:r>
      <w:r w:rsidR="00EB5F11">
        <w:t> </w:t>
      </w:r>
      <w:r w:rsidRPr="00D66195">
        <w:t>might be unwelcoming of new and different community members, contributing to or causing tension and conflict (</w:t>
      </w:r>
      <w:r w:rsidR="00A31EF8" w:rsidRPr="00D66195">
        <w:t>Boege, 2018</w:t>
      </w:r>
      <w:r w:rsidR="00A31EF8">
        <w:t xml:space="preserve">; </w:t>
      </w:r>
      <w:r w:rsidRPr="00D66195">
        <w:t>Campbell, 2019).</w:t>
      </w:r>
    </w:p>
    <w:p w14:paraId="4ECCD34E" w14:textId="7D492892" w:rsidR="00ED6772" w:rsidRPr="00D66195" w:rsidRDefault="00ED6772" w:rsidP="00C96704">
      <w:pPr>
        <w:pStyle w:val="BodyText"/>
      </w:pPr>
      <w:r w:rsidRPr="00D66195">
        <w:t xml:space="preserve">In New Zealand, </w:t>
      </w:r>
      <w:r w:rsidR="00177637">
        <w:t xml:space="preserve">for example, </w:t>
      </w:r>
      <w:r w:rsidRPr="00D66195">
        <w:t xml:space="preserve">Kelso was a small town of 200 residents that experienced severe floods in 1978 and then again 15 months later. Flood mitigation works to increase protection </w:t>
      </w:r>
      <w:r>
        <w:t>were</w:t>
      </w:r>
      <w:r w:rsidRPr="00D66195">
        <w:t xml:space="preserve"> </w:t>
      </w:r>
      <w:r w:rsidR="00177637">
        <w:t>considered</w:t>
      </w:r>
      <w:r w:rsidR="00177637" w:rsidRPr="00D66195">
        <w:t xml:space="preserve"> </w:t>
      </w:r>
      <w:r w:rsidRPr="00D66195">
        <w:t>unaffordable</w:t>
      </w:r>
      <w:r>
        <w:t>,</w:t>
      </w:r>
      <w:r w:rsidRPr="00D66195">
        <w:t xml:space="preserve"> and residents relocated on an individual basis, dependent on </w:t>
      </w:r>
      <w:r w:rsidR="00177637">
        <w:t xml:space="preserve">the level of </w:t>
      </w:r>
      <w:r w:rsidRPr="00D66195">
        <w:t>perceived risk to households (Glavovic</w:t>
      </w:r>
      <w:r>
        <w:t xml:space="preserve"> et al</w:t>
      </w:r>
      <w:r w:rsidRPr="00D66195">
        <w:t>, 2010). This led to the closure of community amenities and the eventual relocation of remaining residents to neighbouring towns (Glavovic</w:t>
      </w:r>
      <w:r>
        <w:t xml:space="preserve"> et al</w:t>
      </w:r>
      <w:r w:rsidRPr="00D66195">
        <w:t>, 2010). The townspeople have held</w:t>
      </w:r>
      <w:r w:rsidR="00EB5F11">
        <w:t> </w:t>
      </w:r>
      <w:r w:rsidRPr="00D66195">
        <w:t>reunions</w:t>
      </w:r>
      <w:r w:rsidR="00177637">
        <w:t xml:space="preserve"> since then</w:t>
      </w:r>
      <w:r>
        <w:t>,</w:t>
      </w:r>
      <w:r w:rsidRPr="00D66195">
        <w:t xml:space="preserve"> but the social bonds in the community were ultimately broken. </w:t>
      </w:r>
    </w:p>
    <w:p w14:paraId="22D34748" w14:textId="77777777" w:rsidR="00ED6772" w:rsidRPr="00D66195" w:rsidRDefault="00ED6772" w:rsidP="00C96704">
      <w:pPr>
        <w:pStyle w:val="BodyText"/>
      </w:pPr>
      <w:r w:rsidRPr="00D66195">
        <w:t xml:space="preserve">It is likely that cultural capital and spiritual wellbeing will be adversely affected if Māori are forced to relocate from tribal lands and territories. </w:t>
      </w:r>
    </w:p>
    <w:p w14:paraId="1E6256DF" w14:textId="77777777" w:rsidR="00ED6772" w:rsidRPr="00D66195" w:rsidRDefault="00ED6772" w:rsidP="00C35384">
      <w:pPr>
        <w:pStyle w:val="Heading4"/>
      </w:pPr>
      <w:r w:rsidRPr="00D66195">
        <w:t xml:space="preserve">Interacting </w:t>
      </w:r>
      <w:r w:rsidRPr="00C35384">
        <w:t>risks</w:t>
      </w:r>
      <w:r w:rsidRPr="00D66195">
        <w:t xml:space="preserve"> </w:t>
      </w:r>
    </w:p>
    <w:p w14:paraId="3DAB67F4" w14:textId="4BA7CBBB" w:rsidR="00ED6772" w:rsidRPr="00D66195" w:rsidRDefault="00ED6772" w:rsidP="00C35384">
      <w:pPr>
        <w:pStyle w:val="BodyText"/>
      </w:pPr>
      <w:bookmarkStart w:id="419" w:name="_Hlk40210425"/>
      <w:r w:rsidRPr="00D66195">
        <w:t>The interaction between climate hazards, social cohesion and community wellbeing has the potential to amplify the vulnerability of individuals and communities to climate change. Loss of land and households will exacerbate physical and mental health issues (H3</w:t>
      </w:r>
      <w:r w:rsidR="00A61ED4">
        <w:t>,</w:t>
      </w:r>
      <w:r w:rsidRPr="00D66195">
        <w:t xml:space="preserve"> H7), affect a sense of belonging and identity (H7)</w:t>
      </w:r>
      <w:r>
        <w:t>,</w:t>
      </w:r>
      <w:r w:rsidRPr="00D66195">
        <w:t xml:space="preserve"> and perpetuate inequity (H2), adversely impacting social cohesion. Loss </w:t>
      </w:r>
      <w:r w:rsidR="004F24BC">
        <w:t xml:space="preserve">of </w:t>
      </w:r>
      <w:r w:rsidRPr="00D66195">
        <w:t>or damage to cultural heritage sites (H8) may also reduce social cohesion and community wellbeing. Risks to lifeline infrastructures, such</w:t>
      </w:r>
      <w:r>
        <w:t xml:space="preserve"> as</w:t>
      </w:r>
      <w:r w:rsidRPr="00D66195">
        <w:t xml:space="preserve"> energy networks (B8), transport networks (B6) and water (B1</w:t>
      </w:r>
      <w:r w:rsidR="00A61ED4">
        <w:t>,</w:t>
      </w:r>
      <w:r w:rsidRPr="00D66195">
        <w:t xml:space="preserve"> B4) can increase pressures on populations and communities. Climate change-related economic pressures, particularly in agricultural communities (E3) will also interact with displacement and community cohesion. </w:t>
      </w:r>
    </w:p>
    <w:bookmarkEnd w:id="419"/>
    <w:p w14:paraId="73BFC54B" w14:textId="77777777" w:rsidR="00ED6772" w:rsidRPr="00D66195" w:rsidRDefault="00ED6772" w:rsidP="00C35384">
      <w:pPr>
        <w:pStyle w:val="Heading4"/>
      </w:pPr>
      <w:r w:rsidRPr="00D66195">
        <w:t xml:space="preserve">Confidence: High agreement, moderate evidence </w:t>
      </w:r>
    </w:p>
    <w:p w14:paraId="1F00BD4B" w14:textId="1344C7B1" w:rsidR="00ED6772" w:rsidRPr="00D66195" w:rsidRDefault="00ED6772" w:rsidP="00C35384">
      <w:pPr>
        <w:pStyle w:val="BodyText"/>
      </w:pPr>
      <w:r w:rsidRPr="00D66195">
        <w:t>There is high agreement that climate</w:t>
      </w:r>
      <w:r>
        <w:t xml:space="preserve"> change</w:t>
      </w:r>
      <w:r w:rsidRPr="00D66195">
        <w:t xml:space="preserve"> will expose community wellbeing and social cohesion to risks. However, the way in which communities will be impacted, the extent to which they will be impacted and the range of impact </w:t>
      </w:r>
      <w:r w:rsidR="00827FC8">
        <w:t>are</w:t>
      </w:r>
      <w:r w:rsidR="00827FC8" w:rsidRPr="00D66195">
        <w:t xml:space="preserve"> </w:t>
      </w:r>
      <w:r w:rsidRPr="00D66195">
        <w:t xml:space="preserve">not well understood. </w:t>
      </w:r>
    </w:p>
    <w:p w14:paraId="7A6AA136" w14:textId="77777777" w:rsidR="00ED6772" w:rsidRPr="00D66195" w:rsidRDefault="00ED6772" w:rsidP="00C35384">
      <w:pPr>
        <w:pStyle w:val="Heading4"/>
      </w:pPr>
      <w:r w:rsidRPr="00D66195">
        <w:t>Adaptation</w:t>
      </w:r>
    </w:p>
    <w:p w14:paraId="67B792F2" w14:textId="24F66814" w:rsidR="00460138" w:rsidRDefault="00827FC8" w:rsidP="00C35384">
      <w:pPr>
        <w:pStyle w:val="BodyText"/>
      </w:pPr>
      <w:r>
        <w:t>N</w:t>
      </w:r>
      <w:r w:rsidR="00ED6772" w:rsidRPr="00D66195">
        <w:t xml:space="preserve">either the literature review </w:t>
      </w:r>
      <w:r>
        <w:t>n</w:t>
      </w:r>
      <w:r w:rsidR="00ED6772" w:rsidRPr="00D66195">
        <w:t>or the consultation process</w:t>
      </w:r>
      <w:r>
        <w:t xml:space="preserve"> identified any</w:t>
      </w:r>
      <w:r w:rsidRPr="00827FC8">
        <w:t xml:space="preserve"> </w:t>
      </w:r>
      <w:r w:rsidRPr="00D66195">
        <w:t>adaptation actions for this risk</w:t>
      </w:r>
      <w:r w:rsidR="00ED6772" w:rsidRPr="00D66195">
        <w:t>.</w:t>
      </w:r>
    </w:p>
    <w:p w14:paraId="088D3159" w14:textId="7C68B842" w:rsidR="001F2692" w:rsidRPr="00D66195" w:rsidRDefault="005948FA" w:rsidP="00EB5F11">
      <w:pPr>
        <w:pStyle w:val="Tableheading2"/>
      </w:pPr>
      <w:bookmarkStart w:id="420" w:name="_Toc45391911"/>
      <w:r w:rsidRPr="005948FA">
        <w:rPr>
          <w:lang w:eastAsia="en-AU"/>
        </w:rPr>
        <w:lastRenderedPageBreak/>
        <w:t>H1 Risks to social cohesion and community wellbeing from displacement of individuals,</w:t>
      </w:r>
      <w:r>
        <w:rPr>
          <w:lang w:eastAsia="en-AU"/>
        </w:rPr>
        <w:t> </w:t>
      </w:r>
      <w:r w:rsidRPr="005948FA">
        <w:rPr>
          <w:lang w:eastAsia="en-AU"/>
        </w:rPr>
        <w:t>families and communities</w:t>
      </w:r>
      <w:r w:rsidR="001F2692" w:rsidRPr="00D52C19">
        <w:rPr>
          <w:lang w:eastAsia="en-AU"/>
        </w:rPr>
        <w:t xml:space="preserve">: </w:t>
      </w:r>
      <w:r w:rsidR="00EB5F11">
        <w:rPr>
          <w:lang w:eastAsia="en-AU"/>
        </w:rPr>
        <w:t>U</w:t>
      </w:r>
      <w:r w:rsidR="001F2692" w:rsidRPr="00D52C19">
        <w:rPr>
          <w:lang w:eastAsia="en-AU"/>
        </w:rPr>
        <w:t>rgency profile</w:t>
      </w:r>
      <w:bookmarkEnd w:id="420"/>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1820"/>
        <w:gridCol w:w="926"/>
        <w:gridCol w:w="917"/>
        <w:gridCol w:w="1299"/>
        <w:gridCol w:w="992"/>
        <w:gridCol w:w="850"/>
        <w:gridCol w:w="1701"/>
      </w:tblGrid>
      <w:tr w:rsidR="00EB5F11" w:rsidRPr="00EB5F11" w14:paraId="2A8AF2B5" w14:textId="77777777" w:rsidTr="00127B88">
        <w:trPr>
          <w:tblHeader/>
        </w:trPr>
        <w:tc>
          <w:tcPr>
            <w:tcW w:w="8505" w:type="dxa"/>
            <w:gridSpan w:val="7"/>
            <w:shd w:val="clear" w:color="auto" w:fill="DA5A28"/>
            <w:vAlign w:val="bottom"/>
          </w:tcPr>
          <w:p w14:paraId="279C197F" w14:textId="391CF9B1" w:rsidR="00E314C9" w:rsidRPr="00EB5F11" w:rsidRDefault="00E314C9" w:rsidP="00827FC8">
            <w:pPr>
              <w:pStyle w:val="TableText"/>
              <w:keepNext/>
              <w:rPr>
                <w:b/>
                <w:bCs/>
                <w:color w:val="FFFFFF" w:themeColor="background1"/>
              </w:rPr>
            </w:pPr>
            <w:r w:rsidRPr="00EB5F11">
              <w:rPr>
                <w:b/>
                <w:bCs/>
                <w:color w:val="FFFFFF" w:themeColor="background1"/>
                <w:lang w:eastAsia="en-AU"/>
              </w:rPr>
              <w:t>H1 Risks to social cohesion and community wellbeing from displacement of individuals, families and communities:</w:t>
            </w:r>
            <w:r w:rsidRPr="00EB5F11">
              <w:rPr>
                <w:b/>
                <w:bCs/>
                <w:color w:val="FFFFFF" w:themeColor="background1"/>
              </w:rPr>
              <w:t xml:space="preserve"> </w:t>
            </w:r>
            <w:r w:rsidR="00EB5F11">
              <w:rPr>
                <w:b/>
                <w:bCs/>
                <w:color w:val="FFFFFF" w:themeColor="background1"/>
              </w:rPr>
              <w:t>U</w:t>
            </w:r>
            <w:r w:rsidRPr="00EB5F11">
              <w:rPr>
                <w:b/>
                <w:bCs/>
                <w:color w:val="FFFFFF" w:themeColor="background1"/>
              </w:rPr>
              <w:t>rgency profile</w:t>
            </w:r>
          </w:p>
        </w:tc>
      </w:tr>
      <w:tr w:rsidR="00290499" w:rsidRPr="00C35ECE" w14:paraId="179692D8" w14:textId="77777777" w:rsidTr="00127B88">
        <w:trPr>
          <w:tblHeader/>
        </w:trPr>
        <w:tc>
          <w:tcPr>
            <w:tcW w:w="1820" w:type="dxa"/>
            <w:shd w:val="clear" w:color="auto" w:fill="FFFFFF" w:themeFill="background1"/>
            <w:vAlign w:val="bottom"/>
          </w:tcPr>
          <w:p w14:paraId="2F8DCDDD" w14:textId="77777777" w:rsidR="00290499" w:rsidRPr="00C35ECE" w:rsidRDefault="00290499" w:rsidP="00C35ECE">
            <w:pPr>
              <w:pStyle w:val="TableText"/>
              <w:keepNext/>
              <w:rPr>
                <w:b/>
                <w:bCs/>
              </w:rPr>
            </w:pPr>
            <w:r w:rsidRPr="00C35ECE">
              <w:rPr>
                <w:b/>
                <w:bCs/>
              </w:rPr>
              <w:t>Urgency category</w:t>
            </w:r>
          </w:p>
        </w:tc>
        <w:tc>
          <w:tcPr>
            <w:tcW w:w="1843" w:type="dxa"/>
            <w:gridSpan w:val="2"/>
          </w:tcPr>
          <w:p w14:paraId="6E1F7565" w14:textId="77777777" w:rsidR="00290499" w:rsidRPr="00C35ECE" w:rsidRDefault="00290499" w:rsidP="00C35ECE">
            <w:pPr>
              <w:pStyle w:val="TableText"/>
              <w:keepNext/>
              <w:rPr>
                <w:b/>
                <w:bCs/>
              </w:rPr>
            </w:pPr>
            <w:r w:rsidRPr="00C35ECE">
              <w:rPr>
                <w:b/>
                <w:bCs/>
              </w:rPr>
              <w:t>Proportion of urgency</w:t>
            </w:r>
          </w:p>
        </w:tc>
        <w:tc>
          <w:tcPr>
            <w:tcW w:w="4842" w:type="dxa"/>
            <w:gridSpan w:val="4"/>
          </w:tcPr>
          <w:p w14:paraId="47E782ED" w14:textId="77777777" w:rsidR="00290499" w:rsidRPr="00C35ECE" w:rsidRDefault="00290499" w:rsidP="00C35ECE">
            <w:pPr>
              <w:pStyle w:val="TableText"/>
              <w:keepNext/>
              <w:rPr>
                <w:b/>
                <w:bCs/>
              </w:rPr>
            </w:pPr>
            <w:r w:rsidRPr="00C35ECE">
              <w:rPr>
                <w:b/>
                <w:bCs/>
              </w:rPr>
              <w:t>Description of actions</w:t>
            </w:r>
          </w:p>
        </w:tc>
      </w:tr>
      <w:tr w:rsidR="00290499" w:rsidRPr="00D66195" w14:paraId="2CAEB48C" w14:textId="77777777" w:rsidTr="00127B88">
        <w:tc>
          <w:tcPr>
            <w:tcW w:w="1820" w:type="dxa"/>
            <w:shd w:val="clear" w:color="auto" w:fill="FFFFFF" w:themeFill="background1"/>
            <w:hideMark/>
          </w:tcPr>
          <w:p w14:paraId="068C2CA8" w14:textId="77777777" w:rsidR="00290499" w:rsidRPr="00515A8D" w:rsidRDefault="00290499" w:rsidP="008821FA">
            <w:pPr>
              <w:pStyle w:val="TableText"/>
              <w:keepNext/>
              <w:rPr>
                <w:b/>
                <w:bCs/>
              </w:rPr>
            </w:pPr>
            <w:r w:rsidRPr="00515A8D">
              <w:rPr>
                <w:b/>
                <w:bCs/>
              </w:rPr>
              <w:t>More action needed</w:t>
            </w:r>
          </w:p>
        </w:tc>
        <w:tc>
          <w:tcPr>
            <w:tcW w:w="1843" w:type="dxa"/>
            <w:gridSpan w:val="2"/>
          </w:tcPr>
          <w:p w14:paraId="4A99E7BF" w14:textId="77777777" w:rsidR="00290499" w:rsidRPr="00D66195" w:rsidRDefault="00290499" w:rsidP="008821FA">
            <w:pPr>
              <w:pStyle w:val="TableText"/>
              <w:keepNext/>
              <w:jc w:val="center"/>
            </w:pPr>
            <w:r w:rsidRPr="00D66195">
              <w:t>70</w:t>
            </w:r>
          </w:p>
        </w:tc>
        <w:tc>
          <w:tcPr>
            <w:tcW w:w="4842" w:type="dxa"/>
            <w:gridSpan w:val="4"/>
          </w:tcPr>
          <w:p w14:paraId="0D5C6581" w14:textId="77777777" w:rsidR="00290499" w:rsidRPr="00D66195" w:rsidRDefault="00290499" w:rsidP="008821FA">
            <w:pPr>
              <w:pStyle w:val="TableText"/>
              <w:keepNext/>
            </w:pPr>
            <w:r w:rsidRPr="00D66195">
              <w:t xml:space="preserve">Action needed on how communities might relocate away from risk areas in an agreed and fair way. Policy and funding need to be considered first. </w:t>
            </w:r>
          </w:p>
        </w:tc>
      </w:tr>
      <w:tr w:rsidR="00290499" w:rsidRPr="00D66195" w14:paraId="3DB5C81C" w14:textId="77777777" w:rsidTr="00127B88">
        <w:tc>
          <w:tcPr>
            <w:tcW w:w="1820" w:type="dxa"/>
            <w:shd w:val="clear" w:color="auto" w:fill="FFFFFF" w:themeFill="background1"/>
            <w:hideMark/>
          </w:tcPr>
          <w:p w14:paraId="4551188E" w14:textId="77777777" w:rsidR="00290499" w:rsidRPr="00515A8D" w:rsidRDefault="00290499" w:rsidP="00290499">
            <w:pPr>
              <w:pStyle w:val="TableText"/>
              <w:rPr>
                <w:b/>
                <w:bCs/>
                <w:highlight w:val="yellow"/>
              </w:rPr>
            </w:pPr>
            <w:r w:rsidRPr="00515A8D">
              <w:rPr>
                <w:b/>
                <w:bCs/>
              </w:rPr>
              <w:t>Research priority</w:t>
            </w:r>
          </w:p>
        </w:tc>
        <w:tc>
          <w:tcPr>
            <w:tcW w:w="1843" w:type="dxa"/>
            <w:gridSpan w:val="2"/>
          </w:tcPr>
          <w:p w14:paraId="5327D42E" w14:textId="77777777" w:rsidR="00290499" w:rsidRPr="00D66195" w:rsidRDefault="00290499" w:rsidP="00E314C9">
            <w:pPr>
              <w:pStyle w:val="TableText"/>
              <w:jc w:val="center"/>
            </w:pPr>
            <w:r w:rsidRPr="00D66195">
              <w:t>20</w:t>
            </w:r>
          </w:p>
        </w:tc>
        <w:tc>
          <w:tcPr>
            <w:tcW w:w="4842" w:type="dxa"/>
            <w:gridSpan w:val="4"/>
          </w:tcPr>
          <w:p w14:paraId="3A03C553" w14:textId="77777777" w:rsidR="00290499" w:rsidRPr="00D66195" w:rsidRDefault="00290499" w:rsidP="00290499">
            <w:pPr>
              <w:pStyle w:val="TableText"/>
            </w:pPr>
            <w:r>
              <w:t>U</w:t>
            </w:r>
            <w:r w:rsidRPr="00D66195">
              <w:t>nderstand how to successfully retreat affected individuals and communities.</w:t>
            </w:r>
          </w:p>
        </w:tc>
      </w:tr>
      <w:tr w:rsidR="00290499" w:rsidRPr="00D66195" w14:paraId="55546015" w14:textId="77777777" w:rsidTr="00127B88">
        <w:tc>
          <w:tcPr>
            <w:tcW w:w="1820" w:type="dxa"/>
            <w:shd w:val="clear" w:color="auto" w:fill="FFFFFF" w:themeFill="background1"/>
            <w:hideMark/>
          </w:tcPr>
          <w:p w14:paraId="01CAB48A" w14:textId="77777777" w:rsidR="00290499" w:rsidRPr="00515A8D" w:rsidRDefault="00290499" w:rsidP="00290499">
            <w:pPr>
              <w:pStyle w:val="TableText"/>
              <w:rPr>
                <w:b/>
                <w:bCs/>
              </w:rPr>
            </w:pPr>
            <w:r w:rsidRPr="00515A8D">
              <w:rPr>
                <w:b/>
                <w:bCs/>
              </w:rPr>
              <w:t>Sustain current action</w:t>
            </w:r>
          </w:p>
        </w:tc>
        <w:tc>
          <w:tcPr>
            <w:tcW w:w="1843" w:type="dxa"/>
            <w:gridSpan w:val="2"/>
          </w:tcPr>
          <w:p w14:paraId="587CC7DB" w14:textId="77777777" w:rsidR="00290499" w:rsidRPr="00D66195" w:rsidRDefault="00290499" w:rsidP="00E314C9">
            <w:pPr>
              <w:pStyle w:val="TableText"/>
              <w:jc w:val="center"/>
            </w:pPr>
            <w:r w:rsidRPr="00D66195">
              <w:t>0</w:t>
            </w:r>
          </w:p>
        </w:tc>
        <w:tc>
          <w:tcPr>
            <w:tcW w:w="4842" w:type="dxa"/>
            <w:gridSpan w:val="4"/>
          </w:tcPr>
          <w:p w14:paraId="460BFF77" w14:textId="77777777" w:rsidR="00290499" w:rsidRPr="00D66195" w:rsidRDefault="00290499" w:rsidP="00290499">
            <w:pPr>
              <w:pStyle w:val="TableText"/>
            </w:pPr>
          </w:p>
        </w:tc>
      </w:tr>
      <w:tr w:rsidR="00290499" w:rsidRPr="00D66195" w14:paraId="09EDDF66" w14:textId="77777777" w:rsidTr="00127B88">
        <w:tc>
          <w:tcPr>
            <w:tcW w:w="1820" w:type="dxa"/>
            <w:tcBorders>
              <w:bottom w:val="single" w:sz="4" w:space="0" w:color="DA5A28"/>
            </w:tcBorders>
            <w:shd w:val="clear" w:color="auto" w:fill="FFFFFF" w:themeFill="background1"/>
            <w:hideMark/>
          </w:tcPr>
          <w:p w14:paraId="20F6D607" w14:textId="77777777" w:rsidR="00290499" w:rsidRPr="00515A8D" w:rsidRDefault="00290499" w:rsidP="00290499">
            <w:pPr>
              <w:pStyle w:val="TableText"/>
              <w:rPr>
                <w:b/>
                <w:bCs/>
              </w:rPr>
            </w:pPr>
            <w:r w:rsidRPr="00515A8D">
              <w:rPr>
                <w:b/>
                <w:bCs/>
              </w:rPr>
              <w:t xml:space="preserve">Watching brief </w:t>
            </w:r>
          </w:p>
        </w:tc>
        <w:tc>
          <w:tcPr>
            <w:tcW w:w="1843" w:type="dxa"/>
            <w:gridSpan w:val="2"/>
          </w:tcPr>
          <w:p w14:paraId="387DA090" w14:textId="77777777" w:rsidR="00290499" w:rsidRPr="00D66195" w:rsidRDefault="00290499" w:rsidP="00E314C9">
            <w:pPr>
              <w:pStyle w:val="TableText"/>
              <w:jc w:val="center"/>
            </w:pPr>
            <w:r w:rsidRPr="00D66195">
              <w:t>10</w:t>
            </w:r>
          </w:p>
        </w:tc>
        <w:tc>
          <w:tcPr>
            <w:tcW w:w="4842" w:type="dxa"/>
            <w:gridSpan w:val="4"/>
            <w:tcBorders>
              <w:bottom w:val="single" w:sz="4" w:space="0" w:color="DA5A28"/>
            </w:tcBorders>
          </w:tcPr>
          <w:p w14:paraId="46857BDE" w14:textId="2350D1E4" w:rsidR="00290499" w:rsidRPr="00D66195" w:rsidRDefault="00290499" w:rsidP="00290499">
            <w:pPr>
              <w:pStyle w:val="TableText"/>
            </w:pPr>
            <w:r w:rsidRPr="00D66195">
              <w:t xml:space="preserve">Need to establish </w:t>
            </w:r>
            <w:r w:rsidR="0018019F">
              <w:t xml:space="preserve">a </w:t>
            </w:r>
            <w:r w:rsidRPr="00D66195">
              <w:t xml:space="preserve">monitoring process to ensure actions are effective. </w:t>
            </w:r>
          </w:p>
        </w:tc>
      </w:tr>
      <w:tr w:rsidR="00290499" w:rsidRPr="00D66195" w14:paraId="30D9745E" w14:textId="77777777" w:rsidTr="00127B88">
        <w:tc>
          <w:tcPr>
            <w:tcW w:w="1820" w:type="dxa"/>
            <w:shd w:val="clear" w:color="auto" w:fill="DA5A28"/>
          </w:tcPr>
          <w:p w14:paraId="05A0072D" w14:textId="77777777" w:rsidR="00290499" w:rsidRPr="00515A8D" w:rsidRDefault="00290499" w:rsidP="00290499">
            <w:pPr>
              <w:pStyle w:val="TableText"/>
              <w:rPr>
                <w:b/>
                <w:bCs/>
                <w:color w:val="FFFFFF" w:themeColor="background1"/>
              </w:rPr>
            </w:pPr>
            <w:r w:rsidRPr="00515A8D">
              <w:rPr>
                <w:b/>
                <w:bCs/>
                <w:color w:val="FFFFFF" w:themeColor="background1"/>
              </w:rPr>
              <w:t xml:space="preserve">Adaptation urgency </w:t>
            </w:r>
          </w:p>
        </w:tc>
        <w:tc>
          <w:tcPr>
            <w:tcW w:w="1843" w:type="dxa"/>
            <w:gridSpan w:val="2"/>
            <w:tcBorders>
              <w:right w:val="single" w:sz="4" w:space="0" w:color="DA5A28"/>
            </w:tcBorders>
            <w:shd w:val="clear" w:color="auto" w:fill="FFFFFF" w:themeFill="background1"/>
          </w:tcPr>
          <w:p w14:paraId="674008E3" w14:textId="77777777" w:rsidR="00290499" w:rsidRPr="00D66195" w:rsidRDefault="00290499" w:rsidP="00E314C9">
            <w:pPr>
              <w:pStyle w:val="TableText"/>
              <w:jc w:val="center"/>
            </w:pPr>
            <w:r w:rsidRPr="00D66195">
              <w:t>88</w:t>
            </w:r>
          </w:p>
        </w:tc>
        <w:tc>
          <w:tcPr>
            <w:tcW w:w="1299" w:type="dxa"/>
            <w:tcBorders>
              <w:left w:val="single" w:sz="4" w:space="0" w:color="DA5A28"/>
            </w:tcBorders>
            <w:shd w:val="clear" w:color="auto" w:fill="DA5A28"/>
          </w:tcPr>
          <w:p w14:paraId="1EA1C781" w14:textId="77777777" w:rsidR="00290499" w:rsidRPr="00515A8D" w:rsidRDefault="00290499" w:rsidP="00290499">
            <w:pPr>
              <w:pStyle w:val="TableText"/>
              <w:rPr>
                <w:b/>
                <w:bCs/>
                <w:color w:val="FFFFFF" w:themeColor="background1"/>
              </w:rPr>
            </w:pPr>
            <w:r w:rsidRPr="00515A8D">
              <w:rPr>
                <w:b/>
                <w:bCs/>
                <w:color w:val="FFFFFF" w:themeColor="background1"/>
              </w:rPr>
              <w:t xml:space="preserve">Confidence </w:t>
            </w:r>
          </w:p>
        </w:tc>
        <w:tc>
          <w:tcPr>
            <w:tcW w:w="3543" w:type="dxa"/>
            <w:gridSpan w:val="3"/>
          </w:tcPr>
          <w:p w14:paraId="3F6F6DF0" w14:textId="77777777" w:rsidR="00290499" w:rsidRPr="00D66195" w:rsidRDefault="00290499" w:rsidP="00290499">
            <w:pPr>
              <w:pStyle w:val="TableText"/>
            </w:pPr>
            <w:r w:rsidRPr="00D66195">
              <w:t>High agreement, moderate evidence</w:t>
            </w:r>
          </w:p>
        </w:tc>
      </w:tr>
      <w:tr w:rsidR="00290499" w:rsidRPr="00D66195" w14:paraId="6FBF3AED" w14:textId="77777777" w:rsidTr="00127B88">
        <w:tc>
          <w:tcPr>
            <w:tcW w:w="1820" w:type="dxa"/>
            <w:shd w:val="clear" w:color="auto" w:fill="DA5A28"/>
          </w:tcPr>
          <w:p w14:paraId="21520E5F" w14:textId="77777777" w:rsidR="00290499" w:rsidRPr="00515A8D" w:rsidRDefault="00290499" w:rsidP="00290499">
            <w:pPr>
              <w:pStyle w:val="TableText"/>
              <w:rPr>
                <w:b/>
                <w:bCs/>
                <w:color w:val="FFFFFF" w:themeColor="background1"/>
              </w:rPr>
            </w:pPr>
            <w:r w:rsidRPr="00515A8D">
              <w:rPr>
                <w:b/>
                <w:bCs/>
                <w:color w:val="FFFFFF" w:themeColor="background1"/>
              </w:rPr>
              <w:t xml:space="preserve">Consequence </w:t>
            </w:r>
          </w:p>
        </w:tc>
        <w:tc>
          <w:tcPr>
            <w:tcW w:w="926" w:type="dxa"/>
            <w:shd w:val="clear" w:color="auto" w:fill="DA5A28"/>
          </w:tcPr>
          <w:p w14:paraId="63FE0C48" w14:textId="77777777" w:rsidR="00290499" w:rsidRPr="00515A8D" w:rsidRDefault="00290499" w:rsidP="00290499">
            <w:pPr>
              <w:pStyle w:val="TableText"/>
              <w:rPr>
                <w:color w:val="FFFFFF" w:themeColor="background1"/>
              </w:rPr>
            </w:pPr>
            <w:r w:rsidRPr="00515A8D">
              <w:rPr>
                <w:color w:val="FFFFFF" w:themeColor="background1"/>
              </w:rPr>
              <w:t>Now</w:t>
            </w:r>
          </w:p>
        </w:tc>
        <w:tc>
          <w:tcPr>
            <w:tcW w:w="917" w:type="dxa"/>
            <w:tcBorders>
              <w:right w:val="single" w:sz="4" w:space="0" w:color="DA5A28"/>
            </w:tcBorders>
          </w:tcPr>
          <w:p w14:paraId="242A01B8" w14:textId="77777777" w:rsidR="00290499" w:rsidRPr="00D66195" w:rsidRDefault="00290499" w:rsidP="00290499">
            <w:pPr>
              <w:pStyle w:val="TableText"/>
            </w:pPr>
            <w:r w:rsidRPr="00D66195">
              <w:t>Minor</w:t>
            </w:r>
          </w:p>
        </w:tc>
        <w:tc>
          <w:tcPr>
            <w:tcW w:w="1299" w:type="dxa"/>
            <w:tcBorders>
              <w:left w:val="single" w:sz="4" w:space="0" w:color="DA5A28"/>
            </w:tcBorders>
            <w:shd w:val="clear" w:color="auto" w:fill="DA5A28"/>
          </w:tcPr>
          <w:p w14:paraId="7A90C855" w14:textId="77777777" w:rsidR="00290499" w:rsidRPr="00515A8D" w:rsidRDefault="00290499" w:rsidP="00290499">
            <w:pPr>
              <w:pStyle w:val="TableText"/>
              <w:rPr>
                <w:color w:val="FFFFFF" w:themeColor="background1"/>
              </w:rPr>
            </w:pPr>
            <w:r w:rsidRPr="00515A8D">
              <w:rPr>
                <w:color w:val="FFFFFF" w:themeColor="background1"/>
              </w:rPr>
              <w:t>2050</w:t>
            </w:r>
          </w:p>
        </w:tc>
        <w:tc>
          <w:tcPr>
            <w:tcW w:w="992" w:type="dxa"/>
          </w:tcPr>
          <w:p w14:paraId="1F625294" w14:textId="77777777" w:rsidR="00290499" w:rsidRPr="00D66195" w:rsidRDefault="00290499" w:rsidP="00290499">
            <w:pPr>
              <w:pStyle w:val="TableText"/>
            </w:pPr>
            <w:r w:rsidRPr="00D66195">
              <w:t>Extreme</w:t>
            </w:r>
          </w:p>
        </w:tc>
        <w:tc>
          <w:tcPr>
            <w:tcW w:w="850" w:type="dxa"/>
            <w:tcBorders>
              <w:right w:val="nil"/>
            </w:tcBorders>
            <w:shd w:val="clear" w:color="auto" w:fill="DA5A28"/>
          </w:tcPr>
          <w:p w14:paraId="1A06A83F" w14:textId="77777777" w:rsidR="00290499" w:rsidRPr="00515A8D" w:rsidRDefault="00290499" w:rsidP="00290499">
            <w:pPr>
              <w:pStyle w:val="TableText"/>
              <w:rPr>
                <w:color w:val="FFFFFF" w:themeColor="background1"/>
              </w:rPr>
            </w:pPr>
            <w:r w:rsidRPr="00515A8D">
              <w:rPr>
                <w:color w:val="FFFFFF" w:themeColor="background1"/>
              </w:rPr>
              <w:t>2100</w:t>
            </w:r>
          </w:p>
        </w:tc>
        <w:tc>
          <w:tcPr>
            <w:tcW w:w="1701" w:type="dxa"/>
            <w:tcBorders>
              <w:left w:val="nil"/>
            </w:tcBorders>
          </w:tcPr>
          <w:p w14:paraId="0C71405F" w14:textId="77777777" w:rsidR="00290499" w:rsidRPr="00D66195" w:rsidRDefault="00290499" w:rsidP="00290499">
            <w:pPr>
              <w:pStyle w:val="TableText"/>
            </w:pPr>
            <w:r w:rsidRPr="00D66195">
              <w:t>Extreme</w:t>
            </w:r>
          </w:p>
        </w:tc>
      </w:tr>
    </w:tbl>
    <w:p w14:paraId="16447BB4" w14:textId="77777777" w:rsidR="00187B44" w:rsidRPr="00D66195" w:rsidRDefault="00187B44" w:rsidP="00554444">
      <w:pPr>
        <w:pStyle w:val="Heading3"/>
        <w:numPr>
          <w:ilvl w:val="0"/>
          <w:numId w:val="35"/>
        </w:numPr>
        <w:tabs>
          <w:tab w:val="num" w:pos="992"/>
        </w:tabs>
        <w:spacing w:before="400"/>
      </w:pPr>
      <w:bookmarkStart w:id="421" w:name="_Toc37153158"/>
      <w:bookmarkStart w:id="422" w:name="_Toc37404090"/>
      <w:r w:rsidRPr="00D66195">
        <w:t>H2 Risks of exacerbating existing inequities and creating new and</w:t>
      </w:r>
      <w:r w:rsidR="00515A8D">
        <w:t> </w:t>
      </w:r>
      <w:r w:rsidRPr="00D66195">
        <w:t>additional inequities due to differential distribution of climate change impacts</w:t>
      </w:r>
      <w:bookmarkEnd w:id="421"/>
      <w:bookmarkEnd w:id="422"/>
    </w:p>
    <w:p w14:paraId="5C4A678E" w14:textId="77777777" w:rsidR="00187B44" w:rsidRPr="00D66195" w:rsidRDefault="00187B44" w:rsidP="00187B44">
      <w:pPr>
        <w:pStyle w:val="Heading4"/>
      </w:pPr>
      <w:bookmarkStart w:id="423" w:name="_Hlk37682617"/>
      <w:r w:rsidRPr="00D66195">
        <w:t>Risk summary</w:t>
      </w:r>
    </w:p>
    <w:p w14:paraId="2D739126" w14:textId="46C5948D" w:rsidR="00187B44" w:rsidRPr="00D66195" w:rsidRDefault="00187B44" w:rsidP="00515A8D">
      <w:pPr>
        <w:pStyle w:val="BodyText"/>
      </w:pPr>
      <w:r w:rsidRPr="00D66195">
        <w:t xml:space="preserve">Exposure to extreme weather events such as flooding or heatwaves, or to </w:t>
      </w:r>
      <w:r w:rsidR="00FD3F14">
        <w:t>ongoing, gradual</w:t>
      </w:r>
      <w:r w:rsidRPr="00D66195">
        <w:t xml:space="preserve"> changes such as inundation of low-lying areas</w:t>
      </w:r>
      <w:r>
        <w:t>,</w:t>
      </w:r>
      <w:r w:rsidRPr="00D66195">
        <w:t xml:space="preserve"> will be the same for communities and individuals in affected areas. However, the ability to respond</w:t>
      </w:r>
      <w:r w:rsidR="00156A67">
        <w:t xml:space="preserve"> or</w:t>
      </w:r>
      <w:r w:rsidRPr="00D66195">
        <w:t xml:space="preserve"> adapt </w:t>
      </w:r>
      <w:r w:rsidR="00156A67">
        <w:t xml:space="preserve">to </w:t>
      </w:r>
      <w:r w:rsidRPr="00D66195">
        <w:t>or cope with these risks is uneven, due to existing inequalities (Ellis, 2018). Those experiencing marginalisation due to demographic factors such as age, race, ethnicity, socio</w:t>
      </w:r>
      <w:r>
        <w:t>-</w:t>
      </w:r>
      <w:r w:rsidRPr="00D66195">
        <w:t>economic status, gender, literacy or health may be unable to access resources to respond to climate risks (Ton</w:t>
      </w:r>
      <w:r>
        <w:t xml:space="preserve"> et al</w:t>
      </w:r>
      <w:r w:rsidRPr="00D66195">
        <w:t xml:space="preserve">, 2019). An inability to convert resources to action can </w:t>
      </w:r>
      <w:r w:rsidR="00156A67">
        <w:t xml:space="preserve">also </w:t>
      </w:r>
      <w:r w:rsidRPr="00D66195">
        <w:t>create and exacerbate existing inequit</w:t>
      </w:r>
      <w:r>
        <w:t>ies</w:t>
      </w:r>
      <w:r w:rsidRPr="00D66195">
        <w:t xml:space="preserve"> (Ton</w:t>
      </w:r>
      <w:r>
        <w:t xml:space="preserve"> et al</w:t>
      </w:r>
      <w:r w:rsidRPr="00D66195">
        <w:t>, 2019). New inequities may emerge, especially with respect to slowly emerging risks such as sea</w:t>
      </w:r>
      <w:r>
        <w:t>-</w:t>
      </w:r>
      <w:r w:rsidRPr="00D66195">
        <w:t xml:space="preserve">level rise. Exacerbation of existing inequalities and creation of new </w:t>
      </w:r>
      <w:r>
        <w:t>ones</w:t>
      </w:r>
      <w:r w:rsidRPr="00D66195">
        <w:t xml:space="preserve"> can have cascading imp</w:t>
      </w:r>
      <w:r w:rsidR="00D27FA5">
        <w:t>acts on</w:t>
      </w:r>
      <w:r w:rsidRPr="00D66195">
        <w:t xml:space="preserve"> livelihoods and wellbeing.</w:t>
      </w:r>
      <w:r>
        <w:t xml:space="preserve"> </w:t>
      </w:r>
    </w:p>
    <w:p w14:paraId="45941B1F" w14:textId="77777777" w:rsidR="00187B44" w:rsidRPr="00515A8D" w:rsidRDefault="00187B44" w:rsidP="00515A8D">
      <w:pPr>
        <w:pStyle w:val="Heading4"/>
      </w:pPr>
      <w:r w:rsidRPr="00D66195">
        <w:t xml:space="preserve">Exposure </w:t>
      </w:r>
    </w:p>
    <w:p w14:paraId="5DE15691" w14:textId="058C9FFB" w:rsidR="00187B44" w:rsidRPr="00D66195" w:rsidRDefault="00187B44" w:rsidP="00515A8D">
      <w:pPr>
        <w:pStyle w:val="BodyText"/>
      </w:pPr>
      <w:r w:rsidRPr="00D66195">
        <w:t xml:space="preserve">Extreme events and </w:t>
      </w:r>
      <w:r w:rsidR="00FD3F14">
        <w:t>ongoing, gradual</w:t>
      </w:r>
      <w:r w:rsidRPr="00D66195">
        <w:t xml:space="preserve"> changes will </w:t>
      </w:r>
      <w:r>
        <w:t>be spread</w:t>
      </w:r>
      <w:r w:rsidRPr="00D66195">
        <w:t xml:space="preserve"> across all regions of New Zealand and may intersect with existing sources and experiences of social vulnerability and inequality. </w:t>
      </w:r>
      <w:bookmarkStart w:id="424" w:name="_Hlk36671425"/>
      <w:r w:rsidRPr="00D66195">
        <w:t>For example, flooding and waterlogging hazards often occur in the low-lying areas of South Dunedin. A significant proportion of th</w:t>
      </w:r>
      <w:r>
        <w:t>is</w:t>
      </w:r>
      <w:r w:rsidRPr="00D66195">
        <w:t xml:space="preserve"> community ha</w:t>
      </w:r>
      <w:r w:rsidR="00D27FA5">
        <w:t>s</w:t>
      </w:r>
      <w:r w:rsidRPr="00D66195">
        <w:t xml:space="preserve"> soci</w:t>
      </w:r>
      <w:r w:rsidR="00D27FA5">
        <w:t>o-economic</w:t>
      </w:r>
      <w:r w:rsidRPr="00D66195">
        <w:t xml:space="preserve"> deprivation scores of between 8 and 10 (Stephenson et al, 2018).</w:t>
      </w:r>
      <w:bookmarkEnd w:id="424"/>
      <w:r w:rsidRPr="00D66195">
        <w:t xml:space="preserve"> Conversely, changing exposure may create new inequities as</w:t>
      </w:r>
      <w:r w:rsidR="002C545C" w:rsidRPr="002C545C">
        <w:t xml:space="preserve"> </w:t>
      </w:r>
      <w:r w:rsidR="002C545C" w:rsidRPr="00D66195">
        <w:t>the hazards increase</w:t>
      </w:r>
      <w:r w:rsidR="002C545C">
        <w:t xml:space="preserve"> and impact on</w:t>
      </w:r>
      <w:r w:rsidRPr="00D66195">
        <w:t xml:space="preserve"> new groups of people and communities. Exposure to this risk will be greater under RCP8.5 than RCP4.5 and will increase over time, potentially compounded by factors of inequality </w:t>
      </w:r>
      <w:r w:rsidR="00622430">
        <w:t>spreading</w:t>
      </w:r>
      <w:r w:rsidR="00622430" w:rsidRPr="00D66195">
        <w:t xml:space="preserve"> </w:t>
      </w:r>
      <w:r w:rsidRPr="00D66195">
        <w:t>from other domains.</w:t>
      </w:r>
      <w:r>
        <w:t xml:space="preserve"> </w:t>
      </w:r>
    </w:p>
    <w:p w14:paraId="28C2DE81" w14:textId="77777777" w:rsidR="00187B44" w:rsidRPr="00D66195" w:rsidRDefault="00187B44" w:rsidP="00187B44">
      <w:pPr>
        <w:pStyle w:val="Heading4"/>
      </w:pPr>
      <w:r w:rsidRPr="00D66195">
        <w:t>Sensitivity</w:t>
      </w:r>
    </w:p>
    <w:p w14:paraId="56DECEEF" w14:textId="31610194" w:rsidR="00187B44" w:rsidRPr="00D66195" w:rsidRDefault="00187B44" w:rsidP="00515A8D">
      <w:pPr>
        <w:pStyle w:val="BodyText"/>
      </w:pPr>
      <w:bookmarkStart w:id="425" w:name="_Hlk36671925"/>
      <w:r w:rsidRPr="00D66195">
        <w:t>Sensitivity is influenced by social, cultural, political and economic processes (Adger et al, 2004). Sensitivity and adaptive capacity are place-dependent</w:t>
      </w:r>
      <w:r>
        <w:t>;</w:t>
      </w:r>
      <w:r w:rsidRPr="00D66195">
        <w:t xml:space="preserve"> they differ depending on the climate hazard and vary over time (Cutter and Finch, 2008). For example, </w:t>
      </w:r>
      <w:r>
        <w:t>the</w:t>
      </w:r>
      <w:r w:rsidR="00622430" w:rsidRPr="00622430">
        <w:t xml:space="preserve"> </w:t>
      </w:r>
      <w:r w:rsidR="00622430" w:rsidRPr="0043230F">
        <w:t xml:space="preserve">Intergovernmental Panel </w:t>
      </w:r>
      <w:r w:rsidR="00622430" w:rsidRPr="0043230F">
        <w:lastRenderedPageBreak/>
        <w:t>on Climate Change</w:t>
      </w:r>
      <w:r w:rsidR="00622430">
        <w:t>’s</w:t>
      </w:r>
      <w:r>
        <w:t xml:space="preserve"> </w:t>
      </w:r>
      <w:r w:rsidR="00622430">
        <w:t>(</w:t>
      </w:r>
      <w:r>
        <w:t>IPCC’s</w:t>
      </w:r>
      <w:r w:rsidR="00622430">
        <w:t>)</w:t>
      </w:r>
      <w:r>
        <w:t xml:space="preserve"> </w:t>
      </w:r>
      <w:r w:rsidRPr="005C7780">
        <w:rPr>
          <w:rFonts w:cs="Arial"/>
          <w:i/>
          <w:iCs/>
        </w:rPr>
        <w:t>Climate Change 2014: Impacts, Adaptation, and Vulnerability</w:t>
      </w:r>
      <w:r>
        <w:rPr>
          <w:rFonts w:cs="Arial"/>
          <w:i/>
          <w:iCs/>
        </w:rPr>
        <w:t xml:space="preserve"> </w:t>
      </w:r>
      <w:r w:rsidRPr="00D66195">
        <w:t>(2014) differentiates</w:t>
      </w:r>
      <w:r>
        <w:t xml:space="preserve"> between</w:t>
      </w:r>
      <w:r w:rsidRPr="00D66195">
        <w:t xml:space="preserve"> vulnerability before a crisis or disaster (</w:t>
      </w:r>
      <w:r>
        <w:t>for example</w:t>
      </w:r>
      <w:r w:rsidRPr="00D66195">
        <w:t>, drought</w:t>
      </w:r>
      <w:r w:rsidR="007F225B">
        <w:t xml:space="preserve"> or</w:t>
      </w:r>
      <w:r w:rsidRPr="00D66195">
        <w:t xml:space="preserve"> flood) and subsequent vulnerability in the post-disaster and recovery processes. </w:t>
      </w:r>
    </w:p>
    <w:bookmarkEnd w:id="425"/>
    <w:p w14:paraId="3CB57905" w14:textId="3D1E1EFC" w:rsidR="00187B44" w:rsidRPr="00D66195" w:rsidRDefault="00187B44" w:rsidP="00515A8D">
      <w:pPr>
        <w:pStyle w:val="BodyText"/>
      </w:pPr>
      <w:r w:rsidRPr="00D66195">
        <w:t>The following characteristics are understood to be key sources of sensitivity to extreme events associated with climate change</w:t>
      </w:r>
      <w:r w:rsidR="007F225B">
        <w:t>.</w:t>
      </w:r>
    </w:p>
    <w:p w14:paraId="18F098A0" w14:textId="0C9BBFC2" w:rsidR="00187B44" w:rsidRPr="00515A8D" w:rsidRDefault="007F225B" w:rsidP="009D2733">
      <w:pPr>
        <w:pStyle w:val="Bullet"/>
        <w:spacing w:after="100"/>
      </w:pPr>
      <w:r>
        <w:t xml:space="preserve">Socio-economic disparities: </w:t>
      </w:r>
      <w:r w:rsidR="00187B44">
        <w:t xml:space="preserve">The </w:t>
      </w:r>
      <w:r w:rsidR="00187B44" w:rsidRPr="00515A8D">
        <w:t xml:space="preserve">socio-economic disparities between Māori and non-Māori communities mean that sensitivity to climate change impacts and risks are higher for Māori society (Manning et al, 2015). Māori communities are more sensitive to climate </w:t>
      </w:r>
      <w:r w:rsidR="00320CD0">
        <w:t xml:space="preserve">change </w:t>
      </w:r>
      <w:r w:rsidR="00187B44" w:rsidRPr="00515A8D">
        <w:t xml:space="preserve">impacts on ecological systems </w:t>
      </w:r>
      <w:r>
        <w:t>because of their</w:t>
      </w:r>
      <w:r w:rsidR="00187B44" w:rsidRPr="00515A8D">
        <w:t xml:space="preserve"> dependence on primary industries for livelihoods, the impacts of climate change on cultural and spiritual wellbeing (H5, H6) as well as on coastal mahinga kai</w:t>
      </w:r>
      <w:r>
        <w:t>,</w:t>
      </w:r>
      <w:r w:rsidR="00187B44" w:rsidRPr="00515A8D">
        <w:t xml:space="preserve"> and </w:t>
      </w:r>
      <w:r>
        <w:t xml:space="preserve">the </w:t>
      </w:r>
      <w:r w:rsidR="00187B44" w:rsidRPr="00515A8D">
        <w:t xml:space="preserve">proximity of housing and infrastructure to processes such as erosion and inundation (Stephenson et al, 2018). </w:t>
      </w:r>
    </w:p>
    <w:p w14:paraId="611BE380" w14:textId="77777777" w:rsidR="00187B44" w:rsidRPr="00515A8D" w:rsidRDefault="00187B44" w:rsidP="009D2733">
      <w:pPr>
        <w:pStyle w:val="Bullet"/>
        <w:spacing w:after="100"/>
      </w:pPr>
      <w:r w:rsidRPr="00515A8D">
        <w:t>Socio-economic status: In general, people living in poverty are more sensitive to the impacts of climate change hazards (Fothergill and Peek, 2004).</w:t>
      </w:r>
    </w:p>
    <w:p w14:paraId="05F39A3E" w14:textId="4C4DCEA1" w:rsidR="00187B44" w:rsidRPr="00515A8D" w:rsidRDefault="00187B44" w:rsidP="009D2733">
      <w:pPr>
        <w:pStyle w:val="Bullet"/>
        <w:spacing w:after="100"/>
      </w:pPr>
      <w:r w:rsidRPr="00515A8D">
        <w:t xml:space="preserve">Ethnicity: Ethnic communities are often geographically and economically isolated from jobs, services and institutions. Discrimination also plays a major role in increasing the sensitivity of ethnic minorities (Fothergill et al, 1999). Where minorities are immigrants from non-English-speaking countries, language barriers can greatly increase vulnerability to a disaster (Trujillo-Pagan, 2007). </w:t>
      </w:r>
    </w:p>
    <w:p w14:paraId="6D70EFD9" w14:textId="221E5F02" w:rsidR="00187B44" w:rsidRPr="00D66195" w:rsidRDefault="00187B44" w:rsidP="009D2733">
      <w:pPr>
        <w:pStyle w:val="Bullet"/>
        <w:spacing w:after="100"/>
        <w:rPr>
          <w:rFonts w:cstheme="minorHAnsi"/>
        </w:rPr>
      </w:pPr>
      <w:r w:rsidRPr="00515A8D">
        <w:t>Gender: Following disasters, women and children are often vulnerable. Evidence indicates that lower</w:t>
      </w:r>
      <w:r w:rsidR="00827A23">
        <w:t>-</w:t>
      </w:r>
      <w:r w:rsidRPr="00515A8D">
        <w:t>i</w:t>
      </w:r>
      <w:r w:rsidRPr="00D66195">
        <w:rPr>
          <w:rFonts w:cstheme="minorHAnsi"/>
        </w:rPr>
        <w:t>ncome women experience and navigate ongoing job and house displacement, increased domestic violence</w:t>
      </w:r>
      <w:r>
        <w:rPr>
          <w:rFonts w:cstheme="minorHAnsi"/>
        </w:rPr>
        <w:t>,</w:t>
      </w:r>
      <w:r w:rsidRPr="00D66195">
        <w:rPr>
          <w:rFonts w:cstheme="minorHAnsi"/>
        </w:rPr>
        <w:t xml:space="preserve"> and reduced access to children</w:t>
      </w:r>
      <w:r>
        <w:rPr>
          <w:rFonts w:cstheme="minorHAnsi"/>
        </w:rPr>
        <w:t>’s</w:t>
      </w:r>
      <w:r w:rsidRPr="00D66195">
        <w:rPr>
          <w:rFonts w:cstheme="minorHAnsi"/>
        </w:rPr>
        <w:t xml:space="preserve"> education and </w:t>
      </w:r>
      <w:r>
        <w:rPr>
          <w:rFonts w:cstheme="minorHAnsi"/>
        </w:rPr>
        <w:t xml:space="preserve">to </w:t>
      </w:r>
      <w:r w:rsidRPr="00D66195">
        <w:rPr>
          <w:rFonts w:cstheme="minorHAnsi"/>
        </w:rPr>
        <w:t>childcare after extreme events (Freudenburg</w:t>
      </w:r>
      <w:r>
        <w:rPr>
          <w:rFonts w:cstheme="minorHAnsi"/>
        </w:rPr>
        <w:t xml:space="preserve"> et al</w:t>
      </w:r>
      <w:r w:rsidRPr="00D66195">
        <w:rPr>
          <w:rFonts w:cstheme="minorHAnsi"/>
        </w:rPr>
        <w:t xml:space="preserve">, 2008). Unequal participation in labour markets and decision-making processes compound inequalities (Enarson, 2007). Research also shows that </w:t>
      </w:r>
      <w:r w:rsidR="00827A23">
        <w:rPr>
          <w:rFonts w:cstheme="minorHAnsi"/>
        </w:rPr>
        <w:t xml:space="preserve">the </w:t>
      </w:r>
      <w:r w:rsidRPr="00D66195">
        <w:rPr>
          <w:rFonts w:cstheme="minorHAnsi"/>
        </w:rPr>
        <w:t>incidence of domestic violence increase</w:t>
      </w:r>
      <w:r w:rsidR="00827A23">
        <w:rPr>
          <w:rFonts w:cstheme="minorHAnsi"/>
        </w:rPr>
        <w:t>s</w:t>
      </w:r>
      <w:r w:rsidRPr="00D66195">
        <w:rPr>
          <w:rFonts w:cstheme="minorHAnsi"/>
        </w:rPr>
        <w:t xml:space="preserve"> following extreme events, such as fires (Parkinson and Zara, 2013). </w:t>
      </w:r>
    </w:p>
    <w:p w14:paraId="20AE41EF" w14:textId="77777777" w:rsidR="00187B44" w:rsidRPr="00515A8D" w:rsidRDefault="00187B44" w:rsidP="009D2733">
      <w:pPr>
        <w:pStyle w:val="Bullet"/>
        <w:spacing w:after="100"/>
      </w:pPr>
      <w:r w:rsidRPr="00D66195">
        <w:t>Age: Disruptions created by a disaster can have significant psychological and physical impacts on children</w:t>
      </w:r>
      <w:r w:rsidRPr="00515A8D">
        <w:t>. The elderly are likely to suffer health problems and experience a slower recovery, and tend to be more reluctant to evacuate their homes in a disaster (Ton</w:t>
      </w:r>
      <w:r w:rsidR="00691287">
        <w:t> </w:t>
      </w:r>
      <w:r w:rsidRPr="00515A8D">
        <w:t xml:space="preserve">et al, 2019). </w:t>
      </w:r>
    </w:p>
    <w:p w14:paraId="58242917" w14:textId="77777777" w:rsidR="00187B44" w:rsidRPr="00515A8D" w:rsidRDefault="00187B44" w:rsidP="009D2733">
      <w:pPr>
        <w:pStyle w:val="Bullet"/>
        <w:spacing w:after="100"/>
      </w:pPr>
      <w:r w:rsidRPr="00515A8D">
        <w:t>Disability: People living with mental or physical disabilities are less able to respond effectively to disasters, and require additional assistance in preparing for and recovering from disasters (McGuire et al, 2007).</w:t>
      </w:r>
    </w:p>
    <w:p w14:paraId="7E494B31" w14:textId="0062A01D" w:rsidR="00187B44" w:rsidRPr="00D66195" w:rsidRDefault="00187B44" w:rsidP="009D2733">
      <w:pPr>
        <w:pStyle w:val="Bullet"/>
        <w:spacing w:after="100"/>
      </w:pPr>
      <w:bookmarkStart w:id="426" w:name="_Hlk36672473"/>
      <w:r w:rsidRPr="00515A8D">
        <w:t>Other factors such as perceived risk</w:t>
      </w:r>
      <w:bookmarkEnd w:id="426"/>
      <w:r w:rsidRPr="00515A8D">
        <w:t>, previous experiences and trauma, social networks and informed climat</w:t>
      </w:r>
      <w:r w:rsidRPr="00D66195">
        <w:t>e change knowledge</w:t>
      </w:r>
      <w:r>
        <w:t xml:space="preserve"> all</w:t>
      </w:r>
      <w:r w:rsidRPr="00D66195">
        <w:t xml:space="preserve"> influence sensitivity to risks (Freudenburg</w:t>
      </w:r>
      <w:r>
        <w:t xml:space="preserve"> et</w:t>
      </w:r>
      <w:r w:rsidR="00691287">
        <w:t> </w:t>
      </w:r>
      <w:r>
        <w:t>al</w:t>
      </w:r>
      <w:r w:rsidRPr="00D66195">
        <w:t>, 2008).</w:t>
      </w:r>
    </w:p>
    <w:p w14:paraId="5CD68FF5" w14:textId="3F80B553" w:rsidR="00187B44" w:rsidRPr="00D66195" w:rsidRDefault="00187B44" w:rsidP="00515A8D">
      <w:pPr>
        <w:pStyle w:val="BodyText"/>
      </w:pPr>
      <w:r w:rsidRPr="00D66195">
        <w:t xml:space="preserve">Sensitivity associated with </w:t>
      </w:r>
      <w:r w:rsidR="00FD3F14">
        <w:t>ongoing, gradual</w:t>
      </w:r>
      <w:r w:rsidR="00E42008" w:rsidRPr="00D66195">
        <w:t xml:space="preserve"> </w:t>
      </w:r>
      <w:r w:rsidRPr="00D66195">
        <w:t>change is less well known</w:t>
      </w:r>
      <w:r>
        <w:t>,</w:t>
      </w:r>
      <w:r w:rsidRPr="00D66195">
        <w:t xml:space="preserve"> but it is becoming apparent that the distribution of climate change risk is changing across society. For example, wealthy asset owners of coastal properties, who may have significant mortgages, could enter</w:t>
      </w:r>
      <w:r w:rsidR="00515A8D">
        <w:t> </w:t>
      </w:r>
      <w:r w:rsidRPr="00D66195">
        <w:t xml:space="preserve">more precarious situations </w:t>
      </w:r>
      <w:r w:rsidR="00FD1E15">
        <w:t>if</w:t>
      </w:r>
      <w:r w:rsidR="00FD1E15" w:rsidRPr="00D66195">
        <w:t xml:space="preserve"> </w:t>
      </w:r>
      <w:r w:rsidRPr="00D66195">
        <w:t xml:space="preserve">they experience insurance retreat and are impacted by an extreme event. </w:t>
      </w:r>
    </w:p>
    <w:p w14:paraId="2E5D9F45" w14:textId="77777777" w:rsidR="00187B44" w:rsidRPr="00515A8D" w:rsidRDefault="00187B44" w:rsidP="00515A8D">
      <w:pPr>
        <w:pStyle w:val="Heading4"/>
      </w:pPr>
      <w:r w:rsidRPr="00D66195">
        <w:t xml:space="preserve">Adaptive capacity </w:t>
      </w:r>
    </w:p>
    <w:p w14:paraId="58B3D7CE" w14:textId="77777777" w:rsidR="00187B44" w:rsidRPr="00515A8D" w:rsidRDefault="00187B44" w:rsidP="009D2733">
      <w:pPr>
        <w:pStyle w:val="BodyText"/>
        <w:spacing w:before="100" w:after="100"/>
      </w:pPr>
      <w:r w:rsidRPr="00D66195">
        <w:t xml:space="preserve">Inequity and adaptive capacity are related; inequity can hinder adaptive capacity and a lack of adaptive capacity can intensify social </w:t>
      </w:r>
      <w:r w:rsidRPr="00515A8D">
        <w:t>vulnerability</w:t>
      </w:r>
      <w:r w:rsidRPr="00D66195">
        <w:t xml:space="preserve"> (Fisher, 2011). </w:t>
      </w:r>
      <w:r>
        <w:t>Those c</w:t>
      </w:r>
      <w:r w:rsidRPr="00D66195">
        <w:t>ommunity members most likely to be affected are simultaneously</w:t>
      </w:r>
      <w:r>
        <w:t xml:space="preserve"> the</w:t>
      </w:r>
      <w:r w:rsidRPr="00D66195">
        <w:t xml:space="preserve"> least empowered or accustomed to contributing to decision-making processes (Barnett and O’Neill, 2010). Decisions can lead to </w:t>
      </w:r>
      <w:r w:rsidRPr="00D66195">
        <w:lastRenderedPageBreak/>
        <w:t xml:space="preserve">inequitable outcomes </w:t>
      </w:r>
      <w:r w:rsidRPr="00515A8D">
        <w:t xml:space="preserve">or maladaptation that further entrenches inequity (Barnett and O’Neill, 2010; Guerin, 2007). </w:t>
      </w:r>
    </w:p>
    <w:p w14:paraId="066AED74" w14:textId="3314C55E" w:rsidR="00187B44" w:rsidRPr="00515A8D" w:rsidRDefault="00187B44" w:rsidP="009D2733">
      <w:pPr>
        <w:pStyle w:val="BodyText"/>
        <w:spacing w:after="100"/>
      </w:pPr>
      <w:r w:rsidRPr="00515A8D">
        <w:t>Socio-economic conditions such as age, gender, social networks and social capital</w:t>
      </w:r>
      <w:r w:rsidR="00FD1E15">
        <w:t xml:space="preserve"> –</w:t>
      </w:r>
      <w:r w:rsidRPr="00515A8D">
        <w:t xml:space="preserve"> in conjunction with past experiences, perceived risk and informed knowledge</w:t>
      </w:r>
      <w:r w:rsidR="00FD1E15">
        <w:t xml:space="preserve"> –</w:t>
      </w:r>
      <w:r w:rsidRPr="00515A8D">
        <w:t xml:space="preserve"> impact </w:t>
      </w:r>
      <w:r w:rsidR="00FD1E15">
        <w:t xml:space="preserve">on </w:t>
      </w:r>
      <w:r w:rsidRPr="00515A8D">
        <w:t>the ability</w:t>
      </w:r>
      <w:r w:rsidR="00515A8D">
        <w:t> </w:t>
      </w:r>
      <w:r w:rsidRPr="00515A8D">
        <w:t xml:space="preserve">to adapt. </w:t>
      </w:r>
    </w:p>
    <w:p w14:paraId="4F243908" w14:textId="39F678B9" w:rsidR="00187B44" w:rsidRPr="00D66195" w:rsidRDefault="00187B44" w:rsidP="009D2733">
      <w:pPr>
        <w:pStyle w:val="BodyText"/>
        <w:spacing w:after="100"/>
      </w:pPr>
      <w:r w:rsidRPr="00515A8D">
        <w:t xml:space="preserve">Limited knowledge or understanding of climate change risks, </w:t>
      </w:r>
      <w:r w:rsidR="00FD1E15">
        <w:t>which can be</w:t>
      </w:r>
      <w:r w:rsidR="00FD1E15" w:rsidRPr="00515A8D">
        <w:t xml:space="preserve"> </w:t>
      </w:r>
      <w:r w:rsidRPr="00515A8D">
        <w:t xml:space="preserve">a consequence of </w:t>
      </w:r>
      <w:r w:rsidR="00FD1E15">
        <w:t xml:space="preserve">lack of </w:t>
      </w:r>
      <w:r w:rsidRPr="00515A8D">
        <w:t>access to information, can result in maladaptation</w:t>
      </w:r>
      <w:r w:rsidR="00FD1E15">
        <w:t xml:space="preserve"> and</w:t>
      </w:r>
      <w:r w:rsidRPr="00515A8D">
        <w:t xml:space="preserve"> path dependency and constrain adaptive capacity, further exacerbating inequity. For example, development of coastal areas and low</w:t>
      </w:r>
      <w:r w:rsidR="00515A8D">
        <w:noBreakHyphen/>
      </w:r>
      <w:r w:rsidRPr="00515A8D">
        <w:t>lying land that is exposed to inun</w:t>
      </w:r>
      <w:r w:rsidRPr="00D66195">
        <w:t>dation and flooding, or reliance on hard protection measures such as structural flood controls to mitigate risk</w:t>
      </w:r>
      <w:r>
        <w:t>,</w:t>
      </w:r>
      <w:r w:rsidRPr="00D66195">
        <w:t xml:space="preserve"> can lead </w:t>
      </w:r>
      <w:r w:rsidR="00520AF6" w:rsidRPr="00D66195">
        <w:t xml:space="preserve">communities </w:t>
      </w:r>
      <w:r w:rsidRPr="00D66195">
        <w:t xml:space="preserve">to </w:t>
      </w:r>
      <w:r w:rsidR="00520AF6">
        <w:t>perceive</w:t>
      </w:r>
      <w:r w:rsidRPr="00D66195">
        <w:t xml:space="preserve"> that they are protected (Manning</w:t>
      </w:r>
      <w:r>
        <w:t xml:space="preserve"> et al</w:t>
      </w:r>
      <w:r w:rsidRPr="00D66195">
        <w:t xml:space="preserve">, 2015). Inclusive decision-making and adaptation strategies that help increase self-efficacy and empower individuals to participate may help to address existing inequities and limit future </w:t>
      </w:r>
      <w:r>
        <w:t>ones</w:t>
      </w:r>
      <w:r w:rsidRPr="00D66195">
        <w:t xml:space="preserve"> from arising (Stephenson et al, 2018; Tompkins and Adger, 2004).</w:t>
      </w:r>
    </w:p>
    <w:p w14:paraId="3BACC318" w14:textId="77777777" w:rsidR="00187B44" w:rsidRPr="00E6050D" w:rsidRDefault="00187B44" w:rsidP="00187B44">
      <w:pPr>
        <w:pStyle w:val="Heading4"/>
      </w:pPr>
      <w:r w:rsidRPr="00D66195">
        <w:t>Consequence</w:t>
      </w:r>
    </w:p>
    <w:p w14:paraId="6DC54BBA" w14:textId="6062131E" w:rsidR="00187B44" w:rsidRPr="00D66195" w:rsidRDefault="00187B44" w:rsidP="009D2733">
      <w:pPr>
        <w:pStyle w:val="BodyText"/>
        <w:spacing w:after="100"/>
      </w:pPr>
      <w:r w:rsidRPr="00D66195">
        <w:t>The ability to access resources to meet individual, family and community wants and needs is already unequally distributed across society, with some groups experiencing marginalisation and poor social outcomes (</w:t>
      </w:r>
      <w:r>
        <w:t>for example</w:t>
      </w:r>
      <w:r w:rsidRPr="00D66195">
        <w:t xml:space="preserve">, </w:t>
      </w:r>
      <w:r w:rsidR="00520AF6">
        <w:t xml:space="preserve">in </w:t>
      </w:r>
      <w:r w:rsidRPr="00D66195">
        <w:t xml:space="preserve">health, employment, access to education or welfare and support services) compared </w:t>
      </w:r>
      <w:r>
        <w:t>with</w:t>
      </w:r>
      <w:r w:rsidRPr="00D66195">
        <w:t xml:space="preserve"> others. Climate change is likely to exacerbate these existing inequities and generate additional and new inequities as communities experience climate</w:t>
      </w:r>
      <w:r w:rsidR="00520AF6">
        <w:t xml:space="preserve"> change</w:t>
      </w:r>
      <w:r>
        <w:t>-</w:t>
      </w:r>
      <w:r w:rsidRPr="00D66195">
        <w:t>related impacts.</w:t>
      </w:r>
      <w:r>
        <w:t xml:space="preserve"> </w:t>
      </w:r>
    </w:p>
    <w:p w14:paraId="44F720DF" w14:textId="03377C1D" w:rsidR="00187B44" w:rsidRPr="00D66195" w:rsidRDefault="00520AF6" w:rsidP="009D2733">
      <w:pPr>
        <w:pStyle w:val="BodyText"/>
        <w:spacing w:after="100"/>
      </w:pPr>
      <w:r>
        <w:t>One</w:t>
      </w:r>
      <w:r w:rsidR="00187B44" w:rsidRPr="00D66195">
        <w:t xml:space="preserve"> question </w:t>
      </w:r>
      <w:r>
        <w:t>is</w:t>
      </w:r>
      <w:r w:rsidR="00187B44" w:rsidRPr="00D66195">
        <w:t xml:space="preserve"> who will fund the response to climate hazards, particularly managed retreat (Boston and Lawrence, 2018). Financial assistance to affected communities and households</w:t>
      </w:r>
      <w:r w:rsidR="00187B44">
        <w:t xml:space="preserve"> </w:t>
      </w:r>
      <w:r w:rsidR="00187B44" w:rsidRPr="00D66195">
        <w:t xml:space="preserve">after natural disasters is currently ad hoc (Boston and Lawrence, 2018). For example, the </w:t>
      </w:r>
      <w:r w:rsidR="00187B44">
        <w:t>G</w:t>
      </w:r>
      <w:r w:rsidR="00187B44" w:rsidRPr="00D66195">
        <w:t>overnment announced after severe flooding of Edgecumbe</w:t>
      </w:r>
      <w:r w:rsidR="00187B44">
        <w:t xml:space="preserve"> </w:t>
      </w:r>
      <w:r w:rsidR="00187B44" w:rsidRPr="00D66195">
        <w:t xml:space="preserve">in 2017 that </w:t>
      </w:r>
      <w:r w:rsidR="00D013B8">
        <w:t>it</w:t>
      </w:r>
      <w:r w:rsidR="00D013B8" w:rsidRPr="00D66195">
        <w:t xml:space="preserve"> </w:t>
      </w:r>
      <w:r w:rsidR="00187B44" w:rsidRPr="00D66195">
        <w:t>would be responsible for the clean-up and repair of all affected properties</w:t>
      </w:r>
      <w:r w:rsidR="00187B44">
        <w:t>,</w:t>
      </w:r>
      <w:r w:rsidR="00187B44" w:rsidRPr="00D66195">
        <w:t xml:space="preserve"> including the uninsured and those unable to afford repairs (Boston and Lawrence, 2018). However, many other communities affected by similar extensive flooding have not received such funding. </w:t>
      </w:r>
    </w:p>
    <w:p w14:paraId="57B4E00E" w14:textId="4931EC21" w:rsidR="00187B44" w:rsidRPr="00D66195" w:rsidRDefault="00187B44" w:rsidP="009D2733">
      <w:pPr>
        <w:pStyle w:val="BodyText"/>
        <w:spacing w:after="100"/>
      </w:pPr>
      <w:r w:rsidRPr="00D66195">
        <w:t xml:space="preserve">Changing climate conditions are also likely to exacerbate many of the health inequities already faced by Māori, </w:t>
      </w:r>
      <w:r w:rsidR="002E6AF2">
        <w:t xml:space="preserve">so </w:t>
      </w:r>
      <w:r w:rsidR="00D013B8">
        <w:t>addressing</w:t>
      </w:r>
      <w:r w:rsidRPr="00D66195">
        <w:t xml:space="preserve"> this will demand careful societal responses that do not further exacerbate these inequities (Manning</w:t>
      </w:r>
      <w:r>
        <w:t xml:space="preserve"> et al</w:t>
      </w:r>
      <w:r w:rsidRPr="00D66195">
        <w:t>, 2015). Many Māori communities are concentrated around coastal areas, and this exposure makes them particularly vulnerable to rising sea levels.</w:t>
      </w:r>
    </w:p>
    <w:p w14:paraId="51045925" w14:textId="77777777" w:rsidR="00187B44" w:rsidRPr="00D66195" w:rsidRDefault="00187B44" w:rsidP="00187B44">
      <w:pPr>
        <w:pStyle w:val="Heading4"/>
      </w:pPr>
      <w:r w:rsidRPr="00D66195">
        <w:t xml:space="preserve">Interacting risks </w:t>
      </w:r>
    </w:p>
    <w:p w14:paraId="2EDCB509" w14:textId="2A8BC648" w:rsidR="00187B44" w:rsidRPr="00D66195" w:rsidRDefault="00187B44" w:rsidP="009D2733">
      <w:pPr>
        <w:pStyle w:val="BodyText"/>
        <w:spacing w:after="100"/>
        <w:rPr>
          <w:b/>
        </w:rPr>
      </w:pPr>
      <w:r w:rsidRPr="00D66195">
        <w:t>Inequity is both exacerbated by, and a product of</w:t>
      </w:r>
      <w:r>
        <w:t>,</w:t>
      </w:r>
      <w:r w:rsidRPr="00D66195">
        <w:t xml:space="preserve"> a changing climate </w:t>
      </w:r>
      <w:r>
        <w:t>that</w:t>
      </w:r>
      <w:r w:rsidRPr="00D66195">
        <w:t xml:space="preserve"> increases the sensitivity of already vulnerable individuals and communities to risk. Increased inequity </w:t>
      </w:r>
      <w:r w:rsidR="00A34943">
        <w:t>is</w:t>
      </w:r>
      <w:r w:rsidR="00A34943" w:rsidRPr="00D66195">
        <w:t xml:space="preserve"> </w:t>
      </w:r>
      <w:r w:rsidRPr="00D66195">
        <w:t xml:space="preserve">likely </w:t>
      </w:r>
      <w:r w:rsidR="00A34943">
        <w:t xml:space="preserve">to </w:t>
      </w:r>
      <w:r w:rsidRPr="00D66195">
        <w:t>exacerbate physical and mental health issues (H3</w:t>
      </w:r>
      <w:r w:rsidR="00A61ED4">
        <w:t>,</w:t>
      </w:r>
      <w:r w:rsidRPr="00D66195">
        <w:t xml:space="preserve"> H7)</w:t>
      </w:r>
      <w:r w:rsidR="002E6AF2">
        <w:t xml:space="preserve"> and</w:t>
      </w:r>
      <w:r w:rsidRPr="00D66195">
        <w:t xml:space="preserve"> affect a sense of identity and</w:t>
      </w:r>
      <w:r w:rsidR="00515A8D">
        <w:t> </w:t>
      </w:r>
      <w:r w:rsidRPr="00D66195">
        <w:t>belonging (H7)</w:t>
      </w:r>
      <w:r w:rsidR="002E6AF2">
        <w:t>;</w:t>
      </w:r>
      <w:r w:rsidRPr="00D66195">
        <w:t xml:space="preserve"> </w:t>
      </w:r>
      <w:r w:rsidR="002E6AF2">
        <w:t xml:space="preserve">it </w:t>
      </w:r>
      <w:r w:rsidRPr="00D66195">
        <w:t>may even lead to social conflict or disruption (H4) as a result of inadequate adaptation and action (G5</w:t>
      </w:r>
      <w:r w:rsidR="00A61ED4">
        <w:t>,</w:t>
      </w:r>
      <w:r w:rsidRPr="00D66195">
        <w:t xml:space="preserve"> G1). Climate hazards that damage or limit access to infrastructure such as homes, transport networks (B6), energy (B8) and telecommunications have the greatest impact on marginalised </w:t>
      </w:r>
      <w:r w:rsidR="00624677">
        <w:t>people</w:t>
      </w:r>
      <w:r w:rsidRPr="00D66195">
        <w:t xml:space="preserve">. </w:t>
      </w:r>
    </w:p>
    <w:p w14:paraId="6419F6E1" w14:textId="77777777" w:rsidR="00187B44" w:rsidRPr="00515A8D" w:rsidRDefault="00187B44" w:rsidP="00515A8D">
      <w:pPr>
        <w:pStyle w:val="Heading4"/>
      </w:pPr>
      <w:r w:rsidRPr="00D135EA">
        <w:lastRenderedPageBreak/>
        <w:t>Confidence: High agreement, medium evidence</w:t>
      </w:r>
      <w:r>
        <w:t xml:space="preserve"> </w:t>
      </w:r>
    </w:p>
    <w:p w14:paraId="5321030F" w14:textId="781120CE" w:rsidR="00187B44" w:rsidRPr="00D66195" w:rsidRDefault="00187B44" w:rsidP="00515A8D">
      <w:pPr>
        <w:pStyle w:val="BodyText"/>
      </w:pPr>
      <w:r w:rsidRPr="00D66195">
        <w:t xml:space="preserve">There is overall agreement that climate hazards will </w:t>
      </w:r>
      <w:r>
        <w:t>worsen</w:t>
      </w:r>
      <w:r w:rsidRPr="00D66195">
        <w:t xml:space="preserve"> existing inequit</w:t>
      </w:r>
      <w:r>
        <w:t>ies</w:t>
      </w:r>
      <w:r w:rsidRPr="00D66195">
        <w:t xml:space="preserve"> and </w:t>
      </w:r>
      <w:r w:rsidRPr="00515A8D">
        <w:t>create</w:t>
      </w:r>
      <w:r w:rsidRPr="00D66195">
        <w:t xml:space="preserve"> new </w:t>
      </w:r>
      <w:r>
        <w:t>ones</w:t>
      </w:r>
      <w:r w:rsidRPr="00D66195">
        <w:t xml:space="preserve">. Greater understanding of </w:t>
      </w:r>
      <w:r>
        <w:t xml:space="preserve">local </w:t>
      </w:r>
      <w:r w:rsidRPr="00D66195">
        <w:t>communities</w:t>
      </w:r>
      <w:r>
        <w:t>’ vulnerability</w:t>
      </w:r>
      <w:r w:rsidRPr="00D66195">
        <w:t xml:space="preserve"> to specific impacts</w:t>
      </w:r>
      <w:r>
        <w:t xml:space="preserve"> </w:t>
      </w:r>
      <w:r w:rsidRPr="00D66195">
        <w:t>is required</w:t>
      </w:r>
      <w:r>
        <w:t>, along with</w:t>
      </w:r>
      <w:r w:rsidRPr="00D66195">
        <w:t xml:space="preserve"> development of governance</w:t>
      </w:r>
      <w:r w:rsidR="00624677">
        <w:t xml:space="preserve"> that is</w:t>
      </w:r>
      <w:r w:rsidRPr="00D66195">
        <w:t xml:space="preserve"> inclusive of marginalised people. </w:t>
      </w:r>
    </w:p>
    <w:p w14:paraId="347F30D0" w14:textId="77777777" w:rsidR="00187B44" w:rsidRPr="00D66195" w:rsidRDefault="00187B44" w:rsidP="00515A8D">
      <w:pPr>
        <w:pStyle w:val="Heading4"/>
      </w:pPr>
      <w:r w:rsidRPr="00D66195">
        <w:t>Adaptation</w:t>
      </w:r>
    </w:p>
    <w:p w14:paraId="0E8077A7" w14:textId="666B049E" w:rsidR="00187B44" w:rsidRPr="00515A8D" w:rsidRDefault="00187B44" w:rsidP="00515A8D">
      <w:pPr>
        <w:pStyle w:val="BodyText"/>
      </w:pPr>
      <w:r w:rsidRPr="00D66195">
        <w:t xml:space="preserve">Although efforts to address </w:t>
      </w:r>
      <w:r w:rsidRPr="00515A8D">
        <w:t>social inequities in a more general sense</w:t>
      </w:r>
      <w:r w:rsidR="00624677">
        <w:t xml:space="preserve"> are under way</w:t>
      </w:r>
      <w:r w:rsidRPr="00515A8D">
        <w:t xml:space="preserve">, few have a </w:t>
      </w:r>
      <w:r w:rsidR="00624677" w:rsidRPr="00515A8D">
        <w:t>component</w:t>
      </w:r>
      <w:r w:rsidR="00624677">
        <w:t xml:space="preserve"> concerned with</w:t>
      </w:r>
      <w:r w:rsidR="00624677" w:rsidRPr="00515A8D">
        <w:t xml:space="preserve"> </w:t>
      </w:r>
      <w:r w:rsidRPr="00515A8D">
        <w:t xml:space="preserve">climate change adaptation. </w:t>
      </w:r>
    </w:p>
    <w:p w14:paraId="717AFE35" w14:textId="23816E76" w:rsidR="00187B44" w:rsidRDefault="00187B44" w:rsidP="00515A8D">
      <w:pPr>
        <w:pStyle w:val="BodyText"/>
      </w:pPr>
      <w:r w:rsidRPr="00515A8D">
        <w:t xml:space="preserve">Current efforts are usually targeted to specific existing vulnerable groups, such as rural populations or Māori groups, and </w:t>
      </w:r>
      <w:r w:rsidR="00624677">
        <w:t>focus on</w:t>
      </w:r>
      <w:r w:rsidR="00624677" w:rsidRPr="00515A8D">
        <w:t xml:space="preserve"> </w:t>
      </w:r>
      <w:r w:rsidRPr="00515A8D">
        <w:t>access</w:t>
      </w:r>
      <w:r w:rsidR="00624677">
        <w:t>ing</w:t>
      </w:r>
      <w:r w:rsidRPr="00515A8D">
        <w:t xml:space="preserve"> resources, rather than </w:t>
      </w:r>
      <w:r w:rsidR="004B3CDC">
        <w:t>responding to</w:t>
      </w:r>
      <w:r w:rsidRPr="00515A8D">
        <w:t xml:space="preserve"> climate change</w:t>
      </w:r>
      <w:r w:rsidR="00515A8D">
        <w:t> </w:t>
      </w:r>
      <w:r w:rsidRPr="00515A8D">
        <w:t>in a way that consider</w:t>
      </w:r>
      <w:r w:rsidR="004B3CDC">
        <w:t>s</w:t>
      </w:r>
      <w:r w:rsidRPr="00515A8D">
        <w:t xml:space="preserve"> potential and emergin</w:t>
      </w:r>
      <w:r w:rsidRPr="00D66195">
        <w:t xml:space="preserve">g inequities. </w:t>
      </w:r>
      <w:r w:rsidR="004B3CDC">
        <w:t>F</w:t>
      </w:r>
      <w:r>
        <w:t>ew</w:t>
      </w:r>
      <w:r w:rsidRPr="00D66195">
        <w:t xml:space="preserve"> targeted adaptation actions address this risk in a holistic and integrated manner. It is likely</w:t>
      </w:r>
      <w:r w:rsidR="00515A8D">
        <w:t> </w:t>
      </w:r>
      <w:r w:rsidRPr="00D66195">
        <w:t>that climate change will create new groups of vulnerable people</w:t>
      </w:r>
      <w:r w:rsidR="00624677">
        <w:t>,</w:t>
      </w:r>
      <w:r>
        <w:t xml:space="preserve"> </w:t>
      </w:r>
      <w:r w:rsidR="004B3CDC">
        <w:t xml:space="preserve">yet this </w:t>
      </w:r>
      <w:r>
        <w:t>issue</w:t>
      </w:r>
      <w:r w:rsidRPr="00D66195">
        <w:t xml:space="preserve"> has not</w:t>
      </w:r>
      <w:r w:rsidR="00515A8D">
        <w:t> </w:t>
      </w:r>
      <w:r w:rsidRPr="00D66195">
        <w:t>been explored.</w:t>
      </w:r>
      <w:r>
        <w:t xml:space="preserve"> </w:t>
      </w:r>
    </w:p>
    <w:p w14:paraId="16772E78" w14:textId="1EC2DD15" w:rsidR="0043194B" w:rsidRPr="00D66195" w:rsidRDefault="0043194B" w:rsidP="00EB5F11">
      <w:pPr>
        <w:pStyle w:val="Tableheading2"/>
      </w:pPr>
      <w:bookmarkStart w:id="427" w:name="_Toc45391912"/>
      <w:r w:rsidRPr="00D66195">
        <w:t>H2 Risks of exacerbating existing inequities and creating new and</w:t>
      </w:r>
      <w:r>
        <w:t> </w:t>
      </w:r>
      <w:r w:rsidRPr="00D66195">
        <w:t>additional inequities</w:t>
      </w:r>
      <w:r w:rsidRPr="00D52C19">
        <w:rPr>
          <w:lang w:eastAsia="en-AU"/>
        </w:rPr>
        <w:t xml:space="preserve">: </w:t>
      </w:r>
      <w:r w:rsidR="00EB5F11">
        <w:rPr>
          <w:lang w:eastAsia="en-AU"/>
        </w:rPr>
        <w:t>U</w:t>
      </w:r>
      <w:r w:rsidRPr="00D52C19">
        <w:rPr>
          <w:lang w:eastAsia="en-AU"/>
        </w:rPr>
        <w:t>rgency profile</w:t>
      </w:r>
      <w:bookmarkEnd w:id="427"/>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23"/>
        <w:gridCol w:w="1846"/>
        <w:gridCol w:w="1006"/>
        <w:gridCol w:w="863"/>
        <w:gridCol w:w="1294"/>
        <w:gridCol w:w="1293"/>
        <w:gridCol w:w="719"/>
        <w:gridCol w:w="1461"/>
      </w:tblGrid>
      <w:tr w:rsidR="00C24DD4" w:rsidRPr="00482A72" w14:paraId="103B66A6" w14:textId="77777777" w:rsidTr="006B2B98">
        <w:trPr>
          <w:gridBefore w:val="1"/>
          <w:wBefore w:w="22" w:type="dxa"/>
          <w:tblHeader/>
        </w:trPr>
        <w:tc>
          <w:tcPr>
            <w:tcW w:w="8342" w:type="dxa"/>
            <w:gridSpan w:val="7"/>
            <w:shd w:val="clear" w:color="auto" w:fill="DA5A28"/>
            <w:vAlign w:val="bottom"/>
          </w:tcPr>
          <w:p w14:paraId="7805C3F4" w14:textId="348CB0D0" w:rsidR="0043194B" w:rsidRPr="00482A72" w:rsidRDefault="008A1B43" w:rsidP="00C24DD4">
            <w:pPr>
              <w:pStyle w:val="TableText"/>
              <w:rPr>
                <w:b/>
                <w:bCs/>
                <w:color w:val="FFFFFF" w:themeColor="background1"/>
              </w:rPr>
            </w:pPr>
            <w:r w:rsidRPr="00482A72">
              <w:rPr>
                <w:b/>
                <w:bCs/>
                <w:color w:val="FFFFFF" w:themeColor="background1"/>
              </w:rPr>
              <w:t>H2 Risks of exacerbating existing inequities and creating new and additional inequities</w:t>
            </w:r>
            <w:r w:rsidR="0043194B" w:rsidRPr="00482A72">
              <w:rPr>
                <w:b/>
                <w:bCs/>
                <w:color w:val="FFFFFF" w:themeColor="background1"/>
              </w:rPr>
              <w:t xml:space="preserve">: </w:t>
            </w:r>
            <w:r w:rsidR="00EB5F11">
              <w:rPr>
                <w:b/>
                <w:bCs/>
                <w:color w:val="FFFFFF" w:themeColor="background1"/>
              </w:rPr>
              <w:t>U</w:t>
            </w:r>
            <w:r w:rsidR="0043194B" w:rsidRPr="00482A72">
              <w:rPr>
                <w:b/>
                <w:bCs/>
                <w:color w:val="FFFFFF" w:themeColor="background1"/>
              </w:rPr>
              <w:t>rgency profile</w:t>
            </w:r>
          </w:p>
        </w:tc>
      </w:tr>
      <w:tr w:rsidR="0043194B" w:rsidRPr="00C24DD4" w14:paraId="07DAD858" w14:textId="77777777" w:rsidTr="006B2B98">
        <w:trPr>
          <w:gridBefore w:val="1"/>
          <w:wBefore w:w="22" w:type="dxa"/>
          <w:tblHeader/>
        </w:trPr>
        <w:tc>
          <w:tcPr>
            <w:tcW w:w="1815" w:type="dxa"/>
            <w:shd w:val="clear" w:color="auto" w:fill="FFFFFF" w:themeFill="background1"/>
            <w:vAlign w:val="bottom"/>
          </w:tcPr>
          <w:p w14:paraId="51DD9D49" w14:textId="77777777" w:rsidR="0043194B" w:rsidRPr="00C24DD4" w:rsidRDefault="0043194B" w:rsidP="00C24DD4">
            <w:pPr>
              <w:pStyle w:val="TableTextbold"/>
            </w:pPr>
            <w:r w:rsidRPr="00C24DD4">
              <w:t>Urgency category</w:t>
            </w:r>
          </w:p>
        </w:tc>
        <w:tc>
          <w:tcPr>
            <w:tcW w:w="1838" w:type="dxa"/>
            <w:gridSpan w:val="2"/>
          </w:tcPr>
          <w:p w14:paraId="3DE7CF17" w14:textId="77777777" w:rsidR="0043194B" w:rsidRPr="00C24DD4" w:rsidRDefault="0043194B" w:rsidP="00C24DD4">
            <w:pPr>
              <w:pStyle w:val="TableTextbold"/>
            </w:pPr>
            <w:r w:rsidRPr="00C24DD4">
              <w:t>Proportion of urgency</w:t>
            </w:r>
          </w:p>
        </w:tc>
        <w:tc>
          <w:tcPr>
            <w:tcW w:w="4689" w:type="dxa"/>
            <w:gridSpan w:val="4"/>
          </w:tcPr>
          <w:p w14:paraId="01006978" w14:textId="77777777" w:rsidR="0043194B" w:rsidRPr="00C24DD4" w:rsidRDefault="0043194B" w:rsidP="00C24DD4">
            <w:pPr>
              <w:pStyle w:val="TableTextbold"/>
            </w:pPr>
            <w:r w:rsidRPr="00C24DD4">
              <w:t>Description of actions</w:t>
            </w:r>
          </w:p>
        </w:tc>
      </w:tr>
      <w:tr w:rsidR="001E12D9" w:rsidRPr="00D66195" w14:paraId="6490720C" w14:textId="77777777" w:rsidTr="006B2B98">
        <w:tblPrEx>
          <w:tblCellMar>
            <w:left w:w="108" w:type="dxa"/>
            <w:right w:w="108" w:type="dxa"/>
          </w:tblCellMar>
        </w:tblPrEx>
        <w:tc>
          <w:tcPr>
            <w:tcW w:w="1837" w:type="dxa"/>
            <w:gridSpan w:val="2"/>
            <w:shd w:val="clear" w:color="auto" w:fill="FFFFFF" w:themeFill="background1"/>
            <w:hideMark/>
          </w:tcPr>
          <w:p w14:paraId="53AE87B2" w14:textId="77777777" w:rsidR="00187B44" w:rsidRPr="00D66195" w:rsidRDefault="00187B44" w:rsidP="00C24DD4">
            <w:pPr>
              <w:pStyle w:val="TableText"/>
            </w:pPr>
            <w:r w:rsidRPr="00D66195">
              <w:t>More action needed</w:t>
            </w:r>
          </w:p>
        </w:tc>
        <w:tc>
          <w:tcPr>
            <w:tcW w:w="1838" w:type="dxa"/>
            <w:gridSpan w:val="2"/>
          </w:tcPr>
          <w:p w14:paraId="69989193" w14:textId="77777777" w:rsidR="00187B44" w:rsidRPr="00D66195" w:rsidRDefault="00187B44" w:rsidP="00C24DD4">
            <w:pPr>
              <w:pStyle w:val="TableText"/>
              <w:jc w:val="center"/>
            </w:pPr>
            <w:r w:rsidRPr="00D66195">
              <w:t>60</w:t>
            </w:r>
          </w:p>
        </w:tc>
        <w:tc>
          <w:tcPr>
            <w:tcW w:w="4689" w:type="dxa"/>
            <w:gridSpan w:val="4"/>
          </w:tcPr>
          <w:p w14:paraId="1D15B369" w14:textId="3FC11BAB" w:rsidR="00187B44" w:rsidRPr="00D66195" w:rsidRDefault="00187B44" w:rsidP="00FC5692">
            <w:pPr>
              <w:pStyle w:val="TableText"/>
            </w:pPr>
            <w:r w:rsidRPr="00D66195">
              <w:t>Early policies, principles and practices to ensure inequity (both</w:t>
            </w:r>
            <w:r w:rsidR="006B2B98">
              <w:t> </w:t>
            </w:r>
            <w:r w:rsidRPr="00D66195">
              <w:t xml:space="preserve">current and intergenerational) </w:t>
            </w:r>
            <w:r w:rsidR="00FC5692">
              <w:t>are</w:t>
            </w:r>
            <w:r w:rsidR="00FC5692" w:rsidRPr="00D66195">
              <w:t xml:space="preserve"> </w:t>
            </w:r>
            <w:r w:rsidRPr="00D66195">
              <w:t>considered in all future</w:t>
            </w:r>
            <w:r w:rsidR="006B2B98">
              <w:t> </w:t>
            </w:r>
            <w:r w:rsidRPr="00D66195">
              <w:t xml:space="preserve">actions. </w:t>
            </w:r>
          </w:p>
        </w:tc>
      </w:tr>
      <w:tr w:rsidR="001E12D9" w:rsidRPr="00D66195" w14:paraId="510BCDFF" w14:textId="77777777" w:rsidTr="006B2B98">
        <w:tblPrEx>
          <w:tblCellMar>
            <w:left w:w="108" w:type="dxa"/>
            <w:right w:w="108" w:type="dxa"/>
          </w:tblCellMar>
        </w:tblPrEx>
        <w:tc>
          <w:tcPr>
            <w:tcW w:w="1837" w:type="dxa"/>
            <w:gridSpan w:val="2"/>
            <w:shd w:val="clear" w:color="auto" w:fill="FFFFFF" w:themeFill="background1"/>
            <w:hideMark/>
          </w:tcPr>
          <w:p w14:paraId="14742B53" w14:textId="77777777" w:rsidR="00187B44" w:rsidRPr="00D66195" w:rsidRDefault="00187B44" w:rsidP="0026522C">
            <w:pPr>
              <w:pStyle w:val="TableText"/>
              <w:rPr>
                <w:highlight w:val="yellow"/>
              </w:rPr>
            </w:pPr>
            <w:r w:rsidRPr="00D66195">
              <w:t xml:space="preserve">Research </w:t>
            </w:r>
            <w:r>
              <w:t>p</w:t>
            </w:r>
            <w:r w:rsidRPr="00D66195">
              <w:t>riority</w:t>
            </w:r>
          </w:p>
        </w:tc>
        <w:tc>
          <w:tcPr>
            <w:tcW w:w="1838" w:type="dxa"/>
            <w:gridSpan w:val="2"/>
          </w:tcPr>
          <w:p w14:paraId="47AED762" w14:textId="77777777" w:rsidR="00187B44" w:rsidRPr="00D66195" w:rsidRDefault="00187B44" w:rsidP="00C24DD4">
            <w:pPr>
              <w:pStyle w:val="TableText"/>
              <w:jc w:val="center"/>
            </w:pPr>
            <w:r w:rsidRPr="00D66195">
              <w:t>30</w:t>
            </w:r>
          </w:p>
        </w:tc>
        <w:tc>
          <w:tcPr>
            <w:tcW w:w="4689" w:type="dxa"/>
            <w:gridSpan w:val="4"/>
          </w:tcPr>
          <w:p w14:paraId="1989A857" w14:textId="05BB81C5" w:rsidR="00187B44" w:rsidRPr="00D66195" w:rsidRDefault="00187B44" w:rsidP="0026522C">
            <w:pPr>
              <w:pStyle w:val="TableText"/>
            </w:pPr>
            <w:r w:rsidRPr="00D66195">
              <w:t>Further research would be useful</w:t>
            </w:r>
            <w:r w:rsidR="00FC5692">
              <w:t>;</w:t>
            </w:r>
            <w:r w:rsidRPr="00D66195">
              <w:t xml:space="preserve"> however</w:t>
            </w:r>
            <w:r w:rsidR="00FC5692">
              <w:t>,</w:t>
            </w:r>
            <w:r w:rsidRPr="00D66195">
              <w:t xml:space="preserve"> some actions should and can be taken regardless.</w:t>
            </w:r>
          </w:p>
        </w:tc>
      </w:tr>
      <w:tr w:rsidR="001E12D9" w:rsidRPr="00D66195" w14:paraId="411FC4C1" w14:textId="77777777" w:rsidTr="006B2B98">
        <w:tblPrEx>
          <w:tblCellMar>
            <w:left w:w="108" w:type="dxa"/>
            <w:right w:w="108" w:type="dxa"/>
          </w:tblCellMar>
        </w:tblPrEx>
        <w:trPr>
          <w:trHeight w:val="77"/>
        </w:trPr>
        <w:tc>
          <w:tcPr>
            <w:tcW w:w="1837" w:type="dxa"/>
            <w:gridSpan w:val="2"/>
            <w:shd w:val="clear" w:color="auto" w:fill="FFFFFF" w:themeFill="background1"/>
            <w:hideMark/>
          </w:tcPr>
          <w:p w14:paraId="4CEA98E9" w14:textId="77777777" w:rsidR="00187B44" w:rsidRPr="00D66195" w:rsidRDefault="00187B44" w:rsidP="0026522C">
            <w:pPr>
              <w:pStyle w:val="TableText"/>
            </w:pPr>
            <w:r w:rsidRPr="00D66195">
              <w:t>Sustain current action</w:t>
            </w:r>
          </w:p>
        </w:tc>
        <w:tc>
          <w:tcPr>
            <w:tcW w:w="1838" w:type="dxa"/>
            <w:gridSpan w:val="2"/>
          </w:tcPr>
          <w:p w14:paraId="5EF90459" w14:textId="77777777" w:rsidR="00187B44" w:rsidRPr="00D66195" w:rsidRDefault="00187B44" w:rsidP="00C24DD4">
            <w:pPr>
              <w:pStyle w:val="TableText"/>
              <w:jc w:val="center"/>
            </w:pPr>
            <w:r w:rsidRPr="00D66195">
              <w:t>0</w:t>
            </w:r>
          </w:p>
        </w:tc>
        <w:tc>
          <w:tcPr>
            <w:tcW w:w="4689" w:type="dxa"/>
            <w:gridSpan w:val="4"/>
          </w:tcPr>
          <w:p w14:paraId="1228C525" w14:textId="77777777" w:rsidR="00187B44" w:rsidRPr="00D66195" w:rsidRDefault="00187B44" w:rsidP="0026522C">
            <w:pPr>
              <w:pStyle w:val="TableText"/>
            </w:pPr>
          </w:p>
        </w:tc>
      </w:tr>
      <w:tr w:rsidR="001E12D9" w:rsidRPr="00D66195" w14:paraId="373740A6" w14:textId="77777777" w:rsidTr="006B2B98">
        <w:tblPrEx>
          <w:tblCellMar>
            <w:left w:w="108" w:type="dxa"/>
            <w:right w:w="108" w:type="dxa"/>
          </w:tblCellMar>
        </w:tblPrEx>
        <w:tc>
          <w:tcPr>
            <w:tcW w:w="1837" w:type="dxa"/>
            <w:gridSpan w:val="2"/>
            <w:shd w:val="clear" w:color="auto" w:fill="FFFFFF" w:themeFill="background1"/>
            <w:hideMark/>
          </w:tcPr>
          <w:p w14:paraId="7ACBEF4F" w14:textId="77777777" w:rsidR="00187B44" w:rsidRPr="00D66195" w:rsidRDefault="00187B44" w:rsidP="0026522C">
            <w:pPr>
              <w:pStyle w:val="TableText"/>
            </w:pPr>
            <w:r w:rsidRPr="00D66195">
              <w:t xml:space="preserve">Watching brief </w:t>
            </w:r>
          </w:p>
        </w:tc>
        <w:tc>
          <w:tcPr>
            <w:tcW w:w="1838" w:type="dxa"/>
            <w:gridSpan w:val="2"/>
          </w:tcPr>
          <w:p w14:paraId="7CA8A9AC" w14:textId="77777777" w:rsidR="00187B44" w:rsidRPr="00D66195" w:rsidRDefault="00187B44" w:rsidP="00C24DD4">
            <w:pPr>
              <w:pStyle w:val="TableText"/>
              <w:jc w:val="center"/>
            </w:pPr>
            <w:r w:rsidRPr="00D66195">
              <w:t>10</w:t>
            </w:r>
          </w:p>
        </w:tc>
        <w:tc>
          <w:tcPr>
            <w:tcW w:w="4689" w:type="dxa"/>
            <w:gridSpan w:val="4"/>
          </w:tcPr>
          <w:p w14:paraId="6D8234FA" w14:textId="77777777" w:rsidR="00187B44" w:rsidRPr="00D66195" w:rsidRDefault="00187B44" w:rsidP="0026522C">
            <w:pPr>
              <w:pStyle w:val="TableText"/>
            </w:pPr>
          </w:p>
        </w:tc>
      </w:tr>
      <w:tr w:rsidR="001E12D9" w:rsidRPr="00D66195" w14:paraId="008F59BC" w14:textId="77777777" w:rsidTr="006B2B98">
        <w:tblPrEx>
          <w:tblCellMar>
            <w:left w:w="108" w:type="dxa"/>
            <w:right w:w="108" w:type="dxa"/>
          </w:tblCellMar>
        </w:tblPrEx>
        <w:tc>
          <w:tcPr>
            <w:tcW w:w="1837" w:type="dxa"/>
            <w:gridSpan w:val="2"/>
            <w:shd w:val="clear" w:color="auto" w:fill="FFFFFF" w:themeFill="background1"/>
          </w:tcPr>
          <w:p w14:paraId="5DB7F473" w14:textId="77777777" w:rsidR="00187B44" w:rsidRPr="00D66195" w:rsidRDefault="00187B44" w:rsidP="0026522C">
            <w:pPr>
              <w:pStyle w:val="TableText"/>
            </w:pPr>
            <w:r w:rsidRPr="00D66195">
              <w:t xml:space="preserve">Adaptation urgency </w:t>
            </w:r>
          </w:p>
        </w:tc>
        <w:tc>
          <w:tcPr>
            <w:tcW w:w="1838" w:type="dxa"/>
            <w:gridSpan w:val="2"/>
            <w:shd w:val="clear" w:color="auto" w:fill="FFFFFF" w:themeFill="background1"/>
          </w:tcPr>
          <w:p w14:paraId="7529B8F0" w14:textId="77777777" w:rsidR="00187B44" w:rsidRPr="00D66195" w:rsidRDefault="00187B44" w:rsidP="00C24DD4">
            <w:pPr>
              <w:pStyle w:val="TableText"/>
              <w:jc w:val="center"/>
            </w:pPr>
            <w:r w:rsidRPr="00D66195">
              <w:t>85</w:t>
            </w:r>
          </w:p>
        </w:tc>
        <w:tc>
          <w:tcPr>
            <w:tcW w:w="1273" w:type="dxa"/>
            <w:shd w:val="clear" w:color="auto" w:fill="DA5A28"/>
          </w:tcPr>
          <w:p w14:paraId="5CA8D53C" w14:textId="77777777" w:rsidR="00187B44" w:rsidRPr="000E0270" w:rsidRDefault="00187B44" w:rsidP="0026522C">
            <w:pPr>
              <w:pStyle w:val="TableText"/>
              <w:rPr>
                <w:b/>
                <w:bCs/>
                <w:color w:val="FFFFFF" w:themeColor="background1"/>
              </w:rPr>
            </w:pPr>
            <w:r w:rsidRPr="000E0270">
              <w:rPr>
                <w:b/>
                <w:bCs/>
                <w:color w:val="FFFFFF" w:themeColor="background1"/>
              </w:rPr>
              <w:t xml:space="preserve">Confidence </w:t>
            </w:r>
          </w:p>
        </w:tc>
        <w:tc>
          <w:tcPr>
            <w:tcW w:w="3416" w:type="dxa"/>
            <w:gridSpan w:val="3"/>
          </w:tcPr>
          <w:p w14:paraId="540936FD" w14:textId="77777777" w:rsidR="00187B44" w:rsidRPr="00D66195" w:rsidRDefault="00187B44" w:rsidP="0026522C">
            <w:pPr>
              <w:pStyle w:val="TableText"/>
            </w:pPr>
            <w:r w:rsidRPr="00D66195">
              <w:t>High agreement, medium evidence.</w:t>
            </w:r>
          </w:p>
        </w:tc>
      </w:tr>
      <w:tr w:rsidR="000E0270" w:rsidRPr="00D66195" w14:paraId="3C3EBBA2" w14:textId="77777777" w:rsidTr="006B2B98">
        <w:tblPrEx>
          <w:tblCellMar>
            <w:left w:w="108" w:type="dxa"/>
            <w:right w:w="108" w:type="dxa"/>
          </w:tblCellMar>
        </w:tblPrEx>
        <w:tc>
          <w:tcPr>
            <w:tcW w:w="1837" w:type="dxa"/>
            <w:gridSpan w:val="2"/>
            <w:shd w:val="clear" w:color="auto" w:fill="DA5A28"/>
          </w:tcPr>
          <w:p w14:paraId="16724243" w14:textId="77777777" w:rsidR="00187B44" w:rsidRPr="000E0270" w:rsidRDefault="00187B44" w:rsidP="0026522C">
            <w:pPr>
              <w:pStyle w:val="TableText"/>
              <w:rPr>
                <w:color w:val="FFFFFF" w:themeColor="background1"/>
              </w:rPr>
            </w:pPr>
            <w:r w:rsidRPr="000E0270">
              <w:rPr>
                <w:color w:val="FFFFFF" w:themeColor="background1"/>
              </w:rPr>
              <w:t xml:space="preserve">Consequence </w:t>
            </w:r>
          </w:p>
        </w:tc>
        <w:tc>
          <w:tcPr>
            <w:tcW w:w="989" w:type="dxa"/>
            <w:shd w:val="clear" w:color="auto" w:fill="DA5A28"/>
          </w:tcPr>
          <w:p w14:paraId="3864CA53" w14:textId="77777777" w:rsidR="00187B44" w:rsidRPr="000E0270" w:rsidRDefault="00187B44" w:rsidP="0026522C">
            <w:pPr>
              <w:pStyle w:val="TableText"/>
              <w:rPr>
                <w:color w:val="FFFFFF" w:themeColor="background1"/>
              </w:rPr>
            </w:pPr>
            <w:r w:rsidRPr="000E0270">
              <w:rPr>
                <w:color w:val="FFFFFF" w:themeColor="background1"/>
              </w:rPr>
              <w:t>Now</w:t>
            </w:r>
          </w:p>
        </w:tc>
        <w:tc>
          <w:tcPr>
            <w:tcW w:w="849" w:type="dxa"/>
          </w:tcPr>
          <w:p w14:paraId="0DB2AA29" w14:textId="77777777" w:rsidR="00187B44" w:rsidRPr="00D66195" w:rsidRDefault="00187B44" w:rsidP="0026522C">
            <w:pPr>
              <w:pStyle w:val="TableText"/>
            </w:pPr>
            <w:r w:rsidRPr="00D66195">
              <w:t>Major</w:t>
            </w:r>
          </w:p>
        </w:tc>
        <w:tc>
          <w:tcPr>
            <w:tcW w:w="1273" w:type="dxa"/>
            <w:shd w:val="clear" w:color="auto" w:fill="DA5A28"/>
          </w:tcPr>
          <w:p w14:paraId="1A369427" w14:textId="77777777" w:rsidR="00187B44" w:rsidRPr="000E0270" w:rsidRDefault="00187B44" w:rsidP="0026522C">
            <w:pPr>
              <w:pStyle w:val="TableText"/>
              <w:rPr>
                <w:color w:val="FFFFFF" w:themeColor="background1"/>
              </w:rPr>
            </w:pPr>
            <w:r w:rsidRPr="000E0270">
              <w:rPr>
                <w:color w:val="FFFFFF" w:themeColor="background1"/>
              </w:rPr>
              <w:t>2050</w:t>
            </w:r>
          </w:p>
        </w:tc>
        <w:tc>
          <w:tcPr>
            <w:tcW w:w="1272" w:type="dxa"/>
          </w:tcPr>
          <w:p w14:paraId="3ADE6AEB" w14:textId="77777777" w:rsidR="00187B44" w:rsidRPr="00D66195" w:rsidRDefault="00187B44" w:rsidP="0026522C">
            <w:pPr>
              <w:pStyle w:val="TableText"/>
            </w:pPr>
            <w:r w:rsidRPr="00D66195">
              <w:t>Extreme</w:t>
            </w:r>
          </w:p>
        </w:tc>
        <w:tc>
          <w:tcPr>
            <w:tcW w:w="707" w:type="dxa"/>
            <w:tcBorders>
              <w:right w:val="nil"/>
            </w:tcBorders>
            <w:shd w:val="clear" w:color="auto" w:fill="DA5A28"/>
          </w:tcPr>
          <w:p w14:paraId="01B88F8B" w14:textId="77777777" w:rsidR="00187B44" w:rsidRPr="000E0270" w:rsidRDefault="00187B44" w:rsidP="0026522C">
            <w:pPr>
              <w:pStyle w:val="TableText"/>
              <w:rPr>
                <w:color w:val="FFFFFF" w:themeColor="background1"/>
              </w:rPr>
            </w:pPr>
            <w:r w:rsidRPr="000E0270">
              <w:rPr>
                <w:color w:val="FFFFFF" w:themeColor="background1"/>
              </w:rPr>
              <w:t>2100</w:t>
            </w:r>
          </w:p>
        </w:tc>
        <w:tc>
          <w:tcPr>
            <w:tcW w:w="1437" w:type="dxa"/>
            <w:tcBorders>
              <w:left w:val="nil"/>
            </w:tcBorders>
          </w:tcPr>
          <w:p w14:paraId="206776A1" w14:textId="77777777" w:rsidR="00187B44" w:rsidRPr="00D66195" w:rsidRDefault="00187B44" w:rsidP="0026522C">
            <w:pPr>
              <w:pStyle w:val="TableText"/>
            </w:pPr>
            <w:r w:rsidRPr="00D66195">
              <w:t>Extreme</w:t>
            </w:r>
          </w:p>
        </w:tc>
      </w:tr>
    </w:tbl>
    <w:p w14:paraId="4DB108B9" w14:textId="77777777" w:rsidR="00187B44" w:rsidRPr="00D66195" w:rsidRDefault="00187B44" w:rsidP="00554444">
      <w:pPr>
        <w:pStyle w:val="Heading3"/>
        <w:numPr>
          <w:ilvl w:val="0"/>
          <w:numId w:val="35"/>
        </w:numPr>
        <w:tabs>
          <w:tab w:val="num" w:pos="992"/>
        </w:tabs>
        <w:spacing w:before="400"/>
      </w:pPr>
      <w:bookmarkStart w:id="428" w:name="_Toc37153163"/>
      <w:bookmarkStart w:id="429" w:name="_Toc37404091"/>
      <w:bookmarkEnd w:id="423"/>
      <w:r w:rsidRPr="00D66195">
        <w:t xml:space="preserve">H3 </w:t>
      </w:r>
      <w:bookmarkEnd w:id="428"/>
      <w:r w:rsidRPr="00D66195">
        <w:t>Risks to physical health from exposure to storm events, heatwaves, vector-borne and zoonotic diseases, water availability and resource quality and accessibility due to changes</w:t>
      </w:r>
      <w:r w:rsidR="003470C8">
        <w:t> </w:t>
      </w:r>
      <w:r w:rsidRPr="00D66195">
        <w:t>in temperature, rainfall and extreme weather events</w:t>
      </w:r>
      <w:bookmarkEnd w:id="429"/>
    </w:p>
    <w:p w14:paraId="1BA87701" w14:textId="77777777" w:rsidR="00187B44" w:rsidRPr="004D7F22" w:rsidRDefault="00187B44" w:rsidP="004D7F22">
      <w:pPr>
        <w:pStyle w:val="Heading4"/>
      </w:pPr>
      <w:r w:rsidRPr="00D66195">
        <w:t>Risk summary</w:t>
      </w:r>
    </w:p>
    <w:p w14:paraId="28EA1404" w14:textId="0FE605FA" w:rsidR="00580E7B" w:rsidRPr="00D66195" w:rsidRDefault="00580E7B" w:rsidP="004D7F22">
      <w:pPr>
        <w:pStyle w:val="BodyText"/>
      </w:pPr>
      <w:bookmarkStart w:id="430" w:name="_Hlk37682662"/>
      <w:r w:rsidRPr="00D66195">
        <w:t>New Zealanders are already experiencing physical health impacts from climate hazards such as wildfire, floods, heatwaves, droughts and storms (Jones et al, 2014</w:t>
      </w:r>
      <w:r w:rsidR="00864A21">
        <w:t>b</w:t>
      </w:r>
      <w:r w:rsidRPr="00D66195">
        <w:t xml:space="preserve">). These hazards are projected to increase in frequency and severity. New Zealanders will </w:t>
      </w:r>
      <w:r>
        <w:t xml:space="preserve">also </w:t>
      </w:r>
      <w:r w:rsidRPr="00D66195">
        <w:t>become exposed to zoonotic and water</w:t>
      </w:r>
      <w:r>
        <w:t>-</w:t>
      </w:r>
      <w:r w:rsidRPr="00D66195">
        <w:t xml:space="preserve">borne diseases, which result from changes </w:t>
      </w:r>
      <w:r>
        <w:t>in the</w:t>
      </w:r>
      <w:r w:rsidRPr="00D66195">
        <w:t xml:space="preserve"> distribution of species</w:t>
      </w:r>
      <w:r>
        <w:t>,</w:t>
      </w:r>
      <w:r w:rsidRPr="00D66195">
        <w:t xml:space="preserve"> and changes in hydrological systems (Cann et al, 2013; Derraik and Slaney, 2007). Human health will also be impacted indirectly from the influence of drought and heavy rainfall events on water availability and quality </w:t>
      </w:r>
      <w:r w:rsidRPr="00D66195" w:rsidDel="00394027">
        <w:t>(McBride et al, 2014; Woodward et al, 2001)</w:t>
      </w:r>
      <w:r w:rsidRPr="00D66195">
        <w:t xml:space="preserve">. </w:t>
      </w:r>
      <w:r w:rsidR="00D832DA">
        <w:t>Further, c</w:t>
      </w:r>
      <w:r w:rsidRPr="00D66195">
        <w:t>limate change will alter the quality and access of resources that support human health and wellbeing, such as food, water, outside space and clean air (Royal Society | Te Apārangi, 2017). These climate change</w:t>
      </w:r>
      <w:r w:rsidR="00D832DA">
        <w:t xml:space="preserve"> impact</w:t>
      </w:r>
      <w:r w:rsidRPr="00D66195">
        <w:t xml:space="preserve">s will </w:t>
      </w:r>
      <w:r w:rsidR="00D832DA">
        <w:t>affect</w:t>
      </w:r>
      <w:r w:rsidR="00D832DA" w:rsidRPr="00D66195">
        <w:t xml:space="preserve"> </w:t>
      </w:r>
      <w:r w:rsidRPr="00D66195">
        <w:t xml:space="preserve">the physical health, safety and wellbeing of New Zealanders. </w:t>
      </w:r>
    </w:p>
    <w:bookmarkEnd w:id="430"/>
    <w:p w14:paraId="370EAF33" w14:textId="77777777" w:rsidR="00580E7B" w:rsidRPr="004D7F22" w:rsidRDefault="00580E7B" w:rsidP="004D7F22">
      <w:pPr>
        <w:pStyle w:val="Heading4"/>
      </w:pPr>
      <w:r w:rsidRPr="00D66195">
        <w:lastRenderedPageBreak/>
        <w:t>Exposure</w:t>
      </w:r>
    </w:p>
    <w:p w14:paraId="496417E3" w14:textId="50BC2CA1" w:rsidR="00580E7B" w:rsidRPr="00D66195" w:rsidRDefault="00580E7B" w:rsidP="004D7F22">
      <w:pPr>
        <w:pStyle w:val="BodyText"/>
      </w:pPr>
      <w:r w:rsidRPr="00D66195">
        <w:t xml:space="preserve">Extreme weather events that </w:t>
      </w:r>
      <w:r w:rsidR="00074E58">
        <w:t>have</w:t>
      </w:r>
      <w:r w:rsidR="00074E58" w:rsidRPr="00D66195">
        <w:t xml:space="preserve"> </w:t>
      </w:r>
      <w:r w:rsidRPr="00D66195">
        <w:t xml:space="preserve">direct impacts </w:t>
      </w:r>
      <w:r w:rsidR="00074E58">
        <w:t>on</w:t>
      </w:r>
      <w:r w:rsidR="00074E58" w:rsidRPr="00D66195">
        <w:t xml:space="preserve"> </w:t>
      </w:r>
      <w:r w:rsidRPr="00D66195">
        <w:t>health, safety and wellbeing, particularly heatwaves, wildfire and flooding, are projected to increase in frequency, intensity and spatial extent (</w:t>
      </w:r>
      <w:r>
        <w:t>see</w:t>
      </w:r>
      <w:r w:rsidRPr="00D66195">
        <w:t xml:space="preserve"> </w:t>
      </w:r>
      <w:hyperlink w:anchor="_Climate_change_in" w:history="1">
        <w:r w:rsidRPr="006B2B98">
          <w:rPr>
            <w:rStyle w:val="Hyperlink"/>
          </w:rPr>
          <w:t>section 2</w:t>
        </w:r>
      </w:hyperlink>
      <w:r w:rsidRPr="006B2B98">
        <w:t>)</w:t>
      </w:r>
      <w:r w:rsidRPr="00D66195">
        <w:t xml:space="preserve">. </w:t>
      </w:r>
    </w:p>
    <w:p w14:paraId="1FF52992" w14:textId="2D0F30E4" w:rsidR="00580E7B" w:rsidRPr="00D66195" w:rsidRDefault="00580E7B" w:rsidP="004D7F22">
      <w:pPr>
        <w:pStyle w:val="BodyText"/>
      </w:pPr>
      <w:r w:rsidRPr="00D66195">
        <w:t>Heat mortality and other heat-related illnesses are likely to be exacerbated by the urban heat</w:t>
      </w:r>
      <w:r w:rsidR="00D073D3">
        <w:t> </w:t>
      </w:r>
      <w:r w:rsidRPr="00D66195">
        <w:t>island effect. Urbanisation results in the replacement of natural vegetation with non</w:t>
      </w:r>
      <w:r w:rsidR="00D073D3">
        <w:noBreakHyphen/>
      </w:r>
      <w:r w:rsidRPr="00D66195">
        <w:t>permeable materials; these materials store heat during the day</w:t>
      </w:r>
      <w:r w:rsidR="00074E58">
        <w:t xml:space="preserve"> and</w:t>
      </w:r>
      <w:r w:rsidRPr="00D66195">
        <w:t xml:space="preserve"> releas</w:t>
      </w:r>
      <w:r w:rsidR="00074E58">
        <w:t>e</w:t>
      </w:r>
      <w:r w:rsidRPr="00D66195">
        <w:t xml:space="preserve"> it at night</w:t>
      </w:r>
      <w:r>
        <w:t xml:space="preserve">, </w:t>
      </w:r>
      <w:r w:rsidRPr="00D66195">
        <w:t>exacerbating heat mortality and heat-related illnesses in urban areas (Oleson et al, 2015). Increased heat, particularly in urban areas</w:t>
      </w:r>
      <w:r>
        <w:t>,</w:t>
      </w:r>
      <w:r w:rsidRPr="00D66195">
        <w:t xml:space="preserve"> has also been shown to interact with and worsen air pollution (Xu</w:t>
      </w:r>
      <w:r w:rsidRPr="00EB4436">
        <w:t xml:space="preserve"> </w:t>
      </w:r>
      <w:r w:rsidRPr="00D66195">
        <w:t>et al, 2014).</w:t>
      </w:r>
    </w:p>
    <w:p w14:paraId="1B48922B" w14:textId="77777777" w:rsidR="00580E7B" w:rsidRPr="00D66195" w:rsidRDefault="00580E7B" w:rsidP="004D7F22">
      <w:pPr>
        <w:pStyle w:val="BodyText"/>
      </w:pPr>
      <w:r w:rsidRPr="00D66195">
        <w:t xml:space="preserve">Wildfires, </w:t>
      </w:r>
      <w:r>
        <w:t>as well as</w:t>
      </w:r>
      <w:r w:rsidRPr="00D66195">
        <w:t xml:space="preserve"> posing direct risks to life and health</w:t>
      </w:r>
      <w:r>
        <w:t>,</w:t>
      </w:r>
      <w:r w:rsidRPr="00D66195">
        <w:t xml:space="preserve"> can produc</w:t>
      </w:r>
      <w:r>
        <w:t>e</w:t>
      </w:r>
      <w:r w:rsidRPr="00D66195">
        <w:t xml:space="preserve"> smoke</w:t>
      </w:r>
      <w:r>
        <w:t xml:space="preserve"> that</w:t>
      </w:r>
      <w:r w:rsidRPr="00D66195">
        <w:t xml:space="preserve"> significantly impact</w:t>
      </w:r>
      <w:r>
        <w:t>s</w:t>
      </w:r>
      <w:r w:rsidRPr="00D66195">
        <w:t xml:space="preserve"> air quality</w:t>
      </w:r>
      <w:r>
        <w:t xml:space="preserve">, both </w:t>
      </w:r>
      <w:r w:rsidRPr="00D66195">
        <w:t>locally and in other regions of New Zealand.</w:t>
      </w:r>
    </w:p>
    <w:p w14:paraId="4A1C4414" w14:textId="69C68BBE" w:rsidR="00580E7B" w:rsidRPr="00D66195" w:rsidRDefault="00580E7B" w:rsidP="004D7F22">
      <w:pPr>
        <w:pStyle w:val="BodyText"/>
      </w:pPr>
      <w:r w:rsidRPr="00D66195">
        <w:t>Although New Zealand is still relatively free of exotic vectors that transmit introduced</w:t>
      </w:r>
      <w:r>
        <w:t xml:space="preserve"> </w:t>
      </w:r>
      <w:r w:rsidRPr="00D66195">
        <w:t>parasites</w:t>
      </w:r>
      <w:r w:rsidR="00387E76">
        <w:t xml:space="preserve"> and </w:t>
      </w:r>
      <w:r w:rsidRPr="00D66195">
        <w:t xml:space="preserve">pathogens to humans, an increase in average temperatures will extend the suitability of climate for exotic vectors, encouraging their migration and subsequent transmission of disease (Derraik and Slaney, 2007). </w:t>
      </w:r>
      <w:r w:rsidR="00387E76">
        <w:t>L</w:t>
      </w:r>
      <w:r w:rsidRPr="00D66195">
        <w:t xml:space="preserve">imited information </w:t>
      </w:r>
      <w:r w:rsidR="00387E76" w:rsidRPr="00D66195">
        <w:t xml:space="preserve">is </w:t>
      </w:r>
      <w:r w:rsidRPr="00D66195">
        <w:t>available on</w:t>
      </w:r>
      <w:r w:rsidR="00D073D3">
        <w:t> </w:t>
      </w:r>
      <w:r w:rsidRPr="00D66195">
        <w:t>the exposure to vector</w:t>
      </w:r>
      <w:r>
        <w:t>-</w:t>
      </w:r>
      <w:r w:rsidRPr="00D66195">
        <w:t>borne diseases</w:t>
      </w:r>
      <w:r>
        <w:t>;</w:t>
      </w:r>
      <w:r w:rsidRPr="00D66195">
        <w:t xml:space="preserve"> however</w:t>
      </w:r>
      <w:r w:rsidR="00387E76">
        <w:t>,</w:t>
      </w:r>
      <w:r w:rsidRPr="00D66195">
        <w:t xml:space="preserve"> it is likely that exposure will increase under</w:t>
      </w:r>
      <w:r w:rsidR="00D073D3">
        <w:t> </w:t>
      </w:r>
      <w:r w:rsidRPr="00D66195">
        <w:t>RCP8.5 (McBride et al, 2014).</w:t>
      </w:r>
    </w:p>
    <w:p w14:paraId="396C7F8B" w14:textId="11C7139C" w:rsidR="00580E7B" w:rsidRPr="00D66195" w:rsidRDefault="00580E7B" w:rsidP="004D7F22">
      <w:pPr>
        <w:pStyle w:val="BodyText"/>
      </w:pPr>
      <w:r w:rsidRPr="00D66195">
        <w:t>Māori are particularly exposed to zoonotic, water</w:t>
      </w:r>
      <w:r>
        <w:t>-</w:t>
      </w:r>
      <w:r w:rsidRPr="00D66195">
        <w:t>borne and food diseases</w:t>
      </w:r>
      <w:r>
        <w:t>,</w:t>
      </w:r>
      <w:r w:rsidRPr="00D66195">
        <w:t xml:space="preserve"> due to their heavy reliance on kaimoana (seafood) and because </w:t>
      </w:r>
      <w:r w:rsidR="00387E76">
        <w:t>a high</w:t>
      </w:r>
      <w:r w:rsidRPr="00D66195">
        <w:t xml:space="preserve"> proportion of Māori communities </w:t>
      </w:r>
      <w:r w:rsidR="00387E76" w:rsidRPr="00D66195">
        <w:t>liv</w:t>
      </w:r>
      <w:r w:rsidR="00387E76">
        <w:t>e</w:t>
      </w:r>
      <w:r w:rsidR="00387E76" w:rsidRPr="00D66195">
        <w:t xml:space="preserve"> </w:t>
      </w:r>
      <w:r w:rsidRPr="00D66195">
        <w:t>in coastal regions in the North Island, particularly around Northland and the Bay of Plenty</w:t>
      </w:r>
      <w:r w:rsidRPr="00D66195" w:rsidDel="006B19CE">
        <w:t xml:space="preserve"> (</w:t>
      </w:r>
      <w:r w:rsidR="000D0EBE" w:rsidRPr="00D66195" w:rsidDel="006B19CE">
        <w:t>Jones et al, 2014</w:t>
      </w:r>
      <w:r w:rsidR="000D0EBE">
        <w:t>a;</w:t>
      </w:r>
      <w:r w:rsidR="000D0EBE" w:rsidRPr="00D66195" w:rsidDel="006B19CE">
        <w:t xml:space="preserve"> </w:t>
      </w:r>
      <w:r w:rsidRPr="00D66195" w:rsidDel="006B19CE">
        <w:t>Newcombe et al, 2014)</w:t>
      </w:r>
      <w:r w:rsidRPr="00D66195">
        <w:t xml:space="preserve">. These areas are most at risk </w:t>
      </w:r>
      <w:r>
        <w:t>from</w:t>
      </w:r>
      <w:r w:rsidR="00CD42BE" w:rsidRPr="00CD42BE">
        <w:t xml:space="preserve"> </w:t>
      </w:r>
      <w:r w:rsidR="00CD42BE">
        <w:t xml:space="preserve">the </w:t>
      </w:r>
      <w:r w:rsidR="00CD42BE" w:rsidRPr="00D66195">
        <w:t>establishment</w:t>
      </w:r>
      <w:r w:rsidRPr="00D66195">
        <w:t xml:space="preserve"> </w:t>
      </w:r>
      <w:r w:rsidR="00CD42BE">
        <w:t xml:space="preserve">of </w:t>
      </w:r>
      <w:r w:rsidRPr="00D66195">
        <w:t>vector</w:t>
      </w:r>
      <w:r w:rsidR="00D073D3">
        <w:noBreakHyphen/>
      </w:r>
      <w:r w:rsidRPr="00D66195">
        <w:t>borne disease</w:t>
      </w:r>
      <w:r>
        <w:t>s</w:t>
      </w:r>
      <w:r w:rsidRPr="00D66195">
        <w:t xml:space="preserve"> (Jones et al, 2014</w:t>
      </w:r>
      <w:r w:rsidR="00CD42BE">
        <w:t>a</w:t>
      </w:r>
      <w:r w:rsidRPr="00D66195">
        <w:t xml:space="preserve">). </w:t>
      </w:r>
    </w:p>
    <w:p w14:paraId="1265CDE4" w14:textId="4D2E9D96" w:rsidR="00580E7B" w:rsidRPr="00D66195" w:rsidRDefault="00580E7B" w:rsidP="004D7F22">
      <w:pPr>
        <w:pStyle w:val="BodyText"/>
      </w:pPr>
      <w:r w:rsidRPr="00D66195">
        <w:t xml:space="preserve">Warmer temperatures and changes in rainfall can impact </w:t>
      </w:r>
      <w:r w:rsidR="00CD42BE">
        <w:t xml:space="preserve">on </w:t>
      </w:r>
      <w:r w:rsidRPr="00D66195">
        <w:t>water quality and availability, causing contamination or shortages</w:t>
      </w:r>
      <w:r>
        <w:t>, and h</w:t>
      </w:r>
      <w:r w:rsidRPr="00D66195">
        <w:t>eavy rainfall events can cause animal excrement and other pollutants to run off into water sources, contaminatin</w:t>
      </w:r>
      <w:r>
        <w:t>g them</w:t>
      </w:r>
      <w:r w:rsidRPr="00D66195">
        <w:t xml:space="preserve"> (Royal Society | Te Apārangi, 2017). Higher temperatures can lead to the growth of bacteria, such as campylobacter and cryptosporidium, which thrive in a warmer climate (McBride et al, 2014). Drought places pressure on water sources, potentially reducing the supply of water </w:t>
      </w:r>
      <w:r>
        <w:t>needed</w:t>
      </w:r>
      <w:r w:rsidRPr="00D66195">
        <w:t xml:space="preserve"> </w:t>
      </w:r>
      <w:r>
        <w:t xml:space="preserve">for </w:t>
      </w:r>
      <w:r w:rsidRPr="00D66195">
        <w:t>maint</w:t>
      </w:r>
      <w:r>
        <w:t>ai</w:t>
      </w:r>
      <w:r w:rsidRPr="00D66195">
        <w:t>n</w:t>
      </w:r>
      <w:r>
        <w:t>ing</w:t>
      </w:r>
      <w:r w:rsidRPr="00D66195">
        <w:t xml:space="preserve"> hygiene (Woodward et al, 2001). Eutrophication is likely to increase from persistent low-flow periods</w:t>
      </w:r>
      <w:r>
        <w:t>,</w:t>
      </w:r>
      <w:r w:rsidRPr="00D66195">
        <w:t xml:space="preserve"> or sequences of dry spells punctuated by intense rainfall – which could increase exposure to cyanobacteria and toxic algae (Hughes et al, 2019).</w:t>
      </w:r>
    </w:p>
    <w:p w14:paraId="669867DC" w14:textId="1591F0B2" w:rsidR="00580E7B" w:rsidRPr="00D66195" w:rsidRDefault="00580E7B" w:rsidP="004D7F22">
      <w:pPr>
        <w:pStyle w:val="BodyText"/>
      </w:pPr>
      <w:r w:rsidRPr="00D66195">
        <w:t>A combination of changing weather patterns and ongoing sea</w:t>
      </w:r>
      <w:r>
        <w:t>-</w:t>
      </w:r>
      <w:r w:rsidRPr="00D66195">
        <w:t>level rise may reduce the supply</w:t>
      </w:r>
      <w:r w:rsidR="00361BDF">
        <w:t> </w:t>
      </w:r>
      <w:r w:rsidRPr="00D66195">
        <w:t>of healthy fresh food, leading to nutrition</w:t>
      </w:r>
      <w:r w:rsidR="00024065">
        <w:t>-</w:t>
      </w:r>
      <w:r w:rsidRPr="00D66195">
        <w:t>related risks to human health (Royal Society | Te</w:t>
      </w:r>
      <w:r w:rsidR="00D073D3">
        <w:t> </w:t>
      </w:r>
      <w:r w:rsidRPr="00D66195">
        <w:t>Apārangi, 2017).</w:t>
      </w:r>
    </w:p>
    <w:p w14:paraId="7FD5606C" w14:textId="77777777" w:rsidR="00580E7B" w:rsidRPr="004D7F22" w:rsidRDefault="00580E7B" w:rsidP="004D7F22">
      <w:pPr>
        <w:pStyle w:val="Heading4"/>
      </w:pPr>
      <w:r w:rsidRPr="00D66195">
        <w:t>Sensitivity</w:t>
      </w:r>
    </w:p>
    <w:p w14:paraId="37E118F4" w14:textId="3F8BF77C" w:rsidR="00580E7B" w:rsidRPr="00D66195" w:rsidRDefault="00580E7B" w:rsidP="004D7F22">
      <w:pPr>
        <w:pStyle w:val="BodyText"/>
      </w:pPr>
      <w:r w:rsidRPr="00D66195">
        <w:t xml:space="preserve">Vulnerable populations (H2) are particularly sensitive to the health impacts of climate change. For example, adverse impacts </w:t>
      </w:r>
      <w:r w:rsidR="00024065">
        <w:t>on</w:t>
      </w:r>
      <w:r w:rsidR="00024065" w:rsidRPr="00D66195">
        <w:t xml:space="preserve"> </w:t>
      </w:r>
      <w:r w:rsidRPr="00D66195">
        <w:t>health are exacerbated by economic disadvantage and the existence of pre-existing health conditions (Jones</w:t>
      </w:r>
      <w:r>
        <w:t xml:space="preserve"> </w:t>
      </w:r>
      <w:r w:rsidRPr="00D66195">
        <w:t>et al, 2014</w:t>
      </w:r>
      <w:r>
        <w:t>b</w:t>
      </w:r>
      <w:r w:rsidRPr="00D66195">
        <w:t xml:space="preserve">). </w:t>
      </w:r>
      <w:r w:rsidRPr="00D66195">
        <w:rPr>
          <w:rFonts w:eastAsia="Arial Unicode MS" w:cs="Arial"/>
        </w:rPr>
        <w:t>Māori</w:t>
      </w:r>
      <w:r w:rsidRPr="00D66195">
        <w:t xml:space="preserve"> in particular are sensitive to physical risks from climate change, due to the disproportionate </w:t>
      </w:r>
      <w:r>
        <w:t>number</w:t>
      </w:r>
      <w:r w:rsidRPr="00D66195">
        <w:t xml:space="preserve"> of </w:t>
      </w:r>
      <w:r w:rsidRPr="00D66195">
        <w:rPr>
          <w:rFonts w:eastAsia="Arial Unicode MS" w:cs="Arial"/>
        </w:rPr>
        <w:t>Māori</w:t>
      </w:r>
      <w:r w:rsidRPr="00D66195">
        <w:t xml:space="preserve"> living in deprived circumstances</w:t>
      </w:r>
      <w:r>
        <w:t>, and</w:t>
      </w:r>
      <w:r w:rsidRPr="00D66195">
        <w:t xml:space="preserve"> </w:t>
      </w:r>
      <w:r>
        <w:t xml:space="preserve">experiencing </w:t>
      </w:r>
      <w:r w:rsidRPr="00D66195">
        <w:t>higher rate</w:t>
      </w:r>
      <w:r>
        <w:t>s</w:t>
      </w:r>
      <w:r w:rsidRPr="00D66195">
        <w:t xml:space="preserve"> of most major diseases than non-</w:t>
      </w:r>
      <w:r w:rsidRPr="00D66195">
        <w:rPr>
          <w:rFonts w:eastAsia="Arial Unicode MS" w:cs="Arial"/>
        </w:rPr>
        <w:t>Māori</w:t>
      </w:r>
      <w:r w:rsidRPr="00D66195">
        <w:t xml:space="preserve"> (Jones et al, 2014</w:t>
      </w:r>
      <w:r>
        <w:t>b</w:t>
      </w:r>
      <w:r w:rsidRPr="00D66195">
        <w:t>). The elderly, infants, and people with pre-existing medical conditions are sensitive to changes in maximum daily temperatures</w:t>
      </w:r>
      <w:r w:rsidR="00525367">
        <w:t>;</w:t>
      </w:r>
      <w:r w:rsidRPr="00D66195">
        <w:t xml:space="preserve"> age </w:t>
      </w:r>
      <w:r w:rsidR="00525367">
        <w:t>is</w:t>
      </w:r>
      <w:r w:rsidR="00525367" w:rsidRPr="00D66195">
        <w:t xml:space="preserve"> </w:t>
      </w:r>
      <w:r w:rsidRPr="00D66195">
        <w:t xml:space="preserve">the greatest risk factor for heat-related mortality (Wilson et al, 2011). </w:t>
      </w:r>
    </w:p>
    <w:p w14:paraId="51871D16" w14:textId="77777777" w:rsidR="00580E7B" w:rsidRPr="00D66195" w:rsidRDefault="00580E7B" w:rsidP="004D7F22">
      <w:pPr>
        <w:pStyle w:val="Heading4"/>
      </w:pPr>
      <w:r w:rsidRPr="00D66195">
        <w:lastRenderedPageBreak/>
        <w:t xml:space="preserve">Adaptive capacity </w:t>
      </w:r>
    </w:p>
    <w:p w14:paraId="4773A3AB" w14:textId="0EE4A6E8" w:rsidR="00580E7B" w:rsidRPr="00D66195" w:rsidRDefault="00580E7B" w:rsidP="004D7F22">
      <w:pPr>
        <w:pStyle w:val="BodyText"/>
      </w:pPr>
      <w:r w:rsidRPr="00D66195">
        <w:t>Changes to behaviour patterns and autonomous action will contribute to reducing this risk</w:t>
      </w:r>
      <w:r w:rsidR="00525367">
        <w:t>;</w:t>
      </w:r>
      <w:r w:rsidRPr="00D66195">
        <w:t xml:space="preserve"> however</w:t>
      </w:r>
      <w:r w:rsidR="00525367">
        <w:t>,</w:t>
      </w:r>
      <w:r w:rsidRPr="00D66195">
        <w:t xml:space="preserve"> the actions people can take are constrained by socio</w:t>
      </w:r>
      <w:r>
        <w:t>-</w:t>
      </w:r>
      <w:r w:rsidRPr="00D66195">
        <w:t xml:space="preserve">economic and demographic factors (H2) and institutional arrangements (Adger et al, 2005). </w:t>
      </w:r>
      <w:r>
        <w:t>C</w:t>
      </w:r>
      <w:r w:rsidRPr="00D66195">
        <w:t>onsider</w:t>
      </w:r>
      <w:r>
        <w:t>ing</w:t>
      </w:r>
      <w:r w:rsidRPr="00D66195">
        <w:t xml:space="preserve"> equity and governance </w:t>
      </w:r>
      <w:r>
        <w:t>is therefore</w:t>
      </w:r>
      <w:r w:rsidRPr="00D66195">
        <w:t xml:space="preserve"> crucial to the adaptive capacity of New Zealanders. Anticipatory governance, appropriate planning decisions, and funding to support adaptation will be necessary to reduce direct exposure to climate hazards and to </w:t>
      </w:r>
      <w:r w:rsidR="00463497">
        <w:t>take actions that</w:t>
      </w:r>
      <w:r w:rsidRPr="00D66195">
        <w:t xml:space="preserve"> reduce the indirect impact of climate change on health (G2). Emergency management capacity must be supported to </w:t>
      </w:r>
      <w:r>
        <w:t>make</w:t>
      </w:r>
      <w:r w:rsidRPr="00D66195">
        <w:t xml:space="preserve"> rapid responses following extreme events. Further, the health system itself will need</w:t>
      </w:r>
      <w:r>
        <w:t xml:space="preserve"> to</w:t>
      </w:r>
      <w:r w:rsidRPr="00D66195">
        <w:t xml:space="preserve"> build its adaptive capacity to cope with a higher proportion of physically injured and unwell individuals (Sampson et al, 201</w:t>
      </w:r>
      <w:r w:rsidR="00CF2B27">
        <w:t>3</w:t>
      </w:r>
      <w:r w:rsidRPr="00D66195">
        <w:t>).</w:t>
      </w:r>
      <w:r>
        <w:rPr>
          <w:rStyle w:val="CommentReference"/>
          <w:rFonts w:cs="Arial"/>
          <w:lang w:eastAsia="en-US"/>
        </w:rPr>
        <w:t xml:space="preserve"> </w:t>
      </w:r>
    </w:p>
    <w:p w14:paraId="3A5AA652" w14:textId="77777777" w:rsidR="00580E7B" w:rsidRPr="004D7F22" w:rsidRDefault="00580E7B" w:rsidP="004D7F22">
      <w:pPr>
        <w:pStyle w:val="Heading4"/>
      </w:pPr>
      <w:r w:rsidRPr="00D66195">
        <w:t>Consequence</w:t>
      </w:r>
    </w:p>
    <w:p w14:paraId="42AB7167" w14:textId="6EA4EAD0" w:rsidR="00580E7B" w:rsidRPr="00D66195" w:rsidRDefault="00580E7B" w:rsidP="004D7F22">
      <w:pPr>
        <w:pStyle w:val="BodyText"/>
      </w:pPr>
      <w:r w:rsidRPr="00A27048">
        <w:t>It is highly likely that climate change-related hazards will result in additional deaths, injury and illness.</w:t>
      </w:r>
      <w:r w:rsidRPr="00D66195">
        <w:t xml:space="preserve"> Climate change undermines ma</w:t>
      </w:r>
      <w:r>
        <w:t>n</w:t>
      </w:r>
      <w:r w:rsidRPr="00D66195">
        <w:t>y of the building blocks of good health, including clean air, plentiful safe drinking water, economic stability, and autonomy. The health effects of climate change will not be spread evenly across the population and will exacerbate existing health inequalities.</w:t>
      </w:r>
    </w:p>
    <w:p w14:paraId="462A5F8C" w14:textId="265BC3C4" w:rsidR="00580E7B" w:rsidRPr="00D66195" w:rsidRDefault="00580E7B" w:rsidP="004D7F22">
      <w:pPr>
        <w:pStyle w:val="BodyText"/>
      </w:pPr>
      <w:r>
        <w:t>I</w:t>
      </w:r>
      <w:r w:rsidRPr="00D66195">
        <w:t>t is difficult</w:t>
      </w:r>
      <w:r>
        <w:t>, however,</w:t>
      </w:r>
      <w:r w:rsidRPr="00D66195">
        <w:t xml:space="preserve"> to measure and predict these changes. Data on </w:t>
      </w:r>
      <w:r w:rsidR="00C355C0">
        <w:t xml:space="preserve">how </w:t>
      </w:r>
      <w:r w:rsidRPr="00D66195">
        <w:t>climate change</w:t>
      </w:r>
      <w:r>
        <w:t>-</w:t>
      </w:r>
      <w:r w:rsidRPr="00D66195">
        <w:t xml:space="preserve">related hazards </w:t>
      </w:r>
      <w:r w:rsidR="00C355C0">
        <w:t>affect</w:t>
      </w:r>
      <w:r w:rsidR="00C355C0" w:rsidRPr="00D66195">
        <w:t xml:space="preserve"> </w:t>
      </w:r>
      <w:r w:rsidRPr="00D66195">
        <w:t xml:space="preserve">health </w:t>
      </w:r>
      <w:r w:rsidR="00C355C0">
        <w:t>are</w:t>
      </w:r>
      <w:r w:rsidR="00C355C0" w:rsidRPr="00D66195">
        <w:t xml:space="preserve"> </w:t>
      </w:r>
      <w:r w:rsidRPr="00D66195">
        <w:t xml:space="preserve">sparse. Some deaths can be attributed to extreme weather events or climate change hazards. In Auckland and Christchurch, an average of 14 heat-related deaths </w:t>
      </w:r>
      <w:r w:rsidR="00C355C0">
        <w:t xml:space="preserve">occur </w:t>
      </w:r>
      <w:r>
        <w:t>each</w:t>
      </w:r>
      <w:r w:rsidRPr="00D66195">
        <w:t xml:space="preserve"> year </w:t>
      </w:r>
      <w:r w:rsidR="00C355C0">
        <w:t>among</w:t>
      </w:r>
      <w:r w:rsidR="00C355C0" w:rsidRPr="00D66195">
        <w:t xml:space="preserve"> </w:t>
      </w:r>
      <w:r w:rsidRPr="00D66195">
        <w:t>people aged over 65</w:t>
      </w:r>
      <w:r w:rsidR="00C355C0">
        <w:t xml:space="preserve"> years</w:t>
      </w:r>
      <w:r w:rsidRPr="00D66195">
        <w:t>. This</w:t>
      </w:r>
      <w:r w:rsidR="00C355C0">
        <w:t xml:space="preserve"> total</w:t>
      </w:r>
      <w:r w:rsidRPr="00D66195">
        <w:t xml:space="preserve"> may rise to 88 deaths with 3</w:t>
      </w:r>
      <w:r>
        <w:rPr>
          <w:rFonts w:cs="Arial"/>
          <w:color w:val="000000"/>
        </w:rPr>
        <w:t xml:space="preserve"> degrees Celsius</w:t>
      </w:r>
      <w:r w:rsidRPr="00D66195">
        <w:t xml:space="preserve"> of warming, as is projected in New Zealand by 2090 under RCP8.5 (</w:t>
      </w:r>
      <w:r>
        <w:t>see</w:t>
      </w:r>
      <w:r w:rsidRPr="00D66195">
        <w:t xml:space="preserve"> </w:t>
      </w:r>
      <w:hyperlink w:anchor="_Climate_change_in" w:history="1">
        <w:r w:rsidRPr="003804DD">
          <w:rPr>
            <w:rStyle w:val="Hyperlink"/>
          </w:rPr>
          <w:t>section 2</w:t>
        </w:r>
      </w:hyperlink>
      <w:r w:rsidRPr="00D66195">
        <w:t>) (Joynt and Golubiewski, 2019</w:t>
      </w:r>
      <w:r w:rsidR="003804DD">
        <w:t>;</w:t>
      </w:r>
      <w:r w:rsidR="003804DD" w:rsidRPr="003804DD">
        <w:t xml:space="preserve"> </w:t>
      </w:r>
      <w:r w:rsidR="003804DD" w:rsidRPr="00D66195">
        <w:t>McMichael et</w:t>
      </w:r>
      <w:r w:rsidR="003804DD">
        <w:t> </w:t>
      </w:r>
      <w:r w:rsidR="003804DD" w:rsidRPr="00D66195">
        <w:t>al, 2003</w:t>
      </w:r>
      <w:r w:rsidRPr="00D66195">
        <w:t>). Floods, although frequent, disruptive and costly, on average result in few deaths. New Zealand has relatively high rates of water</w:t>
      </w:r>
      <w:r>
        <w:t>-</w:t>
      </w:r>
      <w:r w:rsidRPr="00D66195">
        <w:t>borne illness</w:t>
      </w:r>
      <w:r w:rsidR="004E0E51">
        <w:t>;</w:t>
      </w:r>
      <w:r w:rsidRPr="00D66195">
        <w:t xml:space="preserve"> however</w:t>
      </w:r>
      <w:r w:rsidR="004E0E51">
        <w:t>, modelling indicates</w:t>
      </w:r>
      <w:r w:rsidRPr="00D66195">
        <w:t xml:space="preserve"> few additional deaths</w:t>
      </w:r>
      <w:r w:rsidR="004E0E51">
        <w:t xml:space="preserve"> will</w:t>
      </w:r>
      <w:r w:rsidRPr="00D66195">
        <w:t xml:space="preserve"> result from gastroenteritis in a warmer climate (World Health Organi</w:t>
      </w:r>
      <w:r>
        <w:t>z</w:t>
      </w:r>
      <w:r w:rsidRPr="00D66195">
        <w:t>ation, 2014). The potential influence of climate change on vector-borne</w:t>
      </w:r>
      <w:r w:rsidR="00455F07" w:rsidRPr="00D66195">
        <w:t xml:space="preserve"> and non</w:t>
      </w:r>
      <w:r w:rsidR="00455F07">
        <w:t>-</w:t>
      </w:r>
      <w:r w:rsidR="00455F07" w:rsidRPr="00D66195">
        <w:t>vector-born</w:t>
      </w:r>
      <w:r w:rsidR="00455F07">
        <w:t>e</w:t>
      </w:r>
      <w:r w:rsidRPr="00D66195">
        <w:t xml:space="preserve"> zoonotic diseases is poorly understood and difficult to predict (Mills </w:t>
      </w:r>
      <w:r>
        <w:t>et al</w:t>
      </w:r>
      <w:r w:rsidRPr="00D66195">
        <w:t>, 2010).</w:t>
      </w:r>
    </w:p>
    <w:p w14:paraId="62A0639C" w14:textId="77777777" w:rsidR="00580E7B" w:rsidRPr="00D66195" w:rsidRDefault="00580E7B" w:rsidP="004D7F22">
      <w:pPr>
        <w:pStyle w:val="Heading4"/>
      </w:pPr>
      <w:r w:rsidRPr="00D66195">
        <w:t xml:space="preserve">Interacting </w:t>
      </w:r>
      <w:r w:rsidRPr="004D7F22">
        <w:t>risks</w:t>
      </w:r>
    </w:p>
    <w:p w14:paraId="3E1A4B23" w14:textId="37AFCFC6" w:rsidR="00580E7B" w:rsidRPr="00D66195" w:rsidRDefault="00580E7B" w:rsidP="004D7F22">
      <w:pPr>
        <w:pStyle w:val="BodyText"/>
      </w:pPr>
      <w:r w:rsidRPr="00D66195">
        <w:t xml:space="preserve">Health costs will increase fiscal need (E1) and </w:t>
      </w:r>
      <w:r w:rsidR="00A34943">
        <w:t>are</w:t>
      </w:r>
      <w:r w:rsidR="00A34943" w:rsidRPr="00D66195">
        <w:t xml:space="preserve"> </w:t>
      </w:r>
      <w:r w:rsidRPr="00D66195">
        <w:t xml:space="preserve">likely </w:t>
      </w:r>
      <w:r w:rsidR="00A34943">
        <w:t xml:space="preserve">to </w:t>
      </w:r>
      <w:r w:rsidRPr="00D66195">
        <w:t>entrench disadvantage (H2), erode trust in government</w:t>
      </w:r>
      <w:r>
        <w:t>,</w:t>
      </w:r>
      <w:r w:rsidRPr="00D66195">
        <w:t xml:space="preserve"> and lead to increased conflict (H</w:t>
      </w:r>
      <w:r w:rsidR="00C52C78">
        <w:t>4</w:t>
      </w:r>
      <w:r w:rsidRPr="00D66195">
        <w:t xml:space="preserve">). </w:t>
      </w:r>
      <w:r w:rsidR="00C52C78">
        <w:t xml:space="preserve">In addition, </w:t>
      </w:r>
      <w:r w:rsidRPr="00D66195">
        <w:t>physical health and mental health</w:t>
      </w:r>
      <w:r w:rsidR="00C52C78">
        <w:t xml:space="preserve"> are strongly related:</w:t>
      </w:r>
      <w:r w:rsidRPr="00D66195">
        <w:t xml:space="preserve"> poor physical health </w:t>
      </w:r>
      <w:r w:rsidR="00537F45">
        <w:t>can worsen</w:t>
      </w:r>
      <w:r w:rsidRPr="00D66195">
        <w:t xml:space="preserve"> mental health and vice versa (Ohrnberger et al, 2017). </w:t>
      </w:r>
    </w:p>
    <w:p w14:paraId="11C15409" w14:textId="77777777" w:rsidR="00580E7B" w:rsidRPr="004D7F22" w:rsidRDefault="00580E7B" w:rsidP="004D7F22">
      <w:pPr>
        <w:pStyle w:val="Heading4"/>
      </w:pPr>
      <w:r w:rsidRPr="00D66195">
        <w:t>Confidence: High agreement, low evidence</w:t>
      </w:r>
    </w:p>
    <w:p w14:paraId="40C19A56" w14:textId="37241153" w:rsidR="00580E7B" w:rsidRPr="009B2D9B" w:rsidRDefault="00580E7B" w:rsidP="004D7F22">
      <w:pPr>
        <w:pStyle w:val="BodyText"/>
        <w:rPr>
          <w:spacing w:val="-2"/>
        </w:rPr>
      </w:pPr>
      <w:r w:rsidRPr="009B2D9B">
        <w:rPr>
          <w:spacing w:val="-2"/>
        </w:rPr>
        <w:t xml:space="preserve">There is robust evidence and </w:t>
      </w:r>
      <w:r w:rsidR="009B2D9B" w:rsidRPr="009B2D9B">
        <w:rPr>
          <w:spacing w:val="-2"/>
        </w:rPr>
        <w:t xml:space="preserve">a </w:t>
      </w:r>
      <w:r w:rsidRPr="009B2D9B">
        <w:rPr>
          <w:spacing w:val="-2"/>
        </w:rPr>
        <w:t xml:space="preserve">high </w:t>
      </w:r>
      <w:r w:rsidR="009B2D9B" w:rsidRPr="009B2D9B">
        <w:rPr>
          <w:spacing w:val="-2"/>
        </w:rPr>
        <w:t xml:space="preserve">level of </w:t>
      </w:r>
      <w:r w:rsidRPr="009B2D9B">
        <w:rPr>
          <w:spacing w:val="-2"/>
        </w:rPr>
        <w:t xml:space="preserve">agreement that climate change will adversely impact the physical health of New Zealanders. More evidence is needed around the impacts and their geographical spread. More research is needed on vector-borne disease modelling, effects on water availability and quality, and the impacts on vulnerable groups </w:t>
      </w:r>
      <w:r w:rsidRPr="009B2D9B" w:rsidDel="00941E45">
        <w:rPr>
          <w:spacing w:val="-2"/>
        </w:rPr>
        <w:t>(Woodward et al, 2001)</w:t>
      </w:r>
      <w:r w:rsidRPr="009B2D9B">
        <w:rPr>
          <w:spacing w:val="-2"/>
        </w:rPr>
        <w:t>.</w:t>
      </w:r>
    </w:p>
    <w:p w14:paraId="5E4AB081" w14:textId="77777777" w:rsidR="00580E7B" w:rsidRPr="004D7F22" w:rsidRDefault="00580E7B" w:rsidP="004D7F22">
      <w:pPr>
        <w:pStyle w:val="Heading4"/>
      </w:pPr>
      <w:r w:rsidRPr="00D66195">
        <w:t>Adaptation</w:t>
      </w:r>
    </w:p>
    <w:p w14:paraId="726227D7" w14:textId="03A6C646" w:rsidR="00580E7B" w:rsidRDefault="00580E7B" w:rsidP="004D7F22">
      <w:pPr>
        <w:pStyle w:val="BodyText"/>
      </w:pPr>
      <w:r w:rsidRPr="00D66195">
        <w:t xml:space="preserve">Adaptation actions in the human domain and across other domains reduce this risk, </w:t>
      </w:r>
      <w:r>
        <w:t>but</w:t>
      </w:r>
      <w:r w:rsidRPr="00D66195">
        <w:t xml:space="preserve"> there are no common goals for climate change adaptation</w:t>
      </w:r>
      <w:r>
        <w:t>,</w:t>
      </w:r>
      <w:r w:rsidRPr="00D66195">
        <w:t xml:space="preserve"> </w:t>
      </w:r>
      <w:r>
        <w:t>or</w:t>
      </w:r>
      <w:r w:rsidRPr="00D66195">
        <w:t xml:space="preserve"> health sector plans for it. </w:t>
      </w:r>
      <w:r>
        <w:t xml:space="preserve">The </w:t>
      </w:r>
      <w:r w:rsidRPr="00D66195">
        <w:t>Ministry of Health (</w:t>
      </w:r>
      <w:r w:rsidR="0018019F">
        <w:t xml:space="preserve">Minister of Health, </w:t>
      </w:r>
      <w:r w:rsidRPr="00D66195">
        <w:t>2016) acknowledges that climate change has health and social consequences</w:t>
      </w:r>
      <w:r>
        <w:t>,</w:t>
      </w:r>
      <w:r w:rsidRPr="00D66195">
        <w:t xml:space="preserve"> but</w:t>
      </w:r>
      <w:r w:rsidR="00482A72">
        <w:t> </w:t>
      </w:r>
      <w:r w:rsidRPr="00D66195">
        <w:t xml:space="preserve">provides limited </w:t>
      </w:r>
      <w:r w:rsidR="0018019F">
        <w:t>additional</w:t>
      </w:r>
      <w:r w:rsidR="0018019F" w:rsidRPr="00D66195">
        <w:t xml:space="preserve"> </w:t>
      </w:r>
      <w:r w:rsidRPr="00D66195">
        <w:t xml:space="preserve">information. District </w:t>
      </w:r>
      <w:r>
        <w:t>h</w:t>
      </w:r>
      <w:r w:rsidRPr="00D66195">
        <w:t xml:space="preserve">ealth </w:t>
      </w:r>
      <w:r>
        <w:t>b</w:t>
      </w:r>
      <w:r w:rsidRPr="00D66195">
        <w:t xml:space="preserve">oards are, in </w:t>
      </w:r>
      <w:r w:rsidRPr="00D66195">
        <w:lastRenderedPageBreak/>
        <w:t>general, in their infancy in</w:t>
      </w:r>
      <w:r w:rsidR="00482A72">
        <w:t> </w:t>
      </w:r>
      <w:r w:rsidRPr="00D66195">
        <w:t>understanding the implications of climate change</w:t>
      </w:r>
      <w:r>
        <w:t>,</w:t>
      </w:r>
      <w:r w:rsidRPr="00D66195">
        <w:t xml:space="preserve"> but are starting to incorporate climate</w:t>
      </w:r>
      <w:r w:rsidR="00482A72">
        <w:t> </w:t>
      </w:r>
      <w:r w:rsidRPr="00D66195">
        <w:t xml:space="preserve">change into their plans. Some public health units also </w:t>
      </w:r>
      <w:r>
        <w:t>have</w:t>
      </w:r>
      <w:r w:rsidRPr="00D66195">
        <w:t xml:space="preserve"> institutional knowledge about climate change. </w:t>
      </w:r>
    </w:p>
    <w:p w14:paraId="3A9F6149" w14:textId="693D7ACE" w:rsidR="00A442CD" w:rsidRDefault="00227C35" w:rsidP="00EB5F11">
      <w:pPr>
        <w:pStyle w:val="Tableheading2"/>
      </w:pPr>
      <w:bookmarkStart w:id="431" w:name="_Toc45391913"/>
      <w:r w:rsidRPr="00227C35">
        <w:t>H3 Risks to physical health from exposure to storm events, heatwaves, vector-borne and</w:t>
      </w:r>
      <w:r w:rsidR="00F717CF">
        <w:t> </w:t>
      </w:r>
      <w:r w:rsidRPr="00227C35">
        <w:t>zoonotic diseases, water availability and resource quality and accessibility</w:t>
      </w:r>
      <w:r w:rsidR="00F87B0B">
        <w:t xml:space="preserve">: </w:t>
      </w:r>
      <w:r w:rsidR="00EB5F11">
        <w:t>U</w:t>
      </w:r>
      <w:r w:rsidR="00F87B0B">
        <w:t>rgency</w:t>
      </w:r>
      <w:r w:rsidR="007D4D9B">
        <w:t> </w:t>
      </w:r>
      <w:r w:rsidR="00F87B0B">
        <w:t>profile</w:t>
      </w:r>
      <w:bookmarkEnd w:id="431"/>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1843"/>
        <w:gridCol w:w="992"/>
        <w:gridCol w:w="828"/>
        <w:gridCol w:w="1348"/>
        <w:gridCol w:w="990"/>
        <w:gridCol w:w="638"/>
        <w:gridCol w:w="1866"/>
      </w:tblGrid>
      <w:tr w:rsidR="007D4D9B" w:rsidRPr="007D4D9B" w14:paraId="0ACEADDB" w14:textId="77777777" w:rsidTr="00482A72">
        <w:tc>
          <w:tcPr>
            <w:tcW w:w="8505" w:type="dxa"/>
            <w:gridSpan w:val="7"/>
            <w:shd w:val="clear" w:color="auto" w:fill="DA5A28"/>
          </w:tcPr>
          <w:p w14:paraId="0F6402DE" w14:textId="2ED9812E" w:rsidR="00580E7B" w:rsidRPr="007D4D9B" w:rsidRDefault="00F87B0B" w:rsidP="007D4D9B">
            <w:pPr>
              <w:pStyle w:val="TableTextbold"/>
              <w:rPr>
                <w:color w:val="FFFFFF" w:themeColor="background1"/>
              </w:rPr>
            </w:pPr>
            <w:r w:rsidRPr="007D4D9B">
              <w:rPr>
                <w:color w:val="FFFFFF" w:themeColor="background1"/>
              </w:rPr>
              <w:t>H3 Risks to physical health from exposure to storm events, heatwaves, vector-borne and zoonotic diseases, water availability and resource quality and accessibility</w:t>
            </w:r>
            <w:r w:rsidR="007D4D9B" w:rsidRPr="007D4D9B">
              <w:rPr>
                <w:color w:val="FFFFFF" w:themeColor="background1"/>
              </w:rPr>
              <w:t>:</w:t>
            </w:r>
            <w:r w:rsidRPr="007D4D9B">
              <w:rPr>
                <w:color w:val="FFFFFF" w:themeColor="background1"/>
              </w:rPr>
              <w:t xml:space="preserve"> </w:t>
            </w:r>
            <w:r w:rsidR="00EB5F11">
              <w:rPr>
                <w:color w:val="FFFFFF" w:themeColor="background1"/>
              </w:rPr>
              <w:t>U</w:t>
            </w:r>
            <w:r w:rsidR="00580E7B" w:rsidRPr="007D4D9B">
              <w:rPr>
                <w:color w:val="FFFFFF" w:themeColor="background1"/>
              </w:rPr>
              <w:t>rgency profile</w:t>
            </w:r>
          </w:p>
        </w:tc>
      </w:tr>
      <w:tr w:rsidR="001A57AF" w:rsidRPr="00D66195" w14:paraId="76EEA6C9" w14:textId="77777777" w:rsidTr="00482A72">
        <w:tc>
          <w:tcPr>
            <w:tcW w:w="1843" w:type="dxa"/>
            <w:shd w:val="clear" w:color="auto" w:fill="FFFFFF" w:themeFill="background1"/>
          </w:tcPr>
          <w:p w14:paraId="35F06EAB" w14:textId="77777777" w:rsidR="001A57AF" w:rsidRPr="00D66195" w:rsidRDefault="001A57AF" w:rsidP="0026522C">
            <w:pPr>
              <w:pStyle w:val="TableTextbold"/>
            </w:pPr>
            <w:r w:rsidRPr="00B91853">
              <w:t>Urgency category</w:t>
            </w:r>
          </w:p>
        </w:tc>
        <w:tc>
          <w:tcPr>
            <w:tcW w:w="1820" w:type="dxa"/>
            <w:gridSpan w:val="2"/>
          </w:tcPr>
          <w:p w14:paraId="63D2743B" w14:textId="77777777" w:rsidR="001A57AF" w:rsidRPr="00D66195" w:rsidRDefault="00763918" w:rsidP="007D4D9B">
            <w:pPr>
              <w:pStyle w:val="TableText"/>
              <w:jc w:val="center"/>
            </w:pPr>
            <w:r w:rsidRPr="00B91853">
              <w:rPr>
                <w:b/>
              </w:rPr>
              <w:t>Proportion of urgency</w:t>
            </w:r>
          </w:p>
        </w:tc>
        <w:tc>
          <w:tcPr>
            <w:tcW w:w="4842" w:type="dxa"/>
            <w:gridSpan w:val="4"/>
          </w:tcPr>
          <w:p w14:paraId="1BC1DAAC" w14:textId="77777777" w:rsidR="001A57AF" w:rsidRPr="00D66195" w:rsidRDefault="000302B5" w:rsidP="0026522C">
            <w:pPr>
              <w:pStyle w:val="TableText"/>
            </w:pPr>
            <w:r w:rsidRPr="00B91853">
              <w:rPr>
                <w:b/>
              </w:rPr>
              <w:t>Description of actions</w:t>
            </w:r>
          </w:p>
        </w:tc>
      </w:tr>
      <w:tr w:rsidR="00F717CF" w:rsidRPr="00D66195" w14:paraId="6F0B09F6" w14:textId="77777777" w:rsidTr="00482A72">
        <w:tc>
          <w:tcPr>
            <w:tcW w:w="1843" w:type="dxa"/>
            <w:shd w:val="clear" w:color="auto" w:fill="FFFFFF" w:themeFill="background1"/>
            <w:hideMark/>
          </w:tcPr>
          <w:p w14:paraId="3C8176F7" w14:textId="77777777" w:rsidR="00580E7B" w:rsidRPr="00D66195" w:rsidRDefault="00580E7B" w:rsidP="0026522C">
            <w:pPr>
              <w:pStyle w:val="TableTextbold"/>
            </w:pPr>
            <w:r w:rsidRPr="00D66195">
              <w:t>More action needed</w:t>
            </w:r>
          </w:p>
        </w:tc>
        <w:tc>
          <w:tcPr>
            <w:tcW w:w="1820" w:type="dxa"/>
            <w:gridSpan w:val="2"/>
          </w:tcPr>
          <w:p w14:paraId="4DBDA4A4" w14:textId="77777777" w:rsidR="00580E7B" w:rsidRPr="00D66195" w:rsidRDefault="00580E7B" w:rsidP="007D4D9B">
            <w:pPr>
              <w:pStyle w:val="TableText"/>
              <w:jc w:val="center"/>
            </w:pPr>
            <w:r w:rsidRPr="00D66195">
              <w:t>50</w:t>
            </w:r>
          </w:p>
        </w:tc>
        <w:tc>
          <w:tcPr>
            <w:tcW w:w="4842" w:type="dxa"/>
            <w:gridSpan w:val="4"/>
          </w:tcPr>
          <w:p w14:paraId="7F620948" w14:textId="38C06933" w:rsidR="00580E7B" w:rsidRPr="00D66195" w:rsidRDefault="00580E7B" w:rsidP="0026522C">
            <w:pPr>
              <w:pStyle w:val="TableText"/>
            </w:pPr>
            <w:r w:rsidRPr="00D66195">
              <w:t>Early policies</w:t>
            </w:r>
            <w:r w:rsidR="0018019F">
              <w:t xml:space="preserve"> and </w:t>
            </w:r>
            <w:r w:rsidRPr="00D66195">
              <w:t xml:space="preserve">practices are needed to ensure that potential actions are in place to mitigate this risk. </w:t>
            </w:r>
          </w:p>
        </w:tc>
      </w:tr>
      <w:tr w:rsidR="00F717CF" w:rsidRPr="00D66195" w14:paraId="0960047D" w14:textId="77777777" w:rsidTr="00482A72">
        <w:tc>
          <w:tcPr>
            <w:tcW w:w="1843" w:type="dxa"/>
            <w:shd w:val="clear" w:color="auto" w:fill="FFFFFF" w:themeFill="background1"/>
            <w:hideMark/>
          </w:tcPr>
          <w:p w14:paraId="158A177C" w14:textId="77777777" w:rsidR="00580E7B" w:rsidRPr="00D66195" w:rsidRDefault="00580E7B" w:rsidP="0026522C">
            <w:pPr>
              <w:pStyle w:val="TableTextbold"/>
              <w:rPr>
                <w:highlight w:val="yellow"/>
              </w:rPr>
            </w:pPr>
            <w:r w:rsidRPr="00D66195">
              <w:t xml:space="preserve">Research </w:t>
            </w:r>
            <w:r>
              <w:t>p</w:t>
            </w:r>
            <w:r w:rsidRPr="00D66195">
              <w:t>riority</w:t>
            </w:r>
          </w:p>
        </w:tc>
        <w:tc>
          <w:tcPr>
            <w:tcW w:w="1820" w:type="dxa"/>
            <w:gridSpan w:val="2"/>
          </w:tcPr>
          <w:p w14:paraId="6DB39FEC" w14:textId="77777777" w:rsidR="00580E7B" w:rsidRPr="00D66195" w:rsidRDefault="00580E7B" w:rsidP="007D4D9B">
            <w:pPr>
              <w:pStyle w:val="TableText"/>
              <w:jc w:val="center"/>
            </w:pPr>
            <w:r w:rsidRPr="00D66195">
              <w:t>40</w:t>
            </w:r>
          </w:p>
        </w:tc>
        <w:tc>
          <w:tcPr>
            <w:tcW w:w="4842" w:type="dxa"/>
            <w:gridSpan w:val="4"/>
          </w:tcPr>
          <w:p w14:paraId="1F0B2390" w14:textId="77777777" w:rsidR="00580E7B" w:rsidRPr="00D66195" w:rsidRDefault="00580E7B" w:rsidP="0026522C">
            <w:pPr>
              <w:pStyle w:val="TableText"/>
            </w:pPr>
            <w:r w:rsidRPr="00D66195">
              <w:t>Further research would be useful to understand how this risk might arise</w:t>
            </w:r>
            <w:r>
              <w:t>,</w:t>
            </w:r>
            <w:r w:rsidRPr="00D66195">
              <w:t xml:space="preserve"> or to what degree and where. </w:t>
            </w:r>
          </w:p>
        </w:tc>
      </w:tr>
      <w:tr w:rsidR="00F717CF" w:rsidRPr="00D66195" w14:paraId="0D3687A9" w14:textId="77777777" w:rsidTr="00482A72">
        <w:tc>
          <w:tcPr>
            <w:tcW w:w="1843" w:type="dxa"/>
            <w:shd w:val="clear" w:color="auto" w:fill="FFFFFF" w:themeFill="background1"/>
            <w:hideMark/>
          </w:tcPr>
          <w:p w14:paraId="4398D33A" w14:textId="77777777" w:rsidR="00580E7B" w:rsidRPr="00D66195" w:rsidRDefault="00580E7B" w:rsidP="0026522C">
            <w:pPr>
              <w:pStyle w:val="TableTextbold"/>
            </w:pPr>
            <w:r w:rsidRPr="00D66195">
              <w:t>Sustain current action</w:t>
            </w:r>
          </w:p>
        </w:tc>
        <w:tc>
          <w:tcPr>
            <w:tcW w:w="1820" w:type="dxa"/>
            <w:gridSpan w:val="2"/>
          </w:tcPr>
          <w:p w14:paraId="58EC2B2A" w14:textId="77777777" w:rsidR="00580E7B" w:rsidRPr="00D66195" w:rsidRDefault="00580E7B" w:rsidP="007D4D9B">
            <w:pPr>
              <w:pStyle w:val="TableText"/>
              <w:jc w:val="center"/>
            </w:pPr>
            <w:r w:rsidRPr="00D66195">
              <w:t>0</w:t>
            </w:r>
          </w:p>
        </w:tc>
        <w:tc>
          <w:tcPr>
            <w:tcW w:w="4842" w:type="dxa"/>
            <w:gridSpan w:val="4"/>
          </w:tcPr>
          <w:p w14:paraId="7740D4F4" w14:textId="77777777" w:rsidR="00580E7B" w:rsidRPr="00D66195" w:rsidRDefault="00580E7B" w:rsidP="0026522C">
            <w:pPr>
              <w:pStyle w:val="TableText"/>
            </w:pPr>
          </w:p>
        </w:tc>
      </w:tr>
      <w:tr w:rsidR="00F717CF" w:rsidRPr="00D66195" w14:paraId="1B84BA1F" w14:textId="77777777" w:rsidTr="00482A72">
        <w:tc>
          <w:tcPr>
            <w:tcW w:w="1843" w:type="dxa"/>
            <w:tcBorders>
              <w:bottom w:val="single" w:sz="8" w:space="0" w:color="DA5A28"/>
            </w:tcBorders>
            <w:shd w:val="clear" w:color="auto" w:fill="FFFFFF" w:themeFill="background1"/>
            <w:hideMark/>
          </w:tcPr>
          <w:p w14:paraId="7FFF0AF9" w14:textId="77777777" w:rsidR="00580E7B" w:rsidRPr="00D66195" w:rsidRDefault="00580E7B" w:rsidP="0026522C">
            <w:pPr>
              <w:pStyle w:val="TableTextbold"/>
            </w:pPr>
            <w:r w:rsidRPr="00D66195">
              <w:t xml:space="preserve">Watching brief </w:t>
            </w:r>
          </w:p>
        </w:tc>
        <w:tc>
          <w:tcPr>
            <w:tcW w:w="1820" w:type="dxa"/>
            <w:gridSpan w:val="2"/>
            <w:tcBorders>
              <w:bottom w:val="single" w:sz="8" w:space="0" w:color="DA5A28"/>
            </w:tcBorders>
          </w:tcPr>
          <w:p w14:paraId="7654F594" w14:textId="77777777" w:rsidR="00580E7B" w:rsidRPr="00D66195" w:rsidRDefault="00580E7B" w:rsidP="007D4D9B">
            <w:pPr>
              <w:pStyle w:val="TableText"/>
              <w:jc w:val="center"/>
            </w:pPr>
            <w:r w:rsidRPr="00D66195">
              <w:t>10</w:t>
            </w:r>
          </w:p>
        </w:tc>
        <w:tc>
          <w:tcPr>
            <w:tcW w:w="4842" w:type="dxa"/>
            <w:gridSpan w:val="4"/>
            <w:tcBorders>
              <w:bottom w:val="single" w:sz="8" w:space="0" w:color="DA5A28"/>
            </w:tcBorders>
          </w:tcPr>
          <w:p w14:paraId="345E2A2C" w14:textId="3198AE32" w:rsidR="00580E7B" w:rsidRPr="00D66195" w:rsidRDefault="00580E7B" w:rsidP="0026522C">
            <w:pPr>
              <w:pStyle w:val="TableText"/>
            </w:pPr>
            <w:r w:rsidRPr="00D66195">
              <w:t xml:space="preserve">Need to establish </w:t>
            </w:r>
            <w:r w:rsidR="0018019F">
              <w:t xml:space="preserve">a </w:t>
            </w:r>
            <w:r w:rsidRPr="00D66195">
              <w:t>monitoring process to ensure actions are effective</w:t>
            </w:r>
            <w:r w:rsidR="00D83374">
              <w:t>.</w:t>
            </w:r>
          </w:p>
        </w:tc>
      </w:tr>
      <w:tr w:rsidR="007D4D9B" w:rsidRPr="00D66195" w14:paraId="593D577C" w14:textId="77777777" w:rsidTr="00482A72">
        <w:tc>
          <w:tcPr>
            <w:tcW w:w="1843" w:type="dxa"/>
            <w:tcBorders>
              <w:top w:val="single" w:sz="8" w:space="0" w:color="DA5A28"/>
            </w:tcBorders>
            <w:shd w:val="clear" w:color="auto" w:fill="DA5A28"/>
          </w:tcPr>
          <w:p w14:paraId="4DE4EC76" w14:textId="77777777" w:rsidR="00580E7B" w:rsidRPr="00F717CF" w:rsidRDefault="00580E7B" w:rsidP="0026522C">
            <w:pPr>
              <w:pStyle w:val="TableTextbold"/>
              <w:rPr>
                <w:color w:val="FFFFFF" w:themeColor="background1"/>
              </w:rPr>
            </w:pPr>
            <w:r w:rsidRPr="00F717CF">
              <w:rPr>
                <w:color w:val="FFFFFF" w:themeColor="background1"/>
              </w:rPr>
              <w:t xml:space="preserve">Adaptation urgency </w:t>
            </w:r>
          </w:p>
        </w:tc>
        <w:tc>
          <w:tcPr>
            <w:tcW w:w="1820" w:type="dxa"/>
            <w:gridSpan w:val="2"/>
            <w:tcBorders>
              <w:top w:val="single" w:sz="8" w:space="0" w:color="DA5A28"/>
            </w:tcBorders>
            <w:shd w:val="clear" w:color="auto" w:fill="FFFFFF" w:themeFill="background1"/>
          </w:tcPr>
          <w:p w14:paraId="6250435B" w14:textId="77777777" w:rsidR="00580E7B" w:rsidRPr="00D66195" w:rsidRDefault="00580E7B" w:rsidP="007D4D9B">
            <w:pPr>
              <w:pStyle w:val="TableText"/>
              <w:jc w:val="center"/>
            </w:pPr>
            <w:r w:rsidRPr="00D66195">
              <w:t>83</w:t>
            </w:r>
          </w:p>
        </w:tc>
        <w:tc>
          <w:tcPr>
            <w:tcW w:w="1348" w:type="dxa"/>
            <w:tcBorders>
              <w:top w:val="single" w:sz="8" w:space="0" w:color="DA5A28"/>
            </w:tcBorders>
            <w:shd w:val="clear" w:color="auto" w:fill="DA5A28"/>
          </w:tcPr>
          <w:p w14:paraId="3C34E7C1" w14:textId="77777777" w:rsidR="00580E7B" w:rsidRPr="00F717CF" w:rsidRDefault="00580E7B" w:rsidP="0026522C">
            <w:pPr>
              <w:pStyle w:val="TableTextbold"/>
              <w:rPr>
                <w:color w:val="FFFFFF" w:themeColor="background1"/>
              </w:rPr>
            </w:pPr>
            <w:r w:rsidRPr="00F717CF">
              <w:rPr>
                <w:color w:val="FFFFFF" w:themeColor="background1"/>
              </w:rPr>
              <w:t xml:space="preserve">Confidence </w:t>
            </w:r>
          </w:p>
        </w:tc>
        <w:tc>
          <w:tcPr>
            <w:tcW w:w="3494" w:type="dxa"/>
            <w:gridSpan w:val="3"/>
            <w:tcBorders>
              <w:top w:val="single" w:sz="8" w:space="0" w:color="DA5A28"/>
            </w:tcBorders>
          </w:tcPr>
          <w:p w14:paraId="54ABADF4" w14:textId="77777777" w:rsidR="00580E7B" w:rsidRPr="00D66195" w:rsidRDefault="00580E7B" w:rsidP="0026522C">
            <w:pPr>
              <w:pStyle w:val="TableText"/>
            </w:pPr>
            <w:r w:rsidRPr="00D66195">
              <w:t xml:space="preserve">High agreement, low evidence </w:t>
            </w:r>
          </w:p>
        </w:tc>
      </w:tr>
      <w:tr w:rsidR="00F717CF" w:rsidRPr="00D66195" w14:paraId="0228A8CE" w14:textId="77777777" w:rsidTr="00482A72">
        <w:tc>
          <w:tcPr>
            <w:tcW w:w="1843" w:type="dxa"/>
            <w:shd w:val="clear" w:color="auto" w:fill="DA5A28"/>
          </w:tcPr>
          <w:p w14:paraId="215214D4" w14:textId="77777777" w:rsidR="00580E7B" w:rsidRPr="00F717CF" w:rsidRDefault="00580E7B" w:rsidP="0026522C">
            <w:pPr>
              <w:pStyle w:val="TableTextbold"/>
              <w:rPr>
                <w:color w:val="FFFFFF" w:themeColor="background1"/>
              </w:rPr>
            </w:pPr>
            <w:r w:rsidRPr="00F717CF">
              <w:rPr>
                <w:color w:val="FFFFFF" w:themeColor="background1"/>
              </w:rPr>
              <w:t xml:space="preserve">Consequence </w:t>
            </w:r>
          </w:p>
        </w:tc>
        <w:tc>
          <w:tcPr>
            <w:tcW w:w="992" w:type="dxa"/>
            <w:shd w:val="clear" w:color="auto" w:fill="DA5A28"/>
          </w:tcPr>
          <w:p w14:paraId="64F5C841" w14:textId="77777777" w:rsidR="00580E7B" w:rsidRPr="00F717CF" w:rsidRDefault="00580E7B" w:rsidP="0026522C">
            <w:pPr>
              <w:pStyle w:val="TableText"/>
              <w:rPr>
                <w:color w:val="FFFFFF" w:themeColor="background1"/>
              </w:rPr>
            </w:pPr>
            <w:r w:rsidRPr="00F717CF">
              <w:rPr>
                <w:color w:val="FFFFFF" w:themeColor="background1"/>
              </w:rPr>
              <w:t>Now</w:t>
            </w:r>
          </w:p>
        </w:tc>
        <w:tc>
          <w:tcPr>
            <w:tcW w:w="828" w:type="dxa"/>
          </w:tcPr>
          <w:p w14:paraId="44104B24" w14:textId="77777777" w:rsidR="00580E7B" w:rsidRPr="00D66195" w:rsidRDefault="00580E7B" w:rsidP="0026522C">
            <w:pPr>
              <w:pStyle w:val="TableText"/>
            </w:pPr>
            <w:r w:rsidRPr="00D66195">
              <w:t>Minor</w:t>
            </w:r>
          </w:p>
        </w:tc>
        <w:tc>
          <w:tcPr>
            <w:tcW w:w="1348" w:type="dxa"/>
            <w:shd w:val="clear" w:color="auto" w:fill="DA5A28"/>
          </w:tcPr>
          <w:p w14:paraId="401F82A3" w14:textId="77777777" w:rsidR="00580E7B" w:rsidRPr="00F717CF" w:rsidRDefault="00580E7B" w:rsidP="0026522C">
            <w:pPr>
              <w:pStyle w:val="TableText"/>
              <w:rPr>
                <w:color w:val="FFFFFF" w:themeColor="background1"/>
              </w:rPr>
            </w:pPr>
            <w:r w:rsidRPr="00F717CF">
              <w:rPr>
                <w:color w:val="FFFFFF" w:themeColor="background1"/>
              </w:rPr>
              <w:t>2050</w:t>
            </w:r>
          </w:p>
        </w:tc>
        <w:tc>
          <w:tcPr>
            <w:tcW w:w="990" w:type="dxa"/>
          </w:tcPr>
          <w:p w14:paraId="13E389E6" w14:textId="77777777" w:rsidR="00580E7B" w:rsidRPr="00D66195" w:rsidRDefault="00580E7B" w:rsidP="0026522C">
            <w:pPr>
              <w:pStyle w:val="TableText"/>
            </w:pPr>
            <w:r w:rsidRPr="00D66195">
              <w:t>Moderate</w:t>
            </w:r>
          </w:p>
        </w:tc>
        <w:tc>
          <w:tcPr>
            <w:tcW w:w="638" w:type="dxa"/>
            <w:shd w:val="clear" w:color="auto" w:fill="DA5A28"/>
          </w:tcPr>
          <w:p w14:paraId="1B2DF880" w14:textId="77777777" w:rsidR="00580E7B" w:rsidRPr="00F717CF" w:rsidRDefault="00580E7B" w:rsidP="0026522C">
            <w:pPr>
              <w:pStyle w:val="TableText"/>
              <w:rPr>
                <w:color w:val="FFFFFF" w:themeColor="background1"/>
              </w:rPr>
            </w:pPr>
            <w:r w:rsidRPr="00F717CF">
              <w:rPr>
                <w:color w:val="FFFFFF" w:themeColor="background1"/>
              </w:rPr>
              <w:t>2100</w:t>
            </w:r>
          </w:p>
        </w:tc>
        <w:tc>
          <w:tcPr>
            <w:tcW w:w="1866" w:type="dxa"/>
          </w:tcPr>
          <w:p w14:paraId="4DA305F7" w14:textId="77777777" w:rsidR="00580E7B" w:rsidRPr="00D66195" w:rsidRDefault="00580E7B" w:rsidP="0026522C">
            <w:pPr>
              <w:pStyle w:val="TableText"/>
            </w:pPr>
            <w:r w:rsidRPr="00D66195">
              <w:t>Ma</w:t>
            </w:r>
            <w:r>
              <w:t>j</w:t>
            </w:r>
            <w:r w:rsidRPr="00D66195">
              <w:t>or</w:t>
            </w:r>
          </w:p>
        </w:tc>
      </w:tr>
    </w:tbl>
    <w:p w14:paraId="6CE092AB" w14:textId="045EFE2E" w:rsidR="00580E7B" w:rsidRPr="00D66195" w:rsidRDefault="00580E7B" w:rsidP="00554444">
      <w:pPr>
        <w:pStyle w:val="Heading3"/>
        <w:numPr>
          <w:ilvl w:val="0"/>
          <w:numId w:val="35"/>
        </w:numPr>
        <w:tabs>
          <w:tab w:val="num" w:pos="992"/>
        </w:tabs>
        <w:spacing w:before="400"/>
      </w:pPr>
      <w:bookmarkStart w:id="432" w:name="_Toc37153162"/>
      <w:bookmarkStart w:id="433" w:name="_Toc37404092"/>
      <w:bookmarkStart w:id="434" w:name="_Hlk35589146"/>
      <w:r w:rsidRPr="00D66195">
        <w:t>H4 Risks of conflict, disruption and loss of trust in government from changing patterns in the value of assets and competition for</w:t>
      </w:r>
      <w:r w:rsidR="007D4D9B">
        <w:t> </w:t>
      </w:r>
      <w:r w:rsidRPr="00D66195">
        <w:t>access to scarce resources primarily due to extreme weather events and ongoing sea</w:t>
      </w:r>
      <w:r w:rsidR="00021B19">
        <w:t>-</w:t>
      </w:r>
      <w:r w:rsidRPr="00D66195">
        <w:t>level rise</w:t>
      </w:r>
      <w:bookmarkEnd w:id="432"/>
      <w:bookmarkEnd w:id="433"/>
    </w:p>
    <w:bookmarkEnd w:id="434"/>
    <w:p w14:paraId="7E678DED" w14:textId="77777777" w:rsidR="00580E7B" w:rsidRPr="004F5480" w:rsidRDefault="00580E7B" w:rsidP="004F5480">
      <w:pPr>
        <w:pStyle w:val="Heading4"/>
      </w:pPr>
      <w:r w:rsidRPr="00D66195">
        <w:t xml:space="preserve">Risk </w:t>
      </w:r>
      <w:r>
        <w:t>s</w:t>
      </w:r>
      <w:r w:rsidRPr="00D66195">
        <w:t xml:space="preserve">ummary </w:t>
      </w:r>
    </w:p>
    <w:p w14:paraId="65BCABEA" w14:textId="1CE73896" w:rsidR="00580E7B" w:rsidRPr="009850DF" w:rsidRDefault="00580E7B" w:rsidP="004F5480">
      <w:pPr>
        <w:pStyle w:val="BodyText"/>
        <w:rPr>
          <w:spacing w:val="-2"/>
        </w:rPr>
      </w:pPr>
      <w:bookmarkStart w:id="435" w:name="_Hlk37682680"/>
      <w:r w:rsidRPr="009850DF">
        <w:rPr>
          <w:spacing w:val="-2"/>
        </w:rPr>
        <w:t>Climate change is likely to exacerbate the existing stressors that give rise to conflict and disruption, particularly as the value of assets change</w:t>
      </w:r>
      <w:r w:rsidR="003F2121" w:rsidRPr="009850DF">
        <w:rPr>
          <w:spacing w:val="-2"/>
        </w:rPr>
        <w:t>s</w:t>
      </w:r>
      <w:r w:rsidRPr="009850DF">
        <w:rPr>
          <w:spacing w:val="-2"/>
        </w:rPr>
        <w:t xml:space="preserve"> and competition for resources intensif</w:t>
      </w:r>
      <w:r w:rsidR="003F2121" w:rsidRPr="009850DF">
        <w:rPr>
          <w:spacing w:val="-2"/>
        </w:rPr>
        <w:t>ies</w:t>
      </w:r>
      <w:r w:rsidRPr="009850DF">
        <w:rPr>
          <w:spacing w:val="-2"/>
        </w:rPr>
        <w:t xml:space="preserve">. </w:t>
      </w:r>
      <w:r w:rsidR="00FD3F14">
        <w:rPr>
          <w:spacing w:val="-2"/>
        </w:rPr>
        <w:t>Ongoing, gradual</w:t>
      </w:r>
      <w:r w:rsidR="00E42008" w:rsidRPr="009850DF">
        <w:rPr>
          <w:spacing w:val="-2"/>
        </w:rPr>
        <w:t xml:space="preserve"> </w:t>
      </w:r>
      <w:r w:rsidRPr="009850DF">
        <w:rPr>
          <w:spacing w:val="-2"/>
        </w:rPr>
        <w:t>change, and the increase in magnitude and frequency of extreme events, are</w:t>
      </w:r>
      <w:r w:rsidR="0076402A" w:rsidRPr="009850DF">
        <w:rPr>
          <w:spacing w:val="-2"/>
        </w:rPr>
        <w:t> </w:t>
      </w:r>
      <w:r w:rsidRPr="009850DF">
        <w:rPr>
          <w:spacing w:val="-2"/>
        </w:rPr>
        <w:t>likely to affect the value of existing assets and decrease the availability of some resources (for example, land, water</w:t>
      </w:r>
      <w:r w:rsidR="003F2121" w:rsidRPr="009850DF">
        <w:rPr>
          <w:spacing w:val="-2"/>
        </w:rPr>
        <w:t xml:space="preserve"> and</w:t>
      </w:r>
      <w:r w:rsidRPr="009850DF">
        <w:rPr>
          <w:spacing w:val="-2"/>
        </w:rPr>
        <w:t xml:space="preserve"> safe building sites) while also increasing demand for the resources and the value of other unaffected assets. Conflict is therefore likely to arise </w:t>
      </w:r>
      <w:r w:rsidR="003F2121" w:rsidRPr="009850DF">
        <w:rPr>
          <w:spacing w:val="-2"/>
        </w:rPr>
        <w:t xml:space="preserve">as people </w:t>
      </w:r>
      <w:r w:rsidRPr="009850DF">
        <w:rPr>
          <w:spacing w:val="-2"/>
        </w:rPr>
        <w:t>compet</w:t>
      </w:r>
      <w:r w:rsidR="003F2121" w:rsidRPr="009850DF">
        <w:rPr>
          <w:spacing w:val="-2"/>
        </w:rPr>
        <w:t>e</w:t>
      </w:r>
      <w:r w:rsidRPr="009850DF">
        <w:rPr>
          <w:spacing w:val="-2"/>
        </w:rPr>
        <w:t xml:space="preserve"> for increasingly scarce resources such as water and arable land, and </w:t>
      </w:r>
      <w:r w:rsidR="003F2121" w:rsidRPr="009850DF">
        <w:rPr>
          <w:spacing w:val="-2"/>
        </w:rPr>
        <w:t>are</w:t>
      </w:r>
      <w:r w:rsidRPr="009850DF">
        <w:rPr>
          <w:spacing w:val="-2"/>
        </w:rPr>
        <w:t xml:space="preserve"> relocat</w:t>
      </w:r>
      <w:r w:rsidR="003F2121" w:rsidRPr="009850DF">
        <w:rPr>
          <w:spacing w:val="-2"/>
        </w:rPr>
        <w:t>ed</w:t>
      </w:r>
      <w:r w:rsidRPr="009850DF">
        <w:rPr>
          <w:spacing w:val="-2"/>
        </w:rPr>
        <w:t xml:space="preserve"> and displace</w:t>
      </w:r>
      <w:r w:rsidR="003F2121" w:rsidRPr="009850DF">
        <w:rPr>
          <w:spacing w:val="-2"/>
        </w:rPr>
        <w:t>d</w:t>
      </w:r>
      <w:r w:rsidRPr="009850DF">
        <w:rPr>
          <w:spacing w:val="-2"/>
        </w:rPr>
        <w:t xml:space="preserve"> (Boege, 2018). </w:t>
      </w:r>
      <w:r w:rsidR="00FD3F14">
        <w:rPr>
          <w:spacing w:val="-2"/>
        </w:rPr>
        <w:t>Ongoing, gradual</w:t>
      </w:r>
      <w:r w:rsidRPr="009850DF">
        <w:rPr>
          <w:spacing w:val="-2"/>
        </w:rPr>
        <w:t xml:space="preserve"> changes may aggravate existing environmental, economic and social stressors such as water supply and food security, resulting in increased tension (Weir and Virani, 2011), and may also exacerbate existing socio</w:t>
      </w:r>
      <w:r w:rsidR="00135FAE" w:rsidRPr="009850DF">
        <w:rPr>
          <w:spacing w:val="-2"/>
        </w:rPr>
        <w:noBreakHyphen/>
      </w:r>
      <w:r w:rsidRPr="009850DF">
        <w:rPr>
          <w:spacing w:val="-2"/>
        </w:rPr>
        <w:t>economic vulnerability. New tensions may also emerge if previously powerful groups in</w:t>
      </w:r>
      <w:r w:rsidR="00135FAE" w:rsidRPr="009850DF">
        <w:rPr>
          <w:spacing w:val="-2"/>
        </w:rPr>
        <w:t> </w:t>
      </w:r>
      <w:r w:rsidRPr="009850DF">
        <w:rPr>
          <w:spacing w:val="-2"/>
        </w:rPr>
        <w:t xml:space="preserve">society have their interests affected and their wealth reduced due to the </w:t>
      </w:r>
      <w:r w:rsidR="00320229" w:rsidRPr="009850DF">
        <w:rPr>
          <w:spacing w:val="-2"/>
        </w:rPr>
        <w:t>way</w:t>
      </w:r>
      <w:r w:rsidRPr="009850DF">
        <w:rPr>
          <w:spacing w:val="-2"/>
        </w:rPr>
        <w:t xml:space="preserve"> climate change risks</w:t>
      </w:r>
      <w:r w:rsidR="00320229" w:rsidRPr="009850DF">
        <w:rPr>
          <w:spacing w:val="-2"/>
        </w:rPr>
        <w:t xml:space="preserve"> are distributed</w:t>
      </w:r>
      <w:r w:rsidRPr="009850DF">
        <w:rPr>
          <w:spacing w:val="-2"/>
        </w:rPr>
        <w:t xml:space="preserve">. </w:t>
      </w:r>
    </w:p>
    <w:p w14:paraId="121C22BA" w14:textId="14285B22" w:rsidR="00580E7B" w:rsidRPr="00D66195" w:rsidRDefault="00580E7B" w:rsidP="0076402A">
      <w:pPr>
        <w:pStyle w:val="BodyText"/>
      </w:pPr>
      <w:r w:rsidRPr="00D66195">
        <w:t xml:space="preserve">Perceptions of unfairness and </w:t>
      </w:r>
      <w:r w:rsidRPr="0076402A">
        <w:t>opacity</w:t>
      </w:r>
      <w:r w:rsidRPr="00D66195">
        <w:t xml:space="preserve"> in processes could also lead to tensions</w:t>
      </w:r>
      <w:r>
        <w:t>,</w:t>
      </w:r>
      <w:r w:rsidRPr="00D66195">
        <w:t xml:space="preserve"> particularly </w:t>
      </w:r>
      <w:r>
        <w:t>for</w:t>
      </w:r>
      <w:r w:rsidR="0076402A">
        <w:t> </w:t>
      </w:r>
      <w:r w:rsidRPr="00D66195">
        <w:t>adaptation funding. Competition for adaptation resources is likely to emerge rapidly</w:t>
      </w:r>
      <w:r>
        <w:t>, and</w:t>
      </w:r>
      <w:r w:rsidR="0076402A">
        <w:t> </w:t>
      </w:r>
      <w:r>
        <w:t>c</w:t>
      </w:r>
      <w:r w:rsidRPr="00D66195">
        <w:t xml:space="preserve">onflict may arise </w:t>
      </w:r>
      <w:r>
        <w:t>from</w:t>
      </w:r>
      <w:r w:rsidRPr="00D66195">
        <w:t xml:space="preserve"> land-use changes driven by climate events such as coastal inundation</w:t>
      </w:r>
      <w:r>
        <w:t>,</w:t>
      </w:r>
      <w:r w:rsidRPr="00D66195">
        <w:t xml:space="preserve"> but also in response to changes in regulations and financial priorities. </w:t>
      </w:r>
      <w:r w:rsidR="00064D2D">
        <w:t>In addition, i</w:t>
      </w:r>
      <w:r w:rsidRPr="00D66195">
        <w:t xml:space="preserve">nadequate government response or maladaptation pathways may </w:t>
      </w:r>
      <w:r>
        <w:t>increase</w:t>
      </w:r>
      <w:r w:rsidRPr="00D66195">
        <w:t xml:space="preserve"> tension and reduce trust</w:t>
      </w:r>
      <w:r w:rsidR="0076402A">
        <w:t> </w:t>
      </w:r>
      <w:r w:rsidRPr="00D66195">
        <w:t xml:space="preserve">in governments. </w:t>
      </w:r>
    </w:p>
    <w:bookmarkEnd w:id="435"/>
    <w:p w14:paraId="5C6CF091" w14:textId="77777777" w:rsidR="00580E7B" w:rsidRPr="00D66195" w:rsidRDefault="00580E7B" w:rsidP="00580E7B">
      <w:pPr>
        <w:pStyle w:val="Heading4"/>
      </w:pPr>
      <w:r w:rsidRPr="00D66195">
        <w:lastRenderedPageBreak/>
        <w:t xml:space="preserve">Exposure </w:t>
      </w:r>
    </w:p>
    <w:p w14:paraId="5A55D0F4" w14:textId="7868C218" w:rsidR="00580E7B" w:rsidRPr="00361BDF" w:rsidRDefault="00580E7B" w:rsidP="00361BDF">
      <w:pPr>
        <w:pStyle w:val="BodyText"/>
      </w:pPr>
      <w:r w:rsidRPr="00D66195">
        <w:t xml:space="preserve">As this </w:t>
      </w:r>
      <w:r>
        <w:t>r</w:t>
      </w:r>
      <w:r w:rsidRPr="00D66195">
        <w:t xml:space="preserve">eport </w:t>
      </w:r>
      <w:r>
        <w:t>discusses</w:t>
      </w:r>
      <w:r w:rsidRPr="00D66195">
        <w:t>, New Zealand’s assets and resources, including buildings and transport infrastructure, cultural sites, natural ecosystems and economic sectors</w:t>
      </w:r>
      <w:r w:rsidR="00E2353D">
        <w:t>,</w:t>
      </w:r>
      <w:r w:rsidR="00E2353D" w:rsidRPr="00D66195">
        <w:t xml:space="preserve"> are highly exposed to climate change hazards</w:t>
      </w:r>
      <w:r w:rsidRPr="00D66195">
        <w:t xml:space="preserve">. </w:t>
      </w:r>
      <w:bookmarkStart w:id="436" w:name="_Hlk36731530"/>
      <w:r w:rsidRPr="00D66195">
        <w:t xml:space="preserve">These changes will alter the established, and sometimes contested, patterns of access </w:t>
      </w:r>
      <w:r w:rsidRPr="00361BDF">
        <w:t xml:space="preserve">to natural, economic, social and political resources. </w:t>
      </w:r>
      <w:bookmarkStart w:id="437" w:name="_Hlk36731544"/>
      <w:bookmarkEnd w:id="436"/>
      <w:r w:rsidRPr="00361BDF">
        <w:t xml:space="preserve">Further pressures and constraints on resource access may lead to conflict and disruption. </w:t>
      </w:r>
    </w:p>
    <w:bookmarkEnd w:id="437"/>
    <w:p w14:paraId="293DF829" w14:textId="5DF33C18" w:rsidR="00580E7B" w:rsidRDefault="00E2353D" w:rsidP="00361BDF">
      <w:pPr>
        <w:pStyle w:val="BodyText"/>
      </w:pPr>
      <w:r>
        <w:t>The issue of w</w:t>
      </w:r>
      <w:r w:rsidR="00580E7B" w:rsidRPr="00361BDF">
        <w:t xml:space="preserve">ater illustrates how New Zealand is potentially exposed to these risks. </w:t>
      </w:r>
      <w:r>
        <w:t>Water</w:t>
      </w:r>
      <w:r w:rsidRPr="00361BDF">
        <w:t xml:space="preserve"> </w:t>
      </w:r>
      <w:r w:rsidR="00580E7B" w:rsidRPr="00361BDF">
        <w:t>is a shared natural resource that is used for community water supplies, irrigation, energy and industry</w:t>
      </w:r>
      <w:r w:rsidR="0076402A" w:rsidRPr="00361BDF">
        <w:t> </w:t>
      </w:r>
      <w:r w:rsidR="00580E7B" w:rsidRPr="00361BDF">
        <w:t>(</w:t>
      </w:r>
      <w:r w:rsidR="00521043">
        <w:t>IPCC</w:t>
      </w:r>
      <w:r w:rsidR="00580E7B" w:rsidRPr="00361BDF">
        <w:t>, 200</w:t>
      </w:r>
      <w:r w:rsidR="00580E7B" w:rsidRPr="00D66195">
        <w:t>7</w:t>
      </w:r>
      <w:r w:rsidR="00521043">
        <w:t>a</w:t>
      </w:r>
      <w:r w:rsidR="00580E7B" w:rsidRPr="00D66195">
        <w:t>). Changing hydrological regimes may impact on drinking water availability</w:t>
      </w:r>
      <w:r w:rsidR="00580E7B">
        <w:t>,</w:t>
      </w:r>
      <w:r w:rsidR="00580E7B" w:rsidRPr="00D66195">
        <w:t xml:space="preserve"> particularly for rural communities that may be dependent on non-reticulated water resources (</w:t>
      </w:r>
      <w:r w:rsidR="00580E7B" w:rsidRPr="00D66195">
        <w:rPr>
          <w:rFonts w:eastAsiaTheme="minorHAnsi" w:cs="Arial"/>
          <w:color w:val="000000"/>
          <w:lang w:eastAsia="en-US"/>
        </w:rPr>
        <w:t>Climate Change Adaptation Technical Working Group</w:t>
      </w:r>
      <w:r w:rsidR="00580E7B" w:rsidRPr="00D66195">
        <w:t xml:space="preserve">, 2017). </w:t>
      </w:r>
      <w:r w:rsidR="00580E7B">
        <w:t>Irrigation has increased</w:t>
      </w:r>
      <w:r w:rsidR="00580E7B" w:rsidRPr="00D66195">
        <w:t xml:space="preserve"> by </w:t>
      </w:r>
      <w:r w:rsidR="00BC246C">
        <w:t>about</w:t>
      </w:r>
      <w:r w:rsidR="00BC246C" w:rsidRPr="00D66195">
        <w:t xml:space="preserve"> </w:t>
      </w:r>
      <w:r w:rsidR="00580E7B" w:rsidRPr="00D66195">
        <w:t>55 per cent each decade since the 1960s</w:t>
      </w:r>
      <w:r w:rsidR="00580E7B">
        <w:t>,</w:t>
      </w:r>
      <w:r w:rsidR="00580E7B" w:rsidRPr="00D66195">
        <w:t xml:space="preserve"> driv</w:t>
      </w:r>
      <w:r w:rsidR="00580E7B">
        <w:t>ing</w:t>
      </w:r>
      <w:r w:rsidR="00580E7B" w:rsidRPr="00D66195">
        <w:t xml:space="preserve"> increased water demand in New Zealand (</w:t>
      </w:r>
      <w:r w:rsidR="00521043">
        <w:t>IPCC</w:t>
      </w:r>
      <w:r w:rsidR="00580E7B" w:rsidRPr="00D66195">
        <w:t>, 2007</w:t>
      </w:r>
      <w:r w:rsidR="00521043">
        <w:t>a</w:t>
      </w:r>
      <w:r w:rsidR="00580E7B" w:rsidRPr="00D66195">
        <w:t xml:space="preserve">). </w:t>
      </w:r>
      <w:r w:rsidR="00580E7B">
        <w:t>A</w:t>
      </w:r>
      <w:r w:rsidR="00580E7B" w:rsidRPr="00D66195">
        <w:t>s early as 2007, Guerin concluded that</w:t>
      </w:r>
      <w:r w:rsidR="00580E7B">
        <w:t>:</w:t>
      </w:r>
    </w:p>
    <w:p w14:paraId="4965F65D" w14:textId="5288A4CB" w:rsidR="00580E7B" w:rsidRDefault="00D56AA1" w:rsidP="0076402A">
      <w:pPr>
        <w:pStyle w:val="Quote"/>
        <w:spacing w:after="120"/>
      </w:pPr>
      <w:r>
        <w:t>“</w:t>
      </w:r>
      <w:r w:rsidR="00580E7B" w:rsidRPr="00D66195">
        <w:t>New Zealand is now, however, reaching the limits of its ability to expand commercial and recreational use of natural resources (eg, freshwater and coastal space) in some regions without significant levels of direct conflict between competing users and interests</w:t>
      </w:r>
      <w:r>
        <w:t>.”</w:t>
      </w:r>
      <w:r w:rsidR="00580E7B" w:rsidRPr="00D66195">
        <w:t xml:space="preserve"> (p</w:t>
      </w:r>
      <w:r w:rsidR="00580E7B">
        <w:t> </w:t>
      </w:r>
      <w:r w:rsidR="00580E7B" w:rsidRPr="00D66195">
        <w:t>7)</w:t>
      </w:r>
    </w:p>
    <w:p w14:paraId="67A933D6" w14:textId="300DC308" w:rsidR="00580E7B" w:rsidRPr="00361BDF" w:rsidRDefault="00BC246C" w:rsidP="00361BDF">
      <w:pPr>
        <w:pStyle w:val="BodyText"/>
      </w:pPr>
      <w:r>
        <w:t>When these pressures are combined</w:t>
      </w:r>
      <w:r w:rsidRPr="00D66195">
        <w:t xml:space="preserve"> </w:t>
      </w:r>
      <w:r w:rsidR="00580E7B" w:rsidRPr="00D66195">
        <w:t xml:space="preserve">with </w:t>
      </w:r>
      <w:r w:rsidR="00580E7B" w:rsidRPr="00361BDF">
        <w:t xml:space="preserve">changing rainfall regimes (see </w:t>
      </w:r>
      <w:hyperlink w:anchor="_Climate_change_in" w:history="1">
        <w:r w:rsidR="00580E7B" w:rsidRPr="006B2B98">
          <w:rPr>
            <w:rStyle w:val="Hyperlink"/>
          </w:rPr>
          <w:t>section 2</w:t>
        </w:r>
      </w:hyperlink>
      <w:r w:rsidR="00580E7B" w:rsidRPr="00361BDF">
        <w:t>), the many users of this valuable and scarce</w:t>
      </w:r>
      <w:r w:rsidR="0076402A" w:rsidRPr="00361BDF">
        <w:t> </w:t>
      </w:r>
      <w:r w:rsidR="00580E7B" w:rsidRPr="00361BDF">
        <w:t xml:space="preserve">resource may come into conflict. </w:t>
      </w:r>
    </w:p>
    <w:p w14:paraId="613681B7" w14:textId="44A42676" w:rsidR="00580E7B" w:rsidRPr="00D66195" w:rsidRDefault="00580E7B" w:rsidP="00361BDF">
      <w:pPr>
        <w:pStyle w:val="BodyText"/>
      </w:pPr>
      <w:r w:rsidRPr="00361BDF">
        <w:t>Other factors</w:t>
      </w:r>
      <w:r w:rsidR="00BC246C">
        <w:t xml:space="preserve"> related to human activity</w:t>
      </w:r>
      <w:r w:rsidRPr="00361BDF">
        <w:t xml:space="preserve">, such as current land-use practices, may increase </w:t>
      </w:r>
      <w:r w:rsidR="00BC246C">
        <w:t xml:space="preserve">the </w:t>
      </w:r>
      <w:r w:rsidRPr="00361BDF">
        <w:t>potential for conflict by putting ex</w:t>
      </w:r>
      <w:r>
        <w:t>tra</w:t>
      </w:r>
      <w:r w:rsidRPr="00D66195">
        <w:t xml:space="preserve"> pressures on land and water resources (Boege, 2018). Population growth, agricultural intensification and social expectations each pose a challenge </w:t>
      </w:r>
      <w:r>
        <w:t>for</w:t>
      </w:r>
      <w:r w:rsidRPr="00D66195">
        <w:t xml:space="preserve"> manag</w:t>
      </w:r>
      <w:r>
        <w:t>ing</w:t>
      </w:r>
      <w:r w:rsidRPr="00D66195">
        <w:t xml:space="preserve"> natural resources (Guerin, 2007).</w:t>
      </w:r>
    </w:p>
    <w:p w14:paraId="031B35AE" w14:textId="77777777" w:rsidR="00580E7B" w:rsidRPr="00361BDF" w:rsidRDefault="00580E7B" w:rsidP="00361BDF">
      <w:pPr>
        <w:pStyle w:val="Heading4"/>
      </w:pPr>
      <w:r w:rsidRPr="00D66195">
        <w:t xml:space="preserve">Sensitivity </w:t>
      </w:r>
    </w:p>
    <w:p w14:paraId="45E712C7" w14:textId="77F740D2" w:rsidR="00580E7B" w:rsidRPr="00361BDF" w:rsidRDefault="00BC246C" w:rsidP="00361BDF">
      <w:pPr>
        <w:pStyle w:val="BodyText"/>
      </w:pPr>
      <w:r>
        <w:t>Little</w:t>
      </w:r>
      <w:r w:rsidR="00580E7B" w:rsidRPr="00D66195">
        <w:t xml:space="preserve"> evidence</w:t>
      </w:r>
      <w:r>
        <w:t xml:space="preserve"> is available</w:t>
      </w:r>
      <w:r w:rsidR="00580E7B" w:rsidRPr="00D66195">
        <w:t xml:space="preserve"> on how sensitive New Zealand is to this risk. However, some early</w:t>
      </w:r>
      <w:r w:rsidR="0076402A">
        <w:t> </w:t>
      </w:r>
      <w:r w:rsidR="00580E7B" w:rsidRPr="00D66195">
        <w:t xml:space="preserve">anecdotal signs are emerging from </w:t>
      </w:r>
      <w:r w:rsidR="00580E7B" w:rsidRPr="00361BDF">
        <w:t>debates over the fairness of water allocation in drought-prone regions.</w:t>
      </w:r>
    </w:p>
    <w:p w14:paraId="4CC82979" w14:textId="3CA26457" w:rsidR="00580E7B" w:rsidRPr="00D66195" w:rsidRDefault="00580E7B" w:rsidP="00361BDF">
      <w:pPr>
        <w:pStyle w:val="BodyText"/>
      </w:pPr>
      <w:r w:rsidRPr="00361BDF">
        <w:t>Existing inequities and social tensions (H2) and</w:t>
      </w:r>
      <w:r w:rsidRPr="00D66195">
        <w:t xml:space="preserve"> real or perceived unfairness increase the sensitivity of relevant parties to conflict. </w:t>
      </w:r>
      <w:r>
        <w:t>Trusted i</w:t>
      </w:r>
      <w:r w:rsidRPr="00D66195">
        <w:t xml:space="preserve">nstitutions </w:t>
      </w:r>
      <w:r>
        <w:t xml:space="preserve">are needed </w:t>
      </w:r>
      <w:r w:rsidRPr="00D66195">
        <w:t>to mediate the competing interests of stakeholders</w:t>
      </w:r>
      <w:r>
        <w:t xml:space="preserve"> and</w:t>
      </w:r>
      <w:r w:rsidRPr="00D66195">
        <w:t xml:space="preserve"> </w:t>
      </w:r>
      <w:r>
        <w:t>help</w:t>
      </w:r>
      <w:r w:rsidRPr="00D66195">
        <w:t xml:space="preserve"> reduce </w:t>
      </w:r>
      <w:r>
        <w:t xml:space="preserve">this </w:t>
      </w:r>
      <w:r w:rsidRPr="00D66195">
        <w:t xml:space="preserve">sensitivity (Boege, 2018). </w:t>
      </w:r>
    </w:p>
    <w:p w14:paraId="35EBD4E2" w14:textId="77777777" w:rsidR="00580E7B" w:rsidRPr="00361BDF" w:rsidRDefault="00580E7B" w:rsidP="00361BDF">
      <w:pPr>
        <w:pStyle w:val="Heading4"/>
      </w:pPr>
      <w:r w:rsidRPr="00D66195">
        <w:t xml:space="preserve">Adaptive capacity </w:t>
      </w:r>
    </w:p>
    <w:p w14:paraId="3352B858" w14:textId="60AB7887" w:rsidR="00580E7B" w:rsidRPr="00D66195" w:rsidRDefault="00580E7B" w:rsidP="00361BDF">
      <w:pPr>
        <w:pStyle w:val="BodyText"/>
        <w:spacing w:before="100" w:after="100"/>
      </w:pPr>
      <w:r w:rsidRPr="00D66195">
        <w:t>The ability to adapt to this challenge depends on governance processes that can actively manage stakeholder conflicts, identify future pressures</w:t>
      </w:r>
      <w:r>
        <w:t>, and</w:t>
      </w:r>
      <w:r w:rsidRPr="00D66195">
        <w:t xml:space="preserve"> are resilient and flexible enough to change with a changing climate (Guerin, 2007). The </w:t>
      </w:r>
      <w:r w:rsidRPr="000019F4">
        <w:rPr>
          <w:iCs/>
        </w:rPr>
        <w:t xml:space="preserve">Resource Management Act </w:t>
      </w:r>
      <w:r>
        <w:t>1991</w:t>
      </w:r>
      <w:r w:rsidRPr="00D66195">
        <w:t xml:space="preserve"> is the core legislation for natural resource management</w:t>
      </w:r>
      <w:r>
        <w:t>,</w:t>
      </w:r>
      <w:r w:rsidRPr="00D66195">
        <w:t xml:space="preserve"> but has drawback</w:t>
      </w:r>
      <w:r>
        <w:t>s</w:t>
      </w:r>
      <w:r w:rsidRPr="00D66195">
        <w:t xml:space="preserve"> in managing long-term resource allocations in a changing climate (Guerin, 2007). A key challenge will be finding a balance between providing certainty, being flexible and ensuring fairness so that trust can be maintained (Guerin, 2007). Wide engagement and representation of stakeholders can </w:t>
      </w:r>
      <w:r w:rsidR="0059068C">
        <w:t>improve</w:t>
      </w:r>
      <w:r w:rsidR="0059068C" w:rsidRPr="00D66195">
        <w:t xml:space="preserve"> </w:t>
      </w:r>
      <w:r>
        <w:t>information</w:t>
      </w:r>
      <w:r w:rsidRPr="00D66195">
        <w:t xml:space="preserve"> flow, </w:t>
      </w:r>
      <w:r w:rsidR="0059068C">
        <w:t>encourage</w:t>
      </w:r>
      <w:r w:rsidR="0059068C" w:rsidRPr="00D66195">
        <w:t xml:space="preserve"> </w:t>
      </w:r>
      <w:r w:rsidRPr="00D66195">
        <w:t>buy-in to adaptation processes</w:t>
      </w:r>
      <w:r>
        <w:t>,</w:t>
      </w:r>
      <w:r w:rsidRPr="00D66195">
        <w:t xml:space="preserve"> and </w:t>
      </w:r>
      <w:r>
        <w:t>grow</w:t>
      </w:r>
      <w:r w:rsidRPr="00D66195">
        <w:t xml:space="preserve"> </w:t>
      </w:r>
      <w:r>
        <w:t xml:space="preserve">the </w:t>
      </w:r>
      <w:r w:rsidRPr="00D66195">
        <w:t xml:space="preserve">trust necessary for building adaptive capacity (Guerin, 2007). </w:t>
      </w:r>
    </w:p>
    <w:p w14:paraId="0776E46F" w14:textId="77777777" w:rsidR="00580E7B" w:rsidRPr="00361BDF" w:rsidRDefault="00580E7B" w:rsidP="00361BDF">
      <w:pPr>
        <w:pStyle w:val="Heading4"/>
      </w:pPr>
      <w:r w:rsidRPr="00D66195">
        <w:t xml:space="preserve">Consequence </w:t>
      </w:r>
    </w:p>
    <w:p w14:paraId="77262F57" w14:textId="546715C8" w:rsidR="00580E7B" w:rsidRPr="00D66195" w:rsidRDefault="00580E7B" w:rsidP="009D2733">
      <w:pPr>
        <w:pStyle w:val="BodyText"/>
        <w:spacing w:before="80" w:after="100"/>
      </w:pPr>
      <w:r w:rsidRPr="00D66195">
        <w:t xml:space="preserve">Changing values of assets, particularly coastal assets, and competition over increasingly scarce and valuable resources such as water may contribute to conflicts between different </w:t>
      </w:r>
      <w:r>
        <w:t>parts</w:t>
      </w:r>
      <w:r w:rsidRPr="00D66195">
        <w:t xml:space="preserve"> of </w:t>
      </w:r>
      <w:r w:rsidRPr="00D66195">
        <w:lastRenderedPageBreak/>
        <w:t xml:space="preserve">society. Conflicts over resource access can be expected, especially when actions or decisions benefit one </w:t>
      </w:r>
      <w:r>
        <w:t>section</w:t>
      </w:r>
      <w:r w:rsidRPr="00D66195">
        <w:t xml:space="preserve"> of society over another or are perceived as unfair. </w:t>
      </w:r>
    </w:p>
    <w:p w14:paraId="0EF32594" w14:textId="795575DF" w:rsidR="00580E7B" w:rsidRPr="00D66195" w:rsidRDefault="00580E7B" w:rsidP="009D2733">
      <w:pPr>
        <w:pStyle w:val="BodyText"/>
        <w:spacing w:before="80" w:after="100"/>
      </w:pPr>
      <w:r w:rsidRPr="00D66195">
        <w:t xml:space="preserve">Water is a potential source </w:t>
      </w:r>
      <w:r>
        <w:t>of</w:t>
      </w:r>
      <w:r w:rsidRPr="00D66195">
        <w:t xml:space="preserve"> conflict. Farmers are generally concerned about water supply changes and increases in severe droughts (Niles</w:t>
      </w:r>
      <w:r>
        <w:t xml:space="preserve"> et al</w:t>
      </w:r>
      <w:r w:rsidRPr="00D66195">
        <w:t xml:space="preserve">, 2016). In Australia, a history of over-allocation of water in the Murray-Darling Basin has </w:t>
      </w:r>
      <w:r>
        <w:t>heightened the</w:t>
      </w:r>
      <w:r w:rsidRPr="00D66195">
        <w:t xml:space="preserve"> effects of prolonged droughts and </w:t>
      </w:r>
      <w:r>
        <w:t>led</w:t>
      </w:r>
      <w:r w:rsidRPr="00D66195">
        <w:t xml:space="preserve"> to sig</w:t>
      </w:r>
      <w:bookmarkStart w:id="438" w:name="_Hlk36732115"/>
      <w:r w:rsidRPr="00D66195">
        <w:t>nificant conflict between irrigators, environmentalists and other water users (Connell, 2007).</w:t>
      </w:r>
      <w:bookmarkEnd w:id="438"/>
      <w:r w:rsidRPr="00D66195">
        <w:t xml:space="preserve"> Consultation </w:t>
      </w:r>
      <w:r>
        <w:t>for</w:t>
      </w:r>
      <w:r w:rsidRPr="00D66195">
        <w:t xml:space="preserve"> the </w:t>
      </w:r>
      <w:r w:rsidR="007510C4" w:rsidRPr="00D66195">
        <w:t>National Climate</w:t>
      </w:r>
      <w:r w:rsidR="007510C4">
        <w:t xml:space="preserve"> Change</w:t>
      </w:r>
      <w:r w:rsidR="007510C4" w:rsidRPr="00D66195">
        <w:t xml:space="preserve"> Risk Assessment for Aotearoa New Zealand</w:t>
      </w:r>
      <w:r w:rsidRPr="00D66195">
        <w:t xml:space="preserve"> also noted that some medical practices, such as renal services, consume significant amounts of water, and raised concerns about the potential for competition over scarce water in </w:t>
      </w:r>
      <w:r w:rsidR="007510C4">
        <w:t xml:space="preserve">times of </w:t>
      </w:r>
      <w:r w:rsidRPr="00D66195">
        <w:t xml:space="preserve">drought. </w:t>
      </w:r>
    </w:p>
    <w:p w14:paraId="20F553BE" w14:textId="12CBFAE4" w:rsidR="00580E7B" w:rsidRPr="00D66195" w:rsidRDefault="00580E7B" w:rsidP="009D2733">
      <w:pPr>
        <w:pStyle w:val="BodyText"/>
        <w:spacing w:before="80" w:after="100"/>
      </w:pPr>
      <w:r w:rsidRPr="00D66195">
        <w:t>The value of waters for Māori peoples also leads to tension, and the current water allocation process does not reflect the relationship that iwi and hapū have with freshwater. As a result, dissatisfaction</w:t>
      </w:r>
      <w:r w:rsidR="007510C4" w:rsidRPr="007510C4">
        <w:t xml:space="preserve"> </w:t>
      </w:r>
      <w:r w:rsidR="007510C4">
        <w:t xml:space="preserve">is </w:t>
      </w:r>
      <w:r w:rsidR="007510C4" w:rsidRPr="00D66195">
        <w:t xml:space="preserve">widespread </w:t>
      </w:r>
      <w:r w:rsidR="007510C4">
        <w:t xml:space="preserve">among </w:t>
      </w:r>
      <w:r w:rsidR="007510C4" w:rsidRPr="00D66195">
        <w:t>the Māori community</w:t>
      </w:r>
      <w:r w:rsidRPr="00D66195">
        <w:t xml:space="preserve"> and tension prevails </w:t>
      </w:r>
      <w:r w:rsidR="007510C4">
        <w:t>in its relationship with</w:t>
      </w:r>
      <w:r w:rsidRPr="00D66195">
        <w:t xml:space="preserve"> governing bodies (Durette </w:t>
      </w:r>
      <w:r>
        <w:t>et al</w:t>
      </w:r>
      <w:r w:rsidRPr="00D66195">
        <w:t>, 2009).</w:t>
      </w:r>
      <w:r>
        <w:t xml:space="preserve"> </w:t>
      </w:r>
    </w:p>
    <w:p w14:paraId="7E9A639B" w14:textId="3EC56144" w:rsidR="00580E7B" w:rsidRPr="00D66195" w:rsidRDefault="00550EA3" w:rsidP="009D2733">
      <w:pPr>
        <w:pStyle w:val="BodyText"/>
        <w:spacing w:before="80" w:after="100"/>
      </w:pPr>
      <w:r w:rsidRPr="00D66195">
        <w:t xml:space="preserve">Changing land use </w:t>
      </w:r>
      <w:r w:rsidR="00580E7B" w:rsidRPr="00D66195">
        <w:t xml:space="preserve">may also </w:t>
      </w:r>
      <w:r>
        <w:t>have</w:t>
      </w:r>
      <w:r w:rsidRPr="00D66195">
        <w:t xml:space="preserve"> </w:t>
      </w:r>
      <w:r w:rsidR="00580E7B" w:rsidRPr="00D66195">
        <w:t xml:space="preserve">implications for conflict and governance. Between 1990 and 2008, 28 per cent of high-quality land that would be suitable for many </w:t>
      </w:r>
      <w:r w:rsidR="00580E7B">
        <w:t>uses</w:t>
      </w:r>
      <w:r w:rsidR="0076402A">
        <w:t> </w:t>
      </w:r>
      <w:r w:rsidR="00580E7B" w:rsidRPr="00D66195">
        <w:t>was converted to urban development, concentrated predominantly in Canterbury and Auckland (</w:t>
      </w:r>
      <w:r w:rsidR="00580E7B">
        <w:t>Ministry for the Environment</w:t>
      </w:r>
      <w:r w:rsidR="00580E7B" w:rsidRPr="00D66195">
        <w:t xml:space="preserve"> and Stats NZ, 2018). Loss of land that is considered highly productive for agricultural use is occurring </w:t>
      </w:r>
      <w:r w:rsidR="00580E7B">
        <w:t>at the same time as</w:t>
      </w:r>
      <w:r w:rsidR="00580E7B" w:rsidRPr="00D66195">
        <w:t xml:space="preserve"> pressure o</w:t>
      </w:r>
      <w:r w:rsidR="00580E7B">
        <w:t>n</w:t>
      </w:r>
      <w:r w:rsidR="00580E7B" w:rsidRPr="00D66195">
        <w:t xml:space="preserve"> food production systems </w:t>
      </w:r>
      <w:r w:rsidR="00D83374">
        <w:t xml:space="preserve">is </w:t>
      </w:r>
      <w:r w:rsidR="00D83374" w:rsidRPr="00D66195">
        <w:t xml:space="preserve">increasing </w:t>
      </w:r>
      <w:r w:rsidR="00580E7B" w:rsidRPr="00D66195">
        <w:t>(</w:t>
      </w:r>
      <w:r w:rsidR="00580E7B">
        <w:t>Ministry for the Environment</w:t>
      </w:r>
      <w:r w:rsidR="00580E7B" w:rsidRPr="00D66195">
        <w:t xml:space="preserve"> and Stats NZ, 2018). In the absence of adaptive capacity, conflict and distrust in governance structures may arise over competing interests for land use. Additionally, land and infrastructure assets in low-lying areas and coastal regions are likely to become increasingly devalued</w:t>
      </w:r>
      <w:r w:rsidR="00580E7B">
        <w:t>,</w:t>
      </w:r>
      <w:r w:rsidR="00580E7B" w:rsidRPr="00D66195">
        <w:t xml:space="preserve"> </w:t>
      </w:r>
      <w:r w:rsidR="00580E7B">
        <w:t>leading</w:t>
      </w:r>
      <w:r w:rsidR="00580E7B" w:rsidRPr="00D66195">
        <w:t xml:space="preserve"> to social disruption and conflict</w:t>
      </w:r>
      <w:r w:rsidR="00580E7B">
        <w:t>,</w:t>
      </w:r>
      <w:r w:rsidR="00580E7B" w:rsidRPr="00D66195">
        <w:t xml:space="preserve"> particularly in wealthy enclaves (Bengtsson</w:t>
      </w:r>
      <w:r w:rsidR="00580E7B">
        <w:t xml:space="preserve"> et al</w:t>
      </w:r>
      <w:r w:rsidR="00580E7B" w:rsidRPr="00D66195">
        <w:t>, 2007)</w:t>
      </w:r>
      <w:r w:rsidR="00580E7B">
        <w:t>.</w:t>
      </w:r>
    </w:p>
    <w:p w14:paraId="03EC2B5F" w14:textId="0C4EE819" w:rsidR="00580E7B" w:rsidRPr="00D66195" w:rsidRDefault="00580E7B" w:rsidP="009D2733">
      <w:pPr>
        <w:pStyle w:val="BodyText"/>
        <w:spacing w:before="80" w:after="100"/>
      </w:pPr>
      <w:r w:rsidRPr="00D66195">
        <w:t xml:space="preserve">Competition for homes in </w:t>
      </w:r>
      <w:r w:rsidR="00D83374">
        <w:t>‘</w:t>
      </w:r>
      <w:r w:rsidRPr="00D66195">
        <w:t>safe</w:t>
      </w:r>
      <w:r w:rsidR="00D83374">
        <w:t>’</w:t>
      </w:r>
      <w:r w:rsidRPr="00D66195">
        <w:t xml:space="preserve"> areas may also exacerbate other social and ethnic tensions (Bengtsson</w:t>
      </w:r>
      <w:r>
        <w:t xml:space="preserve"> et al</w:t>
      </w:r>
      <w:r w:rsidRPr="00D66195">
        <w:t xml:space="preserve">, 2007). </w:t>
      </w:r>
    </w:p>
    <w:p w14:paraId="16488AF2" w14:textId="77777777" w:rsidR="00580E7B" w:rsidRPr="004F5480" w:rsidRDefault="00580E7B" w:rsidP="004F5480">
      <w:pPr>
        <w:pStyle w:val="Heading4"/>
      </w:pPr>
      <w:r w:rsidRPr="00D66195">
        <w:t xml:space="preserve">Interacting risks </w:t>
      </w:r>
    </w:p>
    <w:p w14:paraId="78071890" w14:textId="20C7EFEC" w:rsidR="00580E7B" w:rsidRPr="00D66195" w:rsidRDefault="00580E7B" w:rsidP="009D2733">
      <w:pPr>
        <w:pStyle w:val="BodyText"/>
        <w:spacing w:before="80" w:after="100"/>
      </w:pPr>
      <w:r w:rsidRPr="00D66195">
        <w:t>Resource scarcity and changing</w:t>
      </w:r>
      <w:r>
        <w:t xml:space="preserve"> asset</w:t>
      </w:r>
      <w:r w:rsidRPr="00D66195">
        <w:t xml:space="preserve"> values </w:t>
      </w:r>
      <w:r>
        <w:t>due to</w:t>
      </w:r>
      <w:r w:rsidRPr="00D66195">
        <w:t xml:space="preserve"> climatic changes can ultimately lead to conflict, disruption and loss of trust in governance structures. Land-based primary productivity (E3) is at risk of conflict </w:t>
      </w:r>
      <w:r>
        <w:t>through its</w:t>
      </w:r>
      <w:r w:rsidRPr="00D66195">
        <w:t xml:space="preserve"> reliance on natural resources for economic value. Scarcity and competition for resources may also increase risks to health and wellbeing (H3). To negate conflict, trust in government (G3) is essential for climate</w:t>
      </w:r>
      <w:r w:rsidR="00566C0C">
        <w:t xml:space="preserve"> change</w:t>
      </w:r>
      <w:r w:rsidRPr="00D66195">
        <w:t xml:space="preserve"> adaptation. Likewise, the risk of uncoordinated actions </w:t>
      </w:r>
      <w:r w:rsidR="00D83374">
        <w:t xml:space="preserve">to address </w:t>
      </w:r>
      <w:r w:rsidRPr="00D66195">
        <w:t xml:space="preserve">(G1) and inadequate knowledge </w:t>
      </w:r>
      <w:r>
        <w:t>of</w:t>
      </w:r>
      <w:r w:rsidRPr="00D66195">
        <w:t xml:space="preserve"> </w:t>
      </w:r>
      <w:r w:rsidR="00D83374" w:rsidRPr="00D66195">
        <w:t>(G5)</w:t>
      </w:r>
      <w:r w:rsidR="00D83374">
        <w:t xml:space="preserve"> </w:t>
      </w:r>
      <w:r w:rsidRPr="00D66195">
        <w:t>the vulnerability of resources to</w:t>
      </w:r>
      <w:r w:rsidR="00FF7220">
        <w:t> </w:t>
      </w:r>
      <w:r w:rsidRPr="00D66195">
        <w:t xml:space="preserve">climate variability </w:t>
      </w:r>
      <w:r>
        <w:t>could</w:t>
      </w:r>
      <w:r w:rsidRPr="00D66195">
        <w:t xml:space="preserve"> amplify conflict. </w:t>
      </w:r>
    </w:p>
    <w:p w14:paraId="4346446C" w14:textId="5EE0FAC8" w:rsidR="00580E7B" w:rsidRPr="00D66195" w:rsidRDefault="00580E7B" w:rsidP="004F5480">
      <w:pPr>
        <w:pStyle w:val="Heading4"/>
      </w:pPr>
      <w:r w:rsidRPr="00D66195">
        <w:t>Confidence</w:t>
      </w:r>
      <w:r>
        <w:t>:</w:t>
      </w:r>
      <w:r w:rsidRPr="00D66195">
        <w:t xml:space="preserve"> Moderate </w:t>
      </w:r>
      <w:r w:rsidR="00E45D84">
        <w:t>agreement</w:t>
      </w:r>
      <w:r w:rsidRPr="00D66195">
        <w:t xml:space="preserve">, limited </w:t>
      </w:r>
      <w:r w:rsidRPr="004F5480">
        <w:t>evidence</w:t>
      </w:r>
    </w:p>
    <w:p w14:paraId="79BBC3AA" w14:textId="75147CB6" w:rsidR="00580E7B" w:rsidRPr="00D66195" w:rsidRDefault="00580E7B" w:rsidP="009D2733">
      <w:pPr>
        <w:pStyle w:val="BodyText"/>
        <w:spacing w:before="80" w:after="100"/>
      </w:pPr>
      <w:r w:rsidRPr="00D66195">
        <w:t>There is</w:t>
      </w:r>
      <w:r w:rsidR="009B2D9B">
        <w:t xml:space="preserve"> a</w:t>
      </w:r>
      <w:r w:rsidRPr="00D66195">
        <w:t xml:space="preserve"> moderate </w:t>
      </w:r>
      <w:r w:rsidR="009B2D9B">
        <w:t xml:space="preserve">level of </w:t>
      </w:r>
      <w:r w:rsidRPr="00D66195">
        <w:t>agreement that climate change may lead to increased conflict, disruption and loss of trust in government institutions</w:t>
      </w:r>
      <w:r w:rsidR="00D83374">
        <w:t>.</w:t>
      </w:r>
      <w:r w:rsidRPr="00D66195">
        <w:t xml:space="preserve"> </w:t>
      </w:r>
      <w:r w:rsidR="00D83374">
        <w:t>H</w:t>
      </w:r>
      <w:r w:rsidRPr="00D66195">
        <w:t>owever</w:t>
      </w:r>
      <w:r w:rsidR="00D83374">
        <w:t>,</w:t>
      </w:r>
      <w:r w:rsidRPr="00D66195">
        <w:t xml:space="preserve"> the evidence base to support our understanding of this risk is limited.</w:t>
      </w:r>
    </w:p>
    <w:p w14:paraId="334E4832" w14:textId="77777777" w:rsidR="00580E7B" w:rsidRPr="004F5480" w:rsidRDefault="00580E7B" w:rsidP="004F5480">
      <w:pPr>
        <w:pStyle w:val="Heading4"/>
      </w:pPr>
      <w:r w:rsidRPr="00FE789B">
        <w:t>Adaptation</w:t>
      </w:r>
      <w:r w:rsidRPr="00D66195">
        <w:t xml:space="preserve"> </w:t>
      </w:r>
    </w:p>
    <w:p w14:paraId="5D346E52" w14:textId="3A3F2371" w:rsidR="00580E7B" w:rsidRDefault="00D83374" w:rsidP="009D2733">
      <w:pPr>
        <w:pStyle w:val="BodyText"/>
        <w:spacing w:before="80" w:after="100"/>
      </w:pPr>
      <w:bookmarkStart w:id="439" w:name="_Hlk37241446"/>
      <w:r>
        <w:t>N</w:t>
      </w:r>
      <w:r w:rsidR="00580E7B" w:rsidRPr="00D66195">
        <w:t xml:space="preserve">either the literature search </w:t>
      </w:r>
      <w:r>
        <w:t>n</w:t>
      </w:r>
      <w:r w:rsidR="00580E7B" w:rsidRPr="00D66195">
        <w:t>or the consultation process</w:t>
      </w:r>
      <w:r>
        <w:t xml:space="preserve"> identified</w:t>
      </w:r>
      <w:r w:rsidRPr="00D83374">
        <w:t xml:space="preserve"> </w:t>
      </w:r>
      <w:r>
        <w:t xml:space="preserve">any </w:t>
      </w:r>
      <w:r w:rsidRPr="00D66195">
        <w:t>adaptation actions for this risk</w:t>
      </w:r>
      <w:r w:rsidR="00580E7B" w:rsidRPr="00D66195">
        <w:t>.</w:t>
      </w:r>
      <w:bookmarkEnd w:id="439"/>
    </w:p>
    <w:p w14:paraId="3F79168E" w14:textId="2E4969CC" w:rsidR="00B84EA6" w:rsidRDefault="00DD2DB1" w:rsidP="00EB5F11">
      <w:pPr>
        <w:pStyle w:val="Tableheading2"/>
      </w:pPr>
      <w:bookmarkStart w:id="440" w:name="_Toc45391914"/>
      <w:r w:rsidRPr="00D66195">
        <w:lastRenderedPageBreak/>
        <w:t>H4 Risks of conflict, disruption and loss of trust in government from changing patterns in</w:t>
      </w:r>
      <w:r>
        <w:t> </w:t>
      </w:r>
      <w:r w:rsidRPr="00D66195">
        <w:t>the value of assets and competition for</w:t>
      </w:r>
      <w:r>
        <w:t> </w:t>
      </w:r>
      <w:r w:rsidRPr="00D66195">
        <w:t>access to scarce resources</w:t>
      </w:r>
      <w:r w:rsidR="00B84EA6">
        <w:t xml:space="preserve">: </w:t>
      </w:r>
      <w:r w:rsidR="00EB5F11">
        <w:t>U</w:t>
      </w:r>
      <w:r w:rsidR="00B84EA6">
        <w:t>rgency profile</w:t>
      </w:r>
      <w:bookmarkEnd w:id="440"/>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1862"/>
        <w:gridCol w:w="877"/>
        <w:gridCol w:w="989"/>
        <w:gridCol w:w="1420"/>
        <w:gridCol w:w="1091"/>
        <w:gridCol w:w="903"/>
        <w:gridCol w:w="1363"/>
      </w:tblGrid>
      <w:tr w:rsidR="00C24DD4" w:rsidRPr="00C24DD4" w14:paraId="2EAD93C5" w14:textId="77777777" w:rsidTr="003D1452">
        <w:tc>
          <w:tcPr>
            <w:tcW w:w="8657" w:type="dxa"/>
            <w:gridSpan w:val="7"/>
            <w:shd w:val="clear" w:color="auto" w:fill="DA5A28"/>
          </w:tcPr>
          <w:p w14:paraId="23632C77" w14:textId="49165915" w:rsidR="00B84EA6" w:rsidRPr="00C24DD4" w:rsidRDefault="00DD2DB1" w:rsidP="0026522C">
            <w:pPr>
              <w:pStyle w:val="TableTextbold"/>
              <w:rPr>
                <w:color w:val="FFFFFF" w:themeColor="background1"/>
              </w:rPr>
            </w:pPr>
            <w:r w:rsidRPr="00C24DD4">
              <w:rPr>
                <w:color w:val="FFFFFF" w:themeColor="background1"/>
              </w:rPr>
              <w:t>H4 Risks of conflict, disruption and loss of trust in government from changing patterns in the value of assets and competition for access to scarce resources</w:t>
            </w:r>
            <w:r w:rsidR="00B84EA6" w:rsidRPr="00C24DD4">
              <w:rPr>
                <w:color w:val="FFFFFF" w:themeColor="background1"/>
              </w:rPr>
              <w:t xml:space="preserve">: </w:t>
            </w:r>
            <w:r w:rsidR="00EB5F11">
              <w:rPr>
                <w:color w:val="FFFFFF" w:themeColor="background1"/>
              </w:rPr>
              <w:t>U</w:t>
            </w:r>
            <w:r w:rsidR="00B84EA6" w:rsidRPr="00C24DD4">
              <w:rPr>
                <w:color w:val="FFFFFF" w:themeColor="background1"/>
              </w:rPr>
              <w:t>rgency profile</w:t>
            </w:r>
          </w:p>
        </w:tc>
      </w:tr>
      <w:tr w:rsidR="00677FD3" w:rsidRPr="00D66195" w14:paraId="29CB92A3" w14:textId="77777777" w:rsidTr="003D1452">
        <w:tc>
          <w:tcPr>
            <w:tcW w:w="1897" w:type="dxa"/>
            <w:shd w:val="clear" w:color="auto" w:fill="FFFFFF" w:themeFill="background1"/>
          </w:tcPr>
          <w:p w14:paraId="540AAB6E" w14:textId="77777777" w:rsidR="00B84EA6" w:rsidRPr="00D66195" w:rsidRDefault="00B84EA6" w:rsidP="0026522C">
            <w:pPr>
              <w:pStyle w:val="TableTextbold"/>
            </w:pPr>
            <w:r w:rsidRPr="00B91853">
              <w:t>Urgency category</w:t>
            </w:r>
          </w:p>
        </w:tc>
        <w:tc>
          <w:tcPr>
            <w:tcW w:w="1898" w:type="dxa"/>
            <w:gridSpan w:val="2"/>
          </w:tcPr>
          <w:p w14:paraId="385F8403" w14:textId="77777777" w:rsidR="00B84EA6" w:rsidRPr="00D66195" w:rsidRDefault="00B84EA6" w:rsidP="0026522C">
            <w:pPr>
              <w:pStyle w:val="TableText"/>
              <w:jc w:val="center"/>
            </w:pPr>
            <w:r w:rsidRPr="00B91853">
              <w:rPr>
                <w:b/>
              </w:rPr>
              <w:t>Proportion of urgency</w:t>
            </w:r>
          </w:p>
        </w:tc>
        <w:tc>
          <w:tcPr>
            <w:tcW w:w="4862" w:type="dxa"/>
            <w:gridSpan w:val="4"/>
          </w:tcPr>
          <w:p w14:paraId="435833E4" w14:textId="77777777" w:rsidR="00B84EA6" w:rsidRPr="00D66195" w:rsidRDefault="00B84EA6" w:rsidP="0026522C">
            <w:pPr>
              <w:pStyle w:val="TableText"/>
            </w:pPr>
            <w:r w:rsidRPr="00B91853">
              <w:rPr>
                <w:b/>
              </w:rPr>
              <w:t>Description of actions</w:t>
            </w:r>
          </w:p>
        </w:tc>
      </w:tr>
      <w:tr w:rsidR="00925C4B" w:rsidRPr="00D66195" w14:paraId="6001769D" w14:textId="77777777" w:rsidTr="003D1452">
        <w:tc>
          <w:tcPr>
            <w:tcW w:w="1897" w:type="dxa"/>
            <w:shd w:val="clear" w:color="auto" w:fill="FFFFFF" w:themeFill="background1"/>
            <w:hideMark/>
          </w:tcPr>
          <w:p w14:paraId="01C544C5" w14:textId="77777777" w:rsidR="00580E7B" w:rsidRPr="00D66195" w:rsidRDefault="00580E7B" w:rsidP="0026522C">
            <w:pPr>
              <w:pStyle w:val="TableTextbold"/>
            </w:pPr>
            <w:r w:rsidRPr="00D66195">
              <w:t>More action needed</w:t>
            </w:r>
          </w:p>
        </w:tc>
        <w:tc>
          <w:tcPr>
            <w:tcW w:w="1898" w:type="dxa"/>
            <w:gridSpan w:val="2"/>
          </w:tcPr>
          <w:p w14:paraId="07EBECF9" w14:textId="77777777" w:rsidR="00580E7B" w:rsidRPr="00D66195" w:rsidRDefault="00580E7B" w:rsidP="00135FAE">
            <w:pPr>
              <w:pStyle w:val="TableText"/>
              <w:jc w:val="center"/>
            </w:pPr>
            <w:r w:rsidRPr="00D66195">
              <w:t>50</w:t>
            </w:r>
          </w:p>
        </w:tc>
        <w:tc>
          <w:tcPr>
            <w:tcW w:w="4862" w:type="dxa"/>
            <w:gridSpan w:val="4"/>
          </w:tcPr>
          <w:p w14:paraId="00EEB0CE" w14:textId="360CD806" w:rsidR="00580E7B" w:rsidRPr="00D66195" w:rsidRDefault="00580E7B" w:rsidP="0026522C">
            <w:pPr>
              <w:pStyle w:val="TableText"/>
            </w:pPr>
            <w:r w:rsidRPr="00D66195">
              <w:t>Early policies</w:t>
            </w:r>
            <w:r w:rsidR="00D83374">
              <w:t xml:space="preserve"> and </w:t>
            </w:r>
            <w:r w:rsidRPr="00D66195">
              <w:t xml:space="preserve">practices are needed to ensure that potential actions are in place to mitigate this risk. </w:t>
            </w:r>
          </w:p>
        </w:tc>
      </w:tr>
      <w:tr w:rsidR="003B54B0" w:rsidRPr="00D66195" w14:paraId="1A04A009" w14:textId="77777777" w:rsidTr="003D1452">
        <w:tc>
          <w:tcPr>
            <w:tcW w:w="1897" w:type="dxa"/>
            <w:shd w:val="clear" w:color="auto" w:fill="FFFFFF" w:themeFill="background1"/>
            <w:hideMark/>
          </w:tcPr>
          <w:p w14:paraId="333040ED" w14:textId="77777777" w:rsidR="00580E7B" w:rsidRPr="00D66195" w:rsidRDefault="00580E7B" w:rsidP="0026522C">
            <w:pPr>
              <w:pStyle w:val="TableTextbold"/>
              <w:rPr>
                <w:highlight w:val="yellow"/>
              </w:rPr>
            </w:pPr>
            <w:r w:rsidRPr="00D66195">
              <w:t xml:space="preserve">Research </w:t>
            </w:r>
            <w:r>
              <w:t>p</w:t>
            </w:r>
            <w:r w:rsidRPr="00D66195">
              <w:t>riority</w:t>
            </w:r>
          </w:p>
        </w:tc>
        <w:tc>
          <w:tcPr>
            <w:tcW w:w="1898" w:type="dxa"/>
            <w:gridSpan w:val="2"/>
          </w:tcPr>
          <w:p w14:paraId="5D37A4FA" w14:textId="77777777" w:rsidR="00580E7B" w:rsidRPr="00D66195" w:rsidRDefault="00580E7B" w:rsidP="00135FAE">
            <w:pPr>
              <w:pStyle w:val="TableText"/>
              <w:jc w:val="center"/>
            </w:pPr>
            <w:r w:rsidRPr="00D66195">
              <w:t>40</w:t>
            </w:r>
          </w:p>
        </w:tc>
        <w:tc>
          <w:tcPr>
            <w:tcW w:w="4862" w:type="dxa"/>
            <w:gridSpan w:val="4"/>
          </w:tcPr>
          <w:p w14:paraId="3AC105B4" w14:textId="77777777" w:rsidR="00580E7B" w:rsidRPr="00D66195" w:rsidRDefault="00580E7B" w:rsidP="0026522C">
            <w:pPr>
              <w:pStyle w:val="TableText"/>
            </w:pPr>
            <w:r w:rsidRPr="00D66195">
              <w:t xml:space="preserve">Further research would be useful to understand how this risk might arise or to what degree and where. </w:t>
            </w:r>
          </w:p>
        </w:tc>
      </w:tr>
      <w:tr w:rsidR="003B54B0" w:rsidRPr="00D66195" w14:paraId="75E30333" w14:textId="77777777" w:rsidTr="003D1452">
        <w:tc>
          <w:tcPr>
            <w:tcW w:w="1897" w:type="dxa"/>
            <w:shd w:val="clear" w:color="auto" w:fill="FFFFFF" w:themeFill="background1"/>
            <w:hideMark/>
          </w:tcPr>
          <w:p w14:paraId="3E7C4459" w14:textId="77777777" w:rsidR="00580E7B" w:rsidRPr="00D66195" w:rsidRDefault="00580E7B" w:rsidP="0026522C">
            <w:pPr>
              <w:pStyle w:val="TableTextbold"/>
            </w:pPr>
            <w:r w:rsidRPr="00D66195">
              <w:t>Sustain current action</w:t>
            </w:r>
          </w:p>
        </w:tc>
        <w:tc>
          <w:tcPr>
            <w:tcW w:w="1898" w:type="dxa"/>
            <w:gridSpan w:val="2"/>
          </w:tcPr>
          <w:p w14:paraId="4056E452" w14:textId="77777777" w:rsidR="00580E7B" w:rsidRPr="00D66195" w:rsidRDefault="00580E7B" w:rsidP="00135FAE">
            <w:pPr>
              <w:pStyle w:val="TableText"/>
              <w:jc w:val="center"/>
            </w:pPr>
            <w:r w:rsidRPr="00D66195">
              <w:t>0</w:t>
            </w:r>
          </w:p>
        </w:tc>
        <w:tc>
          <w:tcPr>
            <w:tcW w:w="4862" w:type="dxa"/>
            <w:gridSpan w:val="4"/>
          </w:tcPr>
          <w:p w14:paraId="6081FD65" w14:textId="77777777" w:rsidR="00580E7B" w:rsidRPr="00D66195" w:rsidRDefault="00580E7B" w:rsidP="0026522C">
            <w:pPr>
              <w:pStyle w:val="TableText"/>
            </w:pPr>
          </w:p>
        </w:tc>
      </w:tr>
      <w:tr w:rsidR="00925C4B" w:rsidRPr="00D66195" w14:paraId="7B4564A1" w14:textId="77777777" w:rsidTr="003D1452">
        <w:tc>
          <w:tcPr>
            <w:tcW w:w="1897" w:type="dxa"/>
            <w:tcBorders>
              <w:bottom w:val="single" w:sz="8" w:space="0" w:color="DA5A28"/>
            </w:tcBorders>
            <w:shd w:val="clear" w:color="auto" w:fill="FFFFFF" w:themeFill="background1"/>
            <w:hideMark/>
          </w:tcPr>
          <w:p w14:paraId="20FEB0DE" w14:textId="77777777" w:rsidR="00580E7B" w:rsidRPr="00D66195" w:rsidRDefault="00580E7B" w:rsidP="0026522C">
            <w:pPr>
              <w:pStyle w:val="TableTextbold"/>
            </w:pPr>
            <w:r w:rsidRPr="00D66195">
              <w:t xml:space="preserve">Watching brief </w:t>
            </w:r>
          </w:p>
        </w:tc>
        <w:tc>
          <w:tcPr>
            <w:tcW w:w="1898" w:type="dxa"/>
            <w:gridSpan w:val="2"/>
            <w:tcBorders>
              <w:bottom w:val="single" w:sz="8" w:space="0" w:color="DA5A28"/>
            </w:tcBorders>
          </w:tcPr>
          <w:p w14:paraId="65D3F981" w14:textId="77777777" w:rsidR="00580E7B" w:rsidRPr="00D66195" w:rsidRDefault="00580E7B" w:rsidP="00135FAE">
            <w:pPr>
              <w:pStyle w:val="TableText"/>
              <w:jc w:val="center"/>
            </w:pPr>
            <w:r w:rsidRPr="00D66195">
              <w:t>10</w:t>
            </w:r>
          </w:p>
        </w:tc>
        <w:tc>
          <w:tcPr>
            <w:tcW w:w="4862" w:type="dxa"/>
            <w:gridSpan w:val="4"/>
            <w:tcBorders>
              <w:bottom w:val="single" w:sz="8" w:space="0" w:color="DA5A28"/>
            </w:tcBorders>
          </w:tcPr>
          <w:p w14:paraId="1017C74C" w14:textId="15386148" w:rsidR="00580E7B" w:rsidRPr="00D66195" w:rsidRDefault="00580E7B" w:rsidP="0026522C">
            <w:pPr>
              <w:pStyle w:val="TableText"/>
            </w:pPr>
            <w:r w:rsidRPr="00D66195">
              <w:t xml:space="preserve">Need to establish </w:t>
            </w:r>
            <w:r w:rsidR="0018019F">
              <w:t xml:space="preserve">a </w:t>
            </w:r>
            <w:r w:rsidRPr="00D66195">
              <w:t>monitoring process to ensure actions are effective</w:t>
            </w:r>
            <w:r w:rsidR="00D83374">
              <w:t>.</w:t>
            </w:r>
          </w:p>
        </w:tc>
      </w:tr>
      <w:tr w:rsidR="00C24DD4" w:rsidRPr="00D66195" w14:paraId="4F28CE31" w14:textId="77777777" w:rsidTr="003D1452">
        <w:tc>
          <w:tcPr>
            <w:tcW w:w="1897" w:type="dxa"/>
            <w:tcBorders>
              <w:top w:val="single" w:sz="8" w:space="0" w:color="DA5A28"/>
            </w:tcBorders>
            <w:shd w:val="clear" w:color="auto" w:fill="DA5A28"/>
          </w:tcPr>
          <w:p w14:paraId="30327345" w14:textId="77777777" w:rsidR="00580E7B" w:rsidRPr="00A8076A" w:rsidRDefault="00580E7B" w:rsidP="0026522C">
            <w:pPr>
              <w:pStyle w:val="TableTextbold"/>
              <w:rPr>
                <w:rFonts w:asciiTheme="minorHAnsi" w:hAnsiTheme="minorHAnsi" w:cstheme="minorHAnsi"/>
                <w:color w:val="FFFFFF" w:themeColor="background1"/>
              </w:rPr>
            </w:pPr>
            <w:r w:rsidRPr="00A8076A">
              <w:rPr>
                <w:rFonts w:asciiTheme="minorHAnsi" w:hAnsiTheme="minorHAnsi" w:cstheme="minorHAnsi"/>
                <w:color w:val="FFFFFF" w:themeColor="background1"/>
              </w:rPr>
              <w:t xml:space="preserve">Adaptation urgency </w:t>
            </w:r>
          </w:p>
        </w:tc>
        <w:tc>
          <w:tcPr>
            <w:tcW w:w="1898" w:type="dxa"/>
            <w:gridSpan w:val="2"/>
            <w:tcBorders>
              <w:top w:val="single" w:sz="8" w:space="0" w:color="DA5A28"/>
              <w:bottom w:val="single" w:sz="4" w:space="0" w:color="DA5A28"/>
            </w:tcBorders>
            <w:shd w:val="clear" w:color="auto" w:fill="FFFFFF" w:themeFill="background1"/>
          </w:tcPr>
          <w:p w14:paraId="1A7CDE6F" w14:textId="77777777" w:rsidR="00580E7B" w:rsidRPr="00D66195" w:rsidRDefault="00580E7B" w:rsidP="00135FAE">
            <w:pPr>
              <w:pStyle w:val="TableText"/>
              <w:jc w:val="center"/>
            </w:pPr>
            <w:r w:rsidRPr="00D66195">
              <w:t>83</w:t>
            </w:r>
          </w:p>
        </w:tc>
        <w:tc>
          <w:tcPr>
            <w:tcW w:w="1446" w:type="dxa"/>
            <w:tcBorders>
              <w:top w:val="single" w:sz="8" w:space="0" w:color="DA5A28"/>
              <w:right w:val="nil"/>
            </w:tcBorders>
            <w:shd w:val="clear" w:color="auto" w:fill="DA5A28"/>
          </w:tcPr>
          <w:p w14:paraId="436DFCED" w14:textId="77777777" w:rsidR="00580E7B" w:rsidRPr="00677FD3" w:rsidRDefault="00580E7B" w:rsidP="00677FD3">
            <w:pPr>
              <w:pStyle w:val="TableTextbold"/>
              <w:rPr>
                <w:color w:val="FFFFFF" w:themeColor="background1"/>
              </w:rPr>
            </w:pPr>
            <w:r w:rsidRPr="00677FD3">
              <w:rPr>
                <w:color w:val="FFFFFF" w:themeColor="background1"/>
              </w:rPr>
              <w:t xml:space="preserve">Confidence </w:t>
            </w:r>
          </w:p>
        </w:tc>
        <w:tc>
          <w:tcPr>
            <w:tcW w:w="3416" w:type="dxa"/>
            <w:gridSpan w:val="3"/>
            <w:tcBorders>
              <w:top w:val="single" w:sz="8" w:space="0" w:color="DA5A28"/>
              <w:left w:val="nil"/>
            </w:tcBorders>
          </w:tcPr>
          <w:p w14:paraId="6D8CD734" w14:textId="77777777" w:rsidR="00580E7B" w:rsidRPr="00D66195" w:rsidRDefault="00580E7B" w:rsidP="00677FD3">
            <w:pPr>
              <w:pStyle w:val="TableText"/>
              <w:rPr>
                <w:rFonts w:asciiTheme="minorHAnsi" w:hAnsiTheme="minorHAnsi" w:cstheme="minorHAnsi"/>
              </w:rPr>
            </w:pPr>
            <w:r w:rsidRPr="00D66195">
              <w:t>Moderate confidence, limited evidence</w:t>
            </w:r>
          </w:p>
        </w:tc>
      </w:tr>
      <w:tr w:rsidR="00361BDF" w:rsidRPr="00D66195" w14:paraId="5E54FE86" w14:textId="77777777" w:rsidTr="003D1452">
        <w:tc>
          <w:tcPr>
            <w:tcW w:w="1897" w:type="dxa"/>
            <w:shd w:val="clear" w:color="auto" w:fill="DA5A28"/>
          </w:tcPr>
          <w:p w14:paraId="6B7B01A5" w14:textId="77777777" w:rsidR="00580E7B" w:rsidRPr="00A8076A" w:rsidRDefault="00580E7B" w:rsidP="0026522C">
            <w:pPr>
              <w:pStyle w:val="TableTextbold"/>
              <w:rPr>
                <w:rFonts w:asciiTheme="minorHAnsi" w:hAnsiTheme="minorHAnsi" w:cstheme="minorHAnsi"/>
                <w:color w:val="FFFFFF" w:themeColor="background1"/>
              </w:rPr>
            </w:pPr>
            <w:r w:rsidRPr="00A8076A">
              <w:rPr>
                <w:rFonts w:asciiTheme="minorHAnsi" w:hAnsiTheme="minorHAnsi" w:cstheme="minorHAnsi"/>
                <w:color w:val="FFFFFF" w:themeColor="background1"/>
              </w:rPr>
              <w:t xml:space="preserve">Consequence </w:t>
            </w:r>
          </w:p>
        </w:tc>
        <w:tc>
          <w:tcPr>
            <w:tcW w:w="892" w:type="dxa"/>
            <w:shd w:val="clear" w:color="auto" w:fill="DA5A28"/>
          </w:tcPr>
          <w:p w14:paraId="68FAFA98" w14:textId="77777777" w:rsidR="00580E7B" w:rsidRPr="00D66195" w:rsidRDefault="00580E7B" w:rsidP="0026522C">
            <w:pPr>
              <w:pStyle w:val="TableText"/>
              <w:rPr>
                <w:color w:val="FFFFFF" w:themeColor="background1"/>
              </w:rPr>
            </w:pPr>
            <w:r w:rsidRPr="00D66195">
              <w:rPr>
                <w:color w:val="FFFFFF" w:themeColor="background1"/>
              </w:rPr>
              <w:t>Now</w:t>
            </w:r>
          </w:p>
        </w:tc>
        <w:tc>
          <w:tcPr>
            <w:tcW w:w="1006" w:type="dxa"/>
            <w:tcBorders>
              <w:right w:val="single" w:sz="4" w:space="0" w:color="DA5A28"/>
            </w:tcBorders>
          </w:tcPr>
          <w:p w14:paraId="7F6C8988" w14:textId="77777777" w:rsidR="00580E7B" w:rsidRPr="00D66195" w:rsidRDefault="00580E7B" w:rsidP="0026522C">
            <w:pPr>
              <w:pStyle w:val="TableText"/>
            </w:pPr>
            <w:r w:rsidRPr="00D66195">
              <w:t>Moderate</w:t>
            </w:r>
          </w:p>
        </w:tc>
        <w:tc>
          <w:tcPr>
            <w:tcW w:w="1446" w:type="dxa"/>
            <w:tcBorders>
              <w:left w:val="single" w:sz="4" w:space="0" w:color="DA5A28"/>
              <w:right w:val="nil"/>
            </w:tcBorders>
            <w:shd w:val="clear" w:color="auto" w:fill="DA5A28"/>
          </w:tcPr>
          <w:p w14:paraId="01E53154" w14:textId="77777777" w:rsidR="00580E7B" w:rsidRPr="00677FD3" w:rsidRDefault="00580E7B" w:rsidP="00677FD3">
            <w:pPr>
              <w:pStyle w:val="TableText"/>
              <w:rPr>
                <w:color w:val="FFFFFF" w:themeColor="background1"/>
              </w:rPr>
            </w:pPr>
            <w:r w:rsidRPr="00677FD3">
              <w:rPr>
                <w:color w:val="FFFFFF" w:themeColor="background1"/>
              </w:rPr>
              <w:t>2050</w:t>
            </w:r>
          </w:p>
        </w:tc>
        <w:tc>
          <w:tcPr>
            <w:tcW w:w="1110" w:type="dxa"/>
            <w:tcBorders>
              <w:left w:val="nil"/>
            </w:tcBorders>
          </w:tcPr>
          <w:p w14:paraId="50A20E00" w14:textId="77777777" w:rsidR="00580E7B" w:rsidRPr="00D66195" w:rsidRDefault="00580E7B" w:rsidP="00677FD3">
            <w:pPr>
              <w:pStyle w:val="TableText"/>
              <w:rPr>
                <w:rFonts w:asciiTheme="minorHAnsi" w:hAnsiTheme="minorHAnsi" w:cstheme="minorHAnsi"/>
                <w:color w:val="FFFFFF" w:themeColor="background1"/>
              </w:rPr>
            </w:pPr>
            <w:r w:rsidRPr="00D66195">
              <w:rPr>
                <w:rFonts w:asciiTheme="minorHAnsi" w:hAnsiTheme="minorHAnsi" w:cstheme="minorHAnsi"/>
              </w:rPr>
              <w:t>Major</w:t>
            </w:r>
          </w:p>
        </w:tc>
        <w:tc>
          <w:tcPr>
            <w:tcW w:w="918" w:type="dxa"/>
            <w:shd w:val="clear" w:color="auto" w:fill="DA5A28"/>
          </w:tcPr>
          <w:p w14:paraId="73FFEF77" w14:textId="77777777" w:rsidR="00580E7B" w:rsidRPr="00D66195" w:rsidRDefault="00580E7B" w:rsidP="00677FD3">
            <w:pPr>
              <w:pStyle w:val="TableText"/>
              <w:rPr>
                <w:rFonts w:asciiTheme="minorHAnsi" w:hAnsiTheme="minorHAnsi" w:cstheme="minorHAnsi"/>
                <w:color w:val="FFFFFF" w:themeColor="background1"/>
              </w:rPr>
            </w:pPr>
            <w:r w:rsidRPr="00D66195">
              <w:rPr>
                <w:rFonts w:asciiTheme="minorHAnsi" w:hAnsiTheme="minorHAnsi" w:cstheme="minorHAnsi"/>
                <w:color w:val="FFFFFF" w:themeColor="background1"/>
              </w:rPr>
              <w:t>2100</w:t>
            </w:r>
          </w:p>
        </w:tc>
        <w:tc>
          <w:tcPr>
            <w:tcW w:w="1388" w:type="dxa"/>
          </w:tcPr>
          <w:p w14:paraId="3C92946D" w14:textId="77777777" w:rsidR="00580E7B" w:rsidRPr="00D66195" w:rsidRDefault="00580E7B" w:rsidP="00677FD3">
            <w:pPr>
              <w:pStyle w:val="TableText"/>
              <w:rPr>
                <w:rFonts w:asciiTheme="minorHAnsi" w:hAnsiTheme="minorHAnsi" w:cstheme="minorHAnsi"/>
                <w:color w:val="FFFFFF" w:themeColor="background1"/>
              </w:rPr>
            </w:pPr>
            <w:r w:rsidRPr="00D66195">
              <w:rPr>
                <w:rFonts w:asciiTheme="minorHAnsi" w:hAnsiTheme="minorHAnsi" w:cstheme="minorHAnsi"/>
              </w:rPr>
              <w:t>Major</w:t>
            </w:r>
          </w:p>
        </w:tc>
      </w:tr>
    </w:tbl>
    <w:p w14:paraId="7DB54E37" w14:textId="55BD806C" w:rsidR="00580E7B" w:rsidRPr="00D66195" w:rsidRDefault="00580E7B" w:rsidP="00554444">
      <w:pPr>
        <w:pStyle w:val="Heading3"/>
        <w:numPr>
          <w:ilvl w:val="0"/>
          <w:numId w:val="35"/>
        </w:numPr>
        <w:tabs>
          <w:tab w:val="num" w:pos="992"/>
        </w:tabs>
        <w:spacing w:before="400"/>
      </w:pPr>
      <w:bookmarkStart w:id="441" w:name="_H5_Risks_to"/>
      <w:bookmarkStart w:id="442" w:name="_Toc37153156"/>
      <w:bookmarkStart w:id="443" w:name="_Toc37404093"/>
      <w:bookmarkStart w:id="444" w:name="_Ref40357741"/>
      <w:bookmarkEnd w:id="441"/>
      <w:r w:rsidRPr="00D66195">
        <w:t xml:space="preserve">H5 </w:t>
      </w:r>
      <w:bookmarkEnd w:id="442"/>
      <w:r w:rsidRPr="00D66195">
        <w:t>Risks to Māori social, cultural, spiritual and economic wellbeing from loss and degradation of lands and waters, as</w:t>
      </w:r>
      <w:r w:rsidR="00361BDF">
        <w:t> </w:t>
      </w:r>
      <w:r w:rsidRPr="00D66195">
        <w:t>well</w:t>
      </w:r>
      <w:r w:rsidR="00135FAE">
        <w:t> </w:t>
      </w:r>
      <w:r w:rsidRPr="00D66195">
        <w:t>as cultural assets such as marae, due to ongoing sea</w:t>
      </w:r>
      <w:r w:rsidR="00AB6931">
        <w:t>-</w:t>
      </w:r>
      <w:r w:rsidRPr="00D66195">
        <w:t>level</w:t>
      </w:r>
      <w:r w:rsidR="00361BDF">
        <w:t> </w:t>
      </w:r>
      <w:r w:rsidRPr="00D66195">
        <w:t>rise, changes in rainfall and drought</w:t>
      </w:r>
      <w:bookmarkEnd w:id="443"/>
      <w:bookmarkEnd w:id="444"/>
    </w:p>
    <w:p w14:paraId="2F8697A1" w14:textId="77777777" w:rsidR="00580E7B" w:rsidRPr="00D66195" w:rsidRDefault="00580E7B" w:rsidP="00FF7220">
      <w:pPr>
        <w:pStyle w:val="Heading4"/>
        <w:spacing w:before="200"/>
      </w:pPr>
      <w:r w:rsidRPr="00D66195">
        <w:t>Risk summary</w:t>
      </w:r>
    </w:p>
    <w:p w14:paraId="5973DADF" w14:textId="36D5D1AB" w:rsidR="00580E7B" w:rsidRPr="00D66195" w:rsidRDefault="00580E7B" w:rsidP="00FF7220">
      <w:pPr>
        <w:pStyle w:val="BodyText"/>
        <w:spacing w:before="80" w:after="100"/>
      </w:pPr>
      <w:r w:rsidRPr="00D66195">
        <w:t xml:space="preserve">Māori have unique spiritual, cultural and economic ties with the environment and mana whenua. Degradation and loss of land and waters </w:t>
      </w:r>
      <w:r w:rsidR="00C67C9C">
        <w:t>are</w:t>
      </w:r>
      <w:r w:rsidR="00C67C9C" w:rsidRPr="00D66195">
        <w:t xml:space="preserve"> </w:t>
      </w:r>
      <w:r w:rsidRPr="00D66195">
        <w:t>already taking place</w:t>
      </w:r>
      <w:r>
        <w:t>,</w:t>
      </w:r>
      <w:r w:rsidRPr="00D66195">
        <w:t xml:space="preserve"> and </w:t>
      </w:r>
      <w:r w:rsidR="00C67C9C">
        <w:t>are</w:t>
      </w:r>
      <w:r w:rsidR="00C67C9C" w:rsidRPr="00D66195">
        <w:t xml:space="preserve"> </w:t>
      </w:r>
      <w:r w:rsidRPr="00D66195">
        <w:t>likely to increase over time</w:t>
      </w:r>
      <w:r>
        <w:t>, with</w:t>
      </w:r>
      <w:r w:rsidRPr="00D66195">
        <w:t xml:space="preserve"> impacts </w:t>
      </w:r>
      <w:r w:rsidR="00C67C9C">
        <w:t>on</w:t>
      </w:r>
      <w:r w:rsidR="00C67C9C" w:rsidRPr="00D66195">
        <w:t xml:space="preserve"> </w:t>
      </w:r>
      <w:r w:rsidRPr="00D66195">
        <w:t>cultural wellbeing and spiritual health, identity and capacity to sustain livelihoods. Many Māori communities live in exposed areas and climate change</w:t>
      </w:r>
      <w:r>
        <w:t>-</w:t>
      </w:r>
      <w:r w:rsidRPr="00D66195">
        <w:t>induced pressures will challenge the capacit</w:t>
      </w:r>
      <w:r>
        <w:t>y</w:t>
      </w:r>
      <w:r w:rsidRPr="00D66195">
        <w:t xml:space="preserve"> of some Māori to cope and adapt (King</w:t>
      </w:r>
      <w:r w:rsidR="00361BDF">
        <w:t> </w:t>
      </w:r>
      <w:r w:rsidRPr="00D66195">
        <w:t>et</w:t>
      </w:r>
      <w:r w:rsidR="00361BDF">
        <w:t> </w:t>
      </w:r>
      <w:r w:rsidRPr="00D66195">
        <w:t xml:space="preserve">al, 2012). </w:t>
      </w:r>
    </w:p>
    <w:p w14:paraId="4CA07F9E" w14:textId="77777777" w:rsidR="00580E7B" w:rsidRPr="00D66195" w:rsidRDefault="00580E7B" w:rsidP="00580E7B">
      <w:pPr>
        <w:pStyle w:val="Heading4"/>
      </w:pPr>
      <w:r w:rsidRPr="00D66195">
        <w:t>Exposure</w:t>
      </w:r>
    </w:p>
    <w:p w14:paraId="444CABBC" w14:textId="1B4213BE" w:rsidR="00580E7B" w:rsidRPr="00361BDF" w:rsidRDefault="00580E7B" w:rsidP="009D2733">
      <w:pPr>
        <w:pStyle w:val="BodyText"/>
        <w:spacing w:before="100" w:after="100"/>
      </w:pPr>
      <w:r w:rsidRPr="00D66195">
        <w:t xml:space="preserve">Māori </w:t>
      </w:r>
      <w:r>
        <w:t>f</w:t>
      </w:r>
      <w:r w:rsidRPr="00D66195">
        <w:t xml:space="preserve">reehold </w:t>
      </w:r>
      <w:r>
        <w:t>l</w:t>
      </w:r>
      <w:r w:rsidRPr="00D66195">
        <w:t>and</w:t>
      </w:r>
      <w:r w:rsidR="00C67C9C">
        <w:t xml:space="preserve"> –</w:t>
      </w:r>
      <w:r w:rsidR="00C67C9C" w:rsidRPr="00D66195">
        <w:t xml:space="preserve"> </w:t>
      </w:r>
      <w:r w:rsidRPr="00D66195">
        <w:t>the majority of which is fragmented, uneconomic and located in the North Island</w:t>
      </w:r>
      <w:r w:rsidR="00C67C9C">
        <w:t xml:space="preserve"> –</w:t>
      </w:r>
      <w:r w:rsidR="00C67C9C" w:rsidRPr="00D66195">
        <w:t xml:space="preserve"> </w:t>
      </w:r>
      <w:r w:rsidRPr="00D66195">
        <w:t xml:space="preserve">makes up </w:t>
      </w:r>
      <w:r w:rsidR="00C67C9C">
        <w:t>about</w:t>
      </w:r>
      <w:r w:rsidR="00C67C9C" w:rsidRPr="00D66195">
        <w:t xml:space="preserve"> </w:t>
      </w:r>
      <w:r w:rsidRPr="00D66195">
        <w:t>5.6 per cent of the total landmass of Aotearoa</w:t>
      </w:r>
      <w:r>
        <w:t xml:space="preserve"> </w:t>
      </w:r>
      <w:r w:rsidRPr="00D66195">
        <w:t>New</w:t>
      </w:r>
      <w:r w:rsidR="00361BDF">
        <w:t> </w:t>
      </w:r>
      <w:r w:rsidRPr="00D66195">
        <w:t>Zealand (</w:t>
      </w:r>
      <w:r w:rsidR="00C67C9C" w:rsidRPr="00D66195">
        <w:t>Kingi, 2008</w:t>
      </w:r>
      <w:r w:rsidR="00C67C9C">
        <w:t>;</w:t>
      </w:r>
      <w:r w:rsidR="00C67C9C" w:rsidRPr="00D66195">
        <w:t xml:space="preserve"> </w:t>
      </w:r>
      <w:r w:rsidRPr="00D66195">
        <w:t xml:space="preserve">Te Aho, 2007). </w:t>
      </w:r>
      <w:r w:rsidRPr="00361BDF">
        <w:t>Ongoing sea-level rise, landslides and erosion, fire,</w:t>
      </w:r>
      <w:r w:rsidR="00361BDF">
        <w:t> </w:t>
      </w:r>
      <w:r w:rsidRPr="00361BDF">
        <w:t>drought, and changes to stream flows and water flows are expected to have significant impacts on land and primary sector assets and</w:t>
      </w:r>
      <w:r w:rsidR="00F72FD8">
        <w:t>,</w:t>
      </w:r>
      <w:r w:rsidRPr="00361BDF">
        <w:t xml:space="preserve"> by extension,</w:t>
      </w:r>
      <w:r w:rsidR="005A1AE5">
        <w:t xml:space="preserve"> on</w:t>
      </w:r>
      <w:r w:rsidRPr="00361BDF">
        <w:t xml:space="preserve"> future economic investment and</w:t>
      </w:r>
      <w:r w:rsidR="00361BDF">
        <w:t> </w:t>
      </w:r>
      <w:r w:rsidRPr="00361BDF">
        <w:t xml:space="preserve">wellbeing. </w:t>
      </w:r>
    </w:p>
    <w:p w14:paraId="4C65353F" w14:textId="17DEFB16" w:rsidR="00580E7B" w:rsidRPr="00D66195" w:rsidRDefault="00580E7B" w:rsidP="00FF7220">
      <w:pPr>
        <w:pStyle w:val="BodyText"/>
        <w:spacing w:before="100" w:after="100"/>
      </w:pPr>
      <w:r w:rsidRPr="00361BDF">
        <w:t>Many Māori settlements and interests in coastal fringes and lowland areas are already exposed to flooding, erosion and sedimentation, and these risks are projected to increase with</w:t>
      </w:r>
      <w:r w:rsidR="00361BDF">
        <w:t> </w:t>
      </w:r>
      <w:r w:rsidRPr="00361BDF">
        <w:t xml:space="preserve">sea-level rise </w:t>
      </w:r>
      <w:r w:rsidRPr="00361BDF" w:rsidDel="00BE27F7">
        <w:t>(Fraser, 1991; King et al, 2010; Ngāi Tahu, 20</w:t>
      </w:r>
      <w:r w:rsidR="00B54EC5">
        <w:t>1</w:t>
      </w:r>
      <w:r w:rsidRPr="00361BDF" w:rsidDel="00BE27F7">
        <w:t>8; Packman et al, 2001)</w:t>
      </w:r>
      <w:r w:rsidRPr="00361BDF">
        <w:t xml:space="preserve"> under</w:t>
      </w:r>
      <w:r w:rsidR="00361BDF">
        <w:t> </w:t>
      </w:r>
      <w:r w:rsidRPr="00361BDF">
        <w:t>both RCP4.5 and RCP8.5 scenarios. Other Māori-owned land is steep and susceptible to damage from high-intensity rainstorms (Har</w:t>
      </w:r>
      <w:r w:rsidRPr="00D66195">
        <w:t xml:space="preserve">msworth and Raynor, 2005). Most of New Zealand is projected to experience more dry days, but also more days of heavy rainfall, which may lead to more frequent flooding and erosion. </w:t>
      </w:r>
      <w:r>
        <w:t>I</w:t>
      </w:r>
      <w:r w:rsidRPr="00D66195">
        <w:t xml:space="preserve">ncreasing dry spells </w:t>
      </w:r>
      <w:r>
        <w:t>are</w:t>
      </w:r>
      <w:r w:rsidRPr="00D66195">
        <w:t xml:space="preserve"> expected to </w:t>
      </w:r>
      <w:r>
        <w:t>amplify conditions in</w:t>
      </w:r>
      <w:r w:rsidRPr="00D66195">
        <w:t xml:space="preserve"> already drought</w:t>
      </w:r>
      <w:r>
        <w:t>-</w:t>
      </w:r>
      <w:r w:rsidRPr="00D66195">
        <w:t>prone land in the east and north of the country, potentially reducing agricultural productivity and economic opportunities</w:t>
      </w:r>
      <w:r w:rsidRPr="00D66195" w:rsidDel="00BE27F7">
        <w:t xml:space="preserve"> (Cottrell et al, 2004; King et al, 2010)</w:t>
      </w:r>
      <w:r w:rsidRPr="00D66195">
        <w:t>. Under a warming climate, fire</w:t>
      </w:r>
      <w:r w:rsidR="00BF07EE">
        <w:t xml:space="preserve"> –</w:t>
      </w:r>
      <w:r w:rsidRPr="00D66195">
        <w:t xml:space="preserve"> which is projected to </w:t>
      </w:r>
      <w:r>
        <w:t>be</w:t>
      </w:r>
      <w:r w:rsidR="00BF07EE">
        <w:t>come</w:t>
      </w:r>
      <w:r>
        <w:t xml:space="preserve"> more</w:t>
      </w:r>
      <w:r w:rsidRPr="00D66195">
        <w:t xml:space="preserve"> frequen</w:t>
      </w:r>
      <w:r>
        <w:t>t</w:t>
      </w:r>
      <w:r w:rsidR="00BF07EE">
        <w:t xml:space="preserve"> –</w:t>
      </w:r>
      <w:r w:rsidRPr="00D66195">
        <w:t xml:space="preserve"> is regarded as a significant threat to Māori resources and investment in the farming and forestry industries (King and Penny, 2006; King et al, 2012). </w:t>
      </w:r>
    </w:p>
    <w:p w14:paraId="61B88594" w14:textId="77777777" w:rsidR="00580E7B" w:rsidRPr="00D66195" w:rsidRDefault="00580E7B" w:rsidP="00580E7B">
      <w:pPr>
        <w:pStyle w:val="Heading4"/>
      </w:pPr>
      <w:r w:rsidRPr="00D66195">
        <w:lastRenderedPageBreak/>
        <w:t>Sensitivity</w:t>
      </w:r>
    </w:p>
    <w:p w14:paraId="7EE97AD8" w14:textId="163564CB" w:rsidR="00580E7B" w:rsidRPr="00FF7220" w:rsidRDefault="00580E7B" w:rsidP="009D2733">
      <w:pPr>
        <w:pStyle w:val="BodyText"/>
        <w:spacing w:before="100" w:after="100"/>
      </w:pPr>
      <w:r w:rsidRPr="00D66195">
        <w:t>Māori regularly use private and public lands, water and associated resources for activities ranging from hunting</w:t>
      </w:r>
      <w:r>
        <w:t>,</w:t>
      </w:r>
      <w:r w:rsidRPr="00D66195">
        <w:t xml:space="preserve"> fishing and recreation, to collection of cultural resources and the maintenance of traditional </w:t>
      </w:r>
      <w:r w:rsidRPr="00FF7220">
        <w:t>skills</w:t>
      </w:r>
      <w:r w:rsidRPr="00D66195">
        <w:t xml:space="preserve"> and identity (King and Penny, 2006; King et al, 2012). However, resource degradation, land-use modification and increasing competition have greatly transformed the ability of Māori to undertake these practices (IPCC, 2007</w:t>
      </w:r>
      <w:r w:rsidR="00521043">
        <w:t>b</w:t>
      </w:r>
      <w:r w:rsidRPr="00D66195">
        <w:t xml:space="preserve">; King et al, 2012). The diversity </w:t>
      </w:r>
      <w:r>
        <w:t>of</w:t>
      </w:r>
      <w:r w:rsidRPr="00D66195">
        <w:t xml:space="preserve"> Māori society, and the presence of other sources of strengths and vulnerabilities</w:t>
      </w:r>
      <w:r>
        <w:t>,</w:t>
      </w:r>
      <w:r w:rsidRPr="00D66195">
        <w:t xml:space="preserve"> result in differential levels of sensitivity to changes in and to land and waters</w:t>
      </w:r>
      <w:r>
        <w:t xml:space="preserve"> </w:t>
      </w:r>
      <w:r w:rsidRPr="00FF7220">
        <w:t>depending on location and cultural practice.</w:t>
      </w:r>
    </w:p>
    <w:p w14:paraId="5E1AA8E1" w14:textId="3AEE6526" w:rsidR="00580E7B" w:rsidRPr="00D66195" w:rsidRDefault="00580E7B" w:rsidP="00FF7220">
      <w:pPr>
        <w:pStyle w:val="Heading4"/>
      </w:pPr>
      <w:r w:rsidRPr="00D66195">
        <w:t>Adaptive capacity</w:t>
      </w:r>
    </w:p>
    <w:p w14:paraId="3FCD95AE" w14:textId="6E5F1B87" w:rsidR="00580E7B" w:rsidRPr="00D66195" w:rsidRDefault="00580E7B" w:rsidP="00FF7220">
      <w:pPr>
        <w:pStyle w:val="BodyText"/>
      </w:pPr>
      <w:r w:rsidRPr="00D66195">
        <w:t>As discussed in</w:t>
      </w:r>
      <w:r w:rsidR="00CE713C">
        <w:t xml:space="preserve"> relation to</w:t>
      </w:r>
      <w:r w:rsidRPr="00D66195">
        <w:t xml:space="preserve"> the </w:t>
      </w:r>
      <w:r>
        <w:t>natural e</w:t>
      </w:r>
      <w:r w:rsidRPr="00D66195">
        <w:t xml:space="preserve">nvironment </w:t>
      </w:r>
      <w:r>
        <w:t>d</w:t>
      </w:r>
      <w:r w:rsidRPr="00D66195">
        <w:t>omain</w:t>
      </w:r>
      <w:r w:rsidR="00CE713C">
        <w:t xml:space="preserve"> (</w:t>
      </w:r>
      <w:hyperlink w:anchor="_Natural_environment_domain" w:history="1">
        <w:r w:rsidR="00CE713C" w:rsidRPr="00CE713C">
          <w:rPr>
            <w:rStyle w:val="Hyperlink"/>
          </w:rPr>
          <w:t>section 3</w:t>
        </w:r>
      </w:hyperlink>
      <w:r w:rsidR="00CE713C">
        <w:t>)</w:t>
      </w:r>
      <w:r w:rsidRPr="00D66195">
        <w:t xml:space="preserve">, beyond reducing local stressors, there is limited ability to reduce the consequences of climate change on ecosystems and land. In particular, it is unlikely that protection of all low-lying coastal regions, irrespective of </w:t>
      </w:r>
      <w:r w:rsidR="00CB0B6C">
        <w:t xml:space="preserve">their </w:t>
      </w:r>
      <w:r w:rsidRPr="00D66195">
        <w:t>cultural, spiritual and economic importance, will be economically viable under high levels of warming (</w:t>
      </w:r>
      <w:r>
        <w:t>that is,</w:t>
      </w:r>
      <w:r w:rsidRPr="00D66195">
        <w:t xml:space="preserve"> RCP8.5). Some Māori communities </w:t>
      </w:r>
      <w:r>
        <w:t>are</w:t>
      </w:r>
      <w:r w:rsidRPr="00D66195">
        <w:t xml:space="preserve"> concern</w:t>
      </w:r>
      <w:r>
        <w:t>ed</w:t>
      </w:r>
      <w:r w:rsidRPr="00D66195">
        <w:t xml:space="preserve"> about abandon</w:t>
      </w:r>
      <w:r>
        <w:t>ing</w:t>
      </w:r>
      <w:r w:rsidRPr="00D66195">
        <w:t xml:space="preserve"> coastal spiritual sites </w:t>
      </w:r>
      <w:r>
        <w:t>and</w:t>
      </w:r>
      <w:r w:rsidRPr="00D66195">
        <w:t xml:space="preserve"> express strong reservations about the adequacy of managed retreat </w:t>
      </w:r>
      <w:r w:rsidR="000C74F4" w:rsidRPr="00D66195">
        <w:t>poli</w:t>
      </w:r>
      <w:r w:rsidR="000C74F4">
        <w:t>cies</w:t>
      </w:r>
      <w:r w:rsidR="000C74F4" w:rsidRPr="00D66195">
        <w:t xml:space="preserve"> </w:t>
      </w:r>
      <w:r w:rsidRPr="00D66195">
        <w:t xml:space="preserve">(Hayward, 2008b). Some Māori are less able to </w:t>
      </w:r>
      <w:r w:rsidR="00E56325">
        <w:t>‘</w:t>
      </w:r>
      <w:r w:rsidRPr="00D66195">
        <w:t>retreat</w:t>
      </w:r>
      <w:r w:rsidR="00E56325">
        <w:t>’</w:t>
      </w:r>
      <w:r w:rsidRPr="00D66195">
        <w:t xml:space="preserve"> to other areas</w:t>
      </w:r>
      <w:r w:rsidR="00E56325">
        <w:t xml:space="preserve"> for many reasons,</w:t>
      </w:r>
      <w:r w:rsidRPr="00D66195">
        <w:t xml:space="preserve"> including </w:t>
      </w:r>
      <w:r w:rsidR="00E56325">
        <w:t xml:space="preserve">their </w:t>
      </w:r>
      <w:r w:rsidRPr="00D66195">
        <w:t>greatly circumscribed living arrangements</w:t>
      </w:r>
      <w:r>
        <w:t>,</w:t>
      </w:r>
      <w:r w:rsidRPr="00D66195">
        <w:t xml:space="preserve"> and deeply held values and beliefs about connections to place and people</w:t>
      </w:r>
      <w:r w:rsidRPr="00D66195">
        <w:rPr>
          <w:rStyle w:val="CommentReference"/>
        </w:rPr>
        <w:t xml:space="preserve">. </w:t>
      </w:r>
      <w:r w:rsidR="00E56325">
        <w:t>About</w:t>
      </w:r>
      <w:r w:rsidR="00E56325" w:rsidRPr="00D66195">
        <w:t xml:space="preserve"> </w:t>
      </w:r>
      <w:r w:rsidRPr="00D66195">
        <w:t>80 per cent of the land</w:t>
      </w:r>
      <w:r>
        <w:t>-</w:t>
      </w:r>
      <w:r w:rsidRPr="00D66195">
        <w:t xml:space="preserve"> and ocean-based resources owned by Māori are held in multiple or communal ownership. While this is a source of opportunity and strength, it can also present challenges for governance structures that must balance economic and fiscal considerations </w:t>
      </w:r>
      <w:r>
        <w:t>with</w:t>
      </w:r>
      <w:r w:rsidRPr="00D66195">
        <w:t xml:space="preserve"> customary values around land</w:t>
      </w:r>
      <w:r>
        <w:t xml:space="preserve"> </w:t>
      </w:r>
      <w:r w:rsidRPr="00D66195">
        <w:t>use</w:t>
      </w:r>
      <w:r>
        <w:t xml:space="preserve"> </w:t>
      </w:r>
      <w:r w:rsidRPr="00D66195">
        <w:t>(Cottrell et</w:t>
      </w:r>
      <w:r w:rsidR="00FF7220">
        <w:t> </w:t>
      </w:r>
      <w:r w:rsidRPr="00D66195">
        <w:t>al, 2004; King et al, 2010).</w:t>
      </w:r>
    </w:p>
    <w:p w14:paraId="4CF41B29" w14:textId="6084D524" w:rsidR="00580E7B" w:rsidRPr="00FF7220" w:rsidRDefault="00580E7B" w:rsidP="009D2733">
      <w:pPr>
        <w:pStyle w:val="BodyText"/>
        <w:spacing w:before="100" w:after="100"/>
      </w:pPr>
      <w:r w:rsidRPr="00FF7220">
        <w:t xml:space="preserve">Many factors can limit the disruption caused by climate-related impacts and stresses. For example, Māori knowledge can help build resilience to weather and climate extremes (and related natural hazards) by promoting greater connections between people and natural world, and the inherent linkages between atmospheric and biophysical phenomena </w:t>
      </w:r>
      <w:r w:rsidRPr="00FF7220">
        <w:fldChar w:fldCharType="begin" w:fldLock="1"/>
      </w:r>
      <w:r w:rsidRPr="00FF7220">
        <w:instrText>ADDIN CSL_CITATION {"citationItems":[{"id":"ITEM-1","itemData":{"author":[{"dropping-particle":"","family":"King","given":"Darren","non-dropping-particle":"","parse-names":false,"suffix":""},{"dropping-particle":"","family":"Penny","given":"Guy","non-dropping-particle":"","parse-names":false,"suffix":""}],"id":"ITEM-1","issued":{"date-parts":[["2006"]]},"title":"The 2nd Maori Climate Forum – Hongoeka Marae , Plimmerton : Summary Report","type":"report"},"uris":["http://www.mendeley.com/documents/?uuid=2103485a-0b4e-438c-a9bf-9d05e2a0b972"]}],"mendeley":{"formattedCitation":"(D. King &amp; Penny, 2006)","plainTextFormattedCitation":"(D. King &amp; Penny, 2006)","previouslyFormattedCitation":"(D. King &amp; Penny, 2006)"},"properties":{"noteIndex":0},"schema":"https://github.com/citation-style-language/schema/raw/master/csl-citation.json"}</w:instrText>
      </w:r>
      <w:r w:rsidRPr="00FF7220">
        <w:fldChar w:fldCharType="separate"/>
      </w:r>
      <w:r w:rsidRPr="00FF7220">
        <w:t>(King</w:t>
      </w:r>
      <w:r w:rsidR="00FF7220" w:rsidRPr="00FF7220">
        <w:t> </w:t>
      </w:r>
      <w:r w:rsidRPr="00FF7220">
        <w:t>and Penny, 2006)</w:t>
      </w:r>
      <w:r w:rsidRPr="00FF7220">
        <w:fldChar w:fldCharType="end"/>
      </w:r>
      <w:r w:rsidRPr="00FF7220">
        <w:t>. Restoration of currently degraded Māori land, through applying new environmental management tools for long-term (50–100</w:t>
      </w:r>
      <w:r w:rsidR="00E56325">
        <w:t>-</w:t>
      </w:r>
      <w:r w:rsidRPr="00FF7220">
        <w:t xml:space="preserve">year) visions, may also help reduce the vulnerability of some Māori to this risk </w:t>
      </w:r>
      <w:r w:rsidRPr="00FF7220">
        <w:fldChar w:fldCharType="begin" w:fldLock="1"/>
      </w:r>
      <w:r w:rsidRPr="00FF7220">
        <w:instrText>ADDIN CSL_CITATION {"citationItems":[{"id":"ITEM-1","itemData":{"author":[{"dropping-particle":"","family":"King","given":"Darren","non-dropping-particle":"","parse-names":false,"suffix":""},{"dropping-particle":"","family":"Penny","given":"Guy","non-dropping-particle":"","parse-names":false,"suffix":""}],"id":"ITEM-1","issued":{"date-parts":[["2006"]]},"title":"The 2nd Maori Climate Forum – Hongoeka Marae , Plimmerton : Summary Report","type":"report"},"uris":["http://www.mendeley.com/documents/?uuid=2103485a-0b4e-438c-a9bf-9d05e2a0b972"]}],"mendeley":{"formattedCitation":"(D. King &amp; Penny, 2006)","plainTextFormattedCitation":"(D. King &amp; Penny, 2006)","previouslyFormattedCitation":"(D. King &amp; Penny, 2006)"},"properties":{"noteIndex":0},"schema":"https://github.com/citation-style-language/schema/raw/master/csl-citation.json"}</w:instrText>
      </w:r>
      <w:r w:rsidRPr="00FF7220">
        <w:fldChar w:fldCharType="separate"/>
      </w:r>
      <w:r w:rsidRPr="00FF7220">
        <w:t>(King and Penny, 2006)</w:t>
      </w:r>
      <w:r w:rsidRPr="00FF7220">
        <w:fldChar w:fldCharType="end"/>
      </w:r>
      <w:r w:rsidRPr="00FF7220">
        <w:t>.</w:t>
      </w:r>
    </w:p>
    <w:p w14:paraId="4BC2E3C3" w14:textId="01FF466E" w:rsidR="00580E7B" w:rsidRPr="00D66195" w:rsidRDefault="00580E7B" w:rsidP="009D2733">
      <w:pPr>
        <w:pStyle w:val="BodyText"/>
        <w:spacing w:before="100" w:after="100"/>
      </w:pPr>
      <w:r w:rsidRPr="00D66195">
        <w:t xml:space="preserve">Adaptive capacity is </w:t>
      </w:r>
      <w:r w:rsidRPr="00FF7220">
        <w:t>currently</w:t>
      </w:r>
      <w:r w:rsidRPr="00D66195">
        <w:t xml:space="preserve"> restricted by insufficient knowledge about the impacts of climate change on land and biodiversity (Te Aho, 2007) (G5)</w:t>
      </w:r>
      <w:r w:rsidR="00E56325">
        <w:t>. Other constraints are</w:t>
      </w:r>
      <w:r w:rsidRPr="00D66195">
        <w:t xml:space="preserve"> information asymmetries, inadequate coordination and knowledge</w:t>
      </w:r>
      <w:r>
        <w:t>-</w:t>
      </w:r>
      <w:r w:rsidRPr="00D66195">
        <w:t>sharing processes between and within government and Māori peoples (G1), and inadequate access to funding for adaptation (G2).</w:t>
      </w:r>
    </w:p>
    <w:p w14:paraId="0EA890F3" w14:textId="77777777" w:rsidR="00580E7B" w:rsidRPr="00FF7220" w:rsidRDefault="00580E7B" w:rsidP="00FF7220">
      <w:pPr>
        <w:pStyle w:val="Heading4"/>
      </w:pPr>
      <w:r w:rsidRPr="00D66195">
        <w:t>Consequence</w:t>
      </w:r>
    </w:p>
    <w:p w14:paraId="73CD7D56" w14:textId="05BD885B" w:rsidR="00580E7B" w:rsidRPr="00D66195" w:rsidRDefault="00580E7B" w:rsidP="00FF7220">
      <w:pPr>
        <w:pStyle w:val="BodyText"/>
      </w:pPr>
      <w:r w:rsidRPr="00D66195">
        <w:t xml:space="preserve">For many Māori, wellbeing is connected with the ability to use, develop and protect the natural environment (Hayward, 2008a). The importance of balancing cultural and spiritual values in the environment </w:t>
      </w:r>
      <w:r w:rsidR="00AF2A8F">
        <w:t>with</w:t>
      </w:r>
      <w:r w:rsidR="00AF2A8F" w:rsidRPr="00D66195">
        <w:t xml:space="preserve"> </w:t>
      </w:r>
      <w:r w:rsidRPr="00D66195">
        <w:t>using resources for social and commercial purposes is also widely recognised (</w:t>
      </w:r>
      <w:r>
        <w:t>Ministry for the Environment</w:t>
      </w:r>
      <w:r w:rsidRPr="00D66195">
        <w:t xml:space="preserve">, 2007; Packman et al, 2001). </w:t>
      </w:r>
      <w:r w:rsidR="00AF2A8F">
        <w:t>If</w:t>
      </w:r>
      <w:r w:rsidR="00AF2A8F" w:rsidRPr="00D66195">
        <w:t xml:space="preserve"> </w:t>
      </w:r>
      <w:r w:rsidRPr="00D66195">
        <w:t>land become</w:t>
      </w:r>
      <w:r w:rsidR="00AF2A8F">
        <w:t>s</w:t>
      </w:r>
      <w:r w:rsidRPr="00D66195">
        <w:t xml:space="preserve"> uninhabitable, as i</w:t>
      </w:r>
      <w:r w:rsidR="00AF2A8F">
        <w:t>t</w:t>
      </w:r>
      <w:r w:rsidRPr="00D66195">
        <w:t xml:space="preserve"> almost certain</w:t>
      </w:r>
      <w:r w:rsidR="00AF2A8F">
        <w:t>ly will</w:t>
      </w:r>
      <w:r w:rsidRPr="00D66195">
        <w:t xml:space="preserve"> </w:t>
      </w:r>
      <w:r>
        <w:t>with</w:t>
      </w:r>
      <w:r w:rsidRPr="00D66195">
        <w:t xml:space="preserve"> ongoing sea</w:t>
      </w:r>
      <w:r>
        <w:t>-</w:t>
      </w:r>
      <w:r w:rsidRPr="00D66195">
        <w:t xml:space="preserve">level rise, the social and cultural impacts of relocation are likely to result in the loss of cultural capital (Okeroa, 2007). </w:t>
      </w:r>
    </w:p>
    <w:p w14:paraId="2D4E3BE3" w14:textId="39C9992E" w:rsidR="00580E7B" w:rsidRPr="00D66195" w:rsidRDefault="00580E7B" w:rsidP="009D2733">
      <w:pPr>
        <w:pStyle w:val="BodyText"/>
        <w:spacing w:before="100" w:after="100"/>
      </w:pPr>
      <w:r w:rsidRPr="00D66195">
        <w:t>Climate change</w:t>
      </w:r>
      <w:r>
        <w:t>-</w:t>
      </w:r>
      <w:r w:rsidRPr="00D66195">
        <w:t xml:space="preserve">induced losses and degradation of land and waters are very likely to affect Māori economic opportunity, identity, and cultural wellbeing and spiritual health (Hayward, 2008a). Much of Māori economic development also relates directly to land and waters through agriculture, forestry and fishing. A healthy environment is a prerequisite for good health </w:t>
      </w:r>
      <w:r w:rsidRPr="00D66195">
        <w:lastRenderedPageBreak/>
        <w:t>(Durie, 1999). According to Jones et al</w:t>
      </w:r>
      <w:r>
        <w:rPr>
          <w:rStyle w:val="CommentReference"/>
          <w:rFonts w:cs="Arial"/>
          <w:lang w:eastAsia="en-US"/>
        </w:rPr>
        <w:t xml:space="preserve"> </w:t>
      </w:r>
      <w:r w:rsidRPr="00D66195">
        <w:t>(2014</w:t>
      </w:r>
      <w:r w:rsidR="00450EC7">
        <w:t>a</w:t>
      </w:r>
      <w:r w:rsidRPr="00D66195">
        <w:t>)</w:t>
      </w:r>
      <w:r w:rsidR="001C1F61">
        <w:t>,</w:t>
      </w:r>
      <w:r w:rsidRPr="00D66195">
        <w:t xml:space="preserve"> the loss of coastal land and sites of cultural significance will corrode the deep attachment to place and accentuate r</w:t>
      </w:r>
      <w:r w:rsidRPr="00D66195">
        <w:rPr>
          <w:rFonts w:cs="Arial"/>
          <w:bCs/>
        </w:rPr>
        <w:t xml:space="preserve">isks </w:t>
      </w:r>
      <w:r w:rsidRPr="007E0BA0">
        <w:rPr>
          <w:rFonts w:cs="Arial"/>
          <w:bCs/>
        </w:rPr>
        <w:t>to mental</w:t>
      </w:r>
      <w:r w:rsidR="00AE1063">
        <w:rPr>
          <w:rFonts w:cs="Arial"/>
          <w:bCs/>
        </w:rPr>
        <w:t> </w:t>
      </w:r>
      <w:r w:rsidRPr="007E0BA0">
        <w:rPr>
          <w:rFonts w:cs="Arial"/>
          <w:bCs/>
        </w:rPr>
        <w:t>health and wellbeing.</w:t>
      </w:r>
    </w:p>
    <w:p w14:paraId="2D5C3FD1" w14:textId="77777777" w:rsidR="00580E7B" w:rsidRPr="00D66195" w:rsidRDefault="00580E7B" w:rsidP="00580E7B">
      <w:pPr>
        <w:pStyle w:val="Heading4"/>
      </w:pPr>
      <w:r w:rsidRPr="00D66195">
        <w:t>Interacting risks</w:t>
      </w:r>
    </w:p>
    <w:p w14:paraId="47091249" w14:textId="20D3CE9F" w:rsidR="00580E7B" w:rsidRPr="00602AC6" w:rsidRDefault="00580E7B" w:rsidP="009D2733">
      <w:pPr>
        <w:pStyle w:val="BodyText"/>
        <w:spacing w:before="100" w:after="100"/>
        <w:rPr>
          <w:spacing w:val="-4"/>
        </w:rPr>
      </w:pPr>
      <w:r w:rsidRPr="00602AC6">
        <w:rPr>
          <w:spacing w:val="-4"/>
        </w:rPr>
        <w:t>The interconnectedness of Māori spiritual health and economic, physical, social and cultural wellbeing with the natural environment could amplify the vulnerability of some Māori to all</w:t>
      </w:r>
      <w:r w:rsidR="00FF7220" w:rsidRPr="00602AC6">
        <w:rPr>
          <w:spacing w:val="-4"/>
        </w:rPr>
        <w:t> </w:t>
      </w:r>
      <w:r w:rsidRPr="00602AC6">
        <w:rPr>
          <w:spacing w:val="-4"/>
        </w:rPr>
        <w:t>other risks, by increasing sensitivity to climate change or reducing adaptive capacity. In particular, loss of land and waters is expected to exacerbate physical and mental health issues (</w:t>
      </w:r>
      <w:r w:rsidR="00602AC6" w:rsidRPr="00602AC6">
        <w:rPr>
          <w:spacing w:val="-4"/>
        </w:rPr>
        <w:t xml:space="preserve">H3, </w:t>
      </w:r>
      <w:r w:rsidRPr="00602AC6">
        <w:rPr>
          <w:spacing w:val="-4"/>
        </w:rPr>
        <w:t>H7)</w:t>
      </w:r>
      <w:r w:rsidR="00602AC6" w:rsidRPr="00602AC6">
        <w:rPr>
          <w:spacing w:val="-4"/>
        </w:rPr>
        <w:t xml:space="preserve"> and</w:t>
      </w:r>
      <w:r w:rsidRPr="00602AC6">
        <w:rPr>
          <w:spacing w:val="-4"/>
        </w:rPr>
        <w:t xml:space="preserve"> loss of identity and community cohesion (H1), </w:t>
      </w:r>
      <w:r w:rsidR="00602AC6" w:rsidRPr="00602AC6">
        <w:rPr>
          <w:spacing w:val="-4"/>
        </w:rPr>
        <w:t xml:space="preserve">as well as to </w:t>
      </w:r>
      <w:r w:rsidRPr="00602AC6">
        <w:rPr>
          <w:spacing w:val="-4"/>
        </w:rPr>
        <w:t xml:space="preserve">impact </w:t>
      </w:r>
      <w:r w:rsidR="00602AC6" w:rsidRPr="00602AC6">
        <w:rPr>
          <w:spacing w:val="-4"/>
        </w:rPr>
        <w:t xml:space="preserve">on </w:t>
      </w:r>
      <w:r w:rsidRPr="00602AC6">
        <w:rPr>
          <w:spacing w:val="-4"/>
        </w:rPr>
        <w:t>cultural heritage sites (H8). Importantly, the consequences of climate change on Māori peoples risk exacerbating inequity (H2) and may have ramifications for Treaty obligations and negotiations (G4).</w:t>
      </w:r>
    </w:p>
    <w:p w14:paraId="420F60CC" w14:textId="77777777" w:rsidR="00580E7B" w:rsidRPr="00D66195" w:rsidRDefault="00580E7B" w:rsidP="00580E7B">
      <w:pPr>
        <w:pStyle w:val="Heading4"/>
      </w:pPr>
      <w:r w:rsidRPr="00D66195">
        <w:t>Confidence: High agreement, robust evidence</w:t>
      </w:r>
    </w:p>
    <w:p w14:paraId="630149A0" w14:textId="4C636E06" w:rsidR="00580E7B" w:rsidRPr="00D66195" w:rsidRDefault="00580E7B" w:rsidP="009D2733">
      <w:pPr>
        <w:pStyle w:val="BodyText"/>
        <w:spacing w:before="100" w:after="100"/>
      </w:pPr>
      <w:r w:rsidRPr="00D66195">
        <w:t xml:space="preserve">There is robust evidence and </w:t>
      </w:r>
      <w:r w:rsidR="009B2D9B">
        <w:t xml:space="preserve">a </w:t>
      </w:r>
      <w:r w:rsidRPr="00D66195">
        <w:t xml:space="preserve">high </w:t>
      </w:r>
      <w:r w:rsidR="009B2D9B">
        <w:t xml:space="preserve">level of </w:t>
      </w:r>
      <w:r w:rsidRPr="00D66195">
        <w:t xml:space="preserve">agreement that loss and degradation of land and waters will </w:t>
      </w:r>
      <w:r w:rsidR="00602AC6">
        <w:t xml:space="preserve">have an </w:t>
      </w:r>
      <w:r w:rsidRPr="00D66195">
        <w:t xml:space="preserve">adverse impact </w:t>
      </w:r>
      <w:r w:rsidR="00602AC6">
        <w:t xml:space="preserve">on </w:t>
      </w:r>
      <w:r w:rsidRPr="00D66195">
        <w:t xml:space="preserve">Māori wellbeing. </w:t>
      </w:r>
    </w:p>
    <w:p w14:paraId="43725EF5" w14:textId="77777777" w:rsidR="00580E7B" w:rsidRPr="00D66195" w:rsidRDefault="00580E7B" w:rsidP="00580E7B">
      <w:pPr>
        <w:pStyle w:val="Heading4"/>
      </w:pPr>
      <w:r w:rsidRPr="00D66195">
        <w:t>Adaptation</w:t>
      </w:r>
    </w:p>
    <w:p w14:paraId="15B1C30F" w14:textId="7C8CB66A" w:rsidR="00580E7B" w:rsidRDefault="00580E7B" w:rsidP="009D2733">
      <w:pPr>
        <w:pStyle w:val="BodyText"/>
        <w:spacing w:before="100" w:after="100"/>
      </w:pPr>
      <w:r w:rsidRPr="00D66195">
        <w:t xml:space="preserve">Māori/iwi and </w:t>
      </w:r>
      <w:r>
        <w:t>many</w:t>
      </w:r>
      <w:r w:rsidRPr="00D66195">
        <w:t xml:space="preserve"> levels of government have efforts planned or under</w:t>
      </w:r>
      <w:r w:rsidR="00D35241">
        <w:t xml:space="preserve"> </w:t>
      </w:r>
      <w:r w:rsidRPr="00D66195">
        <w:t>way to reduce this risk. Iwi appear to be in the early stages of collecting information on the potential impacts on</w:t>
      </w:r>
      <w:r w:rsidR="00FF7220">
        <w:t> </w:t>
      </w:r>
      <w:r w:rsidRPr="00D66195">
        <w:t>them</w:t>
      </w:r>
      <w:r>
        <w:t>,</w:t>
      </w:r>
      <w:r w:rsidRPr="00D66195">
        <w:t xml:space="preserve"> and thinking about options for how they can respond. This includes Ngāi Tahu</w:t>
      </w:r>
      <w:r>
        <w:t>’s</w:t>
      </w:r>
      <w:r w:rsidRPr="00D66195">
        <w:t xml:space="preserve"> </w:t>
      </w:r>
      <w:r w:rsidRPr="00AD64FF">
        <w:rPr>
          <w:i/>
        </w:rPr>
        <w:t>Te</w:t>
      </w:r>
      <w:r w:rsidR="00FF7220" w:rsidRPr="00AD64FF">
        <w:rPr>
          <w:i/>
        </w:rPr>
        <w:t> </w:t>
      </w:r>
      <w:r w:rsidR="005A1AE5" w:rsidRPr="00AD64FF">
        <w:rPr>
          <w:i/>
        </w:rPr>
        <w:t>T</w:t>
      </w:r>
      <w:r w:rsidRPr="00AD64FF">
        <w:rPr>
          <w:i/>
        </w:rPr>
        <w:t>āhū</w:t>
      </w:r>
      <w:r w:rsidR="00FF7220" w:rsidRPr="00AD64FF">
        <w:rPr>
          <w:i/>
        </w:rPr>
        <w:t> </w:t>
      </w:r>
      <w:r w:rsidRPr="00AD64FF">
        <w:rPr>
          <w:i/>
        </w:rPr>
        <w:t xml:space="preserve">o te </w:t>
      </w:r>
      <w:r w:rsidR="005A1AE5" w:rsidRPr="00AD64FF">
        <w:rPr>
          <w:i/>
        </w:rPr>
        <w:t>W</w:t>
      </w:r>
      <w:r w:rsidRPr="00AD64FF">
        <w:rPr>
          <w:i/>
        </w:rPr>
        <w:t>hāriki</w:t>
      </w:r>
      <w:r w:rsidRPr="00D66195">
        <w:t xml:space="preserve"> climate change strategy</w:t>
      </w:r>
      <w:r w:rsidR="005A1AE5">
        <w:t xml:space="preserve"> (</w:t>
      </w:r>
      <w:r w:rsidR="005A1AE5" w:rsidRPr="00D66195">
        <w:t>Ngāi Tahu</w:t>
      </w:r>
      <w:r w:rsidR="005A1AE5">
        <w:t>, 2018)</w:t>
      </w:r>
      <w:r w:rsidRPr="00D66195">
        <w:t xml:space="preserve"> and </w:t>
      </w:r>
      <w:r w:rsidRPr="00AD64FF">
        <w:rPr>
          <w:i/>
        </w:rPr>
        <w:t>Te Poha o Tohu Raumati</w:t>
      </w:r>
      <w:r w:rsidRPr="00D66195">
        <w:t xml:space="preserve"> (environmental management plan)</w:t>
      </w:r>
      <w:r>
        <w:t>.</w:t>
      </w:r>
      <w:r w:rsidRPr="00D66195">
        <w:t xml:space="preserve"> </w:t>
      </w:r>
      <w:r>
        <w:t>H</w:t>
      </w:r>
      <w:r w:rsidRPr="00D66195">
        <w:t>owever</w:t>
      </w:r>
      <w:r>
        <w:t>,</w:t>
      </w:r>
      <w:r w:rsidRPr="00D66195">
        <w:t xml:space="preserve"> Māori</w:t>
      </w:r>
      <w:r>
        <w:t xml:space="preserve"> and </w:t>
      </w:r>
      <w:r w:rsidRPr="00D66195">
        <w:t>iwi in general do not appear to have a good understanding of potential climate</w:t>
      </w:r>
      <w:r>
        <w:t>-</w:t>
      </w:r>
      <w:r w:rsidRPr="00D66195">
        <w:t>related changes. Research is currently under</w:t>
      </w:r>
      <w:r>
        <w:t xml:space="preserve"> </w:t>
      </w:r>
      <w:r w:rsidRPr="00D66195">
        <w:t xml:space="preserve">way to build </w:t>
      </w:r>
      <w:r w:rsidR="00D35241">
        <w:t>this</w:t>
      </w:r>
      <w:r w:rsidRPr="00D66195">
        <w:t xml:space="preserve"> understanding</w:t>
      </w:r>
      <w:r>
        <w:t>;</w:t>
      </w:r>
      <w:r w:rsidRPr="00D66195">
        <w:t xml:space="preserve"> for example, NIWA has carried out a number of studies on how </w:t>
      </w:r>
      <w:r w:rsidR="00D35241">
        <w:t>it</w:t>
      </w:r>
      <w:r w:rsidR="00D35241" w:rsidRPr="00D66195">
        <w:t xml:space="preserve"> </w:t>
      </w:r>
      <w:r w:rsidRPr="00D66195">
        <w:t>expect</w:t>
      </w:r>
      <w:r w:rsidR="00D35241">
        <w:t>s</w:t>
      </w:r>
      <w:r w:rsidRPr="00D66195">
        <w:t xml:space="preserve"> Māori society to be affected by climate change, including a series of place-based studies examining coastal Māori community adaptation and vulnerability</w:t>
      </w:r>
      <w:r>
        <w:t>.</w:t>
      </w:r>
      <w:r w:rsidRPr="00D66195">
        <w:t xml:space="preserve"> Ngāti Kahungunu is working in partnership with GNS Science to explore the connections between science and mātauranga-a-iwi, and the Deep South </w:t>
      </w:r>
      <w:r>
        <w:t xml:space="preserve">National </w:t>
      </w:r>
      <w:r w:rsidRPr="00D66195">
        <w:t>Science Challenge has a particular focus on Māori and adaptation. Some local councils have commissioned their own research, natural hazard mapping</w:t>
      </w:r>
      <w:r>
        <w:t>,</w:t>
      </w:r>
      <w:r w:rsidRPr="00D66195">
        <w:t xml:space="preserve"> system and characteristic reports, </w:t>
      </w:r>
      <w:r w:rsidR="00D35241">
        <w:t xml:space="preserve">and </w:t>
      </w:r>
      <w:r w:rsidRPr="00D66195">
        <w:t xml:space="preserve">archaeological mapping, and </w:t>
      </w:r>
      <w:r>
        <w:t xml:space="preserve">are </w:t>
      </w:r>
      <w:r w:rsidRPr="00D66195">
        <w:t>engag</w:t>
      </w:r>
      <w:r>
        <w:t>ing</w:t>
      </w:r>
      <w:r w:rsidRPr="00D66195">
        <w:t xml:space="preserve"> with communities and Māori advisory boards. The extent of adaptation efforts vari</w:t>
      </w:r>
      <w:r>
        <w:t>es</w:t>
      </w:r>
      <w:r w:rsidRPr="00D66195">
        <w:t xml:space="preserve"> across regions, and there </w:t>
      </w:r>
      <w:r>
        <w:t>are</w:t>
      </w:r>
      <w:r w:rsidRPr="00D66195">
        <w:t xml:space="preserve"> no clear funding mechanisms to respond to this risk.</w:t>
      </w:r>
      <w:r>
        <w:t xml:space="preserve"> </w:t>
      </w:r>
    </w:p>
    <w:p w14:paraId="5F94D90F" w14:textId="58E81496" w:rsidR="00AE1063" w:rsidRDefault="00AE1063" w:rsidP="00EB5F11">
      <w:pPr>
        <w:pStyle w:val="Tableheading2"/>
      </w:pPr>
      <w:bookmarkStart w:id="445" w:name="_Toc45391915"/>
      <w:r w:rsidRPr="00AE1063">
        <w:t>H5 Risks to Māori social, cultural, spiritual and economic wellbeing from loss and</w:t>
      </w:r>
      <w:r>
        <w:t> </w:t>
      </w:r>
      <w:r w:rsidRPr="00AE1063">
        <w:t>degradation of lands and waters, as well as cultural assets such as marae</w:t>
      </w:r>
      <w:r>
        <w:t xml:space="preserve">: </w:t>
      </w:r>
      <w:r w:rsidR="00EB5F11">
        <w:t>U</w:t>
      </w:r>
      <w:r>
        <w:t>rgency profile</w:t>
      </w:r>
      <w:bookmarkEnd w:id="445"/>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24"/>
        <w:gridCol w:w="1818"/>
        <w:gridCol w:w="992"/>
        <w:gridCol w:w="852"/>
        <w:gridCol w:w="1417"/>
        <w:gridCol w:w="1559"/>
        <w:gridCol w:w="710"/>
        <w:gridCol w:w="1123"/>
        <w:gridCol w:w="10"/>
      </w:tblGrid>
      <w:tr w:rsidR="00C24DD4" w:rsidRPr="00E72AF3" w14:paraId="071D9EE0" w14:textId="77777777" w:rsidTr="00D64483">
        <w:trPr>
          <w:tblHeader/>
        </w:trPr>
        <w:tc>
          <w:tcPr>
            <w:tcW w:w="8505" w:type="dxa"/>
            <w:gridSpan w:val="9"/>
            <w:tcBorders>
              <w:bottom w:val="single" w:sz="4" w:space="0" w:color="DA5A28"/>
            </w:tcBorders>
            <w:shd w:val="clear" w:color="auto" w:fill="DA5A28"/>
          </w:tcPr>
          <w:p w14:paraId="6C5800A5" w14:textId="4E8B030F" w:rsidR="00AE1063" w:rsidRPr="00E72AF3" w:rsidRDefault="00AE1063" w:rsidP="0026522C">
            <w:pPr>
              <w:pStyle w:val="TableTextbold"/>
              <w:rPr>
                <w:color w:val="FFFFFF" w:themeColor="background1"/>
              </w:rPr>
            </w:pPr>
            <w:r w:rsidRPr="00E72AF3">
              <w:rPr>
                <w:color w:val="FFFFFF" w:themeColor="background1"/>
              </w:rPr>
              <w:t xml:space="preserve">H5 Risks to Māori social, cultural, spiritual and economic wellbeing from loss and degradation of lands and waters, as well as cultural assets such as marae: </w:t>
            </w:r>
            <w:r w:rsidR="00D64483">
              <w:rPr>
                <w:color w:val="FFFFFF" w:themeColor="background1"/>
              </w:rPr>
              <w:t>U</w:t>
            </w:r>
            <w:r w:rsidRPr="00E72AF3">
              <w:rPr>
                <w:color w:val="FFFFFF" w:themeColor="background1"/>
              </w:rPr>
              <w:t>rgency profile</w:t>
            </w:r>
          </w:p>
        </w:tc>
      </w:tr>
      <w:tr w:rsidR="00866C68" w:rsidRPr="00D66195" w14:paraId="4B383FCB" w14:textId="77777777" w:rsidTr="00E72AF3">
        <w:trPr>
          <w:tblHeader/>
        </w:trPr>
        <w:tc>
          <w:tcPr>
            <w:tcW w:w="1842" w:type="dxa"/>
            <w:gridSpan w:val="2"/>
            <w:shd w:val="clear" w:color="auto" w:fill="FFFFFF" w:themeFill="background1"/>
          </w:tcPr>
          <w:p w14:paraId="16649E44" w14:textId="77777777" w:rsidR="00AE1063" w:rsidRPr="00D66195" w:rsidRDefault="00AE1063" w:rsidP="0026522C">
            <w:pPr>
              <w:pStyle w:val="TableTextbold"/>
            </w:pPr>
            <w:r w:rsidRPr="00B91853">
              <w:t>Urgency category</w:t>
            </w:r>
          </w:p>
        </w:tc>
        <w:tc>
          <w:tcPr>
            <w:tcW w:w="1844" w:type="dxa"/>
            <w:gridSpan w:val="2"/>
          </w:tcPr>
          <w:p w14:paraId="2D185498" w14:textId="77777777" w:rsidR="00AE1063" w:rsidRPr="00D66195" w:rsidRDefault="00AE1063" w:rsidP="0026522C">
            <w:pPr>
              <w:pStyle w:val="TableText"/>
              <w:jc w:val="center"/>
            </w:pPr>
            <w:r w:rsidRPr="00B91853">
              <w:rPr>
                <w:b/>
              </w:rPr>
              <w:t>Proportion of urgency</w:t>
            </w:r>
          </w:p>
        </w:tc>
        <w:tc>
          <w:tcPr>
            <w:tcW w:w="4819" w:type="dxa"/>
            <w:gridSpan w:val="5"/>
          </w:tcPr>
          <w:p w14:paraId="19722669" w14:textId="77777777" w:rsidR="00AE1063" w:rsidRPr="00D66195" w:rsidRDefault="00AE1063" w:rsidP="0026522C">
            <w:pPr>
              <w:pStyle w:val="TableText"/>
            </w:pPr>
            <w:r w:rsidRPr="00B91853">
              <w:rPr>
                <w:b/>
              </w:rPr>
              <w:t>Description of actions</w:t>
            </w:r>
          </w:p>
        </w:tc>
      </w:tr>
      <w:tr w:rsidR="00066C49" w:rsidRPr="00D66195" w14:paraId="55A1FC48" w14:textId="77777777" w:rsidTr="00E72AF3">
        <w:trPr>
          <w:gridBefore w:val="1"/>
          <w:gridAfter w:val="1"/>
          <w:wBefore w:w="24" w:type="dxa"/>
          <w:wAfter w:w="10" w:type="dxa"/>
        </w:trPr>
        <w:tc>
          <w:tcPr>
            <w:tcW w:w="1818" w:type="dxa"/>
            <w:shd w:val="clear" w:color="auto" w:fill="FFFFFF" w:themeFill="background1"/>
            <w:hideMark/>
          </w:tcPr>
          <w:p w14:paraId="47F42AAF" w14:textId="77777777" w:rsidR="00580E7B" w:rsidRPr="00D66195" w:rsidRDefault="00580E7B" w:rsidP="0026522C">
            <w:pPr>
              <w:pStyle w:val="TableTextbold"/>
            </w:pPr>
            <w:r w:rsidRPr="00D66195">
              <w:t>More action needed</w:t>
            </w:r>
          </w:p>
        </w:tc>
        <w:tc>
          <w:tcPr>
            <w:tcW w:w="1844" w:type="dxa"/>
            <w:gridSpan w:val="2"/>
          </w:tcPr>
          <w:p w14:paraId="7D16508A" w14:textId="77777777" w:rsidR="00580E7B" w:rsidRPr="00D66195" w:rsidRDefault="00580E7B" w:rsidP="004920E8">
            <w:pPr>
              <w:pStyle w:val="TableText"/>
              <w:jc w:val="center"/>
            </w:pPr>
            <w:r w:rsidRPr="00D66195">
              <w:t>40</w:t>
            </w:r>
          </w:p>
        </w:tc>
        <w:tc>
          <w:tcPr>
            <w:tcW w:w="4809" w:type="dxa"/>
            <w:gridSpan w:val="4"/>
          </w:tcPr>
          <w:p w14:paraId="5C1CBD96" w14:textId="64384E5D" w:rsidR="00580E7B" w:rsidRPr="00D66195" w:rsidRDefault="00580E7B" w:rsidP="00D35241">
            <w:pPr>
              <w:pStyle w:val="TableText"/>
            </w:pPr>
            <w:r w:rsidRPr="00D66195">
              <w:t xml:space="preserve">Actions can be taken to empower Māori communities and iwi to consider and act on their particular situations. Action </w:t>
            </w:r>
            <w:r>
              <w:t>sh</w:t>
            </w:r>
            <w:r w:rsidRPr="00D66195">
              <w:t xml:space="preserve">ould </w:t>
            </w:r>
            <w:r>
              <w:t>include</w:t>
            </w:r>
            <w:r w:rsidRPr="00D66195">
              <w:t xml:space="preserve"> support</w:t>
            </w:r>
            <w:r>
              <w:t>,</w:t>
            </w:r>
            <w:r w:rsidRPr="00D66195">
              <w:t xml:space="preserve"> financing and agreement</w:t>
            </w:r>
            <w:r>
              <w:t>s</w:t>
            </w:r>
            <w:r w:rsidRPr="00D66195">
              <w:t xml:space="preserve"> to work together on understanding and adapting, and to support iwi/hapū to prepare climate change risk assessments and plans and reduce socio</w:t>
            </w:r>
            <w:r>
              <w:t>-</w:t>
            </w:r>
            <w:r w:rsidRPr="00D66195">
              <w:t>economic disparities.</w:t>
            </w:r>
          </w:p>
        </w:tc>
      </w:tr>
      <w:tr w:rsidR="00066C49" w:rsidRPr="00D66195" w14:paraId="26D58CEE" w14:textId="77777777" w:rsidTr="00E72AF3">
        <w:trPr>
          <w:gridBefore w:val="1"/>
          <w:gridAfter w:val="1"/>
          <w:wBefore w:w="24" w:type="dxa"/>
          <w:wAfter w:w="10" w:type="dxa"/>
        </w:trPr>
        <w:tc>
          <w:tcPr>
            <w:tcW w:w="1818" w:type="dxa"/>
            <w:shd w:val="clear" w:color="auto" w:fill="FFFFFF" w:themeFill="background1"/>
            <w:hideMark/>
          </w:tcPr>
          <w:p w14:paraId="4258395D" w14:textId="77777777" w:rsidR="00580E7B" w:rsidRPr="00D66195" w:rsidRDefault="00580E7B" w:rsidP="0026522C">
            <w:pPr>
              <w:pStyle w:val="TableTextbold"/>
              <w:rPr>
                <w:highlight w:val="yellow"/>
              </w:rPr>
            </w:pPr>
            <w:r w:rsidRPr="00D66195">
              <w:t xml:space="preserve">Research </w:t>
            </w:r>
            <w:r>
              <w:t>p</w:t>
            </w:r>
            <w:r w:rsidRPr="00D66195">
              <w:t>riority</w:t>
            </w:r>
          </w:p>
        </w:tc>
        <w:tc>
          <w:tcPr>
            <w:tcW w:w="1844" w:type="dxa"/>
            <w:gridSpan w:val="2"/>
          </w:tcPr>
          <w:p w14:paraId="4D9D6B24" w14:textId="77777777" w:rsidR="00580E7B" w:rsidRPr="00D66195" w:rsidRDefault="00580E7B" w:rsidP="004920E8">
            <w:pPr>
              <w:pStyle w:val="TableText"/>
              <w:jc w:val="center"/>
            </w:pPr>
            <w:r w:rsidRPr="00D66195">
              <w:t>50</w:t>
            </w:r>
          </w:p>
        </w:tc>
        <w:tc>
          <w:tcPr>
            <w:tcW w:w="4809" w:type="dxa"/>
            <w:gridSpan w:val="4"/>
          </w:tcPr>
          <w:p w14:paraId="2B24336C" w14:textId="77777777" w:rsidR="00580E7B" w:rsidRPr="00D66195" w:rsidRDefault="00580E7B" w:rsidP="0026522C">
            <w:pPr>
              <w:pStyle w:val="TableText"/>
            </w:pPr>
            <w:r>
              <w:t>F</w:t>
            </w:r>
            <w:r w:rsidRPr="00D66195">
              <w:t>ill knowledge gaps and assist with building capacity to plan and adapt</w:t>
            </w:r>
            <w:r>
              <w:t>.</w:t>
            </w:r>
          </w:p>
        </w:tc>
      </w:tr>
      <w:tr w:rsidR="00066C49" w:rsidRPr="00D66195" w14:paraId="7F233DB5" w14:textId="77777777" w:rsidTr="00E72AF3">
        <w:trPr>
          <w:gridBefore w:val="1"/>
          <w:gridAfter w:val="1"/>
          <w:wBefore w:w="24" w:type="dxa"/>
          <w:wAfter w:w="10" w:type="dxa"/>
        </w:trPr>
        <w:tc>
          <w:tcPr>
            <w:tcW w:w="1818" w:type="dxa"/>
            <w:shd w:val="clear" w:color="auto" w:fill="FFFFFF" w:themeFill="background1"/>
            <w:hideMark/>
          </w:tcPr>
          <w:p w14:paraId="698C4001" w14:textId="77777777" w:rsidR="00580E7B" w:rsidRPr="00D66195" w:rsidRDefault="00580E7B" w:rsidP="0026522C">
            <w:pPr>
              <w:pStyle w:val="TableTextbold"/>
            </w:pPr>
            <w:r w:rsidRPr="00D66195">
              <w:t>Sustain current action</w:t>
            </w:r>
          </w:p>
        </w:tc>
        <w:tc>
          <w:tcPr>
            <w:tcW w:w="1844" w:type="dxa"/>
            <w:gridSpan w:val="2"/>
          </w:tcPr>
          <w:p w14:paraId="44805362" w14:textId="77777777" w:rsidR="00580E7B" w:rsidRPr="00D66195" w:rsidRDefault="00580E7B" w:rsidP="004920E8">
            <w:pPr>
              <w:pStyle w:val="TableText"/>
              <w:jc w:val="center"/>
            </w:pPr>
            <w:r w:rsidRPr="00D66195">
              <w:t>0</w:t>
            </w:r>
          </w:p>
        </w:tc>
        <w:tc>
          <w:tcPr>
            <w:tcW w:w="4809" w:type="dxa"/>
            <w:gridSpan w:val="4"/>
          </w:tcPr>
          <w:p w14:paraId="0A0BBB75" w14:textId="77777777" w:rsidR="00580E7B" w:rsidRPr="00D66195" w:rsidRDefault="00580E7B" w:rsidP="0026522C">
            <w:pPr>
              <w:pStyle w:val="TableText"/>
            </w:pPr>
          </w:p>
        </w:tc>
      </w:tr>
      <w:tr w:rsidR="00066C49" w:rsidRPr="00D66195" w14:paraId="7047B4DD" w14:textId="77777777" w:rsidTr="00E72AF3">
        <w:trPr>
          <w:gridBefore w:val="1"/>
          <w:gridAfter w:val="1"/>
          <w:wBefore w:w="24" w:type="dxa"/>
          <w:wAfter w:w="10" w:type="dxa"/>
        </w:trPr>
        <w:tc>
          <w:tcPr>
            <w:tcW w:w="1818" w:type="dxa"/>
            <w:tcBorders>
              <w:bottom w:val="single" w:sz="4" w:space="0" w:color="DA5A28"/>
            </w:tcBorders>
            <w:shd w:val="clear" w:color="auto" w:fill="FFFFFF" w:themeFill="background1"/>
            <w:hideMark/>
          </w:tcPr>
          <w:p w14:paraId="06035087" w14:textId="77777777" w:rsidR="00580E7B" w:rsidRPr="00D66195" w:rsidRDefault="00580E7B" w:rsidP="0026522C">
            <w:pPr>
              <w:pStyle w:val="TableTextbold"/>
            </w:pPr>
            <w:r w:rsidRPr="00D66195">
              <w:lastRenderedPageBreak/>
              <w:t xml:space="preserve">Watching brief </w:t>
            </w:r>
          </w:p>
        </w:tc>
        <w:tc>
          <w:tcPr>
            <w:tcW w:w="1844" w:type="dxa"/>
            <w:gridSpan w:val="2"/>
          </w:tcPr>
          <w:p w14:paraId="4835039D" w14:textId="77777777" w:rsidR="00580E7B" w:rsidRPr="00D66195" w:rsidRDefault="00580E7B" w:rsidP="004920E8">
            <w:pPr>
              <w:pStyle w:val="TableText"/>
              <w:jc w:val="center"/>
            </w:pPr>
            <w:r w:rsidRPr="00D66195">
              <w:t>10</w:t>
            </w:r>
          </w:p>
        </w:tc>
        <w:tc>
          <w:tcPr>
            <w:tcW w:w="4809" w:type="dxa"/>
            <w:gridSpan w:val="4"/>
          </w:tcPr>
          <w:p w14:paraId="34D87D32" w14:textId="0FD5F219" w:rsidR="00580E7B" w:rsidRPr="00D66195" w:rsidRDefault="00580E7B" w:rsidP="0026522C">
            <w:pPr>
              <w:pStyle w:val="TableText"/>
            </w:pPr>
            <w:r>
              <w:t>E</w:t>
            </w:r>
            <w:r w:rsidRPr="00D66195">
              <w:t xml:space="preserve">stablish </w:t>
            </w:r>
            <w:r w:rsidR="0018019F">
              <w:t xml:space="preserve">a </w:t>
            </w:r>
            <w:r w:rsidRPr="00D66195">
              <w:t>monitoring process to ensure actions are effective</w:t>
            </w:r>
            <w:r>
              <w:t>.</w:t>
            </w:r>
          </w:p>
        </w:tc>
      </w:tr>
      <w:tr w:rsidR="00066C49" w:rsidRPr="00D66195" w14:paraId="207E0817" w14:textId="77777777" w:rsidTr="00E72AF3">
        <w:trPr>
          <w:gridBefore w:val="1"/>
          <w:wBefore w:w="24" w:type="dxa"/>
        </w:trPr>
        <w:tc>
          <w:tcPr>
            <w:tcW w:w="1818" w:type="dxa"/>
            <w:tcBorders>
              <w:top w:val="single" w:sz="8" w:space="0" w:color="DA5A28"/>
            </w:tcBorders>
            <w:shd w:val="clear" w:color="auto" w:fill="DA5A28"/>
          </w:tcPr>
          <w:p w14:paraId="09F269FD" w14:textId="77777777" w:rsidR="00580E7B" w:rsidRPr="00066C49" w:rsidRDefault="00580E7B" w:rsidP="0026522C">
            <w:pPr>
              <w:pStyle w:val="TableTextbold"/>
              <w:rPr>
                <w:color w:val="FFFFFF" w:themeColor="background1"/>
              </w:rPr>
            </w:pPr>
            <w:r w:rsidRPr="00066C49">
              <w:rPr>
                <w:color w:val="FFFFFF" w:themeColor="background1"/>
              </w:rPr>
              <w:t xml:space="preserve">Adaptation urgency </w:t>
            </w:r>
          </w:p>
        </w:tc>
        <w:tc>
          <w:tcPr>
            <w:tcW w:w="1844" w:type="dxa"/>
            <w:gridSpan w:val="2"/>
            <w:tcBorders>
              <w:top w:val="single" w:sz="8" w:space="0" w:color="DA5A28"/>
            </w:tcBorders>
            <w:shd w:val="clear" w:color="auto" w:fill="FFFFFF" w:themeFill="background1"/>
          </w:tcPr>
          <w:p w14:paraId="33D8D15F" w14:textId="77777777" w:rsidR="00580E7B" w:rsidRPr="00D66195" w:rsidRDefault="00580E7B" w:rsidP="004920E8">
            <w:pPr>
              <w:pStyle w:val="TableText"/>
              <w:jc w:val="center"/>
            </w:pPr>
            <w:r w:rsidRPr="00D66195">
              <w:t>80</w:t>
            </w:r>
          </w:p>
        </w:tc>
        <w:tc>
          <w:tcPr>
            <w:tcW w:w="1417" w:type="dxa"/>
            <w:tcBorders>
              <w:top w:val="single" w:sz="8" w:space="0" w:color="DA5A28"/>
            </w:tcBorders>
            <w:shd w:val="clear" w:color="auto" w:fill="DA5A28"/>
          </w:tcPr>
          <w:p w14:paraId="1FE507C6" w14:textId="77777777" w:rsidR="00580E7B" w:rsidRPr="00066C49" w:rsidRDefault="00580E7B" w:rsidP="0026522C">
            <w:pPr>
              <w:pStyle w:val="TableTextbold"/>
              <w:rPr>
                <w:color w:val="FFFFFF" w:themeColor="background1"/>
              </w:rPr>
            </w:pPr>
            <w:r w:rsidRPr="00066C49">
              <w:rPr>
                <w:color w:val="FFFFFF" w:themeColor="background1"/>
              </w:rPr>
              <w:t xml:space="preserve">Confidence </w:t>
            </w:r>
          </w:p>
        </w:tc>
        <w:tc>
          <w:tcPr>
            <w:tcW w:w="3402" w:type="dxa"/>
            <w:gridSpan w:val="4"/>
            <w:tcBorders>
              <w:top w:val="single" w:sz="8" w:space="0" w:color="DA5A28"/>
            </w:tcBorders>
          </w:tcPr>
          <w:p w14:paraId="3067FDBD" w14:textId="77777777" w:rsidR="00580E7B" w:rsidRPr="00D66195" w:rsidRDefault="00580E7B" w:rsidP="0026522C">
            <w:pPr>
              <w:pStyle w:val="TableText"/>
            </w:pPr>
            <w:r w:rsidRPr="00D66195">
              <w:t>High agreement, robust evidence</w:t>
            </w:r>
          </w:p>
        </w:tc>
      </w:tr>
      <w:tr w:rsidR="00866C68" w:rsidRPr="00D66195" w14:paraId="30059C1D" w14:textId="77777777" w:rsidTr="00E72AF3">
        <w:trPr>
          <w:gridBefore w:val="1"/>
          <w:gridAfter w:val="1"/>
          <w:wBefore w:w="24" w:type="dxa"/>
          <w:wAfter w:w="10" w:type="dxa"/>
        </w:trPr>
        <w:tc>
          <w:tcPr>
            <w:tcW w:w="1818" w:type="dxa"/>
            <w:shd w:val="clear" w:color="auto" w:fill="DA5A28"/>
          </w:tcPr>
          <w:p w14:paraId="1E091853" w14:textId="77777777" w:rsidR="00580E7B" w:rsidRPr="00066C49" w:rsidRDefault="00580E7B" w:rsidP="0026522C">
            <w:pPr>
              <w:pStyle w:val="TableTextbold"/>
              <w:rPr>
                <w:color w:val="FFFFFF" w:themeColor="background1"/>
              </w:rPr>
            </w:pPr>
            <w:r w:rsidRPr="00066C49">
              <w:rPr>
                <w:color w:val="FFFFFF" w:themeColor="background1"/>
              </w:rPr>
              <w:t xml:space="preserve">Consequence </w:t>
            </w:r>
          </w:p>
        </w:tc>
        <w:tc>
          <w:tcPr>
            <w:tcW w:w="992" w:type="dxa"/>
            <w:shd w:val="clear" w:color="auto" w:fill="DA5A28"/>
          </w:tcPr>
          <w:p w14:paraId="5DF6E3F2" w14:textId="77777777" w:rsidR="00580E7B" w:rsidRPr="00066C49" w:rsidRDefault="00580E7B" w:rsidP="0026522C">
            <w:pPr>
              <w:pStyle w:val="TableText"/>
              <w:rPr>
                <w:color w:val="FFFFFF" w:themeColor="background1"/>
              </w:rPr>
            </w:pPr>
            <w:r w:rsidRPr="00066C49">
              <w:rPr>
                <w:color w:val="FFFFFF" w:themeColor="background1"/>
              </w:rPr>
              <w:t>Now</w:t>
            </w:r>
          </w:p>
        </w:tc>
        <w:tc>
          <w:tcPr>
            <w:tcW w:w="852" w:type="dxa"/>
          </w:tcPr>
          <w:p w14:paraId="639392CE" w14:textId="77777777" w:rsidR="00580E7B" w:rsidRPr="00D66195" w:rsidRDefault="00580E7B" w:rsidP="0026522C">
            <w:pPr>
              <w:pStyle w:val="TableText"/>
            </w:pPr>
            <w:r w:rsidRPr="00D66195">
              <w:t>Major</w:t>
            </w:r>
          </w:p>
        </w:tc>
        <w:tc>
          <w:tcPr>
            <w:tcW w:w="1417" w:type="dxa"/>
            <w:shd w:val="clear" w:color="auto" w:fill="DA5A28"/>
          </w:tcPr>
          <w:p w14:paraId="2F73C526" w14:textId="77777777" w:rsidR="00580E7B" w:rsidRPr="00066C49" w:rsidRDefault="00580E7B" w:rsidP="0026522C">
            <w:pPr>
              <w:pStyle w:val="TableText"/>
              <w:rPr>
                <w:color w:val="FFFFFF" w:themeColor="background1"/>
              </w:rPr>
            </w:pPr>
            <w:r w:rsidRPr="00066C49">
              <w:rPr>
                <w:color w:val="FFFFFF" w:themeColor="background1"/>
              </w:rPr>
              <w:t>2050</w:t>
            </w:r>
          </w:p>
        </w:tc>
        <w:tc>
          <w:tcPr>
            <w:tcW w:w="1559" w:type="dxa"/>
          </w:tcPr>
          <w:p w14:paraId="075F1441" w14:textId="77777777" w:rsidR="00580E7B" w:rsidRPr="00D66195" w:rsidRDefault="00580E7B" w:rsidP="0026522C">
            <w:pPr>
              <w:pStyle w:val="TableText"/>
            </w:pPr>
            <w:r w:rsidRPr="00D66195">
              <w:t>Extreme</w:t>
            </w:r>
          </w:p>
        </w:tc>
        <w:tc>
          <w:tcPr>
            <w:tcW w:w="710" w:type="dxa"/>
            <w:shd w:val="clear" w:color="auto" w:fill="DA5A28"/>
          </w:tcPr>
          <w:p w14:paraId="6598C619" w14:textId="29F96056" w:rsidR="00580E7B" w:rsidRPr="00066C49" w:rsidRDefault="00580E7B" w:rsidP="0026522C">
            <w:pPr>
              <w:pStyle w:val="TableText"/>
              <w:rPr>
                <w:color w:val="FFFFFF" w:themeColor="background1"/>
              </w:rPr>
            </w:pPr>
            <w:r w:rsidRPr="00066C49">
              <w:rPr>
                <w:color w:val="FFFFFF" w:themeColor="background1"/>
              </w:rPr>
              <w:t>210</w:t>
            </w:r>
            <w:r w:rsidR="00E45D84">
              <w:rPr>
                <w:color w:val="FFFFFF" w:themeColor="background1"/>
              </w:rPr>
              <w:t>0</w:t>
            </w:r>
          </w:p>
        </w:tc>
        <w:tc>
          <w:tcPr>
            <w:tcW w:w="1123" w:type="dxa"/>
          </w:tcPr>
          <w:p w14:paraId="30F487AC" w14:textId="77777777" w:rsidR="00580E7B" w:rsidRPr="00D66195" w:rsidRDefault="00580E7B" w:rsidP="0026522C">
            <w:pPr>
              <w:pStyle w:val="TableText"/>
            </w:pPr>
            <w:r w:rsidRPr="00D66195">
              <w:t>Extreme</w:t>
            </w:r>
          </w:p>
        </w:tc>
      </w:tr>
    </w:tbl>
    <w:p w14:paraId="6242DB13" w14:textId="278C4B02" w:rsidR="00580E7B" w:rsidRPr="00D66195" w:rsidRDefault="00580E7B" w:rsidP="00554444">
      <w:pPr>
        <w:pStyle w:val="Heading3"/>
        <w:numPr>
          <w:ilvl w:val="0"/>
          <w:numId w:val="35"/>
        </w:numPr>
        <w:tabs>
          <w:tab w:val="num" w:pos="992"/>
        </w:tabs>
        <w:spacing w:before="400"/>
      </w:pPr>
      <w:bookmarkStart w:id="446" w:name="_Toc37153157"/>
      <w:bookmarkStart w:id="447" w:name="_Toc37404094"/>
      <w:r w:rsidRPr="00D66195">
        <w:t>H6 Risks to Māori social, cultural, spiritual and economic wellbeing from loss of species and biodiversity due to greater</w:t>
      </w:r>
      <w:r w:rsidR="004920E8">
        <w:t> </w:t>
      </w:r>
      <w:r w:rsidRPr="00D66195">
        <w:t>climate variability and ongoing sea</w:t>
      </w:r>
      <w:r w:rsidR="004D3399">
        <w:t>-</w:t>
      </w:r>
      <w:r w:rsidRPr="00D66195">
        <w:t>level rise</w:t>
      </w:r>
      <w:bookmarkEnd w:id="446"/>
      <w:bookmarkEnd w:id="447"/>
    </w:p>
    <w:p w14:paraId="39DB603D" w14:textId="77777777" w:rsidR="00580E7B" w:rsidRPr="00D66195" w:rsidRDefault="00580E7B" w:rsidP="00580E7B">
      <w:pPr>
        <w:pStyle w:val="Heading4"/>
      </w:pPr>
      <w:r w:rsidRPr="00D66195">
        <w:t>Risk summary</w:t>
      </w:r>
    </w:p>
    <w:p w14:paraId="3007D310" w14:textId="62FAF15F" w:rsidR="00580E7B" w:rsidRPr="00D66195" w:rsidRDefault="00580E7B" w:rsidP="00C64900">
      <w:pPr>
        <w:pStyle w:val="BodyText"/>
      </w:pPr>
      <w:bookmarkStart w:id="448" w:name="_Hlk35878074"/>
      <w:r w:rsidRPr="00D66195">
        <w:t>Human pressures are already impacting</w:t>
      </w:r>
      <w:r w:rsidR="00D35241">
        <w:t xml:space="preserve"> on</w:t>
      </w:r>
      <w:r w:rsidRPr="00D66195">
        <w:t xml:space="preserve"> New Zealand’s biodiversity, and climate change is expected to further change the abundance and distribution of indigenous flora and fauna. Loss</w:t>
      </w:r>
      <w:r w:rsidR="00C64900">
        <w:t> </w:t>
      </w:r>
      <w:r w:rsidRPr="00D66195">
        <w:t xml:space="preserve">of species and biodiversity is very likely to increase over time, with greater impacts under RCP8.5 than RCP4.5. Loss of species is expected to have adverse consequences for Māori, impacting </w:t>
      </w:r>
      <w:r w:rsidR="00D35241">
        <w:t xml:space="preserve">on </w:t>
      </w:r>
      <w:r w:rsidRPr="00D66195">
        <w:t>cultural practices, health and economic opportunity.</w:t>
      </w:r>
    </w:p>
    <w:p w14:paraId="3738CA8E" w14:textId="57123045" w:rsidR="00580E7B" w:rsidRPr="00D66195" w:rsidRDefault="00580E7B" w:rsidP="00C64900">
      <w:pPr>
        <w:pStyle w:val="BodyText"/>
      </w:pPr>
      <w:r>
        <w:t xml:space="preserve">The </w:t>
      </w:r>
      <w:r w:rsidRPr="00D66195">
        <w:t xml:space="preserve">loss of species and biodiversity will impact </w:t>
      </w:r>
      <w:r w:rsidR="00D35241">
        <w:t xml:space="preserve">on </w:t>
      </w:r>
      <w:r w:rsidRPr="00D66195">
        <w:t>Māori</w:t>
      </w:r>
      <w:r>
        <w:t xml:space="preserve"> in many ways</w:t>
      </w:r>
      <w:r w:rsidRPr="00D66195">
        <w:t>. For example, ongoing sea</w:t>
      </w:r>
      <w:r>
        <w:t>-</w:t>
      </w:r>
      <w:r w:rsidRPr="00D66195">
        <w:t>level rise, oceanic temperature changes and changes to rainfall will alter the character of estuaries and water</w:t>
      </w:r>
      <w:r w:rsidR="00D35241">
        <w:t xml:space="preserve"> </w:t>
      </w:r>
      <w:r w:rsidRPr="00D66195">
        <w:t xml:space="preserve">bodies, </w:t>
      </w:r>
      <w:r w:rsidR="00222F71">
        <w:t>which in turn will affect</w:t>
      </w:r>
      <w:r w:rsidRPr="00D66195">
        <w:t xml:space="preserve"> the nesting sites of diadromous species, olfactory messaging in </w:t>
      </w:r>
      <w:r>
        <w:t>k</w:t>
      </w:r>
      <w:r w:rsidR="00222F71">
        <w:rPr>
          <w:rFonts w:cs="Calibri"/>
        </w:rPr>
        <w:t>ō</w:t>
      </w:r>
      <w:r w:rsidRPr="00D66195">
        <w:t xml:space="preserve">kopu egg releases, and </w:t>
      </w:r>
      <w:r>
        <w:t>t</w:t>
      </w:r>
      <w:r w:rsidRPr="00D66195">
        <w:t xml:space="preserve">una (freshwater eel) stocks. It is critical </w:t>
      </w:r>
      <w:r w:rsidR="00222F71">
        <w:t xml:space="preserve">to identify and protect </w:t>
      </w:r>
      <w:r>
        <w:t>remaining habitat,</w:t>
      </w:r>
      <w:r w:rsidRPr="00D66195">
        <w:t xml:space="preserve"> </w:t>
      </w:r>
      <w:r w:rsidR="00222F71">
        <w:t xml:space="preserve">as well as </w:t>
      </w:r>
      <w:r w:rsidRPr="00D66195">
        <w:t xml:space="preserve">to consider how habitat suitability might change </w:t>
      </w:r>
      <w:r w:rsidR="00222F71">
        <w:t xml:space="preserve">as </w:t>
      </w:r>
      <w:r w:rsidRPr="00D66195">
        <w:t>climate change</w:t>
      </w:r>
      <w:r w:rsidR="00222F71" w:rsidRPr="00D66195">
        <w:t xml:space="preserve"> </w:t>
      </w:r>
      <w:r w:rsidR="00222F71">
        <w:t>continues</w:t>
      </w:r>
      <w:r w:rsidR="00222F71" w:rsidRPr="00D66195">
        <w:t xml:space="preserve"> in</w:t>
      </w:r>
      <w:r w:rsidR="00222F71">
        <w:t>to</w:t>
      </w:r>
      <w:r w:rsidR="00222F71" w:rsidRPr="00D66195">
        <w:t xml:space="preserve"> the future </w:t>
      </w:r>
      <w:r w:rsidRPr="00D66195">
        <w:t xml:space="preserve">(King et al, 2010). </w:t>
      </w:r>
      <w:r w:rsidR="00222F71">
        <w:t xml:space="preserve">Because </w:t>
      </w:r>
      <w:r w:rsidRPr="00D66195">
        <w:t>degradation of the environment</w:t>
      </w:r>
      <w:r w:rsidR="00222F71">
        <w:t xml:space="preserve"> has already advanced significantly</w:t>
      </w:r>
      <w:r w:rsidRPr="00D66195">
        <w:t>, actions should be taken in the short term.</w:t>
      </w:r>
    </w:p>
    <w:bookmarkEnd w:id="448"/>
    <w:p w14:paraId="18BF76D7" w14:textId="77777777" w:rsidR="00580E7B" w:rsidRPr="00D66195" w:rsidRDefault="00580E7B" w:rsidP="00580E7B">
      <w:pPr>
        <w:pStyle w:val="Heading4"/>
      </w:pPr>
      <w:r w:rsidRPr="00D66195">
        <w:t>Exposure</w:t>
      </w:r>
    </w:p>
    <w:p w14:paraId="043ED400" w14:textId="66143C7D" w:rsidR="00580E7B" w:rsidRPr="00D66195" w:rsidRDefault="00580E7B" w:rsidP="00C64900">
      <w:pPr>
        <w:pStyle w:val="BodyText"/>
      </w:pPr>
      <w:r w:rsidRPr="00D66195">
        <w:t xml:space="preserve">The risks outlined in </w:t>
      </w:r>
      <w:r w:rsidR="00222F71">
        <w:t xml:space="preserve">relation to </w:t>
      </w:r>
      <w:r w:rsidRPr="00D66195">
        <w:t xml:space="preserve">the </w:t>
      </w:r>
      <w:r>
        <w:t>n</w:t>
      </w:r>
      <w:r w:rsidRPr="00D66195">
        <w:t xml:space="preserve">atural </w:t>
      </w:r>
      <w:r>
        <w:t>e</w:t>
      </w:r>
      <w:r w:rsidRPr="00D66195">
        <w:t xml:space="preserve">nvironment </w:t>
      </w:r>
      <w:r>
        <w:t>d</w:t>
      </w:r>
      <w:r w:rsidRPr="00D66195">
        <w:t xml:space="preserve">omain </w:t>
      </w:r>
      <w:r w:rsidR="00222F71">
        <w:t>(</w:t>
      </w:r>
      <w:hyperlink w:anchor="_Natural_environment_domain" w:history="1">
        <w:r w:rsidR="00222F71" w:rsidRPr="00222F71">
          <w:rPr>
            <w:rStyle w:val="Hyperlink"/>
          </w:rPr>
          <w:t>section 3</w:t>
        </w:r>
      </w:hyperlink>
      <w:r w:rsidR="00222F71">
        <w:t xml:space="preserve">) </w:t>
      </w:r>
      <w:r>
        <w:t>show</w:t>
      </w:r>
      <w:r w:rsidRPr="00D66195">
        <w:t xml:space="preserve"> the significant risks that climate change will pose to terrestrial and aquatic ecosystems, from alpine regions to coasts, oceans, lakes and forests. Extreme events, </w:t>
      </w:r>
      <w:r w:rsidR="00FD3F14">
        <w:t>ongoing, gradual</w:t>
      </w:r>
      <w:r w:rsidRPr="00D66195">
        <w:t xml:space="preserve"> changes</w:t>
      </w:r>
      <w:r>
        <w:t>,</w:t>
      </w:r>
      <w:r w:rsidRPr="00D66195">
        <w:t xml:space="preserve"> and changes to rainfall patterns, ocean acidification and warming, </w:t>
      </w:r>
      <w:r w:rsidR="00222F71">
        <w:t>along with</w:t>
      </w:r>
      <w:r w:rsidR="00222F71" w:rsidRPr="00D66195">
        <w:t xml:space="preserve"> </w:t>
      </w:r>
      <w:r w:rsidRPr="00D66195">
        <w:t>the enhanced spread, survival and establishment of exotic or invasive species</w:t>
      </w:r>
      <w:r>
        <w:t>,</w:t>
      </w:r>
      <w:r w:rsidRPr="00D66195">
        <w:t xml:space="preserve"> are also expected to </w:t>
      </w:r>
      <w:r w:rsidR="004B04DC">
        <w:t xml:space="preserve">have an </w:t>
      </w:r>
      <w:r w:rsidRPr="00D66195">
        <w:t xml:space="preserve">adverse impact </w:t>
      </w:r>
      <w:r w:rsidR="004B04DC">
        <w:t xml:space="preserve">on </w:t>
      </w:r>
      <w:r w:rsidRPr="00D66195">
        <w:t>Māori social, cultural, spiritual and economic wellbeing. These changes in exposure over time are anticipated to have major consequences under a RCP8.5 scenario.</w:t>
      </w:r>
    </w:p>
    <w:p w14:paraId="7957B8D2" w14:textId="77777777" w:rsidR="00580E7B" w:rsidRPr="00D66195" w:rsidRDefault="00580E7B" w:rsidP="00C64900">
      <w:pPr>
        <w:pStyle w:val="Heading4"/>
      </w:pPr>
      <w:r w:rsidRPr="00D66195">
        <w:t>Sensitivity</w:t>
      </w:r>
    </w:p>
    <w:p w14:paraId="355A52AA" w14:textId="4D4CFAD1" w:rsidR="00580E7B" w:rsidRPr="00D66195" w:rsidRDefault="00580E7B" w:rsidP="00C64900">
      <w:pPr>
        <w:pStyle w:val="BodyText"/>
      </w:pPr>
      <w:r w:rsidRPr="00D66195">
        <w:t>As noted in</w:t>
      </w:r>
      <w:r w:rsidR="004B04DC">
        <w:t xml:space="preserve"> relation to</w:t>
      </w:r>
      <w:r w:rsidRPr="00D66195">
        <w:t xml:space="preserve"> risk H5, Māori use the natural environment for hunting, fishing and recreation, </w:t>
      </w:r>
      <w:r w:rsidR="004B04DC">
        <w:t xml:space="preserve">to </w:t>
      </w:r>
      <w:r w:rsidRPr="00D66195">
        <w:t>collect cultural resources</w:t>
      </w:r>
      <w:r>
        <w:t>,</w:t>
      </w:r>
      <w:r w:rsidRPr="00D66195">
        <w:t xml:space="preserve"> and t</w:t>
      </w:r>
      <w:r>
        <w:t xml:space="preserve">o </w:t>
      </w:r>
      <w:r w:rsidRPr="00D66195">
        <w:t>maint</w:t>
      </w:r>
      <w:r>
        <w:t>ai</w:t>
      </w:r>
      <w:r w:rsidRPr="00D66195">
        <w:t>n traditional skills and identity (</w:t>
      </w:r>
      <w:r w:rsidR="004B04DC" w:rsidRPr="00D66195">
        <w:t>King and Penny, 2006</w:t>
      </w:r>
      <w:r w:rsidR="004B04DC">
        <w:t xml:space="preserve">; </w:t>
      </w:r>
      <w:r w:rsidRPr="00D66195">
        <w:t>King et al, 2012). Increasing pressures on ecosystems are already compromising the ability of Māori to engage in these practices</w:t>
      </w:r>
      <w:r>
        <w:t xml:space="preserve"> </w:t>
      </w:r>
      <w:r w:rsidRPr="00D66195">
        <w:t>(King et al, 2012; Woodward et al, 2001). Human activities have radically changed the ecology of New Zealand</w:t>
      </w:r>
      <w:r w:rsidR="00553E8C">
        <w:t>:</w:t>
      </w:r>
      <w:r w:rsidRPr="00D66195">
        <w:t xml:space="preserve"> currently less than half of New Zealand’s vegetation is native (Cieraad et al, 2015) and more than 90 per cent of wetlands have been destroyed (McGlone, 2009). Species already under pressure may be unable to cope</w:t>
      </w:r>
      <w:r w:rsidR="001C14DA">
        <w:t> </w:t>
      </w:r>
      <w:r w:rsidRPr="00D66195">
        <w:t>with climate change, possibly leading to extinctions of some indigenous species (Packman</w:t>
      </w:r>
      <w:r w:rsidR="001C14DA">
        <w:t> </w:t>
      </w:r>
      <w:r w:rsidRPr="00D66195">
        <w:t xml:space="preserve">et al, 2001). </w:t>
      </w:r>
    </w:p>
    <w:p w14:paraId="65221FB1" w14:textId="77777777" w:rsidR="00580E7B" w:rsidRPr="00D66195" w:rsidRDefault="00580E7B" w:rsidP="001C14DA">
      <w:pPr>
        <w:pStyle w:val="Heading4"/>
      </w:pPr>
      <w:r w:rsidRPr="00D66195">
        <w:lastRenderedPageBreak/>
        <w:t>Adaptive capacity</w:t>
      </w:r>
    </w:p>
    <w:p w14:paraId="6926C4A1" w14:textId="77777777" w:rsidR="00580E7B" w:rsidRPr="00D66195" w:rsidRDefault="00580E7B" w:rsidP="001C14DA">
      <w:pPr>
        <w:pStyle w:val="BodyText"/>
      </w:pPr>
      <w:r w:rsidRPr="00D66195">
        <w:t>There is limited ability to reduce the consequences of unmitigated climate change (</w:t>
      </w:r>
      <w:r>
        <w:t>that is,</w:t>
      </w:r>
      <w:r w:rsidRPr="00D66195">
        <w:t xml:space="preserve"> RCP8.5)</w:t>
      </w:r>
      <w:r>
        <w:t xml:space="preserve"> </w:t>
      </w:r>
      <w:r w:rsidRPr="00D66195">
        <w:t>on ecosystems. A persistent lack of investment in ecological and biological science (see</w:t>
      </w:r>
      <w:r w:rsidR="004660B1">
        <w:t> </w:t>
      </w:r>
      <w:r w:rsidRPr="00D66195">
        <w:t xml:space="preserve">G5) undermines the ability to take pre-emptive action, and the spatial extent of ecosystems limits the ability to adapt to change at a large scale. While some species will shift their geographic ranges, cultural responsibilities require Māori to maintain and use traditional resources within tribal boundaries and geographic regions </w:t>
      </w:r>
      <w:r w:rsidRPr="00D66195">
        <w:fldChar w:fldCharType="begin" w:fldLock="1"/>
      </w:r>
      <w:r w:rsidRPr="00D66195">
        <w:instrText>ADDIN CSL_CITATION {"citationItems":[{"id":"ITEM-1","itemData":{"abstract":"A framework/model based on Māori knowledge, values and perspectives is presented that distinguishes ‘cultural values’ from ‘cultural services’ and extends the defi nition of cultural values across the whole ecosystem services framework. Māori aspirations and well-being are interdependent on ecosystems and ecosystem services. Ultimately Māori wish to use these ecosystem approaches and frameworks to increase participation and inclusion in decision-making, to achieve multidimensional aspirational goals and desired indigenous outcomes.","author":[{"dropping-particle":"","family":"Harmsworth","given":"Garth R","non-dropping-particle":"","parse-names":false,"suffix":""},{"dropping-particle":"","family":"Awatere","given":"Shaun","non-dropping-particle":"","parse-names":false,"suffix":""}],"container-title":"Ecosystem Services in New Zealand – conditions and trends","id":"ITEM-1","issued":{"date-parts":[["2013"]]},"title":"Indigenous Māori Knowledge and Perspectives of Ecosystems","type":"article-journal"},"uris":["http://www.mendeley.com/documents/?uuid=a4dbf56a-f48d-4f50-831d-cb762adebf06"]},{"id":"ITEM-2","itemData":{"DOI":"10.1080/00223340600984737","ISSN":"00223344","abstract":"This article examines te hopu tt ki Rakiura the customary harvesting of tt or 'muttonbirds' (sooty shearwaters/puffinus griseus) from islands adjacent to Rakiura (Stewart Island), by members of Kai Tahu the iwi (tribe) that has traditional authority over the majority of Te Wahi Pounamu (the South Island of New Zealand). The article illustrates the pre and post-contact importance of te hopu tt to Kai Tahu and argues that, because the harvest is now and has always been the sole domain of the iwi, this sets it apart from prevailing settler society narratives whereby indigenous people usually lose out. The article also shows how the harvest did and continues to contribute to Kai Tahu tribal identity. The author is both Kai Tahu and an active participant in the tt harvest as well as a post-graduate history student. This enables him to offer both a unique reading of the archives relating to the harvest as well as access to oral histories and early photographs associated with it. © 2006 The Journal of Pacific History Inc.","author":[{"dropping-particle":"","family":"Stevens","given":"Michael J.","non-dropping-particle":"","parse-names":false,"suffix":""}],"container-title":"Journal of Pacific History","id":"ITEM-2","issued":{"date-parts":[["2006"]]},"title":"Kāi Tahu me te Hopu Tītī ki Rakiura: An exception to the 'colonial rule'","type":"article"},"uris":["http://www.mendeley.com/documents/?uuid=9723f4e0-4833-405a-af09-b42de4f80def"]}],"mendeley":{"formattedCitation":"(Harmsworth &amp; Awatere, 2013; Stevens, 2006)","plainTextFormattedCitation":"(Harmsworth &amp; Awatere, 2013; Stevens, 2006)","previouslyFormattedCitation":"(Harmsworth &amp; Awatere, 2013; Stevens, 2006)"},"properties":{"noteIndex":0},"schema":"https://github.com/citation-style-language/schema/raw/master/csl-citation.json"}</w:instrText>
      </w:r>
      <w:r w:rsidRPr="00D66195">
        <w:fldChar w:fldCharType="separate"/>
      </w:r>
      <w:r w:rsidRPr="00D66195">
        <w:t>(Harmsworth and Awatere, 2013; Stevens, 2006)</w:t>
      </w:r>
      <w:r w:rsidRPr="00D66195">
        <w:fldChar w:fldCharType="end"/>
      </w:r>
      <w:r w:rsidRPr="00D66195">
        <w:t>.</w:t>
      </w:r>
    </w:p>
    <w:p w14:paraId="0F5253F2" w14:textId="77777777" w:rsidR="00580E7B" w:rsidRPr="001C14DA" w:rsidRDefault="00580E7B" w:rsidP="001C14DA">
      <w:pPr>
        <w:pStyle w:val="Heading4"/>
      </w:pPr>
      <w:r w:rsidRPr="00D66195">
        <w:t>Consequence</w:t>
      </w:r>
    </w:p>
    <w:p w14:paraId="646B1D44" w14:textId="7FE74185" w:rsidR="00580E7B" w:rsidRPr="00D66195" w:rsidRDefault="00580E7B" w:rsidP="001C14DA">
      <w:pPr>
        <w:pStyle w:val="BodyText"/>
      </w:pPr>
      <w:r w:rsidRPr="00D66195">
        <w:t>Balancing cultural, spiritual, social and economic values while using, developing and protecting the natural environment is essential to Māori health and wellbeing (Hayward, 2008</w:t>
      </w:r>
      <w:r w:rsidR="00B95B46">
        <w:t>a</w:t>
      </w:r>
      <w:r w:rsidRPr="00D66195">
        <w:t xml:space="preserve">; </w:t>
      </w:r>
      <w:r w:rsidR="00553E8C" w:rsidRPr="00D66195">
        <w:t xml:space="preserve">Harmsworth and Awatere, 2013; </w:t>
      </w:r>
      <w:r>
        <w:t>Ministry for the Environment</w:t>
      </w:r>
      <w:r w:rsidRPr="00D66195">
        <w:t>, 2007; Packman et al, 2001; Stevens, 2006; Wehi and Lord, 2017). It is expected that any obstruction to accessing species due to climate change will</w:t>
      </w:r>
      <w:r w:rsidR="0099046D">
        <w:t xml:space="preserve"> have an</w:t>
      </w:r>
      <w:r w:rsidRPr="00D66195">
        <w:t xml:space="preserve"> adverse impact </w:t>
      </w:r>
      <w:r w:rsidR="0099046D">
        <w:t xml:space="preserve">on </w:t>
      </w:r>
      <w:r w:rsidRPr="00D66195">
        <w:t>customary practi</w:t>
      </w:r>
      <w:r>
        <w:t>c</w:t>
      </w:r>
      <w:r w:rsidRPr="00D66195">
        <w:t>e, cultural identity and wellbeing. Some iwi</w:t>
      </w:r>
      <w:r w:rsidR="0099046D">
        <w:t xml:space="preserve"> and </w:t>
      </w:r>
      <w:r w:rsidRPr="00D66195">
        <w:t>hapū are also known for their knowledge around specific species and cultural practices. Loss of that knowledge due to changes in the environment is likely to have consequences for identity, knowledge transfer, language, wellbeing and resilience. Changes to biodiversity can also impact on diet and compromise cultural relationships, cohesiveness and wellbeing (King and Penny, 2006</w:t>
      </w:r>
      <w:r w:rsidR="0099046D" w:rsidRPr="00D66195">
        <w:t>)</w:t>
      </w:r>
      <w:r w:rsidR="0099046D">
        <w:t>.</w:t>
      </w:r>
      <w:r w:rsidR="0099046D" w:rsidRPr="00D66195">
        <w:t xml:space="preserve"> </w:t>
      </w:r>
      <w:r w:rsidR="0099046D">
        <w:t>E</w:t>
      </w:r>
      <w:r w:rsidRPr="00D66195">
        <w:t>conomic wellbeing</w:t>
      </w:r>
      <w:r>
        <w:t xml:space="preserve"> is also affected,</w:t>
      </w:r>
      <w:r w:rsidRPr="00D66195">
        <w:t xml:space="preserve"> as many iwi rely solely on fishing quotas for economic advancement (Turei, 2006). Changes to the ability to access valuable resources, such as </w:t>
      </w:r>
      <w:r>
        <w:t>k</w:t>
      </w:r>
      <w:r w:rsidRPr="00D66195">
        <w:t xml:space="preserve">ūmarahou or </w:t>
      </w:r>
      <w:r>
        <w:t>k</w:t>
      </w:r>
      <w:r w:rsidRPr="00D66195">
        <w:t xml:space="preserve">uta, may also affect social connections </w:t>
      </w:r>
      <w:r w:rsidR="00756ADD">
        <w:t>at</w:t>
      </w:r>
      <w:r w:rsidR="00756ADD" w:rsidRPr="00D66195">
        <w:t xml:space="preserve"> </w:t>
      </w:r>
      <w:r w:rsidRPr="00D66195">
        <w:t>the national level</w:t>
      </w:r>
      <w:r w:rsidR="00C24DD4">
        <w:t> </w:t>
      </w:r>
      <w:r w:rsidRPr="00D66195">
        <w:t>(Charpentier, 2008; Gibbs, 2003; Kapa, 2010; Wehi and Lord, 2017).</w:t>
      </w:r>
      <w:r w:rsidRPr="00D66195">
        <w:rPr>
          <w:iCs/>
          <w:color w:val="292B2C"/>
          <w:lang w:eastAsia="en-AU"/>
        </w:rPr>
        <w:t xml:space="preserve"> </w:t>
      </w:r>
    </w:p>
    <w:p w14:paraId="7C4E95F0" w14:textId="77777777" w:rsidR="00580E7B" w:rsidRPr="00D66195" w:rsidRDefault="00580E7B" w:rsidP="00580E7B">
      <w:pPr>
        <w:pStyle w:val="Heading4"/>
      </w:pPr>
      <w:r w:rsidRPr="00D66195">
        <w:t>Confidence: High agreement, robust evidence</w:t>
      </w:r>
    </w:p>
    <w:p w14:paraId="6DDB0907" w14:textId="1237435D" w:rsidR="00580E7B" w:rsidRPr="00D66195" w:rsidRDefault="00580E7B" w:rsidP="001C14DA">
      <w:pPr>
        <w:pStyle w:val="BodyText"/>
      </w:pPr>
      <w:r w:rsidRPr="002A149C">
        <w:t xml:space="preserve">There is robust evidence and </w:t>
      </w:r>
      <w:r w:rsidR="009B2D9B">
        <w:t xml:space="preserve">a </w:t>
      </w:r>
      <w:r w:rsidRPr="002A149C">
        <w:t xml:space="preserve">high </w:t>
      </w:r>
      <w:r w:rsidR="009B2D9B">
        <w:t xml:space="preserve">level of </w:t>
      </w:r>
      <w:r w:rsidRPr="002A149C">
        <w:t>agreement that loss of species will</w:t>
      </w:r>
      <w:r w:rsidR="00A353DB">
        <w:t xml:space="preserve"> have an</w:t>
      </w:r>
      <w:r w:rsidRPr="002A149C">
        <w:t xml:space="preserve"> adverse impact </w:t>
      </w:r>
      <w:r w:rsidR="00A353DB">
        <w:t xml:space="preserve">on </w:t>
      </w:r>
      <w:r w:rsidRPr="002A149C">
        <w:t>Māori</w:t>
      </w:r>
      <w:r w:rsidR="001C14DA">
        <w:t> </w:t>
      </w:r>
      <w:r w:rsidRPr="00D66195">
        <w:t xml:space="preserve">wellbeing. </w:t>
      </w:r>
    </w:p>
    <w:p w14:paraId="06F640AA" w14:textId="77777777" w:rsidR="00580E7B" w:rsidRPr="00D66195" w:rsidRDefault="00580E7B" w:rsidP="00580E7B">
      <w:pPr>
        <w:pStyle w:val="Heading4"/>
      </w:pPr>
      <w:r w:rsidRPr="00D66195">
        <w:t>Adaptation</w:t>
      </w:r>
    </w:p>
    <w:p w14:paraId="301B7B9F" w14:textId="1D6B407D" w:rsidR="00580E7B" w:rsidRDefault="00ED5DCC" w:rsidP="001C14DA">
      <w:pPr>
        <w:pStyle w:val="BodyText"/>
      </w:pPr>
      <w:r>
        <w:t>E</w:t>
      </w:r>
      <w:r w:rsidR="00580E7B" w:rsidRPr="00D66195">
        <w:t xml:space="preserve">fforts to </w:t>
      </w:r>
      <w:r>
        <w:t xml:space="preserve">adapt to </w:t>
      </w:r>
      <w:r w:rsidR="00580E7B" w:rsidRPr="00D66195">
        <w:t xml:space="preserve">ecosystem change are detailed in </w:t>
      </w:r>
      <w:r>
        <w:t xml:space="preserve">relation to </w:t>
      </w:r>
      <w:r w:rsidR="00580E7B" w:rsidRPr="00D66195">
        <w:t xml:space="preserve">the </w:t>
      </w:r>
      <w:r w:rsidR="00580E7B">
        <w:t>n</w:t>
      </w:r>
      <w:r w:rsidR="00580E7B" w:rsidRPr="00D66195">
        <w:t xml:space="preserve">atural </w:t>
      </w:r>
      <w:r w:rsidR="00580E7B">
        <w:t>e</w:t>
      </w:r>
      <w:r w:rsidR="00580E7B" w:rsidRPr="00D66195">
        <w:t xml:space="preserve">nvironment </w:t>
      </w:r>
      <w:r w:rsidR="00580E7B">
        <w:t>d</w:t>
      </w:r>
      <w:r w:rsidR="00580E7B" w:rsidRPr="00D66195">
        <w:t>omain</w:t>
      </w:r>
      <w:r>
        <w:t xml:space="preserve"> (</w:t>
      </w:r>
      <w:hyperlink w:anchor="_Natural_environment_domain" w:history="1">
        <w:r w:rsidRPr="00ED5DCC">
          <w:rPr>
            <w:rStyle w:val="Hyperlink"/>
          </w:rPr>
          <w:t>section 3</w:t>
        </w:r>
      </w:hyperlink>
      <w:r>
        <w:t>) and</w:t>
      </w:r>
      <w:r w:rsidR="00580E7B" w:rsidRPr="00D66195">
        <w:t xml:space="preserve"> </w:t>
      </w:r>
      <w:r>
        <w:t>under risk</w:t>
      </w:r>
      <w:r w:rsidR="00580E7B" w:rsidRPr="00D66195">
        <w:t xml:space="preserve"> H5</w:t>
      </w:r>
      <w:r>
        <w:t xml:space="preserve"> above</w:t>
      </w:r>
      <w:r w:rsidR="00580E7B" w:rsidRPr="00D66195">
        <w:t xml:space="preserve">. There is no national governmental coordination of adaptation efforts and very little, if any, effort beyond the early stages of data gathering and awareness raising. Many iwi have ongoing initiatives to further educate, adapt and mitigate climate change. </w:t>
      </w:r>
    </w:p>
    <w:p w14:paraId="29624FA4" w14:textId="06472957" w:rsidR="004660B1" w:rsidRDefault="004660B1" w:rsidP="00D64483">
      <w:pPr>
        <w:pStyle w:val="Tableheading2"/>
      </w:pPr>
      <w:bookmarkStart w:id="449" w:name="_Toc45391916"/>
      <w:r w:rsidRPr="00D66195">
        <w:t>H6 Risks to Māori social, cultural, spiritual and economic wellbeing from loss of species and biodiversity</w:t>
      </w:r>
      <w:r>
        <w:t xml:space="preserve">: </w:t>
      </w:r>
      <w:r w:rsidR="00D64483">
        <w:t>U</w:t>
      </w:r>
      <w:r>
        <w:t>rgency profile</w:t>
      </w:r>
      <w:bookmarkEnd w:id="449"/>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22"/>
        <w:gridCol w:w="1821"/>
        <w:gridCol w:w="963"/>
        <w:gridCol w:w="880"/>
        <w:gridCol w:w="1228"/>
        <w:gridCol w:w="1263"/>
        <w:gridCol w:w="851"/>
        <w:gridCol w:w="1470"/>
        <w:gridCol w:w="7"/>
      </w:tblGrid>
      <w:tr w:rsidR="00911D53" w:rsidRPr="00911D53" w14:paraId="05BD64B5" w14:textId="77777777" w:rsidTr="00E72AF3">
        <w:trPr>
          <w:gridAfter w:val="1"/>
          <w:wAfter w:w="7" w:type="dxa"/>
          <w:tblHeader/>
        </w:trPr>
        <w:tc>
          <w:tcPr>
            <w:tcW w:w="8498" w:type="dxa"/>
            <w:gridSpan w:val="8"/>
            <w:shd w:val="clear" w:color="auto" w:fill="DA5A28"/>
          </w:tcPr>
          <w:p w14:paraId="3B9607FE" w14:textId="560B953C" w:rsidR="004660B1" w:rsidRPr="00911D53" w:rsidRDefault="004660B1" w:rsidP="0026522C">
            <w:pPr>
              <w:pStyle w:val="TableTextbold"/>
              <w:rPr>
                <w:color w:val="FFFFFF" w:themeColor="background1"/>
              </w:rPr>
            </w:pPr>
            <w:r w:rsidRPr="00911D53">
              <w:rPr>
                <w:color w:val="FFFFFF" w:themeColor="background1"/>
              </w:rPr>
              <w:t xml:space="preserve">H6 Risks to Māori social, cultural, spiritual and economic wellbeing from loss of species and biodiversity: </w:t>
            </w:r>
            <w:r w:rsidR="00D64483">
              <w:rPr>
                <w:color w:val="FFFFFF" w:themeColor="background1"/>
              </w:rPr>
              <w:t>U</w:t>
            </w:r>
            <w:r w:rsidRPr="00911D53">
              <w:rPr>
                <w:color w:val="FFFFFF" w:themeColor="background1"/>
              </w:rPr>
              <w:t>rgency profile</w:t>
            </w:r>
          </w:p>
        </w:tc>
      </w:tr>
      <w:tr w:rsidR="00CD1582" w:rsidRPr="00D66195" w14:paraId="48A75890" w14:textId="77777777" w:rsidTr="00E72AF3">
        <w:trPr>
          <w:tblHeader/>
        </w:trPr>
        <w:tc>
          <w:tcPr>
            <w:tcW w:w="1843" w:type="dxa"/>
            <w:gridSpan w:val="2"/>
            <w:shd w:val="clear" w:color="auto" w:fill="FFFFFF" w:themeFill="background1"/>
          </w:tcPr>
          <w:p w14:paraId="4DCD2787" w14:textId="77777777" w:rsidR="004660B1" w:rsidRPr="00D66195" w:rsidRDefault="004660B1" w:rsidP="0026522C">
            <w:pPr>
              <w:pStyle w:val="TableTextbold"/>
            </w:pPr>
            <w:r w:rsidRPr="00B91853">
              <w:t>Urgency category</w:t>
            </w:r>
          </w:p>
        </w:tc>
        <w:tc>
          <w:tcPr>
            <w:tcW w:w="1843" w:type="dxa"/>
            <w:gridSpan w:val="2"/>
          </w:tcPr>
          <w:p w14:paraId="52725396" w14:textId="77777777" w:rsidR="004660B1" w:rsidRPr="00D66195" w:rsidRDefault="004660B1" w:rsidP="0026522C">
            <w:pPr>
              <w:pStyle w:val="TableText"/>
              <w:jc w:val="center"/>
            </w:pPr>
            <w:r w:rsidRPr="00B91853">
              <w:rPr>
                <w:b/>
              </w:rPr>
              <w:t>Proportion of urgency</w:t>
            </w:r>
          </w:p>
        </w:tc>
        <w:tc>
          <w:tcPr>
            <w:tcW w:w="4819" w:type="dxa"/>
            <w:gridSpan w:val="5"/>
          </w:tcPr>
          <w:p w14:paraId="06FD90C4" w14:textId="77777777" w:rsidR="004660B1" w:rsidRPr="00D66195" w:rsidRDefault="004660B1" w:rsidP="0026522C">
            <w:pPr>
              <w:pStyle w:val="TableText"/>
            </w:pPr>
            <w:r w:rsidRPr="00B91853">
              <w:rPr>
                <w:b/>
              </w:rPr>
              <w:t>Description of actions</w:t>
            </w:r>
          </w:p>
        </w:tc>
      </w:tr>
      <w:tr w:rsidR="004660B1" w:rsidRPr="00D66195" w14:paraId="479E4DF0" w14:textId="77777777" w:rsidTr="00E72AF3">
        <w:trPr>
          <w:gridBefore w:val="1"/>
          <w:wBefore w:w="22" w:type="dxa"/>
        </w:trPr>
        <w:tc>
          <w:tcPr>
            <w:tcW w:w="1821" w:type="dxa"/>
            <w:shd w:val="clear" w:color="auto" w:fill="FFFFFF" w:themeFill="background1"/>
            <w:hideMark/>
          </w:tcPr>
          <w:p w14:paraId="56FD7057" w14:textId="77777777" w:rsidR="00580E7B" w:rsidRPr="00D66195" w:rsidRDefault="00580E7B" w:rsidP="0026522C">
            <w:pPr>
              <w:pStyle w:val="TableTextbold"/>
            </w:pPr>
            <w:r w:rsidRPr="00D66195">
              <w:t>More action needed</w:t>
            </w:r>
          </w:p>
        </w:tc>
        <w:tc>
          <w:tcPr>
            <w:tcW w:w="1843" w:type="dxa"/>
            <w:gridSpan w:val="2"/>
          </w:tcPr>
          <w:p w14:paraId="53CBA640" w14:textId="77777777" w:rsidR="00580E7B" w:rsidRPr="00D66195" w:rsidRDefault="00580E7B" w:rsidP="00D62286">
            <w:pPr>
              <w:pStyle w:val="TableText"/>
              <w:jc w:val="center"/>
            </w:pPr>
            <w:r w:rsidRPr="00D66195">
              <w:t>40</w:t>
            </w:r>
          </w:p>
        </w:tc>
        <w:tc>
          <w:tcPr>
            <w:tcW w:w="4819" w:type="dxa"/>
            <w:gridSpan w:val="5"/>
          </w:tcPr>
          <w:p w14:paraId="46B5CDA0" w14:textId="26D8D9E4" w:rsidR="00580E7B" w:rsidRPr="00D66195" w:rsidRDefault="00580E7B" w:rsidP="00946355">
            <w:pPr>
              <w:pStyle w:val="TableText"/>
            </w:pPr>
            <w:r w:rsidRPr="00D66195">
              <w:t xml:space="preserve">Actions can be taken to empower Māori communities and iwi to consider and act on their particular situations. Action </w:t>
            </w:r>
            <w:r w:rsidR="00946355">
              <w:t>should include</w:t>
            </w:r>
            <w:r w:rsidRPr="00D66195">
              <w:t xml:space="preserve"> support</w:t>
            </w:r>
            <w:r>
              <w:t>,</w:t>
            </w:r>
            <w:r w:rsidRPr="00D66195">
              <w:t xml:space="preserve"> financing and agreement to work together on understanding and adapting</w:t>
            </w:r>
            <w:r>
              <w:t>.</w:t>
            </w:r>
          </w:p>
        </w:tc>
      </w:tr>
      <w:tr w:rsidR="004660B1" w:rsidRPr="00D66195" w14:paraId="62137525" w14:textId="77777777" w:rsidTr="00E72AF3">
        <w:trPr>
          <w:gridBefore w:val="1"/>
          <w:wBefore w:w="22" w:type="dxa"/>
        </w:trPr>
        <w:tc>
          <w:tcPr>
            <w:tcW w:w="1821" w:type="dxa"/>
            <w:shd w:val="clear" w:color="auto" w:fill="FFFFFF" w:themeFill="background1"/>
            <w:hideMark/>
          </w:tcPr>
          <w:p w14:paraId="1F20CFB9" w14:textId="77777777" w:rsidR="00580E7B" w:rsidRPr="00D66195" w:rsidRDefault="00580E7B" w:rsidP="0026522C">
            <w:pPr>
              <w:pStyle w:val="TableTextbold"/>
              <w:rPr>
                <w:highlight w:val="yellow"/>
              </w:rPr>
            </w:pPr>
            <w:r w:rsidRPr="00D66195">
              <w:t xml:space="preserve">Research </w:t>
            </w:r>
            <w:r>
              <w:t>p</w:t>
            </w:r>
            <w:r w:rsidRPr="00D66195">
              <w:t>riority</w:t>
            </w:r>
          </w:p>
        </w:tc>
        <w:tc>
          <w:tcPr>
            <w:tcW w:w="1843" w:type="dxa"/>
            <w:gridSpan w:val="2"/>
          </w:tcPr>
          <w:p w14:paraId="48CDB663" w14:textId="77777777" w:rsidR="00580E7B" w:rsidRPr="00D66195" w:rsidRDefault="00580E7B" w:rsidP="00D62286">
            <w:pPr>
              <w:pStyle w:val="TableText"/>
              <w:jc w:val="center"/>
            </w:pPr>
            <w:r w:rsidRPr="00D66195">
              <w:t>50</w:t>
            </w:r>
          </w:p>
        </w:tc>
        <w:tc>
          <w:tcPr>
            <w:tcW w:w="4819" w:type="dxa"/>
            <w:gridSpan w:val="5"/>
          </w:tcPr>
          <w:p w14:paraId="16DAC710" w14:textId="7595B74C" w:rsidR="00580E7B" w:rsidRPr="00D66195" w:rsidRDefault="00580E7B" w:rsidP="00946355">
            <w:pPr>
              <w:pStyle w:val="TableText"/>
            </w:pPr>
            <w:r w:rsidRPr="00D66195">
              <w:t xml:space="preserve">Little knowledge </w:t>
            </w:r>
            <w:r w:rsidR="00946355">
              <w:t>is available on this risk</w:t>
            </w:r>
            <w:r w:rsidRPr="00D66195">
              <w:t xml:space="preserve"> in New Zealand</w:t>
            </w:r>
            <w:r>
              <w:t>;</w:t>
            </w:r>
            <w:r w:rsidRPr="00D66195">
              <w:t xml:space="preserve"> further research </w:t>
            </w:r>
            <w:r w:rsidR="00946355">
              <w:t xml:space="preserve">is </w:t>
            </w:r>
            <w:r w:rsidRPr="00D66195">
              <w:t>needed to fill knowledge gaps</w:t>
            </w:r>
            <w:r>
              <w:t>.</w:t>
            </w:r>
          </w:p>
        </w:tc>
      </w:tr>
      <w:tr w:rsidR="004660B1" w:rsidRPr="00D66195" w14:paraId="71203F22" w14:textId="77777777" w:rsidTr="00E72AF3">
        <w:trPr>
          <w:gridBefore w:val="1"/>
          <w:wBefore w:w="22" w:type="dxa"/>
        </w:trPr>
        <w:tc>
          <w:tcPr>
            <w:tcW w:w="1821" w:type="dxa"/>
            <w:shd w:val="clear" w:color="auto" w:fill="FFFFFF" w:themeFill="background1"/>
            <w:hideMark/>
          </w:tcPr>
          <w:p w14:paraId="1F81FF75" w14:textId="77777777" w:rsidR="00580E7B" w:rsidRPr="00D66195" w:rsidRDefault="00580E7B" w:rsidP="0026522C">
            <w:pPr>
              <w:pStyle w:val="TableTextbold"/>
            </w:pPr>
            <w:r w:rsidRPr="00D66195">
              <w:t>Sustain current action</w:t>
            </w:r>
          </w:p>
        </w:tc>
        <w:tc>
          <w:tcPr>
            <w:tcW w:w="1843" w:type="dxa"/>
            <w:gridSpan w:val="2"/>
          </w:tcPr>
          <w:p w14:paraId="5931FE60" w14:textId="77777777" w:rsidR="00580E7B" w:rsidRPr="00D66195" w:rsidRDefault="00580E7B" w:rsidP="00D62286">
            <w:pPr>
              <w:pStyle w:val="TableText"/>
              <w:jc w:val="center"/>
            </w:pPr>
            <w:r w:rsidRPr="00D66195">
              <w:t>0</w:t>
            </w:r>
          </w:p>
        </w:tc>
        <w:tc>
          <w:tcPr>
            <w:tcW w:w="4819" w:type="dxa"/>
            <w:gridSpan w:val="5"/>
          </w:tcPr>
          <w:p w14:paraId="6DF87EAA" w14:textId="77777777" w:rsidR="00580E7B" w:rsidRPr="00D66195" w:rsidRDefault="00580E7B" w:rsidP="0026522C">
            <w:pPr>
              <w:pStyle w:val="TableText"/>
            </w:pPr>
          </w:p>
        </w:tc>
      </w:tr>
      <w:tr w:rsidR="004660B1" w:rsidRPr="00D66195" w14:paraId="2484893D" w14:textId="77777777" w:rsidTr="00E72AF3">
        <w:trPr>
          <w:gridBefore w:val="1"/>
          <w:wBefore w:w="22" w:type="dxa"/>
        </w:trPr>
        <w:tc>
          <w:tcPr>
            <w:tcW w:w="1821" w:type="dxa"/>
            <w:tcBorders>
              <w:bottom w:val="single" w:sz="4" w:space="0" w:color="DA5A28"/>
            </w:tcBorders>
            <w:shd w:val="clear" w:color="auto" w:fill="FFFFFF" w:themeFill="background1"/>
            <w:hideMark/>
          </w:tcPr>
          <w:p w14:paraId="7D22F375" w14:textId="77777777" w:rsidR="00580E7B" w:rsidRPr="00D66195" w:rsidRDefault="00580E7B" w:rsidP="0026522C">
            <w:pPr>
              <w:pStyle w:val="TableTextbold"/>
            </w:pPr>
            <w:r w:rsidRPr="00D66195">
              <w:lastRenderedPageBreak/>
              <w:t xml:space="preserve">Watching brief </w:t>
            </w:r>
          </w:p>
        </w:tc>
        <w:tc>
          <w:tcPr>
            <w:tcW w:w="1843" w:type="dxa"/>
            <w:gridSpan w:val="2"/>
          </w:tcPr>
          <w:p w14:paraId="40E2D64D" w14:textId="77777777" w:rsidR="00580E7B" w:rsidRPr="00D66195" w:rsidRDefault="00580E7B" w:rsidP="00D62286">
            <w:pPr>
              <w:pStyle w:val="TableText"/>
              <w:jc w:val="center"/>
            </w:pPr>
            <w:r w:rsidRPr="00D66195">
              <w:t>10</w:t>
            </w:r>
          </w:p>
        </w:tc>
        <w:tc>
          <w:tcPr>
            <w:tcW w:w="4819" w:type="dxa"/>
            <w:gridSpan w:val="5"/>
          </w:tcPr>
          <w:p w14:paraId="5944191E" w14:textId="2EF8B803" w:rsidR="00580E7B" w:rsidRPr="00D66195" w:rsidRDefault="00580E7B" w:rsidP="0026522C">
            <w:pPr>
              <w:pStyle w:val="TableText"/>
            </w:pPr>
            <w:r w:rsidRPr="00D66195">
              <w:t xml:space="preserve">Need to establish </w:t>
            </w:r>
            <w:r w:rsidR="0018019F">
              <w:t xml:space="preserve">a </w:t>
            </w:r>
            <w:r w:rsidRPr="00D66195">
              <w:t>monitoring process to ensure actions are effective</w:t>
            </w:r>
            <w:r w:rsidR="00D83374">
              <w:t>.</w:t>
            </w:r>
          </w:p>
        </w:tc>
      </w:tr>
      <w:tr w:rsidR="004660B1" w:rsidRPr="00D66195" w14:paraId="4A9F2383" w14:textId="77777777" w:rsidTr="00E72AF3">
        <w:tblPrEx>
          <w:tblCellMar>
            <w:left w:w="108" w:type="dxa"/>
            <w:right w:w="108" w:type="dxa"/>
          </w:tblCellMar>
        </w:tblPrEx>
        <w:tc>
          <w:tcPr>
            <w:tcW w:w="1843" w:type="dxa"/>
            <w:gridSpan w:val="2"/>
            <w:shd w:val="clear" w:color="auto" w:fill="DA5A28"/>
          </w:tcPr>
          <w:p w14:paraId="0B91ADDF" w14:textId="77777777" w:rsidR="00580E7B" w:rsidRPr="004660B1" w:rsidRDefault="00580E7B" w:rsidP="0026522C">
            <w:pPr>
              <w:pStyle w:val="TableTextbold"/>
              <w:rPr>
                <w:rFonts w:asciiTheme="minorHAnsi" w:hAnsiTheme="minorHAnsi"/>
                <w:color w:val="FFFFFF" w:themeColor="background1"/>
              </w:rPr>
            </w:pPr>
            <w:r w:rsidRPr="004660B1">
              <w:rPr>
                <w:rFonts w:asciiTheme="minorHAnsi" w:hAnsiTheme="minorHAnsi"/>
                <w:color w:val="FFFFFF" w:themeColor="background1"/>
              </w:rPr>
              <w:t xml:space="preserve">Adaptation urgency </w:t>
            </w:r>
          </w:p>
        </w:tc>
        <w:tc>
          <w:tcPr>
            <w:tcW w:w="1843" w:type="dxa"/>
            <w:gridSpan w:val="2"/>
            <w:shd w:val="clear" w:color="auto" w:fill="FFFFFF" w:themeFill="background1"/>
          </w:tcPr>
          <w:p w14:paraId="6EC80D24" w14:textId="77777777" w:rsidR="00580E7B" w:rsidRPr="00D66195" w:rsidRDefault="00580E7B" w:rsidP="00D62286">
            <w:pPr>
              <w:pStyle w:val="TableText"/>
              <w:jc w:val="center"/>
              <w:rPr>
                <w:rFonts w:asciiTheme="minorHAnsi" w:hAnsiTheme="minorHAnsi"/>
              </w:rPr>
            </w:pPr>
            <w:r w:rsidRPr="00D66195">
              <w:rPr>
                <w:rFonts w:asciiTheme="minorHAnsi" w:hAnsiTheme="minorHAnsi"/>
              </w:rPr>
              <w:t>80</w:t>
            </w:r>
          </w:p>
        </w:tc>
        <w:tc>
          <w:tcPr>
            <w:tcW w:w="1228" w:type="dxa"/>
            <w:shd w:val="clear" w:color="auto" w:fill="DA5A28"/>
          </w:tcPr>
          <w:p w14:paraId="0BAD02B6" w14:textId="77777777" w:rsidR="00580E7B" w:rsidRPr="004660B1" w:rsidRDefault="00580E7B" w:rsidP="0026522C">
            <w:pPr>
              <w:pStyle w:val="TableTextbold"/>
              <w:rPr>
                <w:color w:val="FFFFFF" w:themeColor="background1"/>
              </w:rPr>
            </w:pPr>
            <w:r w:rsidRPr="004660B1">
              <w:rPr>
                <w:color w:val="FFFFFF" w:themeColor="background1"/>
              </w:rPr>
              <w:t xml:space="preserve">Confidence </w:t>
            </w:r>
          </w:p>
        </w:tc>
        <w:tc>
          <w:tcPr>
            <w:tcW w:w="3591" w:type="dxa"/>
            <w:gridSpan w:val="4"/>
          </w:tcPr>
          <w:p w14:paraId="074DB180" w14:textId="77777777" w:rsidR="00580E7B" w:rsidRPr="00D66195" w:rsidRDefault="00580E7B" w:rsidP="0026522C">
            <w:pPr>
              <w:pStyle w:val="TableText"/>
              <w:rPr>
                <w:rFonts w:asciiTheme="minorHAnsi" w:hAnsiTheme="minorHAnsi"/>
              </w:rPr>
            </w:pPr>
            <w:r w:rsidRPr="00D66195">
              <w:rPr>
                <w:rFonts w:asciiTheme="minorHAnsi" w:hAnsiTheme="minorHAnsi"/>
              </w:rPr>
              <w:t>High agreement, robust evidence</w:t>
            </w:r>
          </w:p>
        </w:tc>
      </w:tr>
      <w:tr w:rsidR="00662A86" w:rsidRPr="00D66195" w14:paraId="1A5F739B" w14:textId="77777777" w:rsidTr="00E72AF3">
        <w:tblPrEx>
          <w:tblCellMar>
            <w:left w:w="108" w:type="dxa"/>
            <w:right w:w="108" w:type="dxa"/>
          </w:tblCellMar>
        </w:tblPrEx>
        <w:tc>
          <w:tcPr>
            <w:tcW w:w="1843" w:type="dxa"/>
            <w:gridSpan w:val="2"/>
            <w:shd w:val="clear" w:color="auto" w:fill="DA5A28"/>
          </w:tcPr>
          <w:p w14:paraId="56223247" w14:textId="77777777" w:rsidR="00580E7B" w:rsidRPr="004660B1" w:rsidRDefault="00580E7B" w:rsidP="0026522C">
            <w:pPr>
              <w:pStyle w:val="TableTextbold"/>
              <w:rPr>
                <w:rFonts w:asciiTheme="minorHAnsi" w:hAnsiTheme="minorHAnsi"/>
                <w:color w:val="FFFFFF" w:themeColor="background1"/>
              </w:rPr>
            </w:pPr>
            <w:r w:rsidRPr="004660B1">
              <w:rPr>
                <w:rFonts w:asciiTheme="minorHAnsi" w:hAnsiTheme="minorHAnsi"/>
                <w:color w:val="FFFFFF" w:themeColor="background1"/>
              </w:rPr>
              <w:t xml:space="preserve">Consequence </w:t>
            </w:r>
          </w:p>
        </w:tc>
        <w:tc>
          <w:tcPr>
            <w:tcW w:w="963" w:type="dxa"/>
            <w:shd w:val="clear" w:color="auto" w:fill="DA5A28"/>
          </w:tcPr>
          <w:p w14:paraId="78EFB7E3" w14:textId="77777777" w:rsidR="00580E7B" w:rsidRPr="004660B1" w:rsidRDefault="00580E7B" w:rsidP="0026522C">
            <w:pPr>
              <w:pStyle w:val="TableText"/>
              <w:rPr>
                <w:rFonts w:asciiTheme="minorHAnsi" w:hAnsiTheme="minorHAnsi"/>
                <w:color w:val="FFFFFF" w:themeColor="background1"/>
              </w:rPr>
            </w:pPr>
            <w:r w:rsidRPr="004660B1">
              <w:rPr>
                <w:rFonts w:asciiTheme="minorHAnsi" w:hAnsiTheme="minorHAnsi"/>
                <w:color w:val="FFFFFF" w:themeColor="background1"/>
              </w:rPr>
              <w:t>Now</w:t>
            </w:r>
          </w:p>
        </w:tc>
        <w:tc>
          <w:tcPr>
            <w:tcW w:w="880" w:type="dxa"/>
          </w:tcPr>
          <w:p w14:paraId="1F6E8776" w14:textId="77777777" w:rsidR="00580E7B" w:rsidRPr="00D66195" w:rsidRDefault="00580E7B" w:rsidP="0026522C">
            <w:pPr>
              <w:pStyle w:val="TableText"/>
              <w:rPr>
                <w:rFonts w:asciiTheme="minorHAnsi" w:hAnsiTheme="minorHAnsi"/>
              </w:rPr>
            </w:pPr>
            <w:r w:rsidRPr="00D66195">
              <w:rPr>
                <w:rFonts w:asciiTheme="minorHAnsi" w:hAnsiTheme="minorHAnsi"/>
              </w:rPr>
              <w:t>Major</w:t>
            </w:r>
          </w:p>
        </w:tc>
        <w:tc>
          <w:tcPr>
            <w:tcW w:w="1228" w:type="dxa"/>
            <w:shd w:val="clear" w:color="auto" w:fill="DA5A28"/>
          </w:tcPr>
          <w:p w14:paraId="6E4F876A" w14:textId="77777777" w:rsidR="00580E7B" w:rsidRPr="004660B1" w:rsidRDefault="00580E7B" w:rsidP="0026522C">
            <w:pPr>
              <w:pStyle w:val="TableText"/>
              <w:rPr>
                <w:rFonts w:asciiTheme="minorHAnsi" w:hAnsiTheme="minorHAnsi"/>
                <w:color w:val="FFFFFF" w:themeColor="background1"/>
              </w:rPr>
            </w:pPr>
            <w:r w:rsidRPr="004660B1">
              <w:rPr>
                <w:rFonts w:asciiTheme="minorHAnsi" w:hAnsiTheme="minorHAnsi"/>
                <w:color w:val="FFFFFF" w:themeColor="background1"/>
              </w:rPr>
              <w:t>2050</w:t>
            </w:r>
          </w:p>
        </w:tc>
        <w:tc>
          <w:tcPr>
            <w:tcW w:w="1263" w:type="dxa"/>
          </w:tcPr>
          <w:p w14:paraId="7C0AEDA2" w14:textId="77777777" w:rsidR="00580E7B" w:rsidRPr="00D66195" w:rsidRDefault="00580E7B" w:rsidP="0026522C">
            <w:pPr>
              <w:pStyle w:val="TableText"/>
              <w:rPr>
                <w:rFonts w:asciiTheme="minorHAnsi" w:hAnsiTheme="minorHAnsi"/>
              </w:rPr>
            </w:pPr>
            <w:r w:rsidRPr="00D66195">
              <w:rPr>
                <w:rFonts w:asciiTheme="minorHAnsi" w:hAnsiTheme="minorHAnsi"/>
              </w:rPr>
              <w:t>Extreme</w:t>
            </w:r>
          </w:p>
        </w:tc>
        <w:tc>
          <w:tcPr>
            <w:tcW w:w="851" w:type="dxa"/>
            <w:shd w:val="clear" w:color="auto" w:fill="DA5A28"/>
          </w:tcPr>
          <w:p w14:paraId="4A4B5111" w14:textId="77777777" w:rsidR="00580E7B" w:rsidRPr="004660B1" w:rsidRDefault="00580E7B" w:rsidP="0026522C">
            <w:pPr>
              <w:pStyle w:val="TableText"/>
              <w:rPr>
                <w:rFonts w:asciiTheme="minorHAnsi" w:hAnsiTheme="minorHAnsi"/>
                <w:color w:val="FFFFFF" w:themeColor="background1"/>
              </w:rPr>
            </w:pPr>
            <w:r w:rsidRPr="004660B1">
              <w:rPr>
                <w:rFonts w:asciiTheme="minorHAnsi" w:hAnsiTheme="minorHAnsi"/>
                <w:color w:val="FFFFFF" w:themeColor="background1"/>
              </w:rPr>
              <w:t>2100</w:t>
            </w:r>
          </w:p>
        </w:tc>
        <w:tc>
          <w:tcPr>
            <w:tcW w:w="1477" w:type="dxa"/>
            <w:gridSpan w:val="2"/>
          </w:tcPr>
          <w:p w14:paraId="4671E4B3" w14:textId="77777777" w:rsidR="00580E7B" w:rsidRPr="00D66195" w:rsidRDefault="00580E7B" w:rsidP="0026522C">
            <w:pPr>
              <w:pStyle w:val="TableText"/>
              <w:rPr>
                <w:rFonts w:asciiTheme="minorHAnsi" w:hAnsiTheme="minorHAnsi"/>
              </w:rPr>
            </w:pPr>
            <w:r w:rsidRPr="00D66195">
              <w:rPr>
                <w:rFonts w:asciiTheme="minorHAnsi" w:hAnsiTheme="minorHAnsi"/>
              </w:rPr>
              <w:t>Extreme</w:t>
            </w:r>
          </w:p>
        </w:tc>
      </w:tr>
    </w:tbl>
    <w:p w14:paraId="5AE2CD36" w14:textId="050A7E0C" w:rsidR="003B75CE" w:rsidRPr="00D66195" w:rsidRDefault="003B75CE" w:rsidP="00554444">
      <w:pPr>
        <w:pStyle w:val="Heading3"/>
        <w:numPr>
          <w:ilvl w:val="0"/>
          <w:numId w:val="35"/>
        </w:numPr>
        <w:tabs>
          <w:tab w:val="num" w:pos="992"/>
        </w:tabs>
        <w:spacing w:before="400"/>
      </w:pPr>
      <w:bookmarkStart w:id="450" w:name="_Toc37153161"/>
      <w:bookmarkStart w:id="451" w:name="_Toc37404095"/>
      <w:r w:rsidRPr="00D66195">
        <w:t xml:space="preserve">H7 </w:t>
      </w:r>
      <w:bookmarkEnd w:id="450"/>
      <w:r w:rsidRPr="00D66195">
        <w:t>Risks to mental health, identity, autonomy and sense of belonging and wellbeing from trauma due to ongoing sea</w:t>
      </w:r>
      <w:r w:rsidR="003D7654">
        <w:t>-</w:t>
      </w:r>
      <w:r w:rsidRPr="00D66195">
        <w:t>level rise, extreme weather events and drought</w:t>
      </w:r>
      <w:bookmarkEnd w:id="451"/>
    </w:p>
    <w:p w14:paraId="49E76A88" w14:textId="77777777" w:rsidR="003B75CE" w:rsidRPr="00DB26AE" w:rsidRDefault="003B75CE" w:rsidP="00DB26AE">
      <w:pPr>
        <w:pStyle w:val="Heading4"/>
      </w:pPr>
      <w:r w:rsidRPr="00D66195">
        <w:t>Risk summary</w:t>
      </w:r>
    </w:p>
    <w:p w14:paraId="4DEEBC0C" w14:textId="751F9B3A" w:rsidR="003B75CE" w:rsidRPr="00D66195" w:rsidRDefault="003B75CE" w:rsidP="0008571B">
      <w:pPr>
        <w:pStyle w:val="BodyText"/>
        <w:spacing w:before="100" w:after="100"/>
      </w:pPr>
      <w:r w:rsidRPr="00D66195">
        <w:t>Climate change has several implications for the mental health and wellbeing of New Zealanders</w:t>
      </w:r>
      <w:r>
        <w:t>,</w:t>
      </w:r>
      <w:r w:rsidRPr="00D66195">
        <w:t xml:space="preserve"> </w:t>
      </w:r>
      <w:r>
        <w:t>as t</w:t>
      </w:r>
      <w:r w:rsidRPr="00D66195">
        <w:t>he harm experienced or witnessed when exposed to extreme events can result</w:t>
      </w:r>
      <w:r w:rsidR="00DB26AE">
        <w:t> </w:t>
      </w:r>
      <w:r w:rsidRPr="00D66195">
        <w:t>in mental trauma (</w:t>
      </w:r>
      <w:r w:rsidRPr="00D66195">
        <w:rPr>
          <w:color w:val="000000"/>
        </w:rPr>
        <w:t>Berry</w:t>
      </w:r>
      <w:r>
        <w:rPr>
          <w:color w:val="000000"/>
        </w:rPr>
        <w:t xml:space="preserve"> et al</w:t>
      </w:r>
      <w:r w:rsidRPr="00D66195">
        <w:rPr>
          <w:color w:val="000000"/>
        </w:rPr>
        <w:t>, 2010</w:t>
      </w:r>
      <w:r w:rsidRPr="00D66195">
        <w:t>). Mental health risks from exposure to climate hazards range from minor stress and distress through to clinically recognised disorders such</w:t>
      </w:r>
      <w:r w:rsidR="0008571B">
        <w:t> </w:t>
      </w:r>
      <w:r w:rsidRPr="00D66195">
        <w:t>as</w:t>
      </w:r>
      <w:r w:rsidR="00C42B0F">
        <w:t> </w:t>
      </w:r>
      <w:r w:rsidRPr="00D66195">
        <w:t>anxiety and post-traumatic stress disorders (Royal Society | Te Apārangi, 2017). Communities may also experience disruptions to environmental and social determinants of health</w:t>
      </w:r>
      <w:r>
        <w:t xml:space="preserve">; </w:t>
      </w:r>
      <w:r w:rsidRPr="00D66195">
        <w:t>disruption</w:t>
      </w:r>
      <w:r>
        <w:t xml:space="preserve">s </w:t>
      </w:r>
      <w:r w:rsidR="00A71965">
        <w:t xml:space="preserve">to </w:t>
      </w:r>
      <w:r>
        <w:t xml:space="preserve">an individual’s </w:t>
      </w:r>
      <w:r w:rsidRPr="00D66195">
        <w:t xml:space="preserve">relationship </w:t>
      </w:r>
      <w:r>
        <w:t>with</w:t>
      </w:r>
      <w:r w:rsidRPr="00D66195">
        <w:t xml:space="preserve"> their environment can cause risks to mental health (Royal Society | Te Apārangi, 2017), as can the loss of livelihood, poverty and displacement (</w:t>
      </w:r>
      <w:r w:rsidRPr="00D66195">
        <w:rPr>
          <w:color w:val="000000"/>
        </w:rPr>
        <w:t>Berry and Welsh, 2010</w:t>
      </w:r>
      <w:r w:rsidRPr="00D66195">
        <w:t>). Loss of autonomy and feelings of helplessness from being unable to stop the beach in front of your property eroding, for example, can also impact mental health. Finally, fear and grief associated with climate change and expected loss itself can cause trauma (</w:t>
      </w:r>
      <w:r w:rsidR="00A81B3B" w:rsidRPr="00D66195">
        <w:t>Cunsolo and Ellis, 2018</w:t>
      </w:r>
      <w:r w:rsidR="00A81B3B">
        <w:t xml:space="preserve">; </w:t>
      </w:r>
      <w:r w:rsidRPr="00D66195">
        <w:t>Jones</w:t>
      </w:r>
      <w:r>
        <w:t xml:space="preserve"> et al</w:t>
      </w:r>
      <w:r w:rsidRPr="00D66195">
        <w:t>, 2014</w:t>
      </w:r>
      <w:r>
        <w:t>a</w:t>
      </w:r>
      <w:r w:rsidRPr="00D66195">
        <w:t>).</w:t>
      </w:r>
    </w:p>
    <w:p w14:paraId="5AB0EDA0" w14:textId="77777777" w:rsidR="003B75CE" w:rsidRPr="00DB26AE" w:rsidRDefault="003B75CE" w:rsidP="0008571B">
      <w:pPr>
        <w:pStyle w:val="Heading4"/>
        <w:spacing w:before="200"/>
      </w:pPr>
      <w:r w:rsidRPr="00D66195">
        <w:t>Exposure</w:t>
      </w:r>
    </w:p>
    <w:p w14:paraId="50990816" w14:textId="247218F4" w:rsidR="003B75CE" w:rsidRPr="00D66195" w:rsidRDefault="003B75CE" w:rsidP="0008571B">
      <w:pPr>
        <w:pStyle w:val="BodyText"/>
        <w:spacing w:before="100" w:after="100"/>
      </w:pPr>
      <w:r w:rsidRPr="00D66195">
        <w:t>Mental disorders are common in New Zealand</w:t>
      </w:r>
      <w:r>
        <w:t>;</w:t>
      </w:r>
      <w:r w:rsidRPr="00D66195">
        <w:t xml:space="preserve"> one in six adults ha</w:t>
      </w:r>
      <w:r w:rsidR="004E753F">
        <w:t>s</w:t>
      </w:r>
      <w:r w:rsidRPr="00D66195">
        <w:t xml:space="preserve"> been diagnosed with a common mental disorder at some time in their lives and</w:t>
      </w:r>
      <w:r w:rsidR="004E753F">
        <w:t>,</w:t>
      </w:r>
      <w:r w:rsidR="00E45D84">
        <w:t xml:space="preserve"> </w:t>
      </w:r>
      <w:r w:rsidR="001B0A7D">
        <w:t>in a 2014 study</w:t>
      </w:r>
      <w:r w:rsidR="004E753F">
        <w:t>,</w:t>
      </w:r>
      <w:r w:rsidRPr="00D66195">
        <w:t xml:space="preserve"> </w:t>
      </w:r>
      <w:r w:rsidR="008E48CB">
        <w:t>6</w:t>
      </w:r>
      <w:r w:rsidR="00E72AF3">
        <w:t> </w:t>
      </w:r>
      <w:r w:rsidRPr="00D66195">
        <w:t>per cent of adults report</w:t>
      </w:r>
      <w:r w:rsidR="001B0A7D">
        <w:t>ed</w:t>
      </w:r>
      <w:r w:rsidRPr="00D66195">
        <w:t xml:space="preserve"> recent experiences of psychological distress (Mental Health Foundation, 2014). </w:t>
      </w:r>
      <w:r w:rsidR="004E753F">
        <w:t>M</w:t>
      </w:r>
      <w:r w:rsidRPr="00D66195">
        <w:t>ental health and mental disorders</w:t>
      </w:r>
      <w:r w:rsidR="004E753F">
        <w:t xml:space="preserve"> have</w:t>
      </w:r>
      <w:r w:rsidR="004E753F" w:rsidRPr="004E753F">
        <w:t xml:space="preserve"> </w:t>
      </w:r>
      <w:r w:rsidR="004E753F" w:rsidRPr="00D66195">
        <w:t>many determinants</w:t>
      </w:r>
      <w:r w:rsidRPr="00D66195">
        <w:t>, rang</w:t>
      </w:r>
      <w:r>
        <w:t>ing</w:t>
      </w:r>
      <w:r w:rsidRPr="00D66195">
        <w:t xml:space="preserve"> from genetics, brain chemistry, stress, nutrition and life experiences, to social, cultural,</w:t>
      </w:r>
      <w:r w:rsidR="00E72AF3">
        <w:t> </w:t>
      </w:r>
      <w:r w:rsidRPr="00D66195">
        <w:t xml:space="preserve">economic and political factors </w:t>
      </w:r>
      <w:r>
        <w:t>(</w:t>
      </w:r>
      <w:r w:rsidRPr="00D66195">
        <w:t>such as standards of living, working conditions, national policies, and community support</w:t>
      </w:r>
      <w:r>
        <w:t>)</w:t>
      </w:r>
      <w:r w:rsidRPr="00D66195">
        <w:t xml:space="preserve"> (World Health Organi</w:t>
      </w:r>
      <w:r>
        <w:t>z</w:t>
      </w:r>
      <w:r w:rsidRPr="00D66195">
        <w:t>ation, 2019). Exposure to environmental hazards is also a source of mental distress (World Health Organi</w:t>
      </w:r>
      <w:r>
        <w:t>z</w:t>
      </w:r>
      <w:r w:rsidRPr="00D66195">
        <w:t xml:space="preserve">ation, 2019). For example, mental trauma can be caused by the harm experienced </w:t>
      </w:r>
      <w:r>
        <w:t>or witnessed</w:t>
      </w:r>
      <w:r w:rsidRPr="00D66195">
        <w:t xml:space="preserve"> during an extreme weather event, as well as from the economic implications </w:t>
      </w:r>
      <w:r>
        <w:t>of</w:t>
      </w:r>
      <w:r w:rsidRPr="00D66195">
        <w:t xml:space="preserve"> damage to communities and property (</w:t>
      </w:r>
      <w:r w:rsidRPr="00D66195">
        <w:rPr>
          <w:color w:val="000000"/>
        </w:rPr>
        <w:t>Berry</w:t>
      </w:r>
      <w:r>
        <w:rPr>
          <w:color w:val="000000"/>
        </w:rPr>
        <w:t xml:space="preserve"> et al</w:t>
      </w:r>
      <w:r w:rsidRPr="00D66195">
        <w:rPr>
          <w:color w:val="000000"/>
        </w:rPr>
        <w:t>, 2010</w:t>
      </w:r>
      <w:r w:rsidRPr="00D66195">
        <w:t>). Extreme weather events are projected to increase in frequency and intensity across all of New Zealand</w:t>
      </w:r>
      <w:r>
        <w:t>,</w:t>
      </w:r>
      <w:r w:rsidRPr="00D66195">
        <w:t xml:space="preserve"> and will interact with these risk factors.</w:t>
      </w:r>
    </w:p>
    <w:p w14:paraId="19D82297" w14:textId="426DEA40" w:rsidR="003B75CE" w:rsidRPr="00D66195" w:rsidRDefault="003B75CE" w:rsidP="0008571B">
      <w:pPr>
        <w:pStyle w:val="BodyText"/>
        <w:spacing w:before="100" w:after="100"/>
      </w:pPr>
      <w:r w:rsidRPr="00D66195">
        <w:t xml:space="preserve">Place attachment </w:t>
      </w:r>
      <w:r>
        <w:t>is</w:t>
      </w:r>
      <w:r w:rsidRPr="00D66195">
        <w:t xml:space="preserve"> the relationship between people and places, and is often intricately bound</w:t>
      </w:r>
      <w:r w:rsidR="0008571B">
        <w:t> </w:t>
      </w:r>
      <w:r w:rsidRPr="00D66195">
        <w:t xml:space="preserve">up with an individual’s identity of self, wellbeing and belonging (Adams, 2016). Disruption </w:t>
      </w:r>
      <w:r w:rsidR="005B0475">
        <w:t>to</w:t>
      </w:r>
      <w:r w:rsidR="005B0475" w:rsidRPr="00D66195">
        <w:t xml:space="preserve"> </w:t>
      </w:r>
      <w:r w:rsidRPr="00D66195">
        <w:t xml:space="preserve">the relationship between individuals and their environment, </w:t>
      </w:r>
      <w:r w:rsidR="005B0475">
        <w:t>as a result of</w:t>
      </w:r>
      <w:r w:rsidR="005B0475" w:rsidRPr="00D66195">
        <w:t xml:space="preserve"> </w:t>
      </w:r>
      <w:r w:rsidRPr="00D66195">
        <w:t>changes to th</w:t>
      </w:r>
      <w:r>
        <w:t>at</w:t>
      </w:r>
      <w:r w:rsidRPr="00D66195">
        <w:t xml:space="preserve"> environment or moving away from a place</w:t>
      </w:r>
      <w:r>
        <w:t>,</w:t>
      </w:r>
      <w:r w:rsidRPr="00D66195">
        <w:t xml:space="preserve"> can cause risks to mental health (Royal</w:t>
      </w:r>
      <w:r w:rsidR="005078A2">
        <w:t> </w:t>
      </w:r>
      <w:r w:rsidRPr="00D66195">
        <w:t xml:space="preserve">Society | Te Apārangi, 2017). Trauma can also </w:t>
      </w:r>
      <w:r>
        <w:t>come</w:t>
      </w:r>
      <w:r w:rsidRPr="00D66195">
        <w:t xml:space="preserve"> from relocation or loss of valued places when the ability to emotionally and physical connect with a place is lost. Impacts </w:t>
      </w:r>
      <w:r w:rsidR="005B0475">
        <w:t>on</w:t>
      </w:r>
      <w:r w:rsidR="005B0475" w:rsidRPr="00D66195">
        <w:t xml:space="preserve"> </w:t>
      </w:r>
      <w:r w:rsidRPr="00D66195">
        <w:t xml:space="preserve">place attachment may occur across all of New Zealand as environments change. </w:t>
      </w:r>
      <w:r>
        <w:t>G</w:t>
      </w:r>
      <w:r w:rsidRPr="00D66195">
        <w:t xml:space="preserve">rief and anxiety linked to the anticipation of future losses </w:t>
      </w:r>
      <w:r w:rsidR="005B0475">
        <w:t>are</w:t>
      </w:r>
      <w:r w:rsidR="005B0475" w:rsidRPr="00D66195">
        <w:t xml:space="preserve"> </w:t>
      </w:r>
      <w:r w:rsidRPr="00D66195">
        <w:t>likely to be prevalent among children and youth</w:t>
      </w:r>
      <w:r>
        <w:t xml:space="preserve"> (</w:t>
      </w:r>
      <w:r w:rsidRPr="00D66195">
        <w:t>Cunsolo and Ellis, 2018</w:t>
      </w:r>
      <w:r>
        <w:t>)</w:t>
      </w:r>
      <w:r w:rsidRPr="00D66195">
        <w:t>.</w:t>
      </w:r>
    </w:p>
    <w:p w14:paraId="13B3B23B" w14:textId="77777777" w:rsidR="003B75CE" w:rsidRPr="00D66195" w:rsidRDefault="003B75CE" w:rsidP="00DB26AE">
      <w:pPr>
        <w:pStyle w:val="BodyText"/>
      </w:pPr>
      <w:r w:rsidRPr="00D66195">
        <w:lastRenderedPageBreak/>
        <w:t xml:space="preserve">New Zealanders may </w:t>
      </w:r>
      <w:r>
        <w:t xml:space="preserve">also </w:t>
      </w:r>
      <w:r w:rsidRPr="00D66195">
        <w:t xml:space="preserve">experience a loss of autonomy – the ability to affect an outcome – due to climate change. </w:t>
      </w:r>
    </w:p>
    <w:p w14:paraId="6FC93DD3" w14:textId="77777777" w:rsidR="003B75CE" w:rsidRPr="00DB26AE" w:rsidRDefault="003B75CE" w:rsidP="0008571B">
      <w:pPr>
        <w:pStyle w:val="Heading4"/>
        <w:spacing w:before="200"/>
      </w:pPr>
      <w:r w:rsidRPr="00D66195">
        <w:t>Sensitivity</w:t>
      </w:r>
    </w:p>
    <w:p w14:paraId="1655B0EE" w14:textId="492E0C4D" w:rsidR="003B75CE" w:rsidRPr="00D66195" w:rsidRDefault="005B0475" w:rsidP="0008571B">
      <w:pPr>
        <w:pStyle w:val="BodyText"/>
        <w:spacing w:before="100" w:after="100"/>
      </w:pPr>
      <w:r>
        <w:t>M</w:t>
      </w:r>
      <w:r w:rsidR="003B75CE" w:rsidRPr="00D66195">
        <w:t>any factors influenc</w:t>
      </w:r>
      <w:r>
        <w:t>e</w:t>
      </w:r>
      <w:r w:rsidR="003B75CE">
        <w:t xml:space="preserve"> individuals’</w:t>
      </w:r>
      <w:r w:rsidR="003B75CE" w:rsidRPr="00D66195">
        <w:t xml:space="preserve"> sensitivity to mental health issues, loss of identity, autonomy, wellbeing and sense of identity. These relate closely to factors detailed in</w:t>
      </w:r>
      <w:r w:rsidR="0008571B">
        <w:t> </w:t>
      </w:r>
      <w:r w:rsidR="003B75CE" w:rsidRPr="00D66195">
        <w:t>risk H3. Key influences of sensitivity are reiterated below</w:t>
      </w:r>
      <w:r>
        <w:t>.</w:t>
      </w:r>
    </w:p>
    <w:p w14:paraId="707155E0" w14:textId="29AF781E" w:rsidR="003B75CE" w:rsidRPr="00DB26AE" w:rsidRDefault="003B75CE" w:rsidP="0008571B">
      <w:pPr>
        <w:pStyle w:val="Bullet"/>
        <w:spacing w:after="100"/>
      </w:pPr>
      <w:r w:rsidRPr="00DB26AE">
        <w:t>Māori and Pacific people, in general, experience greater psychological distress and psychological</w:t>
      </w:r>
      <w:r w:rsidR="00921732">
        <w:t xml:space="preserve"> or </w:t>
      </w:r>
      <w:r w:rsidRPr="00DB26AE">
        <w:t xml:space="preserve">psychiatric disability, and have higher suicide rates than the general population (Mental Health Foundation, 2014). Māori, in general, are particularly sensitive to mental health risks from climate change, </w:t>
      </w:r>
      <w:r w:rsidR="00921732">
        <w:t>because of their</w:t>
      </w:r>
      <w:r w:rsidRPr="00DB26AE">
        <w:t xml:space="preserve"> strong historical and present-day cultural connections with land and waterways (Jones et al, 2014a). </w:t>
      </w:r>
    </w:p>
    <w:p w14:paraId="46F87427" w14:textId="77777777" w:rsidR="003B75CE" w:rsidRPr="00DB26AE" w:rsidRDefault="003B75CE" w:rsidP="0008571B">
      <w:pPr>
        <w:pStyle w:val="Bullet"/>
        <w:spacing w:after="100"/>
      </w:pPr>
      <w:r w:rsidRPr="00DB26AE">
        <w:t xml:space="preserve">Women across all age groups are more likely to have been diagnosed with a common mental disorder than men; however, men are at higher risk of suicide (Mental Health Foundation, 2014). </w:t>
      </w:r>
    </w:p>
    <w:p w14:paraId="448CC6B9" w14:textId="121A5BC4" w:rsidR="003B75CE" w:rsidRPr="00DB26AE" w:rsidRDefault="003B75CE" w:rsidP="0008571B">
      <w:pPr>
        <w:pStyle w:val="Bullet"/>
        <w:spacing w:after="100"/>
      </w:pPr>
      <w:r w:rsidRPr="00DB26AE">
        <w:t xml:space="preserve">People living in </w:t>
      </w:r>
      <w:r w:rsidR="00921732">
        <w:t>socio-</w:t>
      </w:r>
      <w:r w:rsidRPr="00DB26AE">
        <w:t xml:space="preserve">economically deprived areas have poorer mental health, and higher levels of unmet need for health care. Adults living in the most deprived areas have </w:t>
      </w:r>
      <w:r w:rsidR="00921732">
        <w:t xml:space="preserve">a </w:t>
      </w:r>
      <w:r w:rsidRPr="00DB26AE">
        <w:t>higher inciden</w:t>
      </w:r>
      <w:r w:rsidR="00921732">
        <w:t>ce</w:t>
      </w:r>
      <w:r w:rsidRPr="00DB26AE">
        <w:t xml:space="preserve"> of common mental disorders and psychological distress than the general population (Mental Health Foundation, 2014). </w:t>
      </w:r>
    </w:p>
    <w:p w14:paraId="67B076C7" w14:textId="32EBD12E" w:rsidR="003B75CE" w:rsidRPr="00DB26AE" w:rsidRDefault="003B75CE" w:rsidP="0008571B">
      <w:pPr>
        <w:pStyle w:val="Bullet"/>
        <w:spacing w:after="100"/>
      </w:pPr>
      <w:r w:rsidRPr="00DB26AE">
        <w:t xml:space="preserve">People in rural and remote settings have heightened sensitivity to mental health risks from extreme weather events (Royal Australian and New Zealand College of Psychiatrists, 2020). </w:t>
      </w:r>
      <w:r w:rsidR="00921732">
        <w:t xml:space="preserve">Because of their </w:t>
      </w:r>
      <w:r w:rsidRPr="00DB26AE">
        <w:t>geographical isolation</w:t>
      </w:r>
      <w:r w:rsidR="00921732">
        <w:t>,</w:t>
      </w:r>
      <w:r w:rsidRPr="00DB26AE">
        <w:t xml:space="preserve"> they can also face increased exposure to trauma, as they typically have delayed access to support services.</w:t>
      </w:r>
    </w:p>
    <w:p w14:paraId="77C9ACBF" w14:textId="77777777" w:rsidR="003B75CE" w:rsidRPr="00D66195" w:rsidRDefault="003B75CE" w:rsidP="0008571B">
      <w:pPr>
        <w:pStyle w:val="Bullet"/>
        <w:spacing w:after="100"/>
      </w:pPr>
      <w:r w:rsidRPr="00DB26AE">
        <w:t>Young</w:t>
      </w:r>
      <w:r w:rsidRPr="00D66195">
        <w:t xml:space="preserve"> people in particular are more sensitive to anxiety </w:t>
      </w:r>
      <w:r>
        <w:t>about</w:t>
      </w:r>
      <w:r w:rsidRPr="00D66195">
        <w:t xml:space="preserve"> the impacts of climate change (Jones</w:t>
      </w:r>
      <w:r>
        <w:rPr>
          <w:color w:val="000000"/>
        </w:rPr>
        <w:t xml:space="preserve"> et al</w:t>
      </w:r>
      <w:r w:rsidRPr="00D66195">
        <w:t>, 2014</w:t>
      </w:r>
      <w:r>
        <w:t>b</w:t>
      </w:r>
      <w:r w:rsidRPr="00D66195">
        <w:t>).</w:t>
      </w:r>
    </w:p>
    <w:p w14:paraId="0EF51047" w14:textId="77777777" w:rsidR="003B75CE" w:rsidRPr="00D66195" w:rsidRDefault="003B75CE" w:rsidP="0008571B">
      <w:pPr>
        <w:pStyle w:val="Heading4"/>
        <w:spacing w:before="200"/>
      </w:pPr>
      <w:r w:rsidRPr="00D66195">
        <w:t>Adaptive capacity</w:t>
      </w:r>
    </w:p>
    <w:p w14:paraId="6A7E350E" w14:textId="428AC46D" w:rsidR="003B75CE" w:rsidRPr="00D66195" w:rsidRDefault="003B75CE" w:rsidP="0065504F">
      <w:pPr>
        <w:pStyle w:val="BodyText"/>
        <w:spacing w:before="100" w:after="100"/>
      </w:pPr>
      <w:r w:rsidRPr="00D66195">
        <w:t>Adaptive capacity at the individual level is likely to depend on a mix of personal characteris</w:t>
      </w:r>
      <w:r>
        <w:t>tic</w:t>
      </w:r>
      <w:r w:rsidRPr="00D66195">
        <w:t xml:space="preserve">s and an individual’s social, economic and cultural context. Economically disadvantaged individuals often live in areas that are most at risk of environmental degradation </w:t>
      </w:r>
      <w:r>
        <w:t>and</w:t>
      </w:r>
      <w:r w:rsidRPr="00D66195">
        <w:t xml:space="preserve"> have less adaptive capacity as they lack the financial capital to migrate away from </w:t>
      </w:r>
      <w:r>
        <w:t xml:space="preserve">these </w:t>
      </w:r>
      <w:r w:rsidRPr="00D66195">
        <w:t xml:space="preserve">regions (Adams, 2016). </w:t>
      </w:r>
      <w:r>
        <w:t xml:space="preserve">As a result, they </w:t>
      </w:r>
      <w:r w:rsidRPr="00D66195">
        <w:t>face increased mental health risks.</w:t>
      </w:r>
    </w:p>
    <w:p w14:paraId="06C63BF2" w14:textId="030904E6" w:rsidR="003B75CE" w:rsidRPr="00D66195" w:rsidRDefault="003B75CE" w:rsidP="0065504F">
      <w:pPr>
        <w:pStyle w:val="BodyText"/>
        <w:spacing w:before="100" w:after="100"/>
      </w:pPr>
      <w:r w:rsidRPr="00D66195">
        <w:t xml:space="preserve">Individual adaptation actions are also impacted by institutional arrangements (Adger et al, 2005). For example, risks to mental health will </w:t>
      </w:r>
      <w:r>
        <w:t>worsen</w:t>
      </w:r>
      <w:r w:rsidRPr="00D66195">
        <w:t xml:space="preserve"> if emergency management responses are delayed or if efforts to reduce</w:t>
      </w:r>
      <w:r>
        <w:t xml:space="preserve"> risk</w:t>
      </w:r>
      <w:r w:rsidRPr="00D66195">
        <w:t xml:space="preserve"> exposure are not transparent or seen as fair. There is limited investment in knowledge about the impacts of climate change on mental health, which will limit adaptation</w:t>
      </w:r>
      <w:r w:rsidR="00693DC4">
        <w:t xml:space="preserve"> efforts</w:t>
      </w:r>
      <w:r w:rsidRPr="00D66195">
        <w:t xml:space="preserve">. </w:t>
      </w:r>
    </w:p>
    <w:p w14:paraId="7DF66EEE" w14:textId="77777777" w:rsidR="003B75CE" w:rsidRPr="00DB26AE" w:rsidRDefault="003B75CE" w:rsidP="0008571B">
      <w:pPr>
        <w:pStyle w:val="Heading4"/>
        <w:spacing w:before="200"/>
      </w:pPr>
      <w:r w:rsidRPr="00D66195">
        <w:t>Consequence</w:t>
      </w:r>
    </w:p>
    <w:p w14:paraId="720A8D41" w14:textId="61EBE6D5" w:rsidR="003B75CE" w:rsidRPr="00D66195" w:rsidRDefault="003B75CE" w:rsidP="0065504F">
      <w:pPr>
        <w:pStyle w:val="BodyText"/>
        <w:spacing w:before="100" w:after="100"/>
      </w:pPr>
      <w:r w:rsidRPr="00D66195">
        <w:t>It is clear that New Zealanders’ exposure to extreme weather events and ecosystem change will increase, increas</w:t>
      </w:r>
      <w:r w:rsidR="00BC3495">
        <w:t>ing the</w:t>
      </w:r>
      <w:r w:rsidRPr="00D66195">
        <w:t xml:space="preserve"> impacts </w:t>
      </w:r>
      <w:r w:rsidR="00BC3495">
        <w:t>on</w:t>
      </w:r>
      <w:r w:rsidR="00BC3495" w:rsidRPr="00D66195">
        <w:t xml:space="preserve"> </w:t>
      </w:r>
      <w:r w:rsidRPr="00D66195">
        <w:t>mental health and wellbeing. Increased risks to mental health are likely to lead to an increasing incidence of mental health problems and may</w:t>
      </w:r>
      <w:r w:rsidR="0065504F">
        <w:t> </w:t>
      </w:r>
      <w:r w:rsidRPr="00D66195">
        <w:t>increase the likelihood of suicide mortality (</w:t>
      </w:r>
      <w:r w:rsidRPr="00D66195">
        <w:rPr>
          <w:color w:val="000000"/>
        </w:rPr>
        <w:t>Berry</w:t>
      </w:r>
      <w:r>
        <w:rPr>
          <w:color w:val="000000"/>
        </w:rPr>
        <w:t xml:space="preserve"> et al</w:t>
      </w:r>
      <w:r w:rsidRPr="00D66195">
        <w:rPr>
          <w:color w:val="000000"/>
        </w:rPr>
        <w:t>, 2010</w:t>
      </w:r>
      <w:r w:rsidRPr="00D66195">
        <w:t xml:space="preserve">). In New Zealand, depression and anxiety are experienced by </w:t>
      </w:r>
      <w:r w:rsidR="00433AA3">
        <w:t>about</w:t>
      </w:r>
      <w:r w:rsidR="00433AA3" w:rsidRPr="00D66195">
        <w:t xml:space="preserve"> </w:t>
      </w:r>
      <w:r w:rsidRPr="00D66195">
        <w:t>13</w:t>
      </w:r>
      <w:r>
        <w:t xml:space="preserve"> per cent</w:t>
      </w:r>
      <w:r w:rsidRPr="00D66195">
        <w:t xml:space="preserve"> of the population (World Health Organi</w:t>
      </w:r>
      <w:r>
        <w:t>z</w:t>
      </w:r>
      <w:r w:rsidRPr="00D66195">
        <w:t xml:space="preserve">ation, 2017). Further increases in mental illness will put pressure on individuals, families, communities, and New Zealand’s health system and economy. Limited research in this area makes it difficult to assess to what extent consequences are being felt in the present day and will be felt in the future. </w:t>
      </w:r>
    </w:p>
    <w:p w14:paraId="19D9ECED" w14:textId="77777777" w:rsidR="003B75CE" w:rsidRPr="00D66195" w:rsidRDefault="003B75CE" w:rsidP="00DB26AE">
      <w:pPr>
        <w:pStyle w:val="Heading4"/>
      </w:pPr>
      <w:r w:rsidRPr="00D66195">
        <w:lastRenderedPageBreak/>
        <w:t xml:space="preserve">Interacting </w:t>
      </w:r>
      <w:r w:rsidRPr="00DB26AE">
        <w:t>risks</w:t>
      </w:r>
    </w:p>
    <w:p w14:paraId="586312BE" w14:textId="059C3424" w:rsidR="003B75CE" w:rsidRPr="00D66195" w:rsidRDefault="003B75CE" w:rsidP="00DB26AE">
      <w:pPr>
        <w:pStyle w:val="BodyText"/>
      </w:pPr>
      <w:r w:rsidRPr="00D66195">
        <w:t>Risks to mental health, identity, autonomy and belonging interact with several other risks in the human domain. There is a reciprocal relationship between physical (H3) and mental health, and identity and belonging support social cohesion (H1). A loss of autonomy may increase distrust in government and the risk of conflict (H4). Mental disorders may also entrench existing inequities (H2). If not seen as fair and transparent, governance processes may exacerbate this risk. Loss of cultural heritage (H8) may also impact identity and mental health.</w:t>
      </w:r>
    </w:p>
    <w:p w14:paraId="6BD2EA46" w14:textId="77777777" w:rsidR="003B75CE" w:rsidRPr="00D66195" w:rsidRDefault="003B75CE" w:rsidP="00DB26AE">
      <w:pPr>
        <w:pStyle w:val="Heading4"/>
      </w:pPr>
      <w:r w:rsidRPr="00D66195">
        <w:t xml:space="preserve">Confidence: High </w:t>
      </w:r>
      <w:r w:rsidRPr="00DB26AE">
        <w:t>agreement</w:t>
      </w:r>
      <w:r w:rsidRPr="00D66195">
        <w:t xml:space="preserve">, limited evidence </w:t>
      </w:r>
    </w:p>
    <w:p w14:paraId="157264D0" w14:textId="52CD3F6E" w:rsidR="003B75CE" w:rsidRPr="00D66195" w:rsidRDefault="003B75CE" w:rsidP="00DB26AE">
      <w:pPr>
        <w:pStyle w:val="BodyText"/>
      </w:pPr>
      <w:r w:rsidRPr="00D66195">
        <w:t>There is high agreement but limited New Zealand-specific evidence to date on the mental health risks to New Zealanders as a result of climate change.</w:t>
      </w:r>
    </w:p>
    <w:p w14:paraId="609229E5" w14:textId="77777777" w:rsidR="003B75CE" w:rsidRPr="00D66195" w:rsidRDefault="003B75CE" w:rsidP="00DB26AE">
      <w:pPr>
        <w:pStyle w:val="BodyText"/>
      </w:pPr>
      <w:r w:rsidRPr="00D66195">
        <w:t>Most research has focused on the direct effects of climate change on mental health, such</w:t>
      </w:r>
      <w:r w:rsidR="00C42B0F">
        <w:t> </w:t>
      </w:r>
      <w:r w:rsidRPr="00D66195">
        <w:t>as</w:t>
      </w:r>
      <w:r w:rsidR="00C42B0F">
        <w:t> </w:t>
      </w:r>
      <w:r w:rsidRPr="00D66195">
        <w:t>impacts associated with acute weather events. More research is needed on the indirect impacts.</w:t>
      </w:r>
    </w:p>
    <w:p w14:paraId="625E2815" w14:textId="77777777" w:rsidR="003B75CE" w:rsidRPr="00DB26AE" w:rsidRDefault="003B75CE" w:rsidP="00DB26AE">
      <w:pPr>
        <w:pStyle w:val="Heading4"/>
      </w:pPr>
      <w:r w:rsidRPr="00D66195">
        <w:t>Adaptation</w:t>
      </w:r>
    </w:p>
    <w:p w14:paraId="51348B10" w14:textId="4BECDEC6" w:rsidR="003B75CE" w:rsidRPr="00D66195" w:rsidRDefault="003B75CE" w:rsidP="00DB26AE">
      <w:pPr>
        <w:pStyle w:val="BodyText"/>
        <w:rPr>
          <w:color w:val="000000"/>
          <w:lang w:eastAsia="en-AU"/>
        </w:rPr>
      </w:pPr>
      <w:r w:rsidRPr="00D66195">
        <w:t>There are limited targeted adaptation actions under</w:t>
      </w:r>
      <w:r>
        <w:t xml:space="preserve"> </w:t>
      </w:r>
      <w:r w:rsidRPr="00D66195">
        <w:t>way to address this risk in a holistic, forward</w:t>
      </w:r>
      <w:r>
        <w:t>-</w:t>
      </w:r>
      <w:r w:rsidRPr="00D66195">
        <w:t xml:space="preserve">looking and integrated manner. </w:t>
      </w:r>
      <w:r>
        <w:t>L</w:t>
      </w:r>
      <w:r w:rsidRPr="00D66195">
        <w:t>ocal governments and specialist services are supporting communities and individuals to cope with specific events (</w:t>
      </w:r>
      <w:r>
        <w:t>for example</w:t>
      </w:r>
      <w:r w:rsidRPr="00D66195">
        <w:t>, drought or</w:t>
      </w:r>
      <w:r w:rsidR="005078A2">
        <w:t> </w:t>
      </w:r>
      <w:r w:rsidRPr="00D66195">
        <w:t>earthquakes) as part of existing services. For example, r</w:t>
      </w:r>
      <w:r w:rsidRPr="00D66195">
        <w:rPr>
          <w:color w:val="000000"/>
          <w:lang w:eastAsia="en-AU"/>
        </w:rPr>
        <w:t>ural support trusts provide the primary sector and rural communities with access to psycho</w:t>
      </w:r>
      <w:r>
        <w:rPr>
          <w:color w:val="000000"/>
          <w:lang w:eastAsia="en-AU"/>
        </w:rPr>
        <w:t>-</w:t>
      </w:r>
      <w:r w:rsidRPr="00D66195">
        <w:rPr>
          <w:color w:val="000000"/>
          <w:lang w:eastAsia="en-AU"/>
        </w:rPr>
        <w:t>social support and other advice, and the Farmstrong programme provides psycho</w:t>
      </w:r>
      <w:r>
        <w:rPr>
          <w:color w:val="000000"/>
          <w:lang w:eastAsia="en-AU"/>
        </w:rPr>
        <w:t>-</w:t>
      </w:r>
      <w:r w:rsidRPr="00D66195">
        <w:rPr>
          <w:color w:val="000000"/>
          <w:lang w:eastAsia="en-AU"/>
        </w:rPr>
        <w:t>social support targeted to rural communities.</w:t>
      </w:r>
      <w:r w:rsidRPr="00D66195">
        <w:t xml:space="preserve"> New Zealand</w:t>
      </w:r>
      <w:r>
        <w:t xml:space="preserve"> also</w:t>
      </w:r>
      <w:r w:rsidRPr="00D66195">
        <w:t xml:space="preserve"> has a network of mental healthcare services that work with individuals in need and vulnerable communities. </w:t>
      </w:r>
    </w:p>
    <w:p w14:paraId="67C7D20E" w14:textId="5EC049B3" w:rsidR="003B75CE" w:rsidRDefault="003B75CE" w:rsidP="00DB26AE">
      <w:pPr>
        <w:pStyle w:val="BodyText"/>
        <w:rPr>
          <w:rFonts w:cs="Calibri"/>
          <w:color w:val="000000"/>
          <w:lang w:eastAsia="en-AU"/>
        </w:rPr>
      </w:pPr>
      <w:r>
        <w:rPr>
          <w:color w:val="000000"/>
          <w:lang w:eastAsia="en-AU"/>
        </w:rPr>
        <w:t>The Ministry for the Environment</w:t>
      </w:r>
      <w:r w:rsidRPr="00D66195">
        <w:rPr>
          <w:color w:val="000000"/>
          <w:lang w:eastAsia="en-AU"/>
        </w:rPr>
        <w:t xml:space="preserve"> has also made efforts to meet with youth representatives from social NGOs in Wellington to discuss their views on climate change adaptation</w:t>
      </w:r>
      <w:r>
        <w:rPr>
          <w:color w:val="000000"/>
          <w:lang w:eastAsia="en-AU"/>
        </w:rPr>
        <w:t>,</w:t>
      </w:r>
      <w:r w:rsidRPr="00D66195">
        <w:rPr>
          <w:color w:val="000000"/>
          <w:lang w:eastAsia="en-AU"/>
        </w:rPr>
        <w:t xml:space="preserve"> to empower this social group</w:t>
      </w:r>
      <w:r w:rsidRPr="00D66195">
        <w:rPr>
          <w:rFonts w:cs="Calibri"/>
          <w:color w:val="000000"/>
          <w:lang w:eastAsia="en-AU"/>
        </w:rPr>
        <w:t xml:space="preserve">. </w:t>
      </w:r>
    </w:p>
    <w:p w14:paraId="77D25CD7" w14:textId="218D90F4" w:rsidR="00C42B0F" w:rsidRDefault="0008571B" w:rsidP="00D64483">
      <w:pPr>
        <w:pStyle w:val="Tableheading2"/>
      </w:pPr>
      <w:bookmarkStart w:id="452" w:name="_Toc45391917"/>
      <w:r w:rsidRPr="00D66195">
        <w:t>H7 Risks to mental health, identity, autonomy and sense of belonging and wellbeing from trauma</w:t>
      </w:r>
      <w:r w:rsidR="00C42B0F">
        <w:t xml:space="preserve">: </w:t>
      </w:r>
      <w:r w:rsidR="00D64483">
        <w:t>U</w:t>
      </w:r>
      <w:r w:rsidR="00C42B0F">
        <w:t>rgency profile</w:t>
      </w:r>
      <w:bookmarkEnd w:id="452"/>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1985"/>
        <w:gridCol w:w="850"/>
        <w:gridCol w:w="993"/>
        <w:gridCol w:w="1182"/>
        <w:gridCol w:w="990"/>
        <w:gridCol w:w="638"/>
        <w:gridCol w:w="1860"/>
        <w:gridCol w:w="7"/>
      </w:tblGrid>
      <w:tr w:rsidR="0008571B" w:rsidRPr="0008571B" w14:paraId="37E09161" w14:textId="77777777" w:rsidTr="009E5E12">
        <w:trPr>
          <w:gridAfter w:val="1"/>
          <w:wAfter w:w="7" w:type="dxa"/>
          <w:tblHeader/>
        </w:trPr>
        <w:tc>
          <w:tcPr>
            <w:tcW w:w="8498" w:type="dxa"/>
            <w:gridSpan w:val="7"/>
            <w:shd w:val="clear" w:color="auto" w:fill="DA5A28"/>
          </w:tcPr>
          <w:p w14:paraId="5C40AAAD" w14:textId="196C4EA7" w:rsidR="00C42B0F" w:rsidRPr="0008571B" w:rsidRDefault="0008571B" w:rsidP="0026522C">
            <w:pPr>
              <w:pStyle w:val="TableTextbold"/>
              <w:rPr>
                <w:color w:val="FFFFFF" w:themeColor="background1"/>
              </w:rPr>
            </w:pPr>
            <w:r w:rsidRPr="0008571B">
              <w:rPr>
                <w:color w:val="FFFFFF" w:themeColor="background1"/>
              </w:rPr>
              <w:t>H7 Risks to mental health, identity, autonomy and sense of belonging and wellbeing from trauma</w:t>
            </w:r>
            <w:r w:rsidR="00C42B0F" w:rsidRPr="0008571B">
              <w:rPr>
                <w:color w:val="FFFFFF" w:themeColor="background1"/>
              </w:rPr>
              <w:t xml:space="preserve">: </w:t>
            </w:r>
            <w:r w:rsidR="00D64483">
              <w:rPr>
                <w:color w:val="FFFFFF" w:themeColor="background1"/>
              </w:rPr>
              <w:t>U</w:t>
            </w:r>
            <w:r w:rsidR="00C42B0F" w:rsidRPr="0008571B">
              <w:rPr>
                <w:color w:val="FFFFFF" w:themeColor="background1"/>
              </w:rPr>
              <w:t>rgency</w:t>
            </w:r>
            <w:r w:rsidRPr="0008571B">
              <w:rPr>
                <w:color w:val="FFFFFF" w:themeColor="background1"/>
              </w:rPr>
              <w:t> </w:t>
            </w:r>
            <w:r w:rsidR="00C42B0F" w:rsidRPr="0008571B">
              <w:rPr>
                <w:color w:val="FFFFFF" w:themeColor="background1"/>
              </w:rPr>
              <w:t>profile</w:t>
            </w:r>
          </w:p>
        </w:tc>
      </w:tr>
      <w:tr w:rsidR="00C42B0F" w:rsidRPr="00D66195" w14:paraId="04844D31" w14:textId="77777777" w:rsidTr="009E5E12">
        <w:trPr>
          <w:tblHeader/>
        </w:trPr>
        <w:tc>
          <w:tcPr>
            <w:tcW w:w="1985" w:type="dxa"/>
            <w:shd w:val="clear" w:color="auto" w:fill="FFFFFF" w:themeFill="background1"/>
          </w:tcPr>
          <w:p w14:paraId="3D360A9C" w14:textId="77777777" w:rsidR="00C42B0F" w:rsidRPr="00D66195" w:rsidRDefault="00C42B0F" w:rsidP="0026522C">
            <w:pPr>
              <w:pStyle w:val="TableTextbold"/>
            </w:pPr>
            <w:r w:rsidRPr="00B91853">
              <w:t>Urgency category</w:t>
            </w:r>
          </w:p>
        </w:tc>
        <w:tc>
          <w:tcPr>
            <w:tcW w:w="1843" w:type="dxa"/>
            <w:gridSpan w:val="2"/>
          </w:tcPr>
          <w:p w14:paraId="5D41CA60" w14:textId="77777777" w:rsidR="00C42B0F" w:rsidRPr="00D66195" w:rsidRDefault="00C42B0F" w:rsidP="0026522C">
            <w:pPr>
              <w:pStyle w:val="TableText"/>
              <w:jc w:val="center"/>
            </w:pPr>
            <w:r w:rsidRPr="00B91853">
              <w:rPr>
                <w:b/>
              </w:rPr>
              <w:t>Proportion of urgency</w:t>
            </w:r>
          </w:p>
        </w:tc>
        <w:tc>
          <w:tcPr>
            <w:tcW w:w="4677" w:type="dxa"/>
            <w:gridSpan w:val="5"/>
          </w:tcPr>
          <w:p w14:paraId="3FFDBE8F" w14:textId="77777777" w:rsidR="00C42B0F" w:rsidRPr="00D66195" w:rsidRDefault="00C42B0F" w:rsidP="0026522C">
            <w:pPr>
              <w:pStyle w:val="TableText"/>
            </w:pPr>
            <w:r w:rsidRPr="00B91853">
              <w:rPr>
                <w:b/>
              </w:rPr>
              <w:t>Description of actions</w:t>
            </w:r>
          </w:p>
        </w:tc>
      </w:tr>
      <w:tr w:rsidR="002D4869" w:rsidRPr="00D66195" w14:paraId="64DD5BA8" w14:textId="77777777" w:rsidTr="009E5E12">
        <w:tblPrEx>
          <w:tblCellMar>
            <w:left w:w="108" w:type="dxa"/>
            <w:right w:w="108" w:type="dxa"/>
          </w:tblCellMar>
        </w:tblPrEx>
        <w:tc>
          <w:tcPr>
            <w:tcW w:w="1985" w:type="dxa"/>
            <w:shd w:val="clear" w:color="auto" w:fill="FFFFFF" w:themeFill="background1"/>
            <w:hideMark/>
          </w:tcPr>
          <w:p w14:paraId="62921116" w14:textId="77777777" w:rsidR="003B75CE" w:rsidRPr="0008571B" w:rsidRDefault="003B75CE" w:rsidP="0026522C">
            <w:pPr>
              <w:pStyle w:val="TableText"/>
              <w:rPr>
                <w:b/>
                <w:bCs/>
              </w:rPr>
            </w:pPr>
            <w:r w:rsidRPr="0008571B">
              <w:rPr>
                <w:b/>
                <w:bCs/>
              </w:rPr>
              <w:t>More action needed</w:t>
            </w:r>
          </w:p>
        </w:tc>
        <w:tc>
          <w:tcPr>
            <w:tcW w:w="1843" w:type="dxa"/>
            <w:gridSpan w:val="2"/>
          </w:tcPr>
          <w:p w14:paraId="18A6735A" w14:textId="77777777" w:rsidR="003B75CE" w:rsidRPr="00B1532C" w:rsidRDefault="003B75CE" w:rsidP="0065504F">
            <w:pPr>
              <w:pStyle w:val="TableText"/>
              <w:jc w:val="center"/>
              <w:rPr>
                <w:rFonts w:asciiTheme="minorHAnsi" w:hAnsiTheme="minorHAnsi"/>
                <w:color w:val="000000"/>
                <w:lang w:eastAsia="en-AU"/>
              </w:rPr>
            </w:pPr>
            <w:r w:rsidRPr="00B1532C">
              <w:rPr>
                <w:rFonts w:asciiTheme="minorHAnsi" w:hAnsiTheme="minorHAnsi"/>
                <w:color w:val="000000"/>
                <w:lang w:eastAsia="en-AU"/>
              </w:rPr>
              <w:t>50</w:t>
            </w:r>
          </w:p>
        </w:tc>
        <w:tc>
          <w:tcPr>
            <w:tcW w:w="4677" w:type="dxa"/>
            <w:gridSpan w:val="5"/>
          </w:tcPr>
          <w:p w14:paraId="44A40EEC" w14:textId="77777777" w:rsidR="003B75CE" w:rsidRPr="00B1532C" w:rsidRDefault="003B75CE" w:rsidP="0026522C">
            <w:pPr>
              <w:pStyle w:val="TableText"/>
              <w:rPr>
                <w:rFonts w:asciiTheme="minorHAnsi" w:hAnsiTheme="minorHAnsi"/>
                <w:color w:val="000000"/>
                <w:lang w:eastAsia="en-AU"/>
              </w:rPr>
            </w:pPr>
            <w:r w:rsidRPr="00B1532C">
              <w:rPr>
                <w:rFonts w:asciiTheme="minorHAnsi" w:hAnsiTheme="minorHAnsi"/>
                <w:color w:val="000000"/>
                <w:lang w:eastAsia="en-AU"/>
              </w:rPr>
              <w:t xml:space="preserve">Early policies are needed to ensure support mechanisms are in place to mitigate this risk. </w:t>
            </w:r>
          </w:p>
        </w:tc>
      </w:tr>
      <w:tr w:rsidR="002D4869" w:rsidRPr="00D66195" w14:paraId="2534F215" w14:textId="77777777" w:rsidTr="009E5E12">
        <w:tblPrEx>
          <w:tblCellMar>
            <w:left w:w="108" w:type="dxa"/>
            <w:right w:w="108" w:type="dxa"/>
          </w:tblCellMar>
        </w:tblPrEx>
        <w:tc>
          <w:tcPr>
            <w:tcW w:w="1985" w:type="dxa"/>
            <w:shd w:val="clear" w:color="auto" w:fill="FFFFFF" w:themeFill="background1"/>
            <w:hideMark/>
          </w:tcPr>
          <w:p w14:paraId="1B1239C3" w14:textId="77777777" w:rsidR="003B75CE" w:rsidRPr="0008571B" w:rsidRDefault="003B75CE" w:rsidP="0026522C">
            <w:pPr>
              <w:pStyle w:val="TableText"/>
              <w:rPr>
                <w:b/>
                <w:bCs/>
                <w:highlight w:val="yellow"/>
              </w:rPr>
            </w:pPr>
            <w:r w:rsidRPr="0008571B">
              <w:rPr>
                <w:b/>
                <w:bCs/>
              </w:rPr>
              <w:t>Research priority</w:t>
            </w:r>
          </w:p>
        </w:tc>
        <w:tc>
          <w:tcPr>
            <w:tcW w:w="1843" w:type="dxa"/>
            <w:gridSpan w:val="2"/>
          </w:tcPr>
          <w:p w14:paraId="253EBFBD" w14:textId="77777777" w:rsidR="003B75CE" w:rsidRPr="00B1532C" w:rsidRDefault="003B75CE" w:rsidP="0065504F">
            <w:pPr>
              <w:pStyle w:val="TableText"/>
              <w:jc w:val="center"/>
              <w:rPr>
                <w:rFonts w:asciiTheme="minorHAnsi" w:hAnsiTheme="minorHAnsi"/>
                <w:color w:val="000000"/>
                <w:lang w:eastAsia="en-AU"/>
              </w:rPr>
            </w:pPr>
            <w:r w:rsidRPr="00B1532C">
              <w:rPr>
                <w:rFonts w:asciiTheme="minorHAnsi" w:hAnsiTheme="minorHAnsi"/>
                <w:color w:val="000000"/>
                <w:lang w:eastAsia="en-AU"/>
              </w:rPr>
              <w:t>40</w:t>
            </w:r>
          </w:p>
        </w:tc>
        <w:tc>
          <w:tcPr>
            <w:tcW w:w="4677" w:type="dxa"/>
            <w:gridSpan w:val="5"/>
          </w:tcPr>
          <w:p w14:paraId="734E7D97" w14:textId="2926D880" w:rsidR="003B75CE" w:rsidRPr="00B1532C" w:rsidRDefault="003B75CE" w:rsidP="003F6F6A">
            <w:pPr>
              <w:pStyle w:val="TableText"/>
              <w:rPr>
                <w:rFonts w:asciiTheme="minorHAnsi" w:hAnsiTheme="minorHAnsi"/>
                <w:color w:val="000000"/>
                <w:lang w:eastAsia="en-AU"/>
              </w:rPr>
            </w:pPr>
            <w:r w:rsidRPr="00B1532C">
              <w:rPr>
                <w:rFonts w:asciiTheme="minorHAnsi" w:hAnsiTheme="minorHAnsi"/>
                <w:color w:val="000000"/>
                <w:lang w:eastAsia="en-AU"/>
              </w:rPr>
              <w:t xml:space="preserve">We do not fully understand how this risk might arise, or to what degree, and where further research would support actions taken. </w:t>
            </w:r>
          </w:p>
        </w:tc>
      </w:tr>
      <w:tr w:rsidR="002D4869" w:rsidRPr="00D66195" w14:paraId="435267CF" w14:textId="77777777" w:rsidTr="009E5E12">
        <w:tblPrEx>
          <w:tblCellMar>
            <w:left w:w="108" w:type="dxa"/>
            <w:right w:w="108" w:type="dxa"/>
          </w:tblCellMar>
        </w:tblPrEx>
        <w:tc>
          <w:tcPr>
            <w:tcW w:w="1985" w:type="dxa"/>
            <w:shd w:val="clear" w:color="auto" w:fill="FFFFFF" w:themeFill="background1"/>
            <w:hideMark/>
          </w:tcPr>
          <w:p w14:paraId="7B37DC94" w14:textId="77777777" w:rsidR="003B75CE" w:rsidRPr="0008571B" w:rsidRDefault="003B75CE" w:rsidP="0026522C">
            <w:pPr>
              <w:pStyle w:val="TableText"/>
              <w:rPr>
                <w:b/>
                <w:bCs/>
              </w:rPr>
            </w:pPr>
            <w:r w:rsidRPr="0008571B">
              <w:rPr>
                <w:b/>
                <w:bCs/>
              </w:rPr>
              <w:t>Sustain current action</w:t>
            </w:r>
          </w:p>
        </w:tc>
        <w:tc>
          <w:tcPr>
            <w:tcW w:w="1843" w:type="dxa"/>
            <w:gridSpan w:val="2"/>
          </w:tcPr>
          <w:p w14:paraId="29160883" w14:textId="77777777" w:rsidR="003B75CE" w:rsidRPr="00B1532C" w:rsidRDefault="003B75CE" w:rsidP="0065504F">
            <w:pPr>
              <w:pStyle w:val="TableText"/>
              <w:jc w:val="center"/>
              <w:rPr>
                <w:rFonts w:asciiTheme="minorHAnsi" w:hAnsiTheme="minorHAnsi"/>
                <w:color w:val="000000"/>
                <w:lang w:eastAsia="en-AU"/>
              </w:rPr>
            </w:pPr>
            <w:r w:rsidRPr="00B1532C">
              <w:rPr>
                <w:rFonts w:asciiTheme="minorHAnsi" w:hAnsiTheme="minorHAnsi"/>
                <w:color w:val="000000"/>
                <w:lang w:eastAsia="en-AU"/>
              </w:rPr>
              <w:t>0</w:t>
            </w:r>
          </w:p>
        </w:tc>
        <w:tc>
          <w:tcPr>
            <w:tcW w:w="4677" w:type="dxa"/>
            <w:gridSpan w:val="5"/>
          </w:tcPr>
          <w:p w14:paraId="4D514F0C" w14:textId="77777777" w:rsidR="003B75CE" w:rsidRPr="00B1532C" w:rsidRDefault="003B75CE" w:rsidP="0026522C">
            <w:pPr>
              <w:pStyle w:val="TableText"/>
              <w:rPr>
                <w:rFonts w:asciiTheme="minorHAnsi" w:hAnsiTheme="minorHAnsi"/>
                <w:color w:val="000000"/>
                <w:lang w:eastAsia="en-AU"/>
              </w:rPr>
            </w:pPr>
          </w:p>
        </w:tc>
      </w:tr>
      <w:tr w:rsidR="002D4869" w:rsidRPr="00D66195" w14:paraId="4CD6B34A" w14:textId="77777777" w:rsidTr="009E5E12">
        <w:tblPrEx>
          <w:tblCellMar>
            <w:left w:w="108" w:type="dxa"/>
            <w:right w:w="108" w:type="dxa"/>
          </w:tblCellMar>
        </w:tblPrEx>
        <w:tc>
          <w:tcPr>
            <w:tcW w:w="1985" w:type="dxa"/>
            <w:tcBorders>
              <w:bottom w:val="single" w:sz="8" w:space="0" w:color="DA5A28"/>
            </w:tcBorders>
            <w:shd w:val="clear" w:color="auto" w:fill="FFFFFF" w:themeFill="background1"/>
            <w:hideMark/>
          </w:tcPr>
          <w:p w14:paraId="4B6551FB" w14:textId="77777777" w:rsidR="003B75CE" w:rsidRPr="0008571B" w:rsidRDefault="003B75CE" w:rsidP="0026522C">
            <w:pPr>
              <w:pStyle w:val="TableText"/>
              <w:rPr>
                <w:b/>
                <w:bCs/>
              </w:rPr>
            </w:pPr>
            <w:r w:rsidRPr="0008571B">
              <w:rPr>
                <w:b/>
                <w:bCs/>
              </w:rPr>
              <w:t xml:space="preserve">Watching brief </w:t>
            </w:r>
          </w:p>
        </w:tc>
        <w:tc>
          <w:tcPr>
            <w:tcW w:w="1843" w:type="dxa"/>
            <w:gridSpan w:val="2"/>
            <w:tcBorders>
              <w:bottom w:val="single" w:sz="8" w:space="0" w:color="DA5A28"/>
            </w:tcBorders>
          </w:tcPr>
          <w:p w14:paraId="0906E59A" w14:textId="77777777" w:rsidR="003B75CE" w:rsidRPr="00B1532C" w:rsidRDefault="003B75CE" w:rsidP="0065504F">
            <w:pPr>
              <w:pStyle w:val="TableText"/>
              <w:jc w:val="center"/>
              <w:rPr>
                <w:rFonts w:asciiTheme="minorHAnsi" w:hAnsiTheme="minorHAnsi"/>
                <w:color w:val="000000"/>
                <w:lang w:eastAsia="en-AU"/>
              </w:rPr>
            </w:pPr>
            <w:r w:rsidRPr="00B1532C">
              <w:rPr>
                <w:rFonts w:asciiTheme="minorHAnsi" w:hAnsiTheme="minorHAnsi"/>
                <w:color w:val="000000"/>
                <w:lang w:eastAsia="en-AU"/>
              </w:rPr>
              <w:t>10</w:t>
            </w:r>
          </w:p>
        </w:tc>
        <w:tc>
          <w:tcPr>
            <w:tcW w:w="4677" w:type="dxa"/>
            <w:gridSpan w:val="5"/>
            <w:tcBorders>
              <w:bottom w:val="single" w:sz="8" w:space="0" w:color="DA5A28"/>
            </w:tcBorders>
          </w:tcPr>
          <w:p w14:paraId="68A2E922" w14:textId="3F7AE530" w:rsidR="003B75CE" w:rsidRPr="00B1532C" w:rsidRDefault="003B75CE" w:rsidP="0026522C">
            <w:pPr>
              <w:pStyle w:val="TableText"/>
              <w:rPr>
                <w:rFonts w:asciiTheme="minorHAnsi" w:hAnsiTheme="minorHAnsi"/>
                <w:color w:val="000000"/>
                <w:lang w:eastAsia="en-AU"/>
              </w:rPr>
            </w:pPr>
            <w:r w:rsidRPr="00B1532C">
              <w:rPr>
                <w:rFonts w:asciiTheme="minorHAnsi" w:hAnsiTheme="minorHAnsi"/>
                <w:color w:val="000000"/>
                <w:lang w:eastAsia="en-AU"/>
              </w:rPr>
              <w:t>Need to establish monitoring process to ensure actions are effective</w:t>
            </w:r>
          </w:p>
        </w:tc>
      </w:tr>
      <w:tr w:rsidR="0008571B" w:rsidRPr="00D66195" w14:paraId="5927EB48" w14:textId="77777777" w:rsidTr="00CE345F">
        <w:tblPrEx>
          <w:tblCellMar>
            <w:left w:w="108" w:type="dxa"/>
            <w:right w:w="108" w:type="dxa"/>
          </w:tblCellMar>
        </w:tblPrEx>
        <w:tc>
          <w:tcPr>
            <w:tcW w:w="1985" w:type="dxa"/>
            <w:tcBorders>
              <w:top w:val="single" w:sz="8" w:space="0" w:color="DA5A28"/>
              <w:bottom w:val="single" w:sz="4" w:space="0" w:color="DA5A28"/>
            </w:tcBorders>
            <w:shd w:val="clear" w:color="auto" w:fill="DA5A28"/>
          </w:tcPr>
          <w:p w14:paraId="63A8F3F9" w14:textId="77777777" w:rsidR="003B75CE" w:rsidRPr="002D4869" w:rsidRDefault="003B75CE" w:rsidP="002D4869">
            <w:pPr>
              <w:pStyle w:val="TableTextbold"/>
              <w:rPr>
                <w:color w:val="FFFFFF" w:themeColor="background1"/>
              </w:rPr>
            </w:pPr>
            <w:r w:rsidRPr="002D4869">
              <w:rPr>
                <w:color w:val="FFFFFF" w:themeColor="background1"/>
              </w:rPr>
              <w:t xml:space="preserve">Adaptation urgency </w:t>
            </w:r>
          </w:p>
        </w:tc>
        <w:tc>
          <w:tcPr>
            <w:tcW w:w="1843" w:type="dxa"/>
            <w:gridSpan w:val="2"/>
            <w:tcBorders>
              <w:top w:val="single" w:sz="8" w:space="0" w:color="DA5A28"/>
            </w:tcBorders>
            <w:shd w:val="clear" w:color="auto" w:fill="FFFFFF" w:themeFill="background1"/>
          </w:tcPr>
          <w:p w14:paraId="63A48C58" w14:textId="77777777" w:rsidR="003B75CE" w:rsidRPr="00D66195" w:rsidRDefault="003B75CE" w:rsidP="0065504F">
            <w:pPr>
              <w:pStyle w:val="TableText"/>
              <w:jc w:val="center"/>
              <w:rPr>
                <w:rFonts w:asciiTheme="minorHAnsi" w:hAnsiTheme="minorHAnsi"/>
              </w:rPr>
            </w:pPr>
            <w:r w:rsidRPr="00D66195">
              <w:rPr>
                <w:rFonts w:asciiTheme="minorHAnsi" w:hAnsiTheme="minorHAnsi"/>
              </w:rPr>
              <w:t>80</w:t>
            </w:r>
          </w:p>
        </w:tc>
        <w:tc>
          <w:tcPr>
            <w:tcW w:w="1182" w:type="dxa"/>
            <w:tcBorders>
              <w:top w:val="single" w:sz="8" w:space="0" w:color="DA5A28"/>
            </w:tcBorders>
            <w:shd w:val="clear" w:color="auto" w:fill="DA5A28"/>
          </w:tcPr>
          <w:p w14:paraId="3AA8F398" w14:textId="77777777" w:rsidR="003B75CE" w:rsidRPr="002D4869" w:rsidRDefault="003B75CE" w:rsidP="0026522C">
            <w:pPr>
              <w:pStyle w:val="TableText"/>
              <w:rPr>
                <w:rFonts w:asciiTheme="minorHAnsi" w:hAnsiTheme="minorHAnsi"/>
                <w:b/>
                <w:bCs/>
                <w:color w:val="FFFFFF" w:themeColor="background1"/>
              </w:rPr>
            </w:pPr>
            <w:r w:rsidRPr="002D4869">
              <w:rPr>
                <w:rFonts w:asciiTheme="minorHAnsi" w:hAnsiTheme="minorHAnsi"/>
                <w:b/>
                <w:bCs/>
                <w:color w:val="FFFFFF" w:themeColor="background1"/>
              </w:rPr>
              <w:t xml:space="preserve">Confidence </w:t>
            </w:r>
          </w:p>
        </w:tc>
        <w:tc>
          <w:tcPr>
            <w:tcW w:w="3495" w:type="dxa"/>
            <w:gridSpan w:val="4"/>
            <w:tcBorders>
              <w:top w:val="single" w:sz="8" w:space="0" w:color="DA5A28"/>
            </w:tcBorders>
          </w:tcPr>
          <w:p w14:paraId="7E95F012" w14:textId="77777777" w:rsidR="003B75CE" w:rsidRPr="00D66195" w:rsidRDefault="003B75CE" w:rsidP="0026522C">
            <w:pPr>
              <w:pStyle w:val="TableText"/>
              <w:rPr>
                <w:rFonts w:asciiTheme="minorHAnsi" w:hAnsiTheme="minorHAnsi"/>
              </w:rPr>
            </w:pPr>
            <w:r w:rsidRPr="00D66195">
              <w:t>High agreement, limited evidence</w:t>
            </w:r>
          </w:p>
        </w:tc>
      </w:tr>
      <w:tr w:rsidR="002D4869" w:rsidRPr="00D66195" w14:paraId="16CBBA17" w14:textId="77777777" w:rsidTr="00CE345F">
        <w:tblPrEx>
          <w:tblCellMar>
            <w:left w:w="108" w:type="dxa"/>
            <w:right w:w="108" w:type="dxa"/>
          </w:tblCellMar>
        </w:tblPrEx>
        <w:tc>
          <w:tcPr>
            <w:tcW w:w="1985" w:type="dxa"/>
            <w:shd w:val="clear" w:color="auto" w:fill="DA5A28"/>
          </w:tcPr>
          <w:p w14:paraId="6B7A1606" w14:textId="77777777" w:rsidR="003B75CE" w:rsidRPr="002D4869" w:rsidRDefault="003B75CE" w:rsidP="002D4869">
            <w:pPr>
              <w:pStyle w:val="TableTextbold"/>
              <w:rPr>
                <w:color w:val="FFFFFF" w:themeColor="background1"/>
              </w:rPr>
            </w:pPr>
            <w:r w:rsidRPr="002D4869">
              <w:rPr>
                <w:color w:val="FFFFFF" w:themeColor="background1"/>
              </w:rPr>
              <w:t xml:space="preserve">Consequence </w:t>
            </w:r>
          </w:p>
        </w:tc>
        <w:tc>
          <w:tcPr>
            <w:tcW w:w="850" w:type="dxa"/>
            <w:shd w:val="clear" w:color="auto" w:fill="DA5A28"/>
          </w:tcPr>
          <w:p w14:paraId="45ABE176" w14:textId="77777777" w:rsidR="003B75CE" w:rsidRPr="00D66195" w:rsidRDefault="003B75CE" w:rsidP="0026522C">
            <w:pPr>
              <w:pStyle w:val="TableText"/>
              <w:rPr>
                <w:rFonts w:asciiTheme="minorHAnsi" w:hAnsiTheme="minorHAnsi"/>
              </w:rPr>
            </w:pPr>
            <w:r w:rsidRPr="0062311D">
              <w:rPr>
                <w:rFonts w:asciiTheme="minorHAnsi" w:hAnsiTheme="minorHAnsi"/>
                <w:color w:val="FFFFFF" w:themeColor="background1"/>
              </w:rPr>
              <w:t>Now</w:t>
            </w:r>
          </w:p>
        </w:tc>
        <w:tc>
          <w:tcPr>
            <w:tcW w:w="993" w:type="dxa"/>
          </w:tcPr>
          <w:p w14:paraId="6DF53A51" w14:textId="77777777" w:rsidR="003B75CE" w:rsidRPr="00D66195" w:rsidRDefault="003B75CE" w:rsidP="0026522C">
            <w:pPr>
              <w:pStyle w:val="TableText"/>
              <w:rPr>
                <w:rFonts w:asciiTheme="minorHAnsi" w:hAnsiTheme="minorHAnsi"/>
              </w:rPr>
            </w:pPr>
            <w:r w:rsidRPr="00D66195">
              <w:rPr>
                <w:rFonts w:asciiTheme="minorHAnsi" w:hAnsiTheme="minorHAnsi"/>
              </w:rPr>
              <w:t>Major</w:t>
            </w:r>
          </w:p>
        </w:tc>
        <w:tc>
          <w:tcPr>
            <w:tcW w:w="1182" w:type="dxa"/>
            <w:shd w:val="clear" w:color="auto" w:fill="DA5A28"/>
          </w:tcPr>
          <w:p w14:paraId="73CB1615" w14:textId="77777777" w:rsidR="003B75CE" w:rsidRPr="002D4869" w:rsidRDefault="003B75CE" w:rsidP="0026522C">
            <w:pPr>
              <w:pStyle w:val="TableText"/>
              <w:rPr>
                <w:rFonts w:asciiTheme="minorHAnsi" w:hAnsiTheme="minorHAnsi"/>
                <w:color w:val="FFFFFF" w:themeColor="background1"/>
              </w:rPr>
            </w:pPr>
            <w:r w:rsidRPr="002D4869">
              <w:rPr>
                <w:rFonts w:asciiTheme="minorHAnsi" w:hAnsiTheme="minorHAnsi"/>
                <w:color w:val="FFFFFF" w:themeColor="background1"/>
              </w:rPr>
              <w:t>2050</w:t>
            </w:r>
          </w:p>
        </w:tc>
        <w:tc>
          <w:tcPr>
            <w:tcW w:w="990" w:type="dxa"/>
          </w:tcPr>
          <w:p w14:paraId="511B09C1" w14:textId="77777777" w:rsidR="003B75CE" w:rsidRPr="00D66195" w:rsidRDefault="003B75CE" w:rsidP="0026522C">
            <w:pPr>
              <w:pStyle w:val="TableText"/>
              <w:rPr>
                <w:rFonts w:asciiTheme="minorHAnsi" w:hAnsiTheme="minorHAnsi"/>
              </w:rPr>
            </w:pPr>
            <w:r w:rsidRPr="00D66195">
              <w:rPr>
                <w:rFonts w:asciiTheme="minorHAnsi" w:hAnsiTheme="minorHAnsi"/>
              </w:rPr>
              <w:t>Major</w:t>
            </w:r>
          </w:p>
        </w:tc>
        <w:tc>
          <w:tcPr>
            <w:tcW w:w="638" w:type="dxa"/>
            <w:shd w:val="clear" w:color="auto" w:fill="DA5A28"/>
          </w:tcPr>
          <w:p w14:paraId="15522122" w14:textId="77777777" w:rsidR="003B75CE" w:rsidRPr="002D4869" w:rsidRDefault="003B75CE" w:rsidP="0026522C">
            <w:pPr>
              <w:pStyle w:val="TableText"/>
              <w:rPr>
                <w:rFonts w:asciiTheme="minorHAnsi" w:hAnsiTheme="minorHAnsi"/>
                <w:color w:val="FFFFFF" w:themeColor="background1"/>
              </w:rPr>
            </w:pPr>
            <w:r w:rsidRPr="002D4869">
              <w:rPr>
                <w:rFonts w:asciiTheme="minorHAnsi" w:hAnsiTheme="minorHAnsi"/>
                <w:color w:val="FFFFFF" w:themeColor="background1"/>
              </w:rPr>
              <w:t>2100</w:t>
            </w:r>
          </w:p>
        </w:tc>
        <w:tc>
          <w:tcPr>
            <w:tcW w:w="1867" w:type="dxa"/>
            <w:gridSpan w:val="2"/>
          </w:tcPr>
          <w:p w14:paraId="0ACDDE09" w14:textId="77777777" w:rsidR="003B75CE" w:rsidRPr="00D66195" w:rsidRDefault="003B75CE" w:rsidP="0026522C">
            <w:pPr>
              <w:pStyle w:val="TableText"/>
              <w:rPr>
                <w:rFonts w:asciiTheme="minorHAnsi" w:hAnsiTheme="minorHAnsi"/>
              </w:rPr>
            </w:pPr>
            <w:r w:rsidRPr="00D66195">
              <w:rPr>
                <w:rFonts w:asciiTheme="minorHAnsi" w:hAnsiTheme="minorHAnsi"/>
              </w:rPr>
              <w:t>Major</w:t>
            </w:r>
          </w:p>
        </w:tc>
      </w:tr>
    </w:tbl>
    <w:p w14:paraId="20AECE63" w14:textId="7AB1870A" w:rsidR="003B75CE" w:rsidRPr="00D66195" w:rsidRDefault="003B75CE" w:rsidP="00554444">
      <w:pPr>
        <w:pStyle w:val="Heading3"/>
        <w:numPr>
          <w:ilvl w:val="0"/>
          <w:numId w:val="35"/>
        </w:numPr>
        <w:tabs>
          <w:tab w:val="num" w:pos="992"/>
        </w:tabs>
        <w:spacing w:before="400"/>
      </w:pPr>
      <w:bookmarkStart w:id="453" w:name="_Toc37153160"/>
      <w:bookmarkStart w:id="454" w:name="_Toc37404096"/>
      <w:r w:rsidRPr="00D66195">
        <w:lastRenderedPageBreak/>
        <w:t xml:space="preserve">H8 </w:t>
      </w:r>
      <w:bookmarkEnd w:id="453"/>
      <w:r w:rsidRPr="00D66195">
        <w:t>Risks to Māori and European cultural heritage sites due to ongoing sea level rise, extreme weather events and increasing fire weather</w:t>
      </w:r>
      <w:bookmarkEnd w:id="454"/>
    </w:p>
    <w:p w14:paraId="6D30711F" w14:textId="77777777" w:rsidR="003B75CE" w:rsidRPr="00EE7E01" w:rsidRDefault="003B75CE" w:rsidP="00EE7E01">
      <w:pPr>
        <w:pStyle w:val="Heading4"/>
        <w:spacing w:before="180"/>
      </w:pPr>
      <w:r w:rsidRPr="00D66195">
        <w:rPr>
          <w:rFonts w:eastAsia="Arial Unicode MS"/>
        </w:rPr>
        <w:t>Risk summary</w:t>
      </w:r>
    </w:p>
    <w:p w14:paraId="7670A533" w14:textId="1DF554E9" w:rsidR="003B75CE" w:rsidRPr="00D66195" w:rsidRDefault="003B75CE" w:rsidP="00EE7E01">
      <w:pPr>
        <w:pStyle w:val="BodyText"/>
        <w:spacing w:before="100" w:after="100"/>
        <w:rPr>
          <w:rFonts w:eastAsia="Arial Unicode MS"/>
          <w:b/>
        </w:rPr>
      </w:pPr>
      <w:bookmarkStart w:id="455" w:name="_Hlk37682744"/>
      <w:r w:rsidRPr="00D66195">
        <w:rPr>
          <w:rFonts w:eastAsia="Arial Unicode MS"/>
        </w:rPr>
        <w:t xml:space="preserve">New Zealand’s cultural heritage </w:t>
      </w:r>
      <w:r w:rsidRPr="00EE7E01">
        <w:t>includes</w:t>
      </w:r>
      <w:r w:rsidRPr="00D66195">
        <w:rPr>
          <w:rFonts w:eastAsia="Arial Unicode MS"/>
        </w:rPr>
        <w:t xml:space="preserve"> places of significance to Māori, archaeological sites, historic buildings and structures, and cultural landscapes (Parliamentary Commissioner for the Environment, 1996). Heritage, in all its forms, is already exposed and vulnerable to the impacts of climate hazards. Ongoing sea</w:t>
      </w:r>
      <w:r>
        <w:rPr>
          <w:rFonts w:eastAsia="Arial Unicode MS"/>
        </w:rPr>
        <w:t>-</w:t>
      </w:r>
      <w:r w:rsidRPr="00D66195">
        <w:rPr>
          <w:rFonts w:eastAsia="Arial Unicode MS"/>
        </w:rPr>
        <w:t>level rise</w:t>
      </w:r>
      <w:r>
        <w:rPr>
          <w:rFonts w:eastAsia="Arial Unicode MS"/>
        </w:rPr>
        <w:t>,</w:t>
      </w:r>
      <w:r w:rsidRPr="00D66195">
        <w:rPr>
          <w:rFonts w:eastAsia="Arial Unicode MS"/>
        </w:rPr>
        <w:t xml:space="preserve"> </w:t>
      </w:r>
      <w:r>
        <w:rPr>
          <w:rFonts w:eastAsia="Arial Unicode MS"/>
        </w:rPr>
        <w:t>more</w:t>
      </w:r>
      <w:r w:rsidRPr="00D66195">
        <w:rPr>
          <w:rFonts w:eastAsia="Arial Unicode MS"/>
        </w:rPr>
        <w:t xml:space="preserve"> intens</w:t>
      </w:r>
      <w:r>
        <w:rPr>
          <w:rFonts w:eastAsia="Arial Unicode MS"/>
        </w:rPr>
        <w:t>e</w:t>
      </w:r>
      <w:r w:rsidRPr="00D66195">
        <w:rPr>
          <w:rFonts w:eastAsia="Arial Unicode MS"/>
        </w:rPr>
        <w:t xml:space="preserve"> extreme weather events</w:t>
      </w:r>
      <w:r>
        <w:rPr>
          <w:rFonts w:eastAsia="Arial Unicode MS"/>
        </w:rPr>
        <w:t>,</w:t>
      </w:r>
      <w:r w:rsidRPr="00D66195">
        <w:rPr>
          <w:rFonts w:eastAsia="Arial Unicode MS"/>
        </w:rPr>
        <w:t xml:space="preserve"> and changes in humidity are expected to have significant implications for cultural heritage (</w:t>
      </w:r>
      <w:r w:rsidR="00B95B46">
        <w:rPr>
          <w:rFonts w:eastAsia="Arial Unicode MS"/>
        </w:rPr>
        <w:t>IPCC</w:t>
      </w:r>
      <w:r w:rsidRPr="00D66195">
        <w:rPr>
          <w:rFonts w:eastAsia="Arial Unicode MS"/>
        </w:rPr>
        <w:t>, 2014</w:t>
      </w:r>
      <w:r w:rsidR="00B95B46">
        <w:rPr>
          <w:rFonts w:eastAsia="Arial Unicode MS"/>
        </w:rPr>
        <w:t>a</w:t>
      </w:r>
      <w:r w:rsidRPr="00D66195">
        <w:rPr>
          <w:rFonts w:eastAsia="Arial Unicode MS"/>
        </w:rPr>
        <w:t xml:space="preserve">). Exposure to acute and </w:t>
      </w:r>
      <w:r w:rsidR="00FD3F14">
        <w:rPr>
          <w:rFonts w:eastAsia="Arial Unicode MS"/>
        </w:rPr>
        <w:t>ongoing, gradual</w:t>
      </w:r>
      <w:r w:rsidRPr="00D66195">
        <w:rPr>
          <w:rFonts w:eastAsia="Arial Unicode MS"/>
        </w:rPr>
        <w:t xml:space="preserve"> change hazards is projected to increase over time and be greater under RCP8.5 than RCP4.5.</w:t>
      </w:r>
    </w:p>
    <w:bookmarkEnd w:id="455"/>
    <w:p w14:paraId="5A7E87F1" w14:textId="77777777" w:rsidR="003B75CE" w:rsidRPr="00EE7E01" w:rsidRDefault="003B75CE" w:rsidP="00EE7E01">
      <w:pPr>
        <w:pStyle w:val="Heading4"/>
      </w:pPr>
      <w:r w:rsidRPr="00D66195">
        <w:rPr>
          <w:rFonts w:eastAsia="Arial Unicode MS"/>
        </w:rPr>
        <w:t>Exposure</w:t>
      </w:r>
    </w:p>
    <w:p w14:paraId="4332107A" w14:textId="66E7B96E" w:rsidR="003B75CE" w:rsidRPr="00D66195" w:rsidRDefault="003B75CE" w:rsidP="00EE7E01">
      <w:pPr>
        <w:pStyle w:val="BodyText"/>
        <w:spacing w:before="100" w:after="100"/>
      </w:pPr>
      <w:r w:rsidRPr="00D66195">
        <w:rPr>
          <w:rFonts w:eastAsia="Arial Unicode MS"/>
        </w:rPr>
        <w:t>Numerous Māori cultural heritage and early colonial</w:t>
      </w:r>
      <w:r>
        <w:rPr>
          <w:rFonts w:eastAsia="Arial Unicode MS"/>
        </w:rPr>
        <w:t xml:space="preserve"> </w:t>
      </w:r>
      <w:r w:rsidRPr="00D66195">
        <w:rPr>
          <w:rFonts w:eastAsia="Arial Unicode MS"/>
        </w:rPr>
        <w:t>period sites are in coastal low-lying areas and exposed to erosion and inundation (</w:t>
      </w:r>
      <w:r>
        <w:rPr>
          <w:rFonts w:eastAsia="Arial Unicode MS"/>
        </w:rPr>
        <w:t>Department of Conservation</w:t>
      </w:r>
      <w:r w:rsidRPr="00D66195">
        <w:rPr>
          <w:rFonts w:eastAsia="Arial Unicode MS"/>
        </w:rPr>
        <w:t>, 2013).</w:t>
      </w:r>
      <w:r w:rsidRPr="00D66195">
        <w:rPr>
          <w:rStyle w:val="FootnoteReference"/>
          <w:rFonts w:eastAsia="Arial Unicode MS" w:cs="Arial"/>
        </w:rPr>
        <w:t xml:space="preserve"> </w:t>
      </w:r>
      <w:r w:rsidRPr="00D66195">
        <w:rPr>
          <w:rFonts w:eastAsia="Arial Unicode MS"/>
        </w:rPr>
        <w:t>Many of these sites, which include p</w:t>
      </w:r>
      <w:r>
        <w:rPr>
          <w:rFonts w:eastAsia="Arial Unicode MS"/>
        </w:rPr>
        <w:t>ā</w:t>
      </w:r>
      <w:r w:rsidRPr="00D66195">
        <w:rPr>
          <w:rFonts w:eastAsia="Arial Unicode MS"/>
        </w:rPr>
        <w:t>, marae, urup</w:t>
      </w:r>
      <w:r>
        <w:rPr>
          <w:rFonts w:eastAsia="Arial Unicode MS"/>
        </w:rPr>
        <w:t>ā</w:t>
      </w:r>
      <w:r w:rsidR="0028130B" w:rsidRPr="00D66195">
        <w:rPr>
          <w:rFonts w:eastAsia="Arial Unicode MS"/>
        </w:rPr>
        <w:t xml:space="preserve"> (burial grounds)</w:t>
      </w:r>
      <w:r w:rsidRPr="00D66195">
        <w:rPr>
          <w:rFonts w:eastAsia="Arial Unicode MS"/>
        </w:rPr>
        <w:t xml:space="preserve"> and food</w:t>
      </w:r>
      <w:r>
        <w:rPr>
          <w:rFonts w:eastAsia="Arial Unicode MS"/>
        </w:rPr>
        <w:t>-</w:t>
      </w:r>
      <w:r w:rsidRPr="00D66195">
        <w:rPr>
          <w:rFonts w:eastAsia="Arial Unicode MS"/>
        </w:rPr>
        <w:t>gathering sites</w:t>
      </w:r>
      <w:r>
        <w:rPr>
          <w:rFonts w:eastAsia="Arial Unicode MS"/>
        </w:rPr>
        <w:t>,</w:t>
      </w:r>
      <w:r w:rsidRPr="00D66195">
        <w:rPr>
          <w:rFonts w:eastAsia="Arial Unicode MS"/>
        </w:rPr>
        <w:t xml:space="preserve"> are deeply connected with Māori identity. Ongoing sea</w:t>
      </w:r>
      <w:r>
        <w:rPr>
          <w:rFonts w:eastAsia="Arial Unicode MS"/>
        </w:rPr>
        <w:t>-</w:t>
      </w:r>
      <w:r w:rsidRPr="00D66195">
        <w:rPr>
          <w:rFonts w:eastAsia="Arial Unicode MS"/>
        </w:rPr>
        <w:t>level rise is expected to undermine and destroy the fragile dunes</w:t>
      </w:r>
      <w:r w:rsidR="00EE7E01">
        <w:rPr>
          <w:rFonts w:eastAsia="Arial Unicode MS"/>
        </w:rPr>
        <w:t> </w:t>
      </w:r>
      <w:r w:rsidRPr="00D66195">
        <w:rPr>
          <w:rFonts w:eastAsia="Arial Unicode MS"/>
        </w:rPr>
        <w:t xml:space="preserve">on which a considerable number of Māori heritage sites are located. </w:t>
      </w:r>
      <w:r w:rsidRPr="00D66195">
        <w:t>High</w:t>
      </w:r>
      <w:r>
        <w:t>-</w:t>
      </w:r>
      <w:r w:rsidRPr="00D66195">
        <w:t>profile cases of urupā being affected by coastal inundation and erosion have been widely reported in the media (</w:t>
      </w:r>
      <w:r>
        <w:t>for example</w:t>
      </w:r>
      <w:r w:rsidRPr="00D66195">
        <w:t xml:space="preserve">, </w:t>
      </w:r>
      <w:r w:rsidRPr="00791AB5">
        <w:t>New Zealand</w:t>
      </w:r>
      <w:r w:rsidRPr="00D66195">
        <w:t xml:space="preserve"> Herald, 2019</w:t>
      </w:r>
      <w:r w:rsidR="00C75483">
        <w:t>a</w:t>
      </w:r>
      <w:r w:rsidRPr="00D66195">
        <w:t xml:space="preserve">), and </w:t>
      </w:r>
      <w:r>
        <w:t>th</w:t>
      </w:r>
      <w:r w:rsidR="0097548B">
        <w:t>e impact of these changes</w:t>
      </w:r>
      <w:r>
        <w:t xml:space="preserve"> is</w:t>
      </w:r>
      <w:r w:rsidRPr="00D66195">
        <w:t xml:space="preserve"> expected to become more severe</w:t>
      </w:r>
      <w:r w:rsidR="00EE7E01">
        <w:t> </w:t>
      </w:r>
      <w:r w:rsidRPr="00D66195">
        <w:t>in the long</w:t>
      </w:r>
      <w:r>
        <w:t xml:space="preserve"> </w:t>
      </w:r>
      <w:r w:rsidRPr="00D66195">
        <w:t>term (</w:t>
      </w:r>
      <w:r>
        <w:t>Ministry for the Environment</w:t>
      </w:r>
      <w:r w:rsidRPr="00D66195">
        <w:t>, 2017b). Many listed archaeological sites</w:t>
      </w:r>
      <w:r w:rsidR="00EE7E01">
        <w:t> </w:t>
      </w:r>
      <w:r w:rsidRPr="00D66195">
        <w:t>and cultural or ancestral material will be exposed to coastal inundation at 1.5 m</w:t>
      </w:r>
      <w:r>
        <w:t>etres</w:t>
      </w:r>
      <w:r w:rsidRPr="00D66195">
        <w:t xml:space="preserve"> of</w:t>
      </w:r>
      <w:r w:rsidR="00EE7E01">
        <w:t> </w:t>
      </w:r>
      <w:r w:rsidRPr="00D66195">
        <w:t>sea</w:t>
      </w:r>
      <w:r>
        <w:t>-</w:t>
      </w:r>
      <w:r w:rsidRPr="00D66195">
        <w:t xml:space="preserve">level rise, including 581 Department of Conservation and 69,048 New Zealand Archaeological Association </w:t>
      </w:r>
      <w:r>
        <w:t xml:space="preserve">sites, </w:t>
      </w:r>
      <w:r w:rsidRPr="00D66195">
        <w:t xml:space="preserve">such as pā, rock paintings and </w:t>
      </w:r>
      <w:r w:rsidRPr="00342208">
        <w:rPr>
          <w:rFonts w:eastAsia="Arial Unicode MS"/>
        </w:rPr>
        <w:t>urupā</w:t>
      </w:r>
      <w:r w:rsidRPr="00D66195">
        <w:t xml:space="preserve"> (Department of</w:t>
      </w:r>
      <w:r w:rsidR="00EE7E01">
        <w:t> </w:t>
      </w:r>
      <w:r w:rsidRPr="00D66195">
        <w:t>Conservation, 2019</w:t>
      </w:r>
      <w:r w:rsidR="005A3880">
        <w:t>b</w:t>
      </w:r>
      <w:r w:rsidRPr="00D66195">
        <w:t>).</w:t>
      </w:r>
      <w:r>
        <w:t xml:space="preserve"> </w:t>
      </w:r>
    </w:p>
    <w:p w14:paraId="72AEEFAF" w14:textId="0E0018D8" w:rsidR="003B75CE" w:rsidRDefault="003B75CE" w:rsidP="00EE7E01">
      <w:pPr>
        <w:pStyle w:val="BodyText"/>
        <w:spacing w:before="100" w:after="100"/>
      </w:pPr>
      <w:r w:rsidRPr="00D66195">
        <w:t xml:space="preserve">According to </w:t>
      </w:r>
      <w:r w:rsidR="003E0F52">
        <w:t xml:space="preserve">one </w:t>
      </w:r>
      <w:r w:rsidRPr="00D66195">
        <w:t>analysis, 93 per</w:t>
      </w:r>
      <w:r>
        <w:t xml:space="preserve"> </w:t>
      </w:r>
      <w:r w:rsidRPr="00D66195">
        <w:t>cent of coastal marae are located in the North Island, 45 per cent are within 200 m</w:t>
      </w:r>
      <w:r>
        <w:t>etres</w:t>
      </w:r>
      <w:r w:rsidRPr="00D66195">
        <w:t xml:space="preserve"> of the coastline</w:t>
      </w:r>
      <w:r w:rsidR="003E0F52">
        <w:t xml:space="preserve"> and</w:t>
      </w:r>
      <w:r w:rsidRPr="00D66195">
        <w:t xml:space="preserve"> 70</w:t>
      </w:r>
      <w:r w:rsidR="00EE7E01">
        <w:t> </w:t>
      </w:r>
      <w:r w:rsidRPr="00D66195">
        <w:t>per cent are below 20 m</w:t>
      </w:r>
      <w:r>
        <w:t>etres</w:t>
      </w:r>
      <w:r w:rsidRPr="00D66195">
        <w:t xml:space="preserve"> mean sea</w:t>
      </w:r>
      <w:r w:rsidR="00822E61">
        <w:t>-</w:t>
      </w:r>
      <w:r w:rsidRPr="00D66195">
        <w:t xml:space="preserve">level elevation (Bailey-Winiata, </w:t>
      </w:r>
      <w:r w:rsidR="00BA5A20">
        <w:t>unpublished</w:t>
      </w:r>
      <w:r w:rsidRPr="00D66195">
        <w:t xml:space="preserve">). </w:t>
      </w:r>
      <w:r w:rsidR="00291726">
        <w:t>Another 18</w:t>
      </w:r>
      <w:r w:rsidR="00291726" w:rsidRPr="00D66195">
        <w:t xml:space="preserve"> </w:t>
      </w:r>
      <w:r w:rsidRPr="00D66195">
        <w:t>marae are located within 200 m</w:t>
      </w:r>
      <w:r>
        <w:t>etres</w:t>
      </w:r>
      <w:r w:rsidRPr="00D66195">
        <w:t xml:space="preserve"> of rivers (Bailey-Winiata, </w:t>
      </w:r>
      <w:r w:rsidR="00BA5A20">
        <w:t>unpublished</w:t>
      </w:r>
      <w:r w:rsidRPr="00D66195">
        <w:t>) and subject to flooding (</w:t>
      </w:r>
      <w:r w:rsidR="00822E61">
        <w:t>New Zealand</w:t>
      </w:r>
      <w:r w:rsidR="00822E61" w:rsidRPr="00D66195">
        <w:t xml:space="preserve"> </w:t>
      </w:r>
      <w:r w:rsidRPr="00D66195">
        <w:t xml:space="preserve">Herald, 2018; Stuff, 2017). The distance of coastal </w:t>
      </w:r>
      <w:r>
        <w:t>m</w:t>
      </w:r>
      <w:r w:rsidRPr="00D66195">
        <w:t xml:space="preserve">arae to the coastline </w:t>
      </w:r>
      <w:r w:rsidR="00291726">
        <w:t>is</w:t>
      </w:r>
      <w:r w:rsidR="00291726" w:rsidRPr="00D66195">
        <w:t xml:space="preserve"> </w:t>
      </w:r>
      <w:r w:rsidRPr="00D66195">
        <w:t>shown in</w:t>
      </w:r>
      <w:r w:rsidR="00EE7E01">
        <w:t xml:space="preserve"> </w:t>
      </w:r>
      <w:hyperlink w:anchor="figure15" w:history="1">
        <w:r w:rsidR="00EE7E01" w:rsidRPr="00291726">
          <w:rPr>
            <w:rStyle w:val="Hyperlink"/>
          </w:rPr>
          <w:t xml:space="preserve">figure </w:t>
        </w:r>
        <w:r w:rsidR="00DA2283" w:rsidRPr="00291726">
          <w:rPr>
            <w:rStyle w:val="Hyperlink"/>
          </w:rPr>
          <w:t>15</w:t>
        </w:r>
      </w:hyperlink>
      <w:r w:rsidRPr="00D66195">
        <w:t>.</w:t>
      </w:r>
    </w:p>
    <w:p w14:paraId="3C2E04D6" w14:textId="5906C188" w:rsidR="00EE7E01" w:rsidRPr="00D66195" w:rsidRDefault="00EE7E01" w:rsidP="00EE7E01">
      <w:pPr>
        <w:pStyle w:val="Figureheading"/>
      </w:pPr>
      <w:bookmarkStart w:id="456" w:name="_Ref37338999"/>
      <w:bookmarkStart w:id="457" w:name="figure15"/>
      <w:bookmarkStart w:id="458" w:name="_Toc37153227"/>
      <w:bookmarkStart w:id="459" w:name="_Toc37232124"/>
      <w:bookmarkStart w:id="460" w:name="_Toc40696520"/>
      <w:bookmarkStart w:id="461" w:name="_Toc45391981"/>
      <w:r w:rsidRPr="00D66195">
        <w:t xml:space="preserve">Figure </w:t>
      </w:r>
      <w:r w:rsidR="009D77C6">
        <w:t>15</w:t>
      </w:r>
      <w:bookmarkEnd w:id="456"/>
      <w:r w:rsidR="009D77C6">
        <w:rPr>
          <w:noProof/>
        </w:rPr>
        <w:t>:</w:t>
      </w:r>
      <w:bookmarkEnd w:id="457"/>
      <w:r w:rsidRPr="00D66195">
        <w:tab/>
        <w:t xml:space="preserve">Distance of New Zealand </w:t>
      </w:r>
      <w:r>
        <w:t>m</w:t>
      </w:r>
      <w:r w:rsidRPr="00D66195">
        <w:t xml:space="preserve">arae to the coastline (Bailey-Winiata, </w:t>
      </w:r>
      <w:r w:rsidR="0005227A">
        <w:t>unpublished</w:t>
      </w:r>
      <w:r w:rsidRPr="00D66195">
        <w:t>)</w:t>
      </w:r>
      <w:bookmarkEnd w:id="458"/>
      <w:bookmarkEnd w:id="459"/>
      <w:bookmarkEnd w:id="460"/>
      <w:bookmarkEnd w:id="461"/>
    </w:p>
    <w:p w14:paraId="4C7C4DBF" w14:textId="77777777" w:rsidR="003B75CE" w:rsidRPr="00D66195" w:rsidRDefault="003B75CE" w:rsidP="00EE7E01">
      <w:pPr>
        <w:pStyle w:val="BodyText"/>
      </w:pPr>
      <w:r w:rsidRPr="00D66195">
        <w:rPr>
          <w:noProof/>
        </w:rPr>
        <w:drawing>
          <wp:inline distT="0" distB="0" distL="0" distR="0" wp14:anchorId="64BA3130" wp14:editId="55FDEE9B">
            <wp:extent cx="5400000" cy="1778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2964"/>
                    <a:stretch/>
                  </pic:blipFill>
                  <pic:spPr bwMode="auto">
                    <a:xfrm>
                      <a:off x="0" y="0"/>
                      <a:ext cx="5400000" cy="1778400"/>
                    </a:xfrm>
                    <a:prstGeom prst="rect">
                      <a:avLst/>
                    </a:prstGeom>
                    <a:noFill/>
                    <a:ln>
                      <a:noFill/>
                    </a:ln>
                    <a:extLst>
                      <a:ext uri="{53640926-AAD7-44D8-BBD7-CCE9431645EC}">
                        <a14:shadowObscured xmlns:a14="http://schemas.microsoft.com/office/drawing/2010/main"/>
                      </a:ext>
                    </a:extLst>
                  </pic:spPr>
                </pic:pic>
              </a:graphicData>
            </a:graphic>
          </wp:inline>
        </w:drawing>
      </w:r>
      <w:r w:rsidRPr="00D66195">
        <w:t xml:space="preserve"> </w:t>
      </w:r>
    </w:p>
    <w:p w14:paraId="57BF8794" w14:textId="6AE53667" w:rsidR="003B75CE" w:rsidRPr="00D66195" w:rsidRDefault="003B75CE" w:rsidP="003B75CE">
      <w:pPr>
        <w:pStyle w:val="BodyText"/>
        <w:rPr>
          <w:rFonts w:eastAsia="Arial Unicode MS"/>
        </w:rPr>
      </w:pPr>
      <w:r w:rsidRPr="00D66195">
        <w:rPr>
          <w:rFonts w:eastAsia="Arial Unicode MS"/>
        </w:rPr>
        <w:t>Fire also poses risks to cultural heritage</w:t>
      </w:r>
      <w:r w:rsidR="00147DAF">
        <w:rPr>
          <w:rFonts w:eastAsia="Arial Unicode MS"/>
        </w:rPr>
        <w:t>; to date, it has</w:t>
      </w:r>
      <w:r w:rsidRPr="00D66195">
        <w:rPr>
          <w:rFonts w:eastAsia="Arial Unicode MS"/>
        </w:rPr>
        <w:t xml:space="preserve"> destroy</w:t>
      </w:r>
      <w:r w:rsidR="00147DAF">
        <w:rPr>
          <w:rFonts w:eastAsia="Arial Unicode MS"/>
        </w:rPr>
        <w:t>ed</w:t>
      </w:r>
      <w:r w:rsidRPr="00D66195">
        <w:rPr>
          <w:rFonts w:eastAsia="Arial Unicode MS"/>
        </w:rPr>
        <w:t xml:space="preserve"> </w:t>
      </w:r>
      <w:r w:rsidR="00147DAF">
        <w:rPr>
          <w:rFonts w:eastAsia="Arial Unicode MS"/>
        </w:rPr>
        <w:t xml:space="preserve">about </w:t>
      </w:r>
      <w:r w:rsidRPr="00D66195">
        <w:rPr>
          <w:rFonts w:eastAsia="Arial Unicode MS"/>
        </w:rPr>
        <w:t>15 heritage buildings each year (</w:t>
      </w:r>
      <w:r w:rsidRPr="00981ECB">
        <w:rPr>
          <w:rFonts w:eastAsia="Arial Unicode MS"/>
        </w:rPr>
        <w:t>New Zealand</w:t>
      </w:r>
      <w:r w:rsidRPr="00D66195">
        <w:rPr>
          <w:rFonts w:eastAsia="Arial Unicode MS"/>
        </w:rPr>
        <w:t xml:space="preserve"> Fire Service</w:t>
      </w:r>
      <w:r>
        <w:rPr>
          <w:rFonts w:eastAsia="Arial Unicode MS"/>
        </w:rPr>
        <w:t xml:space="preserve"> and New Zealand Historic Places Trust</w:t>
      </w:r>
      <w:r w:rsidRPr="00D66195">
        <w:rPr>
          <w:rFonts w:eastAsia="Arial Unicode MS"/>
        </w:rPr>
        <w:t xml:space="preserve">, 2005). Very high and extreme fire danger is projected to increase across much of New Zealand, </w:t>
      </w:r>
      <w:r>
        <w:rPr>
          <w:rFonts w:eastAsia="Arial Unicode MS"/>
        </w:rPr>
        <w:t>but</w:t>
      </w:r>
      <w:r w:rsidRPr="00D66195">
        <w:rPr>
          <w:rFonts w:eastAsia="Arial Unicode MS"/>
        </w:rPr>
        <w:t xml:space="preserve"> regions such as the West Coast and </w:t>
      </w:r>
      <w:r>
        <w:rPr>
          <w:rFonts w:eastAsia="Arial Unicode MS"/>
        </w:rPr>
        <w:t>i</w:t>
      </w:r>
      <w:r w:rsidRPr="00D66195">
        <w:rPr>
          <w:rFonts w:eastAsia="Arial Unicode MS"/>
        </w:rPr>
        <w:t>nland Canterbury will experience less danger (</w:t>
      </w:r>
      <w:r>
        <w:rPr>
          <w:rFonts w:eastAsia="Arial Unicode MS"/>
        </w:rPr>
        <w:t>see</w:t>
      </w:r>
      <w:r w:rsidRPr="00D66195">
        <w:rPr>
          <w:rFonts w:eastAsia="Arial Unicode MS"/>
        </w:rPr>
        <w:t xml:space="preserve"> </w:t>
      </w:r>
      <w:hyperlink w:anchor="_Climate_change_in" w:history="1">
        <w:r w:rsidRPr="00DA2283">
          <w:rPr>
            <w:rStyle w:val="Hyperlink"/>
            <w:rFonts w:eastAsia="Arial Unicode MS"/>
          </w:rPr>
          <w:t>section 2</w:t>
        </w:r>
      </w:hyperlink>
      <w:r w:rsidRPr="00D66195">
        <w:rPr>
          <w:rFonts w:eastAsia="Arial Unicode MS"/>
        </w:rPr>
        <w:t>)</w:t>
      </w:r>
      <w:r w:rsidR="00EE7E01">
        <w:rPr>
          <w:rFonts w:eastAsia="Arial Unicode MS"/>
        </w:rPr>
        <w:t>.</w:t>
      </w:r>
    </w:p>
    <w:p w14:paraId="69C127E2" w14:textId="77777777" w:rsidR="003B75CE" w:rsidRPr="00EE7E01" w:rsidRDefault="003B75CE" w:rsidP="00EE7E01">
      <w:pPr>
        <w:pStyle w:val="Heading4"/>
      </w:pPr>
      <w:r w:rsidRPr="00D66195">
        <w:rPr>
          <w:rFonts w:eastAsia="Arial Unicode MS"/>
        </w:rPr>
        <w:lastRenderedPageBreak/>
        <w:t>Sensitivity</w:t>
      </w:r>
    </w:p>
    <w:p w14:paraId="3223F141" w14:textId="417E423E" w:rsidR="003B75CE" w:rsidRPr="00D66195" w:rsidRDefault="0028130B" w:rsidP="00A12152">
      <w:pPr>
        <w:pStyle w:val="BodyText"/>
        <w:spacing w:before="100" w:after="100"/>
      </w:pPr>
      <w:r>
        <w:rPr>
          <w:rFonts w:eastAsia="Arial Unicode MS" w:cs="Arial"/>
        </w:rPr>
        <w:t>V</w:t>
      </w:r>
      <w:r w:rsidR="003B75CE" w:rsidRPr="00D66195">
        <w:rPr>
          <w:rFonts w:eastAsia="Arial Unicode MS" w:cs="Arial"/>
        </w:rPr>
        <w:t xml:space="preserve">ery limited research </w:t>
      </w:r>
      <w:r>
        <w:rPr>
          <w:rFonts w:eastAsia="Arial Unicode MS" w:cs="Arial"/>
        </w:rPr>
        <w:t xml:space="preserve">has focused </w:t>
      </w:r>
      <w:r w:rsidR="003B75CE" w:rsidRPr="00D66195">
        <w:rPr>
          <w:rFonts w:eastAsia="Arial Unicode MS" w:cs="Arial"/>
        </w:rPr>
        <w:t>on the sensitivity of cultural heritage to climate change (</w:t>
      </w:r>
      <w:r w:rsidR="003B75CE" w:rsidRPr="00D66195">
        <w:t>McIntyre-Tamwoy, 2008). Forino et al (2016) understand sensitivity of built structures to be a</w:t>
      </w:r>
      <w:r w:rsidR="00EE7E01">
        <w:t> </w:t>
      </w:r>
      <w:r w:rsidR="003B75CE" w:rsidRPr="00D66195">
        <w:t>function of structural condition, the degree to which the materials of the asset can withstand a potential hazard, and the historical damage of the asset. In general, assets with no inherent weaknesses in their structure will be less sensitive to climate change hazards. Certain materials are likely to be more sensitive to particular climate change hazards and risks</w:t>
      </w:r>
      <w:r>
        <w:t>;</w:t>
      </w:r>
      <w:r w:rsidR="003B75CE" w:rsidRPr="00D66195">
        <w:t xml:space="preserve"> however</w:t>
      </w:r>
      <w:r>
        <w:t>,</w:t>
      </w:r>
      <w:r w:rsidR="003B75CE" w:rsidRPr="00D66195">
        <w:t xml:space="preserve"> research in this area</w:t>
      </w:r>
      <w:r>
        <w:t xml:space="preserve"> is limited</w:t>
      </w:r>
      <w:r w:rsidR="003B75CE" w:rsidRPr="00D66195">
        <w:t>. For example, earth structures are likely to be sensitive to flooding or increased rainfall, stone in wetter climates can deteriorate from increased freeze</w:t>
      </w:r>
      <w:r>
        <w:t xml:space="preserve"> or </w:t>
      </w:r>
      <w:r w:rsidR="003B75CE" w:rsidRPr="00D66195">
        <w:t>thaw effects, and timber buildings</w:t>
      </w:r>
      <w:r>
        <w:t xml:space="preserve"> –</w:t>
      </w:r>
      <w:r w:rsidR="003B75CE" w:rsidRPr="00D66195">
        <w:t xml:space="preserve"> including marae and taonga made from wood </w:t>
      </w:r>
      <w:r>
        <w:t xml:space="preserve">– </w:t>
      </w:r>
      <w:r w:rsidR="003B75CE" w:rsidRPr="00D66195">
        <w:t>may be sensitive to</w:t>
      </w:r>
      <w:r w:rsidR="00E01E65">
        <w:t> </w:t>
      </w:r>
      <w:r w:rsidR="003B75CE" w:rsidRPr="00D66195">
        <w:t xml:space="preserve">the impacts of pest species. </w:t>
      </w:r>
    </w:p>
    <w:p w14:paraId="27EB1086" w14:textId="77777777" w:rsidR="003B75CE" w:rsidRPr="00D66195" w:rsidRDefault="003B75CE" w:rsidP="00A12152">
      <w:pPr>
        <w:pStyle w:val="Heading4"/>
        <w:spacing w:before="200"/>
        <w:rPr>
          <w:rFonts w:eastAsia="Arial Unicode MS"/>
        </w:rPr>
      </w:pPr>
      <w:r w:rsidRPr="00D66195">
        <w:rPr>
          <w:rFonts w:eastAsia="Arial Unicode MS"/>
        </w:rPr>
        <w:t>Adaptive capacity</w:t>
      </w:r>
    </w:p>
    <w:p w14:paraId="7FE5AA36" w14:textId="40E4B698" w:rsidR="003B75CE" w:rsidRPr="00D66195" w:rsidRDefault="003B75CE" w:rsidP="00A12152">
      <w:pPr>
        <w:pStyle w:val="BodyText"/>
        <w:spacing w:before="100" w:after="100"/>
        <w:rPr>
          <w:rFonts w:eastAsia="Arial Unicode MS"/>
        </w:rPr>
      </w:pPr>
      <w:r w:rsidRPr="00D66195">
        <w:rPr>
          <w:rFonts w:eastAsia="Arial Unicode MS"/>
        </w:rPr>
        <w:t xml:space="preserve">The adaptive capacity of heritage assets depends on </w:t>
      </w:r>
      <w:r>
        <w:rPr>
          <w:rFonts w:eastAsia="Arial Unicode MS"/>
        </w:rPr>
        <w:t>a number of</w:t>
      </w:r>
      <w:r w:rsidRPr="00D66195">
        <w:rPr>
          <w:rFonts w:eastAsia="Arial Unicode MS"/>
        </w:rPr>
        <w:t xml:space="preserve"> factors, including the nature of the asset</w:t>
      </w:r>
      <w:r>
        <w:rPr>
          <w:rFonts w:eastAsia="Arial Unicode MS"/>
        </w:rPr>
        <w:t>, its location</w:t>
      </w:r>
      <w:r w:rsidRPr="00D66195">
        <w:rPr>
          <w:rFonts w:eastAsia="Arial Unicode MS"/>
        </w:rPr>
        <w:t xml:space="preserve"> and financial resources available for ongoing care, protection and</w:t>
      </w:r>
      <w:r w:rsidR="00E01E65">
        <w:rPr>
          <w:rFonts w:eastAsia="Arial Unicode MS"/>
        </w:rPr>
        <w:t> </w:t>
      </w:r>
      <w:r w:rsidRPr="00D66195">
        <w:rPr>
          <w:rFonts w:eastAsia="Arial Unicode MS"/>
        </w:rPr>
        <w:t>preservation.</w:t>
      </w:r>
    </w:p>
    <w:p w14:paraId="28BFC90A" w14:textId="13D58C06" w:rsidR="003B75CE" w:rsidRPr="00D66195" w:rsidRDefault="003B75CE" w:rsidP="00A12152">
      <w:pPr>
        <w:pStyle w:val="BodyText"/>
        <w:spacing w:before="100" w:after="100"/>
        <w:rPr>
          <w:rFonts w:eastAsia="Arial Unicode MS"/>
        </w:rPr>
      </w:pPr>
      <w:r w:rsidRPr="00D66195">
        <w:rPr>
          <w:rFonts w:eastAsia="Arial Unicode MS"/>
        </w:rPr>
        <w:t>Some cultural assets, for example, Māori heritage sites and urupā</w:t>
      </w:r>
      <w:r>
        <w:rPr>
          <w:rFonts w:eastAsia="Arial Unicode MS"/>
        </w:rPr>
        <w:t>,</w:t>
      </w:r>
      <w:r w:rsidRPr="00D66195">
        <w:rPr>
          <w:rFonts w:eastAsia="Arial Unicode MS"/>
        </w:rPr>
        <w:t xml:space="preserve"> are very difficult to relocate, and urupā in coastal locations are already impacted </w:t>
      </w:r>
      <w:r>
        <w:rPr>
          <w:rFonts w:eastAsia="Arial Unicode MS"/>
        </w:rPr>
        <w:t>by</w:t>
      </w:r>
      <w:r w:rsidRPr="00D66195">
        <w:rPr>
          <w:rFonts w:eastAsia="Arial Unicode MS"/>
        </w:rPr>
        <w:t xml:space="preserve"> coastal erosion and extreme weather. The availability of new places and grounds, and the politics associated with agreement on these, affect the capacity to adapt. </w:t>
      </w:r>
    </w:p>
    <w:p w14:paraId="60903C01" w14:textId="77777777" w:rsidR="003B75CE" w:rsidRPr="00D66195" w:rsidRDefault="003B75CE" w:rsidP="00A12152">
      <w:pPr>
        <w:pStyle w:val="BodyText"/>
        <w:spacing w:before="100" w:after="100"/>
        <w:rPr>
          <w:rFonts w:eastAsia="Arial Unicode MS"/>
          <w:shd w:val="clear" w:color="auto" w:fill="FFFFFF"/>
        </w:rPr>
      </w:pPr>
      <w:r w:rsidRPr="00D66195">
        <w:rPr>
          <w:rFonts w:eastAsia="Arial Unicode MS"/>
        </w:rPr>
        <w:t xml:space="preserve">Different heritage types have differing levels of resources for protection and adaptation. Formally listed assets, the majority of which are built early European heritage </w:t>
      </w:r>
      <w:r w:rsidRPr="00D66195">
        <w:rPr>
          <w:rFonts w:eastAsia="Arial Unicode MS"/>
          <w:shd w:val="clear" w:color="auto" w:fill="FFFFFF"/>
        </w:rPr>
        <w:t>(Short</w:t>
      </w:r>
      <w:r>
        <w:rPr>
          <w:rFonts w:eastAsia="Arial Unicode MS"/>
          <w:shd w:val="clear" w:color="auto" w:fill="FFFFFF"/>
        </w:rPr>
        <w:t xml:space="preserve"> et al</w:t>
      </w:r>
      <w:r w:rsidRPr="00D66195">
        <w:rPr>
          <w:rFonts w:eastAsia="Arial Unicode MS"/>
          <w:shd w:val="clear" w:color="auto" w:fill="FFFFFF"/>
        </w:rPr>
        <w:t>, 2019)</w:t>
      </w:r>
      <w:r w:rsidRPr="00D66195">
        <w:rPr>
          <w:rFonts w:eastAsia="Arial Unicode MS"/>
        </w:rPr>
        <w:t>, have greater access to funding and resources</w:t>
      </w:r>
      <w:r w:rsidRPr="00D66195">
        <w:rPr>
          <w:rFonts w:eastAsia="Arial Unicode MS"/>
          <w:shd w:val="clear" w:color="auto" w:fill="FFFFFF"/>
        </w:rPr>
        <w:t>. For example, the National Heritage Preservation Incentive Fund distributed 97.7 per cent of its allocation to built heritage, and only 2.3 per cent to wāhi tap</w:t>
      </w:r>
      <w:r>
        <w:rPr>
          <w:rFonts w:eastAsia="Arial Unicode MS"/>
          <w:shd w:val="clear" w:color="auto" w:fill="FFFFFF"/>
        </w:rPr>
        <w:t>u</w:t>
      </w:r>
      <w:r w:rsidRPr="00D66195">
        <w:rPr>
          <w:rFonts w:eastAsia="Arial Unicode MS"/>
          <w:shd w:val="clear" w:color="auto" w:fill="FFFFFF"/>
        </w:rPr>
        <w:t xml:space="preserve"> sites (Heritage New Zealand, 2020a). Limited funding and ability to respond to changes in cultural landscapes limits adaptive capacity. </w:t>
      </w:r>
    </w:p>
    <w:p w14:paraId="185AD51F" w14:textId="729A3784" w:rsidR="003B75CE" w:rsidRPr="00D66195" w:rsidRDefault="00223214" w:rsidP="00A12152">
      <w:pPr>
        <w:pStyle w:val="BodyText"/>
        <w:spacing w:before="100" w:after="100"/>
        <w:rPr>
          <w:rFonts w:eastAsia="Arial Unicode MS"/>
        </w:rPr>
      </w:pPr>
      <w:r>
        <w:rPr>
          <w:rFonts w:eastAsia="Arial Unicode MS"/>
          <w:shd w:val="clear" w:color="auto" w:fill="FFFFFF"/>
        </w:rPr>
        <w:t>A</w:t>
      </w:r>
      <w:r w:rsidR="003B75CE" w:rsidRPr="00D66195">
        <w:rPr>
          <w:rFonts w:eastAsia="Arial Unicode MS"/>
          <w:shd w:val="clear" w:color="auto" w:fill="FFFFFF"/>
        </w:rPr>
        <w:t xml:space="preserve"> number of mechanisms support the protection of Māori cultural heritage</w:t>
      </w:r>
      <w:r>
        <w:rPr>
          <w:rFonts w:eastAsia="Arial Unicode MS"/>
          <w:shd w:val="clear" w:color="auto" w:fill="FFFFFF"/>
        </w:rPr>
        <w:t>.</w:t>
      </w:r>
      <w:r w:rsidR="003B75CE" w:rsidRPr="00D66195">
        <w:rPr>
          <w:rFonts w:eastAsia="Arial Unicode MS"/>
          <w:shd w:val="clear" w:color="auto" w:fill="FFFFFF"/>
        </w:rPr>
        <w:t xml:space="preserve"> </w:t>
      </w:r>
      <w:r>
        <w:rPr>
          <w:rFonts w:eastAsia="Arial Unicode MS"/>
          <w:shd w:val="clear" w:color="auto" w:fill="FFFFFF"/>
        </w:rPr>
        <w:t>F</w:t>
      </w:r>
      <w:r w:rsidR="003B75CE" w:rsidRPr="00D66195">
        <w:rPr>
          <w:rFonts w:eastAsia="Arial Unicode MS"/>
          <w:shd w:val="clear" w:color="auto" w:fill="FFFFFF"/>
        </w:rPr>
        <w:t>or example</w:t>
      </w:r>
      <w:r>
        <w:rPr>
          <w:rFonts w:eastAsia="Arial Unicode MS"/>
          <w:shd w:val="clear" w:color="auto" w:fill="FFFFFF"/>
        </w:rPr>
        <w:t>,</w:t>
      </w:r>
      <w:r w:rsidR="003B75CE" w:rsidRPr="00D66195">
        <w:rPr>
          <w:rFonts w:eastAsia="Arial Unicode MS"/>
          <w:shd w:val="clear" w:color="auto" w:fill="FFFFFF"/>
        </w:rPr>
        <w:t xml:space="preserve"> the Oranga Mar</w:t>
      </w:r>
      <w:r w:rsidR="00D7539A">
        <w:rPr>
          <w:rFonts w:eastAsia="Arial Unicode MS"/>
          <w:shd w:val="clear" w:color="auto" w:fill="FFFFFF"/>
        </w:rPr>
        <w:t>ae</w:t>
      </w:r>
      <w:r w:rsidR="003B75CE" w:rsidRPr="00D66195">
        <w:rPr>
          <w:rFonts w:eastAsia="Arial Unicode MS"/>
          <w:shd w:val="clear" w:color="auto" w:fill="FFFFFF"/>
        </w:rPr>
        <w:t xml:space="preserve"> programme gives </w:t>
      </w:r>
      <w:r w:rsidR="003B75CE" w:rsidRPr="00D66195">
        <w:rPr>
          <w:rFonts w:eastAsia="Arial Unicode MS"/>
        </w:rPr>
        <w:t>wh</w:t>
      </w:r>
      <w:r w:rsidR="003B75CE">
        <w:rPr>
          <w:rFonts w:eastAsia="Arial Unicode MS"/>
        </w:rPr>
        <w:t>ā</w:t>
      </w:r>
      <w:r w:rsidR="003B75CE" w:rsidRPr="00D66195">
        <w:rPr>
          <w:rFonts w:eastAsia="Arial Unicode MS"/>
        </w:rPr>
        <w:t xml:space="preserve">nau and hapū advice and support to develop their marae and achieve goals </w:t>
      </w:r>
      <w:r w:rsidR="003B75CE">
        <w:rPr>
          <w:rFonts w:eastAsia="Arial Unicode MS"/>
        </w:rPr>
        <w:t>around</w:t>
      </w:r>
      <w:r w:rsidR="003B75CE" w:rsidRPr="00D66195">
        <w:rPr>
          <w:rFonts w:eastAsia="Arial Unicode MS"/>
        </w:rPr>
        <w:t xml:space="preserve"> protection of cultural heritage sites (Heritage New Zealand, 2020b). However, some </w:t>
      </w:r>
      <w:r w:rsidR="003B75CE" w:rsidRPr="00D66195">
        <w:rPr>
          <w:rFonts w:eastAsia="Arial Unicode MS"/>
          <w:shd w:val="clear" w:color="auto" w:fill="FFFFFF"/>
        </w:rPr>
        <w:t>wāhi</w:t>
      </w:r>
      <w:r w:rsidR="003B75CE" w:rsidRPr="00D66195">
        <w:rPr>
          <w:rFonts w:eastAsia="Arial Unicode MS"/>
        </w:rPr>
        <w:t xml:space="preserve"> tap</w:t>
      </w:r>
      <w:r w:rsidR="003B75CE">
        <w:rPr>
          <w:rFonts w:eastAsia="Arial Unicode MS"/>
        </w:rPr>
        <w:t>u</w:t>
      </w:r>
      <w:r w:rsidR="003B75CE" w:rsidRPr="00D66195">
        <w:rPr>
          <w:rFonts w:eastAsia="Arial Unicode MS"/>
        </w:rPr>
        <w:t xml:space="preserve"> are on private land and have no significant protection or resources for adaptation.</w:t>
      </w:r>
    </w:p>
    <w:p w14:paraId="6FAEC92C" w14:textId="33E40FBC" w:rsidR="003B75CE" w:rsidRPr="00D66195" w:rsidRDefault="003B75CE" w:rsidP="00A12152">
      <w:pPr>
        <w:pStyle w:val="BodyText"/>
        <w:spacing w:before="100" w:after="100"/>
        <w:rPr>
          <w:rFonts w:eastAsia="Arial Unicode MS"/>
        </w:rPr>
      </w:pPr>
      <w:r w:rsidRPr="00D66195">
        <w:rPr>
          <w:rFonts w:eastAsia="Arial Unicode MS"/>
        </w:rPr>
        <w:t xml:space="preserve">As discussed </w:t>
      </w:r>
      <w:r w:rsidR="00223214">
        <w:rPr>
          <w:rFonts w:eastAsia="Arial Unicode MS"/>
        </w:rPr>
        <w:t>under risk</w:t>
      </w:r>
      <w:r w:rsidR="00223214" w:rsidRPr="00D66195">
        <w:rPr>
          <w:rFonts w:eastAsia="Arial Unicode MS"/>
        </w:rPr>
        <w:t xml:space="preserve"> </w:t>
      </w:r>
      <w:r w:rsidRPr="00D66195">
        <w:rPr>
          <w:rFonts w:eastAsia="Arial Unicode MS"/>
        </w:rPr>
        <w:t>E6</w:t>
      </w:r>
      <w:r w:rsidR="00223214">
        <w:rPr>
          <w:rFonts w:eastAsia="Arial Unicode MS"/>
        </w:rPr>
        <w:t xml:space="preserve"> (</w:t>
      </w:r>
      <w:hyperlink w:anchor="_E6:_Risks_to" w:history="1">
        <w:r w:rsidR="00223214" w:rsidRPr="00223214">
          <w:rPr>
            <w:rStyle w:val="Hyperlink"/>
            <w:rFonts w:eastAsia="Arial Unicode MS"/>
          </w:rPr>
          <w:t>section 5.4.6</w:t>
        </w:r>
      </w:hyperlink>
      <w:r w:rsidR="00223214">
        <w:rPr>
          <w:rFonts w:eastAsia="Arial Unicode MS"/>
        </w:rPr>
        <w:t>)</w:t>
      </w:r>
      <w:r w:rsidRPr="00D66195">
        <w:rPr>
          <w:rFonts w:eastAsia="Arial Unicode MS"/>
        </w:rPr>
        <w:t>, insurance is key to secur</w:t>
      </w:r>
      <w:r>
        <w:rPr>
          <w:rFonts w:eastAsia="Arial Unicode MS"/>
        </w:rPr>
        <w:t>ing</w:t>
      </w:r>
      <w:r w:rsidRPr="00D66195">
        <w:rPr>
          <w:rFonts w:eastAsia="Arial Unicode MS"/>
        </w:rPr>
        <w:t xml:space="preserve"> the financ</w:t>
      </w:r>
      <w:r>
        <w:rPr>
          <w:rFonts w:eastAsia="Arial Unicode MS"/>
        </w:rPr>
        <w:t xml:space="preserve">es </w:t>
      </w:r>
      <w:r w:rsidR="00223214">
        <w:rPr>
          <w:rFonts w:eastAsia="Arial Unicode MS"/>
        </w:rPr>
        <w:t xml:space="preserve">needed </w:t>
      </w:r>
      <w:r>
        <w:rPr>
          <w:rFonts w:eastAsia="Arial Unicode MS"/>
        </w:rPr>
        <w:t xml:space="preserve">to </w:t>
      </w:r>
      <w:r w:rsidRPr="00D66195">
        <w:rPr>
          <w:rFonts w:eastAsia="Arial Unicode MS"/>
        </w:rPr>
        <w:t>recover from adverse climate</w:t>
      </w:r>
      <w:r w:rsidR="00320CD0">
        <w:rPr>
          <w:rFonts w:eastAsia="Arial Unicode MS"/>
        </w:rPr>
        <w:t xml:space="preserve"> change</w:t>
      </w:r>
      <w:r w:rsidRPr="00D66195">
        <w:rPr>
          <w:rFonts w:eastAsia="Arial Unicode MS"/>
        </w:rPr>
        <w:t xml:space="preserve"> impacts. While it is possible to secure insurance for historic buildings (McClean and Cox, 2007),</w:t>
      </w:r>
      <w:r w:rsidRPr="00D66195">
        <w:rPr>
          <w:rStyle w:val="FootnoteReference"/>
          <w:rFonts w:eastAsia="Arial Unicode MS" w:cs="Arial"/>
        </w:rPr>
        <w:t xml:space="preserve"> </w:t>
      </w:r>
      <w:r>
        <w:rPr>
          <w:rFonts w:eastAsia="Arial Unicode MS" w:cs="Arial"/>
        </w:rPr>
        <w:t xml:space="preserve">there is </w:t>
      </w:r>
      <w:r w:rsidRPr="00D66195">
        <w:rPr>
          <w:rFonts w:eastAsia="Arial Unicode MS"/>
        </w:rPr>
        <w:t>no market for insuring cultural landscapes.</w:t>
      </w:r>
    </w:p>
    <w:p w14:paraId="1F687EB1" w14:textId="77777777" w:rsidR="003B75CE" w:rsidRPr="00D66195" w:rsidRDefault="003B75CE" w:rsidP="00A12152">
      <w:pPr>
        <w:pStyle w:val="Heading4"/>
        <w:spacing w:before="200"/>
        <w:rPr>
          <w:rFonts w:eastAsia="Arial Unicode MS"/>
        </w:rPr>
      </w:pPr>
      <w:r w:rsidRPr="00D66195">
        <w:rPr>
          <w:rFonts w:eastAsia="Arial Unicode MS"/>
        </w:rPr>
        <w:t>Consequence</w:t>
      </w:r>
    </w:p>
    <w:p w14:paraId="06D120C0" w14:textId="13895DE8" w:rsidR="003B75CE" w:rsidRPr="00D66195" w:rsidRDefault="003B75CE" w:rsidP="00A12152">
      <w:pPr>
        <w:pStyle w:val="BodyText"/>
        <w:spacing w:before="100" w:after="100"/>
        <w:rPr>
          <w:rFonts w:eastAsia="Arial Unicode MS"/>
        </w:rPr>
      </w:pPr>
      <w:r w:rsidRPr="00D66195">
        <w:rPr>
          <w:rFonts w:eastAsia="Arial Unicode MS"/>
        </w:rPr>
        <w:t xml:space="preserve">New Zealand’s cultural heritage tells the story of </w:t>
      </w:r>
      <w:r w:rsidR="00223214">
        <w:rPr>
          <w:rFonts w:eastAsia="Arial Unicode MS"/>
        </w:rPr>
        <w:t>about</w:t>
      </w:r>
      <w:r w:rsidR="00223214" w:rsidRPr="00D66195">
        <w:rPr>
          <w:rFonts w:eastAsia="Arial Unicode MS"/>
        </w:rPr>
        <w:t xml:space="preserve"> </w:t>
      </w:r>
      <w:r w:rsidRPr="00D66195">
        <w:rPr>
          <w:rFonts w:eastAsia="Arial Unicode MS"/>
        </w:rPr>
        <w:t xml:space="preserve">700 years of human exploration and settlement. Many New Zealanders are proud of the richness and uniqueness of Māori and early European heritage. This heritage comprises places of significance to Māori, archaeological sites, historical buildings and structures, and cultural landscapes (Parliamentary Commissioner </w:t>
      </w:r>
      <w:r w:rsidR="00223214">
        <w:rPr>
          <w:rFonts w:eastAsia="Arial Unicode MS"/>
        </w:rPr>
        <w:t>for</w:t>
      </w:r>
      <w:r w:rsidR="00223214" w:rsidRPr="00D66195">
        <w:rPr>
          <w:rFonts w:eastAsia="Arial Unicode MS"/>
        </w:rPr>
        <w:t xml:space="preserve"> </w:t>
      </w:r>
      <w:r w:rsidRPr="00D66195">
        <w:rPr>
          <w:rFonts w:eastAsia="Arial Unicode MS"/>
        </w:rPr>
        <w:t>the Environment, 1996). The intangible cultural expressions of heritage such as knowledge and skills connect the past and the present, and collectively contribute to the identities of individuals and communities. Many sites of cultural significance to Māori are deeply connected with Māori identity (King et al, 2012). Māori communities collectively hold land as sources of cultural identity and mana, and preservation of such Māori values in the face of major coastal change is a significant challenge (Smith et al, 2017).</w:t>
      </w:r>
    </w:p>
    <w:p w14:paraId="1FE20E10" w14:textId="17BA89A4" w:rsidR="003B75CE" w:rsidRPr="00D66195" w:rsidRDefault="003B75CE" w:rsidP="00E01E65">
      <w:pPr>
        <w:pStyle w:val="BodyText"/>
        <w:rPr>
          <w:rFonts w:eastAsia="Arial Unicode MS"/>
        </w:rPr>
      </w:pPr>
      <w:r w:rsidRPr="00D66195">
        <w:rPr>
          <w:rFonts w:eastAsia="Arial Unicode MS"/>
        </w:rPr>
        <w:lastRenderedPageBreak/>
        <w:t>Today, as in the past, cultural heritage perform</w:t>
      </w:r>
      <w:r w:rsidR="00223214">
        <w:rPr>
          <w:rFonts w:eastAsia="Arial Unicode MS"/>
        </w:rPr>
        <w:t>s</w:t>
      </w:r>
      <w:r w:rsidRPr="00D66195">
        <w:rPr>
          <w:rFonts w:eastAsia="Arial Unicode MS"/>
        </w:rPr>
        <w:t xml:space="preserve"> its irreplaceable role as a source of meaning and identity for communities and individuals. Heritage is not a relic of the past</w:t>
      </w:r>
      <w:r w:rsidR="00223214">
        <w:rPr>
          <w:rFonts w:eastAsia="Arial Unicode MS"/>
        </w:rPr>
        <w:t>; rather, it is</w:t>
      </w:r>
      <w:r w:rsidRPr="00D66195">
        <w:rPr>
          <w:rFonts w:eastAsia="Arial Unicode MS"/>
        </w:rPr>
        <w:t xml:space="preserve"> instrumental in steering sustainable development and the wellbeing of communities (Jigyasu, 2013). New Zealand’s cultural heritage also creates opportunities for inclusive economic </w:t>
      </w:r>
      <w:r>
        <w:rPr>
          <w:rFonts w:eastAsia="Arial Unicode MS"/>
        </w:rPr>
        <w:t>development,</w:t>
      </w:r>
      <w:r w:rsidRPr="00D66195">
        <w:rPr>
          <w:rFonts w:eastAsia="Arial Unicode MS"/>
        </w:rPr>
        <w:t xml:space="preserve"> through attracting investment and promoting local jobs in tourism, conservation, research, education, marketing, food production and arts and crafts (Jigyasu, 2013). Loss </w:t>
      </w:r>
      <w:r w:rsidR="00223214">
        <w:rPr>
          <w:rFonts w:eastAsia="Arial Unicode MS"/>
        </w:rPr>
        <w:t xml:space="preserve">of </w:t>
      </w:r>
      <w:r w:rsidRPr="00D66195">
        <w:rPr>
          <w:rFonts w:eastAsia="Arial Unicode MS"/>
        </w:rPr>
        <w:t>and damage to heritage will diminish these opportunities.</w:t>
      </w:r>
    </w:p>
    <w:p w14:paraId="3E424B03" w14:textId="77777777" w:rsidR="003B75CE" w:rsidRPr="00E01E65" w:rsidRDefault="003B75CE" w:rsidP="00A12152">
      <w:pPr>
        <w:pStyle w:val="Heading4"/>
        <w:spacing w:before="200"/>
      </w:pPr>
      <w:r w:rsidRPr="00D66195">
        <w:rPr>
          <w:rFonts w:eastAsia="Arial Unicode MS"/>
        </w:rPr>
        <w:t xml:space="preserve">Interacting risks </w:t>
      </w:r>
    </w:p>
    <w:p w14:paraId="10448BB5" w14:textId="5B57B8C1" w:rsidR="003B75CE" w:rsidRPr="00D66195" w:rsidRDefault="003B75CE" w:rsidP="00A12152">
      <w:pPr>
        <w:pStyle w:val="BodyText"/>
        <w:spacing w:before="100" w:after="100"/>
        <w:rPr>
          <w:rFonts w:eastAsia="Arial Unicode MS"/>
        </w:rPr>
      </w:pPr>
      <w:r w:rsidRPr="00D66195">
        <w:rPr>
          <w:rFonts w:eastAsia="Arial Unicode MS"/>
        </w:rPr>
        <w:t xml:space="preserve">Risks to cultural heritage are expected to be </w:t>
      </w:r>
      <w:r>
        <w:rPr>
          <w:rFonts w:eastAsia="Arial Unicode MS"/>
        </w:rPr>
        <w:t>intensified</w:t>
      </w:r>
      <w:r w:rsidRPr="00D66195">
        <w:rPr>
          <w:rFonts w:eastAsia="Arial Unicode MS"/>
        </w:rPr>
        <w:t xml:space="preserve"> by many governance risks relating to institutional arrangements (G2), uptake </w:t>
      </w:r>
      <w:r w:rsidRPr="00E01E65">
        <w:t>of</w:t>
      </w:r>
      <w:r w:rsidRPr="00D66195">
        <w:rPr>
          <w:rFonts w:eastAsia="Arial Unicode MS"/>
        </w:rPr>
        <w:t xml:space="preserve"> tools (G1) and coordination mechanisms (G1)</w:t>
      </w:r>
      <w:r>
        <w:rPr>
          <w:rFonts w:eastAsia="Arial Unicode MS"/>
        </w:rPr>
        <w:t>, and the</w:t>
      </w:r>
      <w:r w:rsidRPr="00D66195">
        <w:rPr>
          <w:rFonts w:eastAsia="Arial Unicode MS"/>
        </w:rPr>
        <w:t xml:space="preserve"> potential retreat of the insurance sector from certain areas or asset classes (E6). Many risks in the natural environment, particularly those relating to terrestrial ecosystems (N7), coastal ecosystems (N1), migratory species (N5), indigenous forests (N11),</w:t>
      </w:r>
      <w:r>
        <w:rPr>
          <w:rFonts w:eastAsia="Arial Unicode MS"/>
        </w:rPr>
        <w:t xml:space="preserve"> and</w:t>
      </w:r>
      <w:r w:rsidRPr="00D66195">
        <w:rPr>
          <w:rFonts w:eastAsia="Arial Unicode MS"/>
        </w:rPr>
        <w:t xml:space="preserve"> waters such as</w:t>
      </w:r>
      <w:r w:rsidR="00953C69">
        <w:rPr>
          <w:rFonts w:eastAsia="Arial Unicode MS"/>
        </w:rPr>
        <w:t> </w:t>
      </w:r>
      <w:r w:rsidRPr="00D66195">
        <w:rPr>
          <w:rFonts w:eastAsia="Arial Unicode MS"/>
        </w:rPr>
        <w:t>lakes (N6), wetlands (N4) and riverine ecosystems (N3)</w:t>
      </w:r>
      <w:r>
        <w:rPr>
          <w:rFonts w:eastAsia="Arial Unicode MS"/>
        </w:rPr>
        <w:t>,</w:t>
      </w:r>
      <w:r w:rsidRPr="00D66195">
        <w:rPr>
          <w:rFonts w:eastAsia="Arial Unicode MS"/>
        </w:rPr>
        <w:t xml:space="preserve"> are also likely</w:t>
      </w:r>
      <w:r>
        <w:rPr>
          <w:rFonts w:eastAsia="Arial Unicode MS"/>
        </w:rPr>
        <w:t xml:space="preserve"> to</w:t>
      </w:r>
      <w:r w:rsidRPr="00D66195">
        <w:rPr>
          <w:rFonts w:eastAsia="Arial Unicode MS"/>
        </w:rPr>
        <w:t xml:space="preserve"> influence cultural landscapes and heritage. Risks in the built environment relating to flooding of buildings (B2) are expected to affect some heritage sites. Loss of cultural heritage could have adverse consequences for the tourism sector (E4), and potentially the Government’s fiscal position (E1), as well as for trust in government (G8), </w:t>
      </w:r>
      <w:r>
        <w:rPr>
          <w:rFonts w:eastAsia="Arial Unicode MS"/>
        </w:rPr>
        <w:t>T</w:t>
      </w:r>
      <w:r w:rsidRPr="00D66195">
        <w:rPr>
          <w:rFonts w:eastAsia="Arial Unicode MS"/>
        </w:rPr>
        <w:t>reaty obligations (G4), mental health and connection to place (H7) and Māori wellbeing (H5</w:t>
      </w:r>
      <w:r w:rsidR="00A61ED4">
        <w:rPr>
          <w:rFonts w:eastAsia="Arial Unicode MS"/>
        </w:rPr>
        <w:t>,</w:t>
      </w:r>
      <w:r w:rsidRPr="00D66195">
        <w:rPr>
          <w:rFonts w:eastAsia="Arial Unicode MS"/>
        </w:rPr>
        <w:t xml:space="preserve"> H6). </w:t>
      </w:r>
    </w:p>
    <w:p w14:paraId="30B05B86" w14:textId="77777777" w:rsidR="003B75CE" w:rsidRPr="00D66195" w:rsidRDefault="003B75CE" w:rsidP="00A12152">
      <w:pPr>
        <w:pStyle w:val="Heading4"/>
        <w:spacing w:before="200"/>
        <w:rPr>
          <w:rFonts w:eastAsia="Arial Unicode MS"/>
        </w:rPr>
      </w:pPr>
      <w:r w:rsidRPr="00D66195">
        <w:rPr>
          <w:rFonts w:eastAsia="Arial Unicode MS"/>
        </w:rPr>
        <w:t>Confidence: High agreement, medium evidence</w:t>
      </w:r>
    </w:p>
    <w:p w14:paraId="78B3E311" w14:textId="3FF027E2" w:rsidR="003B75CE" w:rsidRPr="00E01E65" w:rsidRDefault="003B75CE" w:rsidP="00A12152">
      <w:pPr>
        <w:pStyle w:val="BodyText"/>
        <w:spacing w:before="100" w:after="100"/>
      </w:pPr>
      <w:r w:rsidRPr="00D66195">
        <w:rPr>
          <w:rFonts w:eastAsia="Arial Unicode MS"/>
        </w:rPr>
        <w:t xml:space="preserve">There is high </w:t>
      </w:r>
      <w:r w:rsidR="00776235">
        <w:rPr>
          <w:rFonts w:eastAsia="Arial Unicode MS"/>
        </w:rPr>
        <w:t xml:space="preserve">level of </w:t>
      </w:r>
      <w:r w:rsidRPr="00D66195">
        <w:rPr>
          <w:rFonts w:eastAsia="Arial Unicode MS"/>
        </w:rPr>
        <w:t xml:space="preserve">agreement that climate change poses risks to cultural heritage. </w:t>
      </w:r>
      <w:r w:rsidR="00776235">
        <w:rPr>
          <w:rFonts w:eastAsia="Arial Unicode MS"/>
        </w:rPr>
        <w:t>L</w:t>
      </w:r>
      <w:r w:rsidRPr="00D66195">
        <w:rPr>
          <w:rFonts w:eastAsia="Arial Unicode MS"/>
        </w:rPr>
        <w:t xml:space="preserve">imited evidence </w:t>
      </w:r>
      <w:r w:rsidR="00776235">
        <w:rPr>
          <w:rFonts w:eastAsia="Arial Unicode MS"/>
        </w:rPr>
        <w:t xml:space="preserve">is </w:t>
      </w:r>
      <w:r w:rsidRPr="00D66195">
        <w:rPr>
          <w:rFonts w:eastAsia="Arial Unicode MS"/>
        </w:rPr>
        <w:t xml:space="preserve">available on the exposure and vulnerability of these assets in New Zealand. Further work is </w:t>
      </w:r>
      <w:r>
        <w:rPr>
          <w:rFonts w:eastAsia="Arial Unicode MS"/>
        </w:rPr>
        <w:t>needed</w:t>
      </w:r>
      <w:r w:rsidRPr="00D66195">
        <w:rPr>
          <w:rFonts w:eastAsia="Arial Unicode MS"/>
        </w:rPr>
        <w:t xml:space="preserve"> to better understand the distribution of risk.</w:t>
      </w:r>
    </w:p>
    <w:p w14:paraId="281AF6A4" w14:textId="77777777" w:rsidR="003B75CE" w:rsidRPr="00E01E65" w:rsidRDefault="003B75CE" w:rsidP="00A12152">
      <w:pPr>
        <w:pStyle w:val="Heading4"/>
        <w:spacing w:before="200"/>
      </w:pPr>
      <w:r w:rsidRPr="00D66195">
        <w:rPr>
          <w:rFonts w:eastAsia="Arial Unicode MS"/>
        </w:rPr>
        <w:t>Adaptation</w:t>
      </w:r>
    </w:p>
    <w:p w14:paraId="2D74C7F9" w14:textId="24D1E13D" w:rsidR="003B75CE" w:rsidRDefault="003B75CE" w:rsidP="00A12152">
      <w:pPr>
        <w:pStyle w:val="BodyText"/>
        <w:spacing w:before="100"/>
      </w:pPr>
      <w:r w:rsidRPr="00D66195">
        <w:t>Significant efforts</w:t>
      </w:r>
      <w:r w:rsidRPr="009C1D69">
        <w:t xml:space="preserve"> </w:t>
      </w:r>
      <w:r w:rsidRPr="00D66195">
        <w:t>are under</w:t>
      </w:r>
      <w:r>
        <w:t xml:space="preserve"> </w:t>
      </w:r>
      <w:r w:rsidRPr="00D66195">
        <w:t xml:space="preserve">way across government to manage risks related to cultural heritage. For example, </w:t>
      </w:r>
      <w:r>
        <w:t>Heritage New Zealand Pouhere Taonga (</w:t>
      </w:r>
      <w:r w:rsidRPr="00D66195">
        <w:t>HNZPT</w:t>
      </w:r>
      <w:r>
        <w:t>)</w:t>
      </w:r>
      <w:r w:rsidRPr="00D66195">
        <w:t xml:space="preserve"> </w:t>
      </w:r>
      <w:r>
        <w:t xml:space="preserve">is </w:t>
      </w:r>
      <w:r w:rsidRPr="00D66195">
        <w:t>developing a national</w:t>
      </w:r>
      <w:r>
        <w:t>-</w:t>
      </w:r>
      <w:r w:rsidRPr="00D66195">
        <w:t>level strategy and exploring funding options</w:t>
      </w:r>
      <w:r>
        <w:t xml:space="preserve">. </w:t>
      </w:r>
      <w:r w:rsidR="00776235">
        <w:t>It is</w:t>
      </w:r>
      <w:r>
        <w:t xml:space="preserve"> also</w:t>
      </w:r>
      <w:r w:rsidRPr="00D66195">
        <w:t xml:space="preserve"> working with the New Zealand Archaeological Association to </w:t>
      </w:r>
      <w:r>
        <w:t>determine</w:t>
      </w:r>
      <w:r w:rsidRPr="00D66195">
        <w:t xml:space="preserve"> the extent of New Zealand’s archaeological sites and HNZPT</w:t>
      </w:r>
      <w:r>
        <w:t>-</w:t>
      </w:r>
      <w:r w:rsidRPr="00D66195">
        <w:t>listed heritage places at risk from climate change</w:t>
      </w:r>
      <w:r>
        <w:t>-</w:t>
      </w:r>
      <w:r w:rsidRPr="00D66195">
        <w:t>related sea</w:t>
      </w:r>
      <w:r>
        <w:t>-</w:t>
      </w:r>
      <w:r w:rsidRPr="00D66195">
        <w:t xml:space="preserve">level rise and erosion. </w:t>
      </w:r>
      <w:r w:rsidR="00776235">
        <w:t>In addition, HNZPT is</w:t>
      </w:r>
      <w:r w:rsidRPr="00D66195">
        <w:t xml:space="preserve"> supporting some marae communities with advice and specialist services around taonga conservation, cultural resilience</w:t>
      </w:r>
      <w:r w:rsidR="00776235">
        <w:t xml:space="preserve"> and</w:t>
      </w:r>
      <w:r w:rsidRPr="00D66195">
        <w:t xml:space="preserve"> Māori cultural practice</w:t>
      </w:r>
      <w:r>
        <w:t>,</w:t>
      </w:r>
      <w:r w:rsidRPr="00D66195">
        <w:t xml:space="preserve"> and </w:t>
      </w:r>
      <w:r w:rsidR="00776235">
        <w:t xml:space="preserve">is </w:t>
      </w:r>
      <w:r w:rsidRPr="00D66195">
        <w:t xml:space="preserve">empowering communities to manage their buildings and cultural practice. </w:t>
      </w:r>
      <w:r w:rsidR="00776235">
        <w:t>The Department of Conservation</w:t>
      </w:r>
      <w:r w:rsidR="00776235" w:rsidRPr="00D66195">
        <w:t xml:space="preserve"> </w:t>
      </w:r>
      <w:r>
        <w:t>has included</w:t>
      </w:r>
      <w:r w:rsidRPr="00D66195">
        <w:t xml:space="preserve"> </w:t>
      </w:r>
      <w:r>
        <w:t>heritage</w:t>
      </w:r>
      <w:r w:rsidRPr="00D66195">
        <w:t xml:space="preserve"> management in a </w:t>
      </w:r>
      <w:r w:rsidR="000C7D34">
        <w:t>N</w:t>
      </w:r>
      <w:r w:rsidRPr="00D66195">
        <w:t xml:space="preserve">ational </w:t>
      </w:r>
      <w:r w:rsidR="000C7D34">
        <w:t>A</w:t>
      </w:r>
      <w:r w:rsidRPr="00D66195">
        <w:t xml:space="preserve">daptation </w:t>
      </w:r>
      <w:r w:rsidR="000C7D34">
        <w:t>P</w:t>
      </w:r>
      <w:r w:rsidRPr="00D66195">
        <w:t>lan, and some university organisations are working with iwi</w:t>
      </w:r>
      <w:bookmarkStart w:id="462" w:name="_Hlk40344566"/>
      <w:r w:rsidR="00776235">
        <w:t xml:space="preserve"> and </w:t>
      </w:r>
      <w:r w:rsidRPr="00D66195">
        <w:t>hapū</w:t>
      </w:r>
      <w:bookmarkEnd w:id="462"/>
      <w:r w:rsidRPr="00D66195">
        <w:t xml:space="preserve"> to understand and respond to this risk. </w:t>
      </w:r>
    </w:p>
    <w:p w14:paraId="74285F7D" w14:textId="6EF9B25B" w:rsidR="00367E90" w:rsidRDefault="00367E90" w:rsidP="00D64483">
      <w:pPr>
        <w:pStyle w:val="Tableheading2"/>
      </w:pPr>
      <w:bookmarkStart w:id="463" w:name="_Toc45391918"/>
      <w:r w:rsidRPr="00D66195">
        <w:t>H8 Risks to Māori and European cultural heritage sites</w:t>
      </w:r>
      <w:r>
        <w:t xml:space="preserve">: </w:t>
      </w:r>
      <w:r w:rsidR="00D64483">
        <w:t>U</w:t>
      </w:r>
      <w:r>
        <w:t>rgency profile</w:t>
      </w:r>
      <w:bookmarkEnd w:id="463"/>
    </w:p>
    <w:tbl>
      <w:tblPr>
        <w:tblW w:w="8528"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23"/>
        <w:gridCol w:w="1820"/>
        <w:gridCol w:w="992"/>
        <w:gridCol w:w="851"/>
        <w:gridCol w:w="1417"/>
        <w:gridCol w:w="910"/>
        <w:gridCol w:w="899"/>
        <w:gridCol w:w="1586"/>
        <w:gridCol w:w="7"/>
        <w:gridCol w:w="7"/>
        <w:gridCol w:w="16"/>
      </w:tblGrid>
      <w:tr w:rsidR="006B4A07" w:rsidRPr="006B4A07" w14:paraId="0DDB6371" w14:textId="77777777" w:rsidTr="00D654D6">
        <w:trPr>
          <w:gridAfter w:val="3"/>
          <w:wAfter w:w="30" w:type="dxa"/>
          <w:tblHeader/>
        </w:trPr>
        <w:tc>
          <w:tcPr>
            <w:tcW w:w="8498" w:type="dxa"/>
            <w:gridSpan w:val="8"/>
            <w:shd w:val="clear" w:color="auto" w:fill="DA5A28"/>
          </w:tcPr>
          <w:p w14:paraId="4BE43BEA" w14:textId="2E5BECE2" w:rsidR="00367E90" w:rsidRPr="006B4A07" w:rsidRDefault="00367E90" w:rsidP="00A12152">
            <w:pPr>
              <w:pStyle w:val="TableTextbold"/>
              <w:spacing w:before="40" w:after="40"/>
              <w:rPr>
                <w:color w:val="FFFFFF" w:themeColor="background1"/>
              </w:rPr>
            </w:pPr>
            <w:r w:rsidRPr="006B4A07">
              <w:rPr>
                <w:color w:val="FFFFFF" w:themeColor="background1"/>
              </w:rPr>
              <w:t xml:space="preserve">H8 Risks to Māori and European cultural heritage sites: </w:t>
            </w:r>
            <w:r w:rsidR="00D64483">
              <w:rPr>
                <w:color w:val="FFFFFF" w:themeColor="background1"/>
              </w:rPr>
              <w:t>U</w:t>
            </w:r>
            <w:r w:rsidRPr="006B4A07">
              <w:rPr>
                <w:color w:val="FFFFFF" w:themeColor="background1"/>
              </w:rPr>
              <w:t>rgency profile</w:t>
            </w:r>
          </w:p>
        </w:tc>
      </w:tr>
      <w:tr w:rsidR="00367E90" w:rsidRPr="00D66195" w14:paraId="019AA718" w14:textId="77777777" w:rsidTr="00D654D6">
        <w:trPr>
          <w:gridAfter w:val="2"/>
          <w:wAfter w:w="23" w:type="dxa"/>
          <w:tblHeader/>
        </w:trPr>
        <w:tc>
          <w:tcPr>
            <w:tcW w:w="1843" w:type="dxa"/>
            <w:gridSpan w:val="2"/>
            <w:shd w:val="clear" w:color="auto" w:fill="FFFFFF" w:themeFill="background1"/>
          </w:tcPr>
          <w:p w14:paraId="34829AF4" w14:textId="77777777" w:rsidR="00367E90" w:rsidRPr="00D66195" w:rsidRDefault="00367E90" w:rsidP="00A12152">
            <w:pPr>
              <w:pStyle w:val="TableTextbold"/>
              <w:spacing w:before="40" w:after="40"/>
            </w:pPr>
            <w:r w:rsidRPr="00B91853">
              <w:t>Urgency category</w:t>
            </w:r>
          </w:p>
        </w:tc>
        <w:tc>
          <w:tcPr>
            <w:tcW w:w="1843" w:type="dxa"/>
            <w:gridSpan w:val="2"/>
          </w:tcPr>
          <w:p w14:paraId="117F3F43" w14:textId="77777777" w:rsidR="00367E90" w:rsidRPr="00D66195" w:rsidRDefault="00367E90" w:rsidP="00A12152">
            <w:pPr>
              <w:pStyle w:val="TableText"/>
              <w:spacing w:before="40" w:after="40"/>
              <w:jc w:val="center"/>
            </w:pPr>
            <w:r w:rsidRPr="00B91853">
              <w:rPr>
                <w:b/>
              </w:rPr>
              <w:t>Proportion of urgency</w:t>
            </w:r>
          </w:p>
        </w:tc>
        <w:tc>
          <w:tcPr>
            <w:tcW w:w="4819" w:type="dxa"/>
            <w:gridSpan w:val="5"/>
          </w:tcPr>
          <w:p w14:paraId="59AA9ECB" w14:textId="77777777" w:rsidR="00367E90" w:rsidRPr="00953C69" w:rsidRDefault="00367E90" w:rsidP="00A12152">
            <w:pPr>
              <w:pStyle w:val="TableText"/>
              <w:spacing w:before="40" w:after="40"/>
              <w:rPr>
                <w:b/>
                <w:bCs/>
              </w:rPr>
            </w:pPr>
            <w:r w:rsidRPr="00953C69">
              <w:rPr>
                <w:b/>
                <w:bCs/>
              </w:rPr>
              <w:t>Description of actions</w:t>
            </w:r>
          </w:p>
        </w:tc>
      </w:tr>
      <w:tr w:rsidR="00EA5C01" w:rsidRPr="00367E90" w14:paraId="6C6A8021" w14:textId="77777777" w:rsidTr="00D654D6">
        <w:trPr>
          <w:gridBefore w:val="1"/>
          <w:gridAfter w:val="1"/>
          <w:wBefore w:w="23" w:type="dxa"/>
          <w:wAfter w:w="16" w:type="dxa"/>
        </w:trPr>
        <w:tc>
          <w:tcPr>
            <w:tcW w:w="1820" w:type="dxa"/>
            <w:shd w:val="clear" w:color="auto" w:fill="FFFFFF" w:themeFill="background1"/>
            <w:hideMark/>
          </w:tcPr>
          <w:p w14:paraId="2508F2ED" w14:textId="77777777" w:rsidR="003B75CE" w:rsidRPr="00367E90" w:rsidRDefault="003B75CE" w:rsidP="00A12152">
            <w:pPr>
              <w:pStyle w:val="TableText"/>
              <w:spacing w:before="40" w:after="40"/>
            </w:pPr>
            <w:bookmarkStart w:id="464" w:name="_Hlk35589248"/>
            <w:r w:rsidRPr="00367E90">
              <w:t>More action needed</w:t>
            </w:r>
          </w:p>
        </w:tc>
        <w:tc>
          <w:tcPr>
            <w:tcW w:w="1843" w:type="dxa"/>
            <w:gridSpan w:val="2"/>
          </w:tcPr>
          <w:p w14:paraId="635C3235" w14:textId="77777777" w:rsidR="003B75CE" w:rsidRPr="00367E90" w:rsidRDefault="003B75CE" w:rsidP="00A12152">
            <w:pPr>
              <w:pStyle w:val="TableText"/>
              <w:spacing w:before="40" w:after="40"/>
              <w:jc w:val="center"/>
            </w:pPr>
            <w:r w:rsidRPr="00367E90">
              <w:t>20</w:t>
            </w:r>
          </w:p>
        </w:tc>
        <w:tc>
          <w:tcPr>
            <w:tcW w:w="4826" w:type="dxa"/>
            <w:gridSpan w:val="6"/>
          </w:tcPr>
          <w:p w14:paraId="62FF04DD" w14:textId="77777777" w:rsidR="003B75CE" w:rsidRPr="00367E90" w:rsidRDefault="003B75CE" w:rsidP="00A12152">
            <w:pPr>
              <w:pStyle w:val="TableText"/>
              <w:spacing w:before="40" w:after="40"/>
            </w:pPr>
            <w:r w:rsidRPr="00367E90">
              <w:t>Explore adaptation options where the location of sites is known.</w:t>
            </w:r>
          </w:p>
        </w:tc>
      </w:tr>
      <w:tr w:rsidR="00EA5C01" w:rsidRPr="00367E90" w14:paraId="60BE7E3C" w14:textId="77777777" w:rsidTr="00D654D6">
        <w:trPr>
          <w:gridBefore w:val="1"/>
          <w:gridAfter w:val="1"/>
          <w:wBefore w:w="23" w:type="dxa"/>
          <w:wAfter w:w="16" w:type="dxa"/>
        </w:trPr>
        <w:tc>
          <w:tcPr>
            <w:tcW w:w="1820" w:type="dxa"/>
            <w:shd w:val="clear" w:color="auto" w:fill="FFFFFF" w:themeFill="background1"/>
            <w:hideMark/>
          </w:tcPr>
          <w:p w14:paraId="4CC256C4" w14:textId="77777777" w:rsidR="003B75CE" w:rsidRPr="00367E90" w:rsidRDefault="003B75CE" w:rsidP="00A12152">
            <w:pPr>
              <w:pStyle w:val="TableText"/>
              <w:spacing w:before="40" w:after="40"/>
            </w:pPr>
            <w:r w:rsidRPr="00367E90">
              <w:t>Research priority</w:t>
            </w:r>
          </w:p>
        </w:tc>
        <w:tc>
          <w:tcPr>
            <w:tcW w:w="1843" w:type="dxa"/>
            <w:gridSpan w:val="2"/>
          </w:tcPr>
          <w:p w14:paraId="568782E1" w14:textId="77777777" w:rsidR="003B75CE" w:rsidRPr="00367E90" w:rsidRDefault="003B75CE" w:rsidP="00A12152">
            <w:pPr>
              <w:pStyle w:val="TableText"/>
              <w:spacing w:before="40" w:after="40"/>
              <w:jc w:val="center"/>
            </w:pPr>
            <w:r w:rsidRPr="00367E90">
              <w:t>70</w:t>
            </w:r>
          </w:p>
        </w:tc>
        <w:tc>
          <w:tcPr>
            <w:tcW w:w="4826" w:type="dxa"/>
            <w:gridSpan w:val="6"/>
          </w:tcPr>
          <w:p w14:paraId="27B4DE3C" w14:textId="77777777" w:rsidR="003B75CE" w:rsidRPr="00367E90" w:rsidRDefault="003B75CE" w:rsidP="00A12152">
            <w:pPr>
              <w:pStyle w:val="TableText"/>
              <w:spacing w:before="40" w:after="40"/>
            </w:pPr>
            <w:r w:rsidRPr="00367E90">
              <w:t>Understand where sites are located and how they could be affected.</w:t>
            </w:r>
          </w:p>
        </w:tc>
      </w:tr>
      <w:tr w:rsidR="00EA5C01" w:rsidRPr="00367E90" w14:paraId="434C30B9" w14:textId="77777777" w:rsidTr="00D654D6">
        <w:trPr>
          <w:gridBefore w:val="1"/>
          <w:gridAfter w:val="1"/>
          <w:wBefore w:w="23" w:type="dxa"/>
          <w:wAfter w:w="16" w:type="dxa"/>
        </w:trPr>
        <w:tc>
          <w:tcPr>
            <w:tcW w:w="1820" w:type="dxa"/>
            <w:shd w:val="clear" w:color="auto" w:fill="FFFFFF" w:themeFill="background1"/>
            <w:hideMark/>
          </w:tcPr>
          <w:p w14:paraId="06FDA6DB" w14:textId="77777777" w:rsidR="003B75CE" w:rsidRPr="00367E90" w:rsidRDefault="003B75CE" w:rsidP="00A12152">
            <w:pPr>
              <w:pStyle w:val="TableText"/>
              <w:spacing w:before="40" w:after="40"/>
            </w:pPr>
            <w:r w:rsidRPr="00367E90">
              <w:t>Sustain current action</w:t>
            </w:r>
          </w:p>
        </w:tc>
        <w:tc>
          <w:tcPr>
            <w:tcW w:w="1843" w:type="dxa"/>
            <w:gridSpan w:val="2"/>
          </w:tcPr>
          <w:p w14:paraId="4BF6D7FB" w14:textId="77777777" w:rsidR="003B75CE" w:rsidRPr="00367E90" w:rsidRDefault="003B75CE" w:rsidP="00A12152">
            <w:pPr>
              <w:pStyle w:val="TableText"/>
              <w:spacing w:before="40" w:after="40"/>
              <w:jc w:val="center"/>
            </w:pPr>
            <w:r w:rsidRPr="00367E90">
              <w:t>0</w:t>
            </w:r>
          </w:p>
        </w:tc>
        <w:tc>
          <w:tcPr>
            <w:tcW w:w="4826" w:type="dxa"/>
            <w:gridSpan w:val="6"/>
          </w:tcPr>
          <w:p w14:paraId="57C88968" w14:textId="77777777" w:rsidR="003B75CE" w:rsidRPr="00367E90" w:rsidRDefault="003B75CE" w:rsidP="00A12152">
            <w:pPr>
              <w:pStyle w:val="TableText"/>
              <w:spacing w:before="40" w:after="40"/>
            </w:pPr>
          </w:p>
        </w:tc>
      </w:tr>
      <w:tr w:rsidR="00EA5C01" w:rsidRPr="00367E90" w14:paraId="2D6B7E52" w14:textId="77777777" w:rsidTr="00D654D6">
        <w:trPr>
          <w:gridBefore w:val="1"/>
          <w:gridAfter w:val="1"/>
          <w:wBefore w:w="23" w:type="dxa"/>
          <w:wAfter w:w="16" w:type="dxa"/>
        </w:trPr>
        <w:tc>
          <w:tcPr>
            <w:tcW w:w="1820" w:type="dxa"/>
            <w:tcBorders>
              <w:bottom w:val="single" w:sz="4" w:space="0" w:color="DA5A28"/>
            </w:tcBorders>
            <w:shd w:val="clear" w:color="auto" w:fill="FFFFFF" w:themeFill="background1"/>
            <w:hideMark/>
          </w:tcPr>
          <w:p w14:paraId="5CF61028" w14:textId="77777777" w:rsidR="003B75CE" w:rsidRPr="00367E90" w:rsidRDefault="003B75CE" w:rsidP="00A12152">
            <w:pPr>
              <w:pStyle w:val="TableText"/>
              <w:spacing w:before="40" w:after="40"/>
            </w:pPr>
            <w:r w:rsidRPr="00367E90">
              <w:t xml:space="preserve">Watching brief </w:t>
            </w:r>
          </w:p>
        </w:tc>
        <w:tc>
          <w:tcPr>
            <w:tcW w:w="1843" w:type="dxa"/>
            <w:gridSpan w:val="2"/>
          </w:tcPr>
          <w:p w14:paraId="66D6BE66" w14:textId="77777777" w:rsidR="003B75CE" w:rsidRPr="00367E90" w:rsidRDefault="003B75CE" w:rsidP="00A12152">
            <w:pPr>
              <w:pStyle w:val="TableText"/>
              <w:spacing w:before="40" w:after="40"/>
              <w:jc w:val="center"/>
            </w:pPr>
            <w:r w:rsidRPr="00367E90">
              <w:t>10</w:t>
            </w:r>
          </w:p>
        </w:tc>
        <w:tc>
          <w:tcPr>
            <w:tcW w:w="4826" w:type="dxa"/>
            <w:gridSpan w:val="6"/>
          </w:tcPr>
          <w:p w14:paraId="57533029" w14:textId="77777777" w:rsidR="003B75CE" w:rsidRPr="00367E90" w:rsidRDefault="003B75CE" w:rsidP="00A12152">
            <w:pPr>
              <w:pStyle w:val="TableText"/>
              <w:spacing w:before="40" w:after="40"/>
            </w:pPr>
            <w:r w:rsidRPr="00367E90">
              <w:t>Action should be monitored.</w:t>
            </w:r>
          </w:p>
        </w:tc>
      </w:tr>
      <w:tr w:rsidR="00EA5C01" w:rsidRPr="00367E90" w14:paraId="2201E598" w14:textId="77777777" w:rsidTr="009078BE">
        <w:trPr>
          <w:gridBefore w:val="1"/>
          <w:wBefore w:w="23" w:type="dxa"/>
        </w:trPr>
        <w:tc>
          <w:tcPr>
            <w:tcW w:w="1820" w:type="dxa"/>
            <w:tcBorders>
              <w:top w:val="single" w:sz="8" w:space="0" w:color="DA5A28"/>
            </w:tcBorders>
            <w:shd w:val="clear" w:color="auto" w:fill="DA5A28"/>
          </w:tcPr>
          <w:p w14:paraId="0FD9D912" w14:textId="77777777" w:rsidR="003B75CE" w:rsidRPr="00EA5C01" w:rsidRDefault="003B75CE" w:rsidP="00A12152">
            <w:pPr>
              <w:pStyle w:val="TableText"/>
              <w:spacing w:before="40" w:after="40"/>
              <w:rPr>
                <w:b/>
                <w:bCs/>
                <w:color w:val="FFFFFF" w:themeColor="background1"/>
              </w:rPr>
            </w:pPr>
            <w:r w:rsidRPr="00EA5C01">
              <w:rPr>
                <w:b/>
                <w:bCs/>
                <w:color w:val="FFFFFF" w:themeColor="background1"/>
              </w:rPr>
              <w:t xml:space="preserve">Adaptation urgency </w:t>
            </w:r>
          </w:p>
        </w:tc>
        <w:tc>
          <w:tcPr>
            <w:tcW w:w="1843" w:type="dxa"/>
            <w:gridSpan w:val="2"/>
            <w:tcBorders>
              <w:top w:val="single" w:sz="8" w:space="0" w:color="DA5A28"/>
            </w:tcBorders>
            <w:shd w:val="clear" w:color="auto" w:fill="FFFFFF" w:themeFill="background1"/>
          </w:tcPr>
          <w:p w14:paraId="336953BE" w14:textId="77777777" w:rsidR="003B75CE" w:rsidRPr="00367E90" w:rsidRDefault="003B75CE" w:rsidP="00A12152">
            <w:pPr>
              <w:pStyle w:val="TableText"/>
              <w:spacing w:before="40" w:after="40"/>
              <w:jc w:val="center"/>
            </w:pPr>
            <w:r w:rsidRPr="00367E90">
              <w:t>75</w:t>
            </w:r>
          </w:p>
        </w:tc>
        <w:tc>
          <w:tcPr>
            <w:tcW w:w="1417" w:type="dxa"/>
            <w:tcBorders>
              <w:top w:val="single" w:sz="8" w:space="0" w:color="DA5A28"/>
            </w:tcBorders>
            <w:shd w:val="clear" w:color="auto" w:fill="DA5A28"/>
          </w:tcPr>
          <w:p w14:paraId="6ABE6F72" w14:textId="77777777" w:rsidR="003B75CE" w:rsidRPr="00EA5C01" w:rsidRDefault="003B75CE" w:rsidP="00A12152">
            <w:pPr>
              <w:pStyle w:val="TableText"/>
              <w:spacing w:before="40" w:after="40"/>
              <w:rPr>
                <w:b/>
                <w:bCs/>
                <w:color w:val="FFFFFF" w:themeColor="background1"/>
              </w:rPr>
            </w:pPr>
            <w:r w:rsidRPr="00EA5C01">
              <w:rPr>
                <w:b/>
                <w:bCs/>
                <w:color w:val="FFFFFF" w:themeColor="background1"/>
              </w:rPr>
              <w:t xml:space="preserve">Confidence </w:t>
            </w:r>
          </w:p>
        </w:tc>
        <w:tc>
          <w:tcPr>
            <w:tcW w:w="3425" w:type="dxa"/>
            <w:gridSpan w:val="6"/>
            <w:tcBorders>
              <w:top w:val="single" w:sz="8" w:space="0" w:color="DA5A28"/>
            </w:tcBorders>
          </w:tcPr>
          <w:p w14:paraId="26C656EF" w14:textId="77777777" w:rsidR="003B75CE" w:rsidRPr="00367E90" w:rsidRDefault="003B75CE" w:rsidP="00A12152">
            <w:pPr>
              <w:pStyle w:val="TableText"/>
              <w:spacing w:before="40" w:after="40"/>
            </w:pPr>
            <w:r w:rsidRPr="00367E90">
              <w:t>High agreement, medium evidence</w:t>
            </w:r>
          </w:p>
        </w:tc>
      </w:tr>
      <w:tr w:rsidR="00A12152" w:rsidRPr="00367E90" w14:paraId="6E100363" w14:textId="77777777" w:rsidTr="00D654D6">
        <w:trPr>
          <w:gridBefore w:val="1"/>
          <w:wBefore w:w="23" w:type="dxa"/>
        </w:trPr>
        <w:tc>
          <w:tcPr>
            <w:tcW w:w="1820" w:type="dxa"/>
            <w:shd w:val="clear" w:color="auto" w:fill="DA5A28"/>
          </w:tcPr>
          <w:p w14:paraId="3DD1B8BC" w14:textId="77777777" w:rsidR="003B75CE" w:rsidRPr="00EA5C01" w:rsidRDefault="003B75CE" w:rsidP="00A12152">
            <w:pPr>
              <w:pStyle w:val="TableText"/>
              <w:spacing w:before="40" w:after="40"/>
              <w:rPr>
                <w:b/>
                <w:bCs/>
                <w:color w:val="FFFFFF" w:themeColor="background1"/>
              </w:rPr>
            </w:pPr>
            <w:r w:rsidRPr="00EA5C01">
              <w:rPr>
                <w:b/>
                <w:bCs/>
                <w:color w:val="FFFFFF" w:themeColor="background1"/>
              </w:rPr>
              <w:t xml:space="preserve">Consequence </w:t>
            </w:r>
          </w:p>
        </w:tc>
        <w:tc>
          <w:tcPr>
            <w:tcW w:w="992" w:type="dxa"/>
            <w:shd w:val="clear" w:color="auto" w:fill="DA5A28"/>
          </w:tcPr>
          <w:p w14:paraId="31A8C6D6" w14:textId="77777777" w:rsidR="003B75CE" w:rsidRPr="00EA5C01" w:rsidRDefault="003B75CE" w:rsidP="00A12152">
            <w:pPr>
              <w:pStyle w:val="TableText"/>
              <w:spacing w:before="40" w:after="40"/>
              <w:rPr>
                <w:color w:val="FFFFFF" w:themeColor="background1"/>
              </w:rPr>
            </w:pPr>
            <w:r w:rsidRPr="00EA5C01">
              <w:rPr>
                <w:color w:val="FFFFFF" w:themeColor="background1"/>
              </w:rPr>
              <w:t>Now</w:t>
            </w:r>
          </w:p>
        </w:tc>
        <w:tc>
          <w:tcPr>
            <w:tcW w:w="851" w:type="dxa"/>
          </w:tcPr>
          <w:p w14:paraId="32E0BE9C" w14:textId="77777777" w:rsidR="003B75CE" w:rsidRPr="00367E90" w:rsidRDefault="003B75CE" w:rsidP="00A12152">
            <w:pPr>
              <w:pStyle w:val="TableText"/>
              <w:spacing w:before="40" w:after="40"/>
            </w:pPr>
            <w:r w:rsidRPr="00367E90">
              <w:t>Major</w:t>
            </w:r>
          </w:p>
        </w:tc>
        <w:tc>
          <w:tcPr>
            <w:tcW w:w="1417" w:type="dxa"/>
            <w:shd w:val="clear" w:color="auto" w:fill="DA5A28"/>
          </w:tcPr>
          <w:p w14:paraId="72FD295B" w14:textId="77777777" w:rsidR="003B75CE" w:rsidRPr="00EA5C01" w:rsidRDefault="003B75CE" w:rsidP="00A12152">
            <w:pPr>
              <w:pStyle w:val="TableText"/>
              <w:spacing w:before="40" w:after="40"/>
              <w:rPr>
                <w:color w:val="FFFFFF" w:themeColor="background1"/>
              </w:rPr>
            </w:pPr>
            <w:r w:rsidRPr="00EA5C01">
              <w:rPr>
                <w:color w:val="FFFFFF" w:themeColor="background1"/>
              </w:rPr>
              <w:t>2050</w:t>
            </w:r>
          </w:p>
        </w:tc>
        <w:tc>
          <w:tcPr>
            <w:tcW w:w="910" w:type="dxa"/>
          </w:tcPr>
          <w:p w14:paraId="75287B38" w14:textId="77777777" w:rsidR="003B75CE" w:rsidRPr="00367E90" w:rsidRDefault="003B75CE" w:rsidP="00A12152">
            <w:pPr>
              <w:pStyle w:val="TableText"/>
              <w:spacing w:before="40" w:after="40"/>
            </w:pPr>
            <w:r w:rsidRPr="00367E90">
              <w:t>Major</w:t>
            </w:r>
          </w:p>
        </w:tc>
        <w:tc>
          <w:tcPr>
            <w:tcW w:w="899" w:type="dxa"/>
            <w:shd w:val="clear" w:color="auto" w:fill="DA5A28"/>
          </w:tcPr>
          <w:p w14:paraId="2D0C1A97" w14:textId="77777777" w:rsidR="003B75CE" w:rsidRPr="00EA5C01" w:rsidRDefault="003B75CE" w:rsidP="00A12152">
            <w:pPr>
              <w:pStyle w:val="TableText"/>
              <w:spacing w:before="40" w:after="40"/>
              <w:rPr>
                <w:color w:val="FFFFFF" w:themeColor="background1"/>
              </w:rPr>
            </w:pPr>
            <w:r w:rsidRPr="00EA5C01">
              <w:rPr>
                <w:color w:val="FFFFFF" w:themeColor="background1"/>
              </w:rPr>
              <w:t>2100</w:t>
            </w:r>
          </w:p>
        </w:tc>
        <w:tc>
          <w:tcPr>
            <w:tcW w:w="1616" w:type="dxa"/>
            <w:gridSpan w:val="4"/>
          </w:tcPr>
          <w:p w14:paraId="4464E773" w14:textId="77777777" w:rsidR="003B75CE" w:rsidRPr="00367E90" w:rsidRDefault="003B75CE" w:rsidP="00A12152">
            <w:pPr>
              <w:pStyle w:val="TableText"/>
              <w:spacing w:before="40" w:after="40"/>
            </w:pPr>
            <w:r w:rsidRPr="00367E90">
              <w:t>Major</w:t>
            </w:r>
          </w:p>
        </w:tc>
      </w:tr>
    </w:tbl>
    <w:p w14:paraId="775EDA48" w14:textId="1EA70E43" w:rsidR="003B75CE" w:rsidRPr="001810A1" w:rsidRDefault="003B75CE" w:rsidP="00554444">
      <w:pPr>
        <w:pStyle w:val="Heading3"/>
        <w:numPr>
          <w:ilvl w:val="0"/>
          <w:numId w:val="35"/>
        </w:numPr>
        <w:tabs>
          <w:tab w:val="num" w:pos="992"/>
        </w:tabs>
        <w:spacing w:before="400"/>
      </w:pPr>
      <w:bookmarkStart w:id="465" w:name="_Toc37404097"/>
      <w:bookmarkEnd w:id="464"/>
      <w:r w:rsidRPr="00D66195">
        <w:lastRenderedPageBreak/>
        <w:t>H</w:t>
      </w:r>
      <w:r>
        <w:t>O</w:t>
      </w:r>
      <w:r w:rsidRPr="00D66195">
        <w:t>1 Opportunity for reduction in cold weather-related mortality</w:t>
      </w:r>
      <w:r w:rsidR="006B4A07">
        <w:t> </w:t>
      </w:r>
      <w:r w:rsidRPr="00D66195">
        <w:t>due to warmer temperatures</w:t>
      </w:r>
      <w:bookmarkEnd w:id="465"/>
    </w:p>
    <w:p w14:paraId="0CE8FCF6" w14:textId="36CCC1F2" w:rsidR="003B75CE" w:rsidRDefault="003B75CE" w:rsidP="00A12152">
      <w:pPr>
        <w:pStyle w:val="BodyText"/>
      </w:pPr>
      <w:r w:rsidRPr="00D66195">
        <w:t>In New Zealand</w:t>
      </w:r>
      <w:r>
        <w:t>,</w:t>
      </w:r>
      <w:r w:rsidRPr="00D66195">
        <w:t xml:space="preserve"> </w:t>
      </w:r>
      <w:r w:rsidR="00724EF5">
        <w:t>about</w:t>
      </w:r>
      <w:r w:rsidR="00724EF5" w:rsidRPr="00D66195">
        <w:t xml:space="preserve"> </w:t>
      </w:r>
      <w:r w:rsidRPr="00D66195">
        <w:t>1600 more deaths occur in winter than in summer (Davie et al,</w:t>
      </w:r>
      <w:r w:rsidR="00B0719F">
        <w:t> </w:t>
      </w:r>
      <w:r w:rsidRPr="00D66195">
        <w:t>2007). New Zealand homes are, on average, colder than the World Health Organization’s (WHO) recommended minimum of 18</w:t>
      </w:r>
      <w:r>
        <w:t xml:space="preserve"> degrees Celsius</w:t>
      </w:r>
      <w:r w:rsidRPr="00D66195">
        <w:t>. Data collected for housing in Wellington in 2015</w:t>
      </w:r>
      <w:r>
        <w:t>,</w:t>
      </w:r>
      <w:r w:rsidRPr="00D66195">
        <w:t xml:space="preserve"> for example, found that the mean indoor temperature was around 15</w:t>
      </w:r>
      <w:r w:rsidR="006B4A07">
        <w:t> </w:t>
      </w:r>
      <w:r>
        <w:t>degrees</w:t>
      </w:r>
      <w:r w:rsidRPr="00D66195">
        <w:t xml:space="preserve"> (Rangiwhetu et al, 2018). </w:t>
      </w:r>
      <w:r>
        <w:t>Many</w:t>
      </w:r>
      <w:r w:rsidRPr="00D66195">
        <w:t xml:space="preserve"> factors influence mortality rates, including temperature, influenza, household crowding, moisture levels and the thermal performance of buildings (Davie et al, 2007). Rising temperatures in New Zealand may reduce winter mortality rates </w:t>
      </w:r>
      <w:r>
        <w:t>through impacts</w:t>
      </w:r>
      <w:r w:rsidRPr="00D66195">
        <w:t xml:space="preserve"> on household temperatures, crowding and moisture levels</w:t>
      </w:r>
      <w:r>
        <w:t>, but r</w:t>
      </w:r>
      <w:r w:rsidRPr="00D66195">
        <w:t xml:space="preserve">eductions in cold weather-related mortality are likely to be offset by increased heat-related illness and mortality (H3). </w:t>
      </w:r>
      <w:r w:rsidR="00724EF5">
        <w:t>V</w:t>
      </w:r>
      <w:r w:rsidRPr="00D66195">
        <w:t xml:space="preserve">ery little research </w:t>
      </w:r>
      <w:r w:rsidR="00724EF5">
        <w:t xml:space="preserve">is </w:t>
      </w:r>
      <w:r w:rsidRPr="00D66195">
        <w:t xml:space="preserve">available to confirm this opportunity. </w:t>
      </w:r>
    </w:p>
    <w:p w14:paraId="613D2622" w14:textId="5B3EC6B6" w:rsidR="006B4A07" w:rsidRDefault="00C81BA2" w:rsidP="00D64483">
      <w:pPr>
        <w:pStyle w:val="Tableheading2"/>
      </w:pPr>
      <w:bookmarkStart w:id="466" w:name="_Toc45391919"/>
      <w:r w:rsidRPr="00C81BA2">
        <w:t>HO1 Opportunity for reduction in cold weather-related mortality due to warmer temperatures</w:t>
      </w:r>
      <w:r w:rsidR="006B4A07">
        <w:t xml:space="preserve">: </w:t>
      </w:r>
      <w:r w:rsidR="00D64483">
        <w:t>U</w:t>
      </w:r>
      <w:r w:rsidR="006B4A07">
        <w:t>rgency profile</w:t>
      </w:r>
      <w:bookmarkEnd w:id="466"/>
    </w:p>
    <w:tbl>
      <w:tblPr>
        <w:tblW w:w="8505" w:type="dxa"/>
        <w:tblBorders>
          <w:top w:val="single" w:sz="4" w:space="0" w:color="DA5A28"/>
          <w:bottom w:val="single" w:sz="4" w:space="0" w:color="DA5A28"/>
          <w:insideH w:val="single" w:sz="4" w:space="0" w:color="DA5A28"/>
          <w:insideV w:val="single" w:sz="4" w:space="0" w:color="DA5A28"/>
        </w:tblBorders>
        <w:tblLayout w:type="fixed"/>
        <w:tblCellMar>
          <w:left w:w="85" w:type="dxa"/>
          <w:right w:w="85" w:type="dxa"/>
        </w:tblCellMar>
        <w:tblLook w:val="04A0" w:firstRow="1" w:lastRow="0" w:firstColumn="1" w:lastColumn="0" w:noHBand="0" w:noVBand="1"/>
      </w:tblPr>
      <w:tblGrid>
        <w:gridCol w:w="1838"/>
        <w:gridCol w:w="835"/>
        <w:gridCol w:w="1003"/>
        <w:gridCol w:w="1346"/>
        <w:gridCol w:w="1035"/>
        <w:gridCol w:w="657"/>
        <w:gridCol w:w="1768"/>
        <w:gridCol w:w="23"/>
      </w:tblGrid>
      <w:tr w:rsidR="0062311D" w:rsidRPr="0062311D" w14:paraId="745EF4E8" w14:textId="77777777" w:rsidTr="0062311D">
        <w:trPr>
          <w:gridAfter w:val="1"/>
          <w:wAfter w:w="23" w:type="dxa"/>
          <w:tblHeader/>
        </w:trPr>
        <w:tc>
          <w:tcPr>
            <w:tcW w:w="8505" w:type="dxa"/>
            <w:gridSpan w:val="7"/>
            <w:shd w:val="clear" w:color="auto" w:fill="DA5A28"/>
          </w:tcPr>
          <w:p w14:paraId="01ECCC1C" w14:textId="264EA53A" w:rsidR="006B4A07" w:rsidRPr="0062311D" w:rsidRDefault="00C81BA2" w:rsidP="0026522C">
            <w:pPr>
              <w:pStyle w:val="TableTextbold"/>
              <w:spacing w:before="40" w:after="40"/>
              <w:rPr>
                <w:color w:val="FFFFFF" w:themeColor="background1"/>
              </w:rPr>
            </w:pPr>
            <w:r w:rsidRPr="0062311D">
              <w:rPr>
                <w:color w:val="FFFFFF" w:themeColor="background1"/>
              </w:rPr>
              <w:t>HO1 Opportunity for reduction in cold weather-related mortality due to warmer temperatures</w:t>
            </w:r>
            <w:r w:rsidR="006B4A07" w:rsidRPr="0062311D">
              <w:rPr>
                <w:color w:val="FFFFFF" w:themeColor="background1"/>
              </w:rPr>
              <w:t xml:space="preserve">: </w:t>
            </w:r>
            <w:r w:rsidR="00D64483">
              <w:rPr>
                <w:color w:val="FFFFFF" w:themeColor="background1"/>
              </w:rPr>
              <w:t>O</w:t>
            </w:r>
            <w:r w:rsidR="005B0AF5" w:rsidRPr="0062311D">
              <w:rPr>
                <w:color w:val="FFFFFF" w:themeColor="background1"/>
              </w:rPr>
              <w:t xml:space="preserve">pportunity </w:t>
            </w:r>
            <w:r w:rsidR="006B4A07" w:rsidRPr="0062311D">
              <w:rPr>
                <w:color w:val="FFFFFF" w:themeColor="background1"/>
              </w:rPr>
              <w:t>urgency profile</w:t>
            </w:r>
          </w:p>
        </w:tc>
      </w:tr>
      <w:tr w:rsidR="008D3723" w:rsidRPr="00D66195" w14:paraId="3939B2B0" w14:textId="77777777" w:rsidTr="0062311D">
        <w:trPr>
          <w:gridAfter w:val="1"/>
          <w:wAfter w:w="23" w:type="dxa"/>
          <w:tblHeader/>
        </w:trPr>
        <w:tc>
          <w:tcPr>
            <w:tcW w:w="1843" w:type="dxa"/>
            <w:shd w:val="clear" w:color="auto" w:fill="FFFFFF" w:themeFill="background1"/>
          </w:tcPr>
          <w:p w14:paraId="79E664F6" w14:textId="77777777" w:rsidR="006B4A07" w:rsidRPr="00D66195" w:rsidRDefault="006B4A07" w:rsidP="0026522C">
            <w:pPr>
              <w:pStyle w:val="TableTextbold"/>
              <w:spacing w:before="40" w:after="40"/>
            </w:pPr>
            <w:r w:rsidRPr="00B91853">
              <w:t>Urgency category</w:t>
            </w:r>
          </w:p>
        </w:tc>
        <w:tc>
          <w:tcPr>
            <w:tcW w:w="1843" w:type="dxa"/>
            <w:gridSpan w:val="2"/>
          </w:tcPr>
          <w:p w14:paraId="16BC2BE1" w14:textId="77777777" w:rsidR="006B4A07" w:rsidRPr="00D66195" w:rsidRDefault="006B4A07" w:rsidP="0026522C">
            <w:pPr>
              <w:pStyle w:val="TableText"/>
              <w:spacing w:before="40" w:after="40"/>
              <w:jc w:val="center"/>
            </w:pPr>
            <w:r w:rsidRPr="00B91853">
              <w:rPr>
                <w:b/>
              </w:rPr>
              <w:t>Proportion of urgency</w:t>
            </w:r>
          </w:p>
        </w:tc>
        <w:tc>
          <w:tcPr>
            <w:tcW w:w="4819" w:type="dxa"/>
            <w:gridSpan w:val="4"/>
          </w:tcPr>
          <w:p w14:paraId="4BEC099D" w14:textId="77777777" w:rsidR="006B4A07" w:rsidRPr="00953C69" w:rsidRDefault="006B4A07" w:rsidP="0026522C">
            <w:pPr>
              <w:pStyle w:val="TableText"/>
              <w:spacing w:before="40" w:after="40"/>
              <w:rPr>
                <w:b/>
                <w:bCs/>
              </w:rPr>
            </w:pPr>
            <w:r w:rsidRPr="00953C69">
              <w:rPr>
                <w:b/>
                <w:bCs/>
              </w:rPr>
              <w:t>Description of actions</w:t>
            </w:r>
          </w:p>
        </w:tc>
      </w:tr>
      <w:tr w:rsidR="008D3723" w:rsidRPr="00D66195" w14:paraId="7D769588" w14:textId="77777777" w:rsidTr="0062311D">
        <w:tc>
          <w:tcPr>
            <w:tcW w:w="1843" w:type="dxa"/>
            <w:shd w:val="clear" w:color="auto" w:fill="FFFFFF" w:themeFill="background1"/>
            <w:hideMark/>
          </w:tcPr>
          <w:p w14:paraId="697E0BA5" w14:textId="77777777" w:rsidR="003B75CE" w:rsidRPr="00D66195" w:rsidRDefault="003B75CE" w:rsidP="005B0AF5">
            <w:pPr>
              <w:pStyle w:val="TableTextbold"/>
            </w:pPr>
            <w:r w:rsidRPr="00D66195">
              <w:t>More action needed</w:t>
            </w:r>
          </w:p>
        </w:tc>
        <w:tc>
          <w:tcPr>
            <w:tcW w:w="1843" w:type="dxa"/>
            <w:gridSpan w:val="2"/>
          </w:tcPr>
          <w:p w14:paraId="2391B6AC" w14:textId="77777777" w:rsidR="003B75CE" w:rsidRPr="005B0AF5" w:rsidRDefault="003B75CE" w:rsidP="008D3723">
            <w:pPr>
              <w:pStyle w:val="TableText"/>
              <w:jc w:val="center"/>
            </w:pPr>
            <w:r w:rsidRPr="005B0AF5">
              <w:t>0</w:t>
            </w:r>
          </w:p>
        </w:tc>
        <w:tc>
          <w:tcPr>
            <w:tcW w:w="4819" w:type="dxa"/>
            <w:gridSpan w:val="5"/>
          </w:tcPr>
          <w:p w14:paraId="2819B662" w14:textId="77777777" w:rsidR="003B75CE" w:rsidRPr="005B0AF5" w:rsidRDefault="003B75CE" w:rsidP="005B0AF5">
            <w:pPr>
              <w:pStyle w:val="TableText"/>
            </w:pPr>
          </w:p>
        </w:tc>
      </w:tr>
      <w:tr w:rsidR="008D3723" w:rsidRPr="00D66195" w14:paraId="484ED1A7" w14:textId="77777777" w:rsidTr="0062311D">
        <w:tc>
          <w:tcPr>
            <w:tcW w:w="1843" w:type="dxa"/>
            <w:shd w:val="clear" w:color="auto" w:fill="FFFFFF" w:themeFill="background1"/>
            <w:hideMark/>
          </w:tcPr>
          <w:p w14:paraId="49536AA2" w14:textId="77777777" w:rsidR="003B75CE" w:rsidRPr="00D66195" w:rsidRDefault="003B75CE" w:rsidP="005B0AF5">
            <w:pPr>
              <w:pStyle w:val="TableTextbold"/>
            </w:pPr>
            <w:r w:rsidRPr="00D66195">
              <w:t xml:space="preserve">Research </w:t>
            </w:r>
            <w:r>
              <w:t>p</w:t>
            </w:r>
            <w:r w:rsidRPr="00D66195">
              <w:t>riority</w:t>
            </w:r>
          </w:p>
        </w:tc>
        <w:tc>
          <w:tcPr>
            <w:tcW w:w="1843" w:type="dxa"/>
            <w:gridSpan w:val="2"/>
          </w:tcPr>
          <w:p w14:paraId="202E95CE" w14:textId="77777777" w:rsidR="003B75CE" w:rsidRPr="005B0AF5" w:rsidRDefault="003B75CE" w:rsidP="008D3723">
            <w:pPr>
              <w:pStyle w:val="TableText"/>
              <w:jc w:val="center"/>
            </w:pPr>
            <w:r w:rsidRPr="005B0AF5">
              <w:t>10</w:t>
            </w:r>
          </w:p>
        </w:tc>
        <w:tc>
          <w:tcPr>
            <w:tcW w:w="4819" w:type="dxa"/>
            <w:gridSpan w:val="5"/>
          </w:tcPr>
          <w:p w14:paraId="3635C838" w14:textId="080F8336" w:rsidR="003B75CE" w:rsidRPr="005B0AF5" w:rsidRDefault="003B75CE" w:rsidP="005B0AF5">
            <w:pPr>
              <w:pStyle w:val="TableText"/>
            </w:pPr>
            <w:r w:rsidRPr="005B0AF5">
              <w:t xml:space="preserve">Understand how cold combines with and exacerbates other factors (eg, damp) to cause increased winter deaths, </w:t>
            </w:r>
            <w:r w:rsidR="00724EF5">
              <w:t xml:space="preserve">in order </w:t>
            </w:r>
            <w:r w:rsidRPr="005B0AF5">
              <w:t xml:space="preserve">to identify how these can be further reduced. </w:t>
            </w:r>
          </w:p>
        </w:tc>
      </w:tr>
      <w:tr w:rsidR="008D3723" w:rsidRPr="00D66195" w14:paraId="1494A11E" w14:textId="77777777" w:rsidTr="0062311D">
        <w:tc>
          <w:tcPr>
            <w:tcW w:w="1843" w:type="dxa"/>
            <w:shd w:val="clear" w:color="auto" w:fill="FFFFFF" w:themeFill="background1"/>
            <w:hideMark/>
          </w:tcPr>
          <w:p w14:paraId="12CDCE2F" w14:textId="77777777" w:rsidR="003B75CE" w:rsidRPr="00D66195" w:rsidRDefault="003B75CE" w:rsidP="005B0AF5">
            <w:pPr>
              <w:pStyle w:val="TableTextbold"/>
            </w:pPr>
            <w:r w:rsidRPr="00D66195">
              <w:t>Sustain current action</w:t>
            </w:r>
          </w:p>
        </w:tc>
        <w:tc>
          <w:tcPr>
            <w:tcW w:w="1843" w:type="dxa"/>
            <w:gridSpan w:val="2"/>
          </w:tcPr>
          <w:p w14:paraId="7C6BA4BB" w14:textId="77777777" w:rsidR="003B75CE" w:rsidRPr="005B0AF5" w:rsidRDefault="003B75CE" w:rsidP="008D3723">
            <w:pPr>
              <w:pStyle w:val="TableText"/>
              <w:jc w:val="center"/>
            </w:pPr>
            <w:r w:rsidRPr="005B0AF5">
              <w:t>60</w:t>
            </w:r>
          </w:p>
        </w:tc>
        <w:tc>
          <w:tcPr>
            <w:tcW w:w="4819" w:type="dxa"/>
            <w:gridSpan w:val="5"/>
          </w:tcPr>
          <w:p w14:paraId="489B9AF6" w14:textId="77777777" w:rsidR="003B75CE" w:rsidRPr="005B0AF5" w:rsidRDefault="003B75CE" w:rsidP="005B0AF5">
            <w:pPr>
              <w:pStyle w:val="TableText"/>
            </w:pPr>
            <w:r w:rsidRPr="005B0AF5">
              <w:t xml:space="preserve">Sustain existing home insulation and heating subsidy programmes and minimum insulation standards in residential rental properties. </w:t>
            </w:r>
          </w:p>
        </w:tc>
      </w:tr>
      <w:tr w:rsidR="008D3723" w:rsidRPr="00D66195" w14:paraId="2B0BEA1E" w14:textId="77777777" w:rsidTr="0062311D">
        <w:tc>
          <w:tcPr>
            <w:tcW w:w="1843" w:type="dxa"/>
            <w:tcBorders>
              <w:bottom w:val="single" w:sz="8" w:space="0" w:color="DA5A28"/>
            </w:tcBorders>
            <w:shd w:val="clear" w:color="auto" w:fill="FFFFFF" w:themeFill="background1"/>
            <w:hideMark/>
          </w:tcPr>
          <w:p w14:paraId="24F5B5E5" w14:textId="77777777" w:rsidR="003B75CE" w:rsidRPr="00D66195" w:rsidRDefault="003B75CE" w:rsidP="005B0AF5">
            <w:pPr>
              <w:pStyle w:val="TableTextbold"/>
            </w:pPr>
            <w:r w:rsidRPr="00D66195">
              <w:t xml:space="preserve">Watching brief </w:t>
            </w:r>
          </w:p>
        </w:tc>
        <w:tc>
          <w:tcPr>
            <w:tcW w:w="1843" w:type="dxa"/>
            <w:gridSpan w:val="2"/>
            <w:tcBorders>
              <w:bottom w:val="single" w:sz="8" w:space="0" w:color="DA5A28"/>
            </w:tcBorders>
          </w:tcPr>
          <w:p w14:paraId="014FDC4D" w14:textId="77777777" w:rsidR="003B75CE" w:rsidRPr="005B0AF5" w:rsidRDefault="003B75CE" w:rsidP="008D3723">
            <w:pPr>
              <w:pStyle w:val="TableText"/>
              <w:jc w:val="center"/>
            </w:pPr>
            <w:r w:rsidRPr="005B0AF5">
              <w:t>30</w:t>
            </w:r>
          </w:p>
        </w:tc>
        <w:tc>
          <w:tcPr>
            <w:tcW w:w="4819" w:type="dxa"/>
            <w:gridSpan w:val="5"/>
            <w:tcBorders>
              <w:bottom w:val="single" w:sz="8" w:space="0" w:color="DA5A28"/>
            </w:tcBorders>
          </w:tcPr>
          <w:p w14:paraId="6FC31BBC" w14:textId="77777777" w:rsidR="003B75CE" w:rsidRPr="005B0AF5" w:rsidRDefault="003B75CE" w:rsidP="005B0AF5">
            <w:pPr>
              <w:pStyle w:val="TableText"/>
            </w:pPr>
            <w:r w:rsidRPr="005B0AF5">
              <w:t>Watch and monitor.</w:t>
            </w:r>
          </w:p>
        </w:tc>
      </w:tr>
      <w:tr w:rsidR="008D3723" w:rsidRPr="00D66195" w14:paraId="5F4E06B3" w14:textId="77777777" w:rsidTr="0062311D">
        <w:tc>
          <w:tcPr>
            <w:tcW w:w="1843" w:type="dxa"/>
            <w:tcBorders>
              <w:top w:val="single" w:sz="8" w:space="0" w:color="DA5A28"/>
            </w:tcBorders>
            <w:shd w:val="clear" w:color="auto" w:fill="DA5A28"/>
          </w:tcPr>
          <w:p w14:paraId="032158CB" w14:textId="77777777" w:rsidR="003B75CE" w:rsidRPr="008D3723" w:rsidRDefault="003B75CE" w:rsidP="005B0AF5">
            <w:pPr>
              <w:pStyle w:val="TableTextbold"/>
              <w:rPr>
                <w:color w:val="FFFFFF" w:themeColor="background1"/>
              </w:rPr>
            </w:pPr>
            <w:r w:rsidRPr="008D3723">
              <w:rPr>
                <w:color w:val="FFFFFF" w:themeColor="background1"/>
              </w:rPr>
              <w:t xml:space="preserve">Adaptation urgency </w:t>
            </w:r>
          </w:p>
        </w:tc>
        <w:tc>
          <w:tcPr>
            <w:tcW w:w="1843" w:type="dxa"/>
            <w:gridSpan w:val="2"/>
            <w:tcBorders>
              <w:top w:val="single" w:sz="8" w:space="0" w:color="DA5A28"/>
            </w:tcBorders>
            <w:shd w:val="clear" w:color="auto" w:fill="auto"/>
          </w:tcPr>
          <w:p w14:paraId="315819B2" w14:textId="77777777" w:rsidR="003B75CE" w:rsidRPr="005B0AF5" w:rsidRDefault="003B75CE" w:rsidP="008D3723">
            <w:pPr>
              <w:pStyle w:val="TableText"/>
              <w:jc w:val="center"/>
            </w:pPr>
            <w:r w:rsidRPr="005B0AF5">
              <w:t>45</w:t>
            </w:r>
          </w:p>
        </w:tc>
        <w:tc>
          <w:tcPr>
            <w:tcW w:w="1350" w:type="dxa"/>
            <w:tcBorders>
              <w:top w:val="single" w:sz="8" w:space="0" w:color="DA5A28"/>
            </w:tcBorders>
            <w:shd w:val="clear" w:color="auto" w:fill="DA5A28"/>
          </w:tcPr>
          <w:p w14:paraId="1BDE931E" w14:textId="77777777" w:rsidR="003B75CE" w:rsidRPr="008D3723" w:rsidRDefault="003B75CE" w:rsidP="005B0AF5">
            <w:pPr>
              <w:pStyle w:val="TableText"/>
              <w:rPr>
                <w:b/>
                <w:bCs/>
                <w:color w:val="FFFFFF" w:themeColor="background1"/>
              </w:rPr>
            </w:pPr>
            <w:r w:rsidRPr="008D3723">
              <w:rPr>
                <w:b/>
                <w:bCs/>
                <w:color w:val="FFFFFF" w:themeColor="background1"/>
              </w:rPr>
              <w:t xml:space="preserve">Confidence </w:t>
            </w:r>
          </w:p>
        </w:tc>
        <w:tc>
          <w:tcPr>
            <w:tcW w:w="3469" w:type="dxa"/>
            <w:gridSpan w:val="4"/>
            <w:tcBorders>
              <w:top w:val="single" w:sz="8" w:space="0" w:color="DA5A28"/>
            </w:tcBorders>
          </w:tcPr>
          <w:p w14:paraId="44BE9B06" w14:textId="77777777" w:rsidR="003B75CE" w:rsidRPr="005B0AF5" w:rsidRDefault="003B75CE" w:rsidP="005B0AF5">
            <w:pPr>
              <w:pStyle w:val="TableText"/>
            </w:pPr>
            <w:r w:rsidRPr="005B0AF5">
              <w:t xml:space="preserve">Medium agreement, limited evidence </w:t>
            </w:r>
          </w:p>
        </w:tc>
      </w:tr>
      <w:tr w:rsidR="008D3723" w:rsidRPr="00D66195" w14:paraId="7E43E202" w14:textId="77777777" w:rsidTr="0062311D">
        <w:tc>
          <w:tcPr>
            <w:tcW w:w="1843" w:type="dxa"/>
            <w:shd w:val="clear" w:color="auto" w:fill="DA5A28"/>
          </w:tcPr>
          <w:p w14:paraId="4F63F2D8" w14:textId="77777777" w:rsidR="003B75CE" w:rsidRPr="008D3723" w:rsidRDefault="003B75CE" w:rsidP="005B0AF5">
            <w:pPr>
              <w:pStyle w:val="TableTextbold"/>
              <w:rPr>
                <w:color w:val="FFFFFF" w:themeColor="background1"/>
              </w:rPr>
            </w:pPr>
            <w:r w:rsidRPr="008D3723">
              <w:rPr>
                <w:color w:val="FFFFFF" w:themeColor="background1"/>
              </w:rPr>
              <w:t xml:space="preserve">Consequence </w:t>
            </w:r>
          </w:p>
        </w:tc>
        <w:tc>
          <w:tcPr>
            <w:tcW w:w="837" w:type="dxa"/>
            <w:shd w:val="clear" w:color="auto" w:fill="DA5A28"/>
          </w:tcPr>
          <w:p w14:paraId="48681EF0" w14:textId="77777777" w:rsidR="003B75CE" w:rsidRPr="008D3723" w:rsidRDefault="003B75CE" w:rsidP="005B0AF5">
            <w:pPr>
              <w:pStyle w:val="TableText"/>
              <w:rPr>
                <w:color w:val="FFFFFF" w:themeColor="background1"/>
              </w:rPr>
            </w:pPr>
            <w:r w:rsidRPr="008D3723">
              <w:rPr>
                <w:color w:val="FFFFFF" w:themeColor="background1"/>
              </w:rPr>
              <w:t>Now</w:t>
            </w:r>
          </w:p>
        </w:tc>
        <w:tc>
          <w:tcPr>
            <w:tcW w:w="1006" w:type="dxa"/>
          </w:tcPr>
          <w:p w14:paraId="5D77A830" w14:textId="77777777" w:rsidR="003B75CE" w:rsidRPr="005B0AF5" w:rsidRDefault="003B75CE" w:rsidP="005B0AF5">
            <w:pPr>
              <w:pStyle w:val="TableText"/>
            </w:pPr>
            <w:r w:rsidRPr="005B0AF5">
              <w:t>Minor</w:t>
            </w:r>
          </w:p>
        </w:tc>
        <w:tc>
          <w:tcPr>
            <w:tcW w:w="1350" w:type="dxa"/>
            <w:shd w:val="clear" w:color="auto" w:fill="DA5A28"/>
          </w:tcPr>
          <w:p w14:paraId="527C32D2" w14:textId="77777777" w:rsidR="003B75CE" w:rsidRPr="008D3723" w:rsidRDefault="003B75CE" w:rsidP="005B0AF5">
            <w:pPr>
              <w:pStyle w:val="TableText"/>
              <w:rPr>
                <w:color w:val="FFFFFF" w:themeColor="background1"/>
              </w:rPr>
            </w:pPr>
            <w:r w:rsidRPr="008D3723">
              <w:rPr>
                <w:color w:val="FFFFFF" w:themeColor="background1"/>
              </w:rPr>
              <w:t>2050</w:t>
            </w:r>
          </w:p>
        </w:tc>
        <w:tc>
          <w:tcPr>
            <w:tcW w:w="1038" w:type="dxa"/>
          </w:tcPr>
          <w:p w14:paraId="01B68606" w14:textId="77777777" w:rsidR="003B75CE" w:rsidRPr="005B0AF5" w:rsidRDefault="003B75CE" w:rsidP="005B0AF5">
            <w:pPr>
              <w:pStyle w:val="TableText"/>
            </w:pPr>
            <w:r w:rsidRPr="005B0AF5">
              <w:t>Moderate</w:t>
            </w:r>
          </w:p>
        </w:tc>
        <w:tc>
          <w:tcPr>
            <w:tcW w:w="658" w:type="dxa"/>
            <w:shd w:val="clear" w:color="auto" w:fill="DA5A28"/>
          </w:tcPr>
          <w:p w14:paraId="52403E97" w14:textId="77777777" w:rsidR="003B75CE" w:rsidRPr="008D3723" w:rsidRDefault="003B75CE" w:rsidP="005B0AF5">
            <w:pPr>
              <w:pStyle w:val="TableText"/>
              <w:rPr>
                <w:color w:val="FFFFFF" w:themeColor="background1"/>
              </w:rPr>
            </w:pPr>
            <w:r w:rsidRPr="008D3723">
              <w:rPr>
                <w:color w:val="FFFFFF" w:themeColor="background1"/>
              </w:rPr>
              <w:t>2100</w:t>
            </w:r>
          </w:p>
        </w:tc>
        <w:tc>
          <w:tcPr>
            <w:tcW w:w="1773" w:type="dxa"/>
            <w:gridSpan w:val="2"/>
          </w:tcPr>
          <w:p w14:paraId="05ADF95C" w14:textId="77777777" w:rsidR="003B75CE" w:rsidRPr="005B0AF5" w:rsidRDefault="003B75CE" w:rsidP="005B0AF5">
            <w:pPr>
              <w:pStyle w:val="TableText"/>
            </w:pPr>
            <w:r w:rsidRPr="005B0AF5">
              <w:t>Moderate</w:t>
            </w:r>
          </w:p>
        </w:tc>
      </w:tr>
    </w:tbl>
    <w:p w14:paraId="0D4271A6" w14:textId="77777777" w:rsidR="003B75CE" w:rsidRPr="00D66195" w:rsidRDefault="003B75CE" w:rsidP="00554444">
      <w:pPr>
        <w:pStyle w:val="Heading2"/>
        <w:numPr>
          <w:ilvl w:val="0"/>
          <w:numId w:val="34"/>
        </w:numPr>
        <w:tabs>
          <w:tab w:val="num" w:pos="992"/>
        </w:tabs>
        <w:spacing w:before="400"/>
      </w:pPr>
      <w:bookmarkStart w:id="467" w:name="_Toc37153164"/>
      <w:bookmarkStart w:id="468" w:name="_Toc37404098"/>
      <w:bookmarkStart w:id="469" w:name="_Toc40696482"/>
      <w:bookmarkStart w:id="470" w:name="_Toc45888082"/>
      <w:r w:rsidRPr="00D66195">
        <w:t>Gaps in knowledge</w:t>
      </w:r>
      <w:bookmarkEnd w:id="467"/>
      <w:bookmarkEnd w:id="468"/>
      <w:bookmarkEnd w:id="469"/>
      <w:bookmarkEnd w:id="470"/>
    </w:p>
    <w:p w14:paraId="490E97CA" w14:textId="48FC07D2" w:rsidR="003B75CE" w:rsidRPr="00B0719F" w:rsidRDefault="003B75CE" w:rsidP="00B0719F">
      <w:pPr>
        <w:pStyle w:val="BodyText"/>
      </w:pPr>
      <w:r w:rsidRPr="00D66195">
        <w:t xml:space="preserve">There is overwhelming agreement that changing climatic conditions will exacerbate a range of existing threats </w:t>
      </w:r>
      <w:r w:rsidR="00724EF5">
        <w:t xml:space="preserve">to </w:t>
      </w:r>
      <w:r w:rsidRPr="00D66195">
        <w:t>and pressures on New Zealanders’ skills, knowledge</w:t>
      </w:r>
      <w:r>
        <w:t>,</w:t>
      </w:r>
      <w:r w:rsidRPr="00D66195">
        <w:t xml:space="preserve"> and physical and mental health. The severity </w:t>
      </w:r>
      <w:r w:rsidRPr="00B0719F">
        <w:t xml:space="preserve">and geographical spread of these impacts </w:t>
      </w:r>
      <w:r w:rsidR="00724EF5">
        <w:t>are</w:t>
      </w:r>
      <w:r w:rsidR="00724EF5" w:rsidRPr="00B0719F">
        <w:t xml:space="preserve"> </w:t>
      </w:r>
      <w:r w:rsidRPr="00B0719F">
        <w:t xml:space="preserve">unclear, primarily </w:t>
      </w:r>
      <w:r w:rsidR="00724EF5">
        <w:t>because of</w:t>
      </w:r>
      <w:r w:rsidRPr="00B0719F">
        <w:t xml:space="preserve"> a lack of research in this domain. </w:t>
      </w:r>
    </w:p>
    <w:p w14:paraId="4FE1F9D9" w14:textId="2831F8BB" w:rsidR="003B75CE" w:rsidRPr="00D66195" w:rsidRDefault="003B75CE" w:rsidP="00B0719F">
      <w:pPr>
        <w:pStyle w:val="BodyText"/>
      </w:pPr>
      <w:r w:rsidRPr="00B0719F">
        <w:t>Knowledge gaps remain around how climate hazards will impact New Zealanders’ mental and physical health. Although</w:t>
      </w:r>
      <w:r w:rsidRPr="00D66195">
        <w:t xml:space="preserve"> literature on how acute climate hazards will impact New Zealanders</w:t>
      </w:r>
      <w:r>
        <w:t>’</w:t>
      </w:r>
      <w:r w:rsidRPr="00D66195">
        <w:t xml:space="preserve"> physical health</w:t>
      </w:r>
      <w:r w:rsidR="00724EF5">
        <w:t xml:space="preserve"> exists</w:t>
      </w:r>
      <w:r w:rsidRPr="00D66195">
        <w:t xml:space="preserve">, limited information </w:t>
      </w:r>
      <w:r w:rsidR="00724EF5">
        <w:t xml:space="preserve">is available </w:t>
      </w:r>
      <w:r w:rsidRPr="00D66195">
        <w:t xml:space="preserve">on the implications of gradual climate hazards. In particular, there is very limited information on how zoonotic diseases and </w:t>
      </w:r>
      <w:r w:rsidR="00724EF5">
        <w:t xml:space="preserve">the </w:t>
      </w:r>
      <w:r w:rsidRPr="00D66195">
        <w:t xml:space="preserve">quality </w:t>
      </w:r>
      <w:r w:rsidR="00724EF5">
        <w:t xml:space="preserve">of </w:t>
      </w:r>
      <w:r w:rsidRPr="00D66195">
        <w:t xml:space="preserve">and access to resources will impact on New Zealanders’ physical health. </w:t>
      </w:r>
      <w:r w:rsidR="00724EF5">
        <w:t>In addition, research is</w:t>
      </w:r>
      <w:r w:rsidRPr="00D66195">
        <w:t xml:space="preserve"> minimal on how climate hazards will affect vulnerable groups, such as Māori. Risks to Māori social, cultural, spiritual and economic wellbeing from both the loss and degradation of lands and waters</w:t>
      </w:r>
      <w:r>
        <w:t>,</w:t>
      </w:r>
      <w:r w:rsidRPr="00D66195">
        <w:t xml:space="preserve"> and loss and degradation of species and biodiversity</w:t>
      </w:r>
      <w:r>
        <w:t>,</w:t>
      </w:r>
      <w:r w:rsidRPr="00D66195">
        <w:t xml:space="preserve"> </w:t>
      </w:r>
      <w:r w:rsidR="00724EF5">
        <w:t>are</w:t>
      </w:r>
      <w:r w:rsidR="00724EF5" w:rsidRPr="00D66195">
        <w:t xml:space="preserve"> </w:t>
      </w:r>
      <w:r w:rsidRPr="00D66195">
        <w:t>relatively unknown and require further investigation.</w:t>
      </w:r>
    </w:p>
    <w:p w14:paraId="2B3ACF07" w14:textId="77777777" w:rsidR="00AD13A7" w:rsidRDefault="00AD13A7">
      <w:pPr>
        <w:spacing w:before="0" w:after="200" w:line="276" w:lineRule="auto"/>
        <w:jc w:val="left"/>
      </w:pPr>
      <w:r>
        <w:br w:type="page"/>
      </w:r>
    </w:p>
    <w:p w14:paraId="0A25072E" w14:textId="77777777" w:rsidR="00AD13A7" w:rsidRPr="00B25A0A" w:rsidRDefault="00AD13A7" w:rsidP="00AD13A7">
      <w:pPr>
        <w:pStyle w:val="Heading1"/>
        <w:numPr>
          <w:ilvl w:val="0"/>
          <w:numId w:val="16"/>
        </w:numPr>
      </w:pPr>
      <w:bookmarkStart w:id="471" w:name="_Toc37153165"/>
      <w:bookmarkStart w:id="472" w:name="_Toc37404099"/>
      <w:bookmarkStart w:id="473" w:name="_Toc40696483"/>
      <w:bookmarkStart w:id="474" w:name="_Toc45888083"/>
      <w:r w:rsidRPr="00B25A0A">
        <w:lastRenderedPageBreak/>
        <w:t>Economy domain | Rohe ōhanga</w:t>
      </w:r>
      <w:bookmarkEnd w:id="471"/>
      <w:bookmarkEnd w:id="472"/>
      <w:bookmarkEnd w:id="473"/>
      <w:bookmarkEnd w:id="474"/>
    </w:p>
    <w:p w14:paraId="499115B3" w14:textId="5509A037" w:rsidR="00AD13A7" w:rsidRPr="00D66195" w:rsidRDefault="00AD13A7" w:rsidP="00AD13A7">
      <w:pPr>
        <w:pStyle w:val="Heading2"/>
        <w:numPr>
          <w:ilvl w:val="0"/>
          <w:numId w:val="36"/>
        </w:numPr>
        <w:spacing w:before="240"/>
      </w:pPr>
      <w:bookmarkStart w:id="475" w:name="_Toc35871112"/>
      <w:bookmarkStart w:id="476" w:name="_Toc37153166"/>
      <w:bookmarkStart w:id="477" w:name="_Toc37404100"/>
      <w:bookmarkStart w:id="478" w:name="_Toc40696484"/>
      <w:bookmarkStart w:id="479" w:name="_Toc45888084"/>
      <w:r w:rsidRPr="00D66195">
        <w:t>Domain description</w:t>
      </w:r>
      <w:bookmarkEnd w:id="475"/>
      <w:bookmarkEnd w:id="476"/>
      <w:bookmarkEnd w:id="477"/>
      <w:bookmarkEnd w:id="478"/>
      <w:bookmarkEnd w:id="479"/>
      <w:r w:rsidRPr="00D66195">
        <w:t xml:space="preserve"> </w:t>
      </w:r>
    </w:p>
    <w:p w14:paraId="5DFA5163" w14:textId="5163FF09" w:rsidR="00AD13A7" w:rsidRDefault="00AD13A7" w:rsidP="00AD13A7">
      <w:pPr>
        <w:pStyle w:val="BodyText"/>
      </w:pPr>
      <w:r w:rsidRPr="00D66195">
        <w:t xml:space="preserve">The definition of the </w:t>
      </w:r>
      <w:r>
        <w:t>e</w:t>
      </w:r>
      <w:r w:rsidRPr="00D66195">
        <w:t xml:space="preserve">conomy </w:t>
      </w:r>
      <w:r>
        <w:t>d</w:t>
      </w:r>
      <w:r w:rsidRPr="00D66195">
        <w:t xml:space="preserve">omain </w:t>
      </w:r>
      <w:r>
        <w:t>used by</w:t>
      </w:r>
      <w:r w:rsidRPr="00D66195">
        <w:t xml:space="preserve"> the </w:t>
      </w:r>
      <w:r w:rsidR="007510C4" w:rsidRPr="00D66195">
        <w:t>National Climate</w:t>
      </w:r>
      <w:r w:rsidR="007510C4">
        <w:t xml:space="preserve"> Change</w:t>
      </w:r>
      <w:r w:rsidR="007510C4" w:rsidRPr="00D66195">
        <w:t xml:space="preserve"> Risk Assessment for Aotearoa New Zealand</w:t>
      </w:r>
      <w:r w:rsidRPr="00D66195">
        <w:t xml:space="preserve"> was: </w:t>
      </w:r>
      <w:bookmarkStart w:id="480" w:name="_Hlk37242052"/>
    </w:p>
    <w:p w14:paraId="6711293D" w14:textId="6335118F" w:rsidR="00AD13A7" w:rsidRDefault="00D56AA1" w:rsidP="00517F23">
      <w:pPr>
        <w:pStyle w:val="Quote"/>
      </w:pPr>
      <w:r>
        <w:t>“</w:t>
      </w:r>
      <w:r w:rsidR="00AD13A7" w:rsidRPr="00D66195">
        <w:t>the set and arrangement of related production, distribution, trade and consumption practices that allocate scarce resources</w:t>
      </w:r>
      <w:bookmarkEnd w:id="480"/>
      <w:r w:rsidR="00AD13A7" w:rsidRPr="00D66195">
        <w:t>.</w:t>
      </w:r>
      <w:r>
        <w:t>”</w:t>
      </w:r>
      <w:r w:rsidR="00AD13A7" w:rsidRPr="00D66195">
        <w:t xml:space="preserve"> </w:t>
      </w:r>
    </w:p>
    <w:p w14:paraId="1868070B" w14:textId="311876EB" w:rsidR="00AD13A7" w:rsidRPr="00517F23" w:rsidRDefault="00AD13A7" w:rsidP="00517F23">
      <w:pPr>
        <w:pStyle w:val="BodyText"/>
      </w:pPr>
      <w:r w:rsidRPr="00D66195">
        <w:t xml:space="preserve">It comprises primary industries, </w:t>
      </w:r>
      <w:r w:rsidRPr="00517F23">
        <w:t>tourism</w:t>
      </w:r>
      <w:r w:rsidRPr="00D66195">
        <w:t>, finance and insurance, manufacturing, mining and whakatipu rawa – Māori enterprise. What happens to and within the economy affects people and their livelihoods.</w:t>
      </w:r>
      <w:r w:rsidR="00B75D5C">
        <w:rPr>
          <w:rStyle w:val="FootnoteReference"/>
        </w:rPr>
        <w:footnoteReference w:id="7"/>
      </w:r>
      <w:r w:rsidRPr="00D66195">
        <w:t xml:space="preserve"> </w:t>
      </w:r>
      <w:r w:rsidRPr="00D66195">
        <w:fldChar w:fldCharType="begin"/>
      </w:r>
      <w:r w:rsidRPr="00D66195">
        <w:instrText xml:space="preserve"> REF _Ref35986024 \h  \* MERGEFORMAT </w:instrText>
      </w:r>
      <w:r w:rsidRPr="00D66195">
        <w:fldChar w:fldCharType="separate"/>
      </w:r>
      <w:r w:rsidR="000E063A" w:rsidRPr="00D66195">
        <w:t xml:space="preserve">Box </w:t>
      </w:r>
      <w:r w:rsidRPr="00D66195">
        <w:fldChar w:fldCharType="end"/>
      </w:r>
      <w:r w:rsidR="009D77C6">
        <w:t>6</w:t>
      </w:r>
      <w:r w:rsidRPr="00D66195">
        <w:t xml:space="preserve"> provides a Māori perspective on this domain and an overview of </w:t>
      </w:r>
      <w:r w:rsidRPr="00517F23">
        <w:t>the significance of the risks in this domain to Māori values and wellbeing.</w:t>
      </w:r>
    </w:p>
    <w:p w14:paraId="69E2EA77" w14:textId="463BFFF7" w:rsidR="00C35384" w:rsidRDefault="00AD13A7" w:rsidP="00AD13A7">
      <w:pPr>
        <w:pStyle w:val="Boxheadings"/>
      </w:pPr>
      <w:bookmarkStart w:id="481" w:name="_Ref35986024"/>
      <w:bookmarkStart w:id="482" w:name="_Toc45391991"/>
      <w:r w:rsidRPr="00D66195">
        <w:t xml:space="preserve">Box </w:t>
      </w:r>
      <w:bookmarkEnd w:id="481"/>
      <w:r w:rsidR="009D77C6">
        <w:t>6</w:t>
      </w:r>
      <w:r>
        <w:rPr>
          <w:noProof/>
        </w:rPr>
        <w:t>:</w:t>
      </w:r>
      <w:r w:rsidRPr="00D66195">
        <w:tab/>
        <w:t xml:space="preserve">Māori perspective on </w:t>
      </w:r>
      <w:r>
        <w:t>r</w:t>
      </w:r>
      <w:r w:rsidRPr="00D66195">
        <w:t xml:space="preserve">ohe </w:t>
      </w:r>
      <w:r>
        <w:t>ō</w:t>
      </w:r>
      <w:r w:rsidRPr="00D66195">
        <w:t xml:space="preserve">hanga </w:t>
      </w:r>
      <w:r>
        <w:t>–</w:t>
      </w:r>
      <w:r w:rsidRPr="00D66195">
        <w:t xml:space="preserve"> the </w:t>
      </w:r>
      <w:r>
        <w:t>e</w:t>
      </w:r>
      <w:r w:rsidRPr="00D66195">
        <w:t xml:space="preserve">conomy </w:t>
      </w:r>
      <w:r>
        <w:t>d</w:t>
      </w:r>
      <w:r w:rsidRPr="00D66195">
        <w:t>omain</w:t>
      </w:r>
      <w:bookmarkEnd w:id="482"/>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2034F4" w:rsidRPr="00D66195" w14:paraId="1260D201" w14:textId="77777777" w:rsidTr="0062311D">
        <w:tc>
          <w:tcPr>
            <w:tcW w:w="8721" w:type="dxa"/>
            <w:shd w:val="clear" w:color="auto" w:fill="D2DDE2" w:themeFill="accent3"/>
          </w:tcPr>
          <w:p w14:paraId="4149BD48" w14:textId="0DAAD11E" w:rsidR="002034F4" w:rsidRPr="00D66195" w:rsidRDefault="002034F4" w:rsidP="00517F23">
            <w:pPr>
              <w:pStyle w:val="Blueboxheading"/>
            </w:pPr>
            <w:bookmarkStart w:id="483" w:name="_Toc35871114"/>
            <w:bookmarkStart w:id="484" w:name="_Toc37153168"/>
            <w:bookmarkStart w:id="485" w:name="_Toc37404102"/>
            <w:r w:rsidRPr="00D66195">
              <w:t xml:space="preserve">Rohe </w:t>
            </w:r>
            <w:r>
              <w:t>ō</w:t>
            </w:r>
            <w:r w:rsidRPr="00D66195">
              <w:t xml:space="preserve">hanga | </w:t>
            </w:r>
            <w:r>
              <w:t>e</w:t>
            </w:r>
            <w:r w:rsidRPr="00D66195">
              <w:t>conomy</w:t>
            </w:r>
            <w:r w:rsidR="00C9090C">
              <w:t xml:space="preserve"> domain</w:t>
            </w:r>
          </w:p>
          <w:p w14:paraId="44EF5C21" w14:textId="111FFB8F" w:rsidR="002034F4" w:rsidRPr="00D66195" w:rsidRDefault="002034F4" w:rsidP="0026522C">
            <w:pPr>
              <w:pStyle w:val="Blueboxtext"/>
            </w:pPr>
            <w:r w:rsidRPr="00D66195">
              <w:t xml:space="preserve">Rohe </w:t>
            </w:r>
            <w:r>
              <w:t>ō</w:t>
            </w:r>
            <w:r w:rsidRPr="00D66195">
              <w:t>hanga is a representation of Māori prosperity in modern</w:t>
            </w:r>
            <w:r>
              <w:t>-</w:t>
            </w:r>
            <w:r w:rsidRPr="00D66195">
              <w:t xml:space="preserve">day Aotearoa, developed from a long history in local, regional and international trade. Across Aotearoa, the Māori economy is diverse, with a strong focus on primary industries such as forestry, agriculture, fisheries and tourism. Māori are also significant contributors to the workforce in these industries. There has been steady growth in whakatipu rawa </w:t>
            </w:r>
            <w:r>
              <w:t>–</w:t>
            </w:r>
            <w:r w:rsidRPr="00D66195">
              <w:t xml:space="preserve"> Māori enterprise, commercial businesses owned by Māori authorities that sustain and build a Māori authorit</w:t>
            </w:r>
            <w:r>
              <w:t>y’</w:t>
            </w:r>
            <w:r w:rsidRPr="00D66195">
              <w:t xml:space="preserve">s asset base. These enterprises demonstrate the innovation in the Māori economy, and the dynamic way the economy responds to change. </w:t>
            </w:r>
          </w:p>
          <w:p w14:paraId="2DAE4A30" w14:textId="5D2C29A6" w:rsidR="002034F4" w:rsidRPr="00D66195" w:rsidRDefault="002034F4" w:rsidP="002A2820">
            <w:pPr>
              <w:pStyle w:val="Blueboxtext"/>
              <w:spacing w:after="240"/>
              <w:rPr>
                <w:rFonts w:cs="Calibri"/>
              </w:rPr>
            </w:pPr>
            <w:r w:rsidRPr="00D66195">
              <w:t xml:space="preserve">The risks identified below relate to reduced production and profitability across the </w:t>
            </w:r>
            <w:r>
              <w:t>r</w:t>
            </w:r>
            <w:r w:rsidRPr="00D66195">
              <w:t xml:space="preserve">ohe </w:t>
            </w:r>
            <w:r>
              <w:t>ō</w:t>
            </w:r>
            <w:r w:rsidRPr="00D66195">
              <w:t>hanga, which may then have a significant impact on the economic return</w:t>
            </w:r>
            <w:r>
              <w:t>s</w:t>
            </w:r>
            <w:r w:rsidRPr="00D66195">
              <w:t xml:space="preserve"> to Māori authorities</w:t>
            </w:r>
            <w:r w:rsidR="002A2820">
              <w:t xml:space="preserve"> and </w:t>
            </w:r>
            <w:r w:rsidRPr="00D66195">
              <w:t xml:space="preserve">landowners and Māori working in those businesses. Specific risks have been identified that may result in reductions in revenue from fisheries quota, inherently connected to the </w:t>
            </w:r>
            <w:r>
              <w:t>r</w:t>
            </w:r>
            <w:r w:rsidRPr="00D66195">
              <w:t xml:space="preserve">ohe </w:t>
            </w:r>
            <w:r>
              <w:t>t</w:t>
            </w:r>
            <w:r w:rsidRPr="00D66195">
              <w:t>aiao (</w:t>
            </w:r>
            <w:r>
              <w:t>n</w:t>
            </w:r>
            <w:r w:rsidRPr="00D66195">
              <w:t xml:space="preserve">atural </w:t>
            </w:r>
            <w:r>
              <w:t>e</w:t>
            </w:r>
            <w:r w:rsidRPr="00D66195">
              <w:t xml:space="preserve">nvironment </w:t>
            </w:r>
            <w:r>
              <w:t>d</w:t>
            </w:r>
            <w:r w:rsidRPr="00D66195">
              <w:t>omain) and the mātāpono (principl</w:t>
            </w:r>
            <w:r>
              <w:t>e</w:t>
            </w:r>
            <w:r w:rsidRPr="00D66195">
              <w:t>) of kaitiakitanga (intergenerational sustainability) and manaakitanga (care and reciprocity). The broader social, economic and cultural impacts of climate change on some Māori communities are also expected to be disproportionately high, due to the remote location and the economic status of</w:t>
            </w:r>
            <w:r w:rsidR="006E0769">
              <w:t> </w:t>
            </w:r>
            <w:r w:rsidRPr="00D66195">
              <w:t>certain communities.</w:t>
            </w:r>
          </w:p>
        </w:tc>
      </w:tr>
    </w:tbl>
    <w:p w14:paraId="27653D8B" w14:textId="77777777" w:rsidR="002034F4" w:rsidRPr="00D66195" w:rsidRDefault="002034F4" w:rsidP="00554444">
      <w:pPr>
        <w:pStyle w:val="Heading2"/>
        <w:numPr>
          <w:ilvl w:val="0"/>
          <w:numId w:val="36"/>
        </w:numPr>
        <w:tabs>
          <w:tab w:val="num" w:pos="992"/>
        </w:tabs>
        <w:spacing w:before="400"/>
      </w:pPr>
      <w:bookmarkStart w:id="486" w:name="_Toc35871113"/>
      <w:bookmarkStart w:id="487" w:name="_Toc37153167"/>
      <w:bookmarkStart w:id="488" w:name="_Toc37404101"/>
      <w:bookmarkStart w:id="489" w:name="_Toc40696485"/>
      <w:bookmarkStart w:id="490" w:name="_Toc45888085"/>
      <w:r w:rsidRPr="00D66195">
        <w:t>Snapshot of issues and themes</w:t>
      </w:r>
      <w:bookmarkEnd w:id="486"/>
      <w:bookmarkEnd w:id="487"/>
      <w:bookmarkEnd w:id="488"/>
      <w:bookmarkEnd w:id="489"/>
      <w:bookmarkEnd w:id="490"/>
      <w:r w:rsidRPr="00D66195">
        <w:t xml:space="preserve"> </w:t>
      </w:r>
    </w:p>
    <w:p w14:paraId="71F6B46A" w14:textId="2A8B021A" w:rsidR="002034F4" w:rsidRPr="00D66195" w:rsidRDefault="002034F4" w:rsidP="00517F23">
      <w:pPr>
        <w:pStyle w:val="BodyText"/>
      </w:pPr>
      <w:r w:rsidRPr="00D66195">
        <w:t>Climate change will impact on the full spectrum of New Zealand’s economy. The public sector, private sector, small and medium enterprises, large multi-national corporations, primary industries, advanced manufacturing</w:t>
      </w:r>
      <w:r>
        <w:t>,</w:t>
      </w:r>
      <w:r w:rsidRPr="00D66195">
        <w:t xml:space="preserve"> and services provision will all feel the effects of climate change in some way. These effects are likely to stem from the increasing frequency and intensity of climate hazards</w:t>
      </w:r>
      <w:r>
        <w:t>,</w:t>
      </w:r>
      <w:r w:rsidRPr="00D66195">
        <w:t xml:space="preserve"> such as floods and fires</w:t>
      </w:r>
      <w:r>
        <w:t>,</w:t>
      </w:r>
      <w:r w:rsidRPr="00D66195">
        <w:t xml:space="preserve"> and from </w:t>
      </w:r>
      <w:r w:rsidR="00FD3F14">
        <w:t>ongoing, gradual</w:t>
      </w:r>
      <w:r w:rsidRPr="00D66195">
        <w:t xml:space="preserve"> changes, such as changes to climate seasonality and increases in average air and ocean temperatures. </w:t>
      </w:r>
    </w:p>
    <w:p w14:paraId="20744C2F" w14:textId="443AF7EA" w:rsidR="002034F4" w:rsidRPr="00D66195" w:rsidRDefault="002034F4" w:rsidP="00517F23">
      <w:pPr>
        <w:pStyle w:val="BodyText"/>
      </w:pPr>
      <w:r w:rsidRPr="00D66195">
        <w:lastRenderedPageBreak/>
        <w:t>A significant proportion of New Zealand’s economy is tied to climate-sensitive industries, including agriculture, forestry and tourism</w:t>
      </w:r>
      <w:r>
        <w:t>, and th</w:t>
      </w:r>
      <w:r w:rsidRPr="00D66195">
        <w:t>e total Māori asset base is even more heavily invested in these sectors. Extreme weather events and the introduction or proliferation of pests and diseases could have significant consequences for these industries.</w:t>
      </w:r>
      <w:r>
        <w:t xml:space="preserve"> </w:t>
      </w:r>
    </w:p>
    <w:p w14:paraId="289B5C5A" w14:textId="77777777" w:rsidR="002034F4" w:rsidRDefault="002034F4" w:rsidP="006E0769">
      <w:pPr>
        <w:pStyle w:val="BodyText"/>
      </w:pPr>
      <w:r w:rsidRPr="00D66195">
        <w:t>Climate change will pose risks to the economy as a whole</w:t>
      </w:r>
      <w:r>
        <w:t>,</w:t>
      </w:r>
      <w:r w:rsidRPr="00D66195">
        <w:t xml:space="preserve"> and for specific aspects of it. The degree to which the economy is affected will depend on </w:t>
      </w:r>
      <w:r>
        <w:t>many</w:t>
      </w:r>
      <w:r w:rsidRPr="00D66195">
        <w:t xml:space="preserve"> factors</w:t>
      </w:r>
      <w:r>
        <w:t>, which</w:t>
      </w:r>
      <w:r w:rsidRPr="00D66195">
        <w:t xml:space="preserve"> extend beyond environmental changes. These include: </w:t>
      </w:r>
    </w:p>
    <w:p w14:paraId="6B32A1CA" w14:textId="77777777" w:rsidR="002034F4" w:rsidRPr="006E0769" w:rsidRDefault="002034F4" w:rsidP="006E0769">
      <w:pPr>
        <w:pStyle w:val="Bullet"/>
      </w:pPr>
      <w:r w:rsidRPr="008E7A1D">
        <w:t xml:space="preserve">how businesses </w:t>
      </w:r>
      <w:r w:rsidRPr="006E0769">
        <w:t>respond to extreme climate events and gradual, ongoing trends</w:t>
      </w:r>
    </w:p>
    <w:p w14:paraId="1075ABF6" w14:textId="77777777" w:rsidR="002034F4" w:rsidRPr="006E0769" w:rsidRDefault="002034F4" w:rsidP="006E0769">
      <w:pPr>
        <w:pStyle w:val="Bullet"/>
      </w:pPr>
      <w:r w:rsidRPr="006E0769">
        <w:t>the actions of New Zealand’s trading partners</w:t>
      </w:r>
    </w:p>
    <w:p w14:paraId="0D52AD4C" w14:textId="77777777" w:rsidR="002034F4" w:rsidRPr="006E0769" w:rsidRDefault="002034F4" w:rsidP="006E0769">
      <w:pPr>
        <w:pStyle w:val="Bullet"/>
      </w:pPr>
      <w:r w:rsidRPr="006E0769">
        <w:t>advances in technology, and labour market regulations</w:t>
      </w:r>
    </w:p>
    <w:p w14:paraId="37CF078A" w14:textId="77777777" w:rsidR="002034F4" w:rsidRPr="006E0769" w:rsidRDefault="002034F4" w:rsidP="006E0769">
      <w:pPr>
        <w:pStyle w:val="Bullet"/>
      </w:pPr>
      <w:r w:rsidRPr="006E0769">
        <w:t>population growth and productivity changes</w:t>
      </w:r>
    </w:p>
    <w:p w14:paraId="1C610530" w14:textId="77777777" w:rsidR="002034F4" w:rsidRPr="006E0769" w:rsidRDefault="002034F4" w:rsidP="006E0769">
      <w:pPr>
        <w:pStyle w:val="Bullet"/>
      </w:pPr>
      <w:r w:rsidRPr="006E0769">
        <w:t xml:space="preserve">changes in consumption patterns </w:t>
      </w:r>
    </w:p>
    <w:p w14:paraId="5110C3ED" w14:textId="77777777" w:rsidR="002034F4" w:rsidRPr="00D66195" w:rsidRDefault="002034F4" w:rsidP="006E0769">
      <w:pPr>
        <w:pStyle w:val="Bullet"/>
      </w:pPr>
      <w:r w:rsidRPr="006E0769">
        <w:t>the level of eco</w:t>
      </w:r>
      <w:r w:rsidRPr="00D66195">
        <w:t>nomic growth.</w:t>
      </w:r>
    </w:p>
    <w:p w14:paraId="0B392B80" w14:textId="0C8CF251" w:rsidR="002034F4" w:rsidRPr="00D66195" w:rsidRDefault="002034F4" w:rsidP="008E7A1D">
      <w:pPr>
        <w:pStyle w:val="BodyText"/>
      </w:pPr>
      <w:r w:rsidRPr="00D66195">
        <w:t>Climate change risks are interconnected and cut across human and non-human systems. How</w:t>
      </w:r>
      <w:r w:rsidR="008E7A1D">
        <w:t> </w:t>
      </w:r>
      <w:r w:rsidRPr="00D66195">
        <w:t>risks move through and are muted, reconfigured, or amplified in our interdependent world poses a challenge to assessing and adapting to risks. The pervasive and cascading effects</w:t>
      </w:r>
      <w:r w:rsidR="008E7A1D">
        <w:t> </w:t>
      </w:r>
      <w:r w:rsidRPr="00D66195">
        <w:t>of climate change are many, and their relationships warrant additional investigation. For example, damage to a highway due to flooding could cut off a key tourist destination and</w:t>
      </w:r>
      <w:r w:rsidR="008E7A1D">
        <w:t> </w:t>
      </w:r>
      <w:r w:rsidRPr="00D66195">
        <w:t xml:space="preserve">affect the regional economy, or a wildfire could cause loss in forestry as well as increased health costs from smoke inhalation. </w:t>
      </w:r>
      <w:hyperlink w:anchor="_Interdependencies,_cascading_and" w:history="1">
        <w:r w:rsidRPr="002A2820">
          <w:rPr>
            <w:rStyle w:val="Hyperlink"/>
          </w:rPr>
          <w:t>Section 1.2.2</w:t>
        </w:r>
      </w:hyperlink>
      <w:r w:rsidRPr="00D66195">
        <w:t xml:space="preserve"> explores how cascading impacts within and</w:t>
      </w:r>
      <w:r w:rsidR="008E7A1D">
        <w:t> </w:t>
      </w:r>
      <w:r w:rsidRPr="00D66195">
        <w:t>across domains complicate the application and interpretation of climate change risk</w:t>
      </w:r>
      <w:r w:rsidR="008E7A1D">
        <w:t> </w:t>
      </w:r>
      <w:r w:rsidRPr="00D66195">
        <w:t>assessment.</w:t>
      </w:r>
    </w:p>
    <w:p w14:paraId="2B467D28" w14:textId="77777777" w:rsidR="002034F4" w:rsidRDefault="002034F4" w:rsidP="00554444">
      <w:pPr>
        <w:pStyle w:val="Heading2"/>
        <w:numPr>
          <w:ilvl w:val="0"/>
          <w:numId w:val="36"/>
        </w:numPr>
        <w:tabs>
          <w:tab w:val="num" w:pos="992"/>
        </w:tabs>
        <w:spacing w:before="240" w:after="160"/>
      </w:pPr>
      <w:bookmarkStart w:id="491" w:name="_Toc40696486"/>
      <w:bookmarkStart w:id="492" w:name="_Toc45888086"/>
      <w:r w:rsidRPr="00D66195">
        <w:t>Summary of climate change risks and opportunities</w:t>
      </w:r>
      <w:bookmarkEnd w:id="483"/>
      <w:bookmarkEnd w:id="484"/>
      <w:bookmarkEnd w:id="485"/>
      <w:bookmarkEnd w:id="491"/>
      <w:bookmarkEnd w:id="492"/>
    </w:p>
    <w:p w14:paraId="4A3C2F16" w14:textId="7E45A81D" w:rsidR="001D043C" w:rsidRPr="001D043C" w:rsidRDefault="003A32EA" w:rsidP="00D64483">
      <w:pPr>
        <w:pStyle w:val="Tableheading2"/>
      </w:pPr>
      <w:bookmarkStart w:id="493" w:name="_Toc43312818"/>
      <w:bookmarkStart w:id="494" w:name="_Toc45391920"/>
      <w:r w:rsidRPr="00235C4C">
        <w:t>Summary of climate change risks</w:t>
      </w:r>
      <w:r>
        <w:t xml:space="preserve"> and opportunities in the e</w:t>
      </w:r>
      <w:r w:rsidR="001D043C">
        <w:t>cono</w:t>
      </w:r>
      <w:r w:rsidR="0077245B">
        <w:t>my</w:t>
      </w:r>
      <w:r w:rsidR="001D043C">
        <w:t xml:space="preserve"> domain</w:t>
      </w:r>
      <w:bookmarkEnd w:id="493"/>
      <w:bookmarkEnd w:id="494"/>
    </w:p>
    <w:tbl>
      <w:tblPr>
        <w:tblW w:w="8505" w:type="dxa"/>
        <w:tblBorders>
          <w:top w:val="single" w:sz="4" w:space="0" w:color="32809C"/>
          <w:bottom w:val="single" w:sz="4" w:space="0" w:color="32809C"/>
          <w:insideH w:val="single" w:sz="4" w:space="0" w:color="32809C"/>
          <w:insideV w:val="single" w:sz="4" w:space="0" w:color="32809C"/>
        </w:tblBorders>
        <w:tblLayout w:type="fixed"/>
        <w:tblLook w:val="0000" w:firstRow="0" w:lastRow="0" w:firstColumn="0" w:lastColumn="0" w:noHBand="0" w:noVBand="0"/>
      </w:tblPr>
      <w:tblGrid>
        <w:gridCol w:w="6379"/>
        <w:gridCol w:w="852"/>
        <w:gridCol w:w="1274"/>
      </w:tblGrid>
      <w:tr w:rsidR="00C52AFD" w:rsidRPr="00C52AFD" w14:paraId="212B1625" w14:textId="77777777" w:rsidTr="009078BE">
        <w:trPr>
          <w:tblHeader/>
        </w:trPr>
        <w:tc>
          <w:tcPr>
            <w:tcW w:w="5000" w:type="pct"/>
            <w:gridSpan w:val="3"/>
            <w:tcBorders>
              <w:bottom w:val="single" w:sz="4" w:space="0" w:color="32809C"/>
            </w:tcBorders>
            <w:shd w:val="clear" w:color="auto" w:fill="32809C"/>
          </w:tcPr>
          <w:p w14:paraId="01E74ABE" w14:textId="77777777" w:rsidR="002034F4" w:rsidRPr="00C52AFD" w:rsidRDefault="002034F4" w:rsidP="0026522C">
            <w:pPr>
              <w:pStyle w:val="TableTextbold"/>
              <w:rPr>
                <w:color w:val="FFFFFF" w:themeColor="background1"/>
              </w:rPr>
            </w:pPr>
            <w:bookmarkStart w:id="495" w:name="_Hlk41452307"/>
            <w:r w:rsidRPr="00C52AFD">
              <w:rPr>
                <w:color w:val="FFFFFF" w:themeColor="background1"/>
              </w:rPr>
              <w:t xml:space="preserve">Economy </w:t>
            </w:r>
          </w:p>
        </w:tc>
      </w:tr>
      <w:tr w:rsidR="00EF6B8F" w:rsidRPr="00D66195" w14:paraId="66B2F114" w14:textId="77777777" w:rsidTr="009078BE">
        <w:trPr>
          <w:tblHeader/>
        </w:trPr>
        <w:tc>
          <w:tcPr>
            <w:tcW w:w="3750" w:type="pct"/>
            <w:tcBorders>
              <w:bottom w:val="nil"/>
              <w:right w:val="nil"/>
            </w:tcBorders>
            <w:shd w:val="clear" w:color="auto" w:fill="D2DDE2" w:themeFill="accent3"/>
          </w:tcPr>
          <w:p w14:paraId="0CFD48FD" w14:textId="77777777" w:rsidR="00EF6B8F" w:rsidRPr="00D66195" w:rsidRDefault="00EF6B8F" w:rsidP="006E0769">
            <w:pPr>
              <w:pStyle w:val="TableTextbold"/>
              <w:spacing w:after="0"/>
            </w:pPr>
          </w:p>
        </w:tc>
        <w:tc>
          <w:tcPr>
            <w:tcW w:w="1250" w:type="pct"/>
            <w:gridSpan w:val="2"/>
            <w:tcBorders>
              <w:left w:val="nil"/>
              <w:bottom w:val="nil"/>
            </w:tcBorders>
            <w:shd w:val="clear" w:color="auto" w:fill="D2DDE2" w:themeFill="accent3"/>
          </w:tcPr>
          <w:p w14:paraId="6BE5B739" w14:textId="77777777" w:rsidR="00EF6B8F" w:rsidRPr="00D66195" w:rsidRDefault="006E0769" w:rsidP="006E0769">
            <w:pPr>
              <w:pStyle w:val="TableTextbold"/>
              <w:spacing w:after="0"/>
              <w:jc w:val="center"/>
            </w:pPr>
            <w:r>
              <w:t>Ratings</w:t>
            </w:r>
          </w:p>
        </w:tc>
      </w:tr>
      <w:tr w:rsidR="00EF6B8F" w:rsidRPr="00D66195" w14:paraId="5A1F508B" w14:textId="77777777" w:rsidTr="009078BE">
        <w:trPr>
          <w:tblHeader/>
        </w:trPr>
        <w:tc>
          <w:tcPr>
            <w:tcW w:w="3750" w:type="pct"/>
            <w:tcBorders>
              <w:top w:val="nil"/>
              <w:bottom w:val="nil"/>
              <w:right w:val="nil"/>
            </w:tcBorders>
            <w:shd w:val="clear" w:color="auto" w:fill="D2DDE2" w:themeFill="accent3"/>
          </w:tcPr>
          <w:p w14:paraId="79D77157" w14:textId="77777777" w:rsidR="00EF6B8F" w:rsidRPr="00D66195" w:rsidRDefault="00EF6B8F" w:rsidP="006E0769">
            <w:pPr>
              <w:pStyle w:val="TableTextbold"/>
              <w:spacing w:before="0"/>
            </w:pPr>
            <w:r w:rsidRPr="00D66195">
              <w:t xml:space="preserve">Most significant risks </w:t>
            </w:r>
          </w:p>
        </w:tc>
        <w:tc>
          <w:tcPr>
            <w:tcW w:w="501" w:type="pct"/>
            <w:tcBorders>
              <w:top w:val="nil"/>
              <w:left w:val="nil"/>
              <w:bottom w:val="nil"/>
              <w:right w:val="nil"/>
            </w:tcBorders>
            <w:shd w:val="clear" w:color="auto" w:fill="D2DDE2" w:themeFill="accent3"/>
          </w:tcPr>
          <w:p w14:paraId="59241815" w14:textId="77777777" w:rsidR="00EF6B8F" w:rsidRPr="00D66195" w:rsidRDefault="006E0769" w:rsidP="006E0769">
            <w:pPr>
              <w:pStyle w:val="TableTextbold"/>
              <w:spacing w:before="0"/>
            </w:pPr>
            <w:r w:rsidRPr="00D66195">
              <w:t>Urgency</w:t>
            </w:r>
          </w:p>
        </w:tc>
        <w:tc>
          <w:tcPr>
            <w:tcW w:w="749" w:type="pct"/>
            <w:tcBorders>
              <w:top w:val="nil"/>
              <w:left w:val="nil"/>
              <w:bottom w:val="nil"/>
            </w:tcBorders>
            <w:shd w:val="clear" w:color="auto" w:fill="D2DDE2" w:themeFill="accent3"/>
          </w:tcPr>
          <w:p w14:paraId="58BCB2AC" w14:textId="77777777" w:rsidR="00EF6B8F" w:rsidRPr="00D66195" w:rsidRDefault="006E0769" w:rsidP="006E0769">
            <w:pPr>
              <w:pStyle w:val="TableTextbold"/>
              <w:spacing w:before="0"/>
            </w:pPr>
            <w:r w:rsidRPr="00D66195">
              <w:t>Consequence</w:t>
            </w:r>
          </w:p>
        </w:tc>
      </w:tr>
      <w:tr w:rsidR="006E0769" w:rsidRPr="006E0769" w14:paraId="2CCD3516" w14:textId="77777777" w:rsidTr="009078BE">
        <w:tc>
          <w:tcPr>
            <w:tcW w:w="3750" w:type="pct"/>
            <w:tcBorders>
              <w:top w:val="nil"/>
            </w:tcBorders>
            <w:shd w:val="clear" w:color="auto" w:fill="auto"/>
            <w:tcMar>
              <w:top w:w="0" w:type="dxa"/>
            </w:tcMar>
          </w:tcPr>
          <w:p w14:paraId="7E61B916" w14:textId="68FF931F" w:rsidR="006E0769" w:rsidRPr="006E0769" w:rsidRDefault="006E0769" w:rsidP="00002993">
            <w:pPr>
              <w:pStyle w:val="TableText"/>
            </w:pPr>
            <w:r w:rsidRPr="006E0769">
              <w:t>E1 Risks to governments from economic costs associated with lost productivity, disaster relief expenditure and unfunded contingent liabilities due to extreme</w:t>
            </w:r>
            <w:r w:rsidR="002A6D5F">
              <w:t xml:space="preserve"> </w:t>
            </w:r>
            <w:r w:rsidRPr="006E0769">
              <w:t>events and ongoing, gradual changes.</w:t>
            </w:r>
          </w:p>
        </w:tc>
        <w:tc>
          <w:tcPr>
            <w:tcW w:w="501" w:type="pct"/>
            <w:tcBorders>
              <w:top w:val="nil"/>
            </w:tcBorders>
            <w:tcMar>
              <w:top w:w="0" w:type="dxa"/>
            </w:tcMar>
          </w:tcPr>
          <w:p w14:paraId="060683F8" w14:textId="77777777" w:rsidR="006E0769" w:rsidRPr="006E0769" w:rsidRDefault="006E0769" w:rsidP="006E0769">
            <w:pPr>
              <w:pStyle w:val="TableText"/>
              <w:jc w:val="center"/>
            </w:pPr>
            <w:r w:rsidRPr="006E0769">
              <w:t>90*</w:t>
            </w:r>
          </w:p>
        </w:tc>
        <w:tc>
          <w:tcPr>
            <w:tcW w:w="749" w:type="pct"/>
            <w:tcBorders>
              <w:top w:val="nil"/>
            </w:tcBorders>
            <w:shd w:val="clear" w:color="auto" w:fill="auto"/>
            <w:tcMar>
              <w:top w:w="0" w:type="dxa"/>
            </w:tcMar>
          </w:tcPr>
          <w:p w14:paraId="4301880D" w14:textId="77777777" w:rsidR="006E0769" w:rsidRPr="006E0769" w:rsidRDefault="006E0769" w:rsidP="006E0769">
            <w:pPr>
              <w:pStyle w:val="TableText"/>
            </w:pPr>
            <w:r w:rsidRPr="006E0769">
              <w:t>Extreme**</w:t>
            </w:r>
          </w:p>
        </w:tc>
      </w:tr>
      <w:tr w:rsidR="006E0769" w:rsidRPr="006E0769" w14:paraId="4C680BD8" w14:textId="77777777" w:rsidTr="009078BE">
        <w:tc>
          <w:tcPr>
            <w:tcW w:w="3750" w:type="pct"/>
            <w:tcBorders>
              <w:bottom w:val="nil"/>
            </w:tcBorders>
            <w:shd w:val="clear" w:color="auto" w:fill="auto"/>
            <w:tcMar>
              <w:top w:w="0" w:type="dxa"/>
            </w:tcMar>
          </w:tcPr>
          <w:p w14:paraId="577A6914" w14:textId="77777777" w:rsidR="006E0769" w:rsidRPr="00D66195" w:rsidRDefault="006E0769" w:rsidP="00C52AFD">
            <w:pPr>
              <w:pStyle w:val="TableText"/>
            </w:pPr>
            <w:r w:rsidRPr="00D66195">
              <w:t>E2 Risks to the financial system from instability due to extreme weather events and ongoing, gradual changes.</w:t>
            </w:r>
          </w:p>
        </w:tc>
        <w:tc>
          <w:tcPr>
            <w:tcW w:w="501" w:type="pct"/>
            <w:tcBorders>
              <w:bottom w:val="nil"/>
            </w:tcBorders>
            <w:tcMar>
              <w:top w:w="0" w:type="dxa"/>
            </w:tcMar>
          </w:tcPr>
          <w:p w14:paraId="0E1E072D" w14:textId="77777777" w:rsidR="006E0769" w:rsidRPr="006E0769" w:rsidRDefault="006E0769" w:rsidP="006E0769">
            <w:pPr>
              <w:pStyle w:val="TableText"/>
              <w:jc w:val="center"/>
            </w:pPr>
            <w:r w:rsidRPr="006E0769">
              <w:t>83</w:t>
            </w:r>
          </w:p>
        </w:tc>
        <w:tc>
          <w:tcPr>
            <w:tcW w:w="749" w:type="pct"/>
            <w:tcBorders>
              <w:bottom w:val="nil"/>
            </w:tcBorders>
            <w:shd w:val="clear" w:color="auto" w:fill="auto"/>
            <w:tcMar>
              <w:top w:w="0" w:type="dxa"/>
            </w:tcMar>
          </w:tcPr>
          <w:p w14:paraId="3105F3D5" w14:textId="77777777" w:rsidR="006E0769" w:rsidRPr="006E0769" w:rsidRDefault="006E0769" w:rsidP="006E0769">
            <w:pPr>
              <w:pStyle w:val="TableText"/>
            </w:pPr>
            <w:r w:rsidRPr="006E0769">
              <w:t>Major</w:t>
            </w:r>
          </w:p>
        </w:tc>
      </w:tr>
      <w:tr w:rsidR="002034F4" w:rsidRPr="00D66195" w14:paraId="32F36B64" w14:textId="77777777" w:rsidTr="009078BE">
        <w:tc>
          <w:tcPr>
            <w:tcW w:w="5000" w:type="pct"/>
            <w:gridSpan w:val="3"/>
            <w:tcBorders>
              <w:top w:val="nil"/>
              <w:bottom w:val="nil"/>
            </w:tcBorders>
            <w:shd w:val="clear" w:color="auto" w:fill="D2DDE2" w:themeFill="accent3"/>
            <w:tcMar>
              <w:top w:w="0" w:type="dxa"/>
            </w:tcMar>
          </w:tcPr>
          <w:p w14:paraId="4E9B32A9" w14:textId="03FAA342" w:rsidR="002034F4" w:rsidRPr="00D66195" w:rsidRDefault="002034F4" w:rsidP="00C52AFD">
            <w:pPr>
              <w:pStyle w:val="TableText"/>
            </w:pPr>
            <w:r w:rsidRPr="00D66195">
              <w:rPr>
                <w:b/>
              </w:rPr>
              <w:t xml:space="preserve">Other priority risks examined in </w:t>
            </w:r>
            <w:r w:rsidR="00916528">
              <w:rPr>
                <w:b/>
              </w:rPr>
              <w:t>s</w:t>
            </w:r>
            <w:r w:rsidRPr="00D66195">
              <w:rPr>
                <w:b/>
              </w:rPr>
              <w:t>tage 2</w:t>
            </w:r>
          </w:p>
        </w:tc>
      </w:tr>
      <w:tr w:rsidR="006E0769" w:rsidRPr="00D66195" w14:paraId="3D99F8F1" w14:textId="77777777" w:rsidTr="009078BE">
        <w:tc>
          <w:tcPr>
            <w:tcW w:w="3750" w:type="pct"/>
            <w:tcBorders>
              <w:top w:val="nil"/>
            </w:tcBorders>
            <w:shd w:val="clear" w:color="auto" w:fill="auto"/>
            <w:tcMar>
              <w:top w:w="0" w:type="dxa"/>
            </w:tcMar>
          </w:tcPr>
          <w:p w14:paraId="3F6BA7AE" w14:textId="77777777" w:rsidR="006E0769" w:rsidRPr="00D66195" w:rsidRDefault="006E0769" w:rsidP="00C52AFD">
            <w:pPr>
              <w:pStyle w:val="TableText"/>
              <w:rPr>
                <w:rFonts w:cs="Arial"/>
                <w:bCs/>
              </w:rPr>
            </w:pPr>
            <w:r w:rsidRPr="00D66195">
              <w:rPr>
                <w:rFonts w:cs="Arial"/>
              </w:rPr>
              <w:t xml:space="preserve">E3 </w:t>
            </w:r>
            <w:r w:rsidRPr="00D66195">
              <w:rPr>
                <w:rFonts w:cs="Arial"/>
                <w:bCs/>
              </w:rPr>
              <w:t>Risks to land-based primary sector productivity and output due to changing precipitation and water availability, temperature, seasonality, climate extremes and the distribution of invasive species.</w:t>
            </w:r>
          </w:p>
        </w:tc>
        <w:tc>
          <w:tcPr>
            <w:tcW w:w="501" w:type="pct"/>
            <w:tcBorders>
              <w:top w:val="nil"/>
            </w:tcBorders>
            <w:tcMar>
              <w:top w:w="0" w:type="dxa"/>
            </w:tcMar>
          </w:tcPr>
          <w:p w14:paraId="200C9B93" w14:textId="77777777" w:rsidR="006E0769" w:rsidRPr="006E0769" w:rsidRDefault="006E0769" w:rsidP="006E0769">
            <w:pPr>
              <w:pStyle w:val="TableText"/>
              <w:jc w:val="center"/>
            </w:pPr>
            <w:r w:rsidRPr="00D66195">
              <w:t>81</w:t>
            </w:r>
          </w:p>
        </w:tc>
        <w:tc>
          <w:tcPr>
            <w:tcW w:w="749" w:type="pct"/>
            <w:tcBorders>
              <w:top w:val="nil"/>
            </w:tcBorders>
            <w:shd w:val="clear" w:color="auto" w:fill="auto"/>
            <w:tcMar>
              <w:top w:w="0" w:type="dxa"/>
            </w:tcMar>
          </w:tcPr>
          <w:p w14:paraId="1EB91652" w14:textId="77777777" w:rsidR="006E0769" w:rsidRPr="00D66195" w:rsidRDefault="006E0769" w:rsidP="00C52AFD">
            <w:pPr>
              <w:pStyle w:val="TableText"/>
            </w:pPr>
            <w:r w:rsidRPr="00D66195">
              <w:t>Major</w:t>
            </w:r>
          </w:p>
        </w:tc>
      </w:tr>
      <w:tr w:rsidR="006E0769" w:rsidRPr="00D66195" w14:paraId="7C28B8C5" w14:textId="77777777" w:rsidTr="009078BE">
        <w:tc>
          <w:tcPr>
            <w:tcW w:w="3750" w:type="pct"/>
            <w:shd w:val="clear" w:color="auto" w:fill="auto"/>
            <w:tcMar>
              <w:top w:w="0" w:type="dxa"/>
            </w:tcMar>
          </w:tcPr>
          <w:p w14:paraId="56F01562" w14:textId="70A57E16" w:rsidR="006E0769" w:rsidRPr="00D66195" w:rsidRDefault="006E0769" w:rsidP="00B91E08">
            <w:pPr>
              <w:pStyle w:val="TableText"/>
              <w:rPr>
                <w:rFonts w:cs="Arial"/>
              </w:rPr>
            </w:pPr>
            <w:r w:rsidRPr="00D66195">
              <w:rPr>
                <w:rFonts w:cs="Arial"/>
                <w:bCs/>
              </w:rPr>
              <w:t>E4 Risks to tourism from changes to landscapes and ecosystems and impacts on lifeline infrastructure due to extreme weather events and ongoing, gradual changes.</w:t>
            </w:r>
          </w:p>
        </w:tc>
        <w:tc>
          <w:tcPr>
            <w:tcW w:w="501" w:type="pct"/>
            <w:tcMar>
              <w:top w:w="0" w:type="dxa"/>
            </w:tcMar>
          </w:tcPr>
          <w:p w14:paraId="537136A7" w14:textId="77777777" w:rsidR="006E0769" w:rsidRPr="006E0769" w:rsidRDefault="006E0769" w:rsidP="006E0769">
            <w:pPr>
              <w:pStyle w:val="TableText"/>
              <w:jc w:val="center"/>
            </w:pPr>
            <w:r w:rsidRPr="00D66195">
              <w:t>80</w:t>
            </w:r>
          </w:p>
        </w:tc>
        <w:tc>
          <w:tcPr>
            <w:tcW w:w="749" w:type="pct"/>
            <w:shd w:val="clear" w:color="auto" w:fill="auto"/>
            <w:tcMar>
              <w:top w:w="0" w:type="dxa"/>
            </w:tcMar>
          </w:tcPr>
          <w:p w14:paraId="394A8DA5" w14:textId="77777777" w:rsidR="006E0769" w:rsidRPr="00D66195" w:rsidRDefault="006E0769" w:rsidP="00C52AFD">
            <w:pPr>
              <w:pStyle w:val="TableText"/>
            </w:pPr>
            <w:r w:rsidRPr="00D66195">
              <w:t>Major</w:t>
            </w:r>
          </w:p>
        </w:tc>
      </w:tr>
      <w:tr w:rsidR="006E0769" w:rsidRPr="00D66195" w14:paraId="298DC059" w14:textId="77777777" w:rsidTr="009078BE">
        <w:tc>
          <w:tcPr>
            <w:tcW w:w="3750" w:type="pct"/>
            <w:shd w:val="clear" w:color="auto" w:fill="auto"/>
            <w:tcMar>
              <w:top w:w="0" w:type="dxa"/>
            </w:tcMar>
          </w:tcPr>
          <w:p w14:paraId="414568DC" w14:textId="1671E08B" w:rsidR="006E0769" w:rsidRPr="00D66195" w:rsidRDefault="006E0769" w:rsidP="00B91E08">
            <w:pPr>
              <w:pStyle w:val="TableText"/>
              <w:rPr>
                <w:rFonts w:cs="Arial"/>
              </w:rPr>
            </w:pPr>
            <w:r w:rsidRPr="00D66195">
              <w:rPr>
                <w:rFonts w:cs="Arial"/>
              </w:rPr>
              <w:t>E5 Risks to fisheries from changes in the characteristics, productivity and spatial distribution of fish stocks due to changes in ocean temperature and acidification.</w:t>
            </w:r>
          </w:p>
        </w:tc>
        <w:tc>
          <w:tcPr>
            <w:tcW w:w="501" w:type="pct"/>
            <w:tcMar>
              <w:top w:w="0" w:type="dxa"/>
            </w:tcMar>
          </w:tcPr>
          <w:p w14:paraId="1ED48D2D" w14:textId="77777777" w:rsidR="006E0769" w:rsidRPr="006E0769" w:rsidRDefault="006E0769" w:rsidP="006E0769">
            <w:pPr>
              <w:pStyle w:val="TableText"/>
              <w:jc w:val="center"/>
            </w:pPr>
            <w:r w:rsidRPr="00D66195">
              <w:t>80</w:t>
            </w:r>
          </w:p>
        </w:tc>
        <w:tc>
          <w:tcPr>
            <w:tcW w:w="749" w:type="pct"/>
            <w:shd w:val="clear" w:color="auto" w:fill="auto"/>
            <w:tcMar>
              <w:top w:w="0" w:type="dxa"/>
            </w:tcMar>
          </w:tcPr>
          <w:p w14:paraId="5B38B53D" w14:textId="77777777" w:rsidR="006E0769" w:rsidRPr="00D66195" w:rsidRDefault="006E0769" w:rsidP="00C52AFD">
            <w:pPr>
              <w:pStyle w:val="TableText"/>
            </w:pPr>
            <w:r w:rsidRPr="00D66195">
              <w:t>Major</w:t>
            </w:r>
          </w:p>
        </w:tc>
      </w:tr>
      <w:tr w:rsidR="006E0769" w:rsidRPr="00D66195" w14:paraId="6C356256" w14:textId="77777777" w:rsidTr="009078BE">
        <w:tc>
          <w:tcPr>
            <w:tcW w:w="3750" w:type="pct"/>
            <w:shd w:val="clear" w:color="auto" w:fill="auto"/>
            <w:tcMar>
              <w:top w:w="0" w:type="dxa"/>
            </w:tcMar>
          </w:tcPr>
          <w:p w14:paraId="3E18F258" w14:textId="77777777" w:rsidR="006E0769" w:rsidRPr="00D66195" w:rsidRDefault="006E0769" w:rsidP="00C52AFD">
            <w:pPr>
              <w:pStyle w:val="TableText"/>
              <w:rPr>
                <w:rFonts w:cs="Arial"/>
              </w:rPr>
            </w:pPr>
            <w:r w:rsidRPr="00D66195">
              <w:rPr>
                <w:rFonts w:cs="Arial"/>
              </w:rPr>
              <w:lastRenderedPageBreak/>
              <w:t>E6 Risks to the insurability of assets due to ongoing sea</w:t>
            </w:r>
            <w:r>
              <w:rPr>
                <w:rFonts w:cs="Arial"/>
              </w:rPr>
              <w:t>-</w:t>
            </w:r>
            <w:r w:rsidRPr="00D66195">
              <w:rPr>
                <w:rFonts w:cs="Arial"/>
              </w:rPr>
              <w:t>level rise and extreme weather events</w:t>
            </w:r>
            <w:r w:rsidRPr="00D66195">
              <w:rPr>
                <w:rFonts w:ascii="Arial" w:hAnsi="Arial" w:cs="Arial"/>
              </w:rPr>
              <w:t>.</w:t>
            </w:r>
          </w:p>
        </w:tc>
        <w:tc>
          <w:tcPr>
            <w:tcW w:w="501" w:type="pct"/>
            <w:tcMar>
              <w:top w:w="0" w:type="dxa"/>
            </w:tcMar>
          </w:tcPr>
          <w:p w14:paraId="5E15F5E7" w14:textId="77777777" w:rsidR="006E0769" w:rsidRPr="006E0769" w:rsidRDefault="006E0769" w:rsidP="006E0769">
            <w:pPr>
              <w:pStyle w:val="TableText"/>
              <w:jc w:val="center"/>
            </w:pPr>
            <w:r w:rsidRPr="00D66195">
              <w:t>75</w:t>
            </w:r>
          </w:p>
        </w:tc>
        <w:tc>
          <w:tcPr>
            <w:tcW w:w="749" w:type="pct"/>
            <w:shd w:val="clear" w:color="auto" w:fill="auto"/>
            <w:tcMar>
              <w:top w:w="0" w:type="dxa"/>
            </w:tcMar>
          </w:tcPr>
          <w:p w14:paraId="0B879A41" w14:textId="77777777" w:rsidR="006E0769" w:rsidRPr="00D66195" w:rsidRDefault="006E0769" w:rsidP="00C52AFD">
            <w:pPr>
              <w:pStyle w:val="TableText"/>
            </w:pPr>
            <w:r w:rsidRPr="00D66195">
              <w:t>Major</w:t>
            </w:r>
          </w:p>
        </w:tc>
      </w:tr>
      <w:tr w:rsidR="006E0769" w:rsidRPr="00D66195" w14:paraId="46E00BC9" w14:textId="77777777" w:rsidTr="009078BE">
        <w:tc>
          <w:tcPr>
            <w:tcW w:w="3750" w:type="pct"/>
            <w:shd w:val="clear" w:color="auto" w:fill="auto"/>
            <w:tcMar>
              <w:top w:w="0" w:type="dxa"/>
            </w:tcMar>
          </w:tcPr>
          <w:p w14:paraId="570A7C52" w14:textId="77777777" w:rsidR="006E0769" w:rsidRPr="00D66195" w:rsidRDefault="006E0769" w:rsidP="00C52AFD">
            <w:pPr>
              <w:pStyle w:val="TableText"/>
              <w:rPr>
                <w:rFonts w:cs="Arial"/>
              </w:rPr>
            </w:pPr>
            <w:r w:rsidRPr="00D66195">
              <w:rPr>
                <w:rFonts w:cs="Arial"/>
              </w:rPr>
              <w:t>E7 Risks to businesses and public organisations from supply chain and distribution network disruptions due to extreme weather events and ongoing, gradual changes.</w:t>
            </w:r>
          </w:p>
        </w:tc>
        <w:tc>
          <w:tcPr>
            <w:tcW w:w="501" w:type="pct"/>
            <w:tcMar>
              <w:top w:w="0" w:type="dxa"/>
            </w:tcMar>
          </w:tcPr>
          <w:p w14:paraId="48503207" w14:textId="77777777" w:rsidR="006E0769" w:rsidRPr="006E0769" w:rsidRDefault="006E0769" w:rsidP="006E0769">
            <w:pPr>
              <w:pStyle w:val="TableText"/>
              <w:jc w:val="center"/>
            </w:pPr>
            <w:r w:rsidRPr="00D66195">
              <w:t>68</w:t>
            </w:r>
          </w:p>
        </w:tc>
        <w:tc>
          <w:tcPr>
            <w:tcW w:w="749" w:type="pct"/>
            <w:shd w:val="clear" w:color="auto" w:fill="auto"/>
            <w:tcMar>
              <w:top w:w="0" w:type="dxa"/>
            </w:tcMar>
          </w:tcPr>
          <w:p w14:paraId="479C0106" w14:textId="77777777" w:rsidR="006E0769" w:rsidRPr="00D66195" w:rsidRDefault="006E0769" w:rsidP="00C52AFD">
            <w:pPr>
              <w:pStyle w:val="TableText"/>
            </w:pPr>
            <w:r w:rsidRPr="00D66195">
              <w:t>Major</w:t>
            </w:r>
          </w:p>
        </w:tc>
      </w:tr>
      <w:tr w:rsidR="006E0769" w:rsidRPr="00D66195" w14:paraId="4F9783E9" w14:textId="77777777" w:rsidTr="009078BE">
        <w:tc>
          <w:tcPr>
            <w:tcW w:w="3750" w:type="pct"/>
            <w:shd w:val="clear" w:color="auto" w:fill="auto"/>
            <w:tcMar>
              <w:top w:w="0" w:type="dxa"/>
            </w:tcMar>
          </w:tcPr>
          <w:p w14:paraId="1C30F83C" w14:textId="025C21B8" w:rsidR="006E0769" w:rsidRPr="00D66195" w:rsidRDefault="006E0769" w:rsidP="006035C4">
            <w:pPr>
              <w:pStyle w:val="TableText"/>
              <w:keepNext/>
            </w:pPr>
            <w:r w:rsidRPr="00D66195">
              <w:rPr>
                <w:rFonts w:cs="Arial"/>
              </w:rPr>
              <w:t>E</w:t>
            </w:r>
            <w:r w:rsidR="00BE46D1">
              <w:rPr>
                <w:rFonts w:cs="Arial"/>
              </w:rPr>
              <w:t>O</w:t>
            </w:r>
            <w:r w:rsidRPr="00D66195">
              <w:rPr>
                <w:rFonts w:cs="Arial"/>
              </w:rPr>
              <w:t xml:space="preserve">1 Opportunities for </w:t>
            </w:r>
            <w:r w:rsidRPr="00D66195">
              <w:t xml:space="preserve">increased productivity in some primary sectors due </w:t>
            </w:r>
            <w:r w:rsidRPr="00D66195">
              <w:rPr>
                <w:rFonts w:cs="Arial"/>
              </w:rPr>
              <w:t>to warmer temperatures</w:t>
            </w:r>
            <w:r>
              <w:rPr>
                <w:rFonts w:cs="Arial"/>
              </w:rPr>
              <w:t>.</w:t>
            </w:r>
          </w:p>
        </w:tc>
        <w:tc>
          <w:tcPr>
            <w:tcW w:w="501" w:type="pct"/>
            <w:tcMar>
              <w:top w:w="0" w:type="dxa"/>
            </w:tcMar>
          </w:tcPr>
          <w:p w14:paraId="1DAFE3F3" w14:textId="77777777" w:rsidR="006E0769" w:rsidRPr="006E0769" w:rsidRDefault="006E0769" w:rsidP="006035C4">
            <w:pPr>
              <w:pStyle w:val="TableText"/>
              <w:keepNext/>
              <w:jc w:val="center"/>
            </w:pPr>
            <w:r w:rsidRPr="00D66195">
              <w:t>80</w:t>
            </w:r>
          </w:p>
        </w:tc>
        <w:tc>
          <w:tcPr>
            <w:tcW w:w="749" w:type="pct"/>
            <w:shd w:val="clear" w:color="auto" w:fill="auto"/>
            <w:tcMar>
              <w:top w:w="0" w:type="dxa"/>
            </w:tcMar>
          </w:tcPr>
          <w:p w14:paraId="7FC8A60F" w14:textId="77777777" w:rsidR="006E0769" w:rsidRPr="00D66195" w:rsidRDefault="006E0769" w:rsidP="006035C4">
            <w:pPr>
              <w:pStyle w:val="TableText"/>
              <w:keepNext/>
            </w:pPr>
            <w:r w:rsidRPr="00D66195">
              <w:t>n/a</w:t>
            </w:r>
          </w:p>
        </w:tc>
      </w:tr>
      <w:tr w:rsidR="006E0769" w:rsidRPr="00D66195" w14:paraId="6B0C2E46" w14:textId="77777777" w:rsidTr="009078BE">
        <w:tc>
          <w:tcPr>
            <w:tcW w:w="3750" w:type="pct"/>
            <w:shd w:val="clear" w:color="auto" w:fill="auto"/>
            <w:tcMar>
              <w:top w:w="0" w:type="dxa"/>
            </w:tcMar>
          </w:tcPr>
          <w:p w14:paraId="02AC623B" w14:textId="4A25D821" w:rsidR="006E0769" w:rsidRPr="00D66195" w:rsidRDefault="006E0769" w:rsidP="00C52AFD">
            <w:pPr>
              <w:pStyle w:val="TableText"/>
            </w:pPr>
            <w:r w:rsidRPr="00D66195">
              <w:rPr>
                <w:rFonts w:cs="Arial"/>
              </w:rPr>
              <w:t>E</w:t>
            </w:r>
            <w:r w:rsidR="00BE46D1">
              <w:rPr>
                <w:rFonts w:cs="Arial"/>
              </w:rPr>
              <w:t>O</w:t>
            </w:r>
            <w:r w:rsidRPr="00D66195">
              <w:rPr>
                <w:rFonts w:cs="Arial"/>
              </w:rPr>
              <w:t>2 Opportunity for businesses to provide adaptation-related goods and services</w:t>
            </w:r>
            <w:r>
              <w:rPr>
                <w:rFonts w:cs="Arial"/>
              </w:rPr>
              <w:t>.</w:t>
            </w:r>
          </w:p>
        </w:tc>
        <w:tc>
          <w:tcPr>
            <w:tcW w:w="501" w:type="pct"/>
            <w:tcMar>
              <w:top w:w="0" w:type="dxa"/>
            </w:tcMar>
          </w:tcPr>
          <w:p w14:paraId="2A412A15" w14:textId="77777777" w:rsidR="006E0769" w:rsidRPr="006E0769" w:rsidRDefault="006E0769" w:rsidP="006E0769">
            <w:pPr>
              <w:pStyle w:val="TableText"/>
              <w:jc w:val="center"/>
            </w:pPr>
            <w:r w:rsidRPr="00D66195">
              <w:t>80</w:t>
            </w:r>
          </w:p>
        </w:tc>
        <w:tc>
          <w:tcPr>
            <w:tcW w:w="749" w:type="pct"/>
            <w:shd w:val="clear" w:color="auto" w:fill="auto"/>
            <w:tcMar>
              <w:top w:w="0" w:type="dxa"/>
            </w:tcMar>
          </w:tcPr>
          <w:p w14:paraId="20F82766" w14:textId="77777777" w:rsidR="006E0769" w:rsidRPr="00D66195" w:rsidRDefault="006E0769" w:rsidP="00C52AFD">
            <w:pPr>
              <w:pStyle w:val="TableText"/>
            </w:pPr>
            <w:r w:rsidRPr="00D66195">
              <w:t>n/a</w:t>
            </w:r>
          </w:p>
        </w:tc>
      </w:tr>
    </w:tbl>
    <w:bookmarkEnd w:id="495"/>
    <w:p w14:paraId="4D581270" w14:textId="77777777" w:rsidR="002034F4" w:rsidRPr="00D66195" w:rsidRDefault="002034F4" w:rsidP="006E0769">
      <w:pPr>
        <w:pStyle w:val="Note"/>
        <w:spacing w:after="0"/>
        <w:rPr>
          <w:rFonts w:ascii="Segoe UI" w:hAnsi="Segoe UI" w:cs="Segoe UI"/>
          <w:sz w:val="21"/>
          <w:szCs w:val="21"/>
          <w:lang w:eastAsia="en-AU"/>
        </w:rPr>
      </w:pPr>
      <w:r w:rsidRPr="00D66195">
        <w:t xml:space="preserve">* Urgency </w:t>
      </w:r>
      <w:r>
        <w:t>r</w:t>
      </w:r>
      <w:r w:rsidRPr="00D66195">
        <w:t xml:space="preserve">ating refers to the total </w:t>
      </w:r>
      <w:r>
        <w:t>a</w:t>
      </w:r>
      <w:r w:rsidRPr="00D66195">
        <w:t xml:space="preserve">daptation and </w:t>
      </w:r>
      <w:r>
        <w:t>d</w:t>
      </w:r>
      <w:r w:rsidRPr="00D66195">
        <w:t xml:space="preserve">ecision </w:t>
      </w:r>
      <w:r>
        <w:t>u</w:t>
      </w:r>
      <w:r w:rsidRPr="00D66195">
        <w:t xml:space="preserve">rgency </w:t>
      </w:r>
      <w:r>
        <w:t>r</w:t>
      </w:r>
      <w:r w:rsidRPr="00D66195">
        <w:t>ating (between 1 and 100).</w:t>
      </w:r>
    </w:p>
    <w:p w14:paraId="46C838D1" w14:textId="49C1E1C1" w:rsidR="002034F4" w:rsidRPr="00D66195" w:rsidRDefault="002034F4" w:rsidP="006E0769">
      <w:pPr>
        <w:pStyle w:val="Note"/>
        <w:spacing w:before="60"/>
      </w:pPr>
      <w:r w:rsidRPr="00D66195">
        <w:t>**</w:t>
      </w:r>
      <w:r w:rsidR="00BE46D1">
        <w:t xml:space="preserve"> </w:t>
      </w:r>
      <w:r w:rsidRPr="00D66195">
        <w:t xml:space="preserve">Consequence </w:t>
      </w:r>
      <w:r>
        <w:t>r</w:t>
      </w:r>
      <w:r w:rsidRPr="00D66195">
        <w:t xml:space="preserve">ating refers to the highest </w:t>
      </w:r>
      <w:r>
        <w:t>c</w:t>
      </w:r>
      <w:r w:rsidRPr="00D66195">
        <w:t xml:space="preserve">onsequence </w:t>
      </w:r>
      <w:r>
        <w:t>r</w:t>
      </w:r>
      <w:r w:rsidRPr="00D66195">
        <w:t>ating assigned to this risk out of all three time periods (</w:t>
      </w:r>
      <w:r>
        <w:t>n</w:t>
      </w:r>
      <w:r w:rsidRPr="00D66195">
        <w:t>ow, 2050, 2100). Section 5.4 provides the consequence rating for each time period for all the risks.</w:t>
      </w:r>
    </w:p>
    <w:p w14:paraId="0A387382" w14:textId="77777777" w:rsidR="002034F4" w:rsidRPr="00D66195" w:rsidRDefault="002034F4" w:rsidP="00554444">
      <w:pPr>
        <w:pStyle w:val="Heading2"/>
        <w:numPr>
          <w:ilvl w:val="0"/>
          <w:numId w:val="36"/>
        </w:numPr>
        <w:tabs>
          <w:tab w:val="num" w:pos="992"/>
        </w:tabs>
      </w:pPr>
      <w:bookmarkStart w:id="496" w:name="_Toc35871115"/>
      <w:bookmarkStart w:id="497" w:name="_Toc37153169"/>
      <w:bookmarkStart w:id="498" w:name="_Toc37404103"/>
      <w:bookmarkStart w:id="499" w:name="_Toc40696487"/>
      <w:bookmarkStart w:id="500" w:name="_Toc45888087"/>
      <w:r w:rsidRPr="00D66195">
        <w:t>Climate change risks</w:t>
      </w:r>
      <w:bookmarkEnd w:id="496"/>
      <w:bookmarkEnd w:id="497"/>
      <w:r w:rsidRPr="00D66195">
        <w:t xml:space="preserve"> and opportunities</w:t>
      </w:r>
      <w:bookmarkEnd w:id="498"/>
      <w:bookmarkEnd w:id="499"/>
      <w:bookmarkEnd w:id="500"/>
    </w:p>
    <w:p w14:paraId="32B403F1" w14:textId="384DEBA2" w:rsidR="002034F4" w:rsidRPr="00D66195" w:rsidRDefault="002034F4" w:rsidP="00D36B93">
      <w:pPr>
        <w:pStyle w:val="Heading3"/>
        <w:numPr>
          <w:ilvl w:val="0"/>
          <w:numId w:val="37"/>
        </w:numPr>
      </w:pPr>
      <w:bookmarkStart w:id="501" w:name="_E1_Risks_to"/>
      <w:bookmarkStart w:id="502" w:name="_Toc35871116"/>
      <w:bookmarkStart w:id="503" w:name="_Toc37153170"/>
      <w:bookmarkStart w:id="504" w:name="_Toc37404104"/>
      <w:bookmarkEnd w:id="501"/>
      <w:r w:rsidRPr="00D66195">
        <w:t xml:space="preserve">E1 </w:t>
      </w:r>
      <w:bookmarkEnd w:id="502"/>
      <w:bookmarkEnd w:id="503"/>
      <w:bookmarkEnd w:id="504"/>
      <w:r w:rsidR="00D36B93" w:rsidRPr="00D36B93">
        <w:t>Risks to governments from economic costs associated with lost productivity, disaster relief expenditure and unfunded contingent liabilities due to extreme</w:t>
      </w:r>
      <w:r w:rsidR="002A6D5F">
        <w:t xml:space="preserve"> </w:t>
      </w:r>
      <w:r w:rsidR="00D36B93" w:rsidRPr="00D36B93">
        <w:t>events and ongoing, gradual</w:t>
      </w:r>
      <w:r w:rsidR="00B43801">
        <w:t> </w:t>
      </w:r>
      <w:r w:rsidR="00D36B93" w:rsidRPr="00D36B93">
        <w:t>changes</w:t>
      </w:r>
    </w:p>
    <w:p w14:paraId="3F07F37E" w14:textId="77777777" w:rsidR="002034F4" w:rsidRPr="006035C4" w:rsidRDefault="002034F4" w:rsidP="006035C4">
      <w:pPr>
        <w:pStyle w:val="Heading4"/>
      </w:pPr>
      <w:r w:rsidRPr="00D66195">
        <w:t>Risk summary</w:t>
      </w:r>
    </w:p>
    <w:p w14:paraId="2F14F26E" w14:textId="56F8BE5B" w:rsidR="002034F4" w:rsidRPr="00D66195" w:rsidRDefault="002034F4" w:rsidP="006035C4">
      <w:pPr>
        <w:pStyle w:val="BodyText"/>
      </w:pPr>
      <w:r w:rsidRPr="00D66195">
        <w:t xml:space="preserve">The costs of climate change in New Zealand are already significant (Frame et al, 2018) and will only increase over time. Almost all risks detailed in this </w:t>
      </w:r>
      <w:r>
        <w:t>r</w:t>
      </w:r>
      <w:r w:rsidRPr="00D66195">
        <w:t xml:space="preserve">eport impact the economy and the Government’s fiscal position, whether </w:t>
      </w:r>
      <w:r w:rsidR="00631D12">
        <w:t>by</w:t>
      </w:r>
      <w:r w:rsidR="00631D12" w:rsidRPr="00D66195">
        <w:t xml:space="preserve"> </w:t>
      </w:r>
      <w:r w:rsidRPr="00D66195">
        <w:t xml:space="preserve">causing a loss in revenue or </w:t>
      </w:r>
      <w:r w:rsidR="00631D12">
        <w:t xml:space="preserve">by </w:t>
      </w:r>
      <w:r w:rsidRPr="00D66195">
        <w:t xml:space="preserve">requiring additional expenditure to adapt infrastructure, respond to health needs or recover from extreme events. The damages from and costs of adapting to climate change are expected to </w:t>
      </w:r>
      <w:r>
        <w:t>be</w:t>
      </w:r>
      <w:r w:rsidRPr="00D66195">
        <w:t xml:space="preserve"> a significant and growing financial burden on public authorities, who will be tasked with funding investments in adaptation, providing post-event relief and responding to health impacts. </w:t>
      </w:r>
    </w:p>
    <w:p w14:paraId="51A52EA4" w14:textId="77777777" w:rsidR="002034F4" w:rsidRPr="004755DB" w:rsidRDefault="002034F4" w:rsidP="004755DB">
      <w:pPr>
        <w:pStyle w:val="Heading4"/>
      </w:pPr>
      <w:r w:rsidRPr="00D66195">
        <w:t>Exposure</w:t>
      </w:r>
    </w:p>
    <w:p w14:paraId="48FB2AC3" w14:textId="6015EB94" w:rsidR="002034F4" w:rsidRPr="00631D12" w:rsidRDefault="002034F4" w:rsidP="004755DB">
      <w:pPr>
        <w:pStyle w:val="BodyText"/>
        <w:rPr>
          <w:spacing w:val="-2"/>
        </w:rPr>
      </w:pPr>
      <w:r w:rsidRPr="00631D12">
        <w:rPr>
          <w:spacing w:val="-2"/>
        </w:rPr>
        <w:t>The</w:t>
      </w:r>
      <w:r w:rsidR="00631D12" w:rsidRPr="00631D12">
        <w:rPr>
          <w:spacing w:val="-2"/>
        </w:rPr>
        <w:t xml:space="preserve"> fiscal position of the</w:t>
      </w:r>
      <w:r w:rsidRPr="00631D12">
        <w:rPr>
          <w:spacing w:val="-2"/>
        </w:rPr>
        <w:t xml:space="preserve"> public sector and Government is exposed to the consequences of climate change across the domains. The damage caused by climate change-related hazards will impose a growing financial burden on citizens, businesses and public authorities. Central and local government, on behalf of communities, are responsible for managing risks to public goods and</w:t>
      </w:r>
      <w:r w:rsidR="004755DB" w:rsidRPr="00631D12">
        <w:rPr>
          <w:spacing w:val="-2"/>
        </w:rPr>
        <w:t> </w:t>
      </w:r>
      <w:r w:rsidRPr="00631D12">
        <w:rPr>
          <w:spacing w:val="-2"/>
        </w:rPr>
        <w:t xml:space="preserve">assets (including the environment) and creating an institutional, market and regulatory environment that promotes resilience and action (Ministry for the Environment, 2017c). </w:t>
      </w:r>
    </w:p>
    <w:p w14:paraId="66A444DE" w14:textId="38C0E3E8" w:rsidR="002034F4" w:rsidRPr="00D66195" w:rsidRDefault="002034F4" w:rsidP="004755DB">
      <w:pPr>
        <w:pStyle w:val="BodyText"/>
      </w:pPr>
      <w:r w:rsidRPr="00D66195">
        <w:t>Research by Frame et al (2018) investigated the scale of the economic impact of climate</w:t>
      </w:r>
      <w:r w:rsidR="00631D12">
        <w:t xml:space="preserve"> change</w:t>
      </w:r>
      <w:r w:rsidRPr="00D66195">
        <w:t xml:space="preserve">-related floods and drought in New Zealand between mid-2007 and mid-2017. They conservatively estimate that flood and drought costs attributable to </w:t>
      </w:r>
      <w:r w:rsidR="00631D12">
        <w:t>the</w:t>
      </w:r>
      <w:r w:rsidR="00631D12" w:rsidRPr="00D66195">
        <w:t xml:space="preserve"> </w:t>
      </w:r>
      <w:r w:rsidRPr="00D66195">
        <w:t xml:space="preserve">influence </w:t>
      </w:r>
      <w:r w:rsidR="00631D12">
        <w:t xml:space="preserve">of human activities </w:t>
      </w:r>
      <w:r w:rsidRPr="00D66195">
        <w:t xml:space="preserve">on climate are already somewhere </w:t>
      </w:r>
      <w:r w:rsidR="00631D12">
        <w:t>around</w:t>
      </w:r>
      <w:r w:rsidRPr="00D66195">
        <w:t xml:space="preserve"> $120</w:t>
      </w:r>
      <w:r>
        <w:t xml:space="preserve"> million</w:t>
      </w:r>
      <w:r w:rsidRPr="00D66195">
        <w:t xml:space="preserve"> per decade for insured damages from floods, and $720</w:t>
      </w:r>
      <w:r w:rsidRPr="00F65815">
        <w:t xml:space="preserve"> </w:t>
      </w:r>
      <w:r>
        <w:t>million</w:t>
      </w:r>
      <w:r w:rsidRPr="00D66195">
        <w:t xml:space="preserve"> per decade for economic losses associated with droughts. They warn that these costs will “</w:t>
      </w:r>
      <w:r w:rsidRPr="00F65815">
        <w:rPr>
          <w:iCs/>
        </w:rPr>
        <w:t>almost certainly</w:t>
      </w:r>
      <w:r w:rsidRPr="00D66195">
        <w:t>” (Frame et al</w:t>
      </w:r>
      <w:r>
        <w:t xml:space="preserve">, </w:t>
      </w:r>
      <w:r w:rsidRPr="00D66195">
        <w:t>2018</w:t>
      </w:r>
      <w:r>
        <w:t xml:space="preserve">, </w:t>
      </w:r>
      <w:r w:rsidRPr="00D66195">
        <w:t>p</w:t>
      </w:r>
      <w:r>
        <w:t> </w:t>
      </w:r>
      <w:r w:rsidRPr="00D66195">
        <w:t>9) increase over time. Already the annual cost of repairing land transport networks damaged by weather</w:t>
      </w:r>
      <w:r w:rsidR="004755DB">
        <w:noBreakHyphen/>
      </w:r>
      <w:r w:rsidRPr="00D66195">
        <w:t xml:space="preserve">related events (B6) has more than quadrupled over the past decade (Boston and Lawrence, 2018). The Government may be exposed to compensation for homeowners </w:t>
      </w:r>
      <w:r w:rsidRPr="00D66195">
        <w:lastRenderedPageBreak/>
        <w:t>and</w:t>
      </w:r>
      <w:r w:rsidR="00A13A33">
        <w:t> </w:t>
      </w:r>
      <w:r w:rsidRPr="00D66195">
        <w:t>commercial buildings in the event of managed retreat from areas exposed</w:t>
      </w:r>
      <w:r w:rsidR="004E2D4F">
        <w:t xml:space="preserve"> to</w:t>
      </w:r>
      <w:r w:rsidRPr="00D66195">
        <w:t xml:space="preserve"> landslides and</w:t>
      </w:r>
      <w:r w:rsidR="00A13A33">
        <w:t> </w:t>
      </w:r>
      <w:r w:rsidRPr="00D66195">
        <w:t>coastal or river floods.</w:t>
      </w:r>
      <w:r>
        <w:t xml:space="preserve"> </w:t>
      </w:r>
    </w:p>
    <w:p w14:paraId="46F2E42C" w14:textId="737E171D" w:rsidR="002034F4" w:rsidRPr="00D66195" w:rsidRDefault="002034F4" w:rsidP="004755DB">
      <w:pPr>
        <w:pStyle w:val="BodyText"/>
      </w:pPr>
      <w:r w:rsidRPr="00D66195">
        <w:t xml:space="preserve">The New Zealand Treasury also warns that </w:t>
      </w:r>
      <w:r w:rsidRPr="00F65815">
        <w:t>“[i]n the future, we may also see threats to</w:t>
      </w:r>
      <w:r w:rsidR="004755DB">
        <w:t> </w:t>
      </w:r>
      <w:r w:rsidRPr="00F65815">
        <w:t>our natural resources (eg, climate change, water quality and natural disasters) as a fiscal pressure”</w:t>
      </w:r>
      <w:r w:rsidRPr="00D66195">
        <w:t xml:space="preserve"> (</w:t>
      </w:r>
      <w:r>
        <w:t xml:space="preserve">New Zealand Treasury, </w:t>
      </w:r>
      <w:r w:rsidRPr="00D66195">
        <w:t>2016</w:t>
      </w:r>
      <w:r>
        <w:t xml:space="preserve">, </w:t>
      </w:r>
      <w:r w:rsidRPr="00D66195">
        <w:t>p</w:t>
      </w:r>
      <w:r>
        <w:t> </w:t>
      </w:r>
      <w:r w:rsidRPr="00D66195">
        <w:t xml:space="preserve">6). Ecosystem services provided by the natural environment are significant, and in some cases irreplaceable. Examples of these services include nutrient cycling, soil provision, water and air purification, carbon sequestration, food and resource provision, and cultural services and experiences. Their loss, </w:t>
      </w:r>
      <w:r>
        <w:t xml:space="preserve">as well as </w:t>
      </w:r>
      <w:r w:rsidRPr="00D66195">
        <w:t xml:space="preserve">diminishing the welfare of all New Zealanders, may burden the Government by </w:t>
      </w:r>
      <w:r>
        <w:t>affecting</w:t>
      </w:r>
      <w:r w:rsidRPr="00D66195">
        <w:t xml:space="preserve"> key sectors of the economy, such as primary industries (E3, E5) and tourism (E4). The impacts of climate change on people also manifest in the economy through declining productivity in hot weather, the direct health risks stemming from disease and exposure to extreme events (H3), </w:t>
      </w:r>
      <w:r w:rsidR="004E2D4F">
        <w:t>and</w:t>
      </w:r>
      <w:r w:rsidR="004E2D4F" w:rsidRPr="00D66195">
        <w:t xml:space="preserve"> </w:t>
      </w:r>
      <w:r w:rsidRPr="00D66195">
        <w:t xml:space="preserve">the indirect costs associated with trauma (H1) and exacerbation of persistent inequities (H2). </w:t>
      </w:r>
    </w:p>
    <w:p w14:paraId="6F28388F" w14:textId="77777777" w:rsidR="002034F4" w:rsidRPr="00D66195" w:rsidRDefault="002034F4" w:rsidP="004755DB">
      <w:pPr>
        <w:pStyle w:val="Heading4"/>
      </w:pPr>
      <w:r w:rsidRPr="00D66195">
        <w:t>Sensitivity</w:t>
      </w:r>
    </w:p>
    <w:p w14:paraId="750EB836" w14:textId="5BE4E2BC" w:rsidR="002034F4" w:rsidRPr="00D66195" w:rsidRDefault="002034F4" w:rsidP="004755DB">
      <w:pPr>
        <w:pStyle w:val="BodyText"/>
      </w:pPr>
      <w:r>
        <w:t>New Zealand g</w:t>
      </w:r>
      <w:r w:rsidRPr="00D66195">
        <w:t xml:space="preserve">overnments are sensitive to the financial risks </w:t>
      </w:r>
      <w:r w:rsidR="00D36B93">
        <w:t>from</w:t>
      </w:r>
      <w:r w:rsidRPr="00D66195">
        <w:t xml:space="preserve"> climate change. Already local governments are struggling to finance infrastructure for housing, tourism and regional development, provide safe drinking water and develop infrastructure that is resilient to </w:t>
      </w:r>
      <w:r w:rsidRPr="00D66195">
        <w:rPr>
          <w:rFonts w:asciiTheme="minorHAnsi" w:hAnsiTheme="minorHAnsi" w:cstheme="minorHAnsi"/>
          <w:color w:val="000000"/>
        </w:rPr>
        <w:t>climate hazards</w:t>
      </w:r>
      <w:r w:rsidRPr="00D66195">
        <w:t xml:space="preserve"> (</w:t>
      </w:r>
      <w:r w:rsidRPr="00D62AE9">
        <w:t>Department of Internal Affairs</w:t>
      </w:r>
      <w:r w:rsidRPr="00D66195">
        <w:t xml:space="preserve">, 2017). Some councils are also experiencing constraints </w:t>
      </w:r>
      <w:r>
        <w:t>o</w:t>
      </w:r>
      <w:r w:rsidRPr="00D66195">
        <w:t xml:space="preserve">n their ability to finance further investment because they are approaching covenanted debt limits (New Zealand Productivity Commission, 2019). </w:t>
      </w:r>
    </w:p>
    <w:p w14:paraId="50BDEFF8" w14:textId="089908FE" w:rsidR="002034F4" w:rsidRPr="00D66195" w:rsidRDefault="002034F4" w:rsidP="004755DB">
      <w:pPr>
        <w:pStyle w:val="BodyText"/>
      </w:pPr>
      <w:r w:rsidRPr="00D66195">
        <w:t xml:space="preserve">Local government relies on rates for more than 50 per cent of their income, which are generally based on the land, capital or rental value of property in the </w:t>
      </w:r>
      <w:r>
        <w:t xml:space="preserve">local </w:t>
      </w:r>
      <w:r w:rsidRPr="00D66195">
        <w:t>government area (</w:t>
      </w:r>
      <w:r>
        <w:t>Local Government New Zealand</w:t>
      </w:r>
      <w:r w:rsidRPr="00D66195">
        <w:t>, 2019). This situation increases the sensitivity of local governments to climate change</w:t>
      </w:r>
      <w:r>
        <w:t>-</w:t>
      </w:r>
      <w:r w:rsidRPr="00D66195">
        <w:t xml:space="preserve">related impacts that influence property values, for example insurance sector retreat (E6). Additionally, rates that are linked to land, capital or rental values may fail to keep pace with the expenditure required to adapt to climate change, particularly those projected to occur under </w:t>
      </w:r>
      <w:r w:rsidRPr="007C0697">
        <w:t>representative concentration pathway</w:t>
      </w:r>
      <w:r w:rsidRPr="00D66195">
        <w:t xml:space="preserve"> </w:t>
      </w:r>
      <w:r>
        <w:t>(</w:t>
      </w:r>
      <w:r w:rsidRPr="00D66195">
        <w:t>RCP</w:t>
      </w:r>
      <w:r>
        <w:t xml:space="preserve">) </w:t>
      </w:r>
      <w:r w:rsidRPr="00D66195">
        <w:t>8.5.</w:t>
      </w:r>
    </w:p>
    <w:p w14:paraId="21ABDCC8" w14:textId="06F4195C" w:rsidR="002034F4" w:rsidRPr="00D66195" w:rsidRDefault="002034F4" w:rsidP="004755DB">
      <w:pPr>
        <w:pStyle w:val="BodyText"/>
      </w:pPr>
      <w:r w:rsidRPr="00D66195">
        <w:t>At central government level</w:t>
      </w:r>
      <w:r w:rsidR="00AC32A3">
        <w:t>,</w:t>
      </w:r>
      <w:r w:rsidRPr="00D66195">
        <w:t xml:space="preserve"> finances are relatively strong </w:t>
      </w:r>
      <w:r>
        <w:t>but</w:t>
      </w:r>
      <w:r w:rsidRPr="00D66195">
        <w:t xml:space="preserve"> fiscal pressures are projected to increase as an ageing population slows revenue growth and increases expenses (</w:t>
      </w:r>
      <w:r w:rsidRPr="00791AB5">
        <w:t>New Zealand</w:t>
      </w:r>
      <w:r>
        <w:t xml:space="preserve"> </w:t>
      </w:r>
      <w:r w:rsidRPr="00D66195">
        <w:t>Treasury, 2019</w:t>
      </w:r>
      <w:r w:rsidR="000D0EBE">
        <w:t>a</w:t>
      </w:r>
      <w:r w:rsidRPr="00D66195">
        <w:t xml:space="preserve">). </w:t>
      </w:r>
    </w:p>
    <w:p w14:paraId="59419668" w14:textId="77777777" w:rsidR="002034F4" w:rsidRPr="00D66195" w:rsidRDefault="002034F4" w:rsidP="004755DB">
      <w:pPr>
        <w:pStyle w:val="Heading4"/>
      </w:pPr>
      <w:r w:rsidRPr="00D66195">
        <w:t>Adaptive capacity</w:t>
      </w:r>
    </w:p>
    <w:p w14:paraId="443404FF" w14:textId="34EEE75A" w:rsidR="002034F4" w:rsidRPr="00D66195" w:rsidRDefault="002034F4" w:rsidP="004755DB">
      <w:pPr>
        <w:pStyle w:val="BodyText"/>
      </w:pPr>
      <w:r w:rsidRPr="00D66195">
        <w:t>Local governments currently have varying, but generally limited, adaptive capacity to respond to economic risks. Some councils have indicated that they could meet additional costs through general or targeted rates (James et al, 2019). However, on average, growth in council rates has outstripped common economic indicators</w:t>
      </w:r>
      <w:r>
        <w:t>,</w:t>
      </w:r>
      <w:r w:rsidRPr="00D66195">
        <w:t xml:space="preserve"> and continuing rates increases may challenge the future affordability of council rates for households (</w:t>
      </w:r>
      <w:r w:rsidRPr="00D62AE9">
        <w:t>Department of Internal Affairs</w:t>
      </w:r>
      <w:r w:rsidRPr="00D66195">
        <w:t>, 2017). Other councils have disaster relief funds or have already budgeted for increased infrastructure costs. Many councils remain unsure of what the costs would be and how they would me</w:t>
      </w:r>
      <w:r w:rsidR="00AC32A3">
        <w:t>e</w:t>
      </w:r>
      <w:r w:rsidRPr="00D66195">
        <w:t xml:space="preserve">t </w:t>
      </w:r>
      <w:r w:rsidR="00AC32A3">
        <w:t xml:space="preserve">those costs </w:t>
      </w:r>
      <w:r w:rsidRPr="00D66195">
        <w:t xml:space="preserve">(James et al, 2019). </w:t>
      </w:r>
    </w:p>
    <w:p w14:paraId="1AB09616" w14:textId="6E0AC5F2" w:rsidR="002034F4" w:rsidRPr="00D66195" w:rsidRDefault="002034F4" w:rsidP="004755DB">
      <w:pPr>
        <w:pStyle w:val="BodyText"/>
      </w:pPr>
      <w:r>
        <w:t>C</w:t>
      </w:r>
      <w:r w:rsidRPr="00D66195">
        <w:t xml:space="preserve">entral government has a </w:t>
      </w:r>
      <w:r>
        <w:t>greater</w:t>
      </w:r>
      <w:r w:rsidRPr="00D66195">
        <w:t xml:space="preserve"> ability to adapt to this risk by preparing for a changed climatic future and funding adaptation efforts to ensure New Zealanders can continue to prosper socially, economically and culturally. Central government sets the domestic regulatory framework in which adaptation is currently considered. Among other roles, it is also responsible for providing robust information on how New Zealand’s environment may change and making this information accessible to other sectors (</w:t>
      </w:r>
      <w:r>
        <w:t>Ministry for the Environment</w:t>
      </w:r>
      <w:r w:rsidRPr="00D66195">
        <w:t>, 2017c).</w:t>
      </w:r>
    </w:p>
    <w:p w14:paraId="037A8F9B" w14:textId="77777777" w:rsidR="002034F4" w:rsidRPr="00D66195" w:rsidRDefault="002034F4" w:rsidP="002034F4">
      <w:pPr>
        <w:pStyle w:val="Heading4"/>
      </w:pPr>
      <w:r w:rsidRPr="00D66195">
        <w:lastRenderedPageBreak/>
        <w:t>Consequence</w:t>
      </w:r>
    </w:p>
    <w:p w14:paraId="0FE3D6F9" w14:textId="382C7808" w:rsidR="002034F4" w:rsidRPr="002F2EC6" w:rsidRDefault="002034F4" w:rsidP="00B43801">
      <w:pPr>
        <w:pStyle w:val="BodyText"/>
        <w:spacing w:before="100" w:after="100"/>
        <w:rPr>
          <w:spacing w:val="-2"/>
        </w:rPr>
      </w:pPr>
      <w:r w:rsidRPr="002F2EC6">
        <w:rPr>
          <w:spacing w:val="-2"/>
        </w:rPr>
        <w:t>There have been numerous attempts to calculate the economic cost of climate change</w:t>
      </w:r>
      <w:r w:rsidR="002F2EC6" w:rsidRPr="002F2EC6">
        <w:rPr>
          <w:spacing w:val="-2"/>
        </w:rPr>
        <w:t>.</w:t>
      </w:r>
      <w:r w:rsidRPr="002F2EC6">
        <w:rPr>
          <w:spacing w:val="-2"/>
        </w:rPr>
        <w:t xml:space="preserve"> </w:t>
      </w:r>
      <w:r w:rsidR="002F2EC6" w:rsidRPr="002F2EC6">
        <w:rPr>
          <w:spacing w:val="-2"/>
        </w:rPr>
        <w:t>N</w:t>
      </w:r>
      <w:r w:rsidRPr="002F2EC6">
        <w:rPr>
          <w:spacing w:val="-2"/>
        </w:rPr>
        <w:t>otably the Stern Review (Stern, 2006) estimated that, without action, climate change may lead to losses equivalent to at least 5 per cent of global gross domestic product (GDP) each year</w:t>
      </w:r>
      <w:r w:rsidRPr="002F2EC6">
        <w:rPr>
          <w:b/>
          <w:bCs/>
          <w:spacing w:val="-2"/>
        </w:rPr>
        <w:t xml:space="preserve">. </w:t>
      </w:r>
      <w:r w:rsidRPr="002F2EC6">
        <w:rPr>
          <w:spacing w:val="-2"/>
        </w:rPr>
        <w:t xml:space="preserve">More recently, Hinkel et al (2014) </w:t>
      </w:r>
      <w:r w:rsidR="002F2EC6" w:rsidRPr="002F2EC6">
        <w:rPr>
          <w:spacing w:val="-2"/>
        </w:rPr>
        <w:t xml:space="preserve">have </w:t>
      </w:r>
      <w:r w:rsidRPr="002F2EC6">
        <w:rPr>
          <w:spacing w:val="-2"/>
        </w:rPr>
        <w:t>estimate</w:t>
      </w:r>
      <w:r w:rsidR="002F2EC6" w:rsidRPr="002F2EC6">
        <w:rPr>
          <w:spacing w:val="-2"/>
        </w:rPr>
        <w:t>d</w:t>
      </w:r>
      <w:r w:rsidRPr="002F2EC6">
        <w:rPr>
          <w:spacing w:val="-2"/>
        </w:rPr>
        <w:t xml:space="preserve"> that if the sea level rises by 1.23 metres by 2100,</w:t>
      </w:r>
      <w:r w:rsidRPr="002F2EC6">
        <w:rPr>
          <w:rStyle w:val="FootnoteReference"/>
          <w:spacing w:val="-2"/>
        </w:rPr>
        <w:footnoteReference w:id="8"/>
      </w:r>
      <w:r w:rsidRPr="002F2EC6">
        <w:rPr>
          <w:spacing w:val="-2"/>
        </w:rPr>
        <w:t xml:space="preserve"> frequent floods alone would cause losses of over 9 per cent of global GDP each year. A decline in economic output of this magnitude would have significant consequences for the New Zealand Government’s ability to deliver services to support communities. </w:t>
      </w:r>
    </w:p>
    <w:p w14:paraId="32BAC1A2" w14:textId="77777777" w:rsidR="002034F4" w:rsidRPr="00D66195" w:rsidRDefault="002034F4" w:rsidP="00D303CA">
      <w:pPr>
        <w:pStyle w:val="Heading4"/>
        <w:spacing w:before="180"/>
      </w:pPr>
      <w:r w:rsidRPr="00D66195">
        <w:t>Confidence: High agreement, medium evidence</w:t>
      </w:r>
    </w:p>
    <w:p w14:paraId="41A34003" w14:textId="1FF9E8D0" w:rsidR="002034F4" w:rsidRPr="00D66195" w:rsidRDefault="002034F4" w:rsidP="00B43801">
      <w:pPr>
        <w:pStyle w:val="BodyText"/>
        <w:spacing w:before="100" w:after="100"/>
      </w:pPr>
      <w:r w:rsidRPr="00D66195">
        <w:t xml:space="preserve">There is </w:t>
      </w:r>
      <w:r w:rsidR="002F2EC6">
        <w:t xml:space="preserve">a </w:t>
      </w:r>
      <w:r w:rsidRPr="00D66195">
        <w:t xml:space="preserve">high </w:t>
      </w:r>
      <w:r w:rsidR="00D7539A">
        <w:t>level o</w:t>
      </w:r>
      <w:r w:rsidR="002F2EC6">
        <w:t>f</w:t>
      </w:r>
      <w:r w:rsidR="00D7539A">
        <w:t xml:space="preserve"> </w:t>
      </w:r>
      <w:r w:rsidRPr="00D66195">
        <w:t>agreement that climate change is likely to have adverse consequences for the economy</w:t>
      </w:r>
      <w:r>
        <w:t>;</w:t>
      </w:r>
      <w:r w:rsidRPr="00D66195">
        <w:t xml:space="preserve"> however</w:t>
      </w:r>
      <w:r w:rsidR="002F2EC6">
        <w:t>,</w:t>
      </w:r>
      <w:r w:rsidRPr="00D66195">
        <w:t xml:space="preserve"> agreement </w:t>
      </w:r>
      <w:r>
        <w:t>on</w:t>
      </w:r>
      <w:r w:rsidRPr="00D66195">
        <w:t xml:space="preserve"> the extent of these costs</w:t>
      </w:r>
      <w:r w:rsidR="002F2EC6" w:rsidRPr="00D66195">
        <w:t xml:space="preserve"> is limited</w:t>
      </w:r>
      <w:r w:rsidRPr="00D66195">
        <w:t>.</w:t>
      </w:r>
      <w:r w:rsidR="002F2EC6">
        <w:t xml:space="preserve"> R</w:t>
      </w:r>
      <w:r w:rsidRPr="00D66195">
        <w:t xml:space="preserve">obust evidence </w:t>
      </w:r>
      <w:r w:rsidR="002F2EC6">
        <w:t>shows</w:t>
      </w:r>
      <w:r w:rsidR="002F2EC6" w:rsidRPr="00D66195">
        <w:t xml:space="preserve"> </w:t>
      </w:r>
      <w:r w:rsidRPr="00D66195">
        <w:t xml:space="preserve">the economic costs of climate change in other global regions, </w:t>
      </w:r>
      <w:r>
        <w:t>but</w:t>
      </w:r>
      <w:r w:rsidRPr="00D66195">
        <w:t xml:space="preserve"> very little research has explored this risk in the New Zealand context. A review of recent research related to climate change risks in New Zealand by McKim identified only two pieces of (grey) literature relating to finance (including banking and insurance) and climate change</w:t>
      </w:r>
      <w:r>
        <w:t>,</w:t>
      </w:r>
      <w:r w:rsidRPr="00D66195">
        <w:t xml:space="preserve"> and concluded </w:t>
      </w:r>
      <w:r w:rsidRPr="00404574">
        <w:t>that “a general lack of published research in this area, at least in the New Zealand context, is evident” (</w:t>
      </w:r>
      <w:r w:rsidRPr="00D66195">
        <w:t>McKim</w:t>
      </w:r>
      <w:r>
        <w:t>,</w:t>
      </w:r>
      <w:r w:rsidRPr="00D66195">
        <w:t xml:space="preserve"> 2016</w:t>
      </w:r>
      <w:r>
        <w:t xml:space="preserve">, </w:t>
      </w:r>
      <w:r w:rsidRPr="00404574">
        <w:t>p15).</w:t>
      </w:r>
    </w:p>
    <w:p w14:paraId="2EDB9CF7" w14:textId="77777777" w:rsidR="002034F4" w:rsidRPr="00D66195" w:rsidRDefault="002034F4" w:rsidP="00D303CA">
      <w:pPr>
        <w:pStyle w:val="Heading4"/>
        <w:spacing w:before="180"/>
      </w:pPr>
      <w:r w:rsidRPr="00D66195">
        <w:t xml:space="preserve">Adaptation </w:t>
      </w:r>
    </w:p>
    <w:p w14:paraId="3A217C75" w14:textId="7F014873" w:rsidR="002034F4" w:rsidRDefault="002034F4" w:rsidP="00D303CA">
      <w:pPr>
        <w:pStyle w:val="BodyText"/>
        <w:spacing w:before="100" w:after="100"/>
      </w:pPr>
      <w:r w:rsidRPr="00D66195">
        <w:t xml:space="preserve">All levels of government are undertaking actions that indirectly manage public sector fiscal risk. </w:t>
      </w:r>
      <w:r>
        <w:t>C</w:t>
      </w:r>
      <w:r w:rsidRPr="00D66195">
        <w:t xml:space="preserve">entral government and its departments have </w:t>
      </w:r>
      <w:r>
        <w:t>many</w:t>
      </w:r>
      <w:r w:rsidRPr="00D66195">
        <w:t xml:space="preserve"> efforts under</w:t>
      </w:r>
      <w:r w:rsidR="002A6D5F">
        <w:t xml:space="preserve"> </w:t>
      </w:r>
      <w:r w:rsidRPr="00D66195">
        <w:t>way, including tax policies, adverse events policies, transport resilience strategies, capacity building</w:t>
      </w:r>
      <w:r>
        <w:t>,</w:t>
      </w:r>
      <w:r w:rsidRPr="00D66195">
        <w:t xml:space="preserve"> and engagement with other levels of government. These efforts are not necessarily targeted directly at climate risks</w:t>
      </w:r>
      <w:r>
        <w:t>,</w:t>
      </w:r>
      <w:r w:rsidRPr="00D66195">
        <w:t xml:space="preserve"> but </w:t>
      </w:r>
      <w:r w:rsidR="002A6D5F">
        <w:t xml:space="preserve">all the same </w:t>
      </w:r>
      <w:r w:rsidRPr="00D66195">
        <w:t>may serve to reduce associated risks. Similarly, local and regional governments have also progressed actions related to infrastructure strategies, adaptation pathway development, establishing community resilience groups, and emergency management. Adaptation to address the other climate change risks listed in this report will also contribute to reducing this risk.</w:t>
      </w:r>
    </w:p>
    <w:p w14:paraId="31B06E58" w14:textId="30DBC981" w:rsidR="000D12B7" w:rsidRPr="00D66195" w:rsidRDefault="00D36B93" w:rsidP="00A13A33">
      <w:pPr>
        <w:pStyle w:val="Tableheading2"/>
      </w:pPr>
      <w:bookmarkStart w:id="505" w:name="_Toc45391921"/>
      <w:r w:rsidRPr="00D36B93">
        <w:rPr>
          <w:lang w:eastAsia="en-AU"/>
        </w:rPr>
        <w:t>E1 Risks to governments from economic costs associated with lost productivity, disaster</w:t>
      </w:r>
      <w:r w:rsidR="00A13A33">
        <w:rPr>
          <w:lang w:eastAsia="en-AU"/>
        </w:rPr>
        <w:t> </w:t>
      </w:r>
      <w:r w:rsidRPr="00D36B93">
        <w:rPr>
          <w:lang w:eastAsia="en-AU"/>
        </w:rPr>
        <w:t xml:space="preserve">relief expenditure and unfunded contingent liabilities due to extreme </w:t>
      </w:r>
      <w:r w:rsidR="002A6D5F">
        <w:rPr>
          <w:lang w:eastAsia="en-AU"/>
        </w:rPr>
        <w:t xml:space="preserve">weather </w:t>
      </w:r>
      <w:r w:rsidRPr="00D36B93">
        <w:rPr>
          <w:lang w:eastAsia="en-AU"/>
        </w:rPr>
        <w:t>events and ongoing, gradu</w:t>
      </w:r>
      <w:r>
        <w:rPr>
          <w:lang w:eastAsia="en-AU"/>
        </w:rPr>
        <w:t>al changes</w:t>
      </w:r>
      <w:r w:rsidR="000D12B7" w:rsidRPr="00D52C19">
        <w:rPr>
          <w:lang w:eastAsia="en-AU"/>
        </w:rPr>
        <w:t xml:space="preserve">: </w:t>
      </w:r>
      <w:r w:rsidR="00A13A33">
        <w:rPr>
          <w:lang w:eastAsia="en-AU"/>
        </w:rPr>
        <w:t>U</w:t>
      </w:r>
      <w:r w:rsidR="000D12B7" w:rsidRPr="00D52C19">
        <w:rPr>
          <w:lang w:eastAsia="en-AU"/>
        </w:rPr>
        <w:t>rgency profile</w:t>
      </w:r>
      <w:bookmarkEnd w:id="505"/>
    </w:p>
    <w:tbl>
      <w:tblPr>
        <w:tblW w:w="8528" w:type="dxa"/>
        <w:tblInd w:w="85"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23"/>
        <w:gridCol w:w="1962"/>
        <w:gridCol w:w="850"/>
        <w:gridCol w:w="993"/>
        <w:gridCol w:w="1134"/>
        <w:gridCol w:w="814"/>
        <w:gridCol w:w="616"/>
        <w:gridCol w:w="2113"/>
        <w:gridCol w:w="23"/>
      </w:tblGrid>
      <w:tr w:rsidR="002C3AE0" w:rsidRPr="00B43801" w14:paraId="267A27F8" w14:textId="77777777" w:rsidTr="006B2FBC">
        <w:trPr>
          <w:gridBefore w:val="1"/>
          <w:wBefore w:w="23" w:type="dxa"/>
        </w:trPr>
        <w:tc>
          <w:tcPr>
            <w:tcW w:w="8505" w:type="dxa"/>
            <w:gridSpan w:val="8"/>
            <w:shd w:val="clear" w:color="auto" w:fill="32809C"/>
          </w:tcPr>
          <w:p w14:paraId="5885F7A4" w14:textId="4F584377" w:rsidR="00F16B48" w:rsidRPr="00B43801" w:rsidRDefault="00F16B48" w:rsidP="00D303CA">
            <w:pPr>
              <w:pStyle w:val="TableText"/>
              <w:spacing w:before="40" w:after="40"/>
              <w:rPr>
                <w:b/>
                <w:bCs/>
                <w:color w:val="FFFFFF" w:themeColor="background1"/>
              </w:rPr>
            </w:pPr>
            <w:r w:rsidRPr="00B43801">
              <w:rPr>
                <w:b/>
                <w:bCs/>
                <w:color w:val="FFFFFF" w:themeColor="background1"/>
              </w:rPr>
              <w:t xml:space="preserve">E1 </w:t>
            </w:r>
            <w:r w:rsidR="00D36B93" w:rsidRPr="00B43801">
              <w:rPr>
                <w:b/>
                <w:color w:val="FFFFFF" w:themeColor="background1"/>
                <w:lang w:eastAsia="en-AU"/>
              </w:rPr>
              <w:t>Risks to governments from economic costs associated with lost productivity, disaster relief expenditure and unfunded contingent liabilities due to extreme</w:t>
            </w:r>
            <w:r w:rsidR="002A6D5F">
              <w:rPr>
                <w:b/>
                <w:color w:val="FFFFFF" w:themeColor="background1"/>
                <w:lang w:eastAsia="en-AU"/>
              </w:rPr>
              <w:t xml:space="preserve"> weather</w:t>
            </w:r>
            <w:r w:rsidR="00D36B93" w:rsidRPr="00B43801">
              <w:rPr>
                <w:b/>
                <w:color w:val="FFFFFF" w:themeColor="background1"/>
                <w:lang w:eastAsia="en-AU"/>
              </w:rPr>
              <w:t xml:space="preserve"> events and ongoing, gradual changes</w:t>
            </w:r>
            <w:r w:rsidR="002A6D5F">
              <w:rPr>
                <w:b/>
                <w:color w:val="FFFFFF" w:themeColor="background1"/>
                <w:lang w:eastAsia="en-AU"/>
              </w:rPr>
              <w:t>:</w:t>
            </w:r>
            <w:r w:rsidRPr="00B43801">
              <w:rPr>
                <w:b/>
                <w:bCs/>
                <w:color w:val="FFFFFF" w:themeColor="background1"/>
              </w:rPr>
              <w:t xml:space="preserve"> </w:t>
            </w:r>
            <w:r w:rsidR="00A13A33">
              <w:rPr>
                <w:b/>
                <w:bCs/>
                <w:color w:val="FFFFFF" w:themeColor="background1"/>
              </w:rPr>
              <w:t>U</w:t>
            </w:r>
            <w:r w:rsidRPr="00B43801">
              <w:rPr>
                <w:b/>
                <w:bCs/>
                <w:color w:val="FFFFFF" w:themeColor="background1"/>
              </w:rPr>
              <w:t>rgency profile</w:t>
            </w:r>
          </w:p>
        </w:tc>
      </w:tr>
      <w:tr w:rsidR="006B2FBC" w:rsidRPr="00094D9A" w14:paraId="536D4ED7" w14:textId="77777777" w:rsidTr="006B2FBC">
        <w:trPr>
          <w:gridBefore w:val="1"/>
          <w:wBefore w:w="23" w:type="dxa"/>
        </w:trPr>
        <w:tc>
          <w:tcPr>
            <w:tcW w:w="1962" w:type="dxa"/>
            <w:shd w:val="clear" w:color="auto" w:fill="FFFFFF" w:themeFill="background1"/>
            <w:vAlign w:val="bottom"/>
          </w:tcPr>
          <w:p w14:paraId="375C2352" w14:textId="77777777" w:rsidR="00F16B48" w:rsidRPr="00094D9A" w:rsidRDefault="00F16B48" w:rsidP="00D303CA">
            <w:pPr>
              <w:pStyle w:val="TableTextbold"/>
              <w:spacing w:before="40" w:after="40"/>
            </w:pPr>
            <w:r w:rsidRPr="00094D9A">
              <w:t>Urgency category</w:t>
            </w:r>
          </w:p>
        </w:tc>
        <w:tc>
          <w:tcPr>
            <w:tcW w:w="1843" w:type="dxa"/>
            <w:gridSpan w:val="2"/>
            <w:vAlign w:val="bottom"/>
          </w:tcPr>
          <w:p w14:paraId="64C3CC8A" w14:textId="77777777" w:rsidR="00F16B48" w:rsidRPr="00094D9A" w:rsidRDefault="00F16B48" w:rsidP="00D303CA">
            <w:pPr>
              <w:pStyle w:val="TableTextbold"/>
              <w:spacing w:before="40" w:after="40"/>
            </w:pPr>
            <w:r w:rsidRPr="00094D9A">
              <w:t>Proportion of urgency</w:t>
            </w:r>
          </w:p>
        </w:tc>
        <w:tc>
          <w:tcPr>
            <w:tcW w:w="4700" w:type="dxa"/>
            <w:gridSpan w:val="5"/>
            <w:vAlign w:val="bottom"/>
          </w:tcPr>
          <w:p w14:paraId="468ABC79" w14:textId="77777777" w:rsidR="00F16B48" w:rsidRPr="00094D9A" w:rsidRDefault="00F16B48" w:rsidP="00D303CA">
            <w:pPr>
              <w:pStyle w:val="TableTextbold"/>
              <w:spacing w:before="40" w:after="40"/>
            </w:pPr>
            <w:r w:rsidRPr="00094D9A">
              <w:t>Description of actions</w:t>
            </w:r>
          </w:p>
        </w:tc>
      </w:tr>
      <w:tr w:rsidR="006B2FBC" w:rsidRPr="00D66195" w14:paraId="22FE14EF" w14:textId="77777777" w:rsidTr="006B2FBC">
        <w:tblPrEx>
          <w:tblCellMar>
            <w:left w:w="108" w:type="dxa"/>
            <w:right w:w="108" w:type="dxa"/>
          </w:tblCellMar>
        </w:tblPrEx>
        <w:trPr>
          <w:gridAfter w:val="1"/>
          <w:wAfter w:w="23" w:type="dxa"/>
        </w:trPr>
        <w:tc>
          <w:tcPr>
            <w:tcW w:w="1985" w:type="dxa"/>
            <w:gridSpan w:val="2"/>
            <w:shd w:val="clear" w:color="auto" w:fill="FFFFFF" w:themeFill="background1"/>
            <w:hideMark/>
          </w:tcPr>
          <w:p w14:paraId="237662A0" w14:textId="77777777" w:rsidR="002034F4" w:rsidRPr="006B2FBC" w:rsidRDefault="002034F4" w:rsidP="00D303CA">
            <w:pPr>
              <w:pStyle w:val="TableText"/>
              <w:spacing w:before="40" w:after="40"/>
              <w:rPr>
                <w:b/>
                <w:bCs/>
              </w:rPr>
            </w:pPr>
            <w:r w:rsidRPr="006B2FBC">
              <w:rPr>
                <w:b/>
                <w:bCs/>
              </w:rPr>
              <w:t>More action needed</w:t>
            </w:r>
          </w:p>
        </w:tc>
        <w:tc>
          <w:tcPr>
            <w:tcW w:w="1843" w:type="dxa"/>
            <w:gridSpan w:val="2"/>
          </w:tcPr>
          <w:p w14:paraId="0FB269C5" w14:textId="77777777" w:rsidR="002034F4" w:rsidRPr="00D66195" w:rsidRDefault="002034F4" w:rsidP="00D303CA">
            <w:pPr>
              <w:pStyle w:val="TableText"/>
              <w:spacing w:before="40" w:after="40"/>
              <w:jc w:val="center"/>
            </w:pPr>
            <w:r w:rsidRPr="00D66195">
              <w:t>70</w:t>
            </w:r>
          </w:p>
        </w:tc>
        <w:tc>
          <w:tcPr>
            <w:tcW w:w="4677" w:type="dxa"/>
            <w:gridSpan w:val="4"/>
          </w:tcPr>
          <w:p w14:paraId="4A9075A5" w14:textId="77777777" w:rsidR="002034F4" w:rsidRPr="00D66195" w:rsidRDefault="002034F4" w:rsidP="00D303CA">
            <w:pPr>
              <w:pStyle w:val="TableText"/>
              <w:spacing w:before="40" w:after="40"/>
            </w:pPr>
            <w:r w:rsidRPr="00D66195">
              <w:t>Planning and budgeting for the growing financial burden is critical at all levels of the public sector. Adequate resourcing between different levels of government is essential.</w:t>
            </w:r>
          </w:p>
        </w:tc>
      </w:tr>
      <w:tr w:rsidR="006B2FBC" w:rsidRPr="00D66195" w14:paraId="36616CB8" w14:textId="77777777" w:rsidTr="006B2FBC">
        <w:tblPrEx>
          <w:tblCellMar>
            <w:left w:w="108" w:type="dxa"/>
            <w:right w:w="108" w:type="dxa"/>
          </w:tblCellMar>
        </w:tblPrEx>
        <w:trPr>
          <w:gridAfter w:val="1"/>
          <w:wAfter w:w="23" w:type="dxa"/>
        </w:trPr>
        <w:tc>
          <w:tcPr>
            <w:tcW w:w="1985" w:type="dxa"/>
            <w:gridSpan w:val="2"/>
            <w:shd w:val="clear" w:color="auto" w:fill="FFFFFF" w:themeFill="background1"/>
            <w:hideMark/>
          </w:tcPr>
          <w:p w14:paraId="0875CE13" w14:textId="77777777" w:rsidR="002034F4" w:rsidRPr="006B2FBC" w:rsidRDefault="002034F4" w:rsidP="00D303CA">
            <w:pPr>
              <w:pStyle w:val="TableText"/>
              <w:spacing w:before="40" w:after="40"/>
              <w:rPr>
                <w:b/>
                <w:bCs/>
              </w:rPr>
            </w:pPr>
            <w:r w:rsidRPr="006B2FBC">
              <w:rPr>
                <w:b/>
                <w:bCs/>
              </w:rPr>
              <w:t>Research priority</w:t>
            </w:r>
          </w:p>
        </w:tc>
        <w:tc>
          <w:tcPr>
            <w:tcW w:w="1843" w:type="dxa"/>
            <w:gridSpan w:val="2"/>
          </w:tcPr>
          <w:p w14:paraId="2A6F59B0" w14:textId="77777777" w:rsidR="002034F4" w:rsidRPr="00D66195" w:rsidRDefault="002034F4" w:rsidP="00D303CA">
            <w:pPr>
              <w:pStyle w:val="TableText"/>
              <w:spacing w:before="40" w:after="40"/>
              <w:jc w:val="center"/>
            </w:pPr>
            <w:r w:rsidRPr="00D66195">
              <w:t>20</w:t>
            </w:r>
          </w:p>
        </w:tc>
        <w:tc>
          <w:tcPr>
            <w:tcW w:w="4677" w:type="dxa"/>
            <w:gridSpan w:val="4"/>
          </w:tcPr>
          <w:p w14:paraId="0CD083EA" w14:textId="77777777" w:rsidR="002034F4" w:rsidRPr="00D66195" w:rsidRDefault="002034F4" w:rsidP="00D303CA">
            <w:pPr>
              <w:pStyle w:val="TableText"/>
              <w:spacing w:before="40" w:after="40"/>
            </w:pPr>
            <w:r w:rsidRPr="00D66195">
              <w:t xml:space="preserve">Develop credible estimates of future financial impacts of climate change over time across sectors. </w:t>
            </w:r>
          </w:p>
        </w:tc>
      </w:tr>
      <w:tr w:rsidR="006B2FBC" w:rsidRPr="00D66195" w14:paraId="73A061CC" w14:textId="77777777" w:rsidTr="006B2FBC">
        <w:tblPrEx>
          <w:tblCellMar>
            <w:left w:w="108" w:type="dxa"/>
            <w:right w:w="108" w:type="dxa"/>
          </w:tblCellMar>
        </w:tblPrEx>
        <w:trPr>
          <w:gridAfter w:val="1"/>
          <w:wAfter w:w="23" w:type="dxa"/>
        </w:trPr>
        <w:tc>
          <w:tcPr>
            <w:tcW w:w="1985" w:type="dxa"/>
            <w:gridSpan w:val="2"/>
            <w:shd w:val="clear" w:color="auto" w:fill="FFFFFF" w:themeFill="background1"/>
            <w:hideMark/>
          </w:tcPr>
          <w:p w14:paraId="529497F9" w14:textId="77777777" w:rsidR="002034F4" w:rsidRPr="006B2FBC" w:rsidRDefault="002034F4" w:rsidP="00D303CA">
            <w:pPr>
              <w:pStyle w:val="TableText"/>
              <w:spacing w:before="40" w:after="40"/>
              <w:rPr>
                <w:b/>
                <w:bCs/>
              </w:rPr>
            </w:pPr>
            <w:r w:rsidRPr="006B2FBC">
              <w:rPr>
                <w:b/>
                <w:bCs/>
              </w:rPr>
              <w:t>Sustain current action</w:t>
            </w:r>
          </w:p>
        </w:tc>
        <w:tc>
          <w:tcPr>
            <w:tcW w:w="1843" w:type="dxa"/>
            <w:gridSpan w:val="2"/>
          </w:tcPr>
          <w:p w14:paraId="29971016" w14:textId="77777777" w:rsidR="002034F4" w:rsidRPr="00D66195" w:rsidRDefault="002034F4" w:rsidP="00D303CA">
            <w:pPr>
              <w:pStyle w:val="TableText"/>
              <w:spacing w:before="40" w:after="40"/>
              <w:jc w:val="center"/>
            </w:pPr>
            <w:r w:rsidRPr="00D66195">
              <w:t>10</w:t>
            </w:r>
          </w:p>
        </w:tc>
        <w:tc>
          <w:tcPr>
            <w:tcW w:w="4677" w:type="dxa"/>
            <w:gridSpan w:val="4"/>
          </w:tcPr>
          <w:p w14:paraId="2350F3A9" w14:textId="77777777" w:rsidR="002034F4" w:rsidRPr="00D66195" w:rsidRDefault="002034F4" w:rsidP="00D303CA">
            <w:pPr>
              <w:pStyle w:val="TableText"/>
              <w:spacing w:before="40" w:after="40"/>
            </w:pPr>
            <w:r w:rsidRPr="00D66195">
              <w:t xml:space="preserve">Taking adaptation action in other areas will reduce this risk. </w:t>
            </w:r>
            <w:r w:rsidRPr="00D66195">
              <w:rPr>
                <w:rFonts w:cs="Arial"/>
              </w:rPr>
              <w:t>Continue to monitor climate change risk reduction efforts.</w:t>
            </w:r>
          </w:p>
        </w:tc>
      </w:tr>
      <w:tr w:rsidR="006B2FBC" w:rsidRPr="002C3AE0" w14:paraId="7C0B42C7" w14:textId="77777777" w:rsidTr="00094D9A">
        <w:tblPrEx>
          <w:tblCellMar>
            <w:left w:w="108" w:type="dxa"/>
            <w:right w:w="108" w:type="dxa"/>
          </w:tblCellMar>
        </w:tblPrEx>
        <w:trPr>
          <w:gridAfter w:val="1"/>
          <w:wAfter w:w="23" w:type="dxa"/>
        </w:trPr>
        <w:tc>
          <w:tcPr>
            <w:tcW w:w="1985" w:type="dxa"/>
            <w:gridSpan w:val="2"/>
            <w:tcBorders>
              <w:bottom w:val="single" w:sz="8" w:space="0" w:color="32809C"/>
            </w:tcBorders>
            <w:shd w:val="clear" w:color="auto" w:fill="FFFFFF" w:themeFill="background1"/>
            <w:hideMark/>
          </w:tcPr>
          <w:p w14:paraId="6AD4D348" w14:textId="77777777" w:rsidR="002034F4" w:rsidRPr="002C3AE0" w:rsidRDefault="002034F4" w:rsidP="00D303CA">
            <w:pPr>
              <w:pStyle w:val="TableText"/>
              <w:spacing w:before="40" w:after="40"/>
              <w:rPr>
                <w:b/>
                <w:bCs/>
              </w:rPr>
            </w:pPr>
            <w:r w:rsidRPr="002C3AE0">
              <w:rPr>
                <w:b/>
                <w:bCs/>
              </w:rPr>
              <w:t xml:space="preserve">Watching brief </w:t>
            </w:r>
          </w:p>
        </w:tc>
        <w:tc>
          <w:tcPr>
            <w:tcW w:w="1843" w:type="dxa"/>
            <w:gridSpan w:val="2"/>
            <w:tcBorders>
              <w:bottom w:val="single" w:sz="8" w:space="0" w:color="32809C"/>
            </w:tcBorders>
          </w:tcPr>
          <w:p w14:paraId="01BA5AE2" w14:textId="77777777" w:rsidR="002034F4" w:rsidRPr="002C3AE0" w:rsidRDefault="002034F4" w:rsidP="00D303CA">
            <w:pPr>
              <w:pStyle w:val="TableText"/>
              <w:spacing w:before="40" w:after="40"/>
              <w:jc w:val="center"/>
            </w:pPr>
            <w:r w:rsidRPr="002C3AE0">
              <w:t>0</w:t>
            </w:r>
          </w:p>
        </w:tc>
        <w:tc>
          <w:tcPr>
            <w:tcW w:w="4677" w:type="dxa"/>
            <w:gridSpan w:val="4"/>
            <w:tcBorders>
              <w:bottom w:val="single" w:sz="8" w:space="0" w:color="32809C"/>
            </w:tcBorders>
          </w:tcPr>
          <w:p w14:paraId="653D4EF7" w14:textId="77777777" w:rsidR="002034F4" w:rsidRPr="002C3AE0" w:rsidRDefault="002034F4" w:rsidP="00D303CA">
            <w:pPr>
              <w:pStyle w:val="TableText"/>
              <w:spacing w:before="40" w:after="40"/>
            </w:pPr>
          </w:p>
        </w:tc>
      </w:tr>
      <w:tr w:rsidR="006B2FBC" w:rsidRPr="002C3AE0" w14:paraId="68CF3F75" w14:textId="77777777" w:rsidTr="00094D9A">
        <w:tblPrEx>
          <w:tblCellMar>
            <w:left w:w="108" w:type="dxa"/>
            <w:right w:w="108" w:type="dxa"/>
          </w:tblCellMar>
        </w:tblPrEx>
        <w:trPr>
          <w:gridAfter w:val="1"/>
          <w:wAfter w:w="23" w:type="dxa"/>
        </w:trPr>
        <w:tc>
          <w:tcPr>
            <w:tcW w:w="1985" w:type="dxa"/>
            <w:gridSpan w:val="2"/>
            <w:tcBorders>
              <w:top w:val="single" w:sz="8" w:space="0" w:color="32809C"/>
            </w:tcBorders>
            <w:shd w:val="clear" w:color="auto" w:fill="32809C"/>
          </w:tcPr>
          <w:p w14:paraId="570DD676" w14:textId="77777777" w:rsidR="002034F4" w:rsidRPr="002C3AE0" w:rsidRDefault="002034F4" w:rsidP="00D303CA">
            <w:pPr>
              <w:pStyle w:val="TableText"/>
              <w:spacing w:before="40" w:after="40"/>
              <w:rPr>
                <w:b/>
                <w:bCs/>
                <w:color w:val="FFFFFF" w:themeColor="background1"/>
              </w:rPr>
            </w:pPr>
            <w:r w:rsidRPr="002C3AE0">
              <w:rPr>
                <w:b/>
                <w:bCs/>
                <w:color w:val="FFFFFF" w:themeColor="background1"/>
              </w:rPr>
              <w:t xml:space="preserve">Adaptation urgency </w:t>
            </w:r>
          </w:p>
        </w:tc>
        <w:tc>
          <w:tcPr>
            <w:tcW w:w="1843" w:type="dxa"/>
            <w:gridSpan w:val="2"/>
            <w:tcBorders>
              <w:top w:val="single" w:sz="8" w:space="0" w:color="32809C"/>
            </w:tcBorders>
            <w:shd w:val="clear" w:color="auto" w:fill="FFFFFF" w:themeFill="background1"/>
          </w:tcPr>
          <w:p w14:paraId="48E9449C" w14:textId="77777777" w:rsidR="002034F4" w:rsidRPr="002C3AE0" w:rsidRDefault="002034F4" w:rsidP="00D303CA">
            <w:pPr>
              <w:pStyle w:val="TableText"/>
              <w:spacing w:before="40" w:after="40"/>
              <w:jc w:val="center"/>
            </w:pPr>
            <w:r w:rsidRPr="002C3AE0">
              <w:t>90</w:t>
            </w:r>
          </w:p>
        </w:tc>
        <w:tc>
          <w:tcPr>
            <w:tcW w:w="1134" w:type="dxa"/>
            <w:tcBorders>
              <w:top w:val="single" w:sz="8" w:space="0" w:color="32809C"/>
            </w:tcBorders>
            <w:shd w:val="clear" w:color="auto" w:fill="32809C"/>
          </w:tcPr>
          <w:p w14:paraId="37F9E30C" w14:textId="77777777" w:rsidR="002034F4" w:rsidRPr="002C3AE0" w:rsidRDefault="002034F4" w:rsidP="00D303CA">
            <w:pPr>
              <w:pStyle w:val="TableText"/>
              <w:spacing w:before="40" w:after="40"/>
              <w:rPr>
                <w:b/>
                <w:bCs/>
                <w:color w:val="FFFFFF" w:themeColor="background1"/>
              </w:rPr>
            </w:pPr>
            <w:r w:rsidRPr="002C3AE0">
              <w:rPr>
                <w:b/>
                <w:bCs/>
                <w:color w:val="FFFFFF" w:themeColor="background1"/>
              </w:rPr>
              <w:t xml:space="preserve">Confidence </w:t>
            </w:r>
          </w:p>
        </w:tc>
        <w:tc>
          <w:tcPr>
            <w:tcW w:w="3543" w:type="dxa"/>
            <w:gridSpan w:val="3"/>
            <w:tcBorders>
              <w:top w:val="single" w:sz="8" w:space="0" w:color="32809C"/>
            </w:tcBorders>
          </w:tcPr>
          <w:p w14:paraId="08881D0D" w14:textId="77777777" w:rsidR="002034F4" w:rsidRPr="002C3AE0" w:rsidRDefault="002034F4" w:rsidP="00D303CA">
            <w:pPr>
              <w:pStyle w:val="TableText"/>
              <w:spacing w:before="40" w:after="40"/>
            </w:pPr>
            <w:r w:rsidRPr="002C3AE0">
              <w:t>High agreement, medium evidence.</w:t>
            </w:r>
          </w:p>
        </w:tc>
      </w:tr>
      <w:tr w:rsidR="006B2FBC" w:rsidRPr="002C3AE0" w14:paraId="63B73554" w14:textId="77777777" w:rsidTr="006B2FBC">
        <w:tblPrEx>
          <w:tblCellMar>
            <w:left w:w="108" w:type="dxa"/>
            <w:right w:w="108" w:type="dxa"/>
          </w:tblCellMar>
        </w:tblPrEx>
        <w:trPr>
          <w:gridAfter w:val="1"/>
          <w:wAfter w:w="23" w:type="dxa"/>
        </w:trPr>
        <w:tc>
          <w:tcPr>
            <w:tcW w:w="1985" w:type="dxa"/>
            <w:gridSpan w:val="2"/>
            <w:shd w:val="clear" w:color="auto" w:fill="32809C"/>
          </w:tcPr>
          <w:p w14:paraId="71C24D22" w14:textId="77777777" w:rsidR="002034F4" w:rsidRPr="002C3AE0" w:rsidRDefault="002034F4" w:rsidP="00D303CA">
            <w:pPr>
              <w:pStyle w:val="TableText"/>
              <w:spacing w:before="40" w:after="40"/>
              <w:rPr>
                <w:b/>
                <w:bCs/>
                <w:color w:val="FFFFFF" w:themeColor="background1"/>
              </w:rPr>
            </w:pPr>
            <w:r w:rsidRPr="002C3AE0">
              <w:rPr>
                <w:b/>
                <w:bCs/>
                <w:color w:val="FFFFFF" w:themeColor="background1"/>
              </w:rPr>
              <w:t xml:space="preserve">Consequence </w:t>
            </w:r>
          </w:p>
        </w:tc>
        <w:tc>
          <w:tcPr>
            <w:tcW w:w="850" w:type="dxa"/>
            <w:shd w:val="clear" w:color="auto" w:fill="32809C"/>
          </w:tcPr>
          <w:p w14:paraId="46160531" w14:textId="77777777" w:rsidR="002034F4" w:rsidRPr="002C3AE0" w:rsidRDefault="002034F4" w:rsidP="00D303CA">
            <w:pPr>
              <w:pStyle w:val="TableText"/>
              <w:spacing w:before="40" w:after="40"/>
              <w:rPr>
                <w:color w:val="FFFFFF" w:themeColor="background1"/>
              </w:rPr>
            </w:pPr>
            <w:r w:rsidRPr="002C3AE0">
              <w:rPr>
                <w:color w:val="FFFFFF" w:themeColor="background1"/>
              </w:rPr>
              <w:t>Now</w:t>
            </w:r>
          </w:p>
        </w:tc>
        <w:tc>
          <w:tcPr>
            <w:tcW w:w="993" w:type="dxa"/>
          </w:tcPr>
          <w:p w14:paraId="55D1FBBF" w14:textId="77777777" w:rsidR="002034F4" w:rsidRPr="002C3AE0" w:rsidRDefault="002034F4" w:rsidP="00D303CA">
            <w:pPr>
              <w:pStyle w:val="TableText"/>
              <w:spacing w:before="40" w:after="40"/>
            </w:pPr>
            <w:r w:rsidRPr="002C3AE0">
              <w:t>Minor</w:t>
            </w:r>
          </w:p>
        </w:tc>
        <w:tc>
          <w:tcPr>
            <w:tcW w:w="1134" w:type="dxa"/>
            <w:shd w:val="clear" w:color="auto" w:fill="32809C"/>
          </w:tcPr>
          <w:p w14:paraId="73B3AB25" w14:textId="77777777" w:rsidR="002034F4" w:rsidRPr="002C3AE0" w:rsidRDefault="002034F4" w:rsidP="00D303CA">
            <w:pPr>
              <w:pStyle w:val="TableText"/>
              <w:spacing w:before="40" w:after="40"/>
              <w:rPr>
                <w:color w:val="FFFFFF" w:themeColor="background1"/>
              </w:rPr>
            </w:pPr>
            <w:r w:rsidRPr="002C3AE0">
              <w:rPr>
                <w:color w:val="FFFFFF" w:themeColor="background1"/>
              </w:rPr>
              <w:t>2050</w:t>
            </w:r>
          </w:p>
        </w:tc>
        <w:tc>
          <w:tcPr>
            <w:tcW w:w="814" w:type="dxa"/>
          </w:tcPr>
          <w:p w14:paraId="4EB9A5B3" w14:textId="77777777" w:rsidR="002034F4" w:rsidRPr="002C3AE0" w:rsidRDefault="002034F4" w:rsidP="00D303CA">
            <w:pPr>
              <w:pStyle w:val="TableText"/>
              <w:spacing w:before="40" w:after="40"/>
            </w:pPr>
            <w:r w:rsidRPr="002C3AE0">
              <w:t>Major</w:t>
            </w:r>
          </w:p>
        </w:tc>
        <w:tc>
          <w:tcPr>
            <w:tcW w:w="616" w:type="dxa"/>
            <w:shd w:val="clear" w:color="auto" w:fill="32809C"/>
          </w:tcPr>
          <w:p w14:paraId="43169639" w14:textId="77777777" w:rsidR="002034F4" w:rsidRPr="002C3AE0" w:rsidRDefault="002034F4" w:rsidP="00D303CA">
            <w:pPr>
              <w:pStyle w:val="TableText"/>
              <w:spacing w:before="40" w:after="40"/>
              <w:rPr>
                <w:color w:val="FFFFFF" w:themeColor="background1"/>
              </w:rPr>
            </w:pPr>
            <w:r w:rsidRPr="002C3AE0">
              <w:rPr>
                <w:color w:val="FFFFFF" w:themeColor="background1"/>
              </w:rPr>
              <w:t>2100</w:t>
            </w:r>
          </w:p>
        </w:tc>
        <w:tc>
          <w:tcPr>
            <w:tcW w:w="2113" w:type="dxa"/>
          </w:tcPr>
          <w:p w14:paraId="548DEC83" w14:textId="77777777" w:rsidR="002034F4" w:rsidRPr="002C3AE0" w:rsidRDefault="002034F4" w:rsidP="00D303CA">
            <w:pPr>
              <w:pStyle w:val="TableText"/>
              <w:spacing w:before="40" w:after="40"/>
            </w:pPr>
            <w:r w:rsidRPr="002C3AE0">
              <w:t>Extreme</w:t>
            </w:r>
          </w:p>
        </w:tc>
      </w:tr>
    </w:tbl>
    <w:p w14:paraId="0685CC42" w14:textId="77777777" w:rsidR="005F5D4E" w:rsidRPr="00817EFF" w:rsidRDefault="005F5D4E" w:rsidP="00554444">
      <w:pPr>
        <w:pStyle w:val="Heading3"/>
        <w:numPr>
          <w:ilvl w:val="0"/>
          <w:numId w:val="37"/>
        </w:numPr>
        <w:rPr>
          <w:rFonts w:asciiTheme="minorHAnsi" w:hAnsiTheme="minorHAnsi" w:cstheme="minorHAnsi"/>
        </w:rPr>
      </w:pPr>
      <w:bookmarkStart w:id="506" w:name="_Toc35871120"/>
      <w:bookmarkStart w:id="507" w:name="_Toc37153174"/>
      <w:bookmarkStart w:id="508" w:name="_Toc37404105"/>
      <w:r w:rsidRPr="00D66195">
        <w:lastRenderedPageBreak/>
        <w:t xml:space="preserve">E2 Risks to the financial system from instability due to extreme weather events and </w:t>
      </w:r>
      <w:r w:rsidRPr="00817EFF">
        <w:t>ongoing, gradual changes</w:t>
      </w:r>
      <w:bookmarkEnd w:id="506"/>
      <w:bookmarkEnd w:id="507"/>
      <w:bookmarkEnd w:id="508"/>
    </w:p>
    <w:p w14:paraId="55F9B34D" w14:textId="77777777" w:rsidR="005F5D4E" w:rsidRPr="00817EFF" w:rsidRDefault="005F5D4E" w:rsidP="005F5D4E">
      <w:pPr>
        <w:pStyle w:val="Heading4"/>
        <w:rPr>
          <w:rFonts w:asciiTheme="minorHAnsi" w:hAnsiTheme="minorHAnsi" w:cstheme="minorHAnsi"/>
        </w:rPr>
      </w:pPr>
      <w:r w:rsidRPr="00817EFF">
        <w:t>Risk summary</w:t>
      </w:r>
    </w:p>
    <w:p w14:paraId="67607B12" w14:textId="17D5E04B" w:rsidR="005F5D4E" w:rsidRPr="00817EFF" w:rsidRDefault="005F5D4E" w:rsidP="00B60294">
      <w:pPr>
        <w:pStyle w:val="BodyText"/>
      </w:pPr>
      <w:r w:rsidRPr="00817EFF">
        <w:t>Financial instability impacts livelihoods, socio</w:t>
      </w:r>
      <w:r>
        <w:t>-</w:t>
      </w:r>
      <w:r w:rsidRPr="00817EFF">
        <w:t>economic inequality and the economy. The fundamental changes projected in the climate system are likely to have severe implications for the stability of the global financial system (Dafermos</w:t>
      </w:r>
      <w:r>
        <w:t xml:space="preserve"> et al</w:t>
      </w:r>
      <w:r w:rsidRPr="00817EFF">
        <w:t>, 2018). New Zealand is exposed to climate change impacts in financial markets globally as well as locally. Climate</w:t>
      </w:r>
      <w:r w:rsidR="002A6D5F">
        <w:t xml:space="preserve"> change</w:t>
      </w:r>
      <w:r w:rsidRPr="00817EFF">
        <w:t>-related hazards could severely and abruptly damage the balance sheets of households, corporations, banks and insurers, triggering financial and macro</w:t>
      </w:r>
      <w:r>
        <w:t>-</w:t>
      </w:r>
      <w:r w:rsidRPr="00817EFF">
        <w:t>economic instability (Batten</w:t>
      </w:r>
      <w:r>
        <w:t xml:space="preserve"> et al</w:t>
      </w:r>
      <w:r w:rsidRPr="00817EFF">
        <w:t xml:space="preserve">, 2016). </w:t>
      </w:r>
    </w:p>
    <w:p w14:paraId="7B5E432B" w14:textId="77777777" w:rsidR="005F5D4E" w:rsidRPr="00817EFF" w:rsidRDefault="005F5D4E" w:rsidP="005F5D4E">
      <w:pPr>
        <w:pStyle w:val="Heading4"/>
      </w:pPr>
      <w:r w:rsidRPr="00817EFF">
        <w:t>Exposure</w:t>
      </w:r>
    </w:p>
    <w:p w14:paraId="6A43BC75" w14:textId="559EEED5" w:rsidR="005F5D4E" w:rsidRPr="00817EFF" w:rsidRDefault="005F5D4E" w:rsidP="00B60294">
      <w:pPr>
        <w:pStyle w:val="BodyText"/>
      </w:pPr>
      <w:r w:rsidRPr="00817EFF">
        <w:t>New Zealand’s financial system is highly exposed to climate change through local changes and international markets. The global financial system is composed of an extremely complex network of tightly linked financial institutions and markets. As the global fallout following the implosion of the U</w:t>
      </w:r>
      <w:r>
        <w:t xml:space="preserve">nited </w:t>
      </w:r>
      <w:r w:rsidRPr="00817EFF">
        <w:t>S</w:t>
      </w:r>
      <w:r>
        <w:t>tates’</w:t>
      </w:r>
      <w:r w:rsidRPr="00817EFF">
        <w:t xml:space="preserve"> sub-prime mortgage market in 2008 demonstrated, financial system complexity and interconnectedness can transmit and amplify disruption across the globe. The stability of New Zealand’s financial system is therefore influenced by the impacts of</w:t>
      </w:r>
      <w:r w:rsidR="00D303CA">
        <w:t> </w:t>
      </w:r>
      <w:r w:rsidRPr="00817EFF">
        <w:t>climate change</w:t>
      </w:r>
      <w:r>
        <w:t>-</w:t>
      </w:r>
      <w:r w:rsidRPr="00817EFF">
        <w:t>related hazards globally, as well as the behaviour of foreign governments, regulatory bodies and financial institutions (Batten</w:t>
      </w:r>
      <w:r>
        <w:t xml:space="preserve"> et al</w:t>
      </w:r>
      <w:r w:rsidRPr="00817EFF">
        <w:t xml:space="preserve">, 2016). Any single </w:t>
      </w:r>
      <w:r w:rsidR="002A6D5F">
        <w:t xml:space="preserve">acute event </w:t>
      </w:r>
      <w:r w:rsidRPr="00817EFF">
        <w:t>or series of acute events, such as hurricanes or cyclones, fires or floods, that precipitate rapid asset value reappraisals in major financial hubs</w:t>
      </w:r>
      <w:r>
        <w:t xml:space="preserve"> like</w:t>
      </w:r>
      <w:r w:rsidRPr="00817EFF">
        <w:t xml:space="preserve"> New York, Tokyo, Shanghai, Shenzhen, Hong Kong or</w:t>
      </w:r>
      <w:r w:rsidR="00D303CA">
        <w:t> </w:t>
      </w:r>
      <w:r w:rsidRPr="00817EFF">
        <w:t xml:space="preserve">London could affect New Zealand’s financial system. The pricing of </w:t>
      </w:r>
      <w:r w:rsidR="00FD3F14">
        <w:t>ongoing, gradual</w:t>
      </w:r>
      <w:r w:rsidRPr="00817EFF">
        <w:t xml:space="preserve"> onset events, particularly sea</w:t>
      </w:r>
      <w:r>
        <w:t>-</w:t>
      </w:r>
      <w:r w:rsidRPr="00817EFF">
        <w:t>level rise, could also trigger rapid asset value reappraisal and financial system disruption. Vulnerability of supply and distribution systems (E7) may also expose the financial system to disruption (Hong</w:t>
      </w:r>
      <w:r>
        <w:t xml:space="preserve"> et al</w:t>
      </w:r>
      <w:r w:rsidRPr="00817EFF">
        <w:t>, 2019).</w:t>
      </w:r>
    </w:p>
    <w:p w14:paraId="43A1CDD0" w14:textId="77777777" w:rsidR="005F5D4E" w:rsidRPr="00817EFF" w:rsidRDefault="005F5D4E" w:rsidP="00B60294">
      <w:pPr>
        <w:pStyle w:val="BodyText"/>
      </w:pPr>
      <w:r w:rsidRPr="00817EFF">
        <w:t xml:space="preserve">Small and </w:t>
      </w:r>
      <w:r>
        <w:t>m</w:t>
      </w:r>
      <w:r w:rsidRPr="00817EFF">
        <w:t xml:space="preserve">edium </w:t>
      </w:r>
      <w:r>
        <w:t>e</w:t>
      </w:r>
      <w:r w:rsidRPr="00817EFF">
        <w:t>nterprises (SMEs), which account for 97</w:t>
      </w:r>
      <w:r>
        <w:t xml:space="preserve"> per cent</w:t>
      </w:r>
      <w:r w:rsidRPr="00817EFF">
        <w:t xml:space="preserve"> of all New Zealand businesses and 29</w:t>
      </w:r>
      <w:r>
        <w:t xml:space="preserve"> per cent</w:t>
      </w:r>
      <w:r w:rsidRPr="00817EFF">
        <w:t xml:space="preserve"> of employment (New Zealand Foreign Affairs and Trade, nd), are particularly sensitive to climate change</w:t>
      </w:r>
      <w:r>
        <w:t>-</w:t>
      </w:r>
      <w:r w:rsidRPr="00817EFF">
        <w:t xml:space="preserve">related disruption, </w:t>
      </w:r>
      <w:r>
        <w:t>so</w:t>
      </w:r>
      <w:r w:rsidRPr="00817EFF">
        <w:t xml:space="preserve"> have the potential to </w:t>
      </w:r>
      <w:r>
        <w:t>be</w:t>
      </w:r>
      <w:r w:rsidRPr="00817EFF">
        <w:t xml:space="preserve"> a source of financial system instability.</w:t>
      </w:r>
    </w:p>
    <w:p w14:paraId="31618153" w14:textId="1D353657" w:rsidR="005F5D4E" w:rsidRPr="00817EFF" w:rsidRDefault="005F5D4E" w:rsidP="00B60294">
      <w:pPr>
        <w:pStyle w:val="BodyText"/>
      </w:pPr>
      <w:r w:rsidRPr="00817EFF">
        <w:t>Both extreme events and ongoing</w:t>
      </w:r>
      <w:r w:rsidR="00B51A3C">
        <w:t>,</w:t>
      </w:r>
      <w:r w:rsidRPr="00817EFF">
        <w:t xml:space="preserve"> gradual changes could contribute to financial system instability in New Zealand. </w:t>
      </w:r>
      <w:r>
        <w:t>O</w:t>
      </w:r>
      <w:r w:rsidRPr="00817EFF">
        <w:t>ngoing</w:t>
      </w:r>
      <w:r w:rsidR="00B51A3C">
        <w:t>,</w:t>
      </w:r>
      <w:r w:rsidRPr="00817EFF">
        <w:t xml:space="preserve"> gradual changes such as sea</w:t>
      </w:r>
      <w:r>
        <w:t>-</w:t>
      </w:r>
      <w:r w:rsidRPr="00817EFF">
        <w:t xml:space="preserve">level rise, or change in climatic means, could over time stress businesses, governments, bank balance sheets, and economic activity. Extreme events in areas where valuable assets are concentrated, such as cities, could also lead to disproportionate financial system instability. </w:t>
      </w:r>
    </w:p>
    <w:p w14:paraId="04AB220D" w14:textId="77777777" w:rsidR="005F5D4E" w:rsidRPr="00817EFF" w:rsidRDefault="005F5D4E" w:rsidP="00B60294">
      <w:pPr>
        <w:pStyle w:val="Heading4"/>
      </w:pPr>
      <w:r w:rsidRPr="00817EFF">
        <w:t>Sensitivity</w:t>
      </w:r>
    </w:p>
    <w:p w14:paraId="3445F87B" w14:textId="51C35891" w:rsidR="005F5D4E" w:rsidRPr="00817EFF" w:rsidRDefault="005F5D4E" w:rsidP="00B60294">
      <w:pPr>
        <w:pStyle w:val="BodyText"/>
      </w:pPr>
      <w:r w:rsidRPr="00817EFF">
        <w:t xml:space="preserve">New Zealand’s financial system is resilient to a broad range of economic risks (Reserve Bank of New Zealand, 2019). </w:t>
      </w:r>
      <w:r>
        <w:t>Many</w:t>
      </w:r>
      <w:r w:rsidRPr="00817EFF">
        <w:t xml:space="preserve"> factors affect the sensitivity of New Zealand’s financial system to climate change impacts, including debt, capitalisation and ability to price risk. </w:t>
      </w:r>
    </w:p>
    <w:p w14:paraId="7B5A6384" w14:textId="1D80A661" w:rsidR="005F5D4E" w:rsidRPr="00817EFF" w:rsidRDefault="005F5D4E" w:rsidP="00B60294">
      <w:pPr>
        <w:pStyle w:val="BodyText"/>
        <w:rPr>
          <w:b/>
        </w:rPr>
      </w:pPr>
      <w:r w:rsidRPr="00817EFF">
        <w:t>New Zealand’s AAA credit rating is justified by its ‘very high economic resilience’, a strong fiscal position</w:t>
      </w:r>
      <w:r>
        <w:t>,</w:t>
      </w:r>
      <w:r w:rsidRPr="00817EFF">
        <w:t xml:space="preserve"> and effective institutions and policies, which mitigate </w:t>
      </w:r>
      <w:r>
        <w:t>the country’s</w:t>
      </w:r>
      <w:r w:rsidRPr="00817EFF">
        <w:t xml:space="preserve"> vulnerability to financial system shocks (</w:t>
      </w:r>
      <w:r>
        <w:t>Stuff</w:t>
      </w:r>
      <w:r w:rsidRPr="00817EFF">
        <w:t>, 2016</w:t>
      </w:r>
      <w:r>
        <w:t>b</w:t>
      </w:r>
      <w:r w:rsidRPr="00817EFF">
        <w:t xml:space="preserve">). However, a large external or domestic shock, such as a natural disaster, could threaten this current position and result in a </w:t>
      </w:r>
      <w:bookmarkStart w:id="509" w:name="_Hlk40101576"/>
      <w:r w:rsidRPr="00817EFF">
        <w:t xml:space="preserve">credit downgrade </w:t>
      </w:r>
      <w:r>
        <w:t>that</w:t>
      </w:r>
      <w:r w:rsidRPr="00817EFF">
        <w:t xml:space="preserve"> would undermine the banking system by raising the cost of funding </w:t>
      </w:r>
      <w:bookmarkEnd w:id="509"/>
      <w:r w:rsidRPr="00817EFF">
        <w:t>(Moody’s, 2017). This would be particularly severe if it led to some of New Zealand’s many highly indebted households and dairy farms to default (Reserve Bank of New Zealand, 2019).</w:t>
      </w:r>
    </w:p>
    <w:p w14:paraId="55A8C12D" w14:textId="77777777" w:rsidR="005F5D4E" w:rsidRPr="00817EFF" w:rsidRDefault="005F5D4E" w:rsidP="00094D9A">
      <w:pPr>
        <w:pStyle w:val="BodyText"/>
        <w:spacing w:before="100" w:after="100"/>
      </w:pPr>
      <w:r w:rsidRPr="00817EFF">
        <w:lastRenderedPageBreak/>
        <w:t>The Reserve Bank</w:t>
      </w:r>
      <w:r>
        <w:t xml:space="preserve"> of New Zealand</w:t>
      </w:r>
      <w:r w:rsidRPr="00817EFF">
        <w:t xml:space="preserve"> has recogni</w:t>
      </w:r>
      <w:r>
        <w:t>s</w:t>
      </w:r>
      <w:r w:rsidRPr="00817EFF">
        <w:t>ed that the costs of bank failures are higher than previously understood</w:t>
      </w:r>
      <w:r>
        <w:t>,</w:t>
      </w:r>
      <w:r w:rsidRPr="00817EFF">
        <w:t xml:space="preserve"> and has proposed reduc</w:t>
      </w:r>
      <w:r>
        <w:t>ing</w:t>
      </w:r>
      <w:r w:rsidRPr="00817EFF">
        <w:t xml:space="preserve"> the sensitivity of the banking system by gradually raising bank capital requirements. However</w:t>
      </w:r>
      <w:r>
        <w:t>,</w:t>
      </w:r>
      <w:r w:rsidRPr="00817EFF">
        <w:t xml:space="preserve"> some insurers and non-bank deposit takers have capital buffers that would absorb only relatively small losses, rendering them sensitive to disruption (Reserve Bank of New Zealand, 2019).</w:t>
      </w:r>
      <w:r w:rsidRPr="00817EFF">
        <w:rPr>
          <w:rStyle w:val="FootnoteReference"/>
          <w:rFonts w:asciiTheme="minorHAnsi" w:hAnsiTheme="minorHAnsi" w:cstheme="minorHAnsi"/>
        </w:rPr>
        <w:t xml:space="preserve"> </w:t>
      </w:r>
    </w:p>
    <w:p w14:paraId="4607CFDC" w14:textId="0895943E" w:rsidR="005F5D4E" w:rsidRPr="00817EFF" w:rsidRDefault="005F5D4E" w:rsidP="00094D9A">
      <w:pPr>
        <w:pStyle w:val="BodyText"/>
        <w:spacing w:before="100" w:after="100"/>
      </w:pPr>
      <w:r w:rsidRPr="00817EFF">
        <w:t xml:space="preserve">The insurance sector is highly sensitive to changes in climate hazards and may </w:t>
      </w:r>
      <w:r>
        <w:t>have</w:t>
      </w:r>
      <w:r w:rsidRPr="00817EFF">
        <w:t xml:space="preserve"> underestimat</w:t>
      </w:r>
      <w:r>
        <w:t>ed</w:t>
      </w:r>
      <w:r w:rsidRPr="00817EFF">
        <w:t xml:space="preserve"> the impact of climate change on catastrophe risks. For example, reinsurers could be</w:t>
      </w:r>
      <w:r w:rsidR="000C6F92">
        <w:t> </w:t>
      </w:r>
      <w:r w:rsidRPr="00817EFF">
        <w:t xml:space="preserve">underestimating their exposure to </w:t>
      </w:r>
      <w:r w:rsidRPr="00EB3488">
        <w:t>1-in-10-year and 1-in-250-year</w:t>
      </w:r>
      <w:r w:rsidRPr="00817EFF">
        <w:t xml:space="preserve"> catastrophe losses by an</w:t>
      </w:r>
      <w:r w:rsidR="000C6F92">
        <w:t> </w:t>
      </w:r>
      <w:r w:rsidRPr="00817EFF">
        <w:t xml:space="preserve">average of </w:t>
      </w:r>
      <w:r w:rsidR="00410724">
        <w:t>about</w:t>
      </w:r>
      <w:r w:rsidR="00410724" w:rsidRPr="00817EFF">
        <w:t xml:space="preserve"> </w:t>
      </w:r>
      <w:r w:rsidRPr="00817EFF">
        <w:t>50 per cent (Standard and Poor’s, 2014). Catastrophe models, which are used by insurers, reinsurers, governments, capital markets and other financial entities, also tend to rely on historical data and do not necessarily incorporate climate change</w:t>
      </w:r>
      <w:r w:rsidR="000C6F92">
        <w:t> </w:t>
      </w:r>
      <w:r w:rsidRPr="00817EFF">
        <w:t>trends (Lloyd’s, 2014).</w:t>
      </w:r>
    </w:p>
    <w:p w14:paraId="34BE1612" w14:textId="77777777" w:rsidR="005F5D4E" w:rsidRPr="00817EFF" w:rsidRDefault="005F5D4E" w:rsidP="00094D9A">
      <w:pPr>
        <w:pStyle w:val="Heading4"/>
        <w:spacing w:before="180"/>
      </w:pPr>
      <w:r w:rsidRPr="00817EFF">
        <w:t>Adaptive capacity</w:t>
      </w:r>
    </w:p>
    <w:p w14:paraId="7B6180A2" w14:textId="2FFCBB32" w:rsidR="005F5D4E" w:rsidRDefault="005F5D4E" w:rsidP="00094D9A">
      <w:pPr>
        <w:pStyle w:val="BodyText"/>
        <w:spacing w:before="80" w:after="90"/>
        <w:rPr>
          <w:shd w:val="clear" w:color="auto" w:fill="FFFFFF"/>
        </w:rPr>
      </w:pPr>
      <w:r w:rsidRPr="00817EFF">
        <w:rPr>
          <w:shd w:val="clear" w:color="auto" w:fill="FFFFFF"/>
        </w:rPr>
        <w:t>The</w:t>
      </w:r>
      <w:r w:rsidRPr="00817EFF">
        <w:rPr>
          <w:i/>
          <w:shd w:val="clear" w:color="auto" w:fill="FFFFFF"/>
        </w:rPr>
        <w:t xml:space="preserve"> </w:t>
      </w:r>
      <w:r w:rsidRPr="00527B50">
        <w:rPr>
          <w:iCs/>
          <w:shd w:val="clear" w:color="auto" w:fill="FFFFFF"/>
        </w:rPr>
        <w:t>Reserve Bank Climate Change Strategy</w:t>
      </w:r>
      <w:r w:rsidRPr="00817EFF">
        <w:rPr>
          <w:shd w:val="clear" w:color="auto" w:fill="FFFFFF"/>
        </w:rPr>
        <w:t xml:space="preserve"> acknowledges the need to consider climate change risk in</w:t>
      </w:r>
      <w:r>
        <w:rPr>
          <w:shd w:val="clear" w:color="auto" w:fill="FFFFFF"/>
        </w:rPr>
        <w:t>:</w:t>
      </w:r>
      <w:r w:rsidRPr="00817EFF">
        <w:rPr>
          <w:shd w:val="clear" w:color="auto" w:fill="FFFFFF"/>
        </w:rPr>
        <w:t xml:space="preserve"> </w:t>
      </w:r>
    </w:p>
    <w:p w14:paraId="6690CDB8" w14:textId="77777777" w:rsidR="005F5D4E" w:rsidRDefault="005F5D4E" w:rsidP="00094D9A">
      <w:pPr>
        <w:pStyle w:val="Bullet"/>
        <w:spacing w:after="90"/>
        <w:rPr>
          <w:shd w:val="clear" w:color="auto" w:fill="FFFFFF"/>
        </w:rPr>
      </w:pPr>
      <w:r w:rsidRPr="00817EFF">
        <w:rPr>
          <w:shd w:val="clear" w:color="auto" w:fill="FFFFFF"/>
        </w:rPr>
        <w:t>the setting of monetary policy (policy that controls either monetary supply or the interest rate payable on short</w:t>
      </w:r>
      <w:r>
        <w:rPr>
          <w:shd w:val="clear" w:color="auto" w:fill="FFFFFF"/>
        </w:rPr>
        <w:t>-</w:t>
      </w:r>
      <w:r w:rsidRPr="00817EFF">
        <w:rPr>
          <w:shd w:val="clear" w:color="auto" w:fill="FFFFFF"/>
        </w:rPr>
        <w:t>term borrowing)</w:t>
      </w:r>
    </w:p>
    <w:p w14:paraId="5C310A3F" w14:textId="77777777" w:rsidR="005F5D4E" w:rsidRPr="00527B50" w:rsidRDefault="005F5D4E" w:rsidP="00094D9A">
      <w:pPr>
        <w:pStyle w:val="Bullet"/>
        <w:spacing w:after="90"/>
        <w:rPr>
          <w:shd w:val="clear" w:color="auto" w:fill="FFFFFF"/>
        </w:rPr>
      </w:pPr>
      <w:r w:rsidRPr="00817EFF">
        <w:t>the monitoring of financial stability risks and financial markets</w:t>
      </w:r>
    </w:p>
    <w:p w14:paraId="6062FD22" w14:textId="77777777" w:rsidR="005F5D4E" w:rsidRDefault="005F5D4E" w:rsidP="00B60294">
      <w:pPr>
        <w:pStyle w:val="Bullet"/>
        <w:rPr>
          <w:shd w:val="clear" w:color="auto" w:fill="FFFFFF"/>
        </w:rPr>
      </w:pPr>
      <w:r w:rsidRPr="00817EFF">
        <w:t>the identification of appropriate prudential requirements (Reserve Bank of New Zealand, 2020)</w:t>
      </w:r>
      <w:r w:rsidRPr="00817EFF">
        <w:rPr>
          <w:shd w:val="clear" w:color="auto" w:fill="FFFFFF"/>
        </w:rPr>
        <w:t xml:space="preserve">. </w:t>
      </w:r>
    </w:p>
    <w:p w14:paraId="5095F0EB" w14:textId="77777777" w:rsidR="005F5D4E" w:rsidRPr="00817EFF" w:rsidRDefault="005F5D4E" w:rsidP="008714B0">
      <w:pPr>
        <w:pStyle w:val="BodyText"/>
        <w:spacing w:before="80" w:after="100" w:line="278" w:lineRule="atLeast"/>
        <w:rPr>
          <w:shd w:val="clear" w:color="auto" w:fill="FFFFFF"/>
        </w:rPr>
      </w:pPr>
      <w:r w:rsidRPr="00817EFF">
        <w:rPr>
          <w:shd w:val="clear" w:color="auto" w:fill="FFFFFF"/>
        </w:rPr>
        <w:t>However, historically low interest rates limit the ability to stimulate the economy in the event of a demand-side shock (Reserve Bank of New Zealand, 2019). Monetary policy instruments are also limited in addressing supply-side shocks</w:t>
      </w:r>
      <w:r w:rsidRPr="00817EFF">
        <w:t xml:space="preserve">. </w:t>
      </w:r>
    </w:p>
    <w:p w14:paraId="234852F8" w14:textId="2DC3B8F5" w:rsidR="005F5D4E" w:rsidRPr="00817EFF" w:rsidRDefault="005F5D4E" w:rsidP="008714B0">
      <w:pPr>
        <w:pStyle w:val="BodyText"/>
        <w:spacing w:before="100" w:after="100" w:line="278" w:lineRule="atLeast"/>
      </w:pPr>
      <w:r w:rsidRPr="00817EFF">
        <w:t>Actions taken by the financial sector influence the size and allocation of damages from a hazard (Batten</w:t>
      </w:r>
      <w:r>
        <w:rPr>
          <w:color w:val="000000"/>
        </w:rPr>
        <w:t xml:space="preserve"> et al</w:t>
      </w:r>
      <w:r w:rsidRPr="00817EFF">
        <w:t>, 2016). For example, the amount of insurance and credit available for financing building</w:t>
      </w:r>
      <w:r>
        <w:t xml:space="preserve"> </w:t>
      </w:r>
      <w:r w:rsidRPr="00817EFF">
        <w:t>construction in flood-prone areas will determine the size of the eventual financial losses from flooding in these areas, as well as the allocation of these losses. The uncertainty in future greenhouse gas concentrations, corresponding climate change and the reactions of humans to th</w:t>
      </w:r>
      <w:r w:rsidR="00410724">
        <w:t>is</w:t>
      </w:r>
      <w:r w:rsidRPr="00817EFF">
        <w:t xml:space="preserve"> change hinder accurate and efficient pricing of risk (Aglietta and Espag</w:t>
      </w:r>
      <w:r w:rsidR="00410724">
        <w:t>n</w:t>
      </w:r>
      <w:r w:rsidRPr="00817EFF">
        <w:t>e, 2016). Importantly, the ‘long tails’ of probability distributions (unlikely but extreme events) that grow ‘thicker’ (</w:t>
      </w:r>
      <w:r>
        <w:t>that is,</w:t>
      </w:r>
      <w:r w:rsidRPr="00817EFF">
        <w:t xml:space="preserve"> more likely) with climate change inaction cannot be ruled out as they are crucial for accurate pricing of uncertainty (Weitzman, 2009).</w:t>
      </w:r>
    </w:p>
    <w:p w14:paraId="28A3C7A4" w14:textId="59D4872B" w:rsidR="005F5D4E" w:rsidRPr="00817EFF" w:rsidRDefault="005F5D4E" w:rsidP="008714B0">
      <w:pPr>
        <w:pStyle w:val="BodyText"/>
        <w:spacing w:before="100" w:after="100" w:line="278" w:lineRule="atLeast"/>
        <w:rPr>
          <w:color w:val="000000"/>
        </w:rPr>
      </w:pPr>
      <w:r w:rsidRPr="00817EFF">
        <w:t>There is an international movement towards disclosure of climate change risks</w:t>
      </w:r>
      <w:r>
        <w:t>,</w:t>
      </w:r>
      <w:r w:rsidRPr="00817EFF">
        <w:t xml:space="preserve"> such as </w:t>
      </w:r>
      <w:r>
        <w:t xml:space="preserve">through </w:t>
      </w:r>
      <w:r w:rsidRPr="00817EFF">
        <w:t>the Carbon Standards Disclosure Board, the U</w:t>
      </w:r>
      <w:r>
        <w:t xml:space="preserve">nited </w:t>
      </w:r>
      <w:r w:rsidRPr="00817EFF">
        <w:t>N</w:t>
      </w:r>
      <w:r>
        <w:t>ations’</w:t>
      </w:r>
      <w:r w:rsidRPr="00817EFF">
        <w:t xml:space="preserve"> Principles for Responsible Investment, the Task Force on Climate-related Financial Disclosures</w:t>
      </w:r>
      <w:r>
        <w:t xml:space="preserve"> (TCFD)</w:t>
      </w:r>
      <w:r w:rsidRPr="00817EFF">
        <w:t xml:space="preserve"> and the Network for Greening the Financial System, of which New Zealand is a member. The intention of this movement is</w:t>
      </w:r>
      <w:r w:rsidRPr="00817EFF">
        <w:rPr>
          <w:rFonts w:asciiTheme="minorHAnsi" w:hAnsiTheme="minorHAnsi" w:cstheme="minorHAnsi"/>
        </w:rPr>
        <w:t xml:space="preserve"> to</w:t>
      </w:r>
      <w:r w:rsidRPr="00817EFF">
        <w:t xml:space="preserve"> mobilise mainstream financial flows towards investments that are not exposed to climate risk. </w:t>
      </w:r>
      <w:r w:rsidR="00790AF1">
        <w:t xml:space="preserve">To date, </w:t>
      </w:r>
      <w:r w:rsidRPr="00817EFF">
        <w:t xml:space="preserve">TCFD disclosure is minimal and capital flows generally still fail to consider climate risk. </w:t>
      </w:r>
      <w:r>
        <w:t>Generally t</w:t>
      </w:r>
      <w:r w:rsidRPr="00817EFF">
        <w:t>he market under</w:t>
      </w:r>
      <w:r w:rsidR="00790AF1">
        <w:t>-</w:t>
      </w:r>
      <w:r w:rsidRPr="00817EFF">
        <w:t>reacts to many types of value-relevant information (Weitzman, 2009) such as industry news, demographic shifts and upstream</w:t>
      </w:r>
      <w:r w:rsidR="00790AF1">
        <w:t>–</w:t>
      </w:r>
      <w:r w:rsidRPr="00817EFF">
        <w:t>downstream relationships (Cohen and Frazzini, 2008</w:t>
      </w:r>
      <w:r w:rsidR="00790AF1">
        <w:t>;</w:t>
      </w:r>
      <w:r w:rsidR="00790AF1" w:rsidRPr="00790AF1">
        <w:t xml:space="preserve"> </w:t>
      </w:r>
      <w:r w:rsidR="00790AF1" w:rsidRPr="00817EFF">
        <w:t>Hong</w:t>
      </w:r>
      <w:r w:rsidR="00790AF1">
        <w:rPr>
          <w:color w:val="000000"/>
        </w:rPr>
        <w:t xml:space="preserve"> et al</w:t>
      </w:r>
      <w:r w:rsidR="00790AF1" w:rsidRPr="00817EFF">
        <w:t>, 2007</w:t>
      </w:r>
      <w:r w:rsidRPr="00817EFF">
        <w:t xml:space="preserve">). Research also suggests that stock markets are inefficient in responding to information </w:t>
      </w:r>
      <w:r w:rsidRPr="00817EFF">
        <w:rPr>
          <w:color w:val="000000"/>
        </w:rPr>
        <w:t>about drought trends (Hong</w:t>
      </w:r>
      <w:r>
        <w:rPr>
          <w:color w:val="000000"/>
        </w:rPr>
        <w:t xml:space="preserve"> et al</w:t>
      </w:r>
      <w:r w:rsidRPr="00817EFF">
        <w:rPr>
          <w:color w:val="000000"/>
        </w:rPr>
        <w:t>, 2019). The reasons for this lack of response require further research</w:t>
      </w:r>
      <w:r>
        <w:rPr>
          <w:color w:val="000000"/>
        </w:rPr>
        <w:t>,</w:t>
      </w:r>
      <w:r w:rsidRPr="00817EFF">
        <w:rPr>
          <w:color w:val="000000"/>
        </w:rPr>
        <w:t xml:space="preserve"> but may include inattention, home country equity bias or other institutional investor frictions. However, the inability to adequately price climate change risk, </w:t>
      </w:r>
      <w:r w:rsidR="00B42FAE">
        <w:rPr>
          <w:color w:val="000000"/>
        </w:rPr>
        <w:t>whatever</w:t>
      </w:r>
      <w:r w:rsidRPr="00817EFF">
        <w:rPr>
          <w:color w:val="000000"/>
        </w:rPr>
        <w:t xml:space="preserve"> the reason, reduces adaptive capacity (Hong</w:t>
      </w:r>
      <w:r>
        <w:rPr>
          <w:color w:val="000000"/>
        </w:rPr>
        <w:t xml:space="preserve"> et al</w:t>
      </w:r>
      <w:r w:rsidRPr="00817EFF">
        <w:rPr>
          <w:color w:val="000000"/>
        </w:rPr>
        <w:t>, 2019). Government proposals to introduce TCFD-aligned disclosures may help reduce sensitivity to this risk by enabling risks to be more accurately priced</w:t>
      </w:r>
      <w:r>
        <w:rPr>
          <w:color w:val="000000"/>
        </w:rPr>
        <w:t>.</w:t>
      </w:r>
    </w:p>
    <w:p w14:paraId="2E2EA65C" w14:textId="77777777" w:rsidR="005F5D4E" w:rsidRPr="00817EFF" w:rsidRDefault="005F5D4E" w:rsidP="005F5D4E">
      <w:pPr>
        <w:pStyle w:val="Heading4"/>
      </w:pPr>
      <w:r w:rsidRPr="00205A13">
        <w:lastRenderedPageBreak/>
        <w:t>Consequence</w:t>
      </w:r>
    </w:p>
    <w:p w14:paraId="4EB0F1B6" w14:textId="5A46656D" w:rsidR="005F5D4E" w:rsidRDefault="005F5D4E" w:rsidP="00B60294">
      <w:pPr>
        <w:pStyle w:val="BodyText"/>
      </w:pPr>
      <w:r w:rsidRPr="00817EFF">
        <w:t xml:space="preserve">Climate change presents a systemic risk to the financial system, with severe impacts on the real economy. Extreme events, such as flooding or fire, along with </w:t>
      </w:r>
      <w:r w:rsidR="00FD3F14">
        <w:t>ongoing, gradual</w:t>
      </w:r>
      <w:r w:rsidRPr="00817EFF">
        <w:t xml:space="preserve"> changes, like soil erosion or ongoing sea</w:t>
      </w:r>
      <w:r>
        <w:t>-</w:t>
      </w:r>
      <w:r w:rsidRPr="00817EFF">
        <w:t xml:space="preserve">level rise, can </w:t>
      </w:r>
      <w:r>
        <w:t>have a number of</w:t>
      </w:r>
      <w:r w:rsidRPr="00817EFF">
        <w:t xml:space="preserve"> impacts. These impacts could be intensified </w:t>
      </w:r>
      <w:r>
        <w:t>by</w:t>
      </w:r>
      <w:r w:rsidRPr="00817EFF">
        <w:t xml:space="preserve"> interactions between the financial system and the non-financial components of the economy</w:t>
      </w:r>
      <w:r>
        <w:t>,</w:t>
      </w:r>
      <w:r w:rsidRPr="00817EFF">
        <w:t xml:space="preserve"> as well as</w:t>
      </w:r>
      <w:r w:rsidR="00B42FAE">
        <w:t xml:space="preserve"> by</w:t>
      </w:r>
      <w:r w:rsidRPr="00817EFF">
        <w:t xml:space="preserve"> government policies and regulations. </w:t>
      </w:r>
    </w:p>
    <w:p w14:paraId="7535A83C" w14:textId="495760ED" w:rsidR="005F5D4E" w:rsidRPr="00817EFF" w:rsidRDefault="005F5D4E" w:rsidP="00B60294">
      <w:pPr>
        <w:pStyle w:val="BodyText"/>
        <w:rPr>
          <w:vertAlign w:val="superscript"/>
        </w:rPr>
      </w:pPr>
      <w:r w:rsidRPr="00817EFF">
        <w:t xml:space="preserve">Financial instability could </w:t>
      </w:r>
      <w:r w:rsidR="00B42FAE">
        <w:t>have</w:t>
      </w:r>
      <w:r w:rsidRPr="00817EFF">
        <w:t xml:space="preserve"> a range of economic effects, including increasing income inequality (Domanski and Zabai, 2016) and reinforcing the adverse effects of climate change on economic activity (Dafermos</w:t>
      </w:r>
      <w:r>
        <w:t xml:space="preserve"> et al</w:t>
      </w:r>
      <w:r w:rsidRPr="00817EFF">
        <w:t>, 2018).</w:t>
      </w:r>
      <w:r w:rsidRPr="00817EFF">
        <w:rPr>
          <w:vertAlign w:val="superscript"/>
        </w:rPr>
        <w:t xml:space="preserve"> </w:t>
      </w:r>
    </w:p>
    <w:p w14:paraId="2683ECD3" w14:textId="588C1DB7" w:rsidR="005F5D4E" w:rsidRDefault="005F5D4E" w:rsidP="00B60294">
      <w:pPr>
        <w:pStyle w:val="BodyText"/>
        <w:rPr>
          <w:rFonts w:asciiTheme="minorHAnsi" w:hAnsiTheme="minorHAnsi" w:cstheme="minorHAnsi"/>
        </w:rPr>
      </w:pPr>
      <w:r w:rsidRPr="00817EFF">
        <w:rPr>
          <w:rFonts w:asciiTheme="minorHAnsi" w:hAnsiTheme="minorHAnsi" w:cstheme="minorHAnsi"/>
        </w:rPr>
        <w:t>Climate change poses a risk to financial systems by disrupti</w:t>
      </w:r>
      <w:r w:rsidR="007847CA">
        <w:rPr>
          <w:rFonts w:asciiTheme="minorHAnsi" w:hAnsiTheme="minorHAnsi" w:cstheme="minorHAnsi"/>
        </w:rPr>
        <w:t>ng</w:t>
      </w:r>
      <w:r w:rsidRPr="00817EFF">
        <w:rPr>
          <w:rFonts w:asciiTheme="minorHAnsi" w:hAnsiTheme="minorHAnsi" w:cstheme="minorHAnsi"/>
        </w:rPr>
        <w:t xml:space="preserve"> both supply and demand</w:t>
      </w:r>
      <w:r w:rsidR="007847CA">
        <w:rPr>
          <w:rFonts w:asciiTheme="minorHAnsi" w:hAnsiTheme="minorHAnsi" w:cstheme="minorHAnsi"/>
        </w:rPr>
        <w:t>.</w:t>
      </w:r>
    </w:p>
    <w:p w14:paraId="2E212B34" w14:textId="77777777" w:rsidR="005F5D4E" w:rsidRPr="00B60294" w:rsidRDefault="005F5D4E" w:rsidP="00B60294">
      <w:pPr>
        <w:pStyle w:val="Bullet"/>
      </w:pPr>
      <w:r w:rsidRPr="00B60294">
        <w:t xml:space="preserve">Demand-side disruptions affect consumption, investment and international trade. </w:t>
      </w:r>
    </w:p>
    <w:p w14:paraId="4983277B" w14:textId="77777777" w:rsidR="005F5D4E" w:rsidRPr="00B60294" w:rsidRDefault="005F5D4E" w:rsidP="00B60294">
      <w:pPr>
        <w:pStyle w:val="Bullet"/>
      </w:pPr>
      <w:r w:rsidRPr="00B60294">
        <w:t>Climate change-induced losses could reduce household wealth and therefore private consumption.</w:t>
      </w:r>
    </w:p>
    <w:p w14:paraId="478E7F5C" w14:textId="77777777" w:rsidR="005F5D4E" w:rsidRPr="00B60294" w:rsidRDefault="005F5D4E" w:rsidP="00B60294">
      <w:pPr>
        <w:pStyle w:val="Bullet"/>
      </w:pPr>
      <w:r w:rsidRPr="00B60294">
        <w:t xml:space="preserve">Business investments could be reduced by uncertainty and damage to physical and financial assets. </w:t>
      </w:r>
    </w:p>
    <w:p w14:paraId="40B8D8EB" w14:textId="676A47E0" w:rsidR="005F5D4E" w:rsidRPr="00B60294" w:rsidRDefault="005F5D4E" w:rsidP="00B60294">
      <w:pPr>
        <w:pStyle w:val="Bullet"/>
      </w:pPr>
      <w:r w:rsidRPr="00B60294">
        <w:t xml:space="preserve">Climate hazards can have significant effects on domestic and international trade (Gassenher et al, 2010; Oh and Reuveny, 2010). </w:t>
      </w:r>
    </w:p>
    <w:p w14:paraId="0E6689D0" w14:textId="77777777" w:rsidR="005F5D4E" w:rsidRDefault="005F5D4E" w:rsidP="00B60294">
      <w:pPr>
        <w:pStyle w:val="Bullet"/>
      </w:pPr>
      <w:r w:rsidRPr="00B60294">
        <w:t>Sup</w:t>
      </w:r>
      <w:r w:rsidRPr="00817EFF">
        <w:t xml:space="preserve">ply-side disruptions affect the productive capacity of the economy. </w:t>
      </w:r>
    </w:p>
    <w:p w14:paraId="0EC1AD42" w14:textId="77777777" w:rsidR="005F5D4E" w:rsidRPr="00817EFF" w:rsidRDefault="005F5D4E" w:rsidP="00B60294">
      <w:pPr>
        <w:pStyle w:val="BodyText"/>
      </w:pPr>
      <w:r w:rsidRPr="00817EFF">
        <w:t xml:space="preserve">These disruptions could include loss </w:t>
      </w:r>
      <w:r>
        <w:t>of</w:t>
      </w:r>
      <w:r w:rsidRPr="00817EFF">
        <w:t xml:space="preserve"> worker productivity in hot weather, impacts on production facilities and the transport networks, or shortages in commodities reducing the supply of goods.</w:t>
      </w:r>
    </w:p>
    <w:p w14:paraId="37207566" w14:textId="30AB38C1" w:rsidR="005F5D4E" w:rsidRPr="00817EFF" w:rsidRDefault="005F5D4E" w:rsidP="00B60294">
      <w:pPr>
        <w:pStyle w:val="BodyText"/>
      </w:pPr>
      <w:r w:rsidRPr="00817EFF">
        <w:t>Climate change has the potential to cause permanent or long-term damage to capital and land (Stern, 2013)</w:t>
      </w:r>
      <w:r>
        <w:t>,</w:t>
      </w:r>
      <w:r w:rsidRPr="00817EFF">
        <w:t xml:space="preserve"> and increase the rate of capital depreciation (Fankhauser and Tol, 2005)</w:t>
      </w:r>
      <w:r w:rsidR="00EA7772">
        <w:t>;</w:t>
      </w:r>
      <w:r w:rsidRPr="00817EFF">
        <w:t xml:space="preserve"> both </w:t>
      </w:r>
      <w:r w:rsidR="00EA7772">
        <w:t>effects</w:t>
      </w:r>
      <w:r w:rsidRPr="00817EFF">
        <w:t xml:space="preserve"> can reduce profitability and lead to a gradual deterioration in </w:t>
      </w:r>
      <w:r>
        <w:t>firms’</w:t>
      </w:r>
      <w:r w:rsidRPr="00817EFF">
        <w:t xml:space="preserve"> liquidity. Extreme events deteriorate the financial robustness of banks (Klomp, 2014)</w:t>
      </w:r>
      <w:r>
        <w:t>,</w:t>
      </w:r>
      <w:r w:rsidRPr="00817EFF">
        <w:t xml:space="preserve"> </w:t>
      </w:r>
      <w:r w:rsidR="001D6B65">
        <w:t xml:space="preserve">which </w:t>
      </w:r>
      <w:r>
        <w:t>i</w:t>
      </w:r>
      <w:r w:rsidRPr="00817EFF">
        <w:t xml:space="preserve">n extreme cases </w:t>
      </w:r>
      <w:r w:rsidR="001D6B65">
        <w:t>results in</w:t>
      </w:r>
      <w:r w:rsidRPr="00817EFF">
        <w:t xml:space="preserve"> capital reserves </w:t>
      </w:r>
      <w:r w:rsidR="001D6B65">
        <w:t xml:space="preserve">that are </w:t>
      </w:r>
      <w:r w:rsidRPr="00817EFF">
        <w:t>insufficient to cover regulatory requirements</w:t>
      </w:r>
      <w:r>
        <w:t>. This can</w:t>
      </w:r>
      <w:r w:rsidRPr="00817EFF">
        <w:t xml:space="preserve"> </w:t>
      </w:r>
      <w:r>
        <w:t>require</w:t>
      </w:r>
      <w:r w:rsidRPr="00817EFF">
        <w:t xml:space="preserve"> a government response, </w:t>
      </w:r>
      <w:r>
        <w:t>possibly even</w:t>
      </w:r>
      <w:r w:rsidRPr="00817EFF">
        <w:t xml:space="preserve"> a bailout, which would adverse</w:t>
      </w:r>
      <w:r w:rsidR="001D6B65">
        <w:t>ly</w:t>
      </w:r>
      <w:r w:rsidRPr="00817EFF">
        <w:t xml:space="preserve"> </w:t>
      </w:r>
      <w:r w:rsidR="001D6B65">
        <w:t>affect</w:t>
      </w:r>
      <w:r w:rsidRPr="00817EFF">
        <w:t xml:space="preserve"> the public debt-to-output ratio (Dafermos</w:t>
      </w:r>
      <w:r>
        <w:t xml:space="preserve"> et al</w:t>
      </w:r>
      <w:r w:rsidRPr="00817EFF">
        <w:t>, 2018). If banks suffer losses on their capital as a result of a climate hazard and cannot raise new capital immediately, they may reduce lending to both affected and unaffected areas to improve their regulatory capital ratios. Th</w:t>
      </w:r>
      <w:r>
        <w:t>is</w:t>
      </w:r>
      <w:r w:rsidRPr="00817EFF">
        <w:t xml:space="preserve"> reduction in credit supply could </w:t>
      </w:r>
      <w:r>
        <w:t>intensify</w:t>
      </w:r>
      <w:r w:rsidRPr="00817EFF">
        <w:t xml:space="preserve"> a fall in the value of assets used to secure loans</w:t>
      </w:r>
      <w:r>
        <w:t>,</w:t>
      </w:r>
      <w:r w:rsidRPr="00817EFF">
        <w:t xml:space="preserve"> and further impact</w:t>
      </w:r>
      <w:r w:rsidR="001D6B65">
        <w:t xml:space="preserve"> on</w:t>
      </w:r>
      <w:r w:rsidRPr="00817EFF">
        <w:t xml:space="preserve"> the balance sheets of households and businesses</w:t>
      </w:r>
      <w:r>
        <w:t>. This could</w:t>
      </w:r>
      <w:r w:rsidRPr="00817EFF">
        <w:t xml:space="preserve"> deepen the inevitable economic downturn that follows a climate hazard (Batten</w:t>
      </w:r>
      <w:r>
        <w:t xml:space="preserve"> et al</w:t>
      </w:r>
      <w:r w:rsidRPr="00817EFF">
        <w:t xml:space="preserve">, 2016). </w:t>
      </w:r>
    </w:p>
    <w:p w14:paraId="73449B46" w14:textId="42A87FC6" w:rsidR="005F5D4E" w:rsidRPr="00817EFF" w:rsidRDefault="005F5D4E" w:rsidP="00B60294">
      <w:pPr>
        <w:pStyle w:val="BodyText"/>
        <w:rPr>
          <w:color w:val="000000"/>
        </w:rPr>
      </w:pPr>
      <w:r w:rsidRPr="00817EFF">
        <w:rPr>
          <w:color w:val="000000"/>
        </w:rPr>
        <w:t>An extreme event could also undermine business confidence and trigger a sharp sell-off in financial markets, increas</w:t>
      </w:r>
      <w:r>
        <w:rPr>
          <w:color w:val="000000"/>
        </w:rPr>
        <w:t>ing</w:t>
      </w:r>
      <w:r w:rsidRPr="00817EFF">
        <w:rPr>
          <w:color w:val="000000"/>
        </w:rPr>
        <w:t xml:space="preserve"> the cost of funding new investments and reduc</w:t>
      </w:r>
      <w:r>
        <w:rPr>
          <w:color w:val="000000"/>
        </w:rPr>
        <w:t>ing</w:t>
      </w:r>
      <w:r w:rsidRPr="00817EFF">
        <w:rPr>
          <w:color w:val="000000"/>
        </w:rPr>
        <w:t xml:space="preserve"> investment demand. </w:t>
      </w:r>
      <w:r w:rsidR="001D6B65">
        <w:rPr>
          <w:color w:val="000000"/>
        </w:rPr>
        <w:t>Further, c</w:t>
      </w:r>
      <w:r w:rsidRPr="00817EFF">
        <w:rPr>
          <w:color w:val="000000"/>
        </w:rPr>
        <w:t xml:space="preserve">limate change may influence </w:t>
      </w:r>
      <w:r w:rsidR="001D6B65">
        <w:rPr>
          <w:color w:val="000000"/>
        </w:rPr>
        <w:t xml:space="preserve">how households allocate </w:t>
      </w:r>
      <w:r w:rsidRPr="00817EFF">
        <w:rPr>
          <w:color w:val="000000"/>
        </w:rPr>
        <w:t>capital</w:t>
      </w:r>
      <w:r w:rsidR="001D6B65">
        <w:rPr>
          <w:color w:val="000000"/>
        </w:rPr>
        <w:t>:</w:t>
      </w:r>
      <w:r w:rsidRPr="00817EFF">
        <w:rPr>
          <w:color w:val="000000"/>
        </w:rPr>
        <w:t xml:space="preserve"> </w:t>
      </w:r>
      <w:r w:rsidR="001D6B65">
        <w:rPr>
          <w:color w:val="000000"/>
        </w:rPr>
        <w:t>they</w:t>
      </w:r>
      <w:r w:rsidR="001D6B65" w:rsidRPr="00817EFF">
        <w:rPr>
          <w:color w:val="000000"/>
        </w:rPr>
        <w:t xml:space="preserve"> </w:t>
      </w:r>
      <w:r w:rsidRPr="00817EFF">
        <w:rPr>
          <w:color w:val="000000"/>
        </w:rPr>
        <w:t xml:space="preserve">may, in response to declining corporate profitability and increases in risk, reallocate financial wealth from corporate bonds towards term deposits and government securities, which are perceived </w:t>
      </w:r>
      <w:r>
        <w:rPr>
          <w:color w:val="000000"/>
        </w:rPr>
        <w:t>as</w:t>
      </w:r>
      <w:r w:rsidRPr="00817EFF">
        <w:rPr>
          <w:color w:val="000000"/>
        </w:rPr>
        <w:t xml:space="preserve"> less risky. This investment portfolio reallocation can cause a gradual decline in the price of corporate bonds, reducing economic growth from wealth-related </w:t>
      </w:r>
      <w:r>
        <w:rPr>
          <w:color w:val="000000"/>
        </w:rPr>
        <w:t>consumptio</w:t>
      </w:r>
      <w:r w:rsidRPr="00817EFF">
        <w:rPr>
          <w:color w:val="000000"/>
        </w:rPr>
        <w:t xml:space="preserve">n and </w:t>
      </w:r>
      <w:r>
        <w:rPr>
          <w:color w:val="000000"/>
        </w:rPr>
        <w:t xml:space="preserve">also </w:t>
      </w:r>
      <w:r w:rsidRPr="00817EFF">
        <w:rPr>
          <w:color w:val="000000"/>
        </w:rPr>
        <w:t>the ability of firms to fund investment, constraining economic growth (Dafermos</w:t>
      </w:r>
      <w:r>
        <w:rPr>
          <w:color w:val="000000"/>
        </w:rPr>
        <w:t xml:space="preserve"> et al</w:t>
      </w:r>
      <w:r w:rsidRPr="00817EFF">
        <w:rPr>
          <w:color w:val="000000"/>
        </w:rPr>
        <w:t>, 2018). These impacts are expected to become more severe if global warming passes a 2.5</w:t>
      </w:r>
      <w:r w:rsidR="001D6B65">
        <w:rPr>
          <w:color w:val="000000"/>
        </w:rPr>
        <w:t>-</w:t>
      </w:r>
      <w:r>
        <w:rPr>
          <w:color w:val="000000"/>
        </w:rPr>
        <w:t>degree Celsius</w:t>
      </w:r>
      <w:r w:rsidRPr="00817EFF">
        <w:rPr>
          <w:color w:val="000000"/>
        </w:rPr>
        <w:t xml:space="preserve"> threshold (Dafermos</w:t>
      </w:r>
      <w:r>
        <w:rPr>
          <w:color w:val="000000"/>
        </w:rPr>
        <w:t xml:space="preserve"> et al</w:t>
      </w:r>
      <w:r w:rsidRPr="00817EFF">
        <w:rPr>
          <w:color w:val="000000"/>
        </w:rPr>
        <w:t>, 2018).</w:t>
      </w:r>
    </w:p>
    <w:p w14:paraId="2A05C8BD" w14:textId="7062A9A7" w:rsidR="005F5D4E" w:rsidRDefault="001D6B65" w:rsidP="00B60294">
      <w:pPr>
        <w:pStyle w:val="BodyText"/>
      </w:pPr>
      <w:r>
        <w:lastRenderedPageBreak/>
        <w:t>Another way c</w:t>
      </w:r>
      <w:r w:rsidR="005F5D4E" w:rsidRPr="00817EFF">
        <w:t xml:space="preserve">limate change can affect the stability of the financial system </w:t>
      </w:r>
      <w:r>
        <w:t xml:space="preserve">is </w:t>
      </w:r>
      <w:r w:rsidR="005F5D4E" w:rsidRPr="00817EFF">
        <w:t>through the insurance sector. Increasingly frequent and severe extreme events, such as fires, floods and storm surges</w:t>
      </w:r>
      <w:r w:rsidR="005F5D4E">
        <w:t>,</w:t>
      </w:r>
      <w:r w:rsidR="005F5D4E" w:rsidRPr="00817EFF">
        <w:t xml:space="preserve"> could have a direct effect on the insurers that cover them. If insured losses from an event or a series of events are sufficiently large and concentrated, they could lead to distress or failure of insurance companies</w:t>
      </w:r>
      <w:r w:rsidR="005F5D4E">
        <w:t>,</w:t>
      </w:r>
      <w:r w:rsidR="005F5D4E" w:rsidRPr="00817EFF">
        <w:t xml:space="preserve"> affect</w:t>
      </w:r>
      <w:r w:rsidR="005F5D4E">
        <w:t>ing</w:t>
      </w:r>
      <w:r w:rsidR="005F5D4E" w:rsidRPr="00817EFF">
        <w:t xml:space="preserve"> financial stability if they were to disrupt critical insurance services and systemically important financial markets, such as securities lending and funding transactions (French</w:t>
      </w:r>
      <w:r w:rsidR="005F5D4E">
        <w:t xml:space="preserve"> et al</w:t>
      </w:r>
      <w:r w:rsidR="005F5D4E" w:rsidRPr="00817EFF">
        <w:t>, 2015).</w:t>
      </w:r>
      <w:r w:rsidR="005F5D4E">
        <w:rPr>
          <w:rStyle w:val="CommentReference"/>
          <w:rFonts w:cs="Arial"/>
          <w:lang w:eastAsia="en-US"/>
        </w:rPr>
        <w:t xml:space="preserve"> </w:t>
      </w:r>
      <w:r w:rsidR="005F5D4E" w:rsidRPr="00817EFF">
        <w:t>Large-scale fire sales of assets by distressed insurers could reduce asset prices</w:t>
      </w:r>
      <w:r w:rsidR="005F5D4E">
        <w:t>,</w:t>
      </w:r>
      <w:r w:rsidR="005F5D4E" w:rsidRPr="00817EFF">
        <w:t xml:space="preserve"> adversely affect</w:t>
      </w:r>
      <w:r w:rsidR="005F5D4E">
        <w:t>ing</w:t>
      </w:r>
      <w:r w:rsidR="005F5D4E" w:rsidRPr="00817EFF">
        <w:t xml:space="preserve"> the balance sheets of other financial institutions, such as banks. If these risks are uninsured, the deterioration of </w:t>
      </w:r>
      <w:r w:rsidR="004A23EF">
        <w:t xml:space="preserve">the </w:t>
      </w:r>
      <w:r w:rsidR="004A23EF" w:rsidRPr="00817EFF">
        <w:t xml:space="preserve">balance sheets </w:t>
      </w:r>
      <w:r w:rsidR="004A23EF">
        <w:t xml:space="preserve">of </w:t>
      </w:r>
      <w:r w:rsidR="005F5D4E" w:rsidRPr="00817EFF">
        <w:t xml:space="preserve">affected households and corporates </w:t>
      </w:r>
      <w:r w:rsidR="005F5D4E">
        <w:t>might</w:t>
      </w:r>
      <w:r w:rsidR="005F5D4E" w:rsidRPr="00817EFF">
        <w:t xml:space="preserve"> lead to losses for their lender banks (Campiglio et al, 2018). Some of these relationships are illustrated in </w:t>
      </w:r>
      <w:hyperlink w:anchor="figure16" w:history="1">
        <w:r w:rsidR="00C109FD" w:rsidRPr="00E23537">
          <w:rPr>
            <w:rStyle w:val="Hyperlink"/>
          </w:rPr>
          <w:t xml:space="preserve">figure </w:t>
        </w:r>
        <w:r w:rsidR="00E23537" w:rsidRPr="00E23537">
          <w:rPr>
            <w:rStyle w:val="Hyperlink"/>
          </w:rPr>
          <w:t>16</w:t>
        </w:r>
      </w:hyperlink>
      <w:r w:rsidR="005F5D4E" w:rsidRPr="00817EFF">
        <w:t xml:space="preserve">. </w:t>
      </w:r>
    </w:p>
    <w:p w14:paraId="3AF2BB53" w14:textId="23B2E854" w:rsidR="00C109FD" w:rsidRPr="00817EFF" w:rsidRDefault="00C109FD" w:rsidP="00C109FD">
      <w:pPr>
        <w:pStyle w:val="Figureheading"/>
      </w:pPr>
      <w:bookmarkStart w:id="510" w:name="_Ref40355579"/>
      <w:bookmarkStart w:id="511" w:name="figure16"/>
      <w:bookmarkStart w:id="512" w:name="_Toc37498204"/>
      <w:bookmarkStart w:id="513" w:name="_Toc40696521"/>
      <w:bookmarkStart w:id="514" w:name="_Toc45391982"/>
      <w:r w:rsidRPr="00817EFF">
        <w:t xml:space="preserve">Figure </w:t>
      </w:r>
      <w:r w:rsidR="009D77C6">
        <w:t>16:</w:t>
      </w:r>
      <w:bookmarkEnd w:id="510"/>
      <w:bookmarkEnd w:id="511"/>
      <w:r w:rsidRPr="00817EFF">
        <w:tab/>
        <w:t xml:space="preserve">A transmission map from a </w:t>
      </w:r>
      <w:r w:rsidRPr="00817EFF">
        <w:rPr>
          <w:rFonts w:asciiTheme="minorHAnsi" w:hAnsiTheme="minorHAnsi" w:cstheme="minorHAnsi"/>
          <w:color w:val="000000"/>
        </w:rPr>
        <w:t>climate hazard</w:t>
      </w:r>
      <w:r w:rsidRPr="00817EFF">
        <w:t xml:space="preserve"> to financial sector losses and the macro</w:t>
      </w:r>
      <w:r>
        <w:noBreakHyphen/>
      </w:r>
      <w:r w:rsidRPr="00817EFF">
        <w:t>economy (Batten</w:t>
      </w:r>
      <w:r>
        <w:t xml:space="preserve"> et al</w:t>
      </w:r>
      <w:r w:rsidRPr="00817EFF">
        <w:t>, 2016)</w:t>
      </w:r>
      <w:bookmarkEnd w:id="512"/>
      <w:bookmarkEnd w:id="513"/>
      <w:bookmarkEnd w:id="514"/>
    </w:p>
    <w:p w14:paraId="0D092FA1" w14:textId="77777777" w:rsidR="005F5D4E" w:rsidRPr="00817EFF" w:rsidRDefault="005F5D4E" w:rsidP="00595C00">
      <w:pPr>
        <w:pStyle w:val="BodyText"/>
      </w:pPr>
      <w:r w:rsidRPr="00817EFF">
        <w:rPr>
          <w:noProof/>
        </w:rPr>
        <w:drawing>
          <wp:inline distT="0" distB="0" distL="0" distR="0" wp14:anchorId="09B786EE" wp14:editId="60C00B09">
            <wp:extent cx="5255120" cy="3195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l="1652" t="3370" r="1355" b="4046"/>
                    <a:stretch/>
                  </pic:blipFill>
                  <pic:spPr bwMode="auto">
                    <a:xfrm>
                      <a:off x="0" y="0"/>
                      <a:ext cx="5260694" cy="3198976"/>
                    </a:xfrm>
                    <a:prstGeom prst="rect">
                      <a:avLst/>
                    </a:prstGeom>
                    <a:noFill/>
                    <a:ln>
                      <a:noFill/>
                    </a:ln>
                    <a:extLst>
                      <a:ext uri="{53640926-AAD7-44D8-BBD7-CCE9431645EC}">
                        <a14:shadowObscured xmlns:a14="http://schemas.microsoft.com/office/drawing/2010/main"/>
                      </a:ext>
                    </a:extLst>
                  </pic:spPr>
                </pic:pic>
              </a:graphicData>
            </a:graphic>
          </wp:inline>
        </w:drawing>
      </w:r>
    </w:p>
    <w:p w14:paraId="3474EA1D" w14:textId="77777777" w:rsidR="005F5D4E" w:rsidRPr="00817EFF" w:rsidRDefault="005F5D4E" w:rsidP="005F5D4E">
      <w:pPr>
        <w:pStyle w:val="Heading4"/>
      </w:pPr>
      <w:r w:rsidRPr="00817EFF">
        <w:t>Interacting risks</w:t>
      </w:r>
    </w:p>
    <w:p w14:paraId="04461DF9" w14:textId="73442470" w:rsidR="005F5D4E" w:rsidRDefault="005F5D4E" w:rsidP="00C109FD">
      <w:pPr>
        <w:pStyle w:val="BodyText"/>
      </w:pPr>
      <w:r w:rsidRPr="00817EFF">
        <w:t>Financial system instability will have impacts on the Government’s fiscal position (E1), other economic sectors (E3, E</w:t>
      </w:r>
      <w:r w:rsidR="00E23537">
        <w:t>4</w:t>
      </w:r>
      <w:r w:rsidR="00CC6618">
        <w:t>,</w:t>
      </w:r>
      <w:r w:rsidRPr="00817EFF">
        <w:t xml:space="preserve"> E5) and the ability to fund adaptation (G2). </w:t>
      </w:r>
    </w:p>
    <w:p w14:paraId="10F89F38" w14:textId="4D3DE9FB" w:rsidR="005F5D4E" w:rsidRPr="00817EFF" w:rsidRDefault="005F5D4E" w:rsidP="00C109FD">
      <w:pPr>
        <w:pStyle w:val="BodyText"/>
      </w:pPr>
      <w:r w:rsidRPr="00817EFF">
        <w:t>Emergency government responses may be taken in the context of a major financial system disruption, posing risks to democratic decision-making processes (G</w:t>
      </w:r>
      <w:r w:rsidR="00575826">
        <w:t>8</w:t>
      </w:r>
      <w:r w:rsidRPr="00817EFF">
        <w:t xml:space="preserve">). Financial crises also tend to exacerbate existing inequities (H2) and cause adverse impacts </w:t>
      </w:r>
      <w:r w:rsidR="00250478">
        <w:t>on</w:t>
      </w:r>
      <w:r w:rsidR="00250478" w:rsidRPr="00817EFF">
        <w:t xml:space="preserve"> </w:t>
      </w:r>
      <w:r w:rsidRPr="00817EFF">
        <w:t>health (H3).</w:t>
      </w:r>
    </w:p>
    <w:p w14:paraId="2D00DEF1" w14:textId="21DA286B" w:rsidR="005F5D4E" w:rsidRPr="00817EFF" w:rsidRDefault="005F5D4E" w:rsidP="005F5D4E">
      <w:pPr>
        <w:pStyle w:val="Heading4"/>
      </w:pPr>
      <w:r w:rsidRPr="00817EFF">
        <w:t xml:space="preserve">Confidence: </w:t>
      </w:r>
      <w:r w:rsidR="00575826">
        <w:t>H</w:t>
      </w:r>
      <w:r w:rsidRPr="00817EFF">
        <w:t>igh agreement, medium evidence</w:t>
      </w:r>
    </w:p>
    <w:p w14:paraId="157594DA" w14:textId="635C5B38" w:rsidR="005F5D4E" w:rsidRPr="00817EFF" w:rsidRDefault="005F5D4E" w:rsidP="00C109FD">
      <w:pPr>
        <w:pStyle w:val="BodyText"/>
      </w:pPr>
      <w:r w:rsidRPr="00817EFF">
        <w:t>There is a reasonably high degree of agreement on the impacts of climate change on financial system stability, and a large</w:t>
      </w:r>
      <w:r>
        <w:t xml:space="preserve"> and</w:t>
      </w:r>
      <w:r w:rsidRPr="00817EFF">
        <w:t xml:space="preserve"> growing body of academic and grey literature </w:t>
      </w:r>
      <w:r>
        <w:t>supporting</w:t>
      </w:r>
      <w:r w:rsidRPr="00817EFF">
        <w:t xml:space="preserve"> this consensus. However, this research area is in its infancy, and </w:t>
      </w:r>
      <w:r w:rsidR="00575826">
        <w:t>few</w:t>
      </w:r>
      <w:r w:rsidRPr="00817EFF">
        <w:t xml:space="preserve"> data </w:t>
      </w:r>
      <w:r w:rsidR="00575826">
        <w:t xml:space="preserve">have been </w:t>
      </w:r>
      <w:r w:rsidRPr="00817EFF">
        <w:t>developed for the New Zealand context.</w:t>
      </w:r>
    </w:p>
    <w:p w14:paraId="5ADC25BE" w14:textId="77777777" w:rsidR="005F5D4E" w:rsidRPr="00817EFF" w:rsidRDefault="005F5D4E" w:rsidP="00C109FD">
      <w:pPr>
        <w:pStyle w:val="Heading4"/>
      </w:pPr>
      <w:r w:rsidRPr="00817EFF">
        <w:lastRenderedPageBreak/>
        <w:t>Adaptation</w:t>
      </w:r>
    </w:p>
    <w:p w14:paraId="4AA0CCDB" w14:textId="1AACB0E7" w:rsidR="005F5D4E" w:rsidRDefault="005F5D4E" w:rsidP="00C109FD">
      <w:pPr>
        <w:pStyle w:val="BodyText"/>
      </w:pPr>
      <w:r>
        <w:t>S</w:t>
      </w:r>
      <w:r w:rsidRPr="00817EFF">
        <w:t xml:space="preserve">ome adaptation efforts, both </w:t>
      </w:r>
      <w:r>
        <w:t xml:space="preserve">current and </w:t>
      </w:r>
      <w:r w:rsidRPr="00817EFF">
        <w:t xml:space="preserve">planned, are explicitly targeting financial system stability in the context of climate change. The Reserve Bank of New Zealand has developed a climate change strategy and undertakes other regulatory actions to support financial system stability. The finance and insurance sectors are working with governments to establish policy frameworks </w:t>
      </w:r>
      <w:r>
        <w:t>that</w:t>
      </w:r>
      <w:r w:rsidRPr="00817EFF">
        <w:t xml:space="preserve"> enable proactive risk reduction, and some banks are starting to factor climate change risk into lending decisions. Adaptation to address other risks in New Zealand will also contribute to reducing this risk.</w:t>
      </w:r>
    </w:p>
    <w:p w14:paraId="15DFB771" w14:textId="6507D83D" w:rsidR="00595C00" w:rsidRPr="00D66195" w:rsidRDefault="00595C00" w:rsidP="00A13A33">
      <w:pPr>
        <w:pStyle w:val="Tableheading2"/>
      </w:pPr>
      <w:bookmarkStart w:id="515" w:name="_Toc45391922"/>
      <w:r w:rsidRPr="00595C00">
        <w:rPr>
          <w:lang w:eastAsia="en-AU"/>
        </w:rPr>
        <w:t>E2 Risks to the financial system from instability due to extreme weather events and ongoing, gradual changes</w:t>
      </w:r>
      <w:r w:rsidRPr="00D52C19">
        <w:rPr>
          <w:lang w:eastAsia="en-AU"/>
        </w:rPr>
        <w:t xml:space="preserve">: </w:t>
      </w:r>
      <w:r w:rsidR="00A13A33">
        <w:rPr>
          <w:lang w:eastAsia="en-AU"/>
        </w:rPr>
        <w:t>U</w:t>
      </w:r>
      <w:r w:rsidRPr="00D52C19">
        <w:rPr>
          <w:lang w:eastAsia="en-AU"/>
        </w:rPr>
        <w:t>rgency profile</w:t>
      </w:r>
      <w:bookmarkEnd w:id="515"/>
    </w:p>
    <w:tbl>
      <w:tblPr>
        <w:tblW w:w="8505" w:type="dxa"/>
        <w:tblInd w:w="108"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1820"/>
        <w:gridCol w:w="1157"/>
        <w:gridCol w:w="686"/>
        <w:gridCol w:w="1182"/>
        <w:gridCol w:w="1000"/>
        <w:gridCol w:w="621"/>
        <w:gridCol w:w="2039"/>
      </w:tblGrid>
      <w:tr w:rsidR="00595C00" w:rsidRPr="000C6F92" w14:paraId="3B424F40" w14:textId="77777777" w:rsidTr="0026522C">
        <w:tc>
          <w:tcPr>
            <w:tcW w:w="8505" w:type="dxa"/>
            <w:gridSpan w:val="7"/>
            <w:shd w:val="clear" w:color="auto" w:fill="32809C"/>
          </w:tcPr>
          <w:p w14:paraId="428D2146" w14:textId="15CDC9C0" w:rsidR="00595C00" w:rsidRPr="000C6F92" w:rsidRDefault="00595C00" w:rsidP="00CC1A96">
            <w:pPr>
              <w:pStyle w:val="TableTextbold"/>
              <w:keepNext/>
              <w:rPr>
                <w:color w:val="FFFFFF" w:themeColor="background1"/>
              </w:rPr>
            </w:pPr>
            <w:r w:rsidRPr="000C6F92">
              <w:rPr>
                <w:color w:val="FFFFFF" w:themeColor="background1"/>
                <w:lang w:eastAsia="en-AU"/>
              </w:rPr>
              <w:t xml:space="preserve">E2 Risks to the financial system from instability due to extreme weather events and ongoing, gradual changes: </w:t>
            </w:r>
            <w:r w:rsidR="00A13A33">
              <w:rPr>
                <w:color w:val="FFFFFF" w:themeColor="background1"/>
              </w:rPr>
              <w:t>U</w:t>
            </w:r>
            <w:r w:rsidRPr="000C6F92">
              <w:rPr>
                <w:color w:val="FFFFFF" w:themeColor="background1"/>
              </w:rPr>
              <w:t>rgency profile</w:t>
            </w:r>
          </w:p>
        </w:tc>
      </w:tr>
      <w:tr w:rsidR="00595C00" w:rsidRPr="005D6D89" w14:paraId="1870400D" w14:textId="77777777" w:rsidTr="00B440B6">
        <w:tc>
          <w:tcPr>
            <w:tcW w:w="1820" w:type="dxa"/>
            <w:shd w:val="clear" w:color="auto" w:fill="FFFFFF" w:themeFill="background1"/>
            <w:vAlign w:val="bottom"/>
          </w:tcPr>
          <w:p w14:paraId="79E71566" w14:textId="77777777" w:rsidR="00595C00" w:rsidRPr="003F0A2D" w:rsidRDefault="00595C00" w:rsidP="0026522C">
            <w:pPr>
              <w:pStyle w:val="TableTextbold"/>
              <w:keepNext/>
              <w:spacing w:before="40" w:after="40"/>
            </w:pPr>
            <w:r w:rsidRPr="003F0A2D">
              <w:t>Urgency category</w:t>
            </w:r>
          </w:p>
        </w:tc>
        <w:tc>
          <w:tcPr>
            <w:tcW w:w="1843" w:type="dxa"/>
            <w:gridSpan w:val="2"/>
            <w:vAlign w:val="bottom"/>
          </w:tcPr>
          <w:p w14:paraId="312CF160" w14:textId="77777777" w:rsidR="00595C00" w:rsidRPr="003350E2" w:rsidRDefault="00595C00" w:rsidP="0026522C">
            <w:pPr>
              <w:pStyle w:val="TableTextbold"/>
              <w:keepNext/>
              <w:spacing w:before="40" w:after="40"/>
            </w:pPr>
            <w:r w:rsidRPr="003350E2">
              <w:t>Proportion of urgency</w:t>
            </w:r>
          </w:p>
        </w:tc>
        <w:tc>
          <w:tcPr>
            <w:tcW w:w="4842" w:type="dxa"/>
            <w:gridSpan w:val="4"/>
            <w:vAlign w:val="bottom"/>
          </w:tcPr>
          <w:p w14:paraId="2434CB84" w14:textId="77777777" w:rsidR="00595C00" w:rsidRPr="005D6D89" w:rsidRDefault="00595C00" w:rsidP="0026522C">
            <w:pPr>
              <w:pStyle w:val="TableTextbold"/>
              <w:keepNext/>
              <w:spacing w:before="40" w:after="40"/>
            </w:pPr>
            <w:r w:rsidRPr="005D6D89">
              <w:t>Description of actions</w:t>
            </w:r>
          </w:p>
        </w:tc>
      </w:tr>
      <w:tr w:rsidR="005F5D4E" w:rsidRPr="00D66195" w14:paraId="5310EF54" w14:textId="77777777" w:rsidTr="00B440B6">
        <w:tc>
          <w:tcPr>
            <w:tcW w:w="1820" w:type="dxa"/>
            <w:shd w:val="clear" w:color="auto" w:fill="FFFFFF" w:themeFill="background1"/>
            <w:hideMark/>
          </w:tcPr>
          <w:p w14:paraId="2555F5EF" w14:textId="77777777" w:rsidR="005F5D4E" w:rsidRPr="00B440B6" w:rsidRDefault="005F5D4E" w:rsidP="0026522C">
            <w:pPr>
              <w:pStyle w:val="TableText"/>
              <w:rPr>
                <w:b/>
                <w:bCs/>
              </w:rPr>
            </w:pPr>
            <w:r w:rsidRPr="00B440B6">
              <w:rPr>
                <w:b/>
                <w:bCs/>
              </w:rPr>
              <w:t>More action needed</w:t>
            </w:r>
          </w:p>
        </w:tc>
        <w:tc>
          <w:tcPr>
            <w:tcW w:w="1843" w:type="dxa"/>
            <w:gridSpan w:val="2"/>
          </w:tcPr>
          <w:p w14:paraId="6DC8A90A" w14:textId="77777777" w:rsidR="005F5D4E" w:rsidRPr="00D66195" w:rsidRDefault="005F5D4E" w:rsidP="00B440B6">
            <w:pPr>
              <w:pStyle w:val="TableText"/>
              <w:jc w:val="center"/>
            </w:pPr>
            <w:r w:rsidRPr="00D66195">
              <w:t>40</w:t>
            </w:r>
          </w:p>
        </w:tc>
        <w:tc>
          <w:tcPr>
            <w:tcW w:w="4842" w:type="dxa"/>
            <w:gridSpan w:val="4"/>
          </w:tcPr>
          <w:p w14:paraId="4609CEF5" w14:textId="2D25FA4A" w:rsidR="005F5D4E" w:rsidRPr="00D66195" w:rsidRDefault="00CC1A96" w:rsidP="00B440B6">
            <w:pPr>
              <w:pStyle w:val="TableText"/>
              <w:spacing w:after="0"/>
              <w:rPr>
                <w:rFonts w:cs="Arial"/>
              </w:rPr>
            </w:pPr>
            <w:r>
              <w:rPr>
                <w:rFonts w:cs="Arial"/>
              </w:rPr>
              <w:t>Develop a c</w:t>
            </w:r>
            <w:r w:rsidR="005F5D4E" w:rsidRPr="00D66195">
              <w:rPr>
                <w:rFonts w:cs="Arial"/>
              </w:rPr>
              <w:t>oordinated long</w:t>
            </w:r>
            <w:r w:rsidR="005F5D4E">
              <w:rPr>
                <w:rFonts w:cs="Arial"/>
              </w:rPr>
              <w:t>-</w:t>
            </w:r>
            <w:r w:rsidR="005F5D4E" w:rsidRPr="00D66195">
              <w:rPr>
                <w:rFonts w:cs="Arial"/>
              </w:rPr>
              <w:t>term plan integrating climate risk across relevant sectors.</w:t>
            </w:r>
          </w:p>
          <w:p w14:paraId="01555D42" w14:textId="53AAF341" w:rsidR="005F5D4E" w:rsidRPr="00D66195" w:rsidRDefault="005F5D4E" w:rsidP="00B440B6">
            <w:pPr>
              <w:pStyle w:val="TableText"/>
              <w:spacing w:after="0"/>
              <w:rPr>
                <w:rFonts w:cs="Arial"/>
              </w:rPr>
            </w:pPr>
            <w:r w:rsidRPr="00D66195">
              <w:rPr>
                <w:rFonts w:cs="Arial"/>
              </w:rPr>
              <w:t>Build resilience into the financial system, including climate</w:t>
            </w:r>
            <w:r w:rsidR="00CC1A96">
              <w:rPr>
                <w:rFonts w:cs="Arial"/>
              </w:rPr>
              <w:t xml:space="preserve"> change</w:t>
            </w:r>
            <w:r w:rsidRPr="00D66195">
              <w:rPr>
                <w:rFonts w:cs="Arial"/>
              </w:rPr>
              <w:t>-related financial disclosure and banking regulations (particularly around lending).</w:t>
            </w:r>
          </w:p>
          <w:p w14:paraId="42E74EB2" w14:textId="77777777" w:rsidR="005F5D4E" w:rsidRPr="00D66195" w:rsidRDefault="005F5D4E" w:rsidP="00B440B6">
            <w:pPr>
              <w:pStyle w:val="TableText"/>
              <w:spacing w:after="0"/>
              <w:rPr>
                <w:rFonts w:cs="Arial"/>
              </w:rPr>
            </w:pPr>
            <w:r w:rsidRPr="00D66195">
              <w:rPr>
                <w:rFonts w:cs="Arial"/>
              </w:rPr>
              <w:t>Mobilise climate finance for adaptation.</w:t>
            </w:r>
          </w:p>
          <w:p w14:paraId="3EC2D277" w14:textId="77777777" w:rsidR="005F5D4E" w:rsidRPr="00D66195" w:rsidRDefault="005F5D4E" w:rsidP="0026522C">
            <w:pPr>
              <w:pStyle w:val="TableText"/>
              <w:rPr>
                <w:rFonts w:cs="Arial"/>
              </w:rPr>
            </w:pPr>
            <w:r w:rsidRPr="00D66195">
              <w:rPr>
                <w:rFonts w:cs="Arial"/>
              </w:rPr>
              <w:t>Build the resilience of New Zealand's SMEs.</w:t>
            </w:r>
          </w:p>
        </w:tc>
      </w:tr>
      <w:tr w:rsidR="005F5D4E" w:rsidRPr="00D66195" w14:paraId="42F8866D" w14:textId="77777777" w:rsidTr="00B440B6">
        <w:tc>
          <w:tcPr>
            <w:tcW w:w="1820" w:type="dxa"/>
            <w:shd w:val="clear" w:color="auto" w:fill="FFFFFF" w:themeFill="background1"/>
            <w:hideMark/>
          </w:tcPr>
          <w:p w14:paraId="4BBA4A06" w14:textId="77777777" w:rsidR="005F5D4E" w:rsidRPr="00B440B6" w:rsidRDefault="005F5D4E" w:rsidP="0026522C">
            <w:pPr>
              <w:pStyle w:val="TableText"/>
              <w:rPr>
                <w:b/>
                <w:bCs/>
              </w:rPr>
            </w:pPr>
            <w:r w:rsidRPr="00B440B6">
              <w:rPr>
                <w:b/>
                <w:bCs/>
              </w:rPr>
              <w:t>Research priority</w:t>
            </w:r>
          </w:p>
        </w:tc>
        <w:tc>
          <w:tcPr>
            <w:tcW w:w="1843" w:type="dxa"/>
            <w:gridSpan w:val="2"/>
          </w:tcPr>
          <w:p w14:paraId="44B6A038" w14:textId="77777777" w:rsidR="005F5D4E" w:rsidRPr="00D66195" w:rsidRDefault="005F5D4E" w:rsidP="00B440B6">
            <w:pPr>
              <w:pStyle w:val="TableText"/>
              <w:jc w:val="center"/>
            </w:pPr>
            <w:r w:rsidRPr="00D66195">
              <w:t>50</w:t>
            </w:r>
          </w:p>
        </w:tc>
        <w:tc>
          <w:tcPr>
            <w:tcW w:w="4842" w:type="dxa"/>
            <w:gridSpan w:val="4"/>
          </w:tcPr>
          <w:p w14:paraId="2D2D6E98" w14:textId="7D119623" w:rsidR="005F5D4E" w:rsidRPr="00D66195" w:rsidRDefault="005F5D4E" w:rsidP="00CC1A96">
            <w:pPr>
              <w:pStyle w:val="TableText"/>
              <w:rPr>
                <w:rFonts w:cs="Arial"/>
              </w:rPr>
            </w:pPr>
            <w:r w:rsidRPr="00D66195">
              <w:rPr>
                <w:rFonts w:cs="Arial"/>
              </w:rPr>
              <w:t xml:space="preserve">Develop better understanding </w:t>
            </w:r>
            <w:r w:rsidR="00B75D5C">
              <w:rPr>
                <w:rFonts w:cs="Arial"/>
              </w:rPr>
              <w:t xml:space="preserve">of </w:t>
            </w:r>
            <w:r w:rsidR="00CC1A96">
              <w:rPr>
                <w:rFonts w:cs="Arial"/>
              </w:rPr>
              <w:t>the</w:t>
            </w:r>
            <w:r w:rsidR="00CC1A96" w:rsidRPr="00D66195">
              <w:rPr>
                <w:rFonts w:cs="Arial"/>
              </w:rPr>
              <w:t xml:space="preserve"> </w:t>
            </w:r>
            <w:r w:rsidRPr="00D66195">
              <w:rPr>
                <w:rFonts w:cs="Arial"/>
              </w:rPr>
              <w:t>potential disruption</w:t>
            </w:r>
            <w:r>
              <w:rPr>
                <w:rFonts w:cs="Arial"/>
              </w:rPr>
              <w:t xml:space="preserve"> </w:t>
            </w:r>
            <w:r w:rsidRPr="00D66195">
              <w:rPr>
                <w:rFonts w:cs="Arial"/>
              </w:rPr>
              <w:t xml:space="preserve">over time </w:t>
            </w:r>
            <w:r w:rsidR="00CC1A96">
              <w:rPr>
                <w:rFonts w:cs="Arial"/>
              </w:rPr>
              <w:t>resulting from</w:t>
            </w:r>
            <w:r w:rsidR="00CC1A96" w:rsidRPr="00D66195">
              <w:rPr>
                <w:rFonts w:cs="Arial"/>
              </w:rPr>
              <w:t xml:space="preserve"> </w:t>
            </w:r>
            <w:r w:rsidRPr="00D66195">
              <w:rPr>
                <w:rFonts w:cs="Arial"/>
              </w:rPr>
              <w:t xml:space="preserve">shocks </w:t>
            </w:r>
            <w:r w:rsidR="00CC1A96">
              <w:rPr>
                <w:rFonts w:cs="Arial"/>
              </w:rPr>
              <w:t xml:space="preserve">due to </w:t>
            </w:r>
            <w:r w:rsidRPr="00D66195">
              <w:rPr>
                <w:rFonts w:cs="Arial"/>
              </w:rPr>
              <w:t>climate change impacts</w:t>
            </w:r>
            <w:r>
              <w:rPr>
                <w:rFonts w:cs="Arial"/>
              </w:rPr>
              <w:t>,</w:t>
            </w:r>
            <w:r w:rsidRPr="00D66195">
              <w:rPr>
                <w:rFonts w:cs="Arial"/>
              </w:rPr>
              <w:t xml:space="preserve"> and identify and implement mechanisms to reduce the disruption.</w:t>
            </w:r>
          </w:p>
        </w:tc>
      </w:tr>
      <w:tr w:rsidR="005F5D4E" w:rsidRPr="00D66195" w14:paraId="1EF2CCAA" w14:textId="77777777" w:rsidTr="00B440B6">
        <w:trPr>
          <w:trHeight w:val="77"/>
        </w:trPr>
        <w:tc>
          <w:tcPr>
            <w:tcW w:w="1820" w:type="dxa"/>
            <w:shd w:val="clear" w:color="auto" w:fill="FFFFFF" w:themeFill="background1"/>
            <w:hideMark/>
          </w:tcPr>
          <w:p w14:paraId="5349C8D5" w14:textId="77777777" w:rsidR="005F5D4E" w:rsidRPr="00B440B6" w:rsidRDefault="005F5D4E" w:rsidP="0026522C">
            <w:pPr>
              <w:pStyle w:val="TableText"/>
              <w:rPr>
                <w:b/>
                <w:bCs/>
              </w:rPr>
            </w:pPr>
            <w:r w:rsidRPr="00B440B6">
              <w:rPr>
                <w:b/>
                <w:bCs/>
              </w:rPr>
              <w:t>Sustain current action</w:t>
            </w:r>
          </w:p>
        </w:tc>
        <w:tc>
          <w:tcPr>
            <w:tcW w:w="1843" w:type="dxa"/>
            <w:gridSpan w:val="2"/>
          </w:tcPr>
          <w:p w14:paraId="50AA66EC" w14:textId="77777777" w:rsidR="005F5D4E" w:rsidRPr="00D66195" w:rsidRDefault="005F5D4E" w:rsidP="00B440B6">
            <w:pPr>
              <w:pStyle w:val="TableText"/>
              <w:jc w:val="center"/>
            </w:pPr>
            <w:r w:rsidRPr="00D66195">
              <w:t>10</w:t>
            </w:r>
          </w:p>
        </w:tc>
        <w:tc>
          <w:tcPr>
            <w:tcW w:w="4842" w:type="dxa"/>
            <w:gridSpan w:val="4"/>
          </w:tcPr>
          <w:p w14:paraId="343B59E1" w14:textId="77777777" w:rsidR="005F5D4E" w:rsidRPr="00D66195" w:rsidRDefault="005F5D4E" w:rsidP="00FF26FD">
            <w:pPr>
              <w:pStyle w:val="TableText"/>
              <w:spacing w:after="0"/>
              <w:rPr>
                <w:rFonts w:cs="Arial"/>
              </w:rPr>
            </w:pPr>
            <w:r>
              <w:rPr>
                <w:rFonts w:cs="Arial"/>
              </w:rPr>
              <w:t>The Reserve Bank</w:t>
            </w:r>
            <w:r w:rsidRPr="00D66195">
              <w:rPr>
                <w:rFonts w:cs="Arial"/>
              </w:rPr>
              <w:t xml:space="preserve"> has research program</w:t>
            </w:r>
            <w:r>
              <w:rPr>
                <w:rFonts w:cs="Arial"/>
              </w:rPr>
              <w:t>me</w:t>
            </w:r>
            <w:r w:rsidRPr="00D66195">
              <w:rPr>
                <w:rFonts w:cs="Arial"/>
              </w:rPr>
              <w:t xml:space="preserve">s and a climate change strategy, and the Council of Financial Regulators has recently established a </w:t>
            </w:r>
            <w:r>
              <w:rPr>
                <w:rFonts w:cs="Arial"/>
              </w:rPr>
              <w:t>c</w:t>
            </w:r>
            <w:r w:rsidRPr="00D66195">
              <w:rPr>
                <w:rFonts w:cs="Arial"/>
              </w:rPr>
              <w:t xml:space="preserve">limate </w:t>
            </w:r>
            <w:r>
              <w:rPr>
                <w:rFonts w:cs="Arial"/>
              </w:rPr>
              <w:t>w</w:t>
            </w:r>
            <w:r w:rsidRPr="00D66195">
              <w:rPr>
                <w:rFonts w:cs="Arial"/>
              </w:rPr>
              <w:t xml:space="preserve">ork </w:t>
            </w:r>
            <w:r>
              <w:rPr>
                <w:rFonts w:cs="Arial"/>
              </w:rPr>
              <w:t>s</w:t>
            </w:r>
            <w:r w:rsidRPr="00D66195">
              <w:rPr>
                <w:rFonts w:cs="Arial"/>
              </w:rPr>
              <w:t xml:space="preserve">tream, which are good foundations to build on. </w:t>
            </w:r>
          </w:p>
          <w:p w14:paraId="63F3E706" w14:textId="77777777" w:rsidR="005F5D4E" w:rsidRPr="00D66195" w:rsidRDefault="005F5D4E" w:rsidP="0026522C">
            <w:pPr>
              <w:pStyle w:val="TableText"/>
            </w:pPr>
            <w:r w:rsidRPr="00D66195">
              <w:rPr>
                <w:rFonts w:cs="Arial"/>
              </w:rPr>
              <w:t xml:space="preserve">Existing monetary policy mechanisms have some capacity to manage shocks. </w:t>
            </w:r>
          </w:p>
        </w:tc>
      </w:tr>
      <w:tr w:rsidR="00B440B6" w:rsidRPr="00D66195" w14:paraId="027AAD77" w14:textId="77777777" w:rsidTr="00B440B6">
        <w:tc>
          <w:tcPr>
            <w:tcW w:w="1820" w:type="dxa"/>
            <w:tcBorders>
              <w:bottom w:val="single" w:sz="8" w:space="0" w:color="32809C"/>
            </w:tcBorders>
            <w:shd w:val="clear" w:color="auto" w:fill="FFFFFF" w:themeFill="background1"/>
            <w:hideMark/>
          </w:tcPr>
          <w:p w14:paraId="63A2566B" w14:textId="77777777" w:rsidR="005F5D4E" w:rsidRPr="00B440B6" w:rsidRDefault="005F5D4E" w:rsidP="0026522C">
            <w:pPr>
              <w:pStyle w:val="TableText"/>
              <w:rPr>
                <w:b/>
                <w:bCs/>
              </w:rPr>
            </w:pPr>
            <w:r w:rsidRPr="00B440B6">
              <w:rPr>
                <w:b/>
                <w:bCs/>
              </w:rPr>
              <w:t xml:space="preserve">Watching brief </w:t>
            </w:r>
          </w:p>
        </w:tc>
        <w:tc>
          <w:tcPr>
            <w:tcW w:w="1843" w:type="dxa"/>
            <w:gridSpan w:val="2"/>
            <w:tcBorders>
              <w:bottom w:val="single" w:sz="8" w:space="0" w:color="32809C"/>
            </w:tcBorders>
          </w:tcPr>
          <w:p w14:paraId="65DA3DB5" w14:textId="77777777" w:rsidR="005F5D4E" w:rsidRPr="00D66195" w:rsidRDefault="005F5D4E" w:rsidP="00B440B6">
            <w:pPr>
              <w:pStyle w:val="TableText"/>
              <w:jc w:val="center"/>
            </w:pPr>
            <w:r w:rsidRPr="00D66195">
              <w:t>0</w:t>
            </w:r>
          </w:p>
        </w:tc>
        <w:tc>
          <w:tcPr>
            <w:tcW w:w="4842" w:type="dxa"/>
            <w:gridSpan w:val="4"/>
            <w:tcBorders>
              <w:bottom w:val="single" w:sz="8" w:space="0" w:color="32809C"/>
            </w:tcBorders>
          </w:tcPr>
          <w:p w14:paraId="007E25BE" w14:textId="77777777" w:rsidR="005F5D4E" w:rsidRPr="00D66195" w:rsidRDefault="005F5D4E" w:rsidP="0026522C">
            <w:pPr>
              <w:pStyle w:val="TableText"/>
            </w:pPr>
          </w:p>
        </w:tc>
      </w:tr>
      <w:tr w:rsidR="00B440B6" w:rsidRPr="00D66195" w14:paraId="3193BF37" w14:textId="77777777" w:rsidTr="00B440B6">
        <w:tc>
          <w:tcPr>
            <w:tcW w:w="1820" w:type="dxa"/>
            <w:tcBorders>
              <w:top w:val="single" w:sz="8" w:space="0" w:color="32809C"/>
            </w:tcBorders>
            <w:shd w:val="clear" w:color="auto" w:fill="32809C"/>
          </w:tcPr>
          <w:p w14:paraId="375D4DA1" w14:textId="77777777" w:rsidR="005F5D4E" w:rsidRPr="00B440B6" w:rsidRDefault="005F5D4E" w:rsidP="0026522C">
            <w:pPr>
              <w:pStyle w:val="TableText"/>
              <w:rPr>
                <w:rFonts w:asciiTheme="minorHAnsi" w:hAnsiTheme="minorHAnsi"/>
                <w:b/>
                <w:bCs/>
                <w:color w:val="FFFFFF" w:themeColor="background1"/>
              </w:rPr>
            </w:pPr>
            <w:r w:rsidRPr="00B440B6">
              <w:rPr>
                <w:rFonts w:asciiTheme="minorHAnsi" w:hAnsiTheme="minorHAnsi"/>
                <w:b/>
                <w:bCs/>
                <w:color w:val="FFFFFF" w:themeColor="background1"/>
              </w:rPr>
              <w:t xml:space="preserve">Adaptation urgency </w:t>
            </w:r>
          </w:p>
        </w:tc>
        <w:tc>
          <w:tcPr>
            <w:tcW w:w="1843" w:type="dxa"/>
            <w:gridSpan w:val="2"/>
            <w:tcBorders>
              <w:top w:val="single" w:sz="8" w:space="0" w:color="32809C"/>
            </w:tcBorders>
            <w:shd w:val="clear" w:color="auto" w:fill="FFFFFF" w:themeFill="background1"/>
          </w:tcPr>
          <w:p w14:paraId="1177DC96" w14:textId="77777777" w:rsidR="005F5D4E" w:rsidRPr="00D66195" w:rsidRDefault="005F5D4E" w:rsidP="00B440B6">
            <w:pPr>
              <w:pStyle w:val="TableText"/>
              <w:jc w:val="center"/>
              <w:rPr>
                <w:rFonts w:asciiTheme="minorHAnsi" w:hAnsiTheme="minorHAnsi"/>
              </w:rPr>
            </w:pPr>
            <w:r w:rsidRPr="00D66195">
              <w:rPr>
                <w:rFonts w:asciiTheme="minorHAnsi" w:hAnsiTheme="minorHAnsi"/>
              </w:rPr>
              <w:t>83</w:t>
            </w:r>
          </w:p>
        </w:tc>
        <w:tc>
          <w:tcPr>
            <w:tcW w:w="1182" w:type="dxa"/>
            <w:tcBorders>
              <w:top w:val="single" w:sz="8" w:space="0" w:color="32809C"/>
            </w:tcBorders>
            <w:shd w:val="clear" w:color="auto" w:fill="32809C"/>
          </w:tcPr>
          <w:p w14:paraId="3E562F79" w14:textId="77777777" w:rsidR="005F5D4E" w:rsidRPr="008714B0" w:rsidRDefault="005F5D4E" w:rsidP="0026522C">
            <w:pPr>
              <w:pStyle w:val="TableText"/>
              <w:rPr>
                <w:rFonts w:asciiTheme="minorHAnsi" w:hAnsiTheme="minorHAnsi"/>
                <w:color w:val="FFFFFF" w:themeColor="background1"/>
              </w:rPr>
            </w:pPr>
            <w:r w:rsidRPr="008714B0">
              <w:rPr>
                <w:rFonts w:asciiTheme="minorHAnsi" w:hAnsiTheme="minorHAnsi"/>
                <w:color w:val="FFFFFF" w:themeColor="background1"/>
              </w:rPr>
              <w:t>Confidence</w:t>
            </w:r>
          </w:p>
        </w:tc>
        <w:tc>
          <w:tcPr>
            <w:tcW w:w="3660" w:type="dxa"/>
            <w:gridSpan w:val="3"/>
            <w:tcBorders>
              <w:top w:val="single" w:sz="8" w:space="0" w:color="32809C"/>
            </w:tcBorders>
          </w:tcPr>
          <w:p w14:paraId="0B680BA7" w14:textId="77777777" w:rsidR="005F5D4E" w:rsidRPr="00D66195" w:rsidRDefault="005F5D4E" w:rsidP="0026522C">
            <w:pPr>
              <w:pStyle w:val="TableText"/>
              <w:rPr>
                <w:rFonts w:asciiTheme="minorHAnsi" w:hAnsiTheme="minorHAnsi"/>
              </w:rPr>
            </w:pPr>
            <w:r w:rsidRPr="00D66195">
              <w:t>High agreement, medium evidence</w:t>
            </w:r>
          </w:p>
        </w:tc>
      </w:tr>
      <w:tr w:rsidR="008714B0" w:rsidRPr="00D66195" w14:paraId="4E6B2251" w14:textId="77777777" w:rsidTr="00854A3B">
        <w:trPr>
          <w:trHeight w:val="85"/>
        </w:trPr>
        <w:tc>
          <w:tcPr>
            <w:tcW w:w="1820" w:type="dxa"/>
            <w:shd w:val="clear" w:color="auto" w:fill="32809C"/>
          </w:tcPr>
          <w:p w14:paraId="0C1B67A4" w14:textId="77777777" w:rsidR="005F5D4E" w:rsidRPr="00B440B6" w:rsidRDefault="005F5D4E" w:rsidP="0026522C">
            <w:pPr>
              <w:pStyle w:val="TableText"/>
              <w:rPr>
                <w:rFonts w:asciiTheme="minorHAnsi" w:hAnsiTheme="minorHAnsi"/>
                <w:b/>
                <w:bCs/>
                <w:color w:val="FFFFFF" w:themeColor="background1"/>
              </w:rPr>
            </w:pPr>
            <w:r w:rsidRPr="00B440B6">
              <w:rPr>
                <w:rFonts w:asciiTheme="minorHAnsi" w:hAnsiTheme="minorHAnsi"/>
                <w:b/>
                <w:bCs/>
                <w:color w:val="FFFFFF" w:themeColor="background1"/>
              </w:rPr>
              <w:t xml:space="preserve">Consequence </w:t>
            </w:r>
          </w:p>
        </w:tc>
        <w:tc>
          <w:tcPr>
            <w:tcW w:w="1157" w:type="dxa"/>
            <w:shd w:val="clear" w:color="auto" w:fill="32809C"/>
          </w:tcPr>
          <w:p w14:paraId="1263BD12" w14:textId="77777777" w:rsidR="005F5D4E" w:rsidRPr="00B440B6" w:rsidRDefault="005F5D4E" w:rsidP="0026522C">
            <w:pPr>
              <w:pStyle w:val="TableText"/>
              <w:rPr>
                <w:rFonts w:asciiTheme="minorHAnsi" w:hAnsiTheme="minorHAnsi"/>
                <w:color w:val="FFFFFF" w:themeColor="background1"/>
              </w:rPr>
            </w:pPr>
            <w:r w:rsidRPr="00B440B6">
              <w:rPr>
                <w:rFonts w:asciiTheme="minorHAnsi" w:hAnsiTheme="minorHAnsi"/>
                <w:color w:val="FFFFFF" w:themeColor="background1"/>
              </w:rPr>
              <w:t>Now</w:t>
            </w:r>
          </w:p>
        </w:tc>
        <w:tc>
          <w:tcPr>
            <w:tcW w:w="686" w:type="dxa"/>
          </w:tcPr>
          <w:p w14:paraId="175921C0" w14:textId="77777777" w:rsidR="005F5D4E" w:rsidRPr="00D66195" w:rsidRDefault="005F5D4E" w:rsidP="0026522C">
            <w:pPr>
              <w:pStyle w:val="TableText"/>
              <w:rPr>
                <w:rFonts w:asciiTheme="minorHAnsi" w:hAnsiTheme="minorHAnsi"/>
              </w:rPr>
            </w:pPr>
            <w:r w:rsidRPr="00D66195">
              <w:rPr>
                <w:rFonts w:asciiTheme="minorHAnsi" w:hAnsiTheme="minorHAnsi"/>
              </w:rPr>
              <w:t>Minor</w:t>
            </w:r>
          </w:p>
        </w:tc>
        <w:tc>
          <w:tcPr>
            <w:tcW w:w="1182" w:type="dxa"/>
            <w:shd w:val="clear" w:color="auto" w:fill="32809C"/>
          </w:tcPr>
          <w:p w14:paraId="51707DCB" w14:textId="77777777" w:rsidR="005F5D4E" w:rsidRPr="008714B0" w:rsidRDefault="005F5D4E" w:rsidP="0026522C">
            <w:pPr>
              <w:pStyle w:val="TableText"/>
              <w:rPr>
                <w:rFonts w:asciiTheme="minorHAnsi" w:hAnsiTheme="minorHAnsi"/>
                <w:color w:val="FFFFFF" w:themeColor="background1"/>
              </w:rPr>
            </w:pPr>
            <w:r w:rsidRPr="008714B0">
              <w:rPr>
                <w:rFonts w:asciiTheme="minorHAnsi" w:hAnsiTheme="minorHAnsi"/>
                <w:color w:val="FFFFFF" w:themeColor="background1"/>
              </w:rPr>
              <w:t>2050</w:t>
            </w:r>
          </w:p>
        </w:tc>
        <w:tc>
          <w:tcPr>
            <w:tcW w:w="1000" w:type="dxa"/>
          </w:tcPr>
          <w:p w14:paraId="6396B3AE" w14:textId="77777777" w:rsidR="005F5D4E" w:rsidRPr="00D66195" w:rsidRDefault="005F5D4E" w:rsidP="0026522C">
            <w:pPr>
              <w:pStyle w:val="TableText"/>
              <w:rPr>
                <w:rFonts w:asciiTheme="minorHAnsi" w:hAnsiTheme="minorHAnsi"/>
              </w:rPr>
            </w:pPr>
            <w:r w:rsidRPr="00D66195">
              <w:rPr>
                <w:rFonts w:asciiTheme="minorHAnsi" w:hAnsiTheme="minorHAnsi"/>
              </w:rPr>
              <w:t>Moderate</w:t>
            </w:r>
          </w:p>
        </w:tc>
        <w:tc>
          <w:tcPr>
            <w:tcW w:w="621" w:type="dxa"/>
            <w:shd w:val="clear" w:color="auto" w:fill="32809C"/>
          </w:tcPr>
          <w:p w14:paraId="2777F95F" w14:textId="77777777" w:rsidR="005F5D4E" w:rsidRPr="008714B0" w:rsidRDefault="005F5D4E" w:rsidP="0026522C">
            <w:pPr>
              <w:pStyle w:val="TableText"/>
              <w:rPr>
                <w:rFonts w:asciiTheme="minorHAnsi" w:hAnsiTheme="minorHAnsi"/>
                <w:color w:val="FFFFFF" w:themeColor="background1"/>
              </w:rPr>
            </w:pPr>
            <w:r w:rsidRPr="008714B0">
              <w:rPr>
                <w:rFonts w:asciiTheme="minorHAnsi" w:hAnsiTheme="minorHAnsi"/>
                <w:color w:val="FFFFFF" w:themeColor="background1"/>
              </w:rPr>
              <w:t>2100</w:t>
            </w:r>
          </w:p>
        </w:tc>
        <w:tc>
          <w:tcPr>
            <w:tcW w:w="2039" w:type="dxa"/>
          </w:tcPr>
          <w:p w14:paraId="40A67F36" w14:textId="77777777" w:rsidR="005F5D4E" w:rsidRPr="00D66195" w:rsidRDefault="005F5D4E" w:rsidP="0026522C">
            <w:pPr>
              <w:pStyle w:val="TableText"/>
              <w:rPr>
                <w:rFonts w:asciiTheme="minorHAnsi" w:hAnsiTheme="minorHAnsi"/>
              </w:rPr>
            </w:pPr>
            <w:r w:rsidRPr="00D66195">
              <w:rPr>
                <w:rFonts w:asciiTheme="minorHAnsi" w:hAnsiTheme="minorHAnsi"/>
              </w:rPr>
              <w:t>Major</w:t>
            </w:r>
          </w:p>
        </w:tc>
      </w:tr>
    </w:tbl>
    <w:p w14:paraId="7F10663F" w14:textId="191C4E6D" w:rsidR="00E95C25" w:rsidRPr="00D66195" w:rsidRDefault="00E95C25" w:rsidP="00D36B93">
      <w:pPr>
        <w:pStyle w:val="Heading3"/>
        <w:numPr>
          <w:ilvl w:val="0"/>
          <w:numId w:val="37"/>
        </w:numPr>
      </w:pPr>
      <w:bookmarkStart w:id="516" w:name="_Toc35871118"/>
      <w:bookmarkStart w:id="517" w:name="_Toc37153172"/>
      <w:bookmarkStart w:id="518" w:name="_Toc37404106"/>
      <w:r w:rsidRPr="00D66195">
        <w:t xml:space="preserve">E3 </w:t>
      </w:r>
      <w:bookmarkEnd w:id="516"/>
      <w:bookmarkEnd w:id="517"/>
      <w:bookmarkEnd w:id="518"/>
      <w:r w:rsidR="00D36B93" w:rsidRPr="00D36B93">
        <w:t>Risks to land-based primary sector productivity and output</w:t>
      </w:r>
      <w:r w:rsidR="009078BE">
        <w:t> </w:t>
      </w:r>
      <w:r w:rsidR="00D36B93" w:rsidRPr="00D36B93">
        <w:t>due to changing precipitation and water availability, temperature, seasonality, climate extremes and the distribution</w:t>
      </w:r>
      <w:r w:rsidR="000459FF">
        <w:t> </w:t>
      </w:r>
      <w:r w:rsidR="00D36B93" w:rsidRPr="00D36B93">
        <w:t>of invasive species</w:t>
      </w:r>
    </w:p>
    <w:p w14:paraId="332F8383" w14:textId="77777777" w:rsidR="00E95C25" w:rsidRPr="00DA3436" w:rsidRDefault="00E95C25" w:rsidP="00DA3436">
      <w:pPr>
        <w:pStyle w:val="Heading4"/>
      </w:pPr>
      <w:r w:rsidRPr="00D66195">
        <w:t>Risk summary</w:t>
      </w:r>
    </w:p>
    <w:p w14:paraId="5F4375C6" w14:textId="4FEAF2CF" w:rsidR="001669BB" w:rsidRDefault="00E95C25" w:rsidP="00DA3436">
      <w:pPr>
        <w:pStyle w:val="BodyText"/>
      </w:pPr>
      <w:bookmarkStart w:id="519" w:name="_Hlk37682875"/>
      <w:r w:rsidRPr="00D66195">
        <w:t xml:space="preserve">The primary sector faces risks from both extreme events and </w:t>
      </w:r>
      <w:r w:rsidRPr="00DA3436">
        <w:t>ongoing</w:t>
      </w:r>
      <w:r w:rsidR="00CC1A96">
        <w:t>,</w:t>
      </w:r>
      <w:r w:rsidRPr="00D66195">
        <w:t xml:space="preserve"> gradual changes. Climate change will directly impact the quality and quantity of output across </w:t>
      </w:r>
      <w:r>
        <w:t>many</w:t>
      </w:r>
      <w:r w:rsidRPr="00D66195">
        <w:t xml:space="preserve"> areas</w:t>
      </w:r>
      <w:r>
        <w:t>,</w:t>
      </w:r>
      <w:r w:rsidRPr="00D66195">
        <w:t xml:space="preserve"> including horticulture (Cradock-Henry, 2017)</w:t>
      </w:r>
      <w:r>
        <w:t>,</w:t>
      </w:r>
      <w:r w:rsidRPr="00D66195">
        <w:t xml:space="preserve"> viticulture (Sturman et al, 2017)</w:t>
      </w:r>
      <w:r>
        <w:t>,</w:t>
      </w:r>
      <w:r w:rsidRPr="00D66195">
        <w:t xml:space="preserve"> and agriculture and forestry</w:t>
      </w:r>
      <w:r>
        <w:t xml:space="preserve"> </w:t>
      </w:r>
      <w:r w:rsidRPr="00D66195">
        <w:t>(</w:t>
      </w:r>
      <w:r w:rsidR="00CC1A96" w:rsidRPr="00D66195">
        <w:t>Ausseil et al</w:t>
      </w:r>
      <w:r w:rsidR="00CC1A96">
        <w:t>,</w:t>
      </w:r>
      <w:r w:rsidR="00CC1A96" w:rsidRPr="00D66195">
        <w:t xml:space="preserve"> 2019</w:t>
      </w:r>
      <w:r w:rsidR="00CC1A96">
        <w:t xml:space="preserve">; </w:t>
      </w:r>
      <w:r w:rsidRPr="00D66195">
        <w:t>Lake et al, nd;</w:t>
      </w:r>
      <w:r w:rsidR="00CC1A96" w:rsidRPr="00CC1A96">
        <w:t xml:space="preserve"> </w:t>
      </w:r>
      <w:r w:rsidR="00CC1A96" w:rsidRPr="00D66195">
        <w:t>Wakelin</w:t>
      </w:r>
      <w:r w:rsidR="00CC1A96">
        <w:t xml:space="preserve"> et al, 2018</w:t>
      </w:r>
      <w:r w:rsidRPr="00D66195">
        <w:t>). Changes in temperature and seasonality influence maturation (Salinger et al</w:t>
      </w:r>
      <w:r>
        <w:t>,</w:t>
      </w:r>
      <w:r w:rsidRPr="00D66195">
        <w:t xml:space="preserve"> 2019), length of growing season and the quality (size, shape, taste) of horticulture products (Cradock-Henry, 2017; Salinger, 1987)</w:t>
      </w:r>
      <w:r>
        <w:t>,</w:t>
      </w:r>
      <w:r w:rsidRPr="00D66195">
        <w:t xml:space="preserve"> the distribution of pests and diseases </w:t>
      </w:r>
      <w:r w:rsidRPr="00D66195" w:rsidDel="00096634">
        <w:t>(Wakelin et al, 2018</w:t>
      </w:r>
      <w:r w:rsidR="00E10CCB">
        <w:t>;</w:t>
      </w:r>
      <w:r w:rsidR="00E10CCB" w:rsidRPr="00E10CCB" w:rsidDel="00096634">
        <w:t xml:space="preserve"> </w:t>
      </w:r>
      <w:r w:rsidR="00E10CCB" w:rsidRPr="00D66195" w:rsidDel="00096634">
        <w:t>Watt et al, 2019</w:t>
      </w:r>
      <w:r w:rsidRPr="00D66195" w:rsidDel="00096634">
        <w:t>)</w:t>
      </w:r>
      <w:r w:rsidRPr="00D66195">
        <w:t xml:space="preserve"> and the efficacy of some pest control agents (Gerard et al, 2013). The amount of land suitable for primary </w:t>
      </w:r>
      <w:r w:rsidRPr="00D66195">
        <w:lastRenderedPageBreak/>
        <w:t>industries will decrease as sea levels rise</w:t>
      </w:r>
      <w:r>
        <w:t>,</w:t>
      </w:r>
      <w:r w:rsidRPr="00D66195">
        <w:t xml:space="preserve"> low-lying coastal areas become inundat</w:t>
      </w:r>
      <w:r>
        <w:t>ed,</w:t>
      </w:r>
      <w:r w:rsidRPr="00D66195">
        <w:t xml:space="preserve"> and groundwater</w:t>
      </w:r>
      <w:r w:rsidR="001669BB">
        <w:t xml:space="preserve"> is</w:t>
      </w:r>
      <w:r w:rsidRPr="00D66195">
        <w:t xml:space="preserve"> salini</w:t>
      </w:r>
      <w:r>
        <w:t>sed</w:t>
      </w:r>
      <w:r w:rsidRPr="00D66195">
        <w:t xml:space="preserve"> (Lake et al, nd). </w:t>
      </w:r>
    </w:p>
    <w:p w14:paraId="40D4FF8C" w14:textId="3A0A0E90" w:rsidR="00E95C25" w:rsidRPr="00D66195" w:rsidRDefault="00E95C25" w:rsidP="00DA3436">
      <w:pPr>
        <w:pStyle w:val="BodyText"/>
      </w:pPr>
      <w:r w:rsidRPr="00D66195">
        <w:t>The impacts of climate change will increase over time and be greater under RCP8.5 than RCP4.5. Some of these impacts are already being felt by the</w:t>
      </w:r>
      <w:r w:rsidR="00DA3436">
        <w:t> </w:t>
      </w:r>
      <w:r w:rsidRPr="00D66195">
        <w:t>sector</w:t>
      </w:r>
      <w:r>
        <w:t xml:space="preserve"> – for example,</w:t>
      </w:r>
      <w:r w:rsidRPr="00D66195">
        <w:t xml:space="preserve"> pressure on the availability of water (Frame et al, </w:t>
      </w:r>
      <w:r>
        <w:t>2020</w:t>
      </w:r>
      <w:r w:rsidRPr="00D66195">
        <w:t>).</w:t>
      </w:r>
    </w:p>
    <w:bookmarkEnd w:id="519"/>
    <w:p w14:paraId="465C7839" w14:textId="77777777" w:rsidR="00E95C25" w:rsidRPr="00DA3436" w:rsidRDefault="00E95C25" w:rsidP="00DA3436">
      <w:pPr>
        <w:pStyle w:val="Heading4"/>
      </w:pPr>
      <w:r w:rsidRPr="00D66195">
        <w:t>Exposure</w:t>
      </w:r>
    </w:p>
    <w:p w14:paraId="647CFECB" w14:textId="2B9EFADD" w:rsidR="00E95C25" w:rsidRPr="00D66195" w:rsidRDefault="00E95C25" w:rsidP="00DA3436">
      <w:pPr>
        <w:pStyle w:val="BodyText"/>
      </w:pPr>
      <w:r w:rsidRPr="00D66195">
        <w:t>The primary sector is highly exposed to climate change, as most activities depend on climat</w:t>
      </w:r>
      <w:r>
        <w:t>e</w:t>
      </w:r>
      <w:r w:rsidRPr="00D66195">
        <w:t xml:space="preserve"> conditions. Many agricultural, horticultural and forestry varieties grow in narrow climat</w:t>
      </w:r>
      <w:r>
        <w:t>e</w:t>
      </w:r>
      <w:r w:rsidRPr="00D66195">
        <w:t xml:space="preserve"> ranges, and current production distribution reflect</w:t>
      </w:r>
      <w:r>
        <w:t>s</w:t>
      </w:r>
      <w:r w:rsidRPr="00D66195">
        <w:t xml:space="preserve"> historic</w:t>
      </w:r>
      <w:r w:rsidR="001669BB">
        <w:t>al</w:t>
      </w:r>
      <w:r w:rsidRPr="00D66195">
        <w:t xml:space="preserve"> climat</w:t>
      </w:r>
      <w:r>
        <w:t>e</w:t>
      </w:r>
      <w:r w:rsidRPr="00D66195">
        <w:t xml:space="preserve"> suitability. The magnitude of the primary sector’s exposure to climate change is affected by two main processes: the changing climate and associated hazards; and the changes made in the primary sector for non</w:t>
      </w:r>
      <w:r w:rsidR="000C6F92">
        <w:noBreakHyphen/>
      </w:r>
      <w:r w:rsidRPr="00D66195">
        <w:t>climatic reasons that may increase or decrease its exposure to climate hazards.</w:t>
      </w:r>
    </w:p>
    <w:p w14:paraId="2A4794A7" w14:textId="11A0BD8A" w:rsidR="00E95C25" w:rsidRPr="00D66195" w:rsidRDefault="00E95C25" w:rsidP="00DA3436">
      <w:pPr>
        <w:pStyle w:val="BodyText"/>
      </w:pPr>
      <w:r w:rsidRPr="00D66195">
        <w:t xml:space="preserve">Areas of New Zealand </w:t>
      </w:r>
      <w:r w:rsidR="001669BB">
        <w:t xml:space="preserve">that have </w:t>
      </w:r>
      <w:r w:rsidRPr="00D66195">
        <w:t xml:space="preserve">historically </w:t>
      </w:r>
      <w:r w:rsidR="001669BB">
        <w:t xml:space="preserve">been </w:t>
      </w:r>
      <w:r w:rsidRPr="00D66195">
        <w:t>suitable for certain types of production may become less suitable over th</w:t>
      </w:r>
      <w:r w:rsidR="001669BB">
        <w:t>is</w:t>
      </w:r>
      <w:r w:rsidRPr="00D66195">
        <w:t xml:space="preserve"> century (Ausseil et al, 2019). The mean air temperature in New</w:t>
      </w:r>
      <w:r w:rsidR="00DA3436">
        <w:t> </w:t>
      </w:r>
      <w:r w:rsidRPr="00D66195">
        <w:t>Zealand has increased by 1</w:t>
      </w:r>
      <w:bookmarkStart w:id="520" w:name="_Hlk35881641"/>
      <w:r>
        <w:t> </w:t>
      </w:r>
      <w:r>
        <w:rPr>
          <w:rFonts w:cs="Arial"/>
        </w:rPr>
        <w:t>degree Celsius</w:t>
      </w:r>
      <w:r w:rsidRPr="00D66195">
        <w:t xml:space="preserve"> </w:t>
      </w:r>
      <w:bookmarkEnd w:id="520"/>
      <w:r w:rsidRPr="00D66195">
        <w:t>since 1909 and is projected to increase by a further 0.8 to 1.1</w:t>
      </w:r>
      <w:r>
        <w:t xml:space="preserve"> </w:t>
      </w:r>
      <w:r>
        <w:rPr>
          <w:rFonts w:cs="Arial"/>
        </w:rPr>
        <w:t xml:space="preserve">degrees </w:t>
      </w:r>
      <w:r w:rsidRPr="00D66195">
        <w:t xml:space="preserve">by 2050 under RCP8.5. This may have </w:t>
      </w:r>
      <w:r>
        <w:t xml:space="preserve">spatial </w:t>
      </w:r>
      <w:r w:rsidRPr="00D66195">
        <w:t xml:space="preserve">implications for growing seasons and harvesting, shifting the locality of certain crops (Salinger, 1987). </w:t>
      </w:r>
      <w:r>
        <w:t>F</w:t>
      </w:r>
      <w:r w:rsidRPr="00D66195">
        <w:t xml:space="preserve">ewer frost days can </w:t>
      </w:r>
      <w:r>
        <w:t xml:space="preserve">also </w:t>
      </w:r>
      <w:r w:rsidRPr="00D66195">
        <w:t>lead to pest outbreaks (Gerard et al, 2013). Changes in seasonality, trending</w:t>
      </w:r>
      <w:r w:rsidR="00DA3436">
        <w:t> </w:t>
      </w:r>
      <w:r w:rsidRPr="00D66195">
        <w:t>towards longer summers and shorter winters</w:t>
      </w:r>
      <w:r w:rsidR="001669BB">
        <w:t>,</w:t>
      </w:r>
      <w:r w:rsidRPr="00D66195">
        <w:t xml:space="preserve"> will </w:t>
      </w:r>
      <w:r>
        <w:t>aggravate</w:t>
      </w:r>
      <w:r w:rsidRPr="00D66195">
        <w:t xml:space="preserve"> this. </w:t>
      </w:r>
    </w:p>
    <w:p w14:paraId="171E9B85" w14:textId="063A595F" w:rsidR="00E95C25" w:rsidRPr="00D66195" w:rsidRDefault="00E95C25" w:rsidP="00DA3436">
      <w:pPr>
        <w:pStyle w:val="BodyText"/>
      </w:pPr>
      <w:r w:rsidRPr="00D66195">
        <w:t xml:space="preserve">Precipitation is another key factor for primary production. Under warming of </w:t>
      </w:r>
      <w:r w:rsidR="00433AA3">
        <w:t>about</w:t>
      </w:r>
      <w:r w:rsidR="00433AA3" w:rsidRPr="00D66195">
        <w:t xml:space="preserve"> </w:t>
      </w:r>
      <w:r w:rsidRPr="00D66195">
        <w:t>2</w:t>
      </w:r>
      <w:r>
        <w:t> </w:t>
      </w:r>
      <w:r>
        <w:rPr>
          <w:rFonts w:cs="Arial"/>
        </w:rPr>
        <w:t>degrees</w:t>
      </w:r>
      <w:r w:rsidR="001669BB">
        <w:rPr>
          <w:rFonts w:cs="Arial"/>
        </w:rPr>
        <w:t xml:space="preserve"> Celsius</w:t>
      </w:r>
      <w:r>
        <w:rPr>
          <w:rFonts w:cs="Arial"/>
        </w:rPr>
        <w:t xml:space="preserve"> </w:t>
      </w:r>
      <w:r w:rsidRPr="00D66195">
        <w:t>from pre</w:t>
      </w:r>
      <w:r>
        <w:t>-</w:t>
      </w:r>
      <w:r w:rsidRPr="00D66195">
        <w:t xml:space="preserve">industrial temperatures, a 1-in-20-year drought could occur at least twice as often in eastern </w:t>
      </w:r>
      <w:r w:rsidRPr="00B942CF">
        <w:t>parts of New Zealand</w:t>
      </w:r>
      <w:r w:rsidRPr="00D66195">
        <w:t xml:space="preserve"> (</w:t>
      </w:r>
      <w:r w:rsidRPr="00D66195">
        <w:rPr>
          <w:rFonts w:cs="Arial"/>
        </w:rPr>
        <w:t>New Zealand Climate Change Centre</w:t>
      </w:r>
      <w:r w:rsidRPr="00D66195">
        <w:t>, 2010). Annual precipitation is projected to increase in the west and south of New Zealand and decrease in the north and east by 2050 under RCP8.5 (</w:t>
      </w:r>
      <w:r>
        <w:t>Ministry for the Environment</w:t>
      </w:r>
      <w:r w:rsidRPr="00D66195">
        <w:t>, 2018). In 2100 under both RCP4.5 and RCP8.5, the largest changes in rainfall will be spatially and seasonal</w:t>
      </w:r>
      <w:r>
        <w:t>ly</w:t>
      </w:r>
      <w:r w:rsidRPr="00D66195">
        <w:t xml:space="preserve"> specific. Intense rainfall events can contribute to erosion</w:t>
      </w:r>
      <w:r>
        <w:t xml:space="preserve"> and</w:t>
      </w:r>
      <w:r w:rsidRPr="00D66195">
        <w:t xml:space="preserve"> the loss of topsoil</w:t>
      </w:r>
      <w:r>
        <w:t>,</w:t>
      </w:r>
      <w:r w:rsidRPr="00D66195">
        <w:t xml:space="preserve"> </w:t>
      </w:r>
      <w:r>
        <w:t>so</w:t>
      </w:r>
      <w:r w:rsidRPr="00D66195">
        <w:t xml:space="preserve"> pose an irreversible risk to productivity. </w:t>
      </w:r>
      <w:r>
        <w:t>S</w:t>
      </w:r>
      <w:r w:rsidRPr="00D66195">
        <w:t>ea</w:t>
      </w:r>
      <w:r>
        <w:t>-</w:t>
      </w:r>
      <w:r w:rsidRPr="00D66195">
        <w:t>level rise</w:t>
      </w:r>
      <w:r>
        <w:t xml:space="preserve"> is</w:t>
      </w:r>
      <w:r w:rsidRPr="00D66195">
        <w:t xml:space="preserve"> projected to be 0.79 m</w:t>
      </w:r>
      <w:r>
        <w:t>etres</w:t>
      </w:r>
      <w:r w:rsidRPr="00D66195">
        <w:t xml:space="preserve"> under RCP8.5 by 2100, and coastal flooding exposes low-lying primary sector land to salini</w:t>
      </w:r>
      <w:r>
        <w:t>s</w:t>
      </w:r>
      <w:r w:rsidRPr="00D66195">
        <w:t>ation and inundation (</w:t>
      </w:r>
      <w:r>
        <w:t>Ministry for the Environment</w:t>
      </w:r>
      <w:r w:rsidRPr="00D66195">
        <w:t>, 2017b).</w:t>
      </w:r>
    </w:p>
    <w:p w14:paraId="0C40F06C" w14:textId="77777777" w:rsidR="00E95C25" w:rsidRPr="00D66195" w:rsidRDefault="00E95C25" w:rsidP="00DA3436">
      <w:pPr>
        <w:pStyle w:val="BodyText"/>
      </w:pPr>
      <w:r>
        <w:t>As well as</w:t>
      </w:r>
      <w:r w:rsidRPr="00D66195">
        <w:t xml:space="preserve"> changes to mean climat</w:t>
      </w:r>
      <w:r>
        <w:t>e</w:t>
      </w:r>
      <w:r w:rsidRPr="00D66195">
        <w:t xml:space="preserve"> variables</w:t>
      </w:r>
      <w:r>
        <w:t>, which put</w:t>
      </w:r>
      <w:r w:rsidRPr="00D66195">
        <w:t xml:space="preserve"> ongoing stress on primary sector industries, climate extremes can cause significant short-term disruption to production. In 1998, Cyclone Bola resulted in farming and horticulture losses equivalent to $170 million (</w:t>
      </w:r>
      <w:r>
        <w:t>Ministry for the Environment</w:t>
      </w:r>
      <w:r w:rsidRPr="00D66195">
        <w:t xml:space="preserve"> and Stats NZ, 2018).</w:t>
      </w:r>
    </w:p>
    <w:p w14:paraId="32540E11" w14:textId="6E29D258" w:rsidR="00E95C25" w:rsidRDefault="00E95C25" w:rsidP="00DA3436">
      <w:pPr>
        <w:pStyle w:val="BodyText"/>
      </w:pPr>
      <w:r w:rsidRPr="00D66195">
        <w:t xml:space="preserve">Land-use decisions in the primary sector are based on </w:t>
      </w:r>
      <w:r>
        <w:t>many</w:t>
      </w:r>
      <w:r w:rsidRPr="00D66195">
        <w:t xml:space="preserve"> factors (Journeaux et al, 2017)</w:t>
      </w:r>
      <w:r>
        <w:t>,</w:t>
      </w:r>
      <w:r w:rsidRPr="00D66195">
        <w:t xml:space="preserve"> </w:t>
      </w:r>
      <w:r>
        <w:t>and t</w:t>
      </w:r>
      <w:r w:rsidRPr="00D66195">
        <w:t>he composition of the sector is relatively dynamic. Between 2002 and 2016</w:t>
      </w:r>
      <w:r>
        <w:t>,</w:t>
      </w:r>
      <w:r w:rsidRPr="00D66195">
        <w:t xml:space="preserve"> for example, the dairying </w:t>
      </w:r>
      <w:r>
        <w:t xml:space="preserve">area </w:t>
      </w:r>
      <w:r w:rsidR="004D5E9C">
        <w:t>has increased by</w:t>
      </w:r>
      <w:r w:rsidR="004D5E9C" w:rsidRPr="00D66195">
        <w:t xml:space="preserve"> </w:t>
      </w:r>
      <w:r w:rsidRPr="00D66195">
        <w:t xml:space="preserve">22.6 per cent and the area </w:t>
      </w:r>
      <w:r>
        <w:t>used for</w:t>
      </w:r>
      <w:r w:rsidRPr="00D66195">
        <w:t xml:space="preserve"> horticultural crops </w:t>
      </w:r>
      <w:r w:rsidR="004D5E9C">
        <w:t>by</w:t>
      </w:r>
      <w:r w:rsidRPr="00D66195">
        <w:t xml:space="preserve"> almost 30 per cent (Stats</w:t>
      </w:r>
      <w:r w:rsidR="004D5E9C">
        <w:t xml:space="preserve"> </w:t>
      </w:r>
      <w:r w:rsidRPr="00D66195">
        <w:t>NZ</w:t>
      </w:r>
      <w:r>
        <w:t>,</w:t>
      </w:r>
      <w:r w:rsidRPr="00D66195">
        <w:t xml:space="preserve"> 2018).</w:t>
      </w:r>
      <w:r>
        <w:t xml:space="preserve"> </w:t>
      </w:r>
      <w:hyperlink w:anchor="figure17" w:history="1">
        <w:r w:rsidR="004D5E9C" w:rsidRPr="004D5E9C">
          <w:rPr>
            <w:rStyle w:val="Hyperlink"/>
          </w:rPr>
          <w:t>Figure</w:t>
        </w:r>
        <w:r w:rsidR="004D5E9C" w:rsidRPr="004D5E9C" w:rsidDel="004D5E9C">
          <w:rPr>
            <w:rStyle w:val="Hyperlink"/>
          </w:rPr>
          <w:t xml:space="preserve"> </w:t>
        </w:r>
        <w:r w:rsidR="004D5E9C" w:rsidRPr="004D5E9C">
          <w:rPr>
            <w:rStyle w:val="Hyperlink"/>
          </w:rPr>
          <w:t>17</w:t>
        </w:r>
      </w:hyperlink>
      <w:r w:rsidRPr="00D66195">
        <w:t xml:space="preserve"> </w:t>
      </w:r>
      <w:r>
        <w:t>shows</w:t>
      </w:r>
      <w:r w:rsidRPr="00D66195">
        <w:t xml:space="preserve"> the </w:t>
      </w:r>
      <w:r>
        <w:t xml:space="preserve">area </w:t>
      </w:r>
      <w:r w:rsidRPr="00D66195">
        <w:t xml:space="preserve">changes </w:t>
      </w:r>
      <w:r>
        <w:t>for</w:t>
      </w:r>
      <w:r w:rsidRPr="00D66195">
        <w:t xml:space="preserve"> different land uses between 2002 and 2016. </w:t>
      </w:r>
    </w:p>
    <w:p w14:paraId="5DAC69CE" w14:textId="6B1CF7FD" w:rsidR="00DA3436" w:rsidRPr="00D66195" w:rsidRDefault="00DA3436" w:rsidP="00DA3436">
      <w:pPr>
        <w:pStyle w:val="Figureheading"/>
      </w:pPr>
      <w:bookmarkStart w:id="521" w:name="_Ref35881089"/>
      <w:bookmarkStart w:id="522" w:name="figure17"/>
      <w:bookmarkStart w:id="523" w:name="_Ref35881075"/>
      <w:bookmarkStart w:id="524" w:name="_Toc37153228"/>
      <w:bookmarkStart w:id="525" w:name="_Toc37232126"/>
      <w:bookmarkStart w:id="526" w:name="_Toc40696522"/>
      <w:bookmarkStart w:id="527" w:name="_Toc45391983"/>
      <w:r w:rsidRPr="00D66195">
        <w:lastRenderedPageBreak/>
        <w:t xml:space="preserve">Figure </w:t>
      </w:r>
      <w:bookmarkEnd w:id="521"/>
      <w:r w:rsidR="009D77C6">
        <w:t>17</w:t>
      </w:r>
      <w:bookmarkEnd w:id="522"/>
      <w:r w:rsidR="009D77C6">
        <w:t>:</w:t>
      </w:r>
      <w:r w:rsidRPr="00D66195">
        <w:tab/>
      </w:r>
      <w:r>
        <w:t>C</w:t>
      </w:r>
      <w:r w:rsidRPr="00D66195">
        <w:t>hange in farm numbers and area between 2002 and 2016 (Stats NZ</w:t>
      </w:r>
      <w:r>
        <w:t>,</w:t>
      </w:r>
      <w:r w:rsidRPr="00D66195">
        <w:t xml:space="preserve"> 2018)</w:t>
      </w:r>
      <w:bookmarkEnd w:id="523"/>
      <w:bookmarkEnd w:id="524"/>
      <w:bookmarkEnd w:id="525"/>
      <w:bookmarkEnd w:id="526"/>
      <w:bookmarkEnd w:id="527"/>
    </w:p>
    <w:p w14:paraId="3A63F68D" w14:textId="77777777" w:rsidR="00E95C25" w:rsidRPr="00D66195" w:rsidRDefault="00E95C25" w:rsidP="00F95820">
      <w:pPr>
        <w:spacing w:before="60" w:after="60"/>
      </w:pPr>
      <w:r w:rsidRPr="00D66195">
        <w:rPr>
          <w:noProof/>
        </w:rPr>
        <w:drawing>
          <wp:inline distT="0" distB="0" distL="0" distR="0" wp14:anchorId="42744969" wp14:editId="023125A1">
            <wp:extent cx="5428800" cy="3211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a:srcRect l="1961" t="2081" r="1570" b="2830"/>
                    <a:stretch/>
                  </pic:blipFill>
                  <pic:spPr bwMode="auto">
                    <a:xfrm>
                      <a:off x="0" y="0"/>
                      <a:ext cx="5428800" cy="3211200"/>
                    </a:xfrm>
                    <a:prstGeom prst="rect">
                      <a:avLst/>
                    </a:prstGeom>
                    <a:ln>
                      <a:noFill/>
                    </a:ln>
                    <a:extLst>
                      <a:ext uri="{53640926-AAD7-44D8-BBD7-CCE9431645EC}">
                        <a14:shadowObscured xmlns:a14="http://schemas.microsoft.com/office/drawing/2010/main"/>
                      </a:ext>
                    </a:extLst>
                  </pic:spPr>
                </pic:pic>
              </a:graphicData>
            </a:graphic>
          </wp:inline>
        </w:drawing>
      </w:r>
    </w:p>
    <w:p w14:paraId="27F65C96" w14:textId="74AD4A4E" w:rsidR="00E95C25" w:rsidRPr="00D66195" w:rsidRDefault="00E95C25" w:rsidP="00DA3436">
      <w:pPr>
        <w:pStyle w:val="BodyText"/>
      </w:pPr>
      <w:r w:rsidRPr="00D66195">
        <w:t>Climate change is also likely to increase the distribution of pests and diseases in New Zealand</w:t>
      </w:r>
      <w:r>
        <w:t xml:space="preserve"> </w:t>
      </w:r>
      <w:r w:rsidRPr="00D66195">
        <w:t>(</w:t>
      </w:r>
      <w:r w:rsidR="004D5E9C" w:rsidRPr="00D66195">
        <w:t>Wakelin et al, 2018</w:t>
      </w:r>
      <w:r w:rsidR="004D5E9C">
        <w:t xml:space="preserve">; </w:t>
      </w:r>
      <w:r w:rsidRPr="00D66195">
        <w:t xml:space="preserve">Watt et al, 2019), posing risks to primary production. </w:t>
      </w:r>
      <w:r w:rsidR="004D5E9C">
        <w:t>If</w:t>
      </w:r>
      <w:r w:rsidR="004D5E9C" w:rsidRPr="00D66195">
        <w:t xml:space="preserve"> </w:t>
      </w:r>
      <w:r w:rsidRPr="00D66195">
        <w:t>New Zealand’s pastoral sector become</w:t>
      </w:r>
      <w:r w:rsidR="004D5E9C">
        <w:t>s</w:t>
      </w:r>
      <w:r w:rsidRPr="00D66195">
        <w:t xml:space="preserve"> more reliant on import</w:t>
      </w:r>
      <w:r>
        <w:t>ing</w:t>
      </w:r>
      <w:r w:rsidRPr="00D66195">
        <w:t xml:space="preserve"> feeds or seeds</w:t>
      </w:r>
      <w:r w:rsidR="004D5E9C">
        <w:t>,</w:t>
      </w:r>
      <w:r w:rsidRPr="00D66195">
        <w:t xml:space="preserve"> then it is likely that</w:t>
      </w:r>
      <w:r w:rsidR="00F95820">
        <w:t> </w:t>
      </w:r>
      <w:r w:rsidR="004D5E9C">
        <w:t>it</w:t>
      </w:r>
      <w:r w:rsidR="004D5E9C" w:rsidRPr="00D66195">
        <w:t xml:space="preserve"> </w:t>
      </w:r>
      <w:r w:rsidRPr="00D66195">
        <w:t>will be</w:t>
      </w:r>
      <w:r w:rsidR="004D5E9C">
        <w:t>come</w:t>
      </w:r>
      <w:r w:rsidRPr="00D66195">
        <w:t xml:space="preserve"> </w:t>
      </w:r>
      <w:r w:rsidR="004D5E9C">
        <w:t>more</w:t>
      </w:r>
      <w:r w:rsidR="004D5E9C" w:rsidRPr="00D66195">
        <w:t xml:space="preserve"> </w:t>
      </w:r>
      <w:r w:rsidRPr="00D66195">
        <w:t>expos</w:t>
      </w:r>
      <w:r w:rsidR="004D5E9C">
        <w:t>ed</w:t>
      </w:r>
      <w:r w:rsidRPr="00D66195">
        <w:t xml:space="preserve"> to novel pathogens and invasive species.</w:t>
      </w:r>
    </w:p>
    <w:p w14:paraId="314AA668" w14:textId="77777777" w:rsidR="00E95C25" w:rsidRPr="00D66195" w:rsidRDefault="00E95C25" w:rsidP="00DA3436">
      <w:pPr>
        <w:pStyle w:val="Heading4"/>
      </w:pPr>
      <w:r w:rsidRPr="00D66195">
        <w:t>Sensitivity</w:t>
      </w:r>
    </w:p>
    <w:p w14:paraId="17DEBB4D" w14:textId="7118BE97" w:rsidR="00E95C25" w:rsidRPr="00D66195" w:rsidRDefault="00AC534A" w:rsidP="00F95820">
      <w:pPr>
        <w:pStyle w:val="BodyText"/>
        <w:spacing w:before="100"/>
      </w:pPr>
      <w:r>
        <w:t>Within the</w:t>
      </w:r>
      <w:r w:rsidR="00E95C25" w:rsidRPr="00D66195">
        <w:t xml:space="preserve"> diverse and dynamic</w:t>
      </w:r>
      <w:r w:rsidRPr="00D66195">
        <w:t xml:space="preserve"> primary sector</w:t>
      </w:r>
      <w:r w:rsidR="00E95C25" w:rsidRPr="00D66195">
        <w:t xml:space="preserve">, </w:t>
      </w:r>
      <w:r>
        <w:t>areas</w:t>
      </w:r>
      <w:r w:rsidRPr="00D66195">
        <w:t xml:space="preserve"> </w:t>
      </w:r>
      <w:r w:rsidR="00E95C25" w:rsidRPr="00D66195">
        <w:t>differ significantly</w:t>
      </w:r>
      <w:r w:rsidRPr="00AC534A">
        <w:t xml:space="preserve"> </w:t>
      </w:r>
      <w:r>
        <w:t xml:space="preserve">in their </w:t>
      </w:r>
      <w:r w:rsidRPr="00D66195">
        <w:t>sensitivity</w:t>
      </w:r>
      <w:r w:rsidR="00E95C25" w:rsidRPr="00D66195">
        <w:t>. Horticulture</w:t>
      </w:r>
      <w:r w:rsidR="00E95C25">
        <w:t>,</w:t>
      </w:r>
      <w:r w:rsidR="00E95C25" w:rsidRPr="00D66195">
        <w:t xml:space="preserve"> for example, is very sensitive to water availability at critical times of the growing season (B1), or to intense rain or hail. Pastoral systems are </w:t>
      </w:r>
      <w:r>
        <w:t>less</w:t>
      </w:r>
      <w:r w:rsidR="00E95C25" w:rsidRPr="00D66195">
        <w:t xml:space="preserve"> sensitive to the timing of precipitation</w:t>
      </w:r>
      <w:r w:rsidR="00E95C25">
        <w:t>,</w:t>
      </w:r>
      <w:r w:rsidR="00E95C25" w:rsidRPr="00D66195">
        <w:t xml:space="preserve"> but are sensitive to changes in precipitation (Ausseil et al, 2019) and temperature. In the arable sector, the sensitivity varies </w:t>
      </w:r>
      <w:r w:rsidR="00E95C25">
        <w:t>between</w:t>
      </w:r>
      <w:r w:rsidR="00E95C25" w:rsidRPr="00D66195">
        <w:t xml:space="preserve"> locations and types of crops. Catch crops may be less sensitive due to their growth during late autumn</w:t>
      </w:r>
      <w:r>
        <w:t xml:space="preserve"> and </w:t>
      </w:r>
      <w:r w:rsidR="00E95C25" w:rsidRPr="00D66195">
        <w:t>winter (Ausseil et al, 2019) whe</w:t>
      </w:r>
      <w:r w:rsidR="00E95C25">
        <w:t>n</w:t>
      </w:r>
      <w:r w:rsidR="00E95C25" w:rsidRPr="00D66195">
        <w:t xml:space="preserve"> rainfall is usually higher, but changing seasonality may affect this. Like most of the primary sector, forestry is sensitive to pests and diseases (Watt et al, 201</w:t>
      </w:r>
      <w:r w:rsidR="00CB48BB">
        <w:t>9</w:t>
      </w:r>
      <w:r w:rsidR="00E95C25" w:rsidRPr="00D66195">
        <w:t>), as well as windthrow and fire.</w:t>
      </w:r>
    </w:p>
    <w:p w14:paraId="56C43271" w14:textId="670C5E3C" w:rsidR="00E95C25" w:rsidRPr="00D66195" w:rsidRDefault="00E95C25" w:rsidP="00F95820">
      <w:pPr>
        <w:pStyle w:val="BodyText"/>
        <w:spacing w:before="100"/>
      </w:pPr>
      <w:r w:rsidRPr="00D66195">
        <w:t xml:space="preserve">Sensitivity also varies </w:t>
      </w:r>
      <w:r>
        <w:t>with</w:t>
      </w:r>
      <w:r w:rsidRPr="00D66195">
        <w:t xml:space="preserve"> location (characteristics including soil type and topography) (Ausseil</w:t>
      </w:r>
      <w:r w:rsidR="00AC534A">
        <w:t xml:space="preserve"> et al</w:t>
      </w:r>
      <w:r>
        <w:t>,</w:t>
      </w:r>
      <w:r w:rsidRPr="00D66195">
        <w:t xml:space="preserve"> 2019</w:t>
      </w:r>
      <w:r w:rsidR="00AC534A">
        <w:t>;</w:t>
      </w:r>
      <w:r w:rsidR="00AC534A" w:rsidRPr="00AC534A">
        <w:t xml:space="preserve"> </w:t>
      </w:r>
      <w:r w:rsidR="00AC534A" w:rsidRPr="00D66195">
        <w:t>Cradock-Henry</w:t>
      </w:r>
      <w:r w:rsidR="00AC534A">
        <w:t>,</w:t>
      </w:r>
      <w:r w:rsidR="00AC534A" w:rsidRPr="00D66195">
        <w:t xml:space="preserve"> 2017</w:t>
      </w:r>
      <w:r w:rsidRPr="00D66195">
        <w:t xml:space="preserve">) and the type of production in each sub-sector. For example, intensive livestock systems may be more susceptible to </w:t>
      </w:r>
      <w:r>
        <w:t>certain</w:t>
      </w:r>
      <w:r w:rsidRPr="00D66195">
        <w:t xml:space="preserve"> risks, including disease and heat stress, than more extensive systems (</w:t>
      </w:r>
      <w:r>
        <w:t>Ministry for the Environment</w:t>
      </w:r>
      <w:r w:rsidRPr="00D66195">
        <w:t xml:space="preserve"> and Stats NZ, 2018</w:t>
      </w:r>
      <w:r>
        <w:t>;</w:t>
      </w:r>
      <w:r w:rsidRPr="00D66195">
        <w:t xml:space="preserve"> Wreford and Topp</w:t>
      </w:r>
      <w:r>
        <w:t>,</w:t>
      </w:r>
      <w:r w:rsidRPr="00D66195">
        <w:t xml:space="preserve"> 2020). Māori</w:t>
      </w:r>
      <w:r>
        <w:t>-owned</w:t>
      </w:r>
      <w:r w:rsidRPr="00D66195">
        <w:t xml:space="preserve"> farms </w:t>
      </w:r>
      <w:r>
        <w:t>mostly</w:t>
      </w:r>
      <w:r w:rsidRPr="00D66195">
        <w:t xml:space="preserve"> engage in mixed sheep</w:t>
      </w:r>
      <w:r w:rsidR="00AC534A">
        <w:t>–</w:t>
      </w:r>
      <w:r w:rsidRPr="00D66195">
        <w:t>beef farming and forestry (</w:t>
      </w:r>
      <w:r>
        <w:t>Ministry for the Environment</w:t>
      </w:r>
      <w:r w:rsidRPr="00D66195">
        <w:t xml:space="preserve"> and Stats NZ, 2018). Whil</w:t>
      </w:r>
      <w:r>
        <w:t>e</w:t>
      </w:r>
      <w:r w:rsidRPr="00D66195">
        <w:t xml:space="preserve"> Māori farmers are likely to be affected in the same way as non-Māori farmers, Māori land can be more isolated from infrastructure, and concentrated in areas with less productive land types (Cottrell et al, 2004). Less productive areas such as Northland and the East Cape region may be</w:t>
      </w:r>
      <w:r w:rsidR="000459FF">
        <w:t> </w:t>
      </w:r>
      <w:r w:rsidRPr="00D66195">
        <w:t>affected by more drought and extreme weather events, disproportionately affecting</w:t>
      </w:r>
      <w:r w:rsidR="00AC534A">
        <w:t xml:space="preserve"> the</w:t>
      </w:r>
      <w:r w:rsidRPr="00D66195">
        <w:t xml:space="preserve"> larger Māori populations </w:t>
      </w:r>
      <w:r w:rsidR="00AC534A">
        <w:t xml:space="preserve">who live there </w:t>
      </w:r>
      <w:r w:rsidRPr="00D66195">
        <w:t>(Cottrell et al, 2004).</w:t>
      </w:r>
      <w:r>
        <w:t xml:space="preserve"> </w:t>
      </w:r>
    </w:p>
    <w:p w14:paraId="3FCFFF1A" w14:textId="01C341E9" w:rsidR="00E95C25" w:rsidRPr="00D66195" w:rsidRDefault="00E95C25" w:rsidP="00F95820">
      <w:pPr>
        <w:pStyle w:val="BodyText"/>
        <w:spacing w:before="100"/>
      </w:pPr>
      <w:r w:rsidRPr="00D66195">
        <w:t>Higher temperatures can increas</w:t>
      </w:r>
      <w:r>
        <w:t>e</w:t>
      </w:r>
      <w:r w:rsidRPr="00D66195">
        <w:t xml:space="preserve"> the severity and range of disease and pathogens, reduce the</w:t>
      </w:r>
      <w:r w:rsidR="00F95820">
        <w:t> </w:t>
      </w:r>
      <w:r w:rsidRPr="00D66195">
        <w:t xml:space="preserve">efficacy of biological control agents and reduce yields. Dairy cattle are also sensitive to </w:t>
      </w:r>
      <w:r w:rsidRPr="00D66195">
        <w:lastRenderedPageBreak/>
        <w:t>changes in temperature, which can lead to heat stress, facial ec</w:t>
      </w:r>
      <w:r>
        <w:t>z</w:t>
      </w:r>
      <w:r w:rsidRPr="00D66195">
        <w:t xml:space="preserve">ema, mycotoxins, flies, </w:t>
      </w:r>
      <w:r>
        <w:t>ultra</w:t>
      </w:r>
      <w:r w:rsidR="00F95820">
        <w:noBreakHyphen/>
      </w:r>
      <w:r>
        <w:t>violet (</w:t>
      </w:r>
      <w:r w:rsidRPr="00D66195">
        <w:t>UV</w:t>
      </w:r>
      <w:r>
        <w:t>)</w:t>
      </w:r>
      <w:r w:rsidRPr="00D66195">
        <w:t xml:space="preserve"> damage to udder and teats, and eye cancer (Verkerk et al, nd).</w:t>
      </w:r>
    </w:p>
    <w:p w14:paraId="297A716C" w14:textId="2C655A3A" w:rsidR="00E95C25" w:rsidRPr="00D66195" w:rsidRDefault="00E95C25" w:rsidP="00DA3436">
      <w:pPr>
        <w:pStyle w:val="BodyText"/>
      </w:pPr>
      <w:r w:rsidRPr="00D66195">
        <w:t xml:space="preserve">Current land-use practices may amplify and perpetuate the impacts of climate change. Changes in the extent and intensity of agricultural practices, for example, result in compaction of soil, decreasing soil productivity, restricting plant growth and impeding water drainage. Conversely, reforestation and efforts to limit erosion can </w:t>
      </w:r>
      <w:r>
        <w:t>reduce</w:t>
      </w:r>
      <w:r w:rsidRPr="00D66195">
        <w:t xml:space="preserve"> climate change impacts. Beyond climate change, primary land-based economic activities are exposed to risks posed by legislative changes, input and output prices, credit markets, land valuation and operating costs (Cradock-Henry, 2017). </w:t>
      </w:r>
    </w:p>
    <w:p w14:paraId="595E0211" w14:textId="77777777" w:rsidR="00E95C25" w:rsidRPr="00D66195" w:rsidRDefault="00E95C25" w:rsidP="00DA3436">
      <w:pPr>
        <w:pStyle w:val="Heading4"/>
      </w:pPr>
      <w:r w:rsidRPr="00D66195">
        <w:t xml:space="preserve">Adaptive capacity </w:t>
      </w:r>
    </w:p>
    <w:p w14:paraId="06822B1C" w14:textId="61619D50" w:rsidR="00E95C25" w:rsidRPr="00D66195" w:rsidRDefault="00E95C25" w:rsidP="00DA3436">
      <w:pPr>
        <w:pStyle w:val="BodyText"/>
      </w:pPr>
      <w:r w:rsidRPr="00D66195">
        <w:t>The primary sector in New Zealand as a whole has relatively high adaptive capacity</w:t>
      </w:r>
      <w:r>
        <w:t>,</w:t>
      </w:r>
      <w:r w:rsidRPr="00D66195">
        <w:t xml:space="preserve"> </w:t>
      </w:r>
      <w:r>
        <w:t>but</w:t>
      </w:r>
      <w:r w:rsidRPr="00D66195">
        <w:t xml:space="preserve"> this differs between individual farms, locations and sectors. The primary sector is dynamic, and adaptation may mean transformative shifts between production types and locations</w:t>
      </w:r>
      <w:r>
        <w:t>,</w:t>
      </w:r>
      <w:r w:rsidRPr="00D66195">
        <w:t xml:space="preserve"> so that in the longer term, the sector may look quite different from today (Cradock-Henry et al, 2020). </w:t>
      </w:r>
    </w:p>
    <w:p w14:paraId="4ABC77FC" w14:textId="5FC4FFA3" w:rsidR="00E95C25" w:rsidRPr="00D66195" w:rsidRDefault="00E95C25" w:rsidP="00DA3436">
      <w:pPr>
        <w:pStyle w:val="BodyText"/>
      </w:pPr>
      <w:r w:rsidRPr="00D66195">
        <w:t xml:space="preserve">Primary sector industries are already adopting or considering adaptive measures such as water storage to improve reliability of supply and </w:t>
      </w:r>
      <w:r>
        <w:t>allow</w:t>
      </w:r>
      <w:r w:rsidRPr="00D66195">
        <w:t xml:space="preserve"> more efficient use, management of soil fertility</w:t>
      </w:r>
      <w:r>
        <w:t xml:space="preserve"> and grazing</w:t>
      </w:r>
      <w:r w:rsidRPr="00D66195">
        <w:t xml:space="preserve">, pasture diversity and infrastructure that will withstand climate extremes (New Zealand Climate Change Centre, 2010). Given the autonomous nature of adaptation in this sector, collective adaptation opportunities </w:t>
      </w:r>
      <w:r>
        <w:t>could</w:t>
      </w:r>
      <w:r w:rsidRPr="00D66195">
        <w:t xml:space="preserve"> be missed (G1). As identified earlier in this section, irrigation supports a range of intensive land uses, improves productivity and reduces risk to agricultural and horticultural activities from low or seasonal rainfall (</w:t>
      </w:r>
      <w:r>
        <w:t>Ministry for the Environment</w:t>
      </w:r>
      <w:r w:rsidRPr="00D66195">
        <w:t xml:space="preserve"> and Stats NZ, 2018). It also alters the landscape, increases nutrient runoff</w:t>
      </w:r>
      <w:r w:rsidR="000D4922">
        <w:t> </w:t>
      </w:r>
      <w:r w:rsidRPr="00D66195">
        <w:t>risk and removes water from groundwater and rivers (</w:t>
      </w:r>
      <w:r>
        <w:t>Ministry for the Environment</w:t>
      </w:r>
      <w:r w:rsidRPr="00D66195">
        <w:t xml:space="preserve"> and</w:t>
      </w:r>
      <w:r w:rsidR="000D4922">
        <w:t> </w:t>
      </w:r>
      <w:r w:rsidRPr="00D66195">
        <w:t>Stats NZ, 2018). Climate change will alter the timing, amount and distribution of the water</w:t>
      </w:r>
      <w:r w:rsidR="000D4922">
        <w:t> </w:t>
      </w:r>
      <w:r w:rsidRPr="00D66195">
        <w:t>consented (above environmental limits) and increase demand as temperature and evapotranspiration rise. With changes in future water availability, conflicts between water users are likely to increase, requiring effective governance to plan and manage water use and</w:t>
      </w:r>
      <w:r w:rsidR="000D4922">
        <w:t> </w:t>
      </w:r>
      <w:r w:rsidRPr="00D66195">
        <w:t xml:space="preserve">water supply systems for the full range of community and environmental needs. </w:t>
      </w:r>
    </w:p>
    <w:p w14:paraId="3B53DBD5" w14:textId="77777777" w:rsidR="00E95C25" w:rsidRPr="00D66195" w:rsidRDefault="00E95C25" w:rsidP="00DA3436">
      <w:pPr>
        <w:pStyle w:val="BodyText"/>
      </w:pPr>
      <w:r w:rsidRPr="00D66195">
        <w:t>Where successful adaptation relies on the individual farmer’</w:t>
      </w:r>
      <w:r>
        <w:t>s</w:t>
      </w:r>
      <w:r w:rsidRPr="00D66195">
        <w:t xml:space="preserve"> capacity to apply new management strategies and be innovative and flexible, other socio-economic conditions and</w:t>
      </w:r>
      <w:r w:rsidR="00F95820">
        <w:t> </w:t>
      </w:r>
      <w:r w:rsidRPr="00D66195">
        <w:t>factors are also critical. A</w:t>
      </w:r>
      <w:r>
        <w:t>ge, a</w:t>
      </w:r>
      <w:r w:rsidRPr="00D66195">
        <w:t>ccess to capital, social networks, access to technology, perceptions and attitude towards risk will all influence the sector’s adaptive capacity (Cradock</w:t>
      </w:r>
      <w:r w:rsidR="00F95820">
        <w:noBreakHyphen/>
      </w:r>
      <w:r w:rsidRPr="00D66195">
        <w:t>Henry, 2017). Some sectors, including dairy, are also relatively path</w:t>
      </w:r>
      <w:r>
        <w:t>-</w:t>
      </w:r>
      <w:r w:rsidRPr="00D66195">
        <w:t>dependent due</w:t>
      </w:r>
      <w:r w:rsidR="00F95820">
        <w:t> </w:t>
      </w:r>
      <w:r w:rsidRPr="00D66195">
        <w:t>to high levels of investment in infrastructure. These factors interact with adaptation timeframe</w:t>
      </w:r>
      <w:r>
        <w:t>s,</w:t>
      </w:r>
      <w:r w:rsidRPr="00D66195">
        <w:t xml:space="preserve"> and whether farmers are likely to employ short-term reactive strategies or long</w:t>
      </w:r>
      <w:r w:rsidR="00F95820">
        <w:noBreakHyphen/>
      </w:r>
      <w:r w:rsidRPr="00D66195">
        <w:t xml:space="preserve">term proactive strategies. </w:t>
      </w:r>
    </w:p>
    <w:p w14:paraId="1B2559B1" w14:textId="476CDC4F" w:rsidR="00E95C25" w:rsidRPr="00D66195" w:rsidRDefault="00E95C25" w:rsidP="00DA3436">
      <w:pPr>
        <w:pStyle w:val="BodyText"/>
      </w:pPr>
      <w:r w:rsidRPr="00D66195">
        <w:t>Under future climate change scenarios, autonomously led adaptation may be insufficient and</w:t>
      </w:r>
      <w:r w:rsidR="00A54D66">
        <w:t> </w:t>
      </w:r>
      <w:r w:rsidRPr="00D66195">
        <w:t xml:space="preserve">less efficient, requiring collective communication, engagement and education. Good governance and networks can also provide a platform for sharing information and experiences, providing a mechanism for moving beyond the existing barriers </w:t>
      </w:r>
      <w:r w:rsidR="00E96A5C">
        <w:t xml:space="preserve">noted above </w:t>
      </w:r>
      <w:r w:rsidRPr="00D66195">
        <w:t>(Wreford</w:t>
      </w:r>
      <w:r>
        <w:t xml:space="preserve"> et</w:t>
      </w:r>
      <w:r w:rsidR="00A54D66">
        <w:t> </w:t>
      </w:r>
      <w:r>
        <w:t>al</w:t>
      </w:r>
      <w:r w:rsidRPr="00D66195">
        <w:t xml:space="preserve">, 2017). </w:t>
      </w:r>
      <w:r>
        <w:t>M</w:t>
      </w:r>
      <w:r w:rsidRPr="00D66195">
        <w:t>any individual or regional adaptations may</w:t>
      </w:r>
      <w:r>
        <w:t xml:space="preserve"> also</w:t>
      </w:r>
      <w:r w:rsidRPr="00D66195">
        <w:t xml:space="preserve"> be limited by structural or institutional barriers</w:t>
      </w:r>
      <w:r>
        <w:t>,</w:t>
      </w:r>
      <w:r w:rsidRPr="00D66195">
        <w:t xml:space="preserve"> including access to processing facilities or markets, the provision of multi</w:t>
      </w:r>
      <w:r w:rsidR="00A54D66">
        <w:noBreakHyphen/>
      </w:r>
      <w:r w:rsidRPr="00D66195">
        <w:t>use water infrastructure</w:t>
      </w:r>
      <w:r>
        <w:t>,</w:t>
      </w:r>
      <w:r w:rsidRPr="00D66195">
        <w:t xml:space="preserve"> and legislative barriers. </w:t>
      </w:r>
    </w:p>
    <w:p w14:paraId="02EE9094" w14:textId="77777777" w:rsidR="00E95C25" w:rsidRPr="00DA3436" w:rsidRDefault="00E95C25" w:rsidP="00DA3436">
      <w:pPr>
        <w:pStyle w:val="Heading4"/>
      </w:pPr>
      <w:r w:rsidRPr="00D66195">
        <w:lastRenderedPageBreak/>
        <w:t xml:space="preserve">Consequence </w:t>
      </w:r>
    </w:p>
    <w:p w14:paraId="152D36DD" w14:textId="4FD3F3A2" w:rsidR="00E95C25" w:rsidRPr="00D66195" w:rsidRDefault="00E95C25" w:rsidP="00F95820">
      <w:pPr>
        <w:pStyle w:val="BodyText"/>
        <w:spacing w:before="100" w:after="100"/>
      </w:pPr>
      <w:r w:rsidRPr="00D66195">
        <w:t>The land-based primary sector contributed almost 4 per cent of New Zealand’s GDP and just over half of the country’s export earnings in 2016 (</w:t>
      </w:r>
      <w:r w:rsidRPr="004A1DFA">
        <w:t>New Zealand</w:t>
      </w:r>
      <w:r w:rsidRPr="00D66195">
        <w:t xml:space="preserve"> Treasury</w:t>
      </w:r>
      <w:r>
        <w:t>,</w:t>
      </w:r>
      <w:r w:rsidRPr="00D66195">
        <w:t xml:space="preserve"> 2016). Māori GDP is still dominated by the primary sector, contributing $1.8</w:t>
      </w:r>
      <w:r w:rsidR="00DB4001">
        <w:t> </w:t>
      </w:r>
      <w:r w:rsidRPr="00D66195">
        <w:t>billion in</w:t>
      </w:r>
      <w:r w:rsidR="00A54D66">
        <w:t> </w:t>
      </w:r>
      <w:r w:rsidRPr="00D66195">
        <w:t>2013 (</w:t>
      </w:r>
      <w:r>
        <w:t>Ministry for the Environment</w:t>
      </w:r>
      <w:r w:rsidRPr="00D66195">
        <w:t xml:space="preserve"> and Stats NZ, 2018). Climate change threatens the viability of parts of this industry, </w:t>
      </w:r>
      <w:r>
        <w:t>with</w:t>
      </w:r>
      <w:r w:rsidRPr="00D66195">
        <w:t xml:space="preserve"> major disruptions to production across the agricultural, horticultural and forestry sectors. Extreme weather events, such as flooding or wildfire</w:t>
      </w:r>
      <w:r>
        <w:t>,</w:t>
      </w:r>
      <w:r w:rsidRPr="00D66195">
        <w:t xml:space="preserve"> can cause extensive damage and disrupt market access (E7), while changing seasonality and climate suitability will require </w:t>
      </w:r>
      <w:r>
        <w:t xml:space="preserve">farmers to adopt </w:t>
      </w:r>
      <w:r w:rsidRPr="00D66195">
        <w:t>new management practices.</w:t>
      </w:r>
      <w:r w:rsidRPr="00D66195">
        <w:rPr>
          <w:b/>
        </w:rPr>
        <w:t xml:space="preserve"> </w:t>
      </w:r>
      <w:r w:rsidRPr="00D66195">
        <w:t>Consequences will vary across production type and region but</w:t>
      </w:r>
      <w:r w:rsidR="00E96A5C">
        <w:t>,</w:t>
      </w:r>
      <w:r w:rsidRPr="00D66195">
        <w:t xml:space="preserve"> </w:t>
      </w:r>
      <w:r>
        <w:t>without</w:t>
      </w:r>
      <w:r w:rsidRPr="00D66195">
        <w:t xml:space="preserve"> effective adaptation, </w:t>
      </w:r>
      <w:r w:rsidR="00A34943">
        <w:t>are</w:t>
      </w:r>
      <w:r w:rsidR="00A34943" w:rsidRPr="00D66195">
        <w:t xml:space="preserve"> </w:t>
      </w:r>
      <w:r w:rsidRPr="00D66195">
        <w:t xml:space="preserve">likely </w:t>
      </w:r>
      <w:r w:rsidR="00A34943">
        <w:t>to involve</w:t>
      </w:r>
      <w:r w:rsidRPr="00D66195">
        <w:t xml:space="preserve"> considerable disruption and economic losses. Interdependencies in the primary sector value chains increase the risks of adverse consequence.</w:t>
      </w:r>
    </w:p>
    <w:p w14:paraId="029E7F81" w14:textId="048B2ED0" w:rsidR="00E95C25" w:rsidRPr="00D66195" w:rsidRDefault="00E95C25" w:rsidP="00F95820">
      <w:pPr>
        <w:pStyle w:val="BodyText"/>
        <w:spacing w:before="100" w:after="100"/>
      </w:pPr>
      <w:r w:rsidRPr="00D66195">
        <w:t>The wider New Zealand economy</w:t>
      </w:r>
      <w:r>
        <w:t xml:space="preserve"> has</w:t>
      </w:r>
      <w:r w:rsidRPr="00D66195">
        <w:t xml:space="preserve"> already experienced</w:t>
      </w:r>
      <w:r>
        <w:t xml:space="preserve"> the </w:t>
      </w:r>
      <w:r w:rsidRPr="00D66195">
        <w:t xml:space="preserve">effects of climate change. Drought costs attributable to anthropogenic influence on climate have been estimated </w:t>
      </w:r>
      <w:r>
        <w:t>at</w:t>
      </w:r>
      <w:r w:rsidRPr="00D66195">
        <w:t xml:space="preserve"> $720</w:t>
      </w:r>
      <w:r w:rsidR="00A54D66">
        <w:t> </w:t>
      </w:r>
      <w:r>
        <w:t>million</w:t>
      </w:r>
      <w:r w:rsidRPr="00D66195">
        <w:t xml:space="preserve"> (Frame et al, </w:t>
      </w:r>
      <w:r>
        <w:t>2020</w:t>
      </w:r>
      <w:r w:rsidRPr="00D66195">
        <w:t>). A Reserve Bank study reports that the 2013 drought reduced</w:t>
      </w:r>
      <w:r w:rsidR="00A54D66">
        <w:t> </w:t>
      </w:r>
      <w:r w:rsidRPr="00D66195">
        <w:t>GDP by 0.3 to 0.6 per cent, increased world dairy prices by 10 per</w:t>
      </w:r>
      <w:r>
        <w:t xml:space="preserve"> </w:t>
      </w:r>
      <w:r w:rsidRPr="00D66195">
        <w:t>cent</w:t>
      </w:r>
      <w:r>
        <w:t>,</w:t>
      </w:r>
      <w:r w:rsidRPr="00D66195">
        <w:t xml:space="preserve"> and lowered the exchange rate by 3 per</w:t>
      </w:r>
      <w:r>
        <w:t xml:space="preserve"> </w:t>
      </w:r>
      <w:r w:rsidRPr="00D66195">
        <w:t>cent (Kamber et al, 2013). In a future where droughts are more frequent and intense, and combined with interacting hazards, these costs will become more</w:t>
      </w:r>
      <w:r w:rsidR="00A54D66">
        <w:t> </w:t>
      </w:r>
      <w:r w:rsidRPr="00D66195">
        <w:t>significant.</w:t>
      </w:r>
    </w:p>
    <w:p w14:paraId="158E195C" w14:textId="49E78045" w:rsidR="00E95C25" w:rsidRPr="00D66195" w:rsidRDefault="00E95C25" w:rsidP="00F95820">
      <w:pPr>
        <w:pStyle w:val="BodyText"/>
        <w:spacing w:before="100" w:after="100"/>
      </w:pPr>
      <w:r w:rsidRPr="00D66195">
        <w:t>A changed climate may increase the geographic ranges of pests and weeds already established in New Zealand</w:t>
      </w:r>
      <w:r>
        <w:t>,</w:t>
      </w:r>
      <w:r w:rsidRPr="00D66195">
        <w:t xml:space="preserve"> and make the environment more suitable for incursions of organisms not currently present. Nimmo-Bell (2009) estimated that plant and animal pests cost New Zealand’s primary industries over $2.5</w:t>
      </w:r>
      <w:r>
        <w:t xml:space="preserve"> billion</w:t>
      </w:r>
      <w:r w:rsidRPr="00D66195">
        <w:t xml:space="preserve"> p</w:t>
      </w:r>
      <w:r>
        <w:t>er annum</w:t>
      </w:r>
      <w:r w:rsidRPr="00D66195">
        <w:t xml:space="preserve"> in productivity losses and pest management activities. As an</w:t>
      </w:r>
      <w:r w:rsidR="00D20903">
        <w:t xml:space="preserve"> example to</w:t>
      </w:r>
      <w:r w:rsidRPr="00D66195">
        <w:t xml:space="preserve"> </w:t>
      </w:r>
      <w:r w:rsidR="00D20903">
        <w:t>illustrate</w:t>
      </w:r>
      <w:r w:rsidRPr="00D66195">
        <w:t xml:space="preserve"> the cost</w:t>
      </w:r>
      <w:r w:rsidR="00D20903">
        <w:t>s involved</w:t>
      </w:r>
      <w:r w:rsidRPr="00D66195">
        <w:t>, invertebrate pests are estimated to cost the pastoral sector between $1.7 and $2.3</w:t>
      </w:r>
      <w:r>
        <w:t xml:space="preserve"> billion each year</w:t>
      </w:r>
      <w:r w:rsidR="00D20903">
        <w:t xml:space="preserve"> currently</w:t>
      </w:r>
      <w:r w:rsidRPr="00D66195">
        <w:t xml:space="preserve"> (Ferguson et al, 2019) and climate change is likely to increase this. Climate change may also impact the ecology of existing biological control agents used to supress pests and weeds</w:t>
      </w:r>
      <w:r>
        <w:t xml:space="preserve"> </w:t>
      </w:r>
      <w:r w:rsidRPr="00D66195">
        <w:t xml:space="preserve">in </w:t>
      </w:r>
      <w:r w:rsidRPr="002D4993">
        <w:t>New Zealand</w:t>
      </w:r>
      <w:r>
        <w:t>,</w:t>
      </w:r>
      <w:r w:rsidRPr="00D66195">
        <w:t xml:space="preserve"> reduc</w:t>
      </w:r>
      <w:r>
        <w:t>ing</w:t>
      </w:r>
      <w:r w:rsidRPr="00D66195">
        <w:t xml:space="preserve"> their efficacy and contribut</w:t>
      </w:r>
      <w:r>
        <w:t>ing</w:t>
      </w:r>
      <w:r w:rsidRPr="00D66195">
        <w:t xml:space="preserve"> to loss of production. </w:t>
      </w:r>
    </w:p>
    <w:p w14:paraId="076F9952" w14:textId="77777777" w:rsidR="00E95C25" w:rsidRPr="00D66195" w:rsidRDefault="00E95C25" w:rsidP="00F95820">
      <w:pPr>
        <w:pStyle w:val="BodyText"/>
        <w:spacing w:before="100" w:after="100"/>
      </w:pPr>
      <w:r w:rsidRPr="00D66195">
        <w:t>Changes in weather systems</w:t>
      </w:r>
      <w:r>
        <w:t>,</w:t>
      </w:r>
      <w:r w:rsidRPr="00D66195">
        <w:t xml:space="preserve"> including temperature conditions and water availability</w:t>
      </w:r>
      <w:r>
        <w:t>,</w:t>
      </w:r>
      <w:r w:rsidRPr="00D66195">
        <w:t xml:space="preserve"> will affect plant growth and have implications for yields in primary productivity such as pastures and horticulture (</w:t>
      </w:r>
      <w:r>
        <w:t>Ministry for the Environment</w:t>
      </w:r>
      <w:r w:rsidRPr="00D66195">
        <w:t xml:space="preserve"> and Stats NZ, 2018). Productivity may be further undermined by erosion and the attendant loss of soil. For example, the rapid erosion of</w:t>
      </w:r>
      <w:r w:rsidR="00A54D66">
        <w:t> </w:t>
      </w:r>
      <w:r w:rsidRPr="00D66195">
        <w:t>low hill country after a drought or fire</w:t>
      </w:r>
      <w:r>
        <w:t>,</w:t>
      </w:r>
      <w:r w:rsidRPr="00D66195">
        <w:t xml:space="preserve"> followed by extreme rainfall</w:t>
      </w:r>
      <w:r>
        <w:t>,</w:t>
      </w:r>
      <w:r w:rsidRPr="00D66195">
        <w:t xml:space="preserve"> could permanently impact the landscape</w:t>
      </w:r>
      <w:r>
        <w:t>’s ability</w:t>
      </w:r>
      <w:r w:rsidRPr="00D66195">
        <w:t xml:space="preserve"> to support primary industries. </w:t>
      </w:r>
    </w:p>
    <w:p w14:paraId="5F59A06D" w14:textId="1F78741F" w:rsidR="00E95C25" w:rsidRPr="00D66195" w:rsidRDefault="00E95C25" w:rsidP="00F95820">
      <w:pPr>
        <w:pStyle w:val="BodyText"/>
        <w:spacing w:before="100" w:after="100"/>
      </w:pPr>
      <w:bookmarkStart w:id="528" w:name="_Hlk40207410"/>
      <w:r w:rsidRPr="00D66195">
        <w:t xml:space="preserve">The Māori economy is focused </w:t>
      </w:r>
      <w:r w:rsidR="00D20903">
        <w:t>on</w:t>
      </w:r>
      <w:r w:rsidR="00D20903" w:rsidRPr="00D66195">
        <w:t xml:space="preserve"> </w:t>
      </w:r>
      <w:r w:rsidRPr="00D66195">
        <w:t>primary production industries, such as dairy, horticulture (especially kiwifruit) and forestry. Reduced production and profitability would have a significant impact on economic return to Māori landowners and Māori working in those</w:t>
      </w:r>
      <w:r w:rsidR="00FF65C0">
        <w:t> </w:t>
      </w:r>
      <w:r w:rsidRPr="00D66195">
        <w:t xml:space="preserve">businesses. </w:t>
      </w:r>
    </w:p>
    <w:bookmarkEnd w:id="528"/>
    <w:p w14:paraId="0C6C53F0" w14:textId="7814425D" w:rsidR="00E95C25" w:rsidRPr="00D66195" w:rsidRDefault="00E95C25" w:rsidP="00F95820">
      <w:pPr>
        <w:pStyle w:val="BodyText"/>
        <w:spacing w:before="100" w:after="100"/>
      </w:pPr>
      <w:r w:rsidRPr="00D66195">
        <w:t>In addition, the risks to forests from climate change (Watt et al, 2019) may directly undermine New Zealand’s ability to meet its international emissions reduction obligations under the Paris</w:t>
      </w:r>
      <w:r w:rsidR="00F95820">
        <w:t> </w:t>
      </w:r>
      <w:r w:rsidRPr="00D66195">
        <w:t>Agreement</w:t>
      </w:r>
      <w:r>
        <w:t>,</w:t>
      </w:r>
      <w:r w:rsidRPr="00D66195">
        <w:t xml:space="preserve"> </w:t>
      </w:r>
      <w:r w:rsidR="00D20903">
        <w:t>as well as</w:t>
      </w:r>
      <w:r w:rsidR="00D20903" w:rsidRPr="00D66195">
        <w:t xml:space="preserve"> </w:t>
      </w:r>
      <w:r w:rsidRPr="00D66195">
        <w:t>its domestic targets under the Climate Change Response (Zero Carbon) Amendment Act</w:t>
      </w:r>
      <w:r>
        <w:t xml:space="preserve"> 2019</w:t>
      </w:r>
      <w:r w:rsidRPr="00D66195">
        <w:t>.</w:t>
      </w:r>
    </w:p>
    <w:p w14:paraId="32DCC59A" w14:textId="77777777" w:rsidR="00E95C25" w:rsidRPr="00DA3436" w:rsidRDefault="00E95C25" w:rsidP="00DA3436">
      <w:pPr>
        <w:pStyle w:val="Heading4"/>
      </w:pPr>
      <w:r w:rsidRPr="00D66195">
        <w:t xml:space="preserve">Interacting risks </w:t>
      </w:r>
    </w:p>
    <w:p w14:paraId="5A956D40" w14:textId="3D2E3522" w:rsidR="00E95C25" w:rsidRPr="00D66195" w:rsidRDefault="00E95C25" w:rsidP="00F95820">
      <w:pPr>
        <w:pStyle w:val="BodyText"/>
        <w:spacing w:before="100" w:after="100"/>
      </w:pPr>
      <w:r w:rsidRPr="00D66195">
        <w:t>Land-based primary sector output and productivity depend</w:t>
      </w:r>
      <w:r>
        <w:t>s</w:t>
      </w:r>
      <w:r w:rsidRPr="00D66195">
        <w:t xml:space="preserve"> on the natural environment and is exposed to the risk of increased exotic or invasive species (N2). The changing dynamics of the agriculture industry and the </w:t>
      </w:r>
      <w:r>
        <w:t>many</w:t>
      </w:r>
      <w:r w:rsidRPr="00D66195">
        <w:t xml:space="preserve"> stressors are likely to pose a risk to mental health, identity, </w:t>
      </w:r>
      <w:r w:rsidRPr="00D66195">
        <w:lastRenderedPageBreak/>
        <w:t xml:space="preserve">autonomy and sense of belonging (H7) and </w:t>
      </w:r>
      <w:r w:rsidR="00E85523">
        <w:t xml:space="preserve">to </w:t>
      </w:r>
      <w:r>
        <w:t>worsen</w:t>
      </w:r>
      <w:r w:rsidRPr="00D66195">
        <w:t xml:space="preserve"> inequities (H2). Conflict over resource access such as water may lead to disruption and a loss of trust in government (H</w:t>
      </w:r>
      <w:r w:rsidR="00C52C78">
        <w:t>4</w:t>
      </w:r>
      <w:r w:rsidRPr="00D66195">
        <w:t>). Future disruptions to the electricity system (B8), water security (B1) and transport networks (B6) expose land-based sector productivity to supply</w:t>
      </w:r>
      <w:r w:rsidR="00E85523">
        <w:t xml:space="preserve"> </w:t>
      </w:r>
      <w:r w:rsidRPr="00D66195">
        <w:t>chain disruption (E7)</w:t>
      </w:r>
      <w:r>
        <w:t>,</w:t>
      </w:r>
      <w:r w:rsidRPr="00D66195">
        <w:t xml:space="preserve"> compounding economic risks. Efforts to reduce these risks will support access to markets and processing facilities. </w:t>
      </w:r>
    </w:p>
    <w:p w14:paraId="318D14F4" w14:textId="77777777" w:rsidR="00E95C25" w:rsidRPr="00D66195" w:rsidRDefault="00E95C25" w:rsidP="00DA3436">
      <w:pPr>
        <w:pStyle w:val="Heading4"/>
      </w:pPr>
      <w:r w:rsidRPr="00D66195">
        <w:t xml:space="preserve">Confidence: High agreement, medium evidence </w:t>
      </w:r>
    </w:p>
    <w:p w14:paraId="0C69B347" w14:textId="41FCAD52" w:rsidR="00E95C25" w:rsidRPr="00D66195" w:rsidRDefault="00E95C25" w:rsidP="00DA3436">
      <w:pPr>
        <w:pStyle w:val="BodyText"/>
      </w:pPr>
      <w:r w:rsidRPr="00D66195">
        <w:t xml:space="preserve">There is </w:t>
      </w:r>
      <w:r w:rsidR="00E85523">
        <w:t xml:space="preserve">a </w:t>
      </w:r>
      <w:r w:rsidRPr="00D66195">
        <w:t xml:space="preserve">high </w:t>
      </w:r>
      <w:r w:rsidR="00E85523">
        <w:t xml:space="preserve">level of </w:t>
      </w:r>
      <w:r w:rsidRPr="00D66195">
        <w:t>agreement that climate variability</w:t>
      </w:r>
      <w:r w:rsidR="00814F4B">
        <w:t xml:space="preserve"> –</w:t>
      </w:r>
      <w:r w:rsidRPr="00D66195">
        <w:t xml:space="preserve"> including increasing temperatures, changes in precipitation patterns, changing seasonality, extreme weather events, drought, changing pests and diseases and ongoing sea</w:t>
      </w:r>
      <w:r>
        <w:t>-</w:t>
      </w:r>
      <w:r w:rsidRPr="00D66195">
        <w:t>level rise</w:t>
      </w:r>
      <w:r w:rsidR="00814F4B">
        <w:t xml:space="preserve"> –</w:t>
      </w:r>
      <w:r w:rsidRPr="00D66195">
        <w:t xml:space="preserve"> will expose the land-based primary sector to economic risk. Further research is </w:t>
      </w:r>
      <w:r>
        <w:t xml:space="preserve">needed </w:t>
      </w:r>
      <w:r w:rsidRPr="00D66195">
        <w:t xml:space="preserve">to identify barriers and dependencies (across scales and sectors), and the timing of impacts. </w:t>
      </w:r>
      <w:r>
        <w:t>There are g</w:t>
      </w:r>
      <w:r w:rsidRPr="00D66195">
        <w:t xml:space="preserve">aps in understanding </w:t>
      </w:r>
      <w:r>
        <w:t xml:space="preserve">of </w:t>
      </w:r>
      <w:r w:rsidRPr="00D66195">
        <w:t>how extreme event</w:t>
      </w:r>
      <w:r>
        <w:t xml:space="preserve"> </w:t>
      </w:r>
      <w:r w:rsidRPr="00D66195">
        <w:t>frequency could affect system productivity</w:t>
      </w:r>
      <w:r w:rsidR="00814F4B">
        <w:t xml:space="preserve"> and</w:t>
      </w:r>
      <w:r w:rsidRPr="00D66195">
        <w:t xml:space="preserve"> </w:t>
      </w:r>
      <w:r>
        <w:t>how</w:t>
      </w:r>
      <w:r w:rsidRPr="00D66195">
        <w:t xml:space="preserve"> climate risk </w:t>
      </w:r>
      <w:r>
        <w:t xml:space="preserve">interacts </w:t>
      </w:r>
      <w:r w:rsidRPr="00D66195">
        <w:t>with other drivers</w:t>
      </w:r>
      <w:r w:rsidR="00814F4B">
        <w:t>;</w:t>
      </w:r>
      <w:r w:rsidRPr="00D66195">
        <w:t xml:space="preserve"> economic analysis </w:t>
      </w:r>
      <w:r>
        <w:t>of</w:t>
      </w:r>
      <w:r w:rsidRPr="00D66195">
        <w:t xml:space="preserve"> </w:t>
      </w:r>
      <w:r>
        <w:t xml:space="preserve">impact </w:t>
      </w:r>
      <w:r w:rsidRPr="00D66195">
        <w:t>costs</w:t>
      </w:r>
      <w:r>
        <w:t>,</w:t>
      </w:r>
      <w:r w:rsidRPr="00D66195">
        <w:t xml:space="preserve"> and the costs and benefits of adaptation</w:t>
      </w:r>
      <w:r w:rsidR="00814F4B">
        <w:t>, is also limited</w:t>
      </w:r>
      <w:r w:rsidRPr="00D66195">
        <w:t>. The largest gaps in evidence</w:t>
      </w:r>
      <w:r>
        <w:t>,</w:t>
      </w:r>
      <w:r w:rsidRPr="00D66195">
        <w:t xml:space="preserve"> however</w:t>
      </w:r>
      <w:r>
        <w:t>,</w:t>
      </w:r>
      <w:r w:rsidRPr="00D66195">
        <w:t xml:space="preserve"> relate to adaptation implementation (Cradock-Henry et al</w:t>
      </w:r>
      <w:r>
        <w:t>,</w:t>
      </w:r>
      <w:r w:rsidRPr="00D66195">
        <w:t xml:space="preserve"> 2019).</w:t>
      </w:r>
      <w:r>
        <w:t xml:space="preserve"> </w:t>
      </w:r>
    </w:p>
    <w:p w14:paraId="4E0F6E14" w14:textId="77777777" w:rsidR="00E95C25" w:rsidRPr="00D66195" w:rsidRDefault="00E95C25" w:rsidP="00DA3436">
      <w:pPr>
        <w:pStyle w:val="Heading4"/>
      </w:pPr>
      <w:r w:rsidRPr="00D66195">
        <w:t>Adaptation</w:t>
      </w:r>
    </w:p>
    <w:p w14:paraId="1E1C044D" w14:textId="77777777" w:rsidR="000A2CF3" w:rsidRDefault="00E95C25" w:rsidP="00E95C25">
      <w:pPr>
        <w:pStyle w:val="BodyText"/>
      </w:pPr>
      <w:r>
        <w:t>T</w:t>
      </w:r>
      <w:r w:rsidRPr="00D66195">
        <w:t xml:space="preserve">he land-based primary sector </w:t>
      </w:r>
      <w:r>
        <w:t xml:space="preserve">is currently involved in </w:t>
      </w:r>
      <w:r w:rsidRPr="00D66195">
        <w:t>many</w:t>
      </w:r>
      <w:r w:rsidR="00814F4B" w:rsidRPr="00814F4B">
        <w:t xml:space="preserve"> </w:t>
      </w:r>
      <w:r w:rsidR="00814F4B" w:rsidRPr="00D66195">
        <w:t>diverse</w:t>
      </w:r>
      <w:r w:rsidRPr="00D66195">
        <w:t xml:space="preserve"> adaptation efforts. The</w:t>
      </w:r>
      <w:r>
        <w:t>se</w:t>
      </w:r>
      <w:r w:rsidRPr="00D66195">
        <w:t xml:space="preserve"> includ</w:t>
      </w:r>
      <w:r w:rsidR="00814F4B">
        <w:t>e:</w:t>
      </w:r>
      <w:r w:rsidRPr="00D66195">
        <w:t xml:space="preserve"> </w:t>
      </w:r>
    </w:p>
    <w:p w14:paraId="6FD37301" w14:textId="71F1FB7C" w:rsidR="000A2CF3" w:rsidRDefault="00E95C25" w:rsidP="000A2CF3">
      <w:pPr>
        <w:pStyle w:val="Bullet"/>
      </w:pPr>
      <w:r w:rsidRPr="00D66195">
        <w:t>legislative reform such as the Biosecurity Act Review</w:t>
      </w:r>
    </w:p>
    <w:p w14:paraId="6F7BA8B0" w14:textId="6B49B3EA" w:rsidR="000A2CF3" w:rsidRDefault="00E95C25" w:rsidP="000A2CF3">
      <w:pPr>
        <w:pStyle w:val="Bullet"/>
      </w:pPr>
      <w:r w:rsidRPr="00D66195">
        <w:t>research such as the</w:t>
      </w:r>
      <w:r w:rsidR="003D092A">
        <w:t> </w:t>
      </w:r>
      <w:r w:rsidRPr="00D66195">
        <w:t>Sustainable Land Management and Climate Change (SLMACC)</w:t>
      </w:r>
      <w:r>
        <w:t>,</w:t>
      </w:r>
      <w:r w:rsidRPr="00D66195">
        <w:t xml:space="preserve"> Deep South research programmes and other research by industry bodies such as DairyNZ</w:t>
      </w:r>
    </w:p>
    <w:p w14:paraId="3432824A" w14:textId="6F904C73" w:rsidR="000A2CF3" w:rsidRDefault="00E95C25" w:rsidP="000A2CF3">
      <w:pPr>
        <w:pStyle w:val="Bullet"/>
      </w:pPr>
      <w:r w:rsidRPr="00D66195">
        <w:t>the development of tools such as the five</w:t>
      </w:r>
      <w:r>
        <w:t>-</w:t>
      </w:r>
      <w:r w:rsidRPr="00D66195">
        <w:t xml:space="preserve">step Adaptation Toolbox, </w:t>
      </w:r>
      <w:r>
        <w:t xml:space="preserve">and </w:t>
      </w:r>
      <w:r w:rsidRPr="00D66195">
        <w:t>sector</w:t>
      </w:r>
      <w:r>
        <w:t>-</w:t>
      </w:r>
      <w:r w:rsidRPr="00D66195">
        <w:t>specific tools such</w:t>
      </w:r>
      <w:r w:rsidR="003D092A">
        <w:t> </w:t>
      </w:r>
      <w:r w:rsidRPr="00D66195">
        <w:t>as for the kiwifruit industry</w:t>
      </w:r>
    </w:p>
    <w:p w14:paraId="3C6A8D81" w14:textId="7CA20545" w:rsidR="000A2CF3" w:rsidRDefault="00E95C25" w:rsidP="000A2CF3">
      <w:pPr>
        <w:pStyle w:val="Bullet"/>
      </w:pPr>
      <w:r w:rsidRPr="00D66195">
        <w:t xml:space="preserve">support for Māori agribusinesses through Te Puni Kōkiri. </w:t>
      </w:r>
    </w:p>
    <w:p w14:paraId="40FED373" w14:textId="1296C0AE" w:rsidR="005F5D4E" w:rsidRDefault="00E95C25" w:rsidP="00E95C25">
      <w:pPr>
        <w:pStyle w:val="BodyText"/>
      </w:pPr>
      <w:r w:rsidRPr="00D66195">
        <w:t xml:space="preserve">Investment </w:t>
      </w:r>
      <w:r>
        <w:t xml:space="preserve">continues </w:t>
      </w:r>
      <w:r w:rsidRPr="00D66195">
        <w:t>in the development of breeds and species that are more resilient to the</w:t>
      </w:r>
      <w:r w:rsidR="003D092A">
        <w:t> </w:t>
      </w:r>
      <w:r w:rsidRPr="00D66195">
        <w:t xml:space="preserve">impacts and implications of climate change. Agreements such as </w:t>
      </w:r>
      <w:r w:rsidRPr="00D66195">
        <w:rPr>
          <w:i/>
          <w:iCs/>
        </w:rPr>
        <w:t>He Waka Eke Noa</w:t>
      </w:r>
      <w:r w:rsidR="00DA5D80">
        <w:rPr>
          <w:i/>
          <w:iCs/>
        </w:rPr>
        <w:t xml:space="preserve"> </w:t>
      </w:r>
      <w:r w:rsidR="00DA5D80">
        <w:t>(</w:t>
      </w:r>
      <w:r w:rsidR="000A2CF3">
        <w:t>New Zealand Government</w:t>
      </w:r>
      <w:r w:rsidR="00DA5D80">
        <w:t>, 2019)</w:t>
      </w:r>
      <w:r w:rsidRPr="00D66195">
        <w:t xml:space="preserve"> also support adaptation efforts. </w:t>
      </w:r>
      <w:r w:rsidR="00814F4B">
        <w:t>E</w:t>
      </w:r>
      <w:r w:rsidRPr="00D66195">
        <w:t xml:space="preserve">vidence </w:t>
      </w:r>
      <w:r w:rsidR="00814F4B">
        <w:t xml:space="preserve">indicates </w:t>
      </w:r>
      <w:r w:rsidRPr="00D66195">
        <w:t>some farmers and growers</w:t>
      </w:r>
      <w:r>
        <w:t xml:space="preserve"> are</w:t>
      </w:r>
      <w:r w:rsidRPr="00D66195">
        <w:t xml:space="preserve"> proactively adapting to climate change</w:t>
      </w:r>
      <w:r>
        <w:t>;</w:t>
      </w:r>
      <w:r w:rsidRPr="00D66195">
        <w:t xml:space="preserve"> however</w:t>
      </w:r>
      <w:r w:rsidR="00814F4B">
        <w:t>,</w:t>
      </w:r>
      <w:r w:rsidRPr="00D66195">
        <w:t xml:space="preserve"> such actions are not universal and</w:t>
      </w:r>
      <w:r w:rsidR="00814F4B">
        <w:t>,</w:t>
      </w:r>
      <w:r w:rsidRPr="00D66195">
        <w:t xml:space="preserve"> in the absence of coordination, autonomous adaptation could be maladaptive.</w:t>
      </w:r>
    </w:p>
    <w:p w14:paraId="0B02C8FC" w14:textId="14E8C044" w:rsidR="007B50B3" w:rsidRPr="00D66195" w:rsidRDefault="00B3070E" w:rsidP="00A13A33">
      <w:pPr>
        <w:pStyle w:val="Tableheading2"/>
      </w:pPr>
      <w:bookmarkStart w:id="529" w:name="_Toc45391923"/>
      <w:r w:rsidRPr="00D66195">
        <w:t xml:space="preserve">E3 </w:t>
      </w:r>
      <w:r w:rsidR="005B012C" w:rsidRPr="005B012C">
        <w:t>Risks to land-based primary sector productivity and output due to changing precipitation and water availability, temperature, seasonality, climate extremes and the d</w:t>
      </w:r>
      <w:r w:rsidR="005B012C">
        <w:t>istribution of invasive species</w:t>
      </w:r>
      <w:r w:rsidR="007B50B3" w:rsidRPr="00D52C19">
        <w:rPr>
          <w:lang w:eastAsia="en-AU"/>
        </w:rPr>
        <w:t xml:space="preserve">: </w:t>
      </w:r>
      <w:r w:rsidR="00A13A33">
        <w:rPr>
          <w:lang w:eastAsia="en-AU"/>
        </w:rPr>
        <w:t>U</w:t>
      </w:r>
      <w:r w:rsidR="007B50B3" w:rsidRPr="00D52C19">
        <w:rPr>
          <w:lang w:eastAsia="en-AU"/>
        </w:rPr>
        <w:t>rgency profile</w:t>
      </w:r>
      <w:bookmarkEnd w:id="529"/>
    </w:p>
    <w:tbl>
      <w:tblPr>
        <w:tblW w:w="8579" w:type="dxa"/>
        <w:tblInd w:w="34"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74"/>
        <w:gridCol w:w="1820"/>
        <w:gridCol w:w="992"/>
        <w:gridCol w:w="851"/>
        <w:gridCol w:w="1274"/>
        <w:gridCol w:w="990"/>
        <w:gridCol w:w="638"/>
        <w:gridCol w:w="1866"/>
        <w:gridCol w:w="74"/>
      </w:tblGrid>
      <w:tr w:rsidR="007B50B3" w:rsidRPr="00EC7891" w14:paraId="637F8AE3" w14:textId="77777777" w:rsidTr="00FF65C0">
        <w:trPr>
          <w:gridBefore w:val="1"/>
          <w:wBefore w:w="74" w:type="dxa"/>
        </w:trPr>
        <w:tc>
          <w:tcPr>
            <w:tcW w:w="8505" w:type="dxa"/>
            <w:gridSpan w:val="8"/>
            <w:shd w:val="clear" w:color="auto" w:fill="32809C"/>
          </w:tcPr>
          <w:p w14:paraId="04E515BC" w14:textId="34811014" w:rsidR="007B50B3" w:rsidRPr="003350E2" w:rsidRDefault="007B50B3" w:rsidP="0026522C">
            <w:pPr>
              <w:pStyle w:val="TableTextbold"/>
              <w:keepNext/>
              <w:rPr>
                <w:color w:val="FFFFFF" w:themeColor="background1"/>
              </w:rPr>
            </w:pPr>
            <w:r>
              <w:rPr>
                <w:color w:val="FFFFFF" w:themeColor="background1"/>
              </w:rPr>
              <w:t>E</w:t>
            </w:r>
            <w:r w:rsidR="00814F4B">
              <w:rPr>
                <w:color w:val="FFFFFF" w:themeColor="background1"/>
              </w:rPr>
              <w:t>3</w:t>
            </w:r>
            <w:r>
              <w:rPr>
                <w:color w:val="FFFFFF" w:themeColor="background1"/>
              </w:rPr>
              <w:t xml:space="preserve"> </w:t>
            </w:r>
            <w:r w:rsidR="005B012C" w:rsidRPr="005B012C">
              <w:rPr>
                <w:color w:val="FFFFFF" w:themeColor="background1"/>
              </w:rPr>
              <w:t>Risks to land-based primary sector productivity and output due to changing precipitation and water availability, temperature, seasonality, climate extremes and the d</w:t>
            </w:r>
            <w:r w:rsidR="005B012C">
              <w:rPr>
                <w:color w:val="FFFFFF" w:themeColor="background1"/>
              </w:rPr>
              <w:t>istribution of invasive species</w:t>
            </w:r>
            <w:r w:rsidR="00814F4B">
              <w:rPr>
                <w:color w:val="FFFFFF" w:themeColor="background1"/>
              </w:rPr>
              <w:t>:</w:t>
            </w:r>
            <w:r w:rsidRPr="003350E2">
              <w:rPr>
                <w:color w:val="FFFFFF" w:themeColor="background1"/>
              </w:rPr>
              <w:t xml:space="preserve"> </w:t>
            </w:r>
            <w:r w:rsidR="00A13A33">
              <w:rPr>
                <w:color w:val="FFFFFF" w:themeColor="background1"/>
              </w:rPr>
              <w:t>U</w:t>
            </w:r>
            <w:r w:rsidRPr="003350E2">
              <w:rPr>
                <w:color w:val="FFFFFF" w:themeColor="background1"/>
              </w:rPr>
              <w:t>rgency profile</w:t>
            </w:r>
          </w:p>
        </w:tc>
      </w:tr>
      <w:tr w:rsidR="007B50B3" w:rsidRPr="005D6D89" w14:paraId="32CDAD29" w14:textId="77777777" w:rsidTr="005B012C">
        <w:trPr>
          <w:gridBefore w:val="1"/>
          <w:wBefore w:w="74" w:type="dxa"/>
        </w:trPr>
        <w:tc>
          <w:tcPr>
            <w:tcW w:w="1820" w:type="dxa"/>
            <w:shd w:val="clear" w:color="auto" w:fill="FFFFFF" w:themeFill="background1"/>
            <w:vAlign w:val="bottom"/>
          </w:tcPr>
          <w:p w14:paraId="2F000C25" w14:textId="77777777" w:rsidR="007B50B3" w:rsidRPr="003F0A2D" w:rsidRDefault="007B50B3" w:rsidP="0026522C">
            <w:pPr>
              <w:pStyle w:val="TableTextbold"/>
              <w:keepNext/>
              <w:spacing w:before="40" w:after="40"/>
            </w:pPr>
            <w:r w:rsidRPr="003F0A2D">
              <w:t>Urgency category</w:t>
            </w:r>
          </w:p>
        </w:tc>
        <w:tc>
          <w:tcPr>
            <w:tcW w:w="1843" w:type="dxa"/>
            <w:gridSpan w:val="2"/>
            <w:vAlign w:val="bottom"/>
          </w:tcPr>
          <w:p w14:paraId="2FDEAD93" w14:textId="77777777" w:rsidR="007B50B3" w:rsidRPr="003350E2" w:rsidRDefault="007B50B3" w:rsidP="0026522C">
            <w:pPr>
              <w:pStyle w:val="TableTextbold"/>
              <w:keepNext/>
              <w:spacing w:before="40" w:after="40"/>
            </w:pPr>
            <w:r w:rsidRPr="003350E2">
              <w:t>Proportion of urgency</w:t>
            </w:r>
          </w:p>
        </w:tc>
        <w:tc>
          <w:tcPr>
            <w:tcW w:w="4842" w:type="dxa"/>
            <w:gridSpan w:val="5"/>
            <w:vAlign w:val="bottom"/>
          </w:tcPr>
          <w:p w14:paraId="0CB5BAD8" w14:textId="77777777" w:rsidR="007B50B3" w:rsidRPr="005D6D89" w:rsidRDefault="007B50B3" w:rsidP="0026522C">
            <w:pPr>
              <w:pStyle w:val="TableTextbold"/>
              <w:keepNext/>
              <w:spacing w:before="40" w:after="40"/>
            </w:pPr>
            <w:r w:rsidRPr="005D6D89">
              <w:t>Description of actions</w:t>
            </w:r>
          </w:p>
        </w:tc>
      </w:tr>
      <w:tr w:rsidR="00901E03" w:rsidRPr="00D66195" w14:paraId="2DB4FFA8" w14:textId="77777777" w:rsidTr="005B012C">
        <w:trPr>
          <w:gridAfter w:val="1"/>
          <w:wAfter w:w="74" w:type="dxa"/>
        </w:trPr>
        <w:tc>
          <w:tcPr>
            <w:tcW w:w="1894" w:type="dxa"/>
            <w:gridSpan w:val="2"/>
            <w:shd w:val="clear" w:color="auto" w:fill="FFFFFF" w:themeFill="background1"/>
            <w:hideMark/>
          </w:tcPr>
          <w:p w14:paraId="1778DCAE" w14:textId="77777777" w:rsidR="00901E03" w:rsidRPr="00D66195" w:rsidRDefault="00901E03" w:rsidP="0026522C">
            <w:pPr>
              <w:pStyle w:val="TableText"/>
            </w:pPr>
            <w:r w:rsidRPr="00D66195">
              <w:t>More action needed</w:t>
            </w:r>
          </w:p>
        </w:tc>
        <w:tc>
          <w:tcPr>
            <w:tcW w:w="1843" w:type="dxa"/>
            <w:gridSpan w:val="2"/>
          </w:tcPr>
          <w:p w14:paraId="12B6D070" w14:textId="77777777" w:rsidR="00901E03" w:rsidRPr="00D66195" w:rsidRDefault="00901E03" w:rsidP="00FF65C0">
            <w:pPr>
              <w:pStyle w:val="TableText"/>
              <w:jc w:val="center"/>
            </w:pPr>
            <w:r w:rsidRPr="00D66195">
              <w:t>50</w:t>
            </w:r>
          </w:p>
        </w:tc>
        <w:tc>
          <w:tcPr>
            <w:tcW w:w="4768" w:type="dxa"/>
            <w:gridSpan w:val="4"/>
          </w:tcPr>
          <w:p w14:paraId="0A670845" w14:textId="0B636E64" w:rsidR="00901E03" w:rsidRPr="007B50B3" w:rsidRDefault="00901E03" w:rsidP="00814F4B">
            <w:pPr>
              <w:pStyle w:val="TableText"/>
            </w:pPr>
            <w:r w:rsidRPr="007B50B3">
              <w:t>Although some autonomous individual or sector action</w:t>
            </w:r>
            <w:r w:rsidR="00814F4B">
              <w:t xml:space="preserve"> is occurring</w:t>
            </w:r>
            <w:r w:rsidRPr="007B50B3">
              <w:t xml:space="preserve">, there is </w:t>
            </w:r>
            <w:r w:rsidR="00814F4B">
              <w:t xml:space="preserve">a </w:t>
            </w:r>
            <w:r w:rsidRPr="007B50B3">
              <w:t xml:space="preserve">need for greater Government action to ensure individual short-term actions are not maladaptive. Government </w:t>
            </w:r>
            <w:r w:rsidR="00814F4B">
              <w:t>also has a role in</w:t>
            </w:r>
            <w:r w:rsidRPr="007B50B3">
              <w:t xml:space="preserve"> remov</w:t>
            </w:r>
            <w:r w:rsidR="00814F4B">
              <w:t>ing</w:t>
            </w:r>
            <w:r w:rsidRPr="007B50B3">
              <w:t xml:space="preserve"> structural or institutional barriers to adaptation, provid</w:t>
            </w:r>
            <w:r w:rsidR="00814F4B">
              <w:t>ing</w:t>
            </w:r>
            <w:r w:rsidRPr="007B50B3">
              <w:t xml:space="preserve"> knowledge and support</w:t>
            </w:r>
            <w:r w:rsidR="00814F4B">
              <w:t>ing</w:t>
            </w:r>
            <w:r w:rsidRPr="007B50B3">
              <w:t xml:space="preserve"> adaptation with public good outcomes.</w:t>
            </w:r>
          </w:p>
        </w:tc>
      </w:tr>
      <w:tr w:rsidR="00901E03" w:rsidRPr="00D66195" w14:paraId="657778C0" w14:textId="77777777" w:rsidTr="005B012C">
        <w:trPr>
          <w:gridAfter w:val="1"/>
          <w:wAfter w:w="74" w:type="dxa"/>
        </w:trPr>
        <w:tc>
          <w:tcPr>
            <w:tcW w:w="1894" w:type="dxa"/>
            <w:gridSpan w:val="2"/>
            <w:shd w:val="clear" w:color="auto" w:fill="FFFFFF" w:themeFill="background1"/>
            <w:hideMark/>
          </w:tcPr>
          <w:p w14:paraId="13C0998A" w14:textId="77777777" w:rsidR="00901E03" w:rsidRPr="00D66195" w:rsidRDefault="00901E03" w:rsidP="0026522C">
            <w:pPr>
              <w:pStyle w:val="TableText"/>
            </w:pPr>
            <w:r w:rsidRPr="00D66195">
              <w:t xml:space="preserve">Research </w:t>
            </w:r>
            <w:r>
              <w:t>p</w:t>
            </w:r>
            <w:r w:rsidRPr="00D66195">
              <w:t>riority</w:t>
            </w:r>
          </w:p>
        </w:tc>
        <w:tc>
          <w:tcPr>
            <w:tcW w:w="1843" w:type="dxa"/>
            <w:gridSpan w:val="2"/>
          </w:tcPr>
          <w:p w14:paraId="5ECEFDE0" w14:textId="77777777" w:rsidR="00901E03" w:rsidRPr="00D66195" w:rsidRDefault="00901E03" w:rsidP="00FF65C0">
            <w:pPr>
              <w:pStyle w:val="TableText"/>
              <w:jc w:val="center"/>
            </w:pPr>
            <w:r w:rsidRPr="00D66195">
              <w:t>25</w:t>
            </w:r>
          </w:p>
        </w:tc>
        <w:tc>
          <w:tcPr>
            <w:tcW w:w="4768" w:type="dxa"/>
            <w:gridSpan w:val="4"/>
          </w:tcPr>
          <w:p w14:paraId="45EE63CD" w14:textId="77777777" w:rsidR="00901E03" w:rsidRPr="007B50B3" w:rsidRDefault="00901E03" w:rsidP="007B50B3">
            <w:pPr>
              <w:pStyle w:val="TableText"/>
            </w:pPr>
            <w:r w:rsidRPr="007B50B3">
              <w:t xml:space="preserve">Risks are relatively well understood, but additional research is needed into invasive species, social barriers to adaptation, and the interaction of climate risk with other drivers. </w:t>
            </w:r>
          </w:p>
        </w:tc>
      </w:tr>
      <w:tr w:rsidR="00901E03" w:rsidRPr="00D66195" w14:paraId="2850AC77" w14:textId="77777777" w:rsidTr="005B012C">
        <w:trPr>
          <w:gridAfter w:val="1"/>
          <w:wAfter w:w="74" w:type="dxa"/>
        </w:trPr>
        <w:tc>
          <w:tcPr>
            <w:tcW w:w="1894" w:type="dxa"/>
            <w:gridSpan w:val="2"/>
            <w:shd w:val="clear" w:color="auto" w:fill="FFFFFF" w:themeFill="background1"/>
            <w:hideMark/>
          </w:tcPr>
          <w:p w14:paraId="33605051" w14:textId="77777777" w:rsidR="00901E03" w:rsidRPr="00D66195" w:rsidRDefault="00901E03" w:rsidP="0026522C">
            <w:pPr>
              <w:pStyle w:val="TableText"/>
            </w:pPr>
            <w:r w:rsidRPr="00D66195">
              <w:lastRenderedPageBreak/>
              <w:t>Sustain current action</w:t>
            </w:r>
          </w:p>
        </w:tc>
        <w:tc>
          <w:tcPr>
            <w:tcW w:w="1843" w:type="dxa"/>
            <w:gridSpan w:val="2"/>
          </w:tcPr>
          <w:p w14:paraId="10F602DA" w14:textId="77777777" w:rsidR="00901E03" w:rsidRPr="00D66195" w:rsidRDefault="00901E03" w:rsidP="00FF65C0">
            <w:pPr>
              <w:pStyle w:val="TableText"/>
              <w:jc w:val="center"/>
            </w:pPr>
            <w:r w:rsidRPr="00D66195">
              <w:t>25</w:t>
            </w:r>
          </w:p>
        </w:tc>
        <w:tc>
          <w:tcPr>
            <w:tcW w:w="4768" w:type="dxa"/>
            <w:gridSpan w:val="4"/>
          </w:tcPr>
          <w:p w14:paraId="48D82D5A" w14:textId="77777777" w:rsidR="00901E03" w:rsidRPr="007B50B3" w:rsidRDefault="00901E03" w:rsidP="007B50B3">
            <w:pPr>
              <w:pStyle w:val="TableText"/>
            </w:pPr>
            <w:r w:rsidRPr="007B50B3">
              <w:t>Some degree of individual and sectoral adaptation, but hindered by a range of barriers.</w:t>
            </w:r>
          </w:p>
        </w:tc>
      </w:tr>
      <w:tr w:rsidR="00901E03" w:rsidRPr="00D66195" w14:paraId="7EB13E6A" w14:textId="77777777" w:rsidTr="005B012C">
        <w:trPr>
          <w:gridAfter w:val="1"/>
          <w:wAfter w:w="74" w:type="dxa"/>
          <w:trHeight w:val="278"/>
        </w:trPr>
        <w:tc>
          <w:tcPr>
            <w:tcW w:w="1894" w:type="dxa"/>
            <w:gridSpan w:val="2"/>
            <w:tcBorders>
              <w:bottom w:val="single" w:sz="8" w:space="0" w:color="32809C"/>
            </w:tcBorders>
            <w:shd w:val="clear" w:color="auto" w:fill="FFFFFF" w:themeFill="background1"/>
            <w:hideMark/>
          </w:tcPr>
          <w:p w14:paraId="39F511BF" w14:textId="77777777" w:rsidR="00901E03" w:rsidRPr="00D66195" w:rsidRDefault="00901E03" w:rsidP="0026522C">
            <w:pPr>
              <w:pStyle w:val="TableText"/>
            </w:pPr>
            <w:r w:rsidRPr="00D66195">
              <w:t xml:space="preserve">Watching brief </w:t>
            </w:r>
          </w:p>
        </w:tc>
        <w:tc>
          <w:tcPr>
            <w:tcW w:w="1843" w:type="dxa"/>
            <w:gridSpan w:val="2"/>
            <w:tcBorders>
              <w:bottom w:val="single" w:sz="8" w:space="0" w:color="32809C"/>
            </w:tcBorders>
          </w:tcPr>
          <w:p w14:paraId="09B68EED" w14:textId="77777777" w:rsidR="00901E03" w:rsidRPr="00D66195" w:rsidRDefault="00901E03" w:rsidP="00FF65C0">
            <w:pPr>
              <w:pStyle w:val="TableText"/>
              <w:jc w:val="center"/>
            </w:pPr>
            <w:r w:rsidRPr="00D66195">
              <w:t>0</w:t>
            </w:r>
          </w:p>
        </w:tc>
        <w:tc>
          <w:tcPr>
            <w:tcW w:w="4768" w:type="dxa"/>
            <w:gridSpan w:val="4"/>
            <w:tcBorders>
              <w:bottom w:val="single" w:sz="8" w:space="0" w:color="32809C"/>
            </w:tcBorders>
          </w:tcPr>
          <w:p w14:paraId="3B95D8F7" w14:textId="77777777" w:rsidR="00901E03" w:rsidRPr="007B50B3" w:rsidRDefault="00901E03" w:rsidP="007B50B3">
            <w:pPr>
              <w:pStyle w:val="TableText"/>
            </w:pPr>
          </w:p>
        </w:tc>
      </w:tr>
      <w:tr w:rsidR="00901E03" w:rsidRPr="00D66195" w14:paraId="2BBF5D2C" w14:textId="77777777" w:rsidTr="005B012C">
        <w:trPr>
          <w:gridAfter w:val="1"/>
          <w:wAfter w:w="74" w:type="dxa"/>
        </w:trPr>
        <w:tc>
          <w:tcPr>
            <w:tcW w:w="1894" w:type="dxa"/>
            <w:gridSpan w:val="2"/>
            <w:tcBorders>
              <w:top w:val="single" w:sz="8" w:space="0" w:color="32809C"/>
            </w:tcBorders>
            <w:shd w:val="clear" w:color="auto" w:fill="32809C"/>
          </w:tcPr>
          <w:p w14:paraId="70B45BAC" w14:textId="77777777" w:rsidR="00901E03" w:rsidRPr="007B50B3" w:rsidRDefault="00901E03" w:rsidP="007B50B3">
            <w:pPr>
              <w:pStyle w:val="TableTextbold"/>
              <w:rPr>
                <w:color w:val="FFFFFF" w:themeColor="background1"/>
              </w:rPr>
            </w:pPr>
            <w:r w:rsidRPr="007B50B3">
              <w:rPr>
                <w:color w:val="FFFFFF" w:themeColor="background1"/>
              </w:rPr>
              <w:t xml:space="preserve">Adaptation urgency </w:t>
            </w:r>
          </w:p>
        </w:tc>
        <w:tc>
          <w:tcPr>
            <w:tcW w:w="1843" w:type="dxa"/>
            <w:gridSpan w:val="2"/>
            <w:tcBorders>
              <w:top w:val="single" w:sz="8" w:space="0" w:color="32809C"/>
            </w:tcBorders>
            <w:shd w:val="clear" w:color="auto" w:fill="FFFFFF" w:themeFill="background1"/>
          </w:tcPr>
          <w:p w14:paraId="522DB65E" w14:textId="77777777" w:rsidR="00901E03" w:rsidRPr="007B50B3" w:rsidRDefault="00901E03" w:rsidP="00FF65C0">
            <w:pPr>
              <w:pStyle w:val="TableText"/>
              <w:jc w:val="center"/>
            </w:pPr>
            <w:r w:rsidRPr="007B50B3">
              <w:t>81</w:t>
            </w:r>
          </w:p>
        </w:tc>
        <w:tc>
          <w:tcPr>
            <w:tcW w:w="1274" w:type="dxa"/>
            <w:tcBorders>
              <w:top w:val="single" w:sz="8" w:space="0" w:color="32809C"/>
            </w:tcBorders>
            <w:shd w:val="clear" w:color="auto" w:fill="32809C"/>
          </w:tcPr>
          <w:p w14:paraId="3EBA08BE" w14:textId="77777777" w:rsidR="00901E03" w:rsidRPr="007B50B3" w:rsidRDefault="00901E03" w:rsidP="007B50B3">
            <w:pPr>
              <w:pStyle w:val="TableText"/>
              <w:rPr>
                <w:b/>
                <w:bCs/>
                <w:color w:val="FFFFFF" w:themeColor="background1"/>
              </w:rPr>
            </w:pPr>
            <w:r w:rsidRPr="007B50B3">
              <w:rPr>
                <w:b/>
                <w:bCs/>
                <w:color w:val="FFFFFF" w:themeColor="background1"/>
              </w:rPr>
              <w:t xml:space="preserve">Confidence </w:t>
            </w:r>
          </w:p>
        </w:tc>
        <w:tc>
          <w:tcPr>
            <w:tcW w:w="3494" w:type="dxa"/>
            <w:gridSpan w:val="3"/>
            <w:tcBorders>
              <w:top w:val="single" w:sz="8" w:space="0" w:color="32809C"/>
            </w:tcBorders>
          </w:tcPr>
          <w:p w14:paraId="01EE3DA4" w14:textId="77777777" w:rsidR="00901E03" w:rsidRPr="007B50B3" w:rsidRDefault="00901E03" w:rsidP="007B50B3">
            <w:pPr>
              <w:pStyle w:val="TableText"/>
            </w:pPr>
            <w:r w:rsidRPr="007B50B3">
              <w:t>High agreement, medium evidence</w:t>
            </w:r>
          </w:p>
        </w:tc>
      </w:tr>
      <w:tr w:rsidR="00901E03" w:rsidRPr="00D66195" w14:paraId="2B90B17D" w14:textId="77777777" w:rsidTr="005B012C">
        <w:trPr>
          <w:gridAfter w:val="1"/>
          <w:wAfter w:w="74" w:type="dxa"/>
        </w:trPr>
        <w:tc>
          <w:tcPr>
            <w:tcW w:w="1894" w:type="dxa"/>
            <w:gridSpan w:val="2"/>
            <w:shd w:val="clear" w:color="auto" w:fill="32809C"/>
          </w:tcPr>
          <w:p w14:paraId="67663B59" w14:textId="77777777" w:rsidR="00901E03" w:rsidRPr="007B50B3" w:rsidRDefault="00901E03" w:rsidP="007B50B3">
            <w:pPr>
              <w:pStyle w:val="TableTextbold"/>
              <w:rPr>
                <w:color w:val="FFFFFF" w:themeColor="background1"/>
              </w:rPr>
            </w:pPr>
            <w:r w:rsidRPr="007B50B3">
              <w:rPr>
                <w:color w:val="FFFFFF" w:themeColor="background1"/>
              </w:rPr>
              <w:t xml:space="preserve">Consequence </w:t>
            </w:r>
          </w:p>
        </w:tc>
        <w:tc>
          <w:tcPr>
            <w:tcW w:w="992" w:type="dxa"/>
            <w:shd w:val="clear" w:color="auto" w:fill="32809C"/>
          </w:tcPr>
          <w:p w14:paraId="57FFB86C" w14:textId="77777777" w:rsidR="00901E03" w:rsidRPr="007B50B3" w:rsidRDefault="00901E03" w:rsidP="007B50B3">
            <w:pPr>
              <w:pStyle w:val="TableText"/>
              <w:rPr>
                <w:color w:val="FFFFFF" w:themeColor="background1"/>
              </w:rPr>
            </w:pPr>
            <w:r w:rsidRPr="007B50B3">
              <w:rPr>
                <w:color w:val="FFFFFF" w:themeColor="background1"/>
              </w:rPr>
              <w:t>Now</w:t>
            </w:r>
          </w:p>
        </w:tc>
        <w:tc>
          <w:tcPr>
            <w:tcW w:w="851" w:type="dxa"/>
          </w:tcPr>
          <w:p w14:paraId="0852E114" w14:textId="77777777" w:rsidR="00901E03" w:rsidRPr="007B50B3" w:rsidRDefault="00901E03" w:rsidP="007B50B3">
            <w:pPr>
              <w:pStyle w:val="TableText"/>
            </w:pPr>
            <w:r w:rsidRPr="007B50B3">
              <w:t>Minor</w:t>
            </w:r>
          </w:p>
        </w:tc>
        <w:tc>
          <w:tcPr>
            <w:tcW w:w="1274" w:type="dxa"/>
            <w:shd w:val="clear" w:color="auto" w:fill="32809C"/>
          </w:tcPr>
          <w:p w14:paraId="6E916792" w14:textId="77777777" w:rsidR="00901E03" w:rsidRPr="007B50B3" w:rsidRDefault="00901E03" w:rsidP="007B50B3">
            <w:pPr>
              <w:pStyle w:val="TableText"/>
              <w:rPr>
                <w:color w:val="FFFFFF" w:themeColor="background1"/>
              </w:rPr>
            </w:pPr>
            <w:r w:rsidRPr="007B50B3">
              <w:rPr>
                <w:color w:val="FFFFFF" w:themeColor="background1"/>
              </w:rPr>
              <w:t>2050</w:t>
            </w:r>
          </w:p>
        </w:tc>
        <w:tc>
          <w:tcPr>
            <w:tcW w:w="990" w:type="dxa"/>
          </w:tcPr>
          <w:p w14:paraId="5B3F4BCA" w14:textId="77777777" w:rsidR="00901E03" w:rsidRPr="007B50B3" w:rsidRDefault="00901E03" w:rsidP="007B50B3">
            <w:pPr>
              <w:pStyle w:val="TableText"/>
            </w:pPr>
            <w:r w:rsidRPr="007B50B3">
              <w:t>Moderate</w:t>
            </w:r>
          </w:p>
        </w:tc>
        <w:tc>
          <w:tcPr>
            <w:tcW w:w="638" w:type="dxa"/>
            <w:shd w:val="clear" w:color="auto" w:fill="32809C"/>
          </w:tcPr>
          <w:p w14:paraId="264B790C" w14:textId="77777777" w:rsidR="00901E03" w:rsidRPr="00FF65C0" w:rsidRDefault="00901E03" w:rsidP="007B50B3">
            <w:pPr>
              <w:pStyle w:val="TableText"/>
              <w:rPr>
                <w:color w:val="FFFFFF" w:themeColor="background1"/>
              </w:rPr>
            </w:pPr>
            <w:r w:rsidRPr="00FF65C0">
              <w:rPr>
                <w:color w:val="FFFFFF" w:themeColor="background1"/>
              </w:rPr>
              <w:t>2100</w:t>
            </w:r>
          </w:p>
        </w:tc>
        <w:tc>
          <w:tcPr>
            <w:tcW w:w="1866" w:type="dxa"/>
          </w:tcPr>
          <w:p w14:paraId="386F9415" w14:textId="77777777" w:rsidR="00901E03" w:rsidRPr="007B50B3" w:rsidRDefault="00901E03" w:rsidP="007B50B3">
            <w:pPr>
              <w:pStyle w:val="TableText"/>
            </w:pPr>
            <w:r w:rsidRPr="007B50B3">
              <w:t>Major</w:t>
            </w:r>
          </w:p>
        </w:tc>
      </w:tr>
    </w:tbl>
    <w:p w14:paraId="68F5C34D" w14:textId="6C3B2CC7" w:rsidR="00901E03" w:rsidRPr="00D66195" w:rsidRDefault="00901E03" w:rsidP="00554444">
      <w:pPr>
        <w:pStyle w:val="Heading3"/>
        <w:numPr>
          <w:ilvl w:val="0"/>
          <w:numId w:val="37"/>
        </w:numPr>
      </w:pPr>
      <w:bookmarkStart w:id="530" w:name="_Toc35871117"/>
      <w:bookmarkStart w:id="531" w:name="_Toc37153171"/>
      <w:bookmarkStart w:id="532" w:name="_Toc37404107"/>
      <w:r w:rsidRPr="00116A7C">
        <w:t>E4</w:t>
      </w:r>
      <w:r w:rsidRPr="00D66195">
        <w:t xml:space="preserve"> Risks to tourism from changes to landscapes and ecosystems and impacts on lifeline infrastructure due to extreme weather events and ongoing, gradual changes</w:t>
      </w:r>
      <w:bookmarkEnd w:id="530"/>
      <w:bookmarkEnd w:id="531"/>
      <w:bookmarkEnd w:id="532"/>
    </w:p>
    <w:p w14:paraId="37525856" w14:textId="77777777" w:rsidR="00901E03" w:rsidRPr="00854F73" w:rsidRDefault="00901E03" w:rsidP="00854F73">
      <w:pPr>
        <w:pStyle w:val="Heading4"/>
      </w:pPr>
      <w:r w:rsidRPr="00D66195">
        <w:t>Risk summary</w:t>
      </w:r>
    </w:p>
    <w:p w14:paraId="6D139C47" w14:textId="37D8DAFC" w:rsidR="00901E03" w:rsidRPr="00D66195" w:rsidRDefault="00901E03" w:rsidP="00854F73">
      <w:pPr>
        <w:pStyle w:val="BodyText"/>
      </w:pPr>
      <w:bookmarkStart w:id="533" w:name="_Hlk37682905"/>
      <w:r w:rsidRPr="00D66195">
        <w:t>Natural environments have supported New Zealand’s tourism industry but these environments</w:t>
      </w:r>
      <w:r>
        <w:t>, and</w:t>
      </w:r>
      <w:r w:rsidRPr="00D66195">
        <w:t xml:space="preserve"> the infrastructure that allows us to access and enjoy them</w:t>
      </w:r>
      <w:r>
        <w:t>,</w:t>
      </w:r>
      <w:r w:rsidRPr="00D66195">
        <w:t xml:space="preserve"> are at risk from</w:t>
      </w:r>
      <w:r w:rsidR="00854F73">
        <w:t> </w:t>
      </w:r>
      <w:r w:rsidRPr="00D66195">
        <w:t xml:space="preserve">climate change hazards. Changes to the number of snow days and peak snow elevation </w:t>
      </w:r>
      <w:r w:rsidR="0090656E">
        <w:t>may impact</w:t>
      </w:r>
      <w:r w:rsidR="0090656E" w:rsidRPr="00D66195">
        <w:t xml:space="preserve"> </w:t>
      </w:r>
      <w:r w:rsidRPr="00D66195">
        <w:t>skiing and snow activities (Hopkins, 2013), and</w:t>
      </w:r>
      <w:r w:rsidR="0090656E">
        <w:t>, along with</w:t>
      </w:r>
      <w:r w:rsidRPr="00D66195">
        <w:t xml:space="preserve"> warmer temperatures</w:t>
      </w:r>
      <w:r>
        <w:t>,</w:t>
      </w:r>
      <w:r w:rsidRPr="00D66195">
        <w:t xml:space="preserve"> may result in glacier retreat (Espiner and Becken, 2014). Ongoing sea</w:t>
      </w:r>
      <w:r>
        <w:t>-</w:t>
      </w:r>
      <w:r w:rsidRPr="00D66195">
        <w:t xml:space="preserve">level rise and other climate hazards may cause damage to infrastructure including rail, roads and airports </w:t>
      </w:r>
      <w:r>
        <w:t>that</w:t>
      </w:r>
      <w:r w:rsidRPr="00D66195">
        <w:t xml:space="preserve"> provide accessibility for tourism (Paulik et al, 2019</w:t>
      </w:r>
      <w:r w:rsidR="00A92C78">
        <w:t>b</w:t>
      </w:r>
      <w:r w:rsidRPr="00D66195">
        <w:t>). Furthermore, an increase in sea level can alter coastal ecosystems that attract</w:t>
      </w:r>
      <w:r>
        <w:t xml:space="preserve"> </w:t>
      </w:r>
      <w:r w:rsidRPr="00D66195">
        <w:t xml:space="preserve">visitors. </w:t>
      </w:r>
      <w:r w:rsidR="00F67A06">
        <w:t>Because m</w:t>
      </w:r>
      <w:r w:rsidRPr="00D66195">
        <w:t xml:space="preserve">any tourist activities are affected by weather, climate change </w:t>
      </w:r>
      <w:r w:rsidR="00F67A06">
        <w:t xml:space="preserve">that </w:t>
      </w:r>
      <w:r w:rsidRPr="00D66195">
        <w:t>exacerbates precipitation, wind and other extreme weather events</w:t>
      </w:r>
      <w:r w:rsidR="00F67A06">
        <w:t xml:space="preserve"> has</w:t>
      </w:r>
      <w:r w:rsidRPr="00D66195">
        <w:t xml:space="preserve"> the potential for negative impact. An interplay of climate factors that degrad</w:t>
      </w:r>
      <w:r>
        <w:t>e</w:t>
      </w:r>
      <w:r w:rsidRPr="00D66195">
        <w:t xml:space="preserve"> wildlife ecosystems may disrupt tourism ventures that centre</w:t>
      </w:r>
      <w:r w:rsidR="00F67A06">
        <w:t xml:space="preserve"> on</w:t>
      </w:r>
      <w:r w:rsidRPr="00D66195">
        <w:t xml:space="preserve"> wildlife activities such as birdwatching tours (Kutzner, 2019). Changes in climate pos</w:t>
      </w:r>
      <w:r>
        <w:t>e</w:t>
      </w:r>
      <w:r w:rsidRPr="00D66195">
        <w:t xml:space="preserve"> a risk to present</w:t>
      </w:r>
      <w:r>
        <w:t>-</w:t>
      </w:r>
      <w:r w:rsidRPr="00D66195">
        <w:t>day tourism activities such as skiing and snow activities</w:t>
      </w:r>
      <w:r>
        <w:t>,</w:t>
      </w:r>
      <w:r w:rsidRPr="00D66195">
        <w:t xml:space="preserve"> and access to iconic destinations. The risk to the tourism industry is expected to intensify over time </w:t>
      </w:r>
      <w:r>
        <w:t>in the</w:t>
      </w:r>
      <w:r w:rsidRPr="00D66195">
        <w:t xml:space="preserve"> projected climate scenarios. </w:t>
      </w:r>
    </w:p>
    <w:bookmarkEnd w:id="533"/>
    <w:p w14:paraId="245F431C" w14:textId="77777777" w:rsidR="00901E03" w:rsidRPr="00854F73" w:rsidRDefault="00901E03" w:rsidP="00854F73">
      <w:pPr>
        <w:pStyle w:val="Heading4"/>
      </w:pPr>
      <w:r w:rsidRPr="00D66195">
        <w:t xml:space="preserve">Exposure </w:t>
      </w:r>
    </w:p>
    <w:p w14:paraId="759E51A0" w14:textId="4DE145F6" w:rsidR="00901E03" w:rsidRPr="00D66195" w:rsidRDefault="00901E03" w:rsidP="00854F73">
      <w:pPr>
        <w:pStyle w:val="BodyText"/>
      </w:pPr>
      <w:r w:rsidRPr="00D66195">
        <w:t>Natural attractions in New Zealand are central to the tourism sector (Orchiston and Espiner, 2017). As a result, the tourism sector is exposed to a range of extreme events</w:t>
      </w:r>
      <w:r w:rsidR="001B0A7D">
        <w:rPr>
          <w:rStyle w:val="FootnoteReference"/>
        </w:rPr>
        <w:footnoteReference w:id="9"/>
      </w:r>
      <w:r w:rsidRPr="00D66195">
        <w:t xml:space="preserve"> as well as </w:t>
      </w:r>
      <w:r w:rsidR="00FD3F14">
        <w:t>ongoing, gradual</w:t>
      </w:r>
      <w:r w:rsidRPr="00D66195">
        <w:t xml:space="preserve"> changes, particularly related to changes in natural snow coverage (Hopkins,</w:t>
      </w:r>
      <w:r w:rsidR="007B326D">
        <w:t> </w:t>
      </w:r>
      <w:r w:rsidRPr="00D66195">
        <w:t>2013), extreme weather events and sea</w:t>
      </w:r>
      <w:r>
        <w:t>-</w:t>
      </w:r>
      <w:r w:rsidRPr="00D66195">
        <w:t>level rise</w:t>
      </w:r>
      <w:r w:rsidR="006E469F">
        <w:t>, as described in more detail below</w:t>
      </w:r>
      <w:r w:rsidRPr="00D66195">
        <w:t xml:space="preserve"> (</w:t>
      </w:r>
      <w:r>
        <w:t>see</w:t>
      </w:r>
      <w:r w:rsidRPr="00D66195">
        <w:t xml:space="preserve"> </w:t>
      </w:r>
      <w:r w:rsidR="006E469F">
        <w:t xml:space="preserve">also </w:t>
      </w:r>
      <w:hyperlink w:anchor="_Climate_change_in" w:history="1">
        <w:r w:rsidRPr="000459FF">
          <w:rPr>
            <w:rStyle w:val="Hyperlink"/>
          </w:rPr>
          <w:t>section 2</w:t>
        </w:r>
      </w:hyperlink>
      <w:r w:rsidRPr="00D66195">
        <w:t>).</w:t>
      </w:r>
    </w:p>
    <w:p w14:paraId="55AE59C4" w14:textId="1A91100D" w:rsidR="00901E03" w:rsidRPr="00854F73" w:rsidRDefault="00901E03" w:rsidP="00854F73">
      <w:pPr>
        <w:pStyle w:val="Bullet"/>
      </w:pPr>
      <w:r w:rsidRPr="00D66195">
        <w:rPr>
          <w:bCs/>
        </w:rPr>
        <w:t>Snow</w:t>
      </w:r>
      <w:r w:rsidRPr="00D66195">
        <w:rPr>
          <w:b/>
        </w:rPr>
        <w:t>:</w:t>
      </w:r>
      <w:r w:rsidRPr="00D66195">
        <w:t xml:space="preserve"> Projected changes under RCP8.5 indicate that by 2090, snow days per year are expected to reduce by 30 days or more, with the largest reductions in the South Island high country (higher altitudes) and inland basins (</w:t>
      </w:r>
      <w:r>
        <w:t>Ministry for the Environment,</w:t>
      </w:r>
      <w:r w:rsidRPr="00D66195">
        <w:t xml:space="preserve"> 2018). Although not analysed for a</w:t>
      </w:r>
      <w:r w:rsidR="006E469F">
        <w:t>n</w:t>
      </w:r>
      <w:r w:rsidRPr="00D66195">
        <w:t xml:space="preserve"> RCP8.5 pathway, snow duration is negatively correlated with</w:t>
      </w:r>
      <w:r w:rsidR="007B326D">
        <w:t> </w:t>
      </w:r>
      <w:r w:rsidRPr="00D66195">
        <w:t xml:space="preserve">elevation for </w:t>
      </w:r>
      <w:r w:rsidRPr="00854F73">
        <w:t>RCP4.5, where a decrease in snow duration and peak snow elevation is</w:t>
      </w:r>
      <w:r w:rsidR="007B326D">
        <w:t> </w:t>
      </w:r>
      <w:r w:rsidRPr="00854F73">
        <w:t xml:space="preserve">anticipated. This could negatively impact the ski industry, particularly for ski fields at lower elevations, such as Queenstown (Hopkins, 2013). </w:t>
      </w:r>
    </w:p>
    <w:p w14:paraId="1CB68ABF" w14:textId="42CCA7D9" w:rsidR="00901E03" w:rsidRPr="00854F73" w:rsidRDefault="00901E03" w:rsidP="00854F73">
      <w:pPr>
        <w:pStyle w:val="Bullet"/>
      </w:pPr>
      <w:r w:rsidRPr="00854F73">
        <w:t>Extreme weather events: An increase in extreme wind in the South Island and in the southern half of the North Island is projected for both 2050 and 2100 under RCP8.5. An</w:t>
      </w:r>
      <w:r w:rsidR="007B326D">
        <w:t> </w:t>
      </w:r>
      <w:r w:rsidRPr="00854F73">
        <w:t xml:space="preserve">increase in rainfall is projected for all zones, but is greatest for zones 1, 3 and 6. In addition, the intensity of tropical cyclones is projected to increase, as well as extreme rainfall events in zones 1–4 (Pearce et al, 2018). In December 2019 slips and washouts to </w:t>
      </w:r>
      <w:r w:rsidRPr="00854F73">
        <w:lastRenderedPageBreak/>
        <w:t>road infrastructure due to heavy rainfall and extreme winds (B</w:t>
      </w:r>
      <w:r w:rsidR="00D962AF">
        <w:t>6</w:t>
      </w:r>
      <w:r w:rsidRPr="00854F73">
        <w:t xml:space="preserve">) resulted in </w:t>
      </w:r>
      <w:r w:rsidR="005C13E8">
        <w:t xml:space="preserve">the isolation of </w:t>
      </w:r>
      <w:r w:rsidRPr="00854F73">
        <w:t xml:space="preserve">every major settlement along the West Coast between Hokitika and Haast, reducing tourism to this region during peak tourist season. </w:t>
      </w:r>
    </w:p>
    <w:p w14:paraId="21F5935C" w14:textId="2414109D" w:rsidR="00901E03" w:rsidRPr="00D66195" w:rsidRDefault="00901E03" w:rsidP="00854F73">
      <w:pPr>
        <w:pStyle w:val="Bullet"/>
      </w:pPr>
      <w:r w:rsidRPr="00854F73">
        <w:t>Sea-level rise: Under RCP8.5</w:t>
      </w:r>
      <w:r w:rsidR="005C13E8">
        <w:t>,</w:t>
      </w:r>
      <w:r w:rsidRPr="00854F73">
        <w:t xml:space="preserve"> by 2100 the greatest sea-level rise expected is 0.79</w:t>
      </w:r>
      <w:r w:rsidR="007B326D">
        <w:t> </w:t>
      </w:r>
      <w:r w:rsidRPr="00854F73">
        <w:t>metres, which can result in salinisation of coastal wetlands and groundwater (Ministry for the Environment, 2</w:t>
      </w:r>
      <w:r w:rsidRPr="00D66195">
        <w:t>017a) (N1). For all regions, exposure to extreme storm tides may also increase. Coastal flooding exposes key infrastructure such as rail, roads and airports to</w:t>
      </w:r>
      <w:r w:rsidR="007B326D">
        <w:t> </w:t>
      </w:r>
      <w:r w:rsidRPr="00D66195">
        <w:t>disruption (B6). Thirteen airports have been identified as exposed (B7), including Auckland</w:t>
      </w:r>
      <w:r w:rsidR="007B326D">
        <w:t> </w:t>
      </w:r>
      <w:r w:rsidRPr="00D66195">
        <w:t>and Wellington</w:t>
      </w:r>
      <w:r>
        <w:t>,</w:t>
      </w:r>
      <w:r w:rsidRPr="00D66195">
        <w:t xml:space="preserve"> which provide key international links for the tourism sector (Paulik et al, 2019</w:t>
      </w:r>
      <w:r w:rsidR="00864A21">
        <w:t>b</w:t>
      </w:r>
      <w:r w:rsidRPr="00D66195">
        <w:t>).</w:t>
      </w:r>
    </w:p>
    <w:p w14:paraId="6522FF52" w14:textId="77777777" w:rsidR="00901E03" w:rsidRPr="00D66195" w:rsidRDefault="00901E03" w:rsidP="00854F73">
      <w:pPr>
        <w:pStyle w:val="Heading4"/>
      </w:pPr>
      <w:r w:rsidRPr="00D66195">
        <w:t xml:space="preserve">Sensitivity </w:t>
      </w:r>
    </w:p>
    <w:p w14:paraId="0AA9D0E6" w14:textId="23FA40CE" w:rsidR="00901E03" w:rsidRPr="00D66195" w:rsidRDefault="00901E03" w:rsidP="00F13FEA">
      <w:pPr>
        <w:pStyle w:val="BodyText"/>
      </w:pPr>
      <w:r w:rsidRPr="00D66195">
        <w:t xml:space="preserve">Tourism </w:t>
      </w:r>
      <w:r w:rsidR="00B17FAA">
        <w:t xml:space="preserve">activities </w:t>
      </w:r>
      <w:r w:rsidRPr="00D66195">
        <w:t xml:space="preserve">related to natural </w:t>
      </w:r>
      <w:r w:rsidRPr="00F13FEA">
        <w:t>attractions</w:t>
      </w:r>
      <w:r w:rsidRPr="00D66195">
        <w:t xml:space="preserve"> employ </w:t>
      </w:r>
      <w:r w:rsidR="00B17FAA">
        <w:t>about</w:t>
      </w:r>
      <w:r w:rsidR="00B17FAA" w:rsidRPr="00D66195">
        <w:t xml:space="preserve"> </w:t>
      </w:r>
      <w:r w:rsidRPr="00D66195">
        <w:t xml:space="preserve">300,000 people directly and generate a direct contribution to GDP of 5.8 per cent and an additional 4.0 per cent </w:t>
      </w:r>
      <w:r>
        <w:t xml:space="preserve">coming </w:t>
      </w:r>
      <w:r w:rsidRPr="00D66195">
        <w:t>through industries supporting tourism (Stats NZ, 2019</w:t>
      </w:r>
      <w:r w:rsidR="00E54B5D">
        <w:t>b</w:t>
      </w:r>
      <w:r w:rsidRPr="00D66195">
        <w:t xml:space="preserve">). These activities are sensitive to extreme weather events, such as intense snowfall, wind and rainfall. </w:t>
      </w:r>
      <w:r>
        <w:t>These extreme</w:t>
      </w:r>
      <w:r w:rsidRPr="00D66195">
        <w:t xml:space="preserve"> events can</w:t>
      </w:r>
      <w:r w:rsidR="007B326D">
        <w:t> </w:t>
      </w:r>
      <w:r w:rsidRPr="00D66195">
        <w:t xml:space="preserve">be problematic for transport accessibility, </w:t>
      </w:r>
      <w:r>
        <w:t xml:space="preserve">as well as </w:t>
      </w:r>
      <w:r w:rsidRPr="00D66195">
        <w:t>result</w:t>
      </w:r>
      <w:r>
        <w:t>ing</w:t>
      </w:r>
      <w:r w:rsidRPr="00D66195">
        <w:t xml:space="preserve"> in </w:t>
      </w:r>
      <w:r>
        <w:t xml:space="preserve">activity </w:t>
      </w:r>
      <w:r w:rsidRPr="00D66195">
        <w:t>cancellation, closure of walking and access tracks</w:t>
      </w:r>
      <w:r>
        <w:t>,</w:t>
      </w:r>
      <w:r w:rsidRPr="00D66195">
        <w:t xml:space="preserve"> and damage to infrastructure such as accommodation and the electricity grid (Espiner and Becken, 2014). Weather-related damage can pose a significant cost to tourism providers both directly and indirectly through</w:t>
      </w:r>
      <w:r>
        <w:t>,</w:t>
      </w:r>
      <w:r w:rsidRPr="00D66195">
        <w:t xml:space="preserve"> for example, insurance costs (Becken</w:t>
      </w:r>
      <w:r>
        <w:t xml:space="preserve"> et al</w:t>
      </w:r>
      <w:r w:rsidRPr="00D66195">
        <w:t>, 2010). The direct dependence on the environment</w:t>
      </w:r>
      <w:r>
        <w:t>,</w:t>
      </w:r>
      <w:r w:rsidRPr="00D66195">
        <w:t xml:space="preserve"> </w:t>
      </w:r>
      <w:r>
        <w:t>combined</w:t>
      </w:r>
      <w:r w:rsidRPr="00D66195">
        <w:t xml:space="preserve"> with the relationship of exposures</w:t>
      </w:r>
      <w:r w:rsidR="00B17FAA">
        <w:t>,</w:t>
      </w:r>
      <w:r w:rsidRPr="00D66195">
        <w:t xml:space="preserve"> heightens the sensitivity of </w:t>
      </w:r>
      <w:r>
        <w:t>New Zealand’s</w:t>
      </w:r>
      <w:r w:rsidRPr="00D66195">
        <w:t xml:space="preserve"> tourism sector to</w:t>
      </w:r>
      <w:r w:rsidR="00A74398">
        <w:t> </w:t>
      </w:r>
      <w:r w:rsidRPr="00D66195">
        <w:t>climate change impacts.</w:t>
      </w:r>
      <w:r>
        <w:t xml:space="preserve"> </w:t>
      </w:r>
    </w:p>
    <w:p w14:paraId="2FBFAE72" w14:textId="77777777" w:rsidR="00901E03" w:rsidRPr="00F13FEA" w:rsidRDefault="00901E03" w:rsidP="00F13FEA">
      <w:pPr>
        <w:pStyle w:val="Heading4"/>
      </w:pPr>
      <w:r w:rsidRPr="00D66195">
        <w:t xml:space="preserve">Adaptive capacity </w:t>
      </w:r>
    </w:p>
    <w:p w14:paraId="6794094E" w14:textId="0FDBF360" w:rsidR="00901E03" w:rsidRPr="00F13FEA" w:rsidRDefault="00901E03" w:rsidP="00F13FEA">
      <w:pPr>
        <w:pStyle w:val="BodyText"/>
      </w:pPr>
      <w:r w:rsidRPr="00D66195">
        <w:t xml:space="preserve">Tourism stakeholders have already begun to diversify tourism products and services to adapt to changes to the natural assets on which they depend. In the </w:t>
      </w:r>
      <w:r w:rsidR="00B17FAA">
        <w:t>‘</w:t>
      </w:r>
      <w:r w:rsidRPr="00D66195">
        <w:t>Glacier Country</w:t>
      </w:r>
      <w:r w:rsidR="00B17FAA">
        <w:t>’,</w:t>
      </w:r>
      <w:r w:rsidRPr="00D66195">
        <w:t xml:space="preserve"> this includes add</w:t>
      </w:r>
      <w:r>
        <w:t>ing</w:t>
      </w:r>
      <w:r w:rsidRPr="00D66195">
        <w:t xml:space="preserve"> hot pools, several </w:t>
      </w:r>
      <w:r w:rsidRPr="00F13FEA">
        <w:t xml:space="preserve">bush walks and a Kiwi house (Espiner and Becken, 2014). For tourism ventures, wildlife activity diversification is shifting the focus of tours and </w:t>
      </w:r>
      <w:r w:rsidR="00B17FAA">
        <w:t>broadening the focus to a wider range of</w:t>
      </w:r>
      <w:r w:rsidRPr="00F13FEA">
        <w:t xml:space="preserve"> species (Kutzner, 2019). Diversification helps retain visitors in regions for longer, particularly during extreme weather events (Becken et al, 2010). Already, however, maladaptive responses are emerging, such as</w:t>
      </w:r>
      <w:r w:rsidR="00B17FAA">
        <w:t xml:space="preserve"> offering</w:t>
      </w:r>
      <w:r w:rsidRPr="00F13FEA">
        <w:t xml:space="preserve"> scenic flights to view retreating glaciers </w:t>
      </w:r>
      <w:r w:rsidR="00102DE3">
        <w:t xml:space="preserve">that are </w:t>
      </w:r>
      <w:r w:rsidRPr="00F13FEA">
        <w:t xml:space="preserve">no longer accessible on foot. </w:t>
      </w:r>
    </w:p>
    <w:p w14:paraId="3535D086" w14:textId="2AA8A930" w:rsidR="00901E03" w:rsidRPr="00D66195" w:rsidRDefault="00901E03" w:rsidP="00F13FEA">
      <w:pPr>
        <w:pStyle w:val="BodyText"/>
      </w:pPr>
      <w:r w:rsidRPr="00F13FEA">
        <w:t>There are many tourism stakeholders</w:t>
      </w:r>
      <w:r w:rsidRPr="00D66195">
        <w:t>,</w:t>
      </w:r>
      <w:r>
        <w:t xml:space="preserve"> so</w:t>
      </w:r>
      <w:r w:rsidRPr="00D66195">
        <w:t xml:space="preserve"> networks and cross-communication </w:t>
      </w:r>
      <w:r w:rsidR="00D962AF">
        <w:t>are</w:t>
      </w:r>
      <w:r w:rsidR="00D962AF" w:rsidRPr="00D66195">
        <w:t xml:space="preserve"> </w:t>
      </w:r>
      <w:r w:rsidRPr="00D66195">
        <w:t>fundamental to enhance adaptive capacity (Kutzner, 2019). The small but cohesive character of local communities</w:t>
      </w:r>
      <w:r>
        <w:t>,</w:t>
      </w:r>
      <w:r w:rsidRPr="00D66195">
        <w:t xml:space="preserve"> and the relationships between key stakeholders</w:t>
      </w:r>
      <w:r>
        <w:t>,</w:t>
      </w:r>
      <w:r w:rsidRPr="00D66195">
        <w:t xml:space="preserve"> </w:t>
      </w:r>
      <w:r>
        <w:t>are</w:t>
      </w:r>
      <w:r w:rsidRPr="00D66195">
        <w:t xml:space="preserve"> likely to strengthen adaptive capacity (Espiner and Becken, 2014). However, a framework </w:t>
      </w:r>
      <w:r>
        <w:t xml:space="preserve">is needed </w:t>
      </w:r>
      <w:r w:rsidRPr="00D66195">
        <w:t>for a coordinated response</w:t>
      </w:r>
      <w:r>
        <w:t>,</w:t>
      </w:r>
      <w:r w:rsidRPr="00D66195">
        <w:t xml:space="preserve"> establish</w:t>
      </w:r>
      <w:r>
        <w:t>ing</w:t>
      </w:r>
      <w:r w:rsidRPr="00D66195">
        <w:t xml:space="preserve"> a strategy and approach to adaptation</w:t>
      </w:r>
      <w:r>
        <w:t>,</w:t>
      </w:r>
      <w:r w:rsidRPr="00D66195">
        <w:t xml:space="preserve"> and work</w:t>
      </w:r>
      <w:r>
        <w:t>ing</w:t>
      </w:r>
      <w:r w:rsidRPr="00D66195">
        <w:t xml:space="preserve"> across</w:t>
      </w:r>
      <w:r w:rsidR="00A74398">
        <w:t> </w:t>
      </w:r>
      <w:r w:rsidRPr="00D66195">
        <w:t>sectors and levels of government</w:t>
      </w:r>
      <w:r>
        <w:t>. This</w:t>
      </w:r>
      <w:r w:rsidRPr="00D66195">
        <w:t xml:space="preserve"> is fundamental to closing existing network gaps</w:t>
      </w:r>
      <w:r w:rsidR="00A74398">
        <w:t> </w:t>
      </w:r>
      <w:r w:rsidRPr="00D66195">
        <w:t>(Kutzner, 2019). Adaptation responses still fundamentally rel</w:t>
      </w:r>
      <w:r>
        <w:t>y</w:t>
      </w:r>
      <w:r w:rsidRPr="00D66195">
        <w:t xml:space="preserve"> on the environment </w:t>
      </w:r>
      <w:r>
        <w:t>(like</w:t>
      </w:r>
      <w:r w:rsidR="00A74398">
        <w:t> </w:t>
      </w:r>
      <w:r w:rsidRPr="00D66195">
        <w:t>snowmaking in the ski industry</w:t>
      </w:r>
      <w:r>
        <w:t>)</w:t>
      </w:r>
      <w:r w:rsidRPr="00D66195">
        <w:t>, and focus on incremental changes to existing systems</w:t>
      </w:r>
      <w:r w:rsidR="00A74398">
        <w:t> </w:t>
      </w:r>
      <w:r w:rsidRPr="00D66195">
        <w:t>rather than longer</w:t>
      </w:r>
      <w:r w:rsidR="00D962AF">
        <w:t>-</w:t>
      </w:r>
      <w:r w:rsidRPr="00D66195">
        <w:t>term transformative changes. Despite inherent resilience in local</w:t>
      </w:r>
      <w:r w:rsidR="00A74398">
        <w:t> </w:t>
      </w:r>
      <w:r w:rsidRPr="00D66195">
        <w:t xml:space="preserve">communities, current levels of adaptation may not be enough </w:t>
      </w:r>
      <w:r>
        <w:t>for the</w:t>
      </w:r>
      <w:r w:rsidRPr="00D66195">
        <w:t xml:space="preserve"> impacts of climatic</w:t>
      </w:r>
      <w:r w:rsidR="00A74398">
        <w:t> </w:t>
      </w:r>
      <w:r w:rsidRPr="00D66195">
        <w:t>hazards.</w:t>
      </w:r>
    </w:p>
    <w:p w14:paraId="6C8D80B0" w14:textId="77777777" w:rsidR="00901E03" w:rsidRPr="00F13FEA" w:rsidRDefault="00901E03" w:rsidP="00F13FEA">
      <w:pPr>
        <w:pStyle w:val="Heading4"/>
      </w:pPr>
      <w:r w:rsidRPr="00D66195">
        <w:t xml:space="preserve">Consequence </w:t>
      </w:r>
    </w:p>
    <w:p w14:paraId="0B8EE23E" w14:textId="6BC60181" w:rsidR="00901E03" w:rsidRPr="00F13FEA" w:rsidRDefault="00901E03" w:rsidP="00F13FEA">
      <w:pPr>
        <w:pStyle w:val="BodyText"/>
      </w:pPr>
      <w:r w:rsidRPr="00D66195">
        <w:t xml:space="preserve">Climate change is expected to have negative implications for tourism and recreation, particularly operations that depend on natural assets. As described above, reductions in </w:t>
      </w:r>
      <w:r w:rsidRPr="00D66195">
        <w:lastRenderedPageBreak/>
        <w:t>snowfall or the ability to operate snowmaking equipment could reduce the net number of</w:t>
      </w:r>
      <w:r w:rsidR="00A74398">
        <w:t> </w:t>
      </w:r>
      <w:r w:rsidRPr="00D66195">
        <w:t>days suitable for skiing. Coastal erosion and ongoing sea</w:t>
      </w:r>
      <w:r>
        <w:t>-</w:t>
      </w:r>
      <w:r w:rsidRPr="00D66195">
        <w:t xml:space="preserve">level rise could impact the viability of some coastal tourism, and extreme events could increase </w:t>
      </w:r>
      <w:r>
        <w:t xml:space="preserve">the </w:t>
      </w:r>
      <w:r w:rsidRPr="00D66195">
        <w:t xml:space="preserve">risk of damage to important tourism infrastructure such as huts and tracks, as well as isolating key tourist destinations through disruptions to roads </w:t>
      </w:r>
      <w:r w:rsidRPr="00F13FEA">
        <w:t>(B6). Changes to natural ecosystems such as the extinction of species may impact wildlife tourism ventures (see</w:t>
      </w:r>
      <w:r w:rsidR="00D962AF">
        <w:t xml:space="preserve"> </w:t>
      </w:r>
      <w:hyperlink w:anchor="_Natural_environment_domain" w:history="1">
        <w:r w:rsidR="00D962AF" w:rsidRPr="00D962AF">
          <w:rPr>
            <w:rStyle w:val="Hyperlink"/>
          </w:rPr>
          <w:t>section 3</w:t>
        </w:r>
      </w:hyperlink>
      <w:r w:rsidR="00D962AF">
        <w:t xml:space="preserve"> on the</w:t>
      </w:r>
      <w:r w:rsidRPr="00F13FEA">
        <w:t xml:space="preserve"> natural environment domain). The effects of</w:t>
      </w:r>
      <w:r w:rsidR="00A74398" w:rsidRPr="00F13FEA">
        <w:t> </w:t>
      </w:r>
      <w:r w:rsidRPr="00F13FEA">
        <w:t xml:space="preserve">climate change are already being realised in the tourism industry, although direct correlation is not always acknowledged (Hopkins, 2013). </w:t>
      </w:r>
    </w:p>
    <w:p w14:paraId="038A1335" w14:textId="6C18248B" w:rsidR="00901E03" w:rsidRPr="00D66195" w:rsidRDefault="00901E03" w:rsidP="00F13FEA">
      <w:pPr>
        <w:pStyle w:val="BodyText"/>
      </w:pPr>
      <w:r w:rsidRPr="00F13FEA">
        <w:t>The cost to tourism of climate</w:t>
      </w:r>
      <w:r w:rsidRPr="00D66195">
        <w:t xml:space="preserve"> change impacts is likely to be high. It is estimated that billions of</w:t>
      </w:r>
      <w:r w:rsidR="00A74398">
        <w:t> </w:t>
      </w:r>
      <w:r w:rsidRPr="00D66195">
        <w:t>dollars of assets will be affected by ongoing sea</w:t>
      </w:r>
      <w:r>
        <w:t>-</w:t>
      </w:r>
      <w:r w:rsidRPr="00D66195">
        <w:t>level rise, whil</w:t>
      </w:r>
      <w:r>
        <w:t>e</w:t>
      </w:r>
      <w:r w:rsidRPr="00D66195">
        <w:t xml:space="preserve"> the cost of extreme weather events to the land transport network alone in the past 10 years has increased from</w:t>
      </w:r>
      <w:r w:rsidR="00F13FEA">
        <w:t> </w:t>
      </w:r>
      <w:r w:rsidRPr="00D66195">
        <w:t>$20</w:t>
      </w:r>
      <w:r w:rsidR="00A74398">
        <w:t> </w:t>
      </w:r>
      <w:r w:rsidRPr="00D66195">
        <w:t xml:space="preserve">million to $90 million per </w:t>
      </w:r>
      <w:r>
        <w:t>year</w:t>
      </w:r>
      <w:r w:rsidRPr="00D66195">
        <w:t xml:space="preserve"> (</w:t>
      </w:r>
      <w:r>
        <w:t>Ministry for the Environment</w:t>
      </w:r>
      <w:r w:rsidRPr="00D66195">
        <w:t>, 2017c). These costs may be compounded by the impact</w:t>
      </w:r>
      <w:r>
        <w:t>s</w:t>
      </w:r>
      <w:r w:rsidRPr="00D66195">
        <w:t xml:space="preserve"> </w:t>
      </w:r>
      <w:r w:rsidR="00250478">
        <w:t>on</w:t>
      </w:r>
      <w:r w:rsidR="00250478" w:rsidRPr="00D66195">
        <w:t xml:space="preserve"> </w:t>
      </w:r>
      <w:r w:rsidRPr="00D66195">
        <w:t xml:space="preserve">tourism </w:t>
      </w:r>
      <w:r>
        <w:t>that</w:t>
      </w:r>
      <w:r w:rsidRPr="00D66195">
        <w:t xml:space="preserve"> relies on the transport network and infrastructure</w:t>
      </w:r>
      <w:r w:rsidR="00A74398">
        <w:t xml:space="preserve"> </w:t>
      </w:r>
      <w:r w:rsidRPr="00D66195">
        <w:t>assets</w:t>
      </w:r>
      <w:r>
        <w:t>,</w:t>
      </w:r>
      <w:r w:rsidRPr="00D66195">
        <w:t xml:space="preserve"> highlighting the interdependencies across domains. It is likely that with an increase in</w:t>
      </w:r>
      <w:r w:rsidR="00A74398">
        <w:t> </w:t>
      </w:r>
      <w:r w:rsidRPr="00D66195">
        <w:t xml:space="preserve">frequency and intensity of extreme weather events, cumulative costs will increase, challenging coping capacity. </w:t>
      </w:r>
    </w:p>
    <w:p w14:paraId="630F91F2" w14:textId="77777777" w:rsidR="00901E03" w:rsidRPr="00F13FEA" w:rsidRDefault="00901E03" w:rsidP="00F13FEA">
      <w:pPr>
        <w:pStyle w:val="Heading4"/>
      </w:pPr>
      <w:r w:rsidRPr="00D66195">
        <w:t xml:space="preserve">Interacting risks </w:t>
      </w:r>
    </w:p>
    <w:p w14:paraId="675EEBDF" w14:textId="4D6154F0" w:rsidR="00901E03" w:rsidRPr="00F13FEA" w:rsidRDefault="00901E03" w:rsidP="00F13FEA">
      <w:pPr>
        <w:pStyle w:val="BodyText"/>
      </w:pPr>
      <w:r w:rsidRPr="00D66195">
        <w:t>Tourism is highly susceptible to feedbacks and changes in natural, social and economic systems. Changes to the natural environments, such as coastal ecosystems (N1), species (N2),</w:t>
      </w:r>
      <w:r w:rsidR="00A74398">
        <w:t> </w:t>
      </w:r>
      <w:r w:rsidRPr="00D66195">
        <w:t xml:space="preserve">migratory, coastal and </w:t>
      </w:r>
      <w:r w:rsidRPr="00F13FEA">
        <w:t>riverbed nesting birds (N5) and lake ecosystems (N6)</w:t>
      </w:r>
      <w:r w:rsidR="00EF4542">
        <w:t>,</w:t>
      </w:r>
      <w:r w:rsidRPr="00F13FEA">
        <w:t xml:space="preserve"> may impact </w:t>
      </w:r>
      <w:r w:rsidR="00EF4542">
        <w:t xml:space="preserve">on </w:t>
      </w:r>
      <w:r w:rsidRPr="00F13FEA">
        <w:t>tourism industries. Recreational use of sub-alpine ecosystems is also likely to be negatively impacted by increasing temperatures (N9). Loss of, or damage to, cultural heritage (H8) could</w:t>
      </w:r>
      <w:r w:rsidR="00A74398" w:rsidRPr="00F13FEA">
        <w:t> </w:t>
      </w:r>
      <w:r w:rsidRPr="00F13FEA">
        <w:t>have adverse consequences for the tourism sector.</w:t>
      </w:r>
    </w:p>
    <w:p w14:paraId="3F8BA6A0" w14:textId="2C3EBFCF" w:rsidR="00901E03" w:rsidRPr="00D66195" w:rsidRDefault="00901E03" w:rsidP="00F13FEA">
      <w:pPr>
        <w:pStyle w:val="BodyText"/>
      </w:pPr>
      <w:r w:rsidRPr="00F13FEA">
        <w:t xml:space="preserve">Impacts </w:t>
      </w:r>
      <w:r w:rsidR="00EF4542">
        <w:t>on</w:t>
      </w:r>
      <w:r w:rsidR="00EF4542" w:rsidRPr="00F13FEA">
        <w:t xml:space="preserve"> </w:t>
      </w:r>
      <w:r w:rsidRPr="00F13FEA">
        <w:t>airports (B7) and linear transport</w:t>
      </w:r>
      <w:r w:rsidRPr="00D66195">
        <w:t xml:space="preserve"> networks (B6) will hinder the movement of people, with adverse consequences for the tourism industry. </w:t>
      </w:r>
    </w:p>
    <w:p w14:paraId="6B840F14" w14:textId="77777777" w:rsidR="00901E03" w:rsidRPr="00F13FEA" w:rsidRDefault="00901E03" w:rsidP="00F13FEA">
      <w:pPr>
        <w:pStyle w:val="Heading4"/>
      </w:pPr>
      <w:r w:rsidRPr="00D66195">
        <w:t xml:space="preserve">Confidence: High agreement, medium evidence </w:t>
      </w:r>
    </w:p>
    <w:p w14:paraId="444372FE" w14:textId="4F658E31" w:rsidR="00901E03" w:rsidRPr="00D66195" w:rsidRDefault="00901E03" w:rsidP="00F13FEA">
      <w:pPr>
        <w:pStyle w:val="BodyText"/>
        <w:rPr>
          <w:rFonts w:cs="Arial"/>
        </w:rPr>
      </w:pPr>
      <w:r w:rsidRPr="00D66195">
        <w:t xml:space="preserve">There is overall </w:t>
      </w:r>
      <w:r w:rsidR="00EF4542">
        <w:t xml:space="preserve">a </w:t>
      </w:r>
      <w:r w:rsidRPr="00D66195">
        <w:t xml:space="preserve">high </w:t>
      </w:r>
      <w:r w:rsidR="00EF4542">
        <w:t xml:space="preserve">level of </w:t>
      </w:r>
      <w:r w:rsidRPr="00D66195">
        <w:t>agreement that climate</w:t>
      </w:r>
      <w:r w:rsidR="00EF4542">
        <w:t xml:space="preserve"> change</w:t>
      </w:r>
      <w:r w:rsidRPr="00D66195">
        <w:t xml:space="preserve"> hazards such as extreme weather events, rising sea levels and changes in natural snow will expose the tourism sector to economic risk. Whil</w:t>
      </w:r>
      <w:r>
        <w:t>e</w:t>
      </w:r>
      <w:r w:rsidR="00A74398">
        <w:t> </w:t>
      </w:r>
      <w:r w:rsidRPr="00D66195">
        <w:t xml:space="preserve">there is agreement that a changing climate is having an impact on the products and services provided by the tourism sector, an evidence gap </w:t>
      </w:r>
      <w:r w:rsidR="00EF4542">
        <w:t xml:space="preserve">remains </w:t>
      </w:r>
      <w:r w:rsidRPr="00D66195">
        <w:t xml:space="preserve">in understanding the economic resilience of the tourism sector. Further research is </w:t>
      </w:r>
      <w:r>
        <w:t>needed</w:t>
      </w:r>
      <w:r w:rsidRPr="00D66195">
        <w:t xml:space="preserve"> to understand the future</w:t>
      </w:r>
      <w:r w:rsidR="00A74398">
        <w:t> </w:t>
      </w:r>
      <w:r w:rsidRPr="00D66195">
        <w:t>vulnerability of the sector to climate change impacts</w:t>
      </w:r>
      <w:r>
        <w:t>,</w:t>
      </w:r>
      <w:r w:rsidRPr="00D66195">
        <w:t xml:space="preserve"> and ensure that adaptation, not</w:t>
      </w:r>
      <w:r w:rsidR="00A74398">
        <w:t> </w:t>
      </w:r>
      <w:r w:rsidRPr="00D66195">
        <w:t>maladaptation</w:t>
      </w:r>
      <w:r>
        <w:t>,</w:t>
      </w:r>
      <w:r w:rsidRPr="00D66195">
        <w:t xml:space="preserve"> occurs.</w:t>
      </w:r>
      <w:r w:rsidRPr="00D66195">
        <w:rPr>
          <w:rFonts w:cs="Arial"/>
        </w:rPr>
        <w:t xml:space="preserve"> </w:t>
      </w:r>
    </w:p>
    <w:p w14:paraId="6A9F5682" w14:textId="77777777" w:rsidR="00901E03" w:rsidRPr="00F13FEA" w:rsidRDefault="00901E03" w:rsidP="00F13FEA">
      <w:pPr>
        <w:pStyle w:val="Heading4"/>
      </w:pPr>
      <w:r w:rsidRPr="00D66195">
        <w:t xml:space="preserve">Adaptation </w:t>
      </w:r>
    </w:p>
    <w:p w14:paraId="7DC6AA11" w14:textId="4BD72FF3" w:rsidR="00901E03" w:rsidRDefault="00901E03" w:rsidP="00F13FEA">
      <w:pPr>
        <w:pStyle w:val="BodyText"/>
      </w:pPr>
      <w:bookmarkStart w:id="534" w:name="_Hlk37147739"/>
      <w:r w:rsidRPr="00D66195">
        <w:t xml:space="preserve">Various levels of government and </w:t>
      </w:r>
      <w:r>
        <w:t>many</w:t>
      </w:r>
      <w:r w:rsidRPr="00D66195">
        <w:t xml:space="preserve"> </w:t>
      </w:r>
      <w:r w:rsidRPr="00F13FEA">
        <w:t>departments</w:t>
      </w:r>
      <w:r w:rsidRPr="00D66195">
        <w:t>, including the Department of Conservation (DOC)</w:t>
      </w:r>
      <w:r>
        <w:t>,</w:t>
      </w:r>
      <w:r w:rsidRPr="00D66195">
        <w:t xml:space="preserve"> the </w:t>
      </w:r>
      <w:r w:rsidRPr="00D66195">
        <w:rPr>
          <w:rFonts w:asciiTheme="minorHAnsi" w:hAnsiTheme="minorHAnsi"/>
        </w:rPr>
        <w:t>Ministry of Business, Innovation and Employment (MBIE)</w:t>
      </w:r>
      <w:r w:rsidRPr="00D66195">
        <w:t xml:space="preserve"> and other</w:t>
      </w:r>
      <w:r w:rsidR="00A74398">
        <w:t> </w:t>
      </w:r>
      <w:r w:rsidRPr="00D66195">
        <w:t xml:space="preserve">bodies such as Tourism </w:t>
      </w:r>
      <w:r w:rsidRPr="00791AB5">
        <w:t>New Zealand</w:t>
      </w:r>
      <w:r>
        <w:t>,</w:t>
      </w:r>
      <w:r w:rsidRPr="00D66195">
        <w:t xml:space="preserve"> are taking </w:t>
      </w:r>
      <w:r>
        <w:t>steps</w:t>
      </w:r>
      <w:r w:rsidRPr="00D66195">
        <w:t xml:space="preserve"> to reduce this risk. Th</w:t>
      </w:r>
      <w:r w:rsidR="00EF4542">
        <w:t>is work</w:t>
      </w:r>
      <w:r w:rsidRPr="00D66195">
        <w:t xml:space="preserve"> include</w:t>
      </w:r>
      <w:r w:rsidR="00EF4542">
        <w:t>s</w:t>
      </w:r>
      <w:r w:rsidR="00AE3D16">
        <w:t> </w:t>
      </w:r>
      <w:r w:rsidRPr="00D66195">
        <w:t xml:space="preserve">the DOC climate change adaptation action plan, and MBIE and Tourism </w:t>
      </w:r>
      <w:r w:rsidRPr="00791AB5">
        <w:t>New Zealand</w:t>
      </w:r>
      <w:r w:rsidRPr="00D66195">
        <w:t xml:space="preserve"> research into tourism demand. At the local government level, policies, plans and tourism strategies, although not necessarily focused on climate change, will have co-benefits </w:t>
      </w:r>
      <w:r w:rsidR="00EF4542">
        <w:t>in addressing</w:t>
      </w:r>
      <w:r w:rsidR="00EF4542" w:rsidRPr="00D66195">
        <w:t xml:space="preserve"> </w:t>
      </w:r>
      <w:r w:rsidRPr="00D66195">
        <w:t xml:space="preserve">this risk. </w:t>
      </w:r>
      <w:r w:rsidR="00EF4542">
        <w:t>E</w:t>
      </w:r>
      <w:r w:rsidRPr="00D66195">
        <w:t xml:space="preserve">vidence </w:t>
      </w:r>
      <w:r w:rsidR="00EF4542">
        <w:t>indicates</w:t>
      </w:r>
      <w:r w:rsidR="00EF4542" w:rsidRPr="00D66195">
        <w:t xml:space="preserve"> </w:t>
      </w:r>
      <w:r w:rsidRPr="00D66195">
        <w:t xml:space="preserve">autonomous adaptation </w:t>
      </w:r>
      <w:r w:rsidR="00EF4542">
        <w:t xml:space="preserve">is </w:t>
      </w:r>
      <w:r w:rsidRPr="00D66195">
        <w:t>under</w:t>
      </w:r>
      <w:r>
        <w:t xml:space="preserve"> </w:t>
      </w:r>
      <w:r w:rsidRPr="00D66195">
        <w:t>way, such as ski fields diversifying into</w:t>
      </w:r>
      <w:r w:rsidR="00AE3D16">
        <w:t> </w:t>
      </w:r>
      <w:r w:rsidRPr="00D66195">
        <w:t xml:space="preserve">mountain biking. </w:t>
      </w:r>
      <w:bookmarkEnd w:id="534"/>
    </w:p>
    <w:p w14:paraId="49773D25" w14:textId="4B397207" w:rsidR="00ED5BEB" w:rsidRPr="00D66195" w:rsidRDefault="00125B11" w:rsidP="00A13A33">
      <w:pPr>
        <w:pStyle w:val="Tableheading2"/>
      </w:pPr>
      <w:bookmarkStart w:id="535" w:name="_Toc45391924"/>
      <w:r w:rsidRPr="00116A7C">
        <w:lastRenderedPageBreak/>
        <w:t>E4</w:t>
      </w:r>
      <w:r w:rsidRPr="00D66195">
        <w:t xml:space="preserve"> Risks to tourism from changes to landscapes and ecosystems and impacts on lifeline infrastructure</w:t>
      </w:r>
      <w:r w:rsidR="00ED5BEB" w:rsidRPr="00D52C19">
        <w:rPr>
          <w:lang w:eastAsia="en-AU"/>
        </w:rPr>
        <w:t xml:space="preserve">: </w:t>
      </w:r>
      <w:r w:rsidR="00A13A33">
        <w:rPr>
          <w:lang w:eastAsia="en-AU"/>
        </w:rPr>
        <w:t>U</w:t>
      </w:r>
      <w:r w:rsidR="00ED5BEB" w:rsidRPr="00D52C19">
        <w:rPr>
          <w:lang w:eastAsia="en-AU"/>
        </w:rPr>
        <w:t>rgency profile</w:t>
      </w:r>
      <w:bookmarkEnd w:id="535"/>
    </w:p>
    <w:tbl>
      <w:tblPr>
        <w:tblW w:w="8551" w:type="dxa"/>
        <w:tblInd w:w="62"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46"/>
        <w:gridCol w:w="1820"/>
        <w:gridCol w:w="851"/>
        <w:gridCol w:w="992"/>
        <w:gridCol w:w="1276"/>
        <w:gridCol w:w="1016"/>
        <w:gridCol w:w="826"/>
        <w:gridCol w:w="1678"/>
        <w:gridCol w:w="46"/>
      </w:tblGrid>
      <w:tr w:rsidR="00ED5BEB" w:rsidRPr="00CB4962" w14:paraId="657D710D" w14:textId="77777777" w:rsidTr="00F13FEA">
        <w:trPr>
          <w:gridBefore w:val="1"/>
          <w:wBefore w:w="46" w:type="dxa"/>
          <w:tblHeader/>
        </w:trPr>
        <w:tc>
          <w:tcPr>
            <w:tcW w:w="8505" w:type="dxa"/>
            <w:gridSpan w:val="8"/>
            <w:shd w:val="clear" w:color="auto" w:fill="32809C"/>
          </w:tcPr>
          <w:p w14:paraId="7E718EBA" w14:textId="056E3E57" w:rsidR="00ED5BEB" w:rsidRPr="00CB4962" w:rsidRDefault="00125B11" w:rsidP="00F13FEA">
            <w:pPr>
              <w:pStyle w:val="TableTextbold"/>
              <w:keepNext/>
              <w:rPr>
                <w:color w:val="FFFFFF" w:themeColor="background1"/>
              </w:rPr>
            </w:pPr>
            <w:r w:rsidRPr="00CB4962">
              <w:rPr>
                <w:color w:val="FFFFFF" w:themeColor="background1"/>
              </w:rPr>
              <w:t>E4 Risks to tourism from changes to landscapes and ecosystems and impacts on lifeline infrastructure</w:t>
            </w:r>
            <w:r w:rsidR="006D578E" w:rsidRPr="00CB4962">
              <w:rPr>
                <w:color w:val="FFFFFF" w:themeColor="background1"/>
              </w:rPr>
              <w:t>:</w:t>
            </w:r>
            <w:r w:rsidR="00ED5BEB" w:rsidRPr="00CB4962">
              <w:rPr>
                <w:color w:val="FFFFFF" w:themeColor="background1"/>
              </w:rPr>
              <w:t xml:space="preserve"> </w:t>
            </w:r>
            <w:r w:rsidR="00A13A33">
              <w:rPr>
                <w:color w:val="FFFFFF" w:themeColor="background1"/>
              </w:rPr>
              <w:t>U</w:t>
            </w:r>
            <w:r w:rsidR="00ED5BEB" w:rsidRPr="00CB4962">
              <w:rPr>
                <w:color w:val="FFFFFF" w:themeColor="background1"/>
              </w:rPr>
              <w:t>rgency</w:t>
            </w:r>
            <w:r w:rsidR="006D578E" w:rsidRPr="00CB4962">
              <w:rPr>
                <w:color w:val="FFFFFF" w:themeColor="background1"/>
              </w:rPr>
              <w:t> </w:t>
            </w:r>
            <w:r w:rsidR="00ED5BEB" w:rsidRPr="00CB4962">
              <w:rPr>
                <w:color w:val="FFFFFF" w:themeColor="background1"/>
              </w:rPr>
              <w:t>profile</w:t>
            </w:r>
          </w:p>
        </w:tc>
      </w:tr>
      <w:tr w:rsidR="00ED5BEB" w:rsidRPr="005D6D89" w14:paraId="004F1F1B" w14:textId="77777777" w:rsidTr="00F13FEA">
        <w:trPr>
          <w:gridBefore w:val="1"/>
          <w:wBefore w:w="46" w:type="dxa"/>
          <w:tblHeader/>
        </w:trPr>
        <w:tc>
          <w:tcPr>
            <w:tcW w:w="1820" w:type="dxa"/>
            <w:shd w:val="clear" w:color="auto" w:fill="FFFFFF" w:themeFill="background1"/>
            <w:vAlign w:val="bottom"/>
          </w:tcPr>
          <w:p w14:paraId="1866E6C0" w14:textId="77777777" w:rsidR="00ED5BEB" w:rsidRPr="003F0A2D" w:rsidRDefault="00ED5BEB" w:rsidP="00F13FEA">
            <w:pPr>
              <w:pStyle w:val="TableTextbold"/>
              <w:keepNext/>
            </w:pPr>
            <w:r w:rsidRPr="003F0A2D">
              <w:t>Urgency category</w:t>
            </w:r>
          </w:p>
        </w:tc>
        <w:tc>
          <w:tcPr>
            <w:tcW w:w="1843" w:type="dxa"/>
            <w:gridSpan w:val="2"/>
            <w:vAlign w:val="bottom"/>
          </w:tcPr>
          <w:p w14:paraId="3EAF2439" w14:textId="77777777" w:rsidR="00ED5BEB" w:rsidRPr="003350E2" w:rsidRDefault="00ED5BEB" w:rsidP="00F13FEA">
            <w:pPr>
              <w:pStyle w:val="TableTextbold"/>
              <w:keepNext/>
            </w:pPr>
            <w:r w:rsidRPr="003350E2">
              <w:t>Proportion of urgency</w:t>
            </w:r>
          </w:p>
        </w:tc>
        <w:tc>
          <w:tcPr>
            <w:tcW w:w="4842" w:type="dxa"/>
            <w:gridSpan w:val="5"/>
            <w:vAlign w:val="bottom"/>
          </w:tcPr>
          <w:p w14:paraId="600D7BB1" w14:textId="77777777" w:rsidR="00ED5BEB" w:rsidRPr="005D6D89" w:rsidRDefault="00ED5BEB" w:rsidP="00F13FEA">
            <w:pPr>
              <w:pStyle w:val="TableTextbold"/>
              <w:keepNext/>
            </w:pPr>
            <w:r w:rsidRPr="005D6D89">
              <w:t>Description of actions</w:t>
            </w:r>
          </w:p>
        </w:tc>
      </w:tr>
      <w:tr w:rsidR="00901E03" w:rsidRPr="00D66195" w14:paraId="0C723FDC" w14:textId="77777777" w:rsidTr="00125B11">
        <w:tblPrEx>
          <w:tblCellMar>
            <w:left w:w="108" w:type="dxa"/>
            <w:right w:w="108" w:type="dxa"/>
          </w:tblCellMar>
        </w:tblPrEx>
        <w:trPr>
          <w:gridAfter w:val="1"/>
          <w:wAfter w:w="46" w:type="dxa"/>
        </w:trPr>
        <w:tc>
          <w:tcPr>
            <w:tcW w:w="1866" w:type="dxa"/>
            <w:gridSpan w:val="2"/>
            <w:shd w:val="clear" w:color="auto" w:fill="FFFFFF" w:themeFill="background1"/>
            <w:hideMark/>
          </w:tcPr>
          <w:p w14:paraId="7668EE33" w14:textId="77777777" w:rsidR="00901E03" w:rsidRPr="00F13FEA" w:rsidRDefault="00901E03" w:rsidP="00F13FEA">
            <w:pPr>
              <w:pStyle w:val="TableText"/>
              <w:rPr>
                <w:b/>
                <w:bCs/>
              </w:rPr>
            </w:pPr>
            <w:r w:rsidRPr="00F13FEA">
              <w:rPr>
                <w:b/>
                <w:bCs/>
              </w:rPr>
              <w:t>More action needed</w:t>
            </w:r>
          </w:p>
        </w:tc>
        <w:tc>
          <w:tcPr>
            <w:tcW w:w="1843" w:type="dxa"/>
            <w:gridSpan w:val="2"/>
          </w:tcPr>
          <w:p w14:paraId="32871EDA" w14:textId="77777777" w:rsidR="00901E03" w:rsidRPr="00D66195" w:rsidRDefault="00901E03" w:rsidP="00F13FEA">
            <w:pPr>
              <w:pStyle w:val="TableText"/>
              <w:jc w:val="center"/>
            </w:pPr>
            <w:r w:rsidRPr="00D66195">
              <w:t>40</w:t>
            </w:r>
          </w:p>
        </w:tc>
        <w:tc>
          <w:tcPr>
            <w:tcW w:w="4796" w:type="dxa"/>
            <w:gridSpan w:val="4"/>
          </w:tcPr>
          <w:p w14:paraId="04B770E2" w14:textId="77777777" w:rsidR="00901E03" w:rsidRPr="00D66195" w:rsidRDefault="00901E03" w:rsidP="00F13FEA">
            <w:pPr>
              <w:pStyle w:val="TableText"/>
            </w:pPr>
            <w:r w:rsidRPr="00D66195">
              <w:t>Clear direction from Government for long-term plan</w:t>
            </w:r>
            <w:r>
              <w:t>s</w:t>
            </w:r>
            <w:r w:rsidRPr="00D66195">
              <w:t xml:space="preserve"> for tourism under climate change (integrate climate change risk into </w:t>
            </w:r>
            <w:r>
              <w:t>t</w:t>
            </w:r>
            <w:r w:rsidRPr="00D66195">
              <w:t>ourism strategy). Action at Government level to ensure autonomous individual action by tourism actors is not maladaptive.</w:t>
            </w:r>
          </w:p>
        </w:tc>
      </w:tr>
      <w:tr w:rsidR="00901E03" w:rsidRPr="00D66195" w14:paraId="060B0B0B" w14:textId="77777777" w:rsidTr="00125B11">
        <w:tblPrEx>
          <w:tblCellMar>
            <w:left w:w="108" w:type="dxa"/>
            <w:right w:w="108" w:type="dxa"/>
          </w:tblCellMar>
        </w:tblPrEx>
        <w:trPr>
          <w:gridAfter w:val="1"/>
          <w:wAfter w:w="46" w:type="dxa"/>
        </w:trPr>
        <w:tc>
          <w:tcPr>
            <w:tcW w:w="1866" w:type="dxa"/>
            <w:gridSpan w:val="2"/>
            <w:shd w:val="clear" w:color="auto" w:fill="FFFFFF" w:themeFill="background1"/>
            <w:hideMark/>
          </w:tcPr>
          <w:p w14:paraId="16087F6A" w14:textId="77777777" w:rsidR="00901E03" w:rsidRPr="00F13FEA" w:rsidRDefault="00901E03" w:rsidP="00F13FEA">
            <w:pPr>
              <w:pStyle w:val="TableText"/>
              <w:rPr>
                <w:b/>
                <w:bCs/>
              </w:rPr>
            </w:pPr>
            <w:r w:rsidRPr="00F13FEA">
              <w:rPr>
                <w:b/>
                <w:bCs/>
              </w:rPr>
              <w:t>Research priority</w:t>
            </w:r>
          </w:p>
        </w:tc>
        <w:tc>
          <w:tcPr>
            <w:tcW w:w="1843" w:type="dxa"/>
            <w:gridSpan w:val="2"/>
          </w:tcPr>
          <w:p w14:paraId="5F0CCA97" w14:textId="77777777" w:rsidR="00901E03" w:rsidRPr="00D66195" w:rsidRDefault="00901E03" w:rsidP="00F13FEA">
            <w:pPr>
              <w:pStyle w:val="TableText"/>
              <w:jc w:val="center"/>
            </w:pPr>
            <w:r w:rsidRPr="00D66195">
              <w:t>40</w:t>
            </w:r>
          </w:p>
        </w:tc>
        <w:tc>
          <w:tcPr>
            <w:tcW w:w="4796" w:type="dxa"/>
            <w:gridSpan w:val="4"/>
          </w:tcPr>
          <w:p w14:paraId="08C4EED5" w14:textId="77777777" w:rsidR="00901E03" w:rsidRPr="00D66195" w:rsidRDefault="00901E03" w:rsidP="00F13FEA">
            <w:pPr>
              <w:pStyle w:val="TableText"/>
            </w:pPr>
            <w:r w:rsidRPr="00D66195">
              <w:t>Understanding of how key tourist regions will be affected by climate risks</w:t>
            </w:r>
            <w:r>
              <w:t>;</w:t>
            </w:r>
            <w:r w:rsidRPr="00D66195">
              <w:t xml:space="preserve"> develop plans to adapt to the ri</w:t>
            </w:r>
            <w:r>
              <w:t>sk.</w:t>
            </w:r>
          </w:p>
        </w:tc>
      </w:tr>
      <w:tr w:rsidR="00901E03" w:rsidRPr="00D66195" w14:paraId="315BFCE5" w14:textId="77777777" w:rsidTr="00125B11">
        <w:tblPrEx>
          <w:tblCellMar>
            <w:left w:w="108" w:type="dxa"/>
            <w:right w:w="108" w:type="dxa"/>
          </w:tblCellMar>
        </w:tblPrEx>
        <w:trPr>
          <w:gridAfter w:val="1"/>
          <w:wAfter w:w="46" w:type="dxa"/>
        </w:trPr>
        <w:tc>
          <w:tcPr>
            <w:tcW w:w="1866" w:type="dxa"/>
            <w:gridSpan w:val="2"/>
            <w:shd w:val="clear" w:color="auto" w:fill="FFFFFF" w:themeFill="background1"/>
            <w:hideMark/>
          </w:tcPr>
          <w:p w14:paraId="70B3582B" w14:textId="77777777" w:rsidR="00901E03" w:rsidRPr="00F13FEA" w:rsidRDefault="00901E03" w:rsidP="00F13FEA">
            <w:pPr>
              <w:pStyle w:val="TableText"/>
              <w:rPr>
                <w:b/>
                <w:bCs/>
              </w:rPr>
            </w:pPr>
            <w:r w:rsidRPr="00F13FEA">
              <w:rPr>
                <w:b/>
                <w:bCs/>
              </w:rPr>
              <w:t>Sustain current action</w:t>
            </w:r>
          </w:p>
        </w:tc>
        <w:tc>
          <w:tcPr>
            <w:tcW w:w="1843" w:type="dxa"/>
            <w:gridSpan w:val="2"/>
          </w:tcPr>
          <w:p w14:paraId="2B4A6C26" w14:textId="77777777" w:rsidR="00901E03" w:rsidRPr="00D66195" w:rsidRDefault="00901E03" w:rsidP="00F13FEA">
            <w:pPr>
              <w:pStyle w:val="TableText"/>
              <w:jc w:val="center"/>
            </w:pPr>
            <w:r w:rsidRPr="00D66195">
              <w:t>20</w:t>
            </w:r>
          </w:p>
        </w:tc>
        <w:tc>
          <w:tcPr>
            <w:tcW w:w="4796" w:type="dxa"/>
            <w:gridSpan w:val="4"/>
          </w:tcPr>
          <w:p w14:paraId="6123B177" w14:textId="3F5BF286" w:rsidR="00901E03" w:rsidRPr="00D66195" w:rsidRDefault="00901E03" w:rsidP="00EF4542">
            <w:pPr>
              <w:pStyle w:val="TableText"/>
            </w:pPr>
            <w:r w:rsidRPr="00D66195">
              <w:t xml:space="preserve">Risks will be further reduced as risks to the </w:t>
            </w:r>
            <w:r>
              <w:t>b</w:t>
            </w:r>
            <w:r w:rsidRPr="00D66195">
              <w:t xml:space="preserve">uilt </w:t>
            </w:r>
            <w:r>
              <w:t>e</w:t>
            </w:r>
            <w:r w:rsidRPr="00D66195">
              <w:t xml:space="preserve">nvironment </w:t>
            </w:r>
            <w:r>
              <w:t>d</w:t>
            </w:r>
            <w:r w:rsidRPr="00D66195">
              <w:t>omain (lifeline</w:t>
            </w:r>
            <w:r w:rsidR="0090656E">
              <w:t>s</w:t>
            </w:r>
            <w:r w:rsidRPr="00D66195">
              <w:t xml:space="preserve"> infrastructure) and the </w:t>
            </w:r>
            <w:r>
              <w:t>n</w:t>
            </w:r>
            <w:r w:rsidRPr="00D66195">
              <w:t xml:space="preserve">atural </w:t>
            </w:r>
            <w:r>
              <w:t>e</w:t>
            </w:r>
            <w:r w:rsidRPr="00D66195">
              <w:t xml:space="preserve">nvironment </w:t>
            </w:r>
            <w:r>
              <w:t>d</w:t>
            </w:r>
            <w:r w:rsidRPr="00D66195">
              <w:t>omain are reduced.</w:t>
            </w:r>
          </w:p>
        </w:tc>
      </w:tr>
      <w:tr w:rsidR="00901E03" w:rsidRPr="00D66195" w14:paraId="73019873" w14:textId="77777777" w:rsidTr="006D578E">
        <w:tblPrEx>
          <w:tblCellMar>
            <w:left w:w="108" w:type="dxa"/>
            <w:right w:w="108" w:type="dxa"/>
          </w:tblCellMar>
        </w:tblPrEx>
        <w:trPr>
          <w:gridAfter w:val="1"/>
          <w:wAfter w:w="46" w:type="dxa"/>
        </w:trPr>
        <w:tc>
          <w:tcPr>
            <w:tcW w:w="1866" w:type="dxa"/>
            <w:gridSpan w:val="2"/>
            <w:tcBorders>
              <w:bottom w:val="single" w:sz="8" w:space="0" w:color="32809C"/>
            </w:tcBorders>
            <w:shd w:val="clear" w:color="auto" w:fill="FFFFFF" w:themeFill="background1"/>
            <w:hideMark/>
          </w:tcPr>
          <w:p w14:paraId="3101AECA" w14:textId="77777777" w:rsidR="00901E03" w:rsidRPr="00F13FEA" w:rsidRDefault="00901E03" w:rsidP="00F13FEA">
            <w:pPr>
              <w:pStyle w:val="TableText"/>
              <w:rPr>
                <w:b/>
                <w:bCs/>
              </w:rPr>
            </w:pPr>
            <w:r w:rsidRPr="00F13FEA">
              <w:rPr>
                <w:b/>
                <w:bCs/>
              </w:rPr>
              <w:t xml:space="preserve">Watching brief </w:t>
            </w:r>
          </w:p>
        </w:tc>
        <w:tc>
          <w:tcPr>
            <w:tcW w:w="1843" w:type="dxa"/>
            <w:gridSpan w:val="2"/>
            <w:tcBorders>
              <w:bottom w:val="single" w:sz="8" w:space="0" w:color="32809C"/>
            </w:tcBorders>
          </w:tcPr>
          <w:p w14:paraId="289B4DCE" w14:textId="77777777" w:rsidR="00901E03" w:rsidRPr="00D66195" w:rsidRDefault="00901E03" w:rsidP="00F13FEA">
            <w:pPr>
              <w:pStyle w:val="TableText"/>
              <w:jc w:val="center"/>
            </w:pPr>
            <w:r w:rsidRPr="00D66195">
              <w:t>0</w:t>
            </w:r>
          </w:p>
        </w:tc>
        <w:tc>
          <w:tcPr>
            <w:tcW w:w="4796" w:type="dxa"/>
            <w:gridSpan w:val="4"/>
            <w:tcBorders>
              <w:bottom w:val="single" w:sz="8" w:space="0" w:color="32809C"/>
            </w:tcBorders>
          </w:tcPr>
          <w:p w14:paraId="6904AA2E" w14:textId="77777777" w:rsidR="00901E03" w:rsidRPr="00D66195" w:rsidRDefault="00901E03" w:rsidP="00F13FEA">
            <w:pPr>
              <w:pStyle w:val="TableText"/>
            </w:pPr>
          </w:p>
        </w:tc>
      </w:tr>
      <w:tr w:rsidR="00901E03" w:rsidRPr="00D66195" w14:paraId="57B732F9" w14:textId="77777777" w:rsidTr="006D578E">
        <w:tblPrEx>
          <w:tblCellMar>
            <w:left w:w="108" w:type="dxa"/>
            <w:right w:w="108" w:type="dxa"/>
          </w:tblCellMar>
        </w:tblPrEx>
        <w:trPr>
          <w:gridAfter w:val="1"/>
          <w:wAfter w:w="46" w:type="dxa"/>
        </w:trPr>
        <w:tc>
          <w:tcPr>
            <w:tcW w:w="1866" w:type="dxa"/>
            <w:gridSpan w:val="2"/>
            <w:tcBorders>
              <w:top w:val="single" w:sz="8" w:space="0" w:color="32809C"/>
            </w:tcBorders>
            <w:shd w:val="clear" w:color="auto" w:fill="32809C"/>
          </w:tcPr>
          <w:p w14:paraId="1F4269A4" w14:textId="77777777" w:rsidR="00901E03" w:rsidRPr="006D578E" w:rsidRDefault="00901E03" w:rsidP="00F13FEA">
            <w:pPr>
              <w:pStyle w:val="TableText"/>
              <w:rPr>
                <w:rFonts w:asciiTheme="minorHAnsi" w:hAnsiTheme="minorHAnsi"/>
                <w:b/>
                <w:bCs/>
                <w:color w:val="FFFFFF" w:themeColor="background1"/>
              </w:rPr>
            </w:pPr>
            <w:r w:rsidRPr="006D578E">
              <w:rPr>
                <w:rFonts w:asciiTheme="minorHAnsi" w:hAnsiTheme="minorHAnsi"/>
                <w:b/>
                <w:bCs/>
                <w:color w:val="FFFFFF" w:themeColor="background1"/>
              </w:rPr>
              <w:t xml:space="preserve">Adaptation urgency </w:t>
            </w:r>
          </w:p>
        </w:tc>
        <w:tc>
          <w:tcPr>
            <w:tcW w:w="1843" w:type="dxa"/>
            <w:gridSpan w:val="2"/>
            <w:tcBorders>
              <w:top w:val="single" w:sz="8" w:space="0" w:color="32809C"/>
            </w:tcBorders>
            <w:shd w:val="clear" w:color="auto" w:fill="FFFFFF" w:themeFill="background1"/>
          </w:tcPr>
          <w:p w14:paraId="51DB87C7" w14:textId="77777777" w:rsidR="00901E03" w:rsidRPr="00D66195" w:rsidRDefault="00901E03" w:rsidP="00F13FEA">
            <w:pPr>
              <w:pStyle w:val="TableText"/>
              <w:jc w:val="center"/>
              <w:rPr>
                <w:rFonts w:asciiTheme="minorHAnsi" w:hAnsiTheme="minorHAnsi"/>
              </w:rPr>
            </w:pPr>
            <w:r w:rsidRPr="00D66195">
              <w:rPr>
                <w:rFonts w:asciiTheme="minorHAnsi" w:hAnsiTheme="minorHAnsi"/>
              </w:rPr>
              <w:t>80</w:t>
            </w:r>
          </w:p>
        </w:tc>
        <w:tc>
          <w:tcPr>
            <w:tcW w:w="1276" w:type="dxa"/>
            <w:tcBorders>
              <w:top w:val="single" w:sz="8" w:space="0" w:color="32809C"/>
            </w:tcBorders>
            <w:shd w:val="clear" w:color="auto" w:fill="32809C"/>
          </w:tcPr>
          <w:p w14:paraId="6DF4B6E8" w14:textId="77777777" w:rsidR="00901E03" w:rsidRPr="00125B11" w:rsidRDefault="00901E03" w:rsidP="00F13FEA">
            <w:pPr>
              <w:pStyle w:val="TableText"/>
              <w:rPr>
                <w:rFonts w:asciiTheme="minorHAnsi" w:hAnsiTheme="minorHAnsi"/>
                <w:b/>
                <w:bCs/>
                <w:color w:val="FFFFFF" w:themeColor="background1"/>
              </w:rPr>
            </w:pPr>
            <w:r w:rsidRPr="00125B11">
              <w:rPr>
                <w:rFonts w:asciiTheme="minorHAnsi" w:hAnsiTheme="minorHAnsi"/>
                <w:b/>
                <w:bCs/>
                <w:color w:val="FFFFFF" w:themeColor="background1"/>
              </w:rPr>
              <w:t xml:space="preserve">Confidence </w:t>
            </w:r>
          </w:p>
        </w:tc>
        <w:tc>
          <w:tcPr>
            <w:tcW w:w="3520" w:type="dxa"/>
            <w:gridSpan w:val="3"/>
            <w:tcBorders>
              <w:top w:val="single" w:sz="8" w:space="0" w:color="32809C"/>
            </w:tcBorders>
          </w:tcPr>
          <w:p w14:paraId="6019C569" w14:textId="77777777" w:rsidR="00901E03" w:rsidRPr="00D66195" w:rsidRDefault="00901E03" w:rsidP="00F13FEA">
            <w:pPr>
              <w:pStyle w:val="TableText"/>
              <w:rPr>
                <w:rFonts w:asciiTheme="minorHAnsi" w:hAnsiTheme="minorHAnsi"/>
              </w:rPr>
            </w:pPr>
            <w:r w:rsidRPr="00D66195">
              <w:t>High agreement, medium evidence</w:t>
            </w:r>
          </w:p>
        </w:tc>
      </w:tr>
      <w:tr w:rsidR="00B921F5" w:rsidRPr="00D66195" w14:paraId="6CCA888F" w14:textId="77777777" w:rsidTr="00125B11">
        <w:tblPrEx>
          <w:tblCellMar>
            <w:left w:w="108" w:type="dxa"/>
            <w:right w:w="108" w:type="dxa"/>
          </w:tblCellMar>
        </w:tblPrEx>
        <w:trPr>
          <w:gridAfter w:val="1"/>
          <w:wAfter w:w="46" w:type="dxa"/>
        </w:trPr>
        <w:tc>
          <w:tcPr>
            <w:tcW w:w="1866" w:type="dxa"/>
            <w:gridSpan w:val="2"/>
            <w:shd w:val="clear" w:color="auto" w:fill="32809C"/>
          </w:tcPr>
          <w:p w14:paraId="2A2B4E87" w14:textId="77777777" w:rsidR="00901E03" w:rsidRPr="006D578E" w:rsidRDefault="00901E03" w:rsidP="00F13FEA">
            <w:pPr>
              <w:pStyle w:val="TableText"/>
              <w:rPr>
                <w:rFonts w:asciiTheme="minorHAnsi" w:hAnsiTheme="minorHAnsi"/>
                <w:b/>
                <w:bCs/>
                <w:color w:val="FFFFFF" w:themeColor="background1"/>
              </w:rPr>
            </w:pPr>
            <w:r w:rsidRPr="006D578E">
              <w:rPr>
                <w:rFonts w:asciiTheme="minorHAnsi" w:hAnsiTheme="minorHAnsi"/>
                <w:b/>
                <w:bCs/>
                <w:color w:val="FFFFFF" w:themeColor="background1"/>
              </w:rPr>
              <w:t xml:space="preserve">Consequence </w:t>
            </w:r>
          </w:p>
        </w:tc>
        <w:tc>
          <w:tcPr>
            <w:tcW w:w="851" w:type="dxa"/>
            <w:shd w:val="clear" w:color="auto" w:fill="32809C"/>
          </w:tcPr>
          <w:p w14:paraId="5A70633D" w14:textId="77777777" w:rsidR="00901E03" w:rsidRPr="00125B11" w:rsidRDefault="00901E03" w:rsidP="00F13FEA">
            <w:pPr>
              <w:pStyle w:val="TableText"/>
              <w:rPr>
                <w:rFonts w:asciiTheme="minorHAnsi" w:hAnsiTheme="minorHAnsi"/>
                <w:color w:val="FFFFFF" w:themeColor="background1"/>
              </w:rPr>
            </w:pPr>
            <w:r w:rsidRPr="00125B11">
              <w:rPr>
                <w:rFonts w:asciiTheme="minorHAnsi" w:hAnsiTheme="minorHAnsi"/>
                <w:color w:val="FFFFFF" w:themeColor="background1"/>
              </w:rPr>
              <w:t>Now</w:t>
            </w:r>
          </w:p>
        </w:tc>
        <w:tc>
          <w:tcPr>
            <w:tcW w:w="992" w:type="dxa"/>
          </w:tcPr>
          <w:p w14:paraId="249BFEF7" w14:textId="77777777" w:rsidR="00901E03" w:rsidRPr="00D66195" w:rsidRDefault="00901E03" w:rsidP="00F13FEA">
            <w:pPr>
              <w:pStyle w:val="TableText"/>
              <w:rPr>
                <w:rFonts w:asciiTheme="minorHAnsi" w:hAnsiTheme="minorHAnsi"/>
              </w:rPr>
            </w:pPr>
            <w:r w:rsidRPr="00D66195">
              <w:rPr>
                <w:rFonts w:asciiTheme="minorHAnsi" w:hAnsiTheme="minorHAnsi"/>
              </w:rPr>
              <w:t>Minor</w:t>
            </w:r>
          </w:p>
        </w:tc>
        <w:tc>
          <w:tcPr>
            <w:tcW w:w="1276" w:type="dxa"/>
            <w:shd w:val="clear" w:color="auto" w:fill="32809C"/>
          </w:tcPr>
          <w:p w14:paraId="0F91217A" w14:textId="77777777" w:rsidR="00901E03" w:rsidRPr="00125B11" w:rsidRDefault="00901E03" w:rsidP="00F13FEA">
            <w:pPr>
              <w:pStyle w:val="TableText"/>
              <w:rPr>
                <w:rFonts w:asciiTheme="minorHAnsi" w:hAnsiTheme="minorHAnsi"/>
                <w:color w:val="FFFFFF" w:themeColor="background1"/>
              </w:rPr>
            </w:pPr>
            <w:r w:rsidRPr="00125B11">
              <w:rPr>
                <w:rFonts w:asciiTheme="minorHAnsi" w:hAnsiTheme="minorHAnsi"/>
                <w:color w:val="FFFFFF" w:themeColor="background1"/>
              </w:rPr>
              <w:t>2050</w:t>
            </w:r>
          </w:p>
        </w:tc>
        <w:tc>
          <w:tcPr>
            <w:tcW w:w="1016" w:type="dxa"/>
          </w:tcPr>
          <w:p w14:paraId="4DBDED55" w14:textId="77777777" w:rsidR="00901E03" w:rsidRPr="00D66195" w:rsidRDefault="00901E03" w:rsidP="00F13FEA">
            <w:pPr>
              <w:pStyle w:val="TableText"/>
              <w:rPr>
                <w:rFonts w:asciiTheme="minorHAnsi" w:hAnsiTheme="minorHAnsi"/>
              </w:rPr>
            </w:pPr>
            <w:r w:rsidRPr="00D66195">
              <w:rPr>
                <w:rFonts w:asciiTheme="minorHAnsi" w:hAnsiTheme="minorHAnsi"/>
              </w:rPr>
              <w:t>Moderate</w:t>
            </w:r>
          </w:p>
        </w:tc>
        <w:tc>
          <w:tcPr>
            <w:tcW w:w="826" w:type="dxa"/>
            <w:shd w:val="clear" w:color="auto" w:fill="32809C"/>
          </w:tcPr>
          <w:p w14:paraId="0A46AF92" w14:textId="77777777" w:rsidR="00901E03" w:rsidRPr="00125B11" w:rsidRDefault="00901E03" w:rsidP="00F13FEA">
            <w:pPr>
              <w:pStyle w:val="TableText"/>
              <w:rPr>
                <w:rFonts w:asciiTheme="minorHAnsi" w:hAnsiTheme="minorHAnsi"/>
                <w:color w:val="FFFFFF" w:themeColor="background1"/>
              </w:rPr>
            </w:pPr>
            <w:r w:rsidRPr="00125B11">
              <w:rPr>
                <w:rFonts w:asciiTheme="minorHAnsi" w:hAnsiTheme="minorHAnsi"/>
                <w:color w:val="FFFFFF" w:themeColor="background1"/>
              </w:rPr>
              <w:t>2100</w:t>
            </w:r>
          </w:p>
        </w:tc>
        <w:tc>
          <w:tcPr>
            <w:tcW w:w="1678" w:type="dxa"/>
          </w:tcPr>
          <w:p w14:paraId="54CA37C6" w14:textId="77777777" w:rsidR="00901E03" w:rsidRPr="00D66195" w:rsidRDefault="00901E03" w:rsidP="00F13FEA">
            <w:pPr>
              <w:pStyle w:val="TableText"/>
              <w:rPr>
                <w:rFonts w:asciiTheme="minorHAnsi" w:hAnsiTheme="minorHAnsi"/>
              </w:rPr>
            </w:pPr>
            <w:r w:rsidRPr="00D66195">
              <w:rPr>
                <w:rFonts w:asciiTheme="minorHAnsi" w:hAnsiTheme="minorHAnsi"/>
              </w:rPr>
              <w:t>Major</w:t>
            </w:r>
          </w:p>
        </w:tc>
      </w:tr>
    </w:tbl>
    <w:p w14:paraId="30E5C9CA" w14:textId="071ED910" w:rsidR="006F6716" w:rsidRPr="00D66195" w:rsidRDefault="006F6716" w:rsidP="00554444">
      <w:pPr>
        <w:pStyle w:val="Heading3"/>
        <w:numPr>
          <w:ilvl w:val="0"/>
          <w:numId w:val="37"/>
        </w:numPr>
      </w:pPr>
      <w:bookmarkStart w:id="536" w:name="_Toc35871119"/>
      <w:bookmarkStart w:id="537" w:name="_Toc37153173"/>
      <w:bookmarkStart w:id="538" w:name="_Toc37404108"/>
      <w:r w:rsidRPr="00D66195">
        <w:t xml:space="preserve">E5 Risks to fisheries from changes in the characteristics, productivity and spatial </w:t>
      </w:r>
      <w:r w:rsidRPr="006F6716">
        <w:t>distribution</w:t>
      </w:r>
      <w:r w:rsidRPr="00D66195">
        <w:t xml:space="preserve"> of fish stocks due to changes</w:t>
      </w:r>
      <w:r w:rsidR="006D019D">
        <w:t> </w:t>
      </w:r>
      <w:r w:rsidRPr="00D66195">
        <w:t>in ocean temperature and acidification</w:t>
      </w:r>
      <w:bookmarkEnd w:id="536"/>
      <w:bookmarkEnd w:id="537"/>
      <w:bookmarkEnd w:id="538"/>
    </w:p>
    <w:p w14:paraId="7A7B1D53" w14:textId="77777777" w:rsidR="006F6716" w:rsidRPr="006D019D" w:rsidRDefault="006F6716" w:rsidP="006D019D">
      <w:pPr>
        <w:pStyle w:val="Heading4"/>
      </w:pPr>
      <w:r w:rsidRPr="00D66195">
        <w:t xml:space="preserve">Risk summary </w:t>
      </w:r>
    </w:p>
    <w:p w14:paraId="6020FC46" w14:textId="6DE45B95" w:rsidR="006F6716" w:rsidRPr="00D66195" w:rsidRDefault="006F6716" w:rsidP="006D019D">
      <w:pPr>
        <w:pStyle w:val="BodyText"/>
        <w:spacing w:before="100" w:after="100"/>
      </w:pPr>
      <w:bookmarkStart w:id="539" w:name="_Hlk37682923"/>
      <w:r w:rsidRPr="00D66195">
        <w:t>Primary production in coastal waters may be vulnerable to climate change</w:t>
      </w:r>
      <w:r>
        <w:t>-</w:t>
      </w:r>
      <w:r w:rsidRPr="00D66195">
        <w:t>driven ocean warming, acidification and sedimentation (Royal Society | Te Apārangi, 2016). Fish physiology is directly linked to temperature</w:t>
      </w:r>
      <w:r>
        <w:t>,</w:t>
      </w:r>
      <w:r w:rsidRPr="00D66195">
        <w:t xml:space="preserve"> </w:t>
      </w:r>
      <w:r>
        <w:t>so</w:t>
      </w:r>
      <w:r w:rsidRPr="00D66195">
        <w:t xml:space="preserve"> increasing sea surface temperatures under both RCP4.5 and RCP8.5 may alter growth, metabolism, reproductive success and food consumption (Ficke et al, 2007). This is most likely to occur at a species level, disrupting and creating additional pressures for aquatic communities (Ficke et al, 2007). Increasing ocean acidification also may have a negative impact on carbonate</w:t>
      </w:r>
      <w:r>
        <w:t>-</w:t>
      </w:r>
      <w:r w:rsidRPr="00D66195">
        <w:t>forming species, including mollusc</w:t>
      </w:r>
      <w:r>
        <w:t>s</w:t>
      </w:r>
      <w:r w:rsidRPr="00D66195">
        <w:t xml:space="preserve"> such as p</w:t>
      </w:r>
      <w:r>
        <w:t>ā</w:t>
      </w:r>
      <w:r w:rsidRPr="00D66195">
        <w:t>ua, cockles and fla</w:t>
      </w:r>
      <w:r>
        <w:t>t</w:t>
      </w:r>
      <w:r w:rsidRPr="00D66195">
        <w:t xml:space="preserve"> oysters that provide significant economic value</w:t>
      </w:r>
      <w:r>
        <w:t xml:space="preserve"> </w:t>
      </w:r>
      <w:r w:rsidRPr="00D66195">
        <w:t>(Law et al, 2017</w:t>
      </w:r>
      <w:r w:rsidR="00B26CF2">
        <w:t>a</w:t>
      </w:r>
      <w:r w:rsidR="00B131DE">
        <w:t>;</w:t>
      </w:r>
      <w:r w:rsidR="00B131DE" w:rsidRPr="00B131DE">
        <w:t xml:space="preserve"> </w:t>
      </w:r>
      <w:r w:rsidR="00B131DE" w:rsidRPr="00D66195">
        <w:t>Rouse et al, 2017</w:t>
      </w:r>
      <w:r w:rsidRPr="00D66195">
        <w:t>), although the evidence</w:t>
      </w:r>
      <w:r>
        <w:t xml:space="preserve"> on this</w:t>
      </w:r>
      <w:r w:rsidRPr="00D66195">
        <w:t xml:space="preserve"> is mixed</w:t>
      </w:r>
      <w:r>
        <w:t xml:space="preserve"> </w:t>
      </w:r>
      <w:r w:rsidRPr="00D66195">
        <w:t>(</w:t>
      </w:r>
      <w:r w:rsidR="00B131DE" w:rsidRPr="00D66195">
        <w:t xml:space="preserve">Cornwall </w:t>
      </w:r>
      <w:r w:rsidR="00E45927">
        <w:t>and Hurd</w:t>
      </w:r>
      <w:r w:rsidR="00B131DE" w:rsidRPr="00D66195">
        <w:t>, 2016</w:t>
      </w:r>
      <w:r w:rsidR="00B131DE">
        <w:t xml:space="preserve">; </w:t>
      </w:r>
      <w:r w:rsidRPr="00D66195">
        <w:t xml:space="preserve">Cross et al, 2016). </w:t>
      </w:r>
      <w:r>
        <w:t>O</w:t>
      </w:r>
      <w:r w:rsidRPr="00D66195">
        <w:t>ngoing sea</w:t>
      </w:r>
      <w:r>
        <w:t>-</w:t>
      </w:r>
      <w:r w:rsidRPr="00D66195">
        <w:t>level rise and ocean acidification will continue to</w:t>
      </w:r>
      <w:r>
        <w:t xml:space="preserve"> </w:t>
      </w:r>
      <w:r w:rsidRPr="00D66195">
        <w:t xml:space="preserve">increase </w:t>
      </w:r>
      <w:r w:rsidR="005D3C0E">
        <w:t xml:space="preserve">gradually </w:t>
      </w:r>
      <w:r w:rsidRPr="00D66195">
        <w:t>under both RCPs. The transmission of some diseases is temperature dependent, increasing in prevalence at higher temperature</w:t>
      </w:r>
      <w:r>
        <w:t>s</w:t>
      </w:r>
      <w:r w:rsidRPr="00D66195">
        <w:t xml:space="preserve"> and with a faster transmission rate (Sweet</w:t>
      </w:r>
      <w:r w:rsidR="005B012C">
        <w:t xml:space="preserve"> et al</w:t>
      </w:r>
      <w:r>
        <w:t>,</w:t>
      </w:r>
      <w:r w:rsidRPr="00D66195">
        <w:t xml:space="preserve"> 2016). Other stressors </w:t>
      </w:r>
      <w:r w:rsidR="00E45927">
        <w:t xml:space="preserve">from human activity </w:t>
      </w:r>
      <w:r w:rsidRPr="00D66195">
        <w:t>such as disturbance of habitat associated with commercial fishing and over</w:t>
      </w:r>
      <w:r>
        <w:t>-</w:t>
      </w:r>
      <w:r w:rsidRPr="00D66195">
        <w:t xml:space="preserve">exploitation can have significant impacts on productivity (Parsons et al, 2014). </w:t>
      </w:r>
    </w:p>
    <w:bookmarkEnd w:id="539"/>
    <w:p w14:paraId="6C7B04D6" w14:textId="77777777" w:rsidR="006F6716" w:rsidRPr="00342A50" w:rsidRDefault="006F6716" w:rsidP="006D019D">
      <w:pPr>
        <w:pStyle w:val="Heading4"/>
        <w:spacing w:before="180"/>
      </w:pPr>
      <w:r w:rsidRPr="00D66195">
        <w:t xml:space="preserve">Exposure </w:t>
      </w:r>
    </w:p>
    <w:p w14:paraId="467565CD" w14:textId="5709043C" w:rsidR="006F6716" w:rsidRPr="00D66195" w:rsidRDefault="006F6716" w:rsidP="006D019D">
      <w:pPr>
        <w:pStyle w:val="BodyText"/>
        <w:spacing w:before="100"/>
      </w:pPr>
      <w:r w:rsidRPr="00D66195">
        <w:t>Commercial fisheries are reliant on the productivity and spatial distribution of fish species and ecosystems</w:t>
      </w:r>
      <w:r>
        <w:t>,</w:t>
      </w:r>
      <w:r w:rsidRPr="00D66195">
        <w:t xml:space="preserve"> </w:t>
      </w:r>
      <w:r>
        <w:t>leaving them</w:t>
      </w:r>
      <w:r w:rsidRPr="00D66195">
        <w:t xml:space="preserve"> exposed to changes in fish stock abundance, composition and behaviour. Changes in ocean temperature and ocean acidification will affect habitat, species growth and reproduction rates, impacting abundance, composition and behaviour. </w:t>
      </w:r>
    </w:p>
    <w:p w14:paraId="20CF3E38" w14:textId="6A2A0958" w:rsidR="006F6716" w:rsidRPr="00D66195" w:rsidRDefault="006F6716" w:rsidP="006D019D">
      <w:pPr>
        <w:pStyle w:val="BodyText"/>
        <w:spacing w:before="100"/>
      </w:pPr>
      <w:r w:rsidRPr="00D66195">
        <w:t>Under RCP8.5 the mean sea surface temperature is projected to increase by 1</w:t>
      </w:r>
      <w:r w:rsidR="000459FF">
        <w:t> </w:t>
      </w:r>
      <w:r w:rsidRPr="002E1816">
        <w:t>degree Celsius</w:t>
      </w:r>
      <w:r w:rsidR="00E45927" w:rsidRPr="00D66195">
        <w:t xml:space="preserve"> by 2040</w:t>
      </w:r>
      <w:r w:rsidRPr="00D66195">
        <w:t xml:space="preserve"> and 2.5</w:t>
      </w:r>
      <w:r>
        <w:t xml:space="preserve"> degrees</w:t>
      </w:r>
      <w:r w:rsidRPr="00D66195">
        <w:t xml:space="preserve"> </w:t>
      </w:r>
      <w:r w:rsidR="00E45927">
        <w:t>by</w:t>
      </w:r>
      <w:r w:rsidR="00E45927" w:rsidRPr="00D66195">
        <w:t xml:space="preserve"> 2090 </w:t>
      </w:r>
      <w:r w:rsidRPr="00D66195">
        <w:t xml:space="preserve">(Climate Change Adaptation Technical Working Group, 2017). The Tasman Sea is projected to experience the largest temperature change, with an expected </w:t>
      </w:r>
      <w:r w:rsidRPr="00D66195">
        <w:lastRenderedPageBreak/>
        <w:t>warming exceeding 3.1</w:t>
      </w:r>
      <w:r>
        <w:t xml:space="preserve"> degrees</w:t>
      </w:r>
      <w:r w:rsidRPr="00D66195">
        <w:t xml:space="preserve"> by 2100</w:t>
      </w:r>
      <w:r>
        <w:t>;</w:t>
      </w:r>
      <w:r w:rsidRPr="00D66195">
        <w:t xml:space="preserve"> the southern waters will experience the lowest warming (Law et al, 201</w:t>
      </w:r>
      <w:r w:rsidR="00B26CF2">
        <w:t>7b</w:t>
      </w:r>
      <w:r w:rsidRPr="00D66195">
        <w:t>). Marine heatwaves are already exacerbating changes</w:t>
      </w:r>
      <w:r>
        <w:t>,</w:t>
      </w:r>
      <w:r w:rsidRPr="00D66195">
        <w:t xml:space="preserve"> and sea surface temperature was up to 6</w:t>
      </w:r>
      <w:r>
        <w:t xml:space="preserve"> degrees</w:t>
      </w:r>
      <w:r w:rsidRPr="00D66195">
        <w:t xml:space="preserve"> above average in 2016/17 in some areas (</w:t>
      </w:r>
      <w:r w:rsidR="00E45927" w:rsidRPr="00D66195">
        <w:t>Salinger 2019</w:t>
      </w:r>
      <w:r w:rsidR="00E45927">
        <w:t xml:space="preserve">; </w:t>
      </w:r>
      <w:r w:rsidRPr="00D66195">
        <w:t xml:space="preserve">Sutton and Bowen, 2019). </w:t>
      </w:r>
    </w:p>
    <w:p w14:paraId="4992AE87" w14:textId="18ED0100" w:rsidR="006F6716" w:rsidRPr="00D66195" w:rsidRDefault="006F6716" w:rsidP="006D019D">
      <w:pPr>
        <w:pStyle w:val="BodyText"/>
        <w:spacing w:before="100"/>
      </w:pPr>
      <w:r w:rsidRPr="00D66195">
        <w:t xml:space="preserve">Changes in habitat will lead to a change in the distribution of species, and </w:t>
      </w:r>
      <w:r>
        <w:t>this</w:t>
      </w:r>
      <w:r w:rsidRPr="00D66195">
        <w:t xml:space="preserve"> has </w:t>
      </w:r>
      <w:r>
        <w:t xml:space="preserve">already </w:t>
      </w:r>
      <w:r w:rsidRPr="00D66195">
        <w:t>been observed in New Zealand’s marine systems (Law et al, 201</w:t>
      </w:r>
      <w:r w:rsidR="00B26CF2">
        <w:t>7b</w:t>
      </w:r>
      <w:r w:rsidRPr="00D66195">
        <w:t>). The reproductive success, growth and survival of fish species will depend on its thermal tolerance and ability to adapt</w:t>
      </w:r>
      <w:r>
        <w:t>,</w:t>
      </w:r>
      <w:r w:rsidRPr="00D66195">
        <w:t xml:space="preserve"> but </w:t>
      </w:r>
      <w:r w:rsidR="00A34943">
        <w:t>is</w:t>
      </w:r>
      <w:r w:rsidR="00A34943" w:rsidRPr="00D66195">
        <w:t xml:space="preserve"> </w:t>
      </w:r>
      <w:r w:rsidRPr="00D66195">
        <w:t xml:space="preserve">likely </w:t>
      </w:r>
      <w:r w:rsidR="00A34943">
        <w:t xml:space="preserve">to </w:t>
      </w:r>
      <w:r w:rsidRPr="00D66195">
        <w:t>result in geographic shifts of ecosystems</w:t>
      </w:r>
      <w:r>
        <w:t>,</w:t>
      </w:r>
      <w:r w:rsidRPr="00D66195">
        <w:t xml:space="preserve"> and an increasing dominance of warm</w:t>
      </w:r>
      <w:r w:rsidR="00F31D10">
        <w:noBreakHyphen/>
      </w:r>
      <w:r w:rsidRPr="00D66195">
        <w:t>water species</w:t>
      </w:r>
      <w:r>
        <w:t xml:space="preserve"> </w:t>
      </w:r>
      <w:r w:rsidRPr="00D66195">
        <w:t>(</w:t>
      </w:r>
      <w:r w:rsidR="00AA78A0" w:rsidRPr="00D66195">
        <w:t>Ficke et al, 2007</w:t>
      </w:r>
      <w:r w:rsidR="00AA78A0">
        <w:t xml:space="preserve">; </w:t>
      </w:r>
      <w:r w:rsidRPr="00D66195">
        <w:t>Law et al, 201</w:t>
      </w:r>
      <w:r w:rsidR="00B26CF2">
        <w:t>7b</w:t>
      </w:r>
      <w:r w:rsidRPr="00D66195">
        <w:t>).</w:t>
      </w:r>
    </w:p>
    <w:p w14:paraId="1B3E5620" w14:textId="445AEE22" w:rsidR="006F6716" w:rsidRPr="00D66195" w:rsidRDefault="006F6716" w:rsidP="00342A50">
      <w:pPr>
        <w:pStyle w:val="BodyText"/>
      </w:pPr>
      <w:r w:rsidRPr="00D66195">
        <w:t>The effects of ocean acidification on primary productivity, nutrient availability and chlorophyll, as well as on fish behaviour and calcifying species</w:t>
      </w:r>
      <w:r>
        <w:t>,</w:t>
      </w:r>
      <w:r w:rsidRPr="00D66195">
        <w:t xml:space="preserve"> are uncertain</w:t>
      </w:r>
      <w:r>
        <w:t>.</w:t>
      </w:r>
      <w:r w:rsidRPr="00D66195">
        <w:t xml:space="preserve"> </w:t>
      </w:r>
      <w:r>
        <w:t>E</w:t>
      </w:r>
      <w:r w:rsidRPr="00D66195">
        <w:t>vidence is mixed</w:t>
      </w:r>
      <w:r>
        <w:t>,</w:t>
      </w:r>
      <w:r w:rsidRPr="00D66195">
        <w:t xml:space="preserve"> and varies between species</w:t>
      </w:r>
      <w:r>
        <w:t xml:space="preserve"> </w:t>
      </w:r>
      <w:r w:rsidRPr="00D66195">
        <w:t>(</w:t>
      </w:r>
      <w:r w:rsidR="00AA78A0" w:rsidRPr="00D66195">
        <w:t>Avignon et al, 2020; Chan et al, 2016; Cross et al, 2016; Hildebrandt et al, 20</w:t>
      </w:r>
      <w:r w:rsidR="008D3325">
        <w:t>16</w:t>
      </w:r>
      <w:r w:rsidR="00AA78A0" w:rsidRPr="00D66195">
        <w:t>;</w:t>
      </w:r>
      <w:r w:rsidR="00AA78A0">
        <w:t xml:space="preserve"> </w:t>
      </w:r>
      <w:r w:rsidRPr="00D66195">
        <w:t>Law et al, 2017</w:t>
      </w:r>
      <w:r w:rsidR="00CB2216">
        <w:t>a</w:t>
      </w:r>
      <w:r w:rsidRPr="00D66195">
        <w:t xml:space="preserve">; </w:t>
      </w:r>
      <w:r w:rsidR="00AA78A0" w:rsidRPr="00D66195">
        <w:t xml:space="preserve">Long et al, 2017; </w:t>
      </w:r>
      <w:r w:rsidRPr="00D66195">
        <w:t xml:space="preserve">Parsons et al, 2014). Projections indicate that surface pH will continue </w:t>
      </w:r>
      <w:r>
        <w:t>a</w:t>
      </w:r>
      <w:r w:rsidRPr="00D66195">
        <w:t xml:space="preserve"> gradual decline across New Zealand’s marine environment under RCP8.5 (Law et al, 2017</w:t>
      </w:r>
      <w:r w:rsidR="00CB2216">
        <w:t>a</w:t>
      </w:r>
      <w:r w:rsidRPr="00D66195">
        <w:t xml:space="preserve">). </w:t>
      </w:r>
    </w:p>
    <w:p w14:paraId="417ABE60" w14:textId="77777777" w:rsidR="006F6716" w:rsidRPr="00D66195" w:rsidRDefault="006F6716" w:rsidP="00DB7619">
      <w:pPr>
        <w:pStyle w:val="Heading4"/>
      </w:pPr>
      <w:r w:rsidRPr="00D66195">
        <w:t xml:space="preserve">Sensitivity </w:t>
      </w:r>
    </w:p>
    <w:p w14:paraId="1CE63DEC" w14:textId="46675F6A" w:rsidR="006F6716" w:rsidRPr="00D66195" w:rsidRDefault="006F6716" w:rsidP="00DB7619">
      <w:pPr>
        <w:pStyle w:val="BodyText"/>
      </w:pPr>
      <w:r w:rsidRPr="00D66195">
        <w:t>The vulnerability of fisheries</w:t>
      </w:r>
      <w:r>
        <w:t>,</w:t>
      </w:r>
      <w:r w:rsidRPr="00D66195">
        <w:t xml:space="preserve"> and</w:t>
      </w:r>
      <w:r w:rsidR="00CD74AB">
        <w:t xml:space="preserve"> of</w:t>
      </w:r>
      <w:r w:rsidRPr="00D66195">
        <w:t xml:space="preserve"> the ecosystems that support them, will be determined by their tolerance to changes in sea surface temperatures and ocean acidification. </w:t>
      </w:r>
      <w:r>
        <w:t>How</w:t>
      </w:r>
      <w:r w:rsidRPr="00D66195">
        <w:t xml:space="preserve"> increasing temperatures </w:t>
      </w:r>
      <w:r>
        <w:t xml:space="preserve">impact </w:t>
      </w:r>
      <w:r w:rsidRPr="00D66195">
        <w:t xml:space="preserve">on growth, metabolism and reproductive success </w:t>
      </w:r>
      <w:r>
        <w:t>will depend</w:t>
      </w:r>
      <w:r w:rsidRPr="00D66195">
        <w:t xml:space="preserve"> on the thermal tolerance of individual species</w:t>
      </w:r>
      <w:r>
        <w:t>,</w:t>
      </w:r>
      <w:r w:rsidRPr="00D66195">
        <w:t xml:space="preserve"> </w:t>
      </w:r>
      <w:r>
        <w:t>so</w:t>
      </w:r>
      <w:r w:rsidRPr="00D66195">
        <w:t xml:space="preserve"> it is difficult to determine </w:t>
      </w:r>
      <w:r>
        <w:t>just how vulnerable</w:t>
      </w:r>
      <w:r w:rsidRPr="00D66195">
        <w:t xml:space="preserve"> New Zealand fisheries are. Recruitment, </w:t>
      </w:r>
      <w:r w:rsidR="00B26E8C">
        <w:t xml:space="preserve">which involves </w:t>
      </w:r>
      <w:r w:rsidRPr="00D66195">
        <w:t xml:space="preserve">the process </w:t>
      </w:r>
      <w:r w:rsidR="00B26E8C">
        <w:t xml:space="preserve">of adding </w:t>
      </w:r>
      <w:r w:rsidRPr="00D66195">
        <w:t xml:space="preserve">individuals to a population </w:t>
      </w:r>
      <w:r w:rsidR="00B26E8C">
        <w:t xml:space="preserve">based on </w:t>
      </w:r>
      <w:r w:rsidRPr="00D66195">
        <w:t xml:space="preserve">either </w:t>
      </w:r>
      <w:r w:rsidR="00B26E8C">
        <w:t xml:space="preserve">their </w:t>
      </w:r>
      <w:r w:rsidRPr="00D66195">
        <w:t xml:space="preserve">birth or </w:t>
      </w:r>
      <w:r w:rsidR="00B26E8C">
        <w:t xml:space="preserve">their </w:t>
      </w:r>
      <w:r w:rsidRPr="00D66195">
        <w:t>maturation, is correlated with sea surface temperature for several New Zealand fish species</w:t>
      </w:r>
      <w:r>
        <w:t>,</w:t>
      </w:r>
      <w:r w:rsidRPr="00D66195">
        <w:t xml:space="preserve"> including gemfish</w:t>
      </w:r>
      <w:r w:rsidRPr="00D66195">
        <w:rPr>
          <w:i/>
        </w:rPr>
        <w:t xml:space="preserve">, </w:t>
      </w:r>
      <w:r w:rsidRPr="00D66195">
        <w:t xml:space="preserve">southern blue whiting and snapper (Beentjes and Renwick, 2001). Increases in sea surface temperature </w:t>
      </w:r>
      <w:r w:rsidR="00A34943">
        <w:t>are</w:t>
      </w:r>
      <w:r w:rsidR="00A34943" w:rsidRPr="00D66195">
        <w:t xml:space="preserve"> </w:t>
      </w:r>
      <w:r w:rsidRPr="00D66195">
        <w:t xml:space="preserve">likely </w:t>
      </w:r>
      <w:r w:rsidR="00A34943">
        <w:t xml:space="preserve">to </w:t>
      </w:r>
      <w:r w:rsidRPr="00D66195">
        <w:t xml:space="preserve">result in spatial changes </w:t>
      </w:r>
      <w:r>
        <w:t>for</w:t>
      </w:r>
      <w:r w:rsidRPr="00D66195">
        <w:t xml:space="preserve"> these species</w:t>
      </w:r>
      <w:r>
        <w:t>;</w:t>
      </w:r>
      <w:r w:rsidRPr="00D66195">
        <w:t xml:space="preserve"> fish populations </w:t>
      </w:r>
      <w:r w:rsidR="00B26E8C">
        <w:t xml:space="preserve">that are </w:t>
      </w:r>
      <w:r w:rsidRPr="00D66195">
        <w:t xml:space="preserve">particularly sensitive to an increase may </w:t>
      </w:r>
      <w:r>
        <w:t>become less</w:t>
      </w:r>
      <w:r w:rsidRPr="00D66195">
        <w:t xml:space="preserve"> abundan</w:t>
      </w:r>
      <w:r>
        <w:t>t</w:t>
      </w:r>
      <w:r w:rsidRPr="00D66195">
        <w:t>, change location or experience range contractions (Ficke et al, 2007).</w:t>
      </w:r>
      <w:r w:rsidR="00ED441D">
        <w:t xml:space="preserve"> </w:t>
      </w:r>
      <w:r w:rsidRPr="00D66195">
        <w:t>New Zealand’s crustacean species, and any</w:t>
      </w:r>
      <w:r>
        <w:t xml:space="preserve"> other species</w:t>
      </w:r>
      <w:r w:rsidRPr="00D66195">
        <w:t xml:space="preserve"> with carbonate shells</w:t>
      </w:r>
      <w:r>
        <w:t>,</w:t>
      </w:r>
      <w:r w:rsidRPr="00D66195">
        <w:t xml:space="preserve"> may</w:t>
      </w:r>
      <w:r>
        <w:t xml:space="preserve"> also</w:t>
      </w:r>
      <w:r w:rsidRPr="00D66195">
        <w:t xml:space="preserve"> be sensitive to ocean acidification </w:t>
      </w:r>
      <w:r w:rsidR="0084393E">
        <w:t>because</w:t>
      </w:r>
      <w:r w:rsidRPr="00D66195">
        <w:t xml:space="preserve"> their shell composition </w:t>
      </w:r>
      <w:r w:rsidR="0084393E">
        <w:t xml:space="preserve">is </w:t>
      </w:r>
      <w:r w:rsidRPr="00D66195">
        <w:t>the most vulnerable to dissolution under lower pH conditions (Law et al, 2017</w:t>
      </w:r>
      <w:r w:rsidR="00CB2216">
        <w:t>a</w:t>
      </w:r>
      <w:r w:rsidRPr="00D66195">
        <w:t xml:space="preserve">). </w:t>
      </w:r>
    </w:p>
    <w:p w14:paraId="47E2406E" w14:textId="0DCFB95B" w:rsidR="006F6716" w:rsidRPr="00D66195" w:rsidRDefault="006F6716" w:rsidP="00DB7619">
      <w:pPr>
        <w:pStyle w:val="BodyText"/>
      </w:pPr>
      <w:r w:rsidRPr="00D66195">
        <w:t xml:space="preserve">Fisheries are also sensitive to </w:t>
      </w:r>
      <w:r>
        <w:t xml:space="preserve">the </w:t>
      </w:r>
      <w:r w:rsidRPr="00D66195">
        <w:t>indirect effects of climate change such as availability of food</w:t>
      </w:r>
      <w:r w:rsidR="006D019D">
        <w:t> </w:t>
      </w:r>
      <w:r w:rsidRPr="00D66195">
        <w:t xml:space="preserve">and habitat (Dunn et al, 2009). </w:t>
      </w:r>
      <w:r>
        <w:t>For example, a</w:t>
      </w:r>
      <w:r w:rsidRPr="00D66195">
        <w:t xml:space="preserve"> decline in phytoplankton </w:t>
      </w:r>
      <w:r>
        <w:t>due to</w:t>
      </w:r>
      <w:r w:rsidRPr="00D66195">
        <w:t xml:space="preserve"> increasing temperatures beyond optimum temperature thresholds can result in a decrease in fisheries productivity (</w:t>
      </w:r>
      <w:r w:rsidR="00CD74AB" w:rsidRPr="00D66195">
        <w:t>Ficke et al, 2007</w:t>
      </w:r>
      <w:r w:rsidR="00CD74AB">
        <w:t xml:space="preserve">; </w:t>
      </w:r>
      <w:r w:rsidRPr="00D66195">
        <w:t>Thomas</w:t>
      </w:r>
      <w:r>
        <w:t xml:space="preserve"> et al</w:t>
      </w:r>
      <w:r w:rsidRPr="00D66195">
        <w:t xml:space="preserve">, 2012). </w:t>
      </w:r>
      <w:r>
        <w:t>C</w:t>
      </w:r>
      <w:r w:rsidRPr="00D66195">
        <w:t>limate change</w:t>
      </w:r>
      <w:r>
        <w:t xml:space="preserve"> effects</w:t>
      </w:r>
      <w:r w:rsidRPr="00D66195">
        <w:t xml:space="preserve"> may also be more pronounced for short-lived species and those approaching the limits of their thermal and acidity ranges in New Zealand waters (Dunn et al, 2009). Furthermore, fish populations that provide recreational value in geographically isolated systems such as lakes and springs are highly sensitive to changes in climate</w:t>
      </w:r>
      <w:r>
        <w:t>,</w:t>
      </w:r>
      <w:r w:rsidRPr="00D66195">
        <w:t xml:space="preserve"> as they are limited by physical barriers to migration (Ficke et al, 2007). </w:t>
      </w:r>
    </w:p>
    <w:p w14:paraId="4DCE908E" w14:textId="77777777" w:rsidR="006F6716" w:rsidRPr="00D66195" w:rsidRDefault="006F6716" w:rsidP="00DB7619">
      <w:pPr>
        <w:pStyle w:val="Heading4"/>
      </w:pPr>
      <w:r w:rsidRPr="00D66195">
        <w:t>Adaptive capacity</w:t>
      </w:r>
    </w:p>
    <w:p w14:paraId="088C7433" w14:textId="76F73C3A" w:rsidR="006F6716" w:rsidRPr="00D66195" w:rsidRDefault="006F6716" w:rsidP="00DB7619">
      <w:pPr>
        <w:pStyle w:val="BodyText"/>
      </w:pPr>
      <w:r w:rsidRPr="00D66195">
        <w:t xml:space="preserve">Adaptive capacity at the individual level and the ability of the industry to modify </w:t>
      </w:r>
      <w:r w:rsidR="00AB79A3">
        <w:t>its</w:t>
      </w:r>
      <w:r w:rsidR="00AB79A3" w:rsidRPr="00D66195">
        <w:t xml:space="preserve"> </w:t>
      </w:r>
      <w:r w:rsidRPr="00D66195">
        <w:t>practices</w:t>
      </w:r>
      <w:r w:rsidR="006D019D">
        <w:t> </w:t>
      </w:r>
      <w:r w:rsidRPr="00D66195">
        <w:t xml:space="preserve">and investments in part </w:t>
      </w:r>
      <w:r>
        <w:t xml:space="preserve">depend </w:t>
      </w:r>
      <w:r w:rsidRPr="00D66195">
        <w:t xml:space="preserve">on governance frameworks and regulation (Royal Society | Te Apārangi, 2016). The </w:t>
      </w:r>
      <w:r>
        <w:t>q</w:t>
      </w:r>
      <w:r w:rsidRPr="00D66195">
        <w:t xml:space="preserve">uota </w:t>
      </w:r>
      <w:r>
        <w:t>m</w:t>
      </w:r>
      <w:r w:rsidRPr="00D66195">
        <w:t xml:space="preserve">anagement </w:t>
      </w:r>
      <w:r>
        <w:t>s</w:t>
      </w:r>
      <w:r w:rsidRPr="00D66195">
        <w:t xml:space="preserve">ystem (QMS) provides the framework for maintaining fisheries at a sustainable level within the </w:t>
      </w:r>
      <w:r>
        <w:t>exclusive economic zone (</w:t>
      </w:r>
      <w:r w:rsidRPr="00D66195">
        <w:t>EEZ</w:t>
      </w:r>
      <w:r>
        <w:t>)</w:t>
      </w:r>
      <w:r w:rsidRPr="00D66195">
        <w:t xml:space="preserve"> and territorial sea, and New Zealand’</w:t>
      </w:r>
      <w:r>
        <w:t>s</w:t>
      </w:r>
      <w:r w:rsidRPr="00D66195">
        <w:t xml:space="preserve"> </w:t>
      </w:r>
      <w:r>
        <w:t>f</w:t>
      </w:r>
      <w:r w:rsidRPr="00D66195">
        <w:t xml:space="preserve">isheries </w:t>
      </w:r>
      <w:r>
        <w:t>m</w:t>
      </w:r>
      <w:r w:rsidRPr="00D66195">
        <w:t>anagement system allows for flexibility in responding to the changes. Good governance will be central for building adaptive capacity and</w:t>
      </w:r>
      <w:r w:rsidR="006D019D">
        <w:t> </w:t>
      </w:r>
      <w:r w:rsidRPr="00D66195">
        <w:t xml:space="preserve">developing clear adaptation plans and may mitigate potential maladaptive pathways. </w:t>
      </w:r>
    </w:p>
    <w:p w14:paraId="0F528F7D" w14:textId="6587D830" w:rsidR="006F6716" w:rsidRDefault="006F6716" w:rsidP="00DB7619">
      <w:pPr>
        <w:pStyle w:val="BodyText"/>
      </w:pPr>
      <w:r w:rsidRPr="00D66195">
        <w:lastRenderedPageBreak/>
        <w:t xml:space="preserve">Awareness of the effects of climate change is critical to adaptive capacity and is evident in New Zealand, </w:t>
      </w:r>
      <w:r w:rsidR="00AB79A3">
        <w:t xml:space="preserve">as </w:t>
      </w:r>
      <w:r w:rsidRPr="00D66195">
        <w:t>demonstrated by new research program</w:t>
      </w:r>
      <w:r>
        <w:t>me</w:t>
      </w:r>
      <w:r w:rsidRPr="00D66195">
        <w:t>s, monitoring and workshops being held to learn from international experiences (Pinkerton</w:t>
      </w:r>
      <w:r w:rsidR="00AB79A3">
        <w:t>,</w:t>
      </w:r>
      <w:r w:rsidRPr="00D66195">
        <w:t xml:space="preserve"> 2017). However</w:t>
      </w:r>
      <w:r>
        <w:t>,</w:t>
      </w:r>
      <w:r w:rsidRPr="00D66195">
        <w:t xml:space="preserve"> the industry’s response to climate change and its ability to plan</w:t>
      </w:r>
      <w:r>
        <w:t xml:space="preserve"> may be affected by </w:t>
      </w:r>
      <w:r w:rsidRPr="00D66195">
        <w:t>the</w:t>
      </w:r>
      <w:r>
        <w:t>:</w:t>
      </w:r>
      <w:r w:rsidRPr="00D66195">
        <w:t xml:space="preserve"> </w:t>
      </w:r>
    </w:p>
    <w:p w14:paraId="6D576268" w14:textId="6056FD6A" w:rsidR="006F6716" w:rsidRPr="00D66195" w:rsidRDefault="006F6716" w:rsidP="00DB7619">
      <w:pPr>
        <w:pStyle w:val="Quote"/>
      </w:pPr>
      <w:r w:rsidRPr="00D66195">
        <w:t>“many interacting factors that affect fishery performance, including overfishing, management-driven change, market demands (size, season), natural fluctuations in population dynamics, inter-annual variation in biophysical environment, interactions with other species, habitat loss and finally climate change</w:t>
      </w:r>
      <w:r w:rsidR="00D7539A">
        <w:t>.</w:t>
      </w:r>
      <w:r w:rsidRPr="00D66195">
        <w:t>”</w:t>
      </w:r>
      <w:r>
        <w:t xml:space="preserve"> (</w:t>
      </w:r>
      <w:r w:rsidRPr="00D66195">
        <w:t>Pecl et al, 2019</w:t>
      </w:r>
      <w:r>
        <w:t>,</w:t>
      </w:r>
      <w:r w:rsidRPr="00D66195">
        <w:t xml:space="preserve"> p</w:t>
      </w:r>
      <w:r>
        <w:t xml:space="preserve"> </w:t>
      </w:r>
      <w:r w:rsidRPr="00D66195">
        <w:t>1503</w:t>
      </w:r>
      <w:r>
        <w:t>)</w:t>
      </w:r>
      <w:r>
        <w:rPr>
          <w:rStyle w:val="CommentReference"/>
          <w:rFonts w:cs="Arial"/>
          <w:lang w:eastAsia="en-US"/>
        </w:rPr>
        <w:t xml:space="preserve"> </w:t>
      </w:r>
    </w:p>
    <w:p w14:paraId="4C67323B" w14:textId="77777777" w:rsidR="006F6716" w:rsidRPr="00DB7619" w:rsidRDefault="006F6716" w:rsidP="00DB7619">
      <w:pPr>
        <w:pStyle w:val="Heading4"/>
      </w:pPr>
      <w:r w:rsidRPr="00D66195">
        <w:t>Consequence</w:t>
      </w:r>
    </w:p>
    <w:p w14:paraId="2DFEE46A" w14:textId="61EEB172" w:rsidR="006F6716" w:rsidRPr="00D66195" w:rsidRDefault="006F6716" w:rsidP="00DB7619">
      <w:pPr>
        <w:pStyle w:val="BodyText"/>
      </w:pPr>
      <w:r w:rsidRPr="00D66195">
        <w:t xml:space="preserve">Commercial fisheries contribute </w:t>
      </w:r>
      <w:r w:rsidR="00433AA3">
        <w:t>about</w:t>
      </w:r>
      <w:r w:rsidR="00433AA3" w:rsidRPr="00D66195">
        <w:t xml:space="preserve"> </w:t>
      </w:r>
      <w:r w:rsidRPr="00D66195">
        <w:t xml:space="preserve">0.7 per cent to New Zealand’s GDP, </w:t>
      </w:r>
      <w:r w:rsidR="003E58C5">
        <w:t>produce</w:t>
      </w:r>
      <w:r w:rsidRPr="00D66195">
        <w:t xml:space="preserve"> the fifth</w:t>
      </w:r>
      <w:r w:rsidR="003E58C5">
        <w:t>-</w:t>
      </w:r>
      <w:r w:rsidRPr="00D66195">
        <w:t xml:space="preserve">largest export commodity by value, and </w:t>
      </w:r>
      <w:r w:rsidR="003E58C5">
        <w:t>are</w:t>
      </w:r>
      <w:r w:rsidR="003E58C5" w:rsidRPr="00D66195">
        <w:t xml:space="preserve"> </w:t>
      </w:r>
      <w:r w:rsidRPr="00D66195">
        <w:t>responsible for 0.7</w:t>
      </w:r>
      <w:r w:rsidR="006D019D">
        <w:t> </w:t>
      </w:r>
      <w:r w:rsidRPr="00D66195">
        <w:t>per cent of New Zealand employment (Williams</w:t>
      </w:r>
      <w:r>
        <w:t xml:space="preserve"> et al</w:t>
      </w:r>
      <w:r w:rsidRPr="00D66195">
        <w:t xml:space="preserve">, 2017). </w:t>
      </w:r>
    </w:p>
    <w:p w14:paraId="268D8E53" w14:textId="37FF0B3F" w:rsidR="006F6716" w:rsidRPr="00D66195" w:rsidRDefault="006F6716" w:rsidP="00DB7619">
      <w:pPr>
        <w:pStyle w:val="BodyText"/>
      </w:pPr>
      <w:r w:rsidRPr="00D66195">
        <w:t>By 2100</w:t>
      </w:r>
      <w:r w:rsidR="005D3C0E">
        <w:t>,</w:t>
      </w:r>
      <w:r w:rsidRPr="00D66195">
        <w:t xml:space="preserve"> net primary productivity is projected to decline by 1.2 per cent </w:t>
      </w:r>
      <w:r w:rsidR="003E58C5" w:rsidRPr="00D66195">
        <w:t xml:space="preserve">under RCP4.5 </w:t>
      </w:r>
      <w:r w:rsidRPr="00D66195">
        <w:t xml:space="preserve">and </w:t>
      </w:r>
      <w:r w:rsidR="003E58C5">
        <w:t xml:space="preserve">by </w:t>
      </w:r>
      <w:r w:rsidRPr="00D66195">
        <w:t xml:space="preserve">4.5 per cent under RCP8.5 (Tait et al, 2016). Ocean warming will affect fish stock productivity and species distribution, impacting </w:t>
      </w:r>
      <w:r w:rsidR="00BC4E45">
        <w:t xml:space="preserve">on </w:t>
      </w:r>
      <w:r w:rsidRPr="00D66195">
        <w:t xml:space="preserve">fish stock abundance in New Zealand’s </w:t>
      </w:r>
      <w:r>
        <w:t>EEZ</w:t>
      </w:r>
      <w:r w:rsidRPr="00D66195">
        <w:t xml:space="preserve">. </w:t>
      </w:r>
    </w:p>
    <w:p w14:paraId="1F99DB7F" w14:textId="4C545525" w:rsidR="006F6716" w:rsidRPr="00D66195" w:rsidRDefault="006F6716" w:rsidP="00DB7619">
      <w:pPr>
        <w:pStyle w:val="BodyText"/>
      </w:pPr>
      <w:r w:rsidRPr="00D66195">
        <w:t xml:space="preserve">The effect of ocean acidification on finfish species is </w:t>
      </w:r>
      <w:r>
        <w:t>unconfirmed,</w:t>
      </w:r>
      <w:r w:rsidRPr="00D66195">
        <w:t xml:space="preserve"> but could be significant. Two</w:t>
      </w:r>
      <w:r w:rsidR="006D019D">
        <w:t> </w:t>
      </w:r>
      <w:r w:rsidRPr="00D66195">
        <w:t>examples of species at risk from ocean acidification include the snapper and the green-lipped mussel. The snapper has been a food source for Māori, provides significant value to commercial fisheries and is highly sought</w:t>
      </w:r>
      <w:r>
        <w:t>-</w:t>
      </w:r>
      <w:r w:rsidRPr="00D66195">
        <w:t xml:space="preserve">after </w:t>
      </w:r>
      <w:r w:rsidR="00BC4E45">
        <w:t>among</w:t>
      </w:r>
      <w:r w:rsidR="00BC4E45" w:rsidRPr="00D66195">
        <w:t xml:space="preserve"> </w:t>
      </w:r>
      <w:r w:rsidRPr="00D66195">
        <w:t xml:space="preserve">recreational fishers (Parsons et al, 2014). </w:t>
      </w:r>
      <w:r>
        <w:t>I</w:t>
      </w:r>
      <w:r w:rsidRPr="00D66195">
        <w:t xml:space="preserve">ncreased acidity has been demonstrated to alter behaviour of larval fish and decrease survival, reducing future recruitment (Parsons et al, 2014). The green-lipped mussel, which is a significant export, is also highly sensitive to increasing acidification </w:t>
      </w:r>
      <w:r>
        <w:t>due</w:t>
      </w:r>
      <w:r w:rsidRPr="00D66195">
        <w:t xml:space="preserve"> to its shell composition (Law et al, 2017</w:t>
      </w:r>
      <w:r w:rsidR="009132FE">
        <w:t>a</w:t>
      </w:r>
      <w:r w:rsidRPr="00D66195">
        <w:t xml:space="preserve">). The decline of these and other species would have a negative effect </w:t>
      </w:r>
      <w:r w:rsidR="00CB5E57">
        <w:t>on</w:t>
      </w:r>
      <w:r w:rsidR="00CB5E57" w:rsidRPr="00D66195">
        <w:t xml:space="preserve"> </w:t>
      </w:r>
      <w:r w:rsidRPr="00D66195">
        <w:t xml:space="preserve">the economy and the marine ecosystem. </w:t>
      </w:r>
    </w:p>
    <w:p w14:paraId="6C866CB4" w14:textId="16195A7C" w:rsidR="006F6716" w:rsidRPr="00D66195" w:rsidRDefault="006F6716" w:rsidP="00DB7619">
      <w:pPr>
        <w:pStyle w:val="BodyText"/>
      </w:pPr>
      <w:r w:rsidRPr="00D66195">
        <w:t xml:space="preserve">Māori ownership, management and </w:t>
      </w:r>
      <w:r>
        <w:t>use</w:t>
      </w:r>
      <w:r w:rsidRPr="00D66195">
        <w:t xml:space="preserve"> of commercial and non-commercial fisheries in New</w:t>
      </w:r>
      <w:r w:rsidR="003A449F">
        <w:t> </w:t>
      </w:r>
      <w:r w:rsidRPr="00D66195">
        <w:t>Zealand is significant, accounting for almost 50 per cent of the national fisheries quota. Reductions in revenue from quota leasing would decrease the ability</w:t>
      </w:r>
      <w:r w:rsidR="00CB5E57">
        <w:t xml:space="preserve"> of </w:t>
      </w:r>
      <w:r w:rsidR="00CB5E57" w:rsidRPr="00D66195">
        <w:t>Māori</w:t>
      </w:r>
      <w:r w:rsidRPr="00D66195">
        <w:t xml:space="preserve"> to fund social and cultural</w:t>
      </w:r>
      <w:r w:rsidR="006D019D">
        <w:t> </w:t>
      </w:r>
      <w:r w:rsidRPr="00D66195">
        <w:t xml:space="preserve">development initiatives. </w:t>
      </w:r>
    </w:p>
    <w:p w14:paraId="7C051FDC" w14:textId="77777777" w:rsidR="006F6716" w:rsidRPr="00DB7619" w:rsidRDefault="006F6716" w:rsidP="00DB7619">
      <w:pPr>
        <w:pStyle w:val="Heading4"/>
      </w:pPr>
      <w:r w:rsidRPr="00D66195">
        <w:t xml:space="preserve">Interacting risks </w:t>
      </w:r>
    </w:p>
    <w:p w14:paraId="6BA43F78" w14:textId="4418AD10" w:rsidR="006F6716" w:rsidRPr="00D66195" w:rsidRDefault="006F6716" w:rsidP="00DB7619">
      <w:pPr>
        <w:pStyle w:val="BodyText"/>
      </w:pPr>
      <w:r>
        <w:t>D</w:t>
      </w:r>
      <w:r w:rsidRPr="00D66195">
        <w:t>ependence on the natural environment as an economic resource exposes commercial fisheries to several other risks. This includes risks to marine ecosystems (N7) and coastal ecosystems and their productivity (N1</w:t>
      </w:r>
      <w:r w:rsidR="00A61ED4">
        <w:t>,</w:t>
      </w:r>
      <w:r w:rsidRPr="00D66195">
        <w:t xml:space="preserve"> N8)</w:t>
      </w:r>
      <w:r>
        <w:t>,</w:t>
      </w:r>
      <w:r w:rsidRPr="00D66195">
        <w:t xml:space="preserve"> </w:t>
      </w:r>
      <w:r w:rsidR="00CB5E57">
        <w:t>as well as</w:t>
      </w:r>
      <w:r w:rsidR="00CB5E57" w:rsidRPr="00D66195">
        <w:t xml:space="preserve"> </w:t>
      </w:r>
      <w:r w:rsidRPr="00D66195">
        <w:t>to carbonate</w:t>
      </w:r>
      <w:r>
        <w:t>-</w:t>
      </w:r>
      <w:r w:rsidRPr="00D66195">
        <w:t>based hard-shelled species (N10) that contribute to the economy and are important for ecosystem resilience.</w:t>
      </w:r>
    </w:p>
    <w:p w14:paraId="1723C4E0" w14:textId="211C20ED" w:rsidR="006F6716" w:rsidRDefault="006F6716" w:rsidP="00DB7619">
      <w:pPr>
        <w:pStyle w:val="BodyText"/>
      </w:pPr>
      <w:r w:rsidRPr="00D66195">
        <w:t>Governance also poses a risk where uptake of decision</w:t>
      </w:r>
      <w:r>
        <w:t xml:space="preserve"> </w:t>
      </w:r>
      <w:r w:rsidRPr="00D66195">
        <w:t xml:space="preserve">support tools </w:t>
      </w:r>
      <w:r w:rsidR="00CB5E57" w:rsidRPr="00D66195">
        <w:t xml:space="preserve">is insufficient </w:t>
      </w:r>
      <w:r w:rsidRPr="00D66195">
        <w:t xml:space="preserve">(G1), uncoordinated actions </w:t>
      </w:r>
      <w:r w:rsidR="00CB5E57">
        <w:t xml:space="preserve">occur </w:t>
      </w:r>
      <w:r w:rsidRPr="00D66195">
        <w:t xml:space="preserve">that can result in maladaptation (G1) and knowledge to inform adaptation pathways </w:t>
      </w:r>
      <w:r w:rsidR="00CB5E57">
        <w:t xml:space="preserve">is </w:t>
      </w:r>
      <w:r w:rsidR="00CB5E57" w:rsidRPr="00D66195">
        <w:t xml:space="preserve">inadequate </w:t>
      </w:r>
      <w:r w:rsidRPr="00D66195">
        <w:t xml:space="preserve">(G5). </w:t>
      </w:r>
      <w:r>
        <w:t>D</w:t>
      </w:r>
      <w:r w:rsidRPr="00D66195">
        <w:t>isruptions to the electricity system (B8) and transport networks (B6) due to extreme weather events and sea</w:t>
      </w:r>
      <w:r>
        <w:t>-</w:t>
      </w:r>
      <w:r w:rsidRPr="00D66195">
        <w:t>level rise</w:t>
      </w:r>
      <w:r>
        <w:t xml:space="preserve"> also</w:t>
      </w:r>
      <w:r w:rsidRPr="00D66195">
        <w:t xml:space="preserve"> expose the industry to supply</w:t>
      </w:r>
      <w:r w:rsidR="00E85523">
        <w:t xml:space="preserve"> </w:t>
      </w:r>
      <w:r w:rsidRPr="00D66195">
        <w:t xml:space="preserve">chain disruption (E7) and compounding economic risks. </w:t>
      </w:r>
    </w:p>
    <w:p w14:paraId="5244769A" w14:textId="60B91327" w:rsidR="006F6716" w:rsidRPr="00D66195" w:rsidRDefault="006F6716" w:rsidP="00DB7619">
      <w:pPr>
        <w:pStyle w:val="BodyText"/>
      </w:pPr>
      <w:r w:rsidRPr="00D66195">
        <w:t xml:space="preserve">Given </w:t>
      </w:r>
      <w:r>
        <w:t xml:space="preserve">that </w:t>
      </w:r>
      <w:r w:rsidRPr="00D66195">
        <w:t>Māori have ownership of almost 50 per cent of the fisheries quota</w:t>
      </w:r>
      <w:r>
        <w:t>,</w:t>
      </w:r>
      <w:r w:rsidRPr="00D66195">
        <w:t xml:space="preserve"> and </w:t>
      </w:r>
      <w:r w:rsidR="0031648B">
        <w:t xml:space="preserve">given </w:t>
      </w:r>
      <w:r w:rsidRPr="00D66195">
        <w:t>the cultural</w:t>
      </w:r>
      <w:r w:rsidR="002712ED">
        <w:t> </w:t>
      </w:r>
      <w:r w:rsidRPr="00D66195">
        <w:t xml:space="preserve">significance of the marine ecosystem, impacts </w:t>
      </w:r>
      <w:r w:rsidR="0031648B">
        <w:t>on</w:t>
      </w:r>
      <w:r w:rsidR="0031648B" w:rsidRPr="00D66195">
        <w:t xml:space="preserve"> </w:t>
      </w:r>
      <w:r w:rsidRPr="00D66195">
        <w:t xml:space="preserve">fisheries will </w:t>
      </w:r>
      <w:r w:rsidR="0031648B">
        <w:t>affect</w:t>
      </w:r>
      <w:r w:rsidRPr="00D66195">
        <w:t xml:space="preserve"> Māori social, economic, cultural capital and spiritual wellbeing (H6). </w:t>
      </w:r>
      <w:r>
        <w:t>T</w:t>
      </w:r>
      <w:r w:rsidRPr="00D66195">
        <w:t xml:space="preserve">here is </w:t>
      </w:r>
      <w:r>
        <w:t>also</w:t>
      </w:r>
      <w:r w:rsidRPr="00D66195">
        <w:t xml:space="preserve"> potential for conflict, disruption and loss of trust in government where access</w:t>
      </w:r>
      <w:r w:rsidR="00F25099">
        <w:t xml:space="preserve"> to</w:t>
      </w:r>
      <w:r w:rsidRPr="00D66195">
        <w:t xml:space="preserve"> and availability of</w:t>
      </w:r>
      <w:r w:rsidR="002712ED">
        <w:t> </w:t>
      </w:r>
      <w:r w:rsidRPr="00D66195">
        <w:t>resources</w:t>
      </w:r>
      <w:r w:rsidR="00F25099">
        <w:t xml:space="preserve"> change </w:t>
      </w:r>
      <w:r w:rsidRPr="00D66195">
        <w:t xml:space="preserve">(H4). </w:t>
      </w:r>
    </w:p>
    <w:p w14:paraId="2786D8C0" w14:textId="77777777" w:rsidR="006F6716" w:rsidRPr="00D66195" w:rsidRDefault="006F6716" w:rsidP="006F6716">
      <w:pPr>
        <w:pStyle w:val="Heading4"/>
      </w:pPr>
      <w:r w:rsidRPr="00D66195">
        <w:lastRenderedPageBreak/>
        <w:t>Confidence: High agreement, limited evidence</w:t>
      </w:r>
    </w:p>
    <w:p w14:paraId="7B35F951" w14:textId="7029A620" w:rsidR="00B46537" w:rsidRPr="00F25099" w:rsidRDefault="006F6716" w:rsidP="00DB7619">
      <w:pPr>
        <w:pStyle w:val="BodyText"/>
        <w:rPr>
          <w:spacing w:val="-2"/>
        </w:rPr>
      </w:pPr>
      <w:r w:rsidRPr="00F25099">
        <w:rPr>
          <w:spacing w:val="-2"/>
        </w:rPr>
        <w:t xml:space="preserve">There is an overall high </w:t>
      </w:r>
      <w:r w:rsidR="00F25099" w:rsidRPr="00F25099">
        <w:rPr>
          <w:spacing w:val="-2"/>
        </w:rPr>
        <w:t xml:space="preserve">level of </w:t>
      </w:r>
      <w:r w:rsidRPr="00F25099">
        <w:rPr>
          <w:spacing w:val="-2"/>
        </w:rPr>
        <w:t>agreement that climate-driven changes such as ocean acidification and</w:t>
      </w:r>
      <w:r w:rsidR="002712ED" w:rsidRPr="00F25099">
        <w:rPr>
          <w:spacing w:val="-2"/>
        </w:rPr>
        <w:t> </w:t>
      </w:r>
      <w:r w:rsidRPr="00F25099">
        <w:rPr>
          <w:spacing w:val="-2"/>
        </w:rPr>
        <w:t>increased sea surface temperatures will expose fisheries to economic risk. While there is</w:t>
      </w:r>
      <w:r w:rsidR="002712ED" w:rsidRPr="00F25099">
        <w:rPr>
          <w:spacing w:val="-2"/>
        </w:rPr>
        <w:t> </w:t>
      </w:r>
      <w:r w:rsidRPr="00F25099">
        <w:rPr>
          <w:spacing w:val="-2"/>
        </w:rPr>
        <w:t>agreement that fisheries are vulnerable to a changing climate, gaps in research</w:t>
      </w:r>
      <w:r w:rsidR="00F25099" w:rsidRPr="00F25099">
        <w:rPr>
          <w:spacing w:val="-2"/>
        </w:rPr>
        <w:t xml:space="preserve"> remain</w:t>
      </w:r>
      <w:r w:rsidRPr="00F25099">
        <w:rPr>
          <w:spacing w:val="-2"/>
        </w:rPr>
        <w:t xml:space="preserve">, </w:t>
      </w:r>
      <w:r w:rsidR="00F25099">
        <w:rPr>
          <w:spacing w:val="-2"/>
        </w:rPr>
        <w:t>especially</w:t>
      </w:r>
      <w:r w:rsidR="00F25099" w:rsidRPr="00F25099">
        <w:rPr>
          <w:spacing w:val="-2"/>
        </w:rPr>
        <w:t xml:space="preserve"> </w:t>
      </w:r>
      <w:r w:rsidRPr="00F25099">
        <w:rPr>
          <w:spacing w:val="-2"/>
        </w:rPr>
        <w:t>around the vulnerability of whole ecosystems and species</w:t>
      </w:r>
      <w:r w:rsidR="00F25099" w:rsidRPr="00F25099">
        <w:rPr>
          <w:spacing w:val="-2"/>
        </w:rPr>
        <w:t xml:space="preserve"> in particular taxa</w:t>
      </w:r>
      <w:r w:rsidRPr="00F25099">
        <w:rPr>
          <w:spacing w:val="-2"/>
        </w:rPr>
        <w:t>.</w:t>
      </w:r>
    </w:p>
    <w:p w14:paraId="60AA81C6" w14:textId="20400028" w:rsidR="00EA2A82" w:rsidRPr="00D66195" w:rsidRDefault="00EA2A82" w:rsidP="00A13A33">
      <w:pPr>
        <w:pStyle w:val="Tableheading2"/>
      </w:pPr>
      <w:bookmarkStart w:id="540" w:name="_Toc45391925"/>
      <w:r w:rsidRPr="00D66195">
        <w:t xml:space="preserve">E5 Risks to fisheries from changes in the characteristics, productivity and spatial </w:t>
      </w:r>
      <w:r w:rsidRPr="006F6716">
        <w:t>distribution</w:t>
      </w:r>
      <w:r w:rsidRPr="00D66195">
        <w:t xml:space="preserve"> of fish stocks</w:t>
      </w:r>
      <w:r w:rsidRPr="00D52C19">
        <w:rPr>
          <w:lang w:eastAsia="en-AU"/>
        </w:rPr>
        <w:t xml:space="preserve">: </w:t>
      </w:r>
      <w:r w:rsidR="00A13A33">
        <w:rPr>
          <w:lang w:eastAsia="en-AU"/>
        </w:rPr>
        <w:t>U</w:t>
      </w:r>
      <w:r w:rsidRPr="00D52C19">
        <w:rPr>
          <w:lang w:eastAsia="en-AU"/>
        </w:rPr>
        <w:t>rgency profile</w:t>
      </w:r>
      <w:bookmarkEnd w:id="540"/>
    </w:p>
    <w:tbl>
      <w:tblPr>
        <w:tblW w:w="8528" w:type="dxa"/>
        <w:tblInd w:w="85"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23"/>
        <w:gridCol w:w="1820"/>
        <w:gridCol w:w="992"/>
        <w:gridCol w:w="851"/>
        <w:gridCol w:w="1559"/>
        <w:gridCol w:w="1134"/>
        <w:gridCol w:w="709"/>
        <w:gridCol w:w="1417"/>
        <w:gridCol w:w="23"/>
      </w:tblGrid>
      <w:tr w:rsidR="00EA2A82" w:rsidRPr="00CB4962" w14:paraId="51B5D75F" w14:textId="77777777" w:rsidTr="009C1A50">
        <w:trPr>
          <w:gridBefore w:val="1"/>
          <w:wBefore w:w="23" w:type="dxa"/>
        </w:trPr>
        <w:tc>
          <w:tcPr>
            <w:tcW w:w="8505" w:type="dxa"/>
            <w:gridSpan w:val="8"/>
            <w:shd w:val="clear" w:color="auto" w:fill="32809C"/>
          </w:tcPr>
          <w:p w14:paraId="084171C2" w14:textId="06A268FE" w:rsidR="00EA2A82" w:rsidRPr="00CB4962" w:rsidRDefault="00835081" w:rsidP="009C1A50">
            <w:pPr>
              <w:pStyle w:val="TableTextbold"/>
              <w:keepNext/>
              <w:spacing w:before="50" w:after="50"/>
              <w:rPr>
                <w:color w:val="FFFFFF" w:themeColor="background1"/>
              </w:rPr>
            </w:pPr>
            <w:r w:rsidRPr="00CB4962">
              <w:rPr>
                <w:color w:val="FFFFFF" w:themeColor="background1"/>
              </w:rPr>
              <w:t>E5 Risks to fisheries from changes in the characteristics, productivity and spatial distribution of fish stocks:</w:t>
            </w:r>
            <w:r w:rsidR="00EA2A82" w:rsidRPr="00CB4962">
              <w:rPr>
                <w:color w:val="FFFFFF" w:themeColor="background1"/>
              </w:rPr>
              <w:t xml:space="preserve"> </w:t>
            </w:r>
            <w:r w:rsidR="00A13A33">
              <w:rPr>
                <w:color w:val="FFFFFF" w:themeColor="background1"/>
              </w:rPr>
              <w:t>U</w:t>
            </w:r>
            <w:r w:rsidR="00EA2A82" w:rsidRPr="00CB4962">
              <w:rPr>
                <w:color w:val="FFFFFF" w:themeColor="background1"/>
              </w:rPr>
              <w:t>rgency profile</w:t>
            </w:r>
          </w:p>
        </w:tc>
      </w:tr>
      <w:tr w:rsidR="00EA2A82" w:rsidRPr="005D6D89" w14:paraId="3D3756AC" w14:textId="77777777" w:rsidTr="009C1A50">
        <w:trPr>
          <w:gridBefore w:val="1"/>
          <w:wBefore w:w="23" w:type="dxa"/>
        </w:trPr>
        <w:tc>
          <w:tcPr>
            <w:tcW w:w="1820" w:type="dxa"/>
            <w:shd w:val="clear" w:color="auto" w:fill="FFFFFF" w:themeFill="background1"/>
            <w:vAlign w:val="bottom"/>
          </w:tcPr>
          <w:p w14:paraId="481444AF" w14:textId="77777777" w:rsidR="00EA2A82" w:rsidRPr="003F0A2D" w:rsidRDefault="00EA2A82" w:rsidP="009C1A50">
            <w:pPr>
              <w:pStyle w:val="TableTextbold"/>
              <w:keepNext/>
              <w:spacing w:before="50" w:after="50"/>
            </w:pPr>
            <w:r w:rsidRPr="003F0A2D">
              <w:t>Urgency category</w:t>
            </w:r>
          </w:p>
        </w:tc>
        <w:tc>
          <w:tcPr>
            <w:tcW w:w="1843" w:type="dxa"/>
            <w:gridSpan w:val="2"/>
            <w:vAlign w:val="bottom"/>
          </w:tcPr>
          <w:p w14:paraId="4C9BBA00" w14:textId="77777777" w:rsidR="00EA2A82" w:rsidRPr="003350E2" w:rsidRDefault="00EA2A82" w:rsidP="009C1A50">
            <w:pPr>
              <w:pStyle w:val="TableTextbold"/>
              <w:keepNext/>
              <w:spacing w:before="50" w:after="50"/>
            </w:pPr>
            <w:r w:rsidRPr="003350E2">
              <w:t>Proportion of urgency</w:t>
            </w:r>
          </w:p>
        </w:tc>
        <w:tc>
          <w:tcPr>
            <w:tcW w:w="4842" w:type="dxa"/>
            <w:gridSpan w:val="5"/>
            <w:vAlign w:val="bottom"/>
          </w:tcPr>
          <w:p w14:paraId="0D3B7655" w14:textId="77777777" w:rsidR="00EA2A82" w:rsidRPr="005D6D89" w:rsidRDefault="00EA2A82" w:rsidP="009C1A50">
            <w:pPr>
              <w:pStyle w:val="TableTextbold"/>
              <w:keepNext/>
              <w:spacing w:before="50" w:after="50"/>
            </w:pPr>
            <w:r w:rsidRPr="005D6D89">
              <w:t>Description of actions</w:t>
            </w:r>
          </w:p>
        </w:tc>
      </w:tr>
      <w:tr w:rsidR="009C1A50" w:rsidRPr="00D66195" w14:paraId="3B9F45F3" w14:textId="77777777" w:rsidTr="009C1A50">
        <w:tblPrEx>
          <w:tblCellMar>
            <w:left w:w="108" w:type="dxa"/>
            <w:right w:w="108" w:type="dxa"/>
          </w:tblCellMar>
        </w:tblPrEx>
        <w:trPr>
          <w:gridAfter w:val="1"/>
          <w:wAfter w:w="23" w:type="dxa"/>
        </w:trPr>
        <w:tc>
          <w:tcPr>
            <w:tcW w:w="1843" w:type="dxa"/>
            <w:gridSpan w:val="2"/>
            <w:shd w:val="clear" w:color="auto" w:fill="FFFFFF" w:themeFill="background1"/>
            <w:hideMark/>
          </w:tcPr>
          <w:p w14:paraId="0F04DC61" w14:textId="77777777" w:rsidR="00FF4577" w:rsidRPr="009C1A50" w:rsidRDefault="00FF4577" w:rsidP="009C1A50">
            <w:pPr>
              <w:pStyle w:val="TableText"/>
              <w:spacing w:before="50" w:after="50"/>
              <w:rPr>
                <w:b/>
                <w:bCs/>
              </w:rPr>
            </w:pPr>
            <w:r w:rsidRPr="009C1A50">
              <w:rPr>
                <w:b/>
                <w:bCs/>
              </w:rPr>
              <w:t>More action needed</w:t>
            </w:r>
          </w:p>
        </w:tc>
        <w:tc>
          <w:tcPr>
            <w:tcW w:w="1843" w:type="dxa"/>
            <w:gridSpan w:val="2"/>
          </w:tcPr>
          <w:p w14:paraId="48872B30" w14:textId="77777777" w:rsidR="00FF4577" w:rsidRPr="00D66195" w:rsidRDefault="00FF4577" w:rsidP="009C1A50">
            <w:pPr>
              <w:pStyle w:val="TableText"/>
              <w:spacing w:before="50" w:after="50"/>
              <w:jc w:val="center"/>
            </w:pPr>
            <w:r w:rsidRPr="00D66195">
              <w:t>40</w:t>
            </w:r>
          </w:p>
        </w:tc>
        <w:tc>
          <w:tcPr>
            <w:tcW w:w="4819" w:type="dxa"/>
            <w:gridSpan w:val="4"/>
          </w:tcPr>
          <w:p w14:paraId="0490A1E3" w14:textId="77777777" w:rsidR="00FF4577" w:rsidRPr="00D66195" w:rsidRDefault="00FF4577" w:rsidP="009C1A50">
            <w:pPr>
              <w:pStyle w:val="TableText"/>
              <w:spacing w:before="50" w:after="50"/>
            </w:pPr>
            <w:r w:rsidRPr="00D66195">
              <w:t>Assessment and potential development of adaptive mechanisms in the QMS in response to the dynamic nature of fish stocks under climate change; action to ensure that autonomous action by commercial fisheries is not maladaptive.</w:t>
            </w:r>
          </w:p>
        </w:tc>
      </w:tr>
      <w:tr w:rsidR="009C1A50" w:rsidRPr="00D66195" w14:paraId="6ADA7736" w14:textId="77777777" w:rsidTr="009C1A50">
        <w:tblPrEx>
          <w:tblCellMar>
            <w:left w:w="108" w:type="dxa"/>
            <w:right w:w="108" w:type="dxa"/>
          </w:tblCellMar>
        </w:tblPrEx>
        <w:trPr>
          <w:gridAfter w:val="1"/>
          <w:wAfter w:w="23" w:type="dxa"/>
        </w:trPr>
        <w:tc>
          <w:tcPr>
            <w:tcW w:w="1843" w:type="dxa"/>
            <w:gridSpan w:val="2"/>
            <w:shd w:val="clear" w:color="auto" w:fill="FFFFFF" w:themeFill="background1"/>
            <w:hideMark/>
          </w:tcPr>
          <w:p w14:paraId="684B55DD" w14:textId="77777777" w:rsidR="00FF4577" w:rsidRPr="009C1A50" w:rsidRDefault="00FF4577" w:rsidP="009C1A50">
            <w:pPr>
              <w:pStyle w:val="TableText"/>
              <w:spacing w:before="50" w:after="50"/>
              <w:rPr>
                <w:b/>
                <w:bCs/>
              </w:rPr>
            </w:pPr>
            <w:r w:rsidRPr="009C1A50">
              <w:rPr>
                <w:b/>
                <w:bCs/>
              </w:rPr>
              <w:t>Research priority</w:t>
            </w:r>
          </w:p>
        </w:tc>
        <w:tc>
          <w:tcPr>
            <w:tcW w:w="1843" w:type="dxa"/>
            <w:gridSpan w:val="2"/>
          </w:tcPr>
          <w:p w14:paraId="2D29F047" w14:textId="77777777" w:rsidR="00FF4577" w:rsidRPr="00D66195" w:rsidRDefault="00FF4577" w:rsidP="009C1A50">
            <w:pPr>
              <w:pStyle w:val="TableText"/>
              <w:spacing w:before="50" w:after="50"/>
              <w:jc w:val="center"/>
            </w:pPr>
            <w:r w:rsidRPr="00D66195">
              <w:t>40</w:t>
            </w:r>
          </w:p>
        </w:tc>
        <w:tc>
          <w:tcPr>
            <w:tcW w:w="4819" w:type="dxa"/>
            <w:gridSpan w:val="4"/>
          </w:tcPr>
          <w:p w14:paraId="3CF3AA56" w14:textId="77777777" w:rsidR="00FF4577" w:rsidRPr="00D66195" w:rsidRDefault="00FF4577" w:rsidP="009C1A50">
            <w:pPr>
              <w:pStyle w:val="TableText"/>
              <w:spacing w:before="50" w:after="50"/>
            </w:pPr>
            <w:r>
              <w:t>U</w:t>
            </w:r>
            <w:r w:rsidRPr="00D66195">
              <w:t>nderstanding and supporting Māori wellbeing; the effect of ocean acidification on productivity; the way fish stocks may change in future; and potential mechanisms to ensure the fisheries management system is fit for purpose into the future.</w:t>
            </w:r>
          </w:p>
        </w:tc>
      </w:tr>
      <w:tr w:rsidR="009C1A50" w:rsidRPr="00D66195" w14:paraId="614595FD" w14:textId="77777777" w:rsidTr="009C1A50">
        <w:tblPrEx>
          <w:tblCellMar>
            <w:left w:w="108" w:type="dxa"/>
            <w:right w:w="108" w:type="dxa"/>
          </w:tblCellMar>
        </w:tblPrEx>
        <w:trPr>
          <w:gridAfter w:val="1"/>
          <w:wAfter w:w="23" w:type="dxa"/>
        </w:trPr>
        <w:tc>
          <w:tcPr>
            <w:tcW w:w="1843" w:type="dxa"/>
            <w:gridSpan w:val="2"/>
            <w:shd w:val="clear" w:color="auto" w:fill="FFFFFF" w:themeFill="background1"/>
            <w:hideMark/>
          </w:tcPr>
          <w:p w14:paraId="5A1C47E1" w14:textId="77777777" w:rsidR="00FF4577" w:rsidRPr="009C1A50" w:rsidRDefault="00FF4577" w:rsidP="009C1A50">
            <w:pPr>
              <w:pStyle w:val="TableText"/>
              <w:spacing w:before="50" w:after="50"/>
              <w:rPr>
                <w:b/>
                <w:bCs/>
              </w:rPr>
            </w:pPr>
            <w:r w:rsidRPr="009C1A50">
              <w:rPr>
                <w:b/>
                <w:bCs/>
              </w:rPr>
              <w:t>Sustain current action</w:t>
            </w:r>
          </w:p>
        </w:tc>
        <w:tc>
          <w:tcPr>
            <w:tcW w:w="1843" w:type="dxa"/>
            <w:gridSpan w:val="2"/>
          </w:tcPr>
          <w:p w14:paraId="09FE66EC" w14:textId="77777777" w:rsidR="00FF4577" w:rsidRPr="00D66195" w:rsidRDefault="00FF4577" w:rsidP="009C1A50">
            <w:pPr>
              <w:pStyle w:val="TableText"/>
              <w:spacing w:before="50" w:after="50"/>
              <w:jc w:val="center"/>
            </w:pPr>
            <w:r w:rsidRPr="00D66195">
              <w:t>20</w:t>
            </w:r>
          </w:p>
        </w:tc>
        <w:tc>
          <w:tcPr>
            <w:tcW w:w="4819" w:type="dxa"/>
            <w:gridSpan w:val="4"/>
          </w:tcPr>
          <w:p w14:paraId="7FBF1996" w14:textId="1B0ED2AE" w:rsidR="00FF4577" w:rsidRPr="00D66195" w:rsidRDefault="00FF4577" w:rsidP="009C1A50">
            <w:pPr>
              <w:pStyle w:val="TableText"/>
              <w:spacing w:before="50" w:after="50"/>
            </w:pPr>
            <w:r w:rsidRPr="00D66195">
              <w:t>Some autonomous adaptation by commercial fisheries (see above to avoid maladaptation); continu</w:t>
            </w:r>
            <w:r>
              <w:t xml:space="preserve">e </w:t>
            </w:r>
            <w:r w:rsidRPr="00D66195">
              <w:t>current fisheries</w:t>
            </w:r>
            <w:r w:rsidR="00807BFE">
              <w:t xml:space="preserve"> and </w:t>
            </w:r>
            <w:r w:rsidRPr="00D66195">
              <w:t>marine reform programmes</w:t>
            </w:r>
            <w:r>
              <w:t>.</w:t>
            </w:r>
          </w:p>
        </w:tc>
      </w:tr>
      <w:tr w:rsidR="009C1A50" w:rsidRPr="00D66195" w14:paraId="3642384B" w14:textId="77777777" w:rsidTr="009C1A50">
        <w:tblPrEx>
          <w:tblCellMar>
            <w:left w:w="108" w:type="dxa"/>
            <w:right w:w="108" w:type="dxa"/>
          </w:tblCellMar>
        </w:tblPrEx>
        <w:trPr>
          <w:gridAfter w:val="1"/>
          <w:wAfter w:w="23" w:type="dxa"/>
        </w:trPr>
        <w:tc>
          <w:tcPr>
            <w:tcW w:w="1843" w:type="dxa"/>
            <w:gridSpan w:val="2"/>
            <w:tcBorders>
              <w:bottom w:val="single" w:sz="8" w:space="0" w:color="32809C"/>
            </w:tcBorders>
            <w:shd w:val="clear" w:color="auto" w:fill="FFFFFF" w:themeFill="background1"/>
            <w:hideMark/>
          </w:tcPr>
          <w:p w14:paraId="4597E68C" w14:textId="77777777" w:rsidR="00FF4577" w:rsidRPr="009C1A50" w:rsidRDefault="00FF4577" w:rsidP="009C1A50">
            <w:pPr>
              <w:pStyle w:val="TableText"/>
              <w:spacing w:before="50" w:after="50"/>
              <w:rPr>
                <w:b/>
                <w:bCs/>
              </w:rPr>
            </w:pPr>
            <w:r w:rsidRPr="009C1A50">
              <w:rPr>
                <w:b/>
                <w:bCs/>
              </w:rPr>
              <w:t xml:space="preserve">Watching brief </w:t>
            </w:r>
          </w:p>
        </w:tc>
        <w:tc>
          <w:tcPr>
            <w:tcW w:w="1843" w:type="dxa"/>
            <w:gridSpan w:val="2"/>
            <w:tcBorders>
              <w:bottom w:val="single" w:sz="8" w:space="0" w:color="32809C"/>
            </w:tcBorders>
          </w:tcPr>
          <w:p w14:paraId="6F746851" w14:textId="77777777" w:rsidR="00FF4577" w:rsidRPr="00D66195" w:rsidRDefault="00FF4577" w:rsidP="009C1A50">
            <w:pPr>
              <w:pStyle w:val="TableText"/>
              <w:spacing w:before="50" w:after="50"/>
              <w:jc w:val="center"/>
            </w:pPr>
          </w:p>
        </w:tc>
        <w:tc>
          <w:tcPr>
            <w:tcW w:w="4819" w:type="dxa"/>
            <w:gridSpan w:val="4"/>
            <w:tcBorders>
              <w:bottom w:val="single" w:sz="8" w:space="0" w:color="32809C"/>
            </w:tcBorders>
          </w:tcPr>
          <w:p w14:paraId="5FD2D500" w14:textId="77777777" w:rsidR="00FF4577" w:rsidRPr="00D66195" w:rsidRDefault="00FF4577" w:rsidP="009C1A50">
            <w:pPr>
              <w:pStyle w:val="TableText"/>
              <w:spacing w:before="50" w:after="50"/>
            </w:pPr>
          </w:p>
        </w:tc>
      </w:tr>
      <w:tr w:rsidR="009C1A50" w:rsidRPr="00D66195" w14:paraId="336F6F3B" w14:textId="77777777" w:rsidTr="009C1A50">
        <w:tblPrEx>
          <w:tblCellMar>
            <w:left w:w="108" w:type="dxa"/>
            <w:right w:w="108" w:type="dxa"/>
          </w:tblCellMar>
        </w:tblPrEx>
        <w:trPr>
          <w:gridAfter w:val="1"/>
          <w:wAfter w:w="23" w:type="dxa"/>
        </w:trPr>
        <w:tc>
          <w:tcPr>
            <w:tcW w:w="1843" w:type="dxa"/>
            <w:gridSpan w:val="2"/>
            <w:tcBorders>
              <w:top w:val="single" w:sz="8" w:space="0" w:color="32809C"/>
            </w:tcBorders>
            <w:shd w:val="clear" w:color="auto" w:fill="32809C"/>
          </w:tcPr>
          <w:p w14:paraId="2576602D" w14:textId="77777777" w:rsidR="00FF4577" w:rsidRPr="00835081" w:rsidRDefault="00FF4577" w:rsidP="009C1A50">
            <w:pPr>
              <w:pStyle w:val="TableTextbold"/>
              <w:spacing w:before="50" w:after="50"/>
              <w:rPr>
                <w:color w:val="FFFFFF" w:themeColor="background1"/>
              </w:rPr>
            </w:pPr>
            <w:r w:rsidRPr="00835081">
              <w:rPr>
                <w:color w:val="FFFFFF" w:themeColor="background1"/>
              </w:rPr>
              <w:t xml:space="preserve">Adaptation urgency </w:t>
            </w:r>
          </w:p>
        </w:tc>
        <w:tc>
          <w:tcPr>
            <w:tcW w:w="1843" w:type="dxa"/>
            <w:gridSpan w:val="2"/>
            <w:tcBorders>
              <w:top w:val="single" w:sz="8" w:space="0" w:color="32809C"/>
            </w:tcBorders>
            <w:shd w:val="clear" w:color="auto" w:fill="FFFFFF" w:themeFill="background1"/>
          </w:tcPr>
          <w:p w14:paraId="49546A66" w14:textId="77777777" w:rsidR="00FF4577" w:rsidRPr="00D66195" w:rsidRDefault="00FF4577" w:rsidP="009C1A50">
            <w:pPr>
              <w:pStyle w:val="TableText"/>
              <w:spacing w:before="50" w:after="50"/>
              <w:jc w:val="center"/>
              <w:rPr>
                <w:rFonts w:asciiTheme="minorHAnsi" w:hAnsiTheme="minorHAnsi"/>
              </w:rPr>
            </w:pPr>
            <w:r w:rsidRPr="00D66195">
              <w:rPr>
                <w:rFonts w:asciiTheme="minorHAnsi" w:hAnsiTheme="minorHAnsi"/>
              </w:rPr>
              <w:t>80</w:t>
            </w:r>
          </w:p>
        </w:tc>
        <w:tc>
          <w:tcPr>
            <w:tcW w:w="1559" w:type="dxa"/>
            <w:tcBorders>
              <w:top w:val="single" w:sz="8" w:space="0" w:color="32809C"/>
            </w:tcBorders>
            <w:shd w:val="clear" w:color="auto" w:fill="32809C"/>
          </w:tcPr>
          <w:p w14:paraId="4682B2E8" w14:textId="77777777" w:rsidR="00FF4577" w:rsidRPr="009C1A50" w:rsidRDefault="00FF4577" w:rsidP="009C1A50">
            <w:pPr>
              <w:pStyle w:val="TableText"/>
              <w:spacing w:before="50" w:after="50"/>
              <w:rPr>
                <w:rFonts w:asciiTheme="minorHAnsi" w:hAnsiTheme="minorHAnsi"/>
                <w:b/>
                <w:bCs/>
                <w:color w:val="FFFFFF" w:themeColor="background1"/>
              </w:rPr>
            </w:pPr>
            <w:r w:rsidRPr="009C1A50">
              <w:rPr>
                <w:rFonts w:asciiTheme="minorHAnsi" w:hAnsiTheme="minorHAnsi"/>
                <w:b/>
                <w:bCs/>
                <w:color w:val="FFFFFF" w:themeColor="background1"/>
              </w:rPr>
              <w:t xml:space="preserve">Confidence </w:t>
            </w:r>
          </w:p>
        </w:tc>
        <w:tc>
          <w:tcPr>
            <w:tcW w:w="3260" w:type="dxa"/>
            <w:gridSpan w:val="3"/>
            <w:tcBorders>
              <w:top w:val="single" w:sz="8" w:space="0" w:color="32809C"/>
            </w:tcBorders>
          </w:tcPr>
          <w:p w14:paraId="1F163EAF" w14:textId="77777777" w:rsidR="00FF4577" w:rsidRPr="00D66195" w:rsidRDefault="00FF4577" w:rsidP="009C1A50">
            <w:pPr>
              <w:pStyle w:val="TableText"/>
              <w:spacing w:before="50" w:after="50"/>
              <w:rPr>
                <w:rFonts w:asciiTheme="minorHAnsi" w:hAnsiTheme="minorHAnsi"/>
              </w:rPr>
            </w:pPr>
            <w:r w:rsidRPr="00D66195">
              <w:rPr>
                <w:rFonts w:asciiTheme="minorHAnsi" w:hAnsiTheme="minorHAnsi"/>
              </w:rPr>
              <w:t>High agreement, limited evidence</w:t>
            </w:r>
          </w:p>
        </w:tc>
      </w:tr>
      <w:tr w:rsidR="00835081" w:rsidRPr="00D66195" w14:paraId="08384FEA" w14:textId="77777777" w:rsidTr="009C1A50">
        <w:tblPrEx>
          <w:tblCellMar>
            <w:left w:w="108" w:type="dxa"/>
            <w:right w:w="108" w:type="dxa"/>
          </w:tblCellMar>
        </w:tblPrEx>
        <w:trPr>
          <w:gridAfter w:val="1"/>
          <w:wAfter w:w="23" w:type="dxa"/>
        </w:trPr>
        <w:tc>
          <w:tcPr>
            <w:tcW w:w="1843" w:type="dxa"/>
            <w:gridSpan w:val="2"/>
            <w:shd w:val="clear" w:color="auto" w:fill="32809C"/>
          </w:tcPr>
          <w:p w14:paraId="550AF1FD" w14:textId="77777777" w:rsidR="00FF4577" w:rsidRPr="00835081" w:rsidRDefault="00FF4577" w:rsidP="009C1A50">
            <w:pPr>
              <w:pStyle w:val="TableTextbold"/>
              <w:spacing w:before="50" w:after="50"/>
              <w:rPr>
                <w:color w:val="FFFFFF" w:themeColor="background1"/>
              </w:rPr>
            </w:pPr>
            <w:r w:rsidRPr="00835081">
              <w:rPr>
                <w:color w:val="FFFFFF" w:themeColor="background1"/>
              </w:rPr>
              <w:t xml:space="preserve">Consequence </w:t>
            </w:r>
          </w:p>
        </w:tc>
        <w:tc>
          <w:tcPr>
            <w:tcW w:w="992" w:type="dxa"/>
            <w:shd w:val="clear" w:color="auto" w:fill="32809C"/>
          </w:tcPr>
          <w:p w14:paraId="1FF262A9" w14:textId="77777777" w:rsidR="00FF4577" w:rsidRPr="009C1A50" w:rsidRDefault="00FF4577" w:rsidP="009C1A50">
            <w:pPr>
              <w:pStyle w:val="TableText"/>
              <w:spacing w:before="50" w:after="50"/>
              <w:rPr>
                <w:rFonts w:asciiTheme="minorHAnsi" w:hAnsiTheme="minorHAnsi"/>
                <w:color w:val="FFFFFF" w:themeColor="background1"/>
              </w:rPr>
            </w:pPr>
            <w:r w:rsidRPr="009C1A50">
              <w:rPr>
                <w:rFonts w:asciiTheme="minorHAnsi" w:hAnsiTheme="minorHAnsi"/>
                <w:color w:val="FFFFFF" w:themeColor="background1"/>
              </w:rPr>
              <w:t>Now</w:t>
            </w:r>
          </w:p>
        </w:tc>
        <w:tc>
          <w:tcPr>
            <w:tcW w:w="851" w:type="dxa"/>
          </w:tcPr>
          <w:p w14:paraId="30BFA884" w14:textId="77777777" w:rsidR="00FF4577" w:rsidRPr="00D66195" w:rsidRDefault="00FF4577" w:rsidP="009C1A50">
            <w:pPr>
              <w:pStyle w:val="TableText"/>
              <w:spacing w:before="50" w:after="50"/>
              <w:rPr>
                <w:rFonts w:asciiTheme="minorHAnsi" w:hAnsiTheme="minorHAnsi"/>
              </w:rPr>
            </w:pPr>
            <w:r w:rsidRPr="00D66195">
              <w:rPr>
                <w:rFonts w:asciiTheme="minorHAnsi" w:hAnsiTheme="minorHAnsi"/>
              </w:rPr>
              <w:t>Minor</w:t>
            </w:r>
          </w:p>
        </w:tc>
        <w:tc>
          <w:tcPr>
            <w:tcW w:w="1559" w:type="dxa"/>
            <w:shd w:val="clear" w:color="auto" w:fill="32809C"/>
          </w:tcPr>
          <w:p w14:paraId="43B08F7E" w14:textId="77777777" w:rsidR="00FF4577" w:rsidRPr="009C1A50" w:rsidRDefault="00FF4577" w:rsidP="009C1A50">
            <w:pPr>
              <w:pStyle w:val="TableText"/>
              <w:spacing w:before="50" w:after="50"/>
              <w:rPr>
                <w:rFonts w:asciiTheme="minorHAnsi" w:hAnsiTheme="minorHAnsi"/>
                <w:color w:val="FFFFFF" w:themeColor="background1"/>
              </w:rPr>
            </w:pPr>
            <w:r w:rsidRPr="009C1A50">
              <w:rPr>
                <w:rFonts w:asciiTheme="minorHAnsi" w:hAnsiTheme="minorHAnsi"/>
                <w:color w:val="FFFFFF" w:themeColor="background1"/>
              </w:rPr>
              <w:t>2050</w:t>
            </w:r>
          </w:p>
        </w:tc>
        <w:tc>
          <w:tcPr>
            <w:tcW w:w="1134" w:type="dxa"/>
          </w:tcPr>
          <w:p w14:paraId="677DAFCF" w14:textId="77777777" w:rsidR="00FF4577" w:rsidRPr="009C1A50" w:rsidRDefault="00FF4577" w:rsidP="009C1A50">
            <w:pPr>
              <w:pStyle w:val="TableText"/>
              <w:spacing w:before="50" w:after="50"/>
            </w:pPr>
            <w:r w:rsidRPr="009C1A50">
              <w:t>Moderate</w:t>
            </w:r>
          </w:p>
        </w:tc>
        <w:tc>
          <w:tcPr>
            <w:tcW w:w="709" w:type="dxa"/>
            <w:shd w:val="clear" w:color="auto" w:fill="32809C"/>
          </w:tcPr>
          <w:p w14:paraId="5BCE8CA3" w14:textId="77777777" w:rsidR="00FF4577" w:rsidRPr="009C1A50" w:rsidRDefault="00FF4577" w:rsidP="009C1A50">
            <w:pPr>
              <w:pStyle w:val="TableText"/>
              <w:spacing w:before="50" w:after="50"/>
              <w:rPr>
                <w:color w:val="FFFFFF" w:themeColor="background1"/>
              </w:rPr>
            </w:pPr>
            <w:r w:rsidRPr="009C1A50">
              <w:rPr>
                <w:color w:val="FFFFFF" w:themeColor="background1"/>
              </w:rPr>
              <w:t>2100</w:t>
            </w:r>
          </w:p>
        </w:tc>
        <w:tc>
          <w:tcPr>
            <w:tcW w:w="1417" w:type="dxa"/>
          </w:tcPr>
          <w:p w14:paraId="1DF62D65" w14:textId="77777777" w:rsidR="00FF4577" w:rsidRPr="009C1A50" w:rsidRDefault="00FF4577" w:rsidP="009C1A50">
            <w:pPr>
              <w:pStyle w:val="TableText"/>
              <w:spacing w:before="50" w:after="50"/>
            </w:pPr>
            <w:r w:rsidRPr="009C1A50">
              <w:t>Major</w:t>
            </w:r>
          </w:p>
        </w:tc>
      </w:tr>
    </w:tbl>
    <w:p w14:paraId="735E7DC6" w14:textId="542CB341" w:rsidR="00FF4577" w:rsidRPr="00D66195" w:rsidRDefault="00FF4577" w:rsidP="00554444">
      <w:pPr>
        <w:pStyle w:val="Heading3"/>
        <w:numPr>
          <w:ilvl w:val="0"/>
          <w:numId w:val="37"/>
        </w:numPr>
        <w:spacing w:before="400"/>
      </w:pPr>
      <w:bookmarkStart w:id="541" w:name="_E6:_Risks_to"/>
      <w:bookmarkStart w:id="542" w:name="_Toc35871122"/>
      <w:bookmarkStart w:id="543" w:name="_Toc37153176"/>
      <w:bookmarkStart w:id="544" w:name="_Toc37404109"/>
      <w:bookmarkEnd w:id="541"/>
      <w:r w:rsidRPr="00D66195">
        <w:t xml:space="preserve">E6: </w:t>
      </w:r>
      <w:bookmarkEnd w:id="542"/>
      <w:bookmarkEnd w:id="543"/>
      <w:r w:rsidRPr="00D66195">
        <w:t>Risks to the insurability of assets due to ongoing sea</w:t>
      </w:r>
      <w:r w:rsidR="00BE46D1">
        <w:t>-</w:t>
      </w:r>
      <w:r w:rsidRPr="00D66195">
        <w:t>level</w:t>
      </w:r>
      <w:r w:rsidR="006A68E9">
        <w:t> </w:t>
      </w:r>
      <w:r w:rsidRPr="00D66195">
        <w:t>rise</w:t>
      </w:r>
      <w:r w:rsidR="009C1A50">
        <w:t> </w:t>
      </w:r>
      <w:r w:rsidRPr="00D66195">
        <w:t>and extreme weather events</w:t>
      </w:r>
      <w:bookmarkEnd w:id="544"/>
    </w:p>
    <w:p w14:paraId="0B0C16DC" w14:textId="77777777" w:rsidR="00FF4577" w:rsidRPr="009C1A50" w:rsidRDefault="00FF4577" w:rsidP="009C1A50">
      <w:pPr>
        <w:pStyle w:val="Heading4"/>
      </w:pPr>
      <w:r w:rsidRPr="00D66195">
        <w:t>Risk summary</w:t>
      </w:r>
    </w:p>
    <w:p w14:paraId="69D5A832" w14:textId="5B03ED91" w:rsidR="00FF4577" w:rsidRPr="00D66195" w:rsidRDefault="00FF4577" w:rsidP="009C1A50">
      <w:pPr>
        <w:pStyle w:val="BodyText"/>
      </w:pPr>
      <w:bookmarkStart w:id="545" w:name="_Hlk37682941"/>
      <w:r w:rsidRPr="00D66195">
        <w:t>Projected changes in the frequency and intensity of</w:t>
      </w:r>
      <w:r>
        <w:t xml:space="preserve"> the</w:t>
      </w:r>
      <w:r w:rsidRPr="00D66195">
        <w:t xml:space="preserve"> acute hazards people and organisations insure against</w:t>
      </w:r>
      <w:r>
        <w:t>,</w:t>
      </w:r>
      <w:r w:rsidRPr="00D66195">
        <w:t xml:space="preserve"> such as flood, fire, storm-surge, landslide, hailstorm and tsunami, are causing the insurance industry to change premiums, develop new insurance offerings and adjust availability. These changes are likely to affect many insurance markets</w:t>
      </w:r>
      <w:r>
        <w:t>;</w:t>
      </w:r>
      <w:r w:rsidRPr="00D66195">
        <w:t xml:space="preserve"> most significantly, the home insurance market. Changes to insurance offerings could result in</w:t>
      </w:r>
      <w:r w:rsidR="009C1A50">
        <w:t> </w:t>
      </w:r>
      <w:r w:rsidRPr="00D66195">
        <w:t xml:space="preserve">additional hardship following extreme events and </w:t>
      </w:r>
      <w:r w:rsidR="00807BFE">
        <w:t xml:space="preserve">have </w:t>
      </w:r>
      <w:r w:rsidRPr="00D66195">
        <w:t>significant flow-on effects for New Zealand society including loss of peace of mind, displacement of communities, changes in</w:t>
      </w:r>
      <w:r w:rsidR="008332B0">
        <w:t> </w:t>
      </w:r>
      <w:r w:rsidRPr="00D66195">
        <w:t>business investment and household consumption, fiscal risks to the Government, and financial</w:t>
      </w:r>
      <w:r w:rsidR="009C1A50">
        <w:t> </w:t>
      </w:r>
      <w:r w:rsidRPr="00D66195">
        <w:t>system instability.</w:t>
      </w:r>
    </w:p>
    <w:bookmarkEnd w:id="545"/>
    <w:p w14:paraId="44A281CC" w14:textId="77777777" w:rsidR="00FF4577" w:rsidRPr="00D66195" w:rsidRDefault="00FF4577" w:rsidP="00FF4577">
      <w:pPr>
        <w:pStyle w:val="Heading4"/>
      </w:pPr>
      <w:r w:rsidRPr="00D66195">
        <w:t>Exposure</w:t>
      </w:r>
    </w:p>
    <w:p w14:paraId="295A3DB6" w14:textId="41DEE9C2" w:rsidR="00FF4577" w:rsidRPr="00D66195" w:rsidRDefault="00FF4577" w:rsidP="009C1A50">
      <w:pPr>
        <w:pStyle w:val="BodyText"/>
      </w:pPr>
      <w:r w:rsidRPr="00D66195">
        <w:t>Mainstream insurers increasingly see climate change as a material risk to their business. Through their pricing and terms and conditions</w:t>
      </w:r>
      <w:r w:rsidR="00807BFE">
        <w:t>,</w:t>
      </w:r>
      <w:r w:rsidRPr="00D66195">
        <w:t xml:space="preserve"> they play a key role in communicating and raising awareness about climate change risks and help society </w:t>
      </w:r>
      <w:r>
        <w:t>spread</w:t>
      </w:r>
      <w:r w:rsidRPr="00D66195">
        <w:t xml:space="preserve"> the cost of losses</w:t>
      </w:r>
      <w:r>
        <w:t>;</w:t>
      </w:r>
      <w:r w:rsidRPr="00D66195">
        <w:t xml:space="preserve"> however</w:t>
      </w:r>
      <w:r>
        <w:t>,</w:t>
      </w:r>
      <w:r w:rsidRPr="00D66195">
        <w:t xml:space="preserve"> they cannot be expected to insure all risks (Mills, 2009). The insurance sector is intrinsically vulnerable to climate change</w:t>
      </w:r>
      <w:r w:rsidR="00807BFE">
        <w:t>;</w:t>
      </w:r>
      <w:r w:rsidRPr="00D66195">
        <w:t xml:space="preserve"> when a risk becomes uneconomic or sufficiently </w:t>
      </w:r>
      <w:r w:rsidRPr="00D66195">
        <w:lastRenderedPageBreak/>
        <w:t>probable, as in the case of coastal, flood and fire risks, the insurer can decide that an area is ‘uninsurable’ and withdraw insurance altogether (Storey et al, 2015).</w:t>
      </w:r>
    </w:p>
    <w:p w14:paraId="05FE375A" w14:textId="7ED41876" w:rsidR="00FF4577" w:rsidRPr="00D66195" w:rsidRDefault="00FF4577" w:rsidP="009C1A50">
      <w:pPr>
        <w:pStyle w:val="BodyText"/>
      </w:pPr>
      <w:r w:rsidRPr="00D66195">
        <w:t>Insurers may retreat from an area of New Zealand following a climate event</w:t>
      </w:r>
      <w:r>
        <w:t>, either</w:t>
      </w:r>
      <w:r w:rsidRPr="00D66195">
        <w:t xml:space="preserve"> in that location or </w:t>
      </w:r>
      <w:r w:rsidR="00807BFE">
        <w:t xml:space="preserve">in </w:t>
      </w:r>
      <w:r w:rsidRPr="00D66195">
        <w:t xml:space="preserve">another New Zealand location. </w:t>
      </w:r>
      <w:r>
        <w:t>B</w:t>
      </w:r>
      <w:r w:rsidRPr="00D66195">
        <w:t xml:space="preserve">ecause most of New Zealand’s insurance providers are international, retreat may </w:t>
      </w:r>
      <w:r>
        <w:t xml:space="preserve">also </w:t>
      </w:r>
      <w:r w:rsidRPr="00D66195">
        <w:t>be hastened by another country</w:t>
      </w:r>
      <w:r>
        <w:t>’s</w:t>
      </w:r>
      <w:r w:rsidRPr="00D66195">
        <w:t xml:space="preserve"> experiences</w:t>
      </w:r>
      <w:r>
        <w:t>, which</w:t>
      </w:r>
      <w:r w:rsidRPr="00D66195">
        <w:t xml:space="preserve"> convince them that risk profiles have changed because of sea</w:t>
      </w:r>
      <w:r>
        <w:t>-</w:t>
      </w:r>
      <w:r w:rsidRPr="00D66195">
        <w:t>level rise or other climatic changes (Storey et al, 2015).</w:t>
      </w:r>
    </w:p>
    <w:p w14:paraId="049E2F12" w14:textId="52070B2C" w:rsidR="00FF4577" w:rsidRPr="00D66195" w:rsidRDefault="00FF4577" w:rsidP="009C1A50">
      <w:pPr>
        <w:pStyle w:val="BodyText"/>
      </w:pPr>
      <w:r w:rsidRPr="00D66195">
        <w:t>Climate hazards such as drought, fire, flooding and ongoing sea</w:t>
      </w:r>
      <w:r>
        <w:t>-</w:t>
      </w:r>
      <w:r w:rsidRPr="00D66195">
        <w:t>level rise have the potential to expose asset holders to insurance withdrawal. Most of New Zealand is projected to experience an increase of</w:t>
      </w:r>
      <w:r w:rsidR="00807BFE">
        <w:t xml:space="preserve"> more than </w:t>
      </w:r>
      <w:r w:rsidRPr="00D66195">
        <w:t>150</w:t>
      </w:r>
      <w:r>
        <w:t> </w:t>
      </w:r>
      <w:r w:rsidRPr="00D66195">
        <w:t>per cent in very high or extreme fire days by 2100 under RCP8.5 (</w:t>
      </w:r>
      <w:r>
        <w:t>Ministry for the Environment</w:t>
      </w:r>
      <w:r w:rsidRPr="00D66195">
        <w:t>, 2018)</w:t>
      </w:r>
      <w:r w:rsidR="00807BFE">
        <w:t>. This increase</w:t>
      </w:r>
      <w:r w:rsidRPr="00D66195">
        <w:t xml:space="preserve"> may change insurance </w:t>
      </w:r>
      <w:r>
        <w:t xml:space="preserve">costs </w:t>
      </w:r>
      <w:r w:rsidRPr="00D66195">
        <w:t>for assets located in rural areas</w:t>
      </w:r>
      <w:r w:rsidR="008332B0">
        <w:t> </w:t>
      </w:r>
      <w:r w:rsidRPr="00D66195">
        <w:t>or in the rural</w:t>
      </w:r>
      <w:r w:rsidR="00807BFE">
        <w:t>–</w:t>
      </w:r>
      <w:r w:rsidRPr="00D66195">
        <w:t>urban interface, which are relatively more exposed to fire risk (</w:t>
      </w:r>
      <w:r>
        <w:t>Australian Financial Review</w:t>
      </w:r>
      <w:r w:rsidRPr="00D66195">
        <w:t xml:space="preserve">, 2020; Shrimali, 2019). Much of New Zealand’s population lives in coastal areas, </w:t>
      </w:r>
      <w:r w:rsidR="00807BFE">
        <w:t>as</w:t>
      </w:r>
      <w:r w:rsidRPr="00D66195">
        <w:t xml:space="preserve"> reflected in a coastal bias in claims under the Earthquake Commission (Fleming</w:t>
      </w:r>
      <w:r>
        <w:t xml:space="preserve"> et al</w:t>
      </w:r>
      <w:r w:rsidRPr="00D66195">
        <w:t xml:space="preserve">, nd). Analysis indicates that </w:t>
      </w:r>
      <w:r w:rsidR="00D81A97">
        <w:t xml:space="preserve">the </w:t>
      </w:r>
      <w:r w:rsidRPr="00D66195">
        <w:t>Northland, Bay of Plenty, Nelson and Tasman regions have the highest proportions of people and properties affected by extreme weather, and that</w:t>
      </w:r>
      <w:r w:rsidR="00D81A97">
        <w:t>,</w:t>
      </w:r>
      <w:r w:rsidR="008332B0">
        <w:t> </w:t>
      </w:r>
      <w:r>
        <w:t>as well as</w:t>
      </w:r>
      <w:r w:rsidRPr="00D66195">
        <w:t xml:space="preserve"> coastal bias, properties on steeper land are more likely to be associated with landslip</w:t>
      </w:r>
      <w:r w:rsidR="00D81A97">
        <w:t xml:space="preserve">, </w:t>
      </w:r>
      <w:r w:rsidRPr="00D66195">
        <w:t>flood</w:t>
      </w:r>
      <w:r w:rsidR="00D81A97">
        <w:t xml:space="preserve"> and </w:t>
      </w:r>
      <w:r w:rsidRPr="00D66195">
        <w:t>storm claims than properties on flatter land (Fleming</w:t>
      </w:r>
      <w:r>
        <w:t xml:space="preserve"> et al</w:t>
      </w:r>
      <w:r w:rsidRPr="00D66195">
        <w:t>, nd).</w:t>
      </w:r>
    </w:p>
    <w:p w14:paraId="438081EE" w14:textId="29CF737A" w:rsidR="00FF4577" w:rsidRPr="00D66195" w:rsidRDefault="00FF4577" w:rsidP="009C1A50">
      <w:pPr>
        <w:pStyle w:val="BodyText"/>
      </w:pPr>
      <w:r w:rsidRPr="00D66195">
        <w:t>Urban sprawl and population growth in areas of high exposure, such as along the coast, on floodplains and on the fringes of forestland, expose many more people and assets to climate change risks. The exposure of asset holders to this risk is greater under RCP8.5 than RCP4.5</w:t>
      </w:r>
      <w:r>
        <w:t>,</w:t>
      </w:r>
      <w:r w:rsidRPr="00D66195">
        <w:t xml:space="preserve"> and is likely to increase over the century. </w:t>
      </w:r>
    </w:p>
    <w:p w14:paraId="340570BC" w14:textId="77777777" w:rsidR="00FF4577" w:rsidRPr="00D66195" w:rsidRDefault="00FF4577" w:rsidP="00FF4577">
      <w:pPr>
        <w:pStyle w:val="Heading4"/>
      </w:pPr>
      <w:r w:rsidRPr="00D66195">
        <w:t>Sensitivity</w:t>
      </w:r>
    </w:p>
    <w:p w14:paraId="4FC2BE01" w14:textId="042D0BBB" w:rsidR="00FF4577" w:rsidRPr="00D66195" w:rsidRDefault="00FF4577" w:rsidP="009C1A50">
      <w:pPr>
        <w:pStyle w:val="BodyText"/>
      </w:pPr>
      <w:r w:rsidRPr="00D66195">
        <w:t xml:space="preserve">Some asset classes and population groups are more sensitive to insurance sector responses to climate change. Long-lived assets in areas of known exposure will be highly sensitive, as they will continue to be exposed to repeated events over the asset’s useful life and </w:t>
      </w:r>
      <w:r>
        <w:t>un</w:t>
      </w:r>
      <w:r w:rsidRPr="00D66195">
        <w:t>able to use insurance to help recover following events. Owners and managers of heritage sites are also likely to be sensitive to insurance sector responses, which will compound challenges</w:t>
      </w:r>
      <w:r w:rsidR="00D81A97" w:rsidRPr="00D81A97">
        <w:t xml:space="preserve"> </w:t>
      </w:r>
      <w:r w:rsidR="00D81A97" w:rsidRPr="00D66195">
        <w:t>with securing insurance</w:t>
      </w:r>
      <w:r w:rsidR="00D81A97">
        <w:t xml:space="preserve"> they</w:t>
      </w:r>
      <w:r w:rsidRPr="00D66195">
        <w:t xml:space="preserve"> already face. </w:t>
      </w:r>
    </w:p>
    <w:p w14:paraId="7D0000CE" w14:textId="040F3E6F" w:rsidR="00FF4577" w:rsidRPr="00D66195" w:rsidRDefault="00FF4577" w:rsidP="009C1A50">
      <w:pPr>
        <w:pStyle w:val="BodyText"/>
      </w:pPr>
      <w:r>
        <w:t>P</w:t>
      </w:r>
      <w:r w:rsidRPr="00D66195">
        <w:t xml:space="preserve">rofitable businesses and wealthy asset owners </w:t>
      </w:r>
      <w:r>
        <w:t>will be able to absorb h</w:t>
      </w:r>
      <w:r w:rsidRPr="00D66195">
        <w:t>igher insurance premiums</w:t>
      </w:r>
      <w:r>
        <w:t>, but</w:t>
      </w:r>
      <w:r w:rsidRPr="00D66195">
        <w:t xml:space="preserve"> lower</w:t>
      </w:r>
      <w:r w:rsidR="00D81A97">
        <w:t>-</w:t>
      </w:r>
      <w:r w:rsidRPr="00D66195">
        <w:t>income asset owners and small businesses will be sensitive to changes in</w:t>
      </w:r>
      <w:r w:rsidR="009C1A50">
        <w:t> </w:t>
      </w:r>
      <w:r>
        <w:t>these</w:t>
      </w:r>
      <w:r w:rsidRPr="00D66195">
        <w:t xml:space="preserve"> premiums.</w:t>
      </w:r>
    </w:p>
    <w:p w14:paraId="042BD3E1" w14:textId="77777777" w:rsidR="00FF4577" w:rsidRPr="00D66195" w:rsidRDefault="00FF4577" w:rsidP="009C1A50">
      <w:pPr>
        <w:pStyle w:val="Heading4"/>
      </w:pPr>
      <w:r w:rsidRPr="00D66195">
        <w:t>Adaptive capacity</w:t>
      </w:r>
    </w:p>
    <w:p w14:paraId="206C07BA" w14:textId="261F36BE" w:rsidR="00FF4577" w:rsidRPr="00D66195" w:rsidRDefault="00FF4577" w:rsidP="009C1A50">
      <w:pPr>
        <w:pStyle w:val="BodyText"/>
        <w:rPr>
          <w:b/>
        </w:rPr>
      </w:pPr>
      <w:r w:rsidRPr="00D66195">
        <w:t xml:space="preserve">Changes to market signals </w:t>
      </w:r>
      <w:r>
        <w:t>through</w:t>
      </w:r>
      <w:r w:rsidRPr="00D66195">
        <w:t xml:space="preserve"> insurance costs may encourage autonomous adaptation, and households and businesses may change behaviour in response. Businesses, for example, may choose to mitigate risks on</w:t>
      </w:r>
      <w:r w:rsidR="00C11D34">
        <w:t xml:space="preserve"> </w:t>
      </w:r>
      <w:r w:rsidRPr="00D66195">
        <w:t>site through elevating buildings or moving assets to lower</w:t>
      </w:r>
      <w:r>
        <w:t xml:space="preserve"> </w:t>
      </w:r>
      <w:r w:rsidRPr="00D66195">
        <w:t>risk</w:t>
      </w:r>
      <w:r w:rsidR="008332B0">
        <w:t> </w:t>
      </w:r>
      <w:r w:rsidRPr="00D66195">
        <w:t>locations</w:t>
      </w:r>
      <w:r>
        <w:t>;</w:t>
      </w:r>
      <w:r w:rsidRPr="00D66195">
        <w:t xml:space="preserve"> </w:t>
      </w:r>
      <w:r>
        <w:t>but</w:t>
      </w:r>
      <w:r w:rsidRPr="00D66195">
        <w:t xml:space="preserve"> </w:t>
      </w:r>
      <w:r w:rsidR="00C11D34">
        <w:t>such actions</w:t>
      </w:r>
      <w:r w:rsidR="00C11D34" w:rsidRPr="00D66195">
        <w:t xml:space="preserve"> </w:t>
      </w:r>
      <w:r w:rsidRPr="00D66195">
        <w:t>may be unaffordable for smaller businesses. Some households may be able to relocate to a less</w:t>
      </w:r>
      <w:r>
        <w:t xml:space="preserve"> </w:t>
      </w:r>
      <w:r w:rsidRPr="00D66195">
        <w:t xml:space="preserve">risky zone, but others </w:t>
      </w:r>
      <w:r w:rsidR="00C11D34">
        <w:t xml:space="preserve">be unable </w:t>
      </w:r>
      <w:r w:rsidRPr="00D66195">
        <w:t>to move for diverse reasons (</w:t>
      </w:r>
      <w:r>
        <w:t>see</w:t>
      </w:r>
      <w:r w:rsidR="00C11D34">
        <w:t>, for example,</w:t>
      </w:r>
      <w:r w:rsidR="009C1A50">
        <w:t> </w:t>
      </w:r>
      <w:r w:rsidR="00C11D34" w:rsidRPr="00D66195">
        <w:t xml:space="preserve">Māori </w:t>
      </w:r>
      <w:r w:rsidR="00C11D34">
        <w:t xml:space="preserve">concerns related to </w:t>
      </w:r>
      <w:r w:rsidRPr="00D66195">
        <w:t xml:space="preserve">place-based attachment and identity </w:t>
      </w:r>
      <w:r w:rsidR="00C11D34">
        <w:t>(</w:t>
      </w:r>
      <w:r w:rsidRPr="00D66195">
        <w:t>H5</w:t>
      </w:r>
      <w:r w:rsidR="00C11D34">
        <w:t xml:space="preserve">) in </w:t>
      </w:r>
      <w:hyperlink w:anchor="_H5_Risks_to" w:history="1">
        <w:r w:rsidR="00C11D34" w:rsidRPr="00C11D34">
          <w:rPr>
            <w:rStyle w:val="Hyperlink"/>
          </w:rPr>
          <w:t>section 4.4.5</w:t>
        </w:r>
      </w:hyperlink>
      <w:r w:rsidRPr="00D66195">
        <w:t xml:space="preserve">). These households may be unable to secure adequate insurance for their properties. Property developers and existing homeowners may also seek to block information about risk </w:t>
      </w:r>
      <w:r>
        <w:t>being shared with</w:t>
      </w:r>
      <w:r w:rsidRPr="00D66195">
        <w:t xml:space="preserve"> potential homebuyers, locking in future exposure.</w:t>
      </w:r>
    </w:p>
    <w:p w14:paraId="6B712BC1" w14:textId="1089A9CB" w:rsidR="00FF4577" w:rsidRPr="00D66195" w:rsidRDefault="00FF4577" w:rsidP="009C1A50">
      <w:pPr>
        <w:pStyle w:val="BodyText"/>
        <w:rPr>
          <w:b/>
        </w:rPr>
      </w:pPr>
      <w:r>
        <w:rPr>
          <w:color w:val="000000"/>
          <w:lang w:eastAsia="en-AU"/>
        </w:rPr>
        <w:t>T</w:t>
      </w:r>
      <w:r w:rsidRPr="00D66195">
        <w:rPr>
          <w:color w:val="000000"/>
          <w:lang w:eastAsia="en-AU"/>
        </w:rPr>
        <w:t>he</w:t>
      </w:r>
      <w:r>
        <w:rPr>
          <w:color w:val="000000"/>
          <w:lang w:eastAsia="en-AU"/>
        </w:rPr>
        <w:t xml:space="preserve"> current</w:t>
      </w:r>
      <w:r w:rsidRPr="00D66195">
        <w:rPr>
          <w:color w:val="000000"/>
          <w:lang w:eastAsia="en-AU"/>
        </w:rPr>
        <w:t xml:space="preserve"> flat</w:t>
      </w:r>
      <w:r>
        <w:rPr>
          <w:color w:val="000000"/>
          <w:lang w:eastAsia="en-AU"/>
        </w:rPr>
        <w:t>-rate</w:t>
      </w:r>
      <w:r w:rsidRPr="00D66195">
        <w:rPr>
          <w:color w:val="000000"/>
          <w:lang w:eastAsia="en-AU"/>
        </w:rPr>
        <w:t xml:space="preserve"> Earthquake Commission premium nationwide helps spread the risk </w:t>
      </w:r>
      <w:r>
        <w:rPr>
          <w:color w:val="000000"/>
          <w:lang w:eastAsia="en-AU"/>
        </w:rPr>
        <w:t>of</w:t>
      </w:r>
      <w:r w:rsidRPr="00D66195">
        <w:rPr>
          <w:color w:val="000000"/>
          <w:lang w:eastAsia="en-AU"/>
        </w:rPr>
        <w:t xml:space="preserve"> more hazardous locations across all policyholders, supporting insurance penetration and </w:t>
      </w:r>
      <w:r w:rsidRPr="00D66195">
        <w:rPr>
          <w:color w:val="000000"/>
          <w:lang w:eastAsia="en-AU"/>
        </w:rPr>
        <w:lastRenderedPageBreak/>
        <w:t>affordability</w:t>
      </w:r>
      <w:r>
        <w:rPr>
          <w:color w:val="000000"/>
          <w:lang w:eastAsia="en-AU"/>
        </w:rPr>
        <w:t>.</w:t>
      </w:r>
      <w:r w:rsidRPr="00D66195">
        <w:rPr>
          <w:color w:val="000000"/>
          <w:lang w:eastAsia="en-AU"/>
        </w:rPr>
        <w:t xml:space="preserve"> </w:t>
      </w:r>
      <w:r>
        <w:rPr>
          <w:color w:val="000000"/>
          <w:lang w:eastAsia="en-AU"/>
        </w:rPr>
        <w:t>H</w:t>
      </w:r>
      <w:r w:rsidRPr="00D66195">
        <w:rPr>
          <w:color w:val="000000"/>
          <w:lang w:eastAsia="en-AU"/>
        </w:rPr>
        <w:t>owever</w:t>
      </w:r>
      <w:r>
        <w:rPr>
          <w:color w:val="000000"/>
          <w:lang w:eastAsia="en-AU"/>
        </w:rPr>
        <w:t>,</w:t>
      </w:r>
      <w:r w:rsidRPr="00D66195">
        <w:rPr>
          <w:color w:val="000000"/>
          <w:lang w:eastAsia="en-AU"/>
        </w:rPr>
        <w:t xml:space="preserve"> it mutes the price signal, which can be an effective motivator of autonomous adaptation (Storey et al, 2015).</w:t>
      </w:r>
    </w:p>
    <w:p w14:paraId="6FA88C5D" w14:textId="6B805A52" w:rsidR="00FF4577" w:rsidRPr="00D66195" w:rsidRDefault="00FF4577" w:rsidP="009C1A50">
      <w:pPr>
        <w:pStyle w:val="BodyText"/>
      </w:pPr>
      <w:r w:rsidRPr="00D66195">
        <w:t>As climate projections become more granular, insurers will be able to price insurance at a finer</w:t>
      </w:r>
      <w:r w:rsidR="009C1A50">
        <w:t> </w:t>
      </w:r>
      <w:r w:rsidRPr="00D66195">
        <w:t>scale (recognising that greater granularity does not decrease uncertainty). This may minimise the risk of broad swathes of communities being priced in the same way</w:t>
      </w:r>
      <w:r>
        <w:t>,</w:t>
      </w:r>
      <w:r w:rsidRPr="00D66195">
        <w:t xml:space="preserve"> or support development of new insurance products. It is unlikely that new entrants </w:t>
      </w:r>
      <w:r w:rsidR="00323890">
        <w:t xml:space="preserve">will come </w:t>
      </w:r>
      <w:r w:rsidRPr="00D66195">
        <w:t xml:space="preserve">into the insurance market, as the highly detailed information </w:t>
      </w:r>
      <w:r>
        <w:t>needed</w:t>
      </w:r>
      <w:r w:rsidRPr="00D66195">
        <w:t xml:space="preserve"> to accurately price risk acts as a barrier to entry, particularly in small markets (White, 2011).</w:t>
      </w:r>
    </w:p>
    <w:p w14:paraId="301DB25D" w14:textId="0C189368" w:rsidR="00FF4577" w:rsidRPr="00D66195" w:rsidRDefault="00FF4577" w:rsidP="009C1A50">
      <w:pPr>
        <w:pStyle w:val="BodyText"/>
      </w:pPr>
      <w:r>
        <w:t>Reducing</w:t>
      </w:r>
      <w:r w:rsidRPr="00D66195">
        <w:t xml:space="preserve"> this risk is critically dependent on governance arrangements, such as tools that </w:t>
      </w:r>
      <w:r>
        <w:t>support</w:t>
      </w:r>
      <w:r w:rsidRPr="00D66195">
        <w:t xml:space="preserve"> decision-making under uncertainty (G1), coordination among decision-mak</w:t>
      </w:r>
      <w:r>
        <w:t>ers</w:t>
      </w:r>
      <w:r w:rsidRPr="00D66195">
        <w:t xml:space="preserve"> (G1) and the ability for the central government to compensate property owners </w:t>
      </w:r>
      <w:r w:rsidR="00287CDF">
        <w:t>who are</w:t>
      </w:r>
      <w:r w:rsidRPr="00D66195">
        <w:t xml:space="preserve"> forced </w:t>
      </w:r>
      <w:r w:rsidR="00287CDF">
        <w:t xml:space="preserve">to </w:t>
      </w:r>
      <w:r w:rsidRPr="00D66195">
        <w:t>relocat</w:t>
      </w:r>
      <w:r w:rsidR="00287CDF">
        <w:t>e</w:t>
      </w:r>
      <w:r w:rsidRPr="00D66195">
        <w:t xml:space="preserve"> (G2). Alternative structures, such as multi</w:t>
      </w:r>
      <w:r>
        <w:t>-</w:t>
      </w:r>
      <w:r w:rsidRPr="00D66195">
        <w:t>sector partnerships between the public, private and civic sectors</w:t>
      </w:r>
      <w:r>
        <w:t>,</w:t>
      </w:r>
      <w:r w:rsidRPr="00D66195">
        <w:t xml:space="preserve"> are increasingly seen as critical initiatives to improve risk management (Crick</w:t>
      </w:r>
      <w:r>
        <w:t xml:space="preserve"> et al</w:t>
      </w:r>
      <w:r w:rsidRPr="00D66195">
        <w:t xml:space="preserve">, 2018). An example in practice is the United Kingdom’s Flood Re scheme, between the </w:t>
      </w:r>
      <w:r>
        <w:t>g</w:t>
      </w:r>
      <w:r w:rsidRPr="00D66195">
        <w:t>overnment and private insurers</w:t>
      </w:r>
      <w:r>
        <w:t>,</w:t>
      </w:r>
      <w:r w:rsidRPr="00D66195">
        <w:t xml:space="preserve"> which aims to make flood cover more</w:t>
      </w:r>
      <w:r w:rsidR="009C1A50">
        <w:t> </w:t>
      </w:r>
      <w:r w:rsidRPr="00D66195">
        <w:t>available and affordable</w:t>
      </w:r>
      <w:r>
        <w:t xml:space="preserve"> </w:t>
      </w:r>
      <w:r w:rsidRPr="00D66195">
        <w:t>(Flood Re, 2020)</w:t>
      </w:r>
      <w:r>
        <w:t>.</w:t>
      </w:r>
      <w:r w:rsidRPr="00D66195">
        <w:t xml:space="preserve"> </w:t>
      </w:r>
    </w:p>
    <w:p w14:paraId="7E5066E2" w14:textId="77777777" w:rsidR="00FF4577" w:rsidRPr="00D66195" w:rsidRDefault="00FF4577" w:rsidP="00FF4577">
      <w:pPr>
        <w:pStyle w:val="Heading4"/>
      </w:pPr>
      <w:r w:rsidRPr="00D66195">
        <w:t>Consequence</w:t>
      </w:r>
    </w:p>
    <w:p w14:paraId="6D87E8C8" w14:textId="63EA08ED" w:rsidR="00FF4577" w:rsidRDefault="00FF4577" w:rsidP="009C1A50">
      <w:pPr>
        <w:pStyle w:val="BodyText"/>
        <w:rPr>
          <w:color w:val="000000"/>
        </w:rPr>
      </w:pPr>
      <w:r w:rsidRPr="00D66195">
        <w:t xml:space="preserve">Insurance is a risk transfer tool used to </w:t>
      </w:r>
      <w:r>
        <w:t>improve</w:t>
      </w:r>
      <w:r w:rsidRPr="00D66195">
        <w:t xml:space="preserve"> adverse financial consequences </w:t>
      </w:r>
      <w:r w:rsidR="006C3EA1">
        <w:t xml:space="preserve">that follow on </w:t>
      </w:r>
      <w:r w:rsidRPr="00D66195">
        <w:t>from unlikely disasters. If an insurer retreats from an area where assets and asset owners are still exposed to the risk, recovery will be delayed and hugely costly for asset owners.</w:t>
      </w:r>
      <w:r w:rsidRPr="00D66195">
        <w:rPr>
          <w:color w:val="000000"/>
        </w:rPr>
        <w:t xml:space="preserve"> The reduced insurance coverage could in turn reduce </w:t>
      </w:r>
      <w:r>
        <w:rPr>
          <w:color w:val="000000"/>
        </w:rPr>
        <w:t>asset</w:t>
      </w:r>
      <w:r w:rsidRPr="00D66195">
        <w:rPr>
          <w:color w:val="000000"/>
        </w:rPr>
        <w:t xml:space="preserve"> values in affected areas (and potentially also unaffected areas that face similar risks), which could tighten the borrowing constraints of households and corporates. </w:t>
      </w:r>
      <w:r>
        <w:rPr>
          <w:color w:val="000000"/>
        </w:rPr>
        <w:t>E</w:t>
      </w:r>
      <w:r w:rsidRPr="00D66195">
        <w:rPr>
          <w:color w:val="000000"/>
        </w:rPr>
        <w:t>ven if losses are largely insured and financing for reconstruction is immediately available, a severe weather-related catastrophe could affect the banking sector and the real economy (flow of goods and services) in the medium</w:t>
      </w:r>
      <w:r>
        <w:rPr>
          <w:color w:val="000000"/>
        </w:rPr>
        <w:t xml:space="preserve"> </w:t>
      </w:r>
      <w:r w:rsidRPr="00D66195">
        <w:rPr>
          <w:color w:val="000000"/>
        </w:rPr>
        <w:t xml:space="preserve">term (Batten et al, 2016). </w:t>
      </w:r>
    </w:p>
    <w:p w14:paraId="11FA2417" w14:textId="25ED24DA" w:rsidR="00FF4577" w:rsidRPr="00D66195" w:rsidRDefault="00FF4577" w:rsidP="009C1A50">
      <w:pPr>
        <w:pStyle w:val="BodyText"/>
      </w:pPr>
      <w:r w:rsidRPr="00D66195">
        <w:rPr>
          <w:color w:val="000000"/>
        </w:rPr>
        <w:t>Insurance contracts are generally renewed on an annual basis. Because i</w:t>
      </w:r>
      <w:r w:rsidRPr="00D66195">
        <w:t>nsurance is a requirement for residential mortgages in New Zealand</w:t>
      </w:r>
      <w:r>
        <w:t>,</w:t>
      </w:r>
      <w:r w:rsidRPr="00D66195">
        <w:t xml:space="preserve"> and failing to maintain insurance can</w:t>
      </w:r>
      <w:r w:rsidR="00D808F9">
        <w:t> </w:t>
      </w:r>
      <w:r w:rsidRPr="00D66195">
        <w:t xml:space="preserve">trigger default, insurance withdrawal could </w:t>
      </w:r>
      <w:r>
        <w:t>cause</w:t>
      </w:r>
      <w:r w:rsidRPr="00D66195">
        <w:t xml:space="preserve"> home loan defaults because of the maturity mismatches between residential insurance and mortgages. Lenders may be left in technical default, experience material losses, or change behaviour </w:t>
      </w:r>
      <w:r w:rsidR="006C3EA1">
        <w:t>to</w:t>
      </w:r>
      <w:r w:rsidR="006C3EA1" w:rsidRPr="00D66195">
        <w:t xml:space="preserve"> </w:t>
      </w:r>
      <w:r w:rsidRPr="00D66195">
        <w:t>require more equity and higher interest rates for properties at risk of insurance retreat (Lawrence et al, 2016). Local</w:t>
      </w:r>
      <w:r w:rsidR="00D808F9">
        <w:t> </w:t>
      </w:r>
      <w:r w:rsidRPr="00D66195">
        <w:t>authorities and their insurers could find themselves holding unexpected liabilities if future courts rule that councils are liable for resource consents provided to homes threatened</w:t>
      </w:r>
      <w:r w:rsidR="00D808F9">
        <w:t> </w:t>
      </w:r>
      <w:r w:rsidRPr="00D66195">
        <w:t xml:space="preserve">by climate change. </w:t>
      </w:r>
    </w:p>
    <w:p w14:paraId="44473B54" w14:textId="77777777" w:rsidR="00FF4577" w:rsidRPr="007C47DE" w:rsidRDefault="00FF4577" w:rsidP="007C47DE">
      <w:pPr>
        <w:pStyle w:val="Heading4"/>
      </w:pPr>
      <w:r w:rsidRPr="00D66195">
        <w:t>Interacting risks</w:t>
      </w:r>
    </w:p>
    <w:p w14:paraId="7BBBEF76" w14:textId="79F58B32" w:rsidR="00FF4577" w:rsidRPr="00D66195" w:rsidRDefault="006C3EA1" w:rsidP="009C1A50">
      <w:pPr>
        <w:pStyle w:val="BodyText"/>
      </w:pPr>
      <w:r>
        <w:t>V</w:t>
      </w:r>
      <w:r w:rsidR="00FF4577" w:rsidRPr="00D66195">
        <w:t>ery human risks relat</w:t>
      </w:r>
      <w:r>
        <w:t>e</w:t>
      </w:r>
      <w:r w:rsidR="00FF4577" w:rsidRPr="00D66195">
        <w:t xml:space="preserve"> to insurance retreat. Insurance contributes to peace of mind and plays a key role in helping policyholders recover from losses (Mills, 2005). Loss of insurance could there</w:t>
      </w:r>
      <w:r w:rsidR="00FF4577">
        <w:t>fore</w:t>
      </w:r>
      <w:r w:rsidR="00FF4577" w:rsidRPr="00D66195">
        <w:t xml:space="preserve"> impact </w:t>
      </w:r>
      <w:r>
        <w:t xml:space="preserve">on </w:t>
      </w:r>
      <w:r w:rsidR="00FF4577" w:rsidRPr="00D66195">
        <w:t xml:space="preserve">mental health and wellbeing (H7). </w:t>
      </w:r>
      <w:r w:rsidR="00FF4577">
        <w:t>Even for those who are</w:t>
      </w:r>
      <w:r w:rsidR="00CF03FF">
        <w:t> </w:t>
      </w:r>
      <w:r w:rsidR="00FF4577">
        <w:t xml:space="preserve">insured, the processes </w:t>
      </w:r>
      <w:r w:rsidR="00FF4577" w:rsidRPr="00D66195">
        <w:t xml:space="preserve">following an event, such as managing insurance claims, can be a further source of trauma (Ohl and Tapsell, 2000; Thrush </w:t>
      </w:r>
      <w:r w:rsidR="00FF4577">
        <w:t>et al</w:t>
      </w:r>
      <w:r w:rsidR="00FF4577" w:rsidRPr="00D66195">
        <w:t>, 2005). If loss of insurance does</w:t>
      </w:r>
      <w:r w:rsidR="004500D6">
        <w:t xml:space="preserve"> not</w:t>
      </w:r>
      <w:r w:rsidR="00FF4577" w:rsidRPr="00D66195">
        <w:t xml:space="preserve"> allow </w:t>
      </w:r>
      <w:r w:rsidR="00FF4577">
        <w:t>the policyholder to</w:t>
      </w:r>
      <w:r w:rsidR="00FF4577" w:rsidRPr="00D66195">
        <w:t xml:space="preserve"> recover following a hazard event or encourages </w:t>
      </w:r>
      <w:r w:rsidR="00FF4577">
        <w:t>them to move</w:t>
      </w:r>
      <w:r w:rsidR="00FF4577" w:rsidRPr="00D66195">
        <w:t xml:space="preserve"> away from </w:t>
      </w:r>
      <w:r w:rsidR="00FF4577">
        <w:t>the</w:t>
      </w:r>
      <w:r w:rsidR="00FF4577" w:rsidRPr="00D66195">
        <w:t xml:space="preserve"> area prior to an event, many people will have the negative experiences associated with loss of place and community cohesion (H1). Unavailability or unaffordability of</w:t>
      </w:r>
      <w:r w:rsidR="00CF03FF">
        <w:t> </w:t>
      </w:r>
      <w:r w:rsidR="00FF4577" w:rsidRPr="00D66195">
        <w:t>insurance cover will reshape the distribution of vulnerable groups, exacerbating</w:t>
      </w:r>
      <w:r w:rsidR="004500D6">
        <w:t xml:space="preserve"> existing</w:t>
      </w:r>
      <w:r w:rsidR="00FF4577" w:rsidRPr="00D66195">
        <w:t xml:space="preserve"> </w:t>
      </w:r>
      <w:r w:rsidR="004500D6" w:rsidRPr="00D66195">
        <w:t xml:space="preserve">inequities </w:t>
      </w:r>
      <w:r w:rsidR="00FF4577" w:rsidRPr="00D66195">
        <w:t xml:space="preserve">or creating new </w:t>
      </w:r>
      <w:r w:rsidR="004500D6">
        <w:t xml:space="preserve">ones </w:t>
      </w:r>
      <w:r w:rsidR="00FF4577" w:rsidRPr="00D66195">
        <w:t xml:space="preserve">(H2). </w:t>
      </w:r>
    </w:p>
    <w:p w14:paraId="73DE7BEC" w14:textId="511274E1" w:rsidR="00FF4577" w:rsidRPr="00D66195" w:rsidRDefault="00FF4577" w:rsidP="00FF4577">
      <w:pPr>
        <w:pStyle w:val="Heading4"/>
      </w:pPr>
      <w:r w:rsidRPr="00D66195">
        <w:lastRenderedPageBreak/>
        <w:t xml:space="preserve">Confidence: High agreement, </w:t>
      </w:r>
      <w:r w:rsidR="004500D6">
        <w:t>l</w:t>
      </w:r>
      <w:r w:rsidRPr="00D66195">
        <w:t>ow evidence</w:t>
      </w:r>
    </w:p>
    <w:p w14:paraId="394508E4" w14:textId="02E2D940" w:rsidR="00FF4577" w:rsidRPr="00D66195" w:rsidRDefault="00FF4577" w:rsidP="007C47DE">
      <w:pPr>
        <w:pStyle w:val="BodyText"/>
      </w:pPr>
      <w:r w:rsidRPr="00D66195">
        <w:rPr>
          <w:color w:val="000000"/>
        </w:rPr>
        <w:t xml:space="preserve">There is a high degree of agreement that climate change will change asset insurability. </w:t>
      </w:r>
      <w:r w:rsidRPr="00D66195">
        <w:t>Target research on asset insurability in New Zealand</w:t>
      </w:r>
      <w:r w:rsidR="004500D6" w:rsidRPr="004500D6">
        <w:t xml:space="preserve"> </w:t>
      </w:r>
      <w:r w:rsidR="004500D6" w:rsidRPr="00D66195">
        <w:t>has been limited</w:t>
      </w:r>
      <w:r w:rsidRPr="00D66195">
        <w:rPr>
          <w:rStyle w:val="CommentReference"/>
          <w:rFonts w:cs="Arial"/>
          <w:lang w:eastAsia="en-US"/>
        </w:rPr>
        <w:t>,</w:t>
      </w:r>
      <w:r w:rsidRPr="00D66195">
        <w:t xml:space="preserve"> although the</w:t>
      </w:r>
      <w:r w:rsidR="004500D6">
        <w:t xml:space="preserve"> </w:t>
      </w:r>
      <w:r w:rsidR="004500D6" w:rsidRPr="00D66195">
        <w:t>international</w:t>
      </w:r>
      <w:r w:rsidRPr="00D66195">
        <w:t xml:space="preserve"> body of literature and attention </w:t>
      </w:r>
      <w:r w:rsidR="004500D6">
        <w:t xml:space="preserve">to the topic are </w:t>
      </w:r>
      <w:r w:rsidR="004500D6" w:rsidRPr="00D66195">
        <w:t>growing</w:t>
      </w:r>
      <w:r w:rsidRPr="00D66195">
        <w:t xml:space="preserve">. </w:t>
      </w:r>
    </w:p>
    <w:p w14:paraId="2872EBEB" w14:textId="77777777" w:rsidR="00FF4577" w:rsidRPr="00D66195" w:rsidRDefault="00FF4577" w:rsidP="00FF4577">
      <w:pPr>
        <w:pStyle w:val="Heading4"/>
      </w:pPr>
      <w:r w:rsidRPr="00D66195">
        <w:t>Adaptation</w:t>
      </w:r>
    </w:p>
    <w:p w14:paraId="5BD16F16" w14:textId="2CB39D55" w:rsidR="002712ED" w:rsidRDefault="004500D6" w:rsidP="009C1A50">
      <w:pPr>
        <w:pStyle w:val="BodyText"/>
      </w:pPr>
      <w:r>
        <w:t>A</w:t>
      </w:r>
      <w:r w:rsidR="00FF4577">
        <w:t xml:space="preserve"> number of</w:t>
      </w:r>
      <w:r w:rsidR="00FF4577" w:rsidRPr="00D66195">
        <w:t xml:space="preserve"> adaptation efforts</w:t>
      </w:r>
      <w:r w:rsidRPr="004500D6">
        <w:t xml:space="preserve"> </w:t>
      </w:r>
      <w:r>
        <w:t>are under way or planned</w:t>
      </w:r>
      <w:r w:rsidR="00FF4577" w:rsidRPr="00D66195">
        <w:t xml:space="preserve">. </w:t>
      </w:r>
      <w:r w:rsidR="00FF4577">
        <w:t>T</w:t>
      </w:r>
      <w:r w:rsidR="00FF4577" w:rsidRPr="00D66195">
        <w:t xml:space="preserve">hese </w:t>
      </w:r>
      <w:r w:rsidR="00FF4577">
        <w:t>are currently</w:t>
      </w:r>
      <w:r w:rsidR="00FF4577" w:rsidRPr="00D66195">
        <w:t xml:space="preserve"> directed at increasing knowledge about this risk. </w:t>
      </w:r>
      <w:r w:rsidR="00FF4577" w:rsidRPr="009C1A50">
        <w:t>In</w:t>
      </w:r>
      <w:r w:rsidR="00FF4577" w:rsidRPr="00D66195">
        <w:t xml:space="preserve"> particular, research is directed towards determining liability for costs in the instance of insurance retreat. Efforts to reduce the risk, through land</w:t>
      </w:r>
      <w:r w:rsidR="00533408">
        <w:noBreakHyphen/>
      </w:r>
      <w:r w:rsidR="00FF4577" w:rsidRPr="00D66195">
        <w:t>use planning that accounts for dynamism and sea</w:t>
      </w:r>
      <w:r w:rsidR="00FF4577">
        <w:t>-</w:t>
      </w:r>
      <w:r w:rsidR="00FF4577" w:rsidRPr="00D66195">
        <w:t xml:space="preserve">level rise, </w:t>
      </w:r>
      <w:r>
        <w:t>are</w:t>
      </w:r>
      <w:r w:rsidRPr="00D66195">
        <w:t xml:space="preserve"> </w:t>
      </w:r>
      <w:r w:rsidR="00FF4577">
        <w:t xml:space="preserve">being </w:t>
      </w:r>
      <w:r>
        <w:t>made</w:t>
      </w:r>
      <w:r w:rsidRPr="00D66195">
        <w:t xml:space="preserve"> </w:t>
      </w:r>
      <w:r w:rsidR="00FF4577" w:rsidRPr="00D66195">
        <w:t>in some regions</w:t>
      </w:r>
      <w:r w:rsidR="00533408">
        <w:t> </w:t>
      </w:r>
      <w:r w:rsidR="00FF4577" w:rsidRPr="00D66195">
        <w:t>of New Zealand. Some insurance providers, such as IAG</w:t>
      </w:r>
      <w:r w:rsidR="00FF4577">
        <w:t>,</w:t>
      </w:r>
      <w:r w:rsidR="00FF4577" w:rsidRPr="00D66195">
        <w:t xml:space="preserve"> are also exploring risk</w:t>
      </w:r>
      <w:r w:rsidR="00E62DAC">
        <w:noBreakHyphen/>
      </w:r>
      <w:r w:rsidR="00FF4577" w:rsidRPr="00D66195">
        <w:t>based</w:t>
      </w:r>
      <w:r w:rsidR="00E62DAC">
        <w:t> </w:t>
      </w:r>
      <w:r w:rsidR="00FF4577" w:rsidRPr="00D66195">
        <w:t>pricing mechanisms.</w:t>
      </w:r>
    </w:p>
    <w:p w14:paraId="0C9F7B3B" w14:textId="1A950BDA" w:rsidR="006462B8" w:rsidRPr="00D66195" w:rsidRDefault="008546A9" w:rsidP="00A13A33">
      <w:pPr>
        <w:pStyle w:val="Tableheading2"/>
      </w:pPr>
      <w:bookmarkStart w:id="546" w:name="_Toc45391926"/>
      <w:r w:rsidRPr="00D66195">
        <w:t>E6: Risks to the insurability of assets</w:t>
      </w:r>
      <w:r w:rsidR="006462B8" w:rsidRPr="00D52C19">
        <w:rPr>
          <w:lang w:eastAsia="en-AU"/>
        </w:rPr>
        <w:t xml:space="preserve">: </w:t>
      </w:r>
      <w:r w:rsidR="00A13A33">
        <w:rPr>
          <w:lang w:eastAsia="en-AU"/>
        </w:rPr>
        <w:t>U</w:t>
      </w:r>
      <w:r w:rsidR="006462B8" w:rsidRPr="00D52C19">
        <w:rPr>
          <w:lang w:eastAsia="en-AU"/>
        </w:rPr>
        <w:t>rgency profile</w:t>
      </w:r>
      <w:bookmarkEnd w:id="546"/>
    </w:p>
    <w:tbl>
      <w:tblPr>
        <w:tblW w:w="8505"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23"/>
        <w:gridCol w:w="1820"/>
        <w:gridCol w:w="851"/>
        <w:gridCol w:w="1134"/>
        <w:gridCol w:w="992"/>
        <w:gridCol w:w="1276"/>
        <w:gridCol w:w="992"/>
        <w:gridCol w:w="1417"/>
      </w:tblGrid>
      <w:tr w:rsidR="00CF03FF" w:rsidRPr="00CF03FF" w14:paraId="13F7E99E" w14:textId="77777777" w:rsidTr="00F31D10">
        <w:trPr>
          <w:gridBefore w:val="1"/>
          <w:wBefore w:w="23" w:type="dxa"/>
        </w:trPr>
        <w:tc>
          <w:tcPr>
            <w:tcW w:w="8482" w:type="dxa"/>
            <w:gridSpan w:val="7"/>
            <w:shd w:val="clear" w:color="auto" w:fill="32809C"/>
          </w:tcPr>
          <w:p w14:paraId="5D4750E9" w14:textId="53F3DE92" w:rsidR="006462B8" w:rsidRPr="00CF03FF" w:rsidRDefault="008546A9" w:rsidP="0026522C">
            <w:pPr>
              <w:pStyle w:val="TableTextbold"/>
              <w:keepNext/>
              <w:rPr>
                <w:color w:val="FFFFFF" w:themeColor="background1"/>
              </w:rPr>
            </w:pPr>
            <w:r w:rsidRPr="00CF03FF">
              <w:rPr>
                <w:color w:val="FFFFFF" w:themeColor="background1"/>
              </w:rPr>
              <w:t>E6: Risks to the insurability of assets</w:t>
            </w:r>
            <w:r w:rsidR="00AF4949" w:rsidRPr="00CF03FF">
              <w:rPr>
                <w:color w:val="FFFFFF" w:themeColor="background1"/>
              </w:rPr>
              <w:t>:</w:t>
            </w:r>
            <w:r w:rsidRPr="00CF03FF">
              <w:rPr>
                <w:color w:val="FFFFFF" w:themeColor="background1"/>
              </w:rPr>
              <w:t xml:space="preserve"> </w:t>
            </w:r>
            <w:r w:rsidR="00A13A33">
              <w:rPr>
                <w:color w:val="FFFFFF" w:themeColor="background1"/>
              </w:rPr>
              <w:t>U</w:t>
            </w:r>
            <w:r w:rsidR="006462B8" w:rsidRPr="00CF03FF">
              <w:rPr>
                <w:color w:val="FFFFFF" w:themeColor="background1"/>
              </w:rPr>
              <w:t>rgency profile</w:t>
            </w:r>
          </w:p>
        </w:tc>
      </w:tr>
      <w:tr w:rsidR="006462B8" w:rsidRPr="005D6D89" w14:paraId="5ED3E9FD" w14:textId="77777777" w:rsidTr="00F31D10">
        <w:trPr>
          <w:gridBefore w:val="1"/>
          <w:wBefore w:w="23" w:type="dxa"/>
        </w:trPr>
        <w:tc>
          <w:tcPr>
            <w:tcW w:w="1820" w:type="dxa"/>
            <w:shd w:val="clear" w:color="auto" w:fill="FFFFFF" w:themeFill="background1"/>
            <w:vAlign w:val="bottom"/>
          </w:tcPr>
          <w:p w14:paraId="28CA0640" w14:textId="77777777" w:rsidR="006462B8" w:rsidRPr="003F0A2D" w:rsidRDefault="006462B8" w:rsidP="0026522C">
            <w:pPr>
              <w:pStyle w:val="TableTextbold"/>
              <w:keepNext/>
              <w:spacing w:before="40" w:after="40"/>
            </w:pPr>
            <w:r w:rsidRPr="003F0A2D">
              <w:t>Urgency category</w:t>
            </w:r>
          </w:p>
        </w:tc>
        <w:tc>
          <w:tcPr>
            <w:tcW w:w="1985" w:type="dxa"/>
            <w:gridSpan w:val="2"/>
            <w:vAlign w:val="bottom"/>
          </w:tcPr>
          <w:p w14:paraId="695E9366" w14:textId="77777777" w:rsidR="006462B8" w:rsidRPr="003350E2" w:rsidRDefault="006462B8" w:rsidP="0026522C">
            <w:pPr>
              <w:pStyle w:val="TableTextbold"/>
              <w:keepNext/>
              <w:spacing w:before="40" w:after="40"/>
            </w:pPr>
            <w:r w:rsidRPr="003350E2">
              <w:t>Proportion of urgency</w:t>
            </w:r>
          </w:p>
        </w:tc>
        <w:tc>
          <w:tcPr>
            <w:tcW w:w="4677" w:type="dxa"/>
            <w:gridSpan w:val="4"/>
            <w:vAlign w:val="bottom"/>
          </w:tcPr>
          <w:p w14:paraId="6C499B33" w14:textId="77777777" w:rsidR="006462B8" w:rsidRPr="005D6D89" w:rsidRDefault="006462B8" w:rsidP="0026522C">
            <w:pPr>
              <w:pStyle w:val="TableTextbold"/>
              <w:keepNext/>
              <w:spacing w:before="40" w:after="40"/>
            </w:pPr>
            <w:r w:rsidRPr="005D6D89">
              <w:t>Description of actions</w:t>
            </w:r>
          </w:p>
        </w:tc>
      </w:tr>
      <w:tr w:rsidR="00A54DB7" w:rsidRPr="00D66195" w14:paraId="38D142F5" w14:textId="77777777" w:rsidTr="00F31D10">
        <w:tblPrEx>
          <w:tblCellMar>
            <w:left w:w="108" w:type="dxa"/>
            <w:right w:w="108" w:type="dxa"/>
          </w:tblCellMar>
        </w:tblPrEx>
        <w:tc>
          <w:tcPr>
            <w:tcW w:w="1843" w:type="dxa"/>
            <w:gridSpan w:val="2"/>
            <w:shd w:val="clear" w:color="auto" w:fill="FFFFFF" w:themeFill="background1"/>
            <w:hideMark/>
          </w:tcPr>
          <w:p w14:paraId="02C46F7F" w14:textId="77777777" w:rsidR="00F40A55" w:rsidRPr="00D66195" w:rsidRDefault="00F40A55" w:rsidP="0026522C">
            <w:pPr>
              <w:pStyle w:val="TableText"/>
            </w:pPr>
            <w:r w:rsidRPr="00D66195">
              <w:t>More action needed</w:t>
            </w:r>
          </w:p>
        </w:tc>
        <w:tc>
          <w:tcPr>
            <w:tcW w:w="1985" w:type="dxa"/>
            <w:gridSpan w:val="2"/>
          </w:tcPr>
          <w:p w14:paraId="44F613C8" w14:textId="77777777" w:rsidR="00F40A55" w:rsidRPr="00D66195" w:rsidRDefault="00F40A55" w:rsidP="008546A9">
            <w:pPr>
              <w:pStyle w:val="TableText"/>
              <w:jc w:val="center"/>
            </w:pPr>
            <w:r w:rsidRPr="00D66195">
              <w:t>40</w:t>
            </w:r>
          </w:p>
        </w:tc>
        <w:tc>
          <w:tcPr>
            <w:tcW w:w="4677" w:type="dxa"/>
            <w:gridSpan w:val="4"/>
          </w:tcPr>
          <w:p w14:paraId="2F61C5CA" w14:textId="27903D2C" w:rsidR="00F40A55" w:rsidRPr="00D66195" w:rsidRDefault="00F40A55" w:rsidP="0026522C">
            <w:pPr>
              <w:pStyle w:val="TableText"/>
            </w:pPr>
            <w:r w:rsidRPr="00D66195">
              <w:t>Improve the policy guidance and clarity around</w:t>
            </w:r>
            <w:r>
              <w:t xml:space="preserve"> the Earthquake Commission</w:t>
            </w:r>
            <w:r w:rsidRPr="00D66195">
              <w:t xml:space="preserve"> and climate</w:t>
            </w:r>
            <w:r w:rsidR="004500D6">
              <w:t xml:space="preserve"> change</w:t>
            </w:r>
            <w:r w:rsidRPr="00D66195">
              <w:t xml:space="preserve"> risks. Incorporate increasing climate risk in land</w:t>
            </w:r>
            <w:r>
              <w:t>-</w:t>
            </w:r>
            <w:r w:rsidRPr="00D66195">
              <w:t xml:space="preserve">use planning. Work on increasing public awareness of the issues </w:t>
            </w:r>
            <w:r>
              <w:t xml:space="preserve">and </w:t>
            </w:r>
            <w:r w:rsidRPr="00D66195">
              <w:t>support private adaptation.</w:t>
            </w:r>
          </w:p>
          <w:p w14:paraId="54ED909A" w14:textId="77777777" w:rsidR="00F40A55" w:rsidRPr="00D66195" w:rsidRDefault="00F40A55" w:rsidP="0026522C">
            <w:pPr>
              <w:pStyle w:val="TableText"/>
            </w:pPr>
            <w:r w:rsidRPr="00D66195">
              <w:t>Investigate options and develop national plans, including alternative mechanisms and partnerships, to support asset owners in the case of insurance retreat.</w:t>
            </w:r>
            <w:r>
              <w:t xml:space="preserve"> </w:t>
            </w:r>
          </w:p>
        </w:tc>
      </w:tr>
      <w:tr w:rsidR="00A54DB7" w:rsidRPr="00D66195" w14:paraId="71FDAB41" w14:textId="77777777" w:rsidTr="00F31D10">
        <w:tblPrEx>
          <w:tblCellMar>
            <w:left w:w="108" w:type="dxa"/>
            <w:right w:w="108" w:type="dxa"/>
          </w:tblCellMar>
        </w:tblPrEx>
        <w:tc>
          <w:tcPr>
            <w:tcW w:w="1843" w:type="dxa"/>
            <w:gridSpan w:val="2"/>
            <w:shd w:val="clear" w:color="auto" w:fill="FFFFFF" w:themeFill="background1"/>
            <w:hideMark/>
          </w:tcPr>
          <w:p w14:paraId="4F0270C4" w14:textId="77777777" w:rsidR="00F40A55" w:rsidRPr="00D66195" w:rsidRDefault="00F40A55" w:rsidP="0026522C">
            <w:pPr>
              <w:pStyle w:val="TableText"/>
            </w:pPr>
            <w:r w:rsidRPr="00D66195">
              <w:t xml:space="preserve">Research </w:t>
            </w:r>
            <w:r>
              <w:t>p</w:t>
            </w:r>
            <w:r w:rsidRPr="00D66195">
              <w:t>riority</w:t>
            </w:r>
          </w:p>
        </w:tc>
        <w:tc>
          <w:tcPr>
            <w:tcW w:w="1985" w:type="dxa"/>
            <w:gridSpan w:val="2"/>
          </w:tcPr>
          <w:p w14:paraId="2BACFF26" w14:textId="77777777" w:rsidR="00F40A55" w:rsidRPr="00D66195" w:rsidRDefault="00F40A55" w:rsidP="008546A9">
            <w:pPr>
              <w:pStyle w:val="TableText"/>
              <w:jc w:val="center"/>
            </w:pPr>
            <w:r w:rsidRPr="00D66195">
              <w:t>40</w:t>
            </w:r>
          </w:p>
        </w:tc>
        <w:tc>
          <w:tcPr>
            <w:tcW w:w="4677" w:type="dxa"/>
            <w:gridSpan w:val="4"/>
          </w:tcPr>
          <w:p w14:paraId="26C51685" w14:textId="77777777" w:rsidR="00F40A55" w:rsidRPr="00D66195" w:rsidRDefault="00F40A55" w:rsidP="0026522C">
            <w:pPr>
              <w:pStyle w:val="TableText"/>
            </w:pPr>
            <w:r w:rsidRPr="00D66195">
              <w:t>Better understanding of insurance retreat thresholds. Develop knowledge and processes on managing retreat on a large scale</w:t>
            </w:r>
            <w:r>
              <w:t>.</w:t>
            </w:r>
          </w:p>
        </w:tc>
      </w:tr>
      <w:tr w:rsidR="00A54DB7" w:rsidRPr="00D66195" w14:paraId="06F591C7" w14:textId="77777777" w:rsidTr="00F31D10">
        <w:tblPrEx>
          <w:tblCellMar>
            <w:left w:w="108" w:type="dxa"/>
            <w:right w:w="108" w:type="dxa"/>
          </w:tblCellMar>
        </w:tblPrEx>
        <w:tc>
          <w:tcPr>
            <w:tcW w:w="1843" w:type="dxa"/>
            <w:gridSpan w:val="2"/>
            <w:shd w:val="clear" w:color="auto" w:fill="FFFFFF" w:themeFill="background1"/>
            <w:hideMark/>
          </w:tcPr>
          <w:p w14:paraId="2B9FCCA2" w14:textId="77777777" w:rsidR="00F40A55" w:rsidRPr="00D66195" w:rsidRDefault="00F40A55" w:rsidP="0026522C">
            <w:pPr>
              <w:pStyle w:val="TableText"/>
            </w:pPr>
            <w:r w:rsidRPr="00D66195">
              <w:t>Sustain current action</w:t>
            </w:r>
          </w:p>
        </w:tc>
        <w:tc>
          <w:tcPr>
            <w:tcW w:w="1985" w:type="dxa"/>
            <w:gridSpan w:val="2"/>
          </w:tcPr>
          <w:p w14:paraId="2C7A2B9C" w14:textId="77777777" w:rsidR="00F40A55" w:rsidRPr="00D66195" w:rsidRDefault="00F40A55" w:rsidP="008546A9">
            <w:pPr>
              <w:pStyle w:val="TableText"/>
              <w:jc w:val="center"/>
            </w:pPr>
            <w:r w:rsidRPr="00D66195">
              <w:t>0</w:t>
            </w:r>
          </w:p>
        </w:tc>
        <w:tc>
          <w:tcPr>
            <w:tcW w:w="4677" w:type="dxa"/>
            <w:gridSpan w:val="4"/>
          </w:tcPr>
          <w:p w14:paraId="65E7C175" w14:textId="77777777" w:rsidR="00F40A55" w:rsidRPr="00D66195" w:rsidRDefault="00F40A55" w:rsidP="0026522C">
            <w:pPr>
              <w:pStyle w:val="TableText"/>
            </w:pPr>
          </w:p>
        </w:tc>
      </w:tr>
      <w:tr w:rsidR="00A54DB7" w:rsidRPr="00D66195" w14:paraId="4A8CA250" w14:textId="77777777" w:rsidTr="00F31D10">
        <w:tblPrEx>
          <w:tblCellMar>
            <w:left w:w="108" w:type="dxa"/>
            <w:right w:w="108" w:type="dxa"/>
          </w:tblCellMar>
        </w:tblPrEx>
        <w:tc>
          <w:tcPr>
            <w:tcW w:w="1843" w:type="dxa"/>
            <w:gridSpan w:val="2"/>
            <w:tcBorders>
              <w:bottom w:val="single" w:sz="8" w:space="0" w:color="32809C"/>
            </w:tcBorders>
            <w:shd w:val="clear" w:color="auto" w:fill="FFFFFF" w:themeFill="background1"/>
            <w:hideMark/>
          </w:tcPr>
          <w:p w14:paraId="15E644D4" w14:textId="77777777" w:rsidR="00F40A55" w:rsidRPr="00D66195" w:rsidRDefault="00F40A55" w:rsidP="0026522C">
            <w:pPr>
              <w:pStyle w:val="TableText"/>
            </w:pPr>
            <w:r w:rsidRPr="00D66195">
              <w:t xml:space="preserve">Watching brief </w:t>
            </w:r>
          </w:p>
        </w:tc>
        <w:tc>
          <w:tcPr>
            <w:tcW w:w="1985" w:type="dxa"/>
            <w:gridSpan w:val="2"/>
            <w:tcBorders>
              <w:bottom w:val="single" w:sz="8" w:space="0" w:color="32809C"/>
            </w:tcBorders>
          </w:tcPr>
          <w:p w14:paraId="3DEB4212" w14:textId="77777777" w:rsidR="00F40A55" w:rsidRPr="00D66195" w:rsidRDefault="00F40A55" w:rsidP="008546A9">
            <w:pPr>
              <w:pStyle w:val="TableText"/>
              <w:jc w:val="center"/>
            </w:pPr>
            <w:r w:rsidRPr="00D66195">
              <w:t>20</w:t>
            </w:r>
          </w:p>
        </w:tc>
        <w:tc>
          <w:tcPr>
            <w:tcW w:w="4677" w:type="dxa"/>
            <w:gridSpan w:val="4"/>
            <w:tcBorders>
              <w:bottom w:val="single" w:sz="8" w:space="0" w:color="32809C"/>
            </w:tcBorders>
          </w:tcPr>
          <w:p w14:paraId="05528A34" w14:textId="77777777" w:rsidR="00F40A55" w:rsidRPr="00D66195" w:rsidRDefault="00F40A55" w:rsidP="0026522C">
            <w:pPr>
              <w:pStyle w:val="TableText"/>
            </w:pPr>
            <w:r w:rsidRPr="00D66195">
              <w:t>Monitor developments in insurance markets around the world</w:t>
            </w:r>
            <w:r>
              <w:t>.</w:t>
            </w:r>
          </w:p>
        </w:tc>
      </w:tr>
      <w:tr w:rsidR="001D6454" w:rsidRPr="00D66195" w14:paraId="5F983F98" w14:textId="77777777" w:rsidTr="00F31D10">
        <w:tblPrEx>
          <w:tblCellMar>
            <w:left w:w="108" w:type="dxa"/>
            <w:right w:w="108" w:type="dxa"/>
          </w:tblCellMar>
        </w:tblPrEx>
        <w:tc>
          <w:tcPr>
            <w:tcW w:w="1843" w:type="dxa"/>
            <w:gridSpan w:val="2"/>
            <w:tcBorders>
              <w:top w:val="single" w:sz="8" w:space="0" w:color="32809C"/>
            </w:tcBorders>
            <w:shd w:val="clear" w:color="auto" w:fill="32809C"/>
          </w:tcPr>
          <w:p w14:paraId="103BC476" w14:textId="77777777" w:rsidR="00F40A55" w:rsidRPr="001D6454" w:rsidRDefault="00F40A55" w:rsidP="0026522C">
            <w:pPr>
              <w:pStyle w:val="TableText"/>
              <w:rPr>
                <w:rFonts w:asciiTheme="minorHAnsi" w:hAnsiTheme="minorHAnsi"/>
                <w:b/>
                <w:bCs/>
                <w:color w:val="FFFFFF" w:themeColor="background1"/>
              </w:rPr>
            </w:pPr>
            <w:r w:rsidRPr="001D6454">
              <w:rPr>
                <w:rFonts w:asciiTheme="minorHAnsi" w:hAnsiTheme="minorHAnsi"/>
                <w:b/>
                <w:bCs/>
                <w:color w:val="FFFFFF" w:themeColor="background1"/>
              </w:rPr>
              <w:t xml:space="preserve">Adaptation urgency </w:t>
            </w:r>
          </w:p>
        </w:tc>
        <w:tc>
          <w:tcPr>
            <w:tcW w:w="1985" w:type="dxa"/>
            <w:gridSpan w:val="2"/>
            <w:tcBorders>
              <w:top w:val="single" w:sz="8" w:space="0" w:color="32809C"/>
            </w:tcBorders>
            <w:shd w:val="clear" w:color="auto" w:fill="FFFFFF" w:themeFill="background1"/>
          </w:tcPr>
          <w:p w14:paraId="5FEC9DD6" w14:textId="77777777" w:rsidR="00F40A55" w:rsidRPr="00D66195" w:rsidRDefault="00F40A55" w:rsidP="008546A9">
            <w:pPr>
              <w:pStyle w:val="TableText"/>
              <w:jc w:val="center"/>
              <w:rPr>
                <w:rFonts w:asciiTheme="minorHAnsi" w:hAnsiTheme="minorHAnsi"/>
              </w:rPr>
            </w:pPr>
            <w:r w:rsidRPr="00D66195">
              <w:rPr>
                <w:rFonts w:asciiTheme="minorHAnsi" w:hAnsiTheme="minorHAnsi"/>
              </w:rPr>
              <w:t>75</w:t>
            </w:r>
            <w:r w:rsidR="001D6454" w:rsidRPr="001D6454">
              <w:rPr>
                <w:rFonts w:asciiTheme="minorHAnsi" w:hAnsiTheme="minorHAnsi"/>
                <w:b/>
                <w:bCs/>
                <w:color w:val="FFFFFF" w:themeColor="background1"/>
              </w:rPr>
              <w:t xml:space="preserve"> Confidence</w:t>
            </w:r>
          </w:p>
        </w:tc>
        <w:tc>
          <w:tcPr>
            <w:tcW w:w="992" w:type="dxa"/>
            <w:tcBorders>
              <w:top w:val="single" w:sz="8" w:space="0" w:color="32809C"/>
            </w:tcBorders>
            <w:shd w:val="clear" w:color="auto" w:fill="32809C"/>
          </w:tcPr>
          <w:p w14:paraId="136FF2B6" w14:textId="77777777" w:rsidR="00F40A55" w:rsidRPr="001D6454" w:rsidRDefault="00F40A55" w:rsidP="0026522C">
            <w:pPr>
              <w:pStyle w:val="TableText"/>
              <w:rPr>
                <w:rFonts w:asciiTheme="minorHAnsi" w:hAnsiTheme="minorHAnsi"/>
                <w:b/>
                <w:bCs/>
                <w:color w:val="FFFFFF" w:themeColor="background1"/>
              </w:rPr>
            </w:pPr>
          </w:p>
        </w:tc>
        <w:tc>
          <w:tcPr>
            <w:tcW w:w="3685" w:type="dxa"/>
            <w:gridSpan w:val="3"/>
            <w:tcBorders>
              <w:top w:val="single" w:sz="8" w:space="0" w:color="32809C"/>
            </w:tcBorders>
          </w:tcPr>
          <w:p w14:paraId="48BEED09" w14:textId="1F7D2ED9" w:rsidR="00F40A55" w:rsidRPr="00D66195" w:rsidRDefault="00F40A55" w:rsidP="0081274E">
            <w:pPr>
              <w:pStyle w:val="TableText"/>
              <w:rPr>
                <w:rFonts w:asciiTheme="minorHAnsi" w:hAnsiTheme="minorHAnsi"/>
              </w:rPr>
            </w:pPr>
            <w:r w:rsidRPr="00D66195">
              <w:t xml:space="preserve">High agreement, </w:t>
            </w:r>
            <w:r w:rsidR="004500D6">
              <w:t>l</w:t>
            </w:r>
            <w:r w:rsidRPr="00D66195">
              <w:t>ow evidence</w:t>
            </w:r>
          </w:p>
        </w:tc>
      </w:tr>
      <w:tr w:rsidR="008546A9" w:rsidRPr="00D66195" w14:paraId="12F8DF9D" w14:textId="77777777" w:rsidTr="00F31D10">
        <w:tblPrEx>
          <w:tblCellMar>
            <w:left w:w="108" w:type="dxa"/>
            <w:right w:w="108" w:type="dxa"/>
          </w:tblCellMar>
        </w:tblPrEx>
        <w:tc>
          <w:tcPr>
            <w:tcW w:w="1843" w:type="dxa"/>
            <w:gridSpan w:val="2"/>
            <w:shd w:val="clear" w:color="auto" w:fill="32809C"/>
          </w:tcPr>
          <w:p w14:paraId="6ECC9570" w14:textId="77777777" w:rsidR="00F40A55" w:rsidRPr="001D6454" w:rsidRDefault="00F40A55" w:rsidP="0026522C">
            <w:pPr>
              <w:pStyle w:val="TableText"/>
              <w:rPr>
                <w:rFonts w:asciiTheme="minorHAnsi" w:hAnsiTheme="minorHAnsi"/>
                <w:b/>
                <w:bCs/>
                <w:color w:val="FFFFFF" w:themeColor="background1"/>
              </w:rPr>
            </w:pPr>
            <w:r w:rsidRPr="001D6454">
              <w:rPr>
                <w:rFonts w:asciiTheme="minorHAnsi" w:hAnsiTheme="minorHAnsi"/>
                <w:b/>
                <w:bCs/>
                <w:color w:val="FFFFFF" w:themeColor="background1"/>
              </w:rPr>
              <w:t xml:space="preserve">Consequence </w:t>
            </w:r>
          </w:p>
        </w:tc>
        <w:tc>
          <w:tcPr>
            <w:tcW w:w="851" w:type="dxa"/>
            <w:shd w:val="clear" w:color="auto" w:fill="32809C"/>
          </w:tcPr>
          <w:p w14:paraId="398DE71E" w14:textId="77777777" w:rsidR="00F40A55" w:rsidRPr="00A54DB7" w:rsidRDefault="00F40A55" w:rsidP="0026522C">
            <w:pPr>
              <w:pStyle w:val="TableText"/>
              <w:rPr>
                <w:rFonts w:asciiTheme="minorHAnsi" w:hAnsiTheme="minorHAnsi"/>
                <w:color w:val="FFFFFF" w:themeColor="background1"/>
              </w:rPr>
            </w:pPr>
            <w:r w:rsidRPr="00A54DB7">
              <w:rPr>
                <w:rFonts w:asciiTheme="minorHAnsi" w:hAnsiTheme="minorHAnsi"/>
                <w:color w:val="FFFFFF" w:themeColor="background1"/>
              </w:rPr>
              <w:t>Now</w:t>
            </w:r>
          </w:p>
        </w:tc>
        <w:tc>
          <w:tcPr>
            <w:tcW w:w="1134" w:type="dxa"/>
          </w:tcPr>
          <w:p w14:paraId="13E84670" w14:textId="77777777" w:rsidR="00F40A55" w:rsidRPr="00D66195" w:rsidRDefault="00F40A55" w:rsidP="0026522C">
            <w:pPr>
              <w:pStyle w:val="TableText"/>
              <w:rPr>
                <w:rFonts w:asciiTheme="minorHAnsi" w:hAnsiTheme="minorHAnsi"/>
              </w:rPr>
            </w:pPr>
            <w:r w:rsidRPr="00D66195">
              <w:rPr>
                <w:rFonts w:asciiTheme="minorHAnsi" w:hAnsiTheme="minorHAnsi"/>
              </w:rPr>
              <w:t>Insignificant</w:t>
            </w:r>
          </w:p>
        </w:tc>
        <w:tc>
          <w:tcPr>
            <w:tcW w:w="992" w:type="dxa"/>
            <w:shd w:val="clear" w:color="auto" w:fill="32809C"/>
          </w:tcPr>
          <w:p w14:paraId="50E2F6AD" w14:textId="77777777" w:rsidR="00F40A55" w:rsidRPr="001D6454" w:rsidRDefault="00F40A55" w:rsidP="0026522C">
            <w:pPr>
              <w:pStyle w:val="TableText"/>
              <w:rPr>
                <w:rFonts w:asciiTheme="minorHAnsi" w:hAnsiTheme="minorHAnsi"/>
                <w:color w:val="FFFFFF" w:themeColor="background1"/>
              </w:rPr>
            </w:pPr>
            <w:r w:rsidRPr="001D6454">
              <w:rPr>
                <w:rFonts w:asciiTheme="minorHAnsi" w:hAnsiTheme="minorHAnsi"/>
                <w:color w:val="FFFFFF" w:themeColor="background1"/>
              </w:rPr>
              <w:t>2050</w:t>
            </w:r>
          </w:p>
        </w:tc>
        <w:tc>
          <w:tcPr>
            <w:tcW w:w="1276" w:type="dxa"/>
          </w:tcPr>
          <w:p w14:paraId="2E1E2955" w14:textId="77777777" w:rsidR="00F40A55" w:rsidRPr="00D66195" w:rsidRDefault="00F40A55" w:rsidP="0026522C">
            <w:pPr>
              <w:pStyle w:val="TableText"/>
              <w:rPr>
                <w:rFonts w:asciiTheme="minorHAnsi" w:hAnsiTheme="minorHAnsi"/>
              </w:rPr>
            </w:pPr>
            <w:r w:rsidRPr="00D66195">
              <w:rPr>
                <w:rFonts w:asciiTheme="minorHAnsi" w:hAnsiTheme="minorHAnsi"/>
              </w:rPr>
              <w:t>Moderate</w:t>
            </w:r>
          </w:p>
        </w:tc>
        <w:tc>
          <w:tcPr>
            <w:tcW w:w="992" w:type="dxa"/>
            <w:shd w:val="clear" w:color="auto" w:fill="32809C"/>
          </w:tcPr>
          <w:p w14:paraId="56247D97" w14:textId="77777777" w:rsidR="00F40A55" w:rsidRPr="001D6454" w:rsidRDefault="00F40A55" w:rsidP="0026522C">
            <w:pPr>
              <w:pStyle w:val="TableText"/>
              <w:rPr>
                <w:rFonts w:asciiTheme="minorHAnsi" w:hAnsiTheme="minorHAnsi"/>
                <w:color w:val="FFFFFF" w:themeColor="background1"/>
              </w:rPr>
            </w:pPr>
            <w:r w:rsidRPr="001D6454">
              <w:rPr>
                <w:rFonts w:asciiTheme="minorHAnsi" w:hAnsiTheme="minorHAnsi"/>
                <w:color w:val="FFFFFF" w:themeColor="background1"/>
              </w:rPr>
              <w:t>2100</w:t>
            </w:r>
          </w:p>
        </w:tc>
        <w:tc>
          <w:tcPr>
            <w:tcW w:w="1417" w:type="dxa"/>
          </w:tcPr>
          <w:p w14:paraId="50F2F048" w14:textId="77777777" w:rsidR="00F40A55" w:rsidRPr="00D66195" w:rsidRDefault="00F40A55" w:rsidP="0026522C">
            <w:pPr>
              <w:pStyle w:val="TableText"/>
              <w:rPr>
                <w:rFonts w:asciiTheme="minorHAnsi" w:hAnsiTheme="minorHAnsi"/>
              </w:rPr>
            </w:pPr>
            <w:r w:rsidRPr="00D66195">
              <w:rPr>
                <w:rFonts w:asciiTheme="minorHAnsi" w:hAnsiTheme="minorHAnsi"/>
              </w:rPr>
              <w:t>Major</w:t>
            </w:r>
          </w:p>
        </w:tc>
      </w:tr>
    </w:tbl>
    <w:p w14:paraId="70A73B43" w14:textId="77777777" w:rsidR="00F40A55" w:rsidRPr="00D66195" w:rsidRDefault="00F40A55" w:rsidP="00554444">
      <w:pPr>
        <w:pStyle w:val="Heading3"/>
        <w:numPr>
          <w:ilvl w:val="0"/>
          <w:numId w:val="37"/>
        </w:numPr>
        <w:tabs>
          <w:tab w:val="num" w:pos="992"/>
        </w:tabs>
        <w:spacing w:before="400"/>
      </w:pPr>
      <w:bookmarkStart w:id="547" w:name="_Toc35871121"/>
      <w:bookmarkStart w:id="548" w:name="_Toc37153175"/>
      <w:bookmarkStart w:id="549" w:name="_Toc37404110"/>
      <w:r w:rsidRPr="00D66195">
        <w:t>E7 Risks to businesses and public organisations from supply chain</w:t>
      </w:r>
      <w:r w:rsidR="00FA62D9">
        <w:t> </w:t>
      </w:r>
      <w:r w:rsidRPr="00D66195">
        <w:t>and distribution network disruptions due to extreme weather events and ongoing, gradual changes</w:t>
      </w:r>
      <w:bookmarkEnd w:id="547"/>
      <w:bookmarkEnd w:id="548"/>
      <w:bookmarkEnd w:id="549"/>
    </w:p>
    <w:p w14:paraId="5A996024" w14:textId="77777777" w:rsidR="00F40A55" w:rsidRPr="00D66195" w:rsidRDefault="00F40A55" w:rsidP="00F40A55">
      <w:pPr>
        <w:pStyle w:val="Heading4"/>
      </w:pPr>
      <w:r w:rsidRPr="00D66195">
        <w:t>Risk summary</w:t>
      </w:r>
    </w:p>
    <w:p w14:paraId="490A2702" w14:textId="33F0B979" w:rsidR="00F40A55" w:rsidRPr="00D66195" w:rsidRDefault="00F40A55" w:rsidP="00FA62D9">
      <w:pPr>
        <w:pStyle w:val="BodyText"/>
      </w:pPr>
      <w:bookmarkStart w:id="550" w:name="_Hlk37682963"/>
      <w:r w:rsidRPr="00D66195">
        <w:t xml:space="preserve">Supply chains comprise local and global networks of infrastructure, people, information, materials and capital, </w:t>
      </w:r>
      <w:r>
        <w:t xml:space="preserve">so </w:t>
      </w:r>
      <w:r w:rsidRPr="00D66195">
        <w:t>are subject to climate change</w:t>
      </w:r>
      <w:r>
        <w:t>-</w:t>
      </w:r>
      <w:r w:rsidRPr="00D66195">
        <w:t xml:space="preserve">related disruption at </w:t>
      </w:r>
      <w:r>
        <w:t>a number of</w:t>
      </w:r>
      <w:r w:rsidRPr="00D66195">
        <w:t xml:space="preserve"> scales and in many geographies. Local, regional, national and international supply chains are likely to</w:t>
      </w:r>
      <w:r w:rsidR="00F31D10">
        <w:t> </w:t>
      </w:r>
      <w:r w:rsidRPr="00D66195">
        <w:t>be adversely impacted by acute hazards such as flooding, fire or landslides, and gradual changes such as sea</w:t>
      </w:r>
      <w:r>
        <w:t>-</w:t>
      </w:r>
      <w:r w:rsidRPr="00D66195">
        <w:t xml:space="preserve">level rise, changes in seasonality, drought and erosion. Adverse weather and transport network disruption (B6) are increasingly cited as reasons for supply chain disruption (Business Continuity Institute, 2019). </w:t>
      </w:r>
    </w:p>
    <w:p w14:paraId="25876114" w14:textId="41E7E11D" w:rsidR="00F40A55" w:rsidRPr="00D66195" w:rsidRDefault="00F40A55" w:rsidP="00FA62D9">
      <w:pPr>
        <w:pStyle w:val="BodyText"/>
      </w:pPr>
      <w:r w:rsidRPr="00D66195">
        <w:lastRenderedPageBreak/>
        <w:t>Due to its geographical separation from global markets, New Zealand is particularly prone to</w:t>
      </w:r>
      <w:r w:rsidR="00F31D10">
        <w:t> </w:t>
      </w:r>
      <w:r w:rsidRPr="00D66195">
        <w:t>supply and distribution disruption (Basnet</w:t>
      </w:r>
      <w:r>
        <w:t xml:space="preserve"> et al</w:t>
      </w:r>
      <w:r w:rsidRPr="00D66195">
        <w:t>, 2006). Supply chain disruptions can lead to</w:t>
      </w:r>
      <w:r w:rsidR="00F31D10">
        <w:t> </w:t>
      </w:r>
      <w:r w:rsidRPr="00D66195">
        <w:t xml:space="preserve">losses in productivity, share price movements, damage to brand and reputation, loss of customers and increased regulatory scrutiny. The sensitivity and vulnerability of supply chains </w:t>
      </w:r>
      <w:r w:rsidR="0081274E">
        <w:t>are</w:t>
      </w:r>
      <w:r w:rsidR="0081274E" w:rsidRPr="00D66195">
        <w:t xml:space="preserve"> </w:t>
      </w:r>
      <w:r w:rsidRPr="00D66195">
        <w:t xml:space="preserve">influenced by </w:t>
      </w:r>
      <w:r>
        <w:t>many</w:t>
      </w:r>
      <w:r w:rsidRPr="00D66195">
        <w:t xml:space="preserve"> factors</w:t>
      </w:r>
      <w:r>
        <w:t>,</w:t>
      </w:r>
      <w:r w:rsidRPr="00D66195">
        <w:t xml:space="preserve"> including the resilience of key physical infrastructures, industry profitability, the material characteristics of products, and regulatory frameworks. </w:t>
      </w:r>
      <w:r>
        <w:t>Because of this, their sensitivity and vulnerability</w:t>
      </w:r>
      <w:r w:rsidRPr="00D66195">
        <w:t xml:space="preserve"> differ between geographies, economic sectors and the actors in each sector. Supply chains are already vulnerable to climate</w:t>
      </w:r>
      <w:r w:rsidR="0081274E">
        <w:t xml:space="preserve"> change</w:t>
      </w:r>
      <w:r>
        <w:t>-</w:t>
      </w:r>
      <w:r w:rsidRPr="00D66195">
        <w:t>related hazards, and exposure of supply chains to hazards is likely to be greater under RCP8.5 than RCP4.5</w:t>
      </w:r>
      <w:r>
        <w:t>,</w:t>
      </w:r>
      <w:r w:rsidRPr="00D66195">
        <w:t xml:space="preserve"> and to</w:t>
      </w:r>
      <w:r w:rsidR="00FA62D9">
        <w:t> </w:t>
      </w:r>
      <w:r w:rsidRPr="00D66195">
        <w:t>increase over time.</w:t>
      </w:r>
    </w:p>
    <w:bookmarkEnd w:id="550"/>
    <w:p w14:paraId="55A3FE93" w14:textId="77777777" w:rsidR="00F40A55" w:rsidRPr="00D66195" w:rsidRDefault="00F40A55" w:rsidP="00F40A55">
      <w:pPr>
        <w:pStyle w:val="Heading4"/>
      </w:pPr>
      <w:r w:rsidRPr="00D66195">
        <w:t>Exposure</w:t>
      </w:r>
    </w:p>
    <w:p w14:paraId="0F6A4418" w14:textId="6DA24A63" w:rsidR="00F40A55" w:rsidRPr="00D66195" w:rsidRDefault="00F40A55" w:rsidP="00FA62D9">
      <w:pPr>
        <w:pStyle w:val="BodyText"/>
        <w:rPr>
          <w:b/>
        </w:rPr>
      </w:pPr>
      <w:r w:rsidRPr="00D66195">
        <w:t>The geographical reach and complexity of production and consumption systems create different degrees of exposure to climate</w:t>
      </w:r>
      <w:r w:rsidR="0081274E">
        <w:t xml:space="preserve"> change</w:t>
      </w:r>
      <w:r>
        <w:t>-</w:t>
      </w:r>
      <w:r w:rsidRPr="00D66195">
        <w:t>related hazards occur</w:t>
      </w:r>
      <w:r>
        <w:t>ring</w:t>
      </w:r>
      <w:r w:rsidRPr="00D66195">
        <w:t xml:space="preserve"> locally, regionally or internationally. Organisations with localised supply chains may be unaffected by events occurring in other regions, while other organisations are exposed to disruption from</w:t>
      </w:r>
      <w:r w:rsidR="0081274E" w:rsidRPr="0081274E">
        <w:t xml:space="preserve"> </w:t>
      </w:r>
      <w:r w:rsidR="0081274E" w:rsidRPr="00D66195">
        <w:t>international</w:t>
      </w:r>
      <w:r w:rsidRPr="00D66195">
        <w:t xml:space="preserve"> events. For example, Woolworths, which operates Countdown supermarkets and is New Zealand’s largest private sector employer, ha</w:t>
      </w:r>
      <w:r w:rsidR="0081274E">
        <w:t>s</w:t>
      </w:r>
      <w:r w:rsidRPr="00D66195">
        <w:t xml:space="preserve"> noted the “devastating effects” that climate change is having on farmers in New Zealand, and the disruption caused by the floods in Townsville in 2019 (Woolworths Group, 2019). Supply chains can therefore be considered highly exposed to climate change</w:t>
      </w:r>
      <w:r>
        <w:t>-</w:t>
      </w:r>
      <w:r w:rsidRPr="00D66195">
        <w:t>related disruption, although exposure will differ</w:t>
      </w:r>
      <w:r w:rsidR="00FA62D9">
        <w:t> </w:t>
      </w:r>
      <w:r w:rsidRPr="00D66195">
        <w:t xml:space="preserve">on a case-by-case basis. </w:t>
      </w:r>
    </w:p>
    <w:p w14:paraId="7AC2F567" w14:textId="0FC26D1B" w:rsidR="00F40A55" w:rsidRDefault="00F40A55" w:rsidP="00FA62D9">
      <w:pPr>
        <w:pStyle w:val="BodyText"/>
      </w:pPr>
      <w:r w:rsidRPr="00D66195">
        <w:t>Supply chains for all sectors are likely to be affected</w:t>
      </w:r>
      <w:r>
        <w:t>;</w:t>
      </w:r>
      <w:r w:rsidRPr="00D66195">
        <w:t xml:space="preserve"> the mining sector</w:t>
      </w:r>
      <w:r>
        <w:t xml:space="preserve">, as one example, </w:t>
      </w:r>
      <w:r w:rsidRPr="00D66195">
        <w:t>is</w:t>
      </w:r>
      <w:r w:rsidR="00FA62D9">
        <w:t> </w:t>
      </w:r>
      <w:r w:rsidRPr="00D66195">
        <w:t>vulnerable and exposed to changing precipitation patterns and water availability. Water scarcity may increase operational costs, reduce output or lead to increased competition for</w:t>
      </w:r>
      <w:r w:rsidR="00FA62D9">
        <w:t> </w:t>
      </w:r>
      <w:r w:rsidRPr="00D66195">
        <w:t>water between local communities and the operation</w:t>
      </w:r>
      <w:r>
        <w:t>’</w:t>
      </w:r>
      <w:r w:rsidRPr="00D66195">
        <w:t>s sites (B1), while heavy rains over</w:t>
      </w:r>
      <w:r w:rsidR="00FA62D9">
        <w:t> </w:t>
      </w:r>
      <w:r w:rsidRPr="00D66195">
        <w:t>shorter periods could cause flooding of sites (B2). These same floods or flooding in a different area could affect transport infrastructures</w:t>
      </w:r>
      <w:r>
        <w:t>,</w:t>
      </w:r>
      <w:r w:rsidRPr="00D66195">
        <w:t xml:space="preserve"> delay</w:t>
      </w:r>
      <w:r>
        <w:t>ing</w:t>
      </w:r>
      <w:r w:rsidRPr="00D66195">
        <w:t xml:space="preserve"> or increas</w:t>
      </w:r>
      <w:r>
        <w:t>ing</w:t>
      </w:r>
      <w:r w:rsidRPr="00D66195">
        <w:t xml:space="preserve"> the costs of product</w:t>
      </w:r>
      <w:r w:rsidR="00FA62D9">
        <w:t> </w:t>
      </w:r>
      <w:r w:rsidRPr="00D66195">
        <w:t>delivery</w:t>
      </w:r>
      <w:r w:rsidR="00FA62D9">
        <w:t> </w:t>
      </w:r>
      <w:r w:rsidRPr="00D66195">
        <w:t xml:space="preserve">(B6). </w:t>
      </w:r>
    </w:p>
    <w:p w14:paraId="244D6276" w14:textId="4D697450" w:rsidR="00F40A55" w:rsidRPr="00D66195" w:rsidRDefault="00F40A55" w:rsidP="00FA62D9">
      <w:pPr>
        <w:pStyle w:val="BodyText"/>
      </w:pPr>
      <w:r w:rsidRPr="00D66195">
        <w:t>New Zealand’s small pharmaceuticals sector may be affected by loss of biodiversity, an input to production, which is projected to decline in diversity and abundance as a result of long-term changes to climat</w:t>
      </w:r>
      <w:r>
        <w:t>e</w:t>
      </w:r>
      <w:r w:rsidRPr="00D66195">
        <w:t xml:space="preserve"> (N7). Many other sectors, such as the </w:t>
      </w:r>
      <w:r w:rsidR="00864A21" w:rsidRPr="00D66195">
        <w:t>industr</w:t>
      </w:r>
      <w:r w:rsidR="00864A21">
        <w:t>ial sector</w:t>
      </w:r>
      <w:r>
        <w:t>,</w:t>
      </w:r>
      <w:r w:rsidRPr="00D66195">
        <w:t xml:space="preserve"> are vulnerable to extreme weather events and rising sea levels, which could cause production facilities to shut down and increase the cost of raw materials (B2). Supply chains and distribution networks are already exposed to adverse weather. Exposure will increase under both RCP4.5 and RCP8.5.</w:t>
      </w:r>
    </w:p>
    <w:p w14:paraId="47C70E07" w14:textId="77777777" w:rsidR="00F40A55" w:rsidRPr="00FA62D9" w:rsidRDefault="00F40A55" w:rsidP="00FA62D9">
      <w:pPr>
        <w:pStyle w:val="Heading4"/>
      </w:pPr>
      <w:r w:rsidRPr="00D66195">
        <w:t>Sensitivity</w:t>
      </w:r>
    </w:p>
    <w:p w14:paraId="3A71EF1F" w14:textId="4DCCA483" w:rsidR="00F40A55" w:rsidRPr="00D66195" w:rsidRDefault="00F40A55" w:rsidP="00FA62D9">
      <w:pPr>
        <w:pStyle w:val="BodyText"/>
      </w:pPr>
      <w:r w:rsidRPr="00D66195">
        <w:t xml:space="preserve">Trends in the global economy have increased the sensitivity of </w:t>
      </w:r>
      <w:r w:rsidRPr="00FA62D9">
        <w:t>supply</w:t>
      </w:r>
      <w:r w:rsidRPr="00D66195">
        <w:t xml:space="preserve"> chains to climate change</w:t>
      </w:r>
      <w:r>
        <w:t>-</w:t>
      </w:r>
      <w:r w:rsidRPr="00D66195">
        <w:t>related disruptions. For example, the centrali</w:t>
      </w:r>
      <w:r>
        <w:t>s</w:t>
      </w:r>
      <w:r w:rsidRPr="00D66195">
        <w:t>ation of inventor</w:t>
      </w:r>
      <w:r w:rsidR="00B47DC5">
        <w:t>ies</w:t>
      </w:r>
      <w:r w:rsidRPr="00D66195">
        <w:t xml:space="preserve"> </w:t>
      </w:r>
      <w:r>
        <w:t>over</w:t>
      </w:r>
      <w:r w:rsidRPr="00D66195">
        <w:t xml:space="preserve"> the past 40</w:t>
      </w:r>
      <w:r w:rsidR="00FA62D9">
        <w:t> </w:t>
      </w:r>
      <w:r w:rsidRPr="00D66195">
        <w:t>years</w:t>
      </w:r>
      <w:r w:rsidR="00FA62D9">
        <w:t> </w:t>
      </w:r>
      <w:r w:rsidRPr="00D66195">
        <w:t>has increased the sensitivity of supply chains to extreme weather events in that location</w:t>
      </w:r>
      <w:r>
        <w:t>,</w:t>
      </w:r>
      <w:r w:rsidRPr="00D66195">
        <w:t xml:space="preserve"> such as flooding or storms (Dasaklis and Pappis, 2013). Supply chains have also, in general, become leaner, longer and more complex in response to technological change, globalisation and market competition, which can increase exposure and sensitivity to climate change hazards</w:t>
      </w:r>
      <w:r>
        <w:t>;</w:t>
      </w:r>
      <w:r w:rsidRPr="00D66195">
        <w:t xml:space="preserve"> although complexity </w:t>
      </w:r>
      <w:r>
        <w:t xml:space="preserve">can </w:t>
      </w:r>
      <w:r w:rsidRPr="00D66195">
        <w:t xml:space="preserve">also enhance resilience (Lim-Camacho et al, 2017). The inventories </w:t>
      </w:r>
      <w:r>
        <w:t>that</w:t>
      </w:r>
      <w:r w:rsidRPr="00D66195">
        <w:t xml:space="preserve"> once buffered supply chain shocks have disappeared, making them more fragile and prone to disruption by acute events. Due to its geographic separation from global markets, New Zealand is particularly prone to supply and distribution disruption (Dasaklis and</w:t>
      </w:r>
      <w:r w:rsidR="00FA62D9">
        <w:t> </w:t>
      </w:r>
      <w:r w:rsidRPr="00D66195">
        <w:t>Pappis, 2013).</w:t>
      </w:r>
    </w:p>
    <w:p w14:paraId="3FEF442A" w14:textId="67E06E70" w:rsidR="00F40A55" w:rsidRPr="00D66195" w:rsidRDefault="00F40A55" w:rsidP="00FA62D9">
      <w:pPr>
        <w:pStyle w:val="BodyText"/>
      </w:pPr>
      <w:r>
        <w:lastRenderedPageBreak/>
        <w:t>Many</w:t>
      </w:r>
      <w:r w:rsidRPr="00D66195">
        <w:t xml:space="preserve"> factors influence a sector or industry’s sensitivity to supply chain disruption. These include industry profitability, </w:t>
      </w:r>
      <w:r>
        <w:t>access to</w:t>
      </w:r>
      <w:r w:rsidRPr="00D66195">
        <w:t xml:space="preserve"> alternative markets and suppliers, the material characteristics of products, and regulatory frameworks. A highly profitable industry is more likely </w:t>
      </w:r>
      <w:r>
        <w:t>to survive</w:t>
      </w:r>
      <w:r w:rsidRPr="00D66195">
        <w:t xml:space="preserve"> disruption, and alternative markets and suppliers can ensure that production processes can continue, and buyers can be reached.</w:t>
      </w:r>
      <w:r>
        <w:t xml:space="preserve"> </w:t>
      </w:r>
      <w:r w:rsidRPr="00D66195">
        <w:t>The case study below (</w:t>
      </w:r>
      <w:r>
        <w:t>b</w:t>
      </w:r>
      <w:r w:rsidRPr="00D66195">
        <w:t xml:space="preserve">ox 7) highlights how alternative markets and material characteristics (in this instance, perishability) influence the sensitivity of a sector to </w:t>
      </w:r>
      <w:r>
        <w:t xml:space="preserve">supply chain </w:t>
      </w:r>
      <w:r w:rsidRPr="00D66195">
        <w:t>disruption in a distant but important market.</w:t>
      </w:r>
    </w:p>
    <w:p w14:paraId="5916D92C" w14:textId="77777777" w:rsidR="00F40A55" w:rsidRPr="00D66195" w:rsidRDefault="00F40A55" w:rsidP="00F40A55">
      <w:pPr>
        <w:pStyle w:val="Boxheadings"/>
      </w:pPr>
      <w:bookmarkStart w:id="551" w:name="_Toc45391992"/>
      <w:r w:rsidRPr="000F238E">
        <w:t xml:space="preserve">Box </w:t>
      </w:r>
      <w:r w:rsidR="00FA62D9">
        <w:t>7</w:t>
      </w:r>
      <w:r w:rsidR="00FA62D9">
        <w:rPr>
          <w:noProof/>
        </w:rPr>
        <w:t>:</w:t>
      </w:r>
      <w:r w:rsidRPr="000F238E">
        <w:tab/>
        <w:t xml:space="preserve">Supply chain disruption </w:t>
      </w:r>
      <w:r w:rsidRPr="00B437CF">
        <w:t>in</w:t>
      </w:r>
      <w:r w:rsidRPr="000F238E">
        <w:t xml:space="preserve"> the New Zealand agricultural sector</w:t>
      </w:r>
      <w:bookmarkEnd w:id="551"/>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F40A55" w:rsidRPr="00D8140E" w14:paraId="55A44AF2" w14:textId="77777777" w:rsidTr="00CF03FF">
        <w:tc>
          <w:tcPr>
            <w:tcW w:w="9294" w:type="dxa"/>
            <w:shd w:val="clear" w:color="auto" w:fill="D2DDE2" w:themeFill="accent3"/>
            <w:hideMark/>
          </w:tcPr>
          <w:p w14:paraId="5C9645A0" w14:textId="4398BE9F" w:rsidR="00F40A55" w:rsidRPr="00D8140E" w:rsidRDefault="00F40A55" w:rsidP="00D8140E">
            <w:pPr>
              <w:pStyle w:val="Blueboxtext"/>
              <w:keepNext/>
              <w:spacing w:before="240"/>
            </w:pPr>
            <w:r w:rsidRPr="00D8140E">
              <w:t xml:space="preserve">The COVID-19 pandemic demonstrates </w:t>
            </w:r>
            <w:r w:rsidR="00B47DC5">
              <w:t>how</w:t>
            </w:r>
            <w:r w:rsidRPr="00D8140E">
              <w:t xml:space="preserve"> events in other markets </w:t>
            </w:r>
            <w:r w:rsidR="00B47DC5">
              <w:t xml:space="preserve">impact </w:t>
            </w:r>
            <w:r w:rsidRPr="00D8140E">
              <w:t>on New Zealand’s agricultural sector. The following consequences are a result of the outbreak (New Zealand Herald, 2020)</w:t>
            </w:r>
            <w:r w:rsidR="001726B3">
              <w:t xml:space="preserve"> at the time of writing this report</w:t>
            </w:r>
            <w:r w:rsidR="00C90A37">
              <w:t xml:space="preserve"> in March 2020</w:t>
            </w:r>
            <w:r w:rsidR="00B47DC5">
              <w:t>.</w:t>
            </w:r>
          </w:p>
          <w:p w14:paraId="0BF9E066" w14:textId="46F2F84E" w:rsidR="00F40A55" w:rsidRPr="00D8140E" w:rsidRDefault="00B47DC5" w:rsidP="00D8140E">
            <w:pPr>
              <w:pStyle w:val="Blue-boxbullet"/>
            </w:pPr>
            <w:r>
              <w:t>The</w:t>
            </w:r>
            <w:r w:rsidRPr="00D8140E">
              <w:t xml:space="preserve"> </w:t>
            </w:r>
            <w:r w:rsidR="00F40A55" w:rsidRPr="00D8140E">
              <w:t>impacts on dairy shipments to China from New Zealand</w:t>
            </w:r>
            <w:r>
              <w:t xml:space="preserve"> are limited because</w:t>
            </w:r>
            <w:r w:rsidR="00F40A55" w:rsidRPr="00D8140E">
              <w:t xml:space="preserve"> most shipped exports (powders, infant milk formula) have a good shelf life and are sold for consumption at home, although disruption of logistics is a key risk. Cheese, while having a good shelf life, is mainly used in food service and so more exposed to any downturn in food service.</w:t>
            </w:r>
          </w:p>
          <w:p w14:paraId="0C22514B" w14:textId="6F611EC0" w:rsidR="00F40A55" w:rsidRPr="00D8140E" w:rsidRDefault="00F40A55" w:rsidP="00D8140E">
            <w:pPr>
              <w:pStyle w:val="Blue-boxbullet"/>
            </w:pPr>
            <w:r w:rsidRPr="00D8140E">
              <w:t xml:space="preserve">Supply chain disruption has made distribution of red meat imports more difficult, decreasing China's short-term import demand. </w:t>
            </w:r>
            <w:r w:rsidR="00B47DC5">
              <w:t>The trend for</w:t>
            </w:r>
            <w:r w:rsidRPr="00D8140E">
              <w:t xml:space="preserve"> Chinese consumers </w:t>
            </w:r>
            <w:r w:rsidR="00B47DC5">
              <w:t xml:space="preserve">to eat out less often </w:t>
            </w:r>
            <w:r w:rsidRPr="00D8140E">
              <w:t>is also expected to decrease demand for imported red meat.</w:t>
            </w:r>
          </w:p>
          <w:p w14:paraId="1B95727B" w14:textId="4E041D6E" w:rsidR="00F40A55" w:rsidRPr="00D8140E" w:rsidRDefault="00F40A55" w:rsidP="00D8140E">
            <w:pPr>
              <w:pStyle w:val="Blue-boxbullet"/>
            </w:pPr>
            <w:r w:rsidRPr="00D8140E">
              <w:t>New Zealand exporters can redirect lamb exports into other markets where demand remains solid, although at a discounted price, which will put downward pressure on prices.</w:t>
            </w:r>
          </w:p>
          <w:p w14:paraId="4F55900E" w14:textId="0A813500" w:rsidR="00F40A55" w:rsidRPr="00D8140E" w:rsidRDefault="00F40A55" w:rsidP="00D8140E">
            <w:pPr>
              <w:pStyle w:val="Blue-boxbullet"/>
            </w:pPr>
            <w:r w:rsidRPr="00D8140E">
              <w:t>More than 70 per cent of New Zealand mutton exports go to China. Other markets are limited, potentially creating a slowdown in mutton processing until supply chain distribution issues are resolved.</w:t>
            </w:r>
          </w:p>
          <w:p w14:paraId="20844BD8" w14:textId="4B8ACCD8" w:rsidR="00F40A55" w:rsidRPr="00D8140E" w:rsidRDefault="00F40A55" w:rsidP="0026522C">
            <w:pPr>
              <w:pStyle w:val="Blue-boxbullet"/>
            </w:pPr>
            <w:r w:rsidRPr="00D8140E">
              <w:t>Labour shortages due to travel restrictions and factory shutdowns are expected to reduce Chinese import demand for wool in the short</w:t>
            </w:r>
            <w:r w:rsidR="003A7A19">
              <w:t xml:space="preserve"> </w:t>
            </w:r>
            <w:r w:rsidRPr="00D8140E">
              <w:t>term.</w:t>
            </w:r>
          </w:p>
          <w:p w14:paraId="0E5E6062" w14:textId="518C6187" w:rsidR="00F40A55" w:rsidRPr="00D8140E" w:rsidRDefault="00F40A55" w:rsidP="003A7A19">
            <w:pPr>
              <w:pStyle w:val="Blue-boxbullet"/>
              <w:spacing w:after="240"/>
            </w:pPr>
            <w:r w:rsidRPr="00D8140E">
              <w:t>The cherry industry</w:t>
            </w:r>
            <w:r w:rsidR="003A7A19">
              <w:t xml:space="preserve"> had</w:t>
            </w:r>
            <w:r w:rsidRPr="00D8140E">
              <w:t xml:space="preserve"> air</w:t>
            </w:r>
            <w:r w:rsidR="003A7A19">
              <w:t>-</w:t>
            </w:r>
            <w:r w:rsidRPr="00D8140E">
              <w:t>freighted most of its crop</w:t>
            </w:r>
            <w:r w:rsidR="003A7A19">
              <w:t xml:space="preserve"> for the season</w:t>
            </w:r>
            <w:r w:rsidRPr="00D8140E">
              <w:t xml:space="preserve"> to China before the virus hit. If it had not been fortunate enough to do so, the COVID</w:t>
            </w:r>
            <w:r w:rsidR="003A7A19">
              <w:t>-19</w:t>
            </w:r>
            <w:r w:rsidRPr="00D8140E">
              <w:t xml:space="preserve"> disruption would have had considerably worse impacts for the industry. </w:t>
            </w:r>
          </w:p>
        </w:tc>
      </w:tr>
    </w:tbl>
    <w:p w14:paraId="1ADBFA5C" w14:textId="77777777" w:rsidR="00F40A55" w:rsidRPr="00D8140E" w:rsidRDefault="00F40A55" w:rsidP="00D8140E">
      <w:pPr>
        <w:pStyle w:val="Heading4"/>
        <w:spacing w:before="360"/>
      </w:pPr>
      <w:r w:rsidRPr="00D66195">
        <w:t>Adaptive capacity</w:t>
      </w:r>
    </w:p>
    <w:p w14:paraId="04206A1A" w14:textId="205492D4" w:rsidR="00F40A55" w:rsidRDefault="00F40A55" w:rsidP="00D8140E">
      <w:pPr>
        <w:pStyle w:val="BodyText"/>
      </w:pPr>
      <w:r w:rsidRPr="00D66195">
        <w:t>The resilience of infrastructure networks, such as roads, rail, airports and ports</w:t>
      </w:r>
      <w:r w:rsidR="003A7A19">
        <w:t>,</w:t>
      </w:r>
      <w:r w:rsidRPr="00D66195">
        <w:t xml:space="preserve"> influence supply chain vulnerability. Complex supply chains</w:t>
      </w:r>
      <w:r>
        <w:t xml:space="preserve"> that have</w:t>
      </w:r>
      <w:r w:rsidRPr="00D66195">
        <w:t xml:space="preserve"> a </w:t>
      </w:r>
      <w:r>
        <w:t>lot</w:t>
      </w:r>
      <w:r w:rsidRPr="00D66195">
        <w:t xml:space="preserve"> of nodes and links are more resilient to disruption (Lim-Camacho et al, 2017). It is possible for individual businesses and organisations to manage the risk of</w:t>
      </w:r>
      <w:r>
        <w:t xml:space="preserve"> disruption to their</w:t>
      </w:r>
      <w:r w:rsidRPr="00D66195">
        <w:t xml:space="preserve"> supply chain</w:t>
      </w:r>
      <w:r w:rsidR="003A7A19" w:rsidRPr="003A7A19">
        <w:rPr>
          <w:rFonts w:asciiTheme="minorHAnsi" w:hAnsiTheme="minorHAnsi" w:cstheme="minorHAnsi"/>
        </w:rPr>
        <w:t xml:space="preserve"> </w:t>
      </w:r>
      <w:r w:rsidR="003A7A19" w:rsidRPr="00D66195">
        <w:rPr>
          <w:rFonts w:asciiTheme="minorHAnsi" w:hAnsiTheme="minorHAnsi" w:cstheme="minorHAnsi"/>
        </w:rPr>
        <w:t>through</w:t>
      </w:r>
      <w:r>
        <w:t>:</w:t>
      </w:r>
      <w:r w:rsidRPr="00D66195">
        <w:t xml:space="preserve"> </w:t>
      </w:r>
    </w:p>
    <w:p w14:paraId="6A931047" w14:textId="4DF1D16F" w:rsidR="00F40A55" w:rsidRPr="00D8140E" w:rsidRDefault="00F40A55" w:rsidP="00D8140E">
      <w:pPr>
        <w:pStyle w:val="Bullet"/>
      </w:pPr>
      <w:r w:rsidRPr="00D66195">
        <w:t xml:space="preserve">design of </w:t>
      </w:r>
      <w:r w:rsidRPr="00D8140E">
        <w:t>new supply chain networks, which could consider facility location, product design, sourcing, transportation, and distribution and network configuration</w:t>
      </w:r>
    </w:p>
    <w:p w14:paraId="26E473C6" w14:textId="5B7C62A0" w:rsidR="00F40A55" w:rsidRDefault="00F40A55" w:rsidP="00D8140E">
      <w:pPr>
        <w:pStyle w:val="Bullet"/>
      </w:pPr>
      <w:r w:rsidRPr="00D8140E">
        <w:t>routing and scheduling</w:t>
      </w:r>
      <w:r w:rsidRPr="00D66195">
        <w:t xml:space="preserve"> program</w:t>
      </w:r>
      <w:r>
        <w:t>me</w:t>
      </w:r>
      <w:r w:rsidRPr="00D66195">
        <w:t xml:space="preserve">s, inventory planning and control, material requirements planning, </w:t>
      </w:r>
      <w:r>
        <w:t xml:space="preserve">and </w:t>
      </w:r>
      <w:r w:rsidRPr="00D66195">
        <w:t xml:space="preserve">production scheduling (Dasaklis and Pappis, 2013). </w:t>
      </w:r>
    </w:p>
    <w:p w14:paraId="253A2FB3" w14:textId="5FB2F4F3" w:rsidR="00F40A55" w:rsidRPr="00D66195" w:rsidRDefault="00F40A55" w:rsidP="00D8140E">
      <w:pPr>
        <w:pStyle w:val="BodyText"/>
      </w:pPr>
      <w:r w:rsidRPr="00D66195">
        <w:t xml:space="preserve">However, </w:t>
      </w:r>
      <w:r>
        <w:t xml:space="preserve">it </w:t>
      </w:r>
      <w:r w:rsidRPr="00D66195">
        <w:t xml:space="preserve">is challenging for many businesses </w:t>
      </w:r>
      <w:r>
        <w:t xml:space="preserve">to </w:t>
      </w:r>
      <w:r w:rsidRPr="00D66195">
        <w:t>build detailed information on how supply chains and distribution channels may be affected by climate</w:t>
      </w:r>
      <w:r w:rsidR="003A7A19">
        <w:t xml:space="preserve"> change</w:t>
      </w:r>
      <w:r w:rsidRPr="00D66195">
        <w:t xml:space="preserve">-related disruptions. </w:t>
      </w:r>
    </w:p>
    <w:p w14:paraId="4444A56B" w14:textId="7CB78065" w:rsidR="00F40A55" w:rsidRDefault="00F40A55" w:rsidP="00D8140E">
      <w:pPr>
        <w:pStyle w:val="BodyText"/>
        <w:rPr>
          <w:rFonts w:asciiTheme="minorHAnsi" w:hAnsiTheme="minorHAnsi" w:cstheme="minorHAnsi"/>
        </w:rPr>
      </w:pPr>
      <w:r w:rsidRPr="00D66195">
        <w:rPr>
          <w:rFonts w:asciiTheme="minorHAnsi" w:hAnsiTheme="minorHAnsi" w:cstheme="minorHAnsi"/>
        </w:rPr>
        <w:t xml:space="preserve">While empirical research on supply chain management in New Zealand is scarce, information sharing appears to be reactive rather than planned and is seen as an exchange of ‘basic </w:t>
      </w:r>
      <w:r w:rsidRPr="00D66195">
        <w:rPr>
          <w:rFonts w:asciiTheme="minorHAnsi" w:hAnsiTheme="minorHAnsi" w:cstheme="minorHAnsi"/>
        </w:rPr>
        <w:lastRenderedPageBreak/>
        <w:t>information’ rather than an ‘exchange of knowledge’. Developments are somewhat encouraging, with 88 per cent of respondents in a recent survey by Donovan</w:t>
      </w:r>
      <w:r>
        <w:rPr>
          <w:rFonts w:asciiTheme="minorHAnsi" w:hAnsiTheme="minorHAnsi" w:cstheme="minorHAnsi"/>
        </w:rPr>
        <w:t xml:space="preserve"> et al</w:t>
      </w:r>
      <w:r w:rsidRPr="00D66195">
        <w:rPr>
          <w:rFonts w:asciiTheme="minorHAnsi" w:hAnsiTheme="minorHAnsi" w:cstheme="minorHAnsi"/>
        </w:rPr>
        <w:t xml:space="preserve"> (2017) stating that they regularly solv</w:t>
      </w:r>
      <w:r>
        <w:rPr>
          <w:rFonts w:asciiTheme="minorHAnsi" w:hAnsiTheme="minorHAnsi" w:cstheme="minorHAnsi"/>
        </w:rPr>
        <w:t>e</w:t>
      </w:r>
      <w:r w:rsidRPr="00D66195">
        <w:rPr>
          <w:rFonts w:asciiTheme="minorHAnsi" w:hAnsiTheme="minorHAnsi" w:cstheme="minorHAnsi"/>
        </w:rPr>
        <w:t xml:space="preserve"> problems jointly with their suppliers. However, only 58 per cent of respondents include key suppliers in their strategic planning or goal</w:t>
      </w:r>
      <w:r>
        <w:rPr>
          <w:rFonts w:asciiTheme="minorHAnsi" w:hAnsiTheme="minorHAnsi" w:cstheme="minorHAnsi"/>
        </w:rPr>
        <w:t>-</w:t>
      </w:r>
      <w:r w:rsidRPr="00D66195">
        <w:rPr>
          <w:rFonts w:asciiTheme="minorHAnsi" w:hAnsiTheme="minorHAnsi" w:cstheme="minorHAnsi"/>
        </w:rPr>
        <w:t>setting activities</w:t>
      </w:r>
      <w:r>
        <w:rPr>
          <w:rFonts w:asciiTheme="minorHAnsi" w:hAnsiTheme="minorHAnsi" w:cstheme="minorHAnsi"/>
        </w:rPr>
        <w:t xml:space="preserve"> (</w:t>
      </w:r>
      <w:r w:rsidRPr="00D66195">
        <w:rPr>
          <w:rFonts w:asciiTheme="minorHAnsi" w:hAnsiTheme="minorHAnsi" w:cstheme="minorHAnsi"/>
        </w:rPr>
        <w:t>Donovan</w:t>
      </w:r>
      <w:r>
        <w:rPr>
          <w:rFonts w:asciiTheme="minorHAnsi" w:hAnsiTheme="minorHAnsi" w:cstheme="minorHAnsi"/>
        </w:rPr>
        <w:t xml:space="preserve"> et al, 2017)</w:t>
      </w:r>
      <w:r w:rsidRPr="00D66195">
        <w:rPr>
          <w:rFonts w:asciiTheme="minorHAnsi" w:hAnsiTheme="minorHAnsi" w:cstheme="minorHAnsi"/>
        </w:rPr>
        <w:t>. This suggest</w:t>
      </w:r>
      <w:r>
        <w:rPr>
          <w:rFonts w:asciiTheme="minorHAnsi" w:hAnsiTheme="minorHAnsi" w:cstheme="minorHAnsi"/>
        </w:rPr>
        <w:t>s</w:t>
      </w:r>
      <w:r w:rsidRPr="00D66195">
        <w:rPr>
          <w:rFonts w:asciiTheme="minorHAnsi" w:hAnsiTheme="minorHAnsi" w:cstheme="minorHAnsi"/>
        </w:rPr>
        <w:t xml:space="preserve"> that while organisations set up contracts with their strategic partners</w:t>
      </w:r>
      <w:r>
        <w:rPr>
          <w:rFonts w:asciiTheme="minorHAnsi" w:hAnsiTheme="minorHAnsi" w:cstheme="minorHAnsi"/>
        </w:rPr>
        <w:t>,</w:t>
      </w:r>
      <w:r w:rsidRPr="00D66195">
        <w:rPr>
          <w:rFonts w:asciiTheme="minorHAnsi" w:hAnsiTheme="minorHAnsi" w:cstheme="minorHAnsi"/>
        </w:rPr>
        <w:t xml:space="preserve"> they do not integrat</w:t>
      </w:r>
      <w:r>
        <w:rPr>
          <w:rFonts w:asciiTheme="minorHAnsi" w:hAnsiTheme="minorHAnsi" w:cstheme="minorHAnsi"/>
        </w:rPr>
        <w:t>e</w:t>
      </w:r>
      <w:r w:rsidRPr="00D66195">
        <w:rPr>
          <w:rFonts w:asciiTheme="minorHAnsi" w:hAnsiTheme="minorHAnsi" w:cstheme="minorHAnsi"/>
        </w:rPr>
        <w:t xml:space="preserve"> them into the </w:t>
      </w:r>
      <w:r>
        <w:rPr>
          <w:rFonts w:asciiTheme="minorHAnsi" w:hAnsiTheme="minorHAnsi" w:cstheme="minorHAnsi"/>
        </w:rPr>
        <w:t xml:space="preserve">organisation’s </w:t>
      </w:r>
      <w:r w:rsidRPr="00D66195">
        <w:rPr>
          <w:rFonts w:asciiTheme="minorHAnsi" w:hAnsiTheme="minorHAnsi" w:cstheme="minorHAnsi"/>
        </w:rPr>
        <w:t>strategic planning</w:t>
      </w:r>
      <w:r>
        <w:rPr>
          <w:rFonts w:asciiTheme="minorHAnsi" w:hAnsiTheme="minorHAnsi" w:cstheme="minorHAnsi"/>
        </w:rPr>
        <w:t>,</w:t>
      </w:r>
      <w:r w:rsidRPr="00D66195">
        <w:rPr>
          <w:rFonts w:asciiTheme="minorHAnsi" w:hAnsiTheme="minorHAnsi" w:cstheme="minorHAnsi"/>
        </w:rPr>
        <w:t xml:space="preserve"> nor</w:t>
      </w:r>
      <w:r w:rsidR="00D8140E">
        <w:rPr>
          <w:rFonts w:asciiTheme="minorHAnsi" w:hAnsiTheme="minorHAnsi" w:cstheme="minorHAnsi"/>
        </w:rPr>
        <w:t> </w:t>
      </w:r>
      <w:r w:rsidR="003A7A19">
        <w:rPr>
          <w:rFonts w:asciiTheme="minorHAnsi" w:hAnsiTheme="minorHAnsi" w:cstheme="minorHAnsi"/>
        </w:rPr>
        <w:t>do</w:t>
      </w:r>
      <w:r w:rsidR="003A7A19" w:rsidRPr="00D66195">
        <w:rPr>
          <w:rFonts w:asciiTheme="minorHAnsi" w:hAnsiTheme="minorHAnsi" w:cstheme="minorHAnsi"/>
        </w:rPr>
        <w:t xml:space="preserve"> </w:t>
      </w:r>
      <w:r w:rsidRPr="00D66195">
        <w:rPr>
          <w:rFonts w:asciiTheme="minorHAnsi" w:hAnsiTheme="minorHAnsi" w:cstheme="minorHAnsi"/>
        </w:rPr>
        <w:t>they include</w:t>
      </w:r>
      <w:r w:rsidR="003A7A19">
        <w:rPr>
          <w:rFonts w:asciiTheme="minorHAnsi" w:hAnsiTheme="minorHAnsi" w:cstheme="minorHAnsi"/>
        </w:rPr>
        <w:t xml:space="preserve"> those partners</w:t>
      </w:r>
      <w:r w:rsidRPr="00D66195">
        <w:rPr>
          <w:rFonts w:asciiTheme="minorHAnsi" w:hAnsiTheme="minorHAnsi" w:cstheme="minorHAnsi"/>
        </w:rPr>
        <w:t xml:space="preserve"> in long-term planning. Research suggests that several factors influence</w:t>
      </w:r>
      <w:r w:rsidR="00D8140E">
        <w:rPr>
          <w:rFonts w:asciiTheme="minorHAnsi" w:hAnsiTheme="minorHAnsi" w:cstheme="minorHAnsi"/>
        </w:rPr>
        <w:t> </w:t>
      </w:r>
      <w:r w:rsidRPr="00D66195">
        <w:rPr>
          <w:rFonts w:asciiTheme="minorHAnsi" w:hAnsiTheme="minorHAnsi" w:cstheme="minorHAnsi"/>
        </w:rPr>
        <w:t>information sharing in supply chains, including</w:t>
      </w:r>
      <w:r>
        <w:rPr>
          <w:rFonts w:asciiTheme="minorHAnsi" w:hAnsiTheme="minorHAnsi" w:cstheme="minorHAnsi"/>
        </w:rPr>
        <w:t xml:space="preserve"> the:</w:t>
      </w:r>
      <w:r w:rsidRPr="00D66195">
        <w:rPr>
          <w:rFonts w:asciiTheme="minorHAnsi" w:hAnsiTheme="minorHAnsi" w:cstheme="minorHAnsi"/>
        </w:rPr>
        <w:t xml:space="preserve"> </w:t>
      </w:r>
    </w:p>
    <w:p w14:paraId="188AC6FA" w14:textId="77777777" w:rsidR="00F40A55" w:rsidRPr="00D8140E" w:rsidRDefault="00F40A55" w:rsidP="00D8140E">
      <w:pPr>
        <w:pStyle w:val="Bullet"/>
        <w:keepNext/>
      </w:pPr>
      <w:r w:rsidRPr="00D8140E">
        <w:t xml:space="preserve">number of buyers requesting information </w:t>
      </w:r>
    </w:p>
    <w:p w14:paraId="1F0014C7" w14:textId="77777777" w:rsidR="00F40A55" w:rsidRPr="00D8140E" w:rsidRDefault="00F40A55" w:rsidP="00D8140E">
      <w:pPr>
        <w:pStyle w:val="Bullet"/>
      </w:pPr>
      <w:r w:rsidRPr="00D8140E">
        <w:t xml:space="preserve">commitment of buyers to use information in their future procurement decisions </w:t>
      </w:r>
    </w:p>
    <w:p w14:paraId="6129D35C" w14:textId="77777777" w:rsidR="00F40A55" w:rsidRPr="00D8140E" w:rsidRDefault="00F40A55" w:rsidP="00D8140E">
      <w:pPr>
        <w:pStyle w:val="Bullet"/>
      </w:pPr>
      <w:r w:rsidRPr="00D8140E">
        <w:t xml:space="preserve">profitability of an industry </w:t>
      </w:r>
    </w:p>
    <w:p w14:paraId="1C9E4BB0" w14:textId="77777777" w:rsidR="00F40A55" w:rsidRPr="00D66195" w:rsidRDefault="00F40A55" w:rsidP="00D8140E">
      <w:pPr>
        <w:pStyle w:val="Bullet"/>
      </w:pPr>
      <w:r w:rsidRPr="00D8140E">
        <w:t>existen</w:t>
      </w:r>
      <w:r w:rsidRPr="00D66195">
        <w:t>ce of greenhouse gas emissions regulations (Jira and Toffel, 2013).</w:t>
      </w:r>
    </w:p>
    <w:p w14:paraId="7FCA5B8D" w14:textId="77777777" w:rsidR="00F40A55" w:rsidRDefault="00F40A55" w:rsidP="00D8140E">
      <w:pPr>
        <w:pStyle w:val="BodyText"/>
      </w:pPr>
      <w:r w:rsidRPr="00D66195">
        <w:t xml:space="preserve">The degree to which climate change will exacerbate this risk depends on the magnitude of change, the </w:t>
      </w:r>
      <w:r>
        <w:t>effectiveness</w:t>
      </w:r>
      <w:r w:rsidRPr="00D66195">
        <w:t xml:space="preserve"> of adaptation actions taken by other businesses, and infrastructure networks</w:t>
      </w:r>
      <w:r>
        <w:t>’ resilience</w:t>
      </w:r>
      <w:r w:rsidRPr="00D66195">
        <w:t xml:space="preserve"> to climate change (B1, B2, B6, B8). </w:t>
      </w:r>
    </w:p>
    <w:p w14:paraId="11272E68" w14:textId="77777777" w:rsidR="00F40A55" w:rsidRPr="00D66195" w:rsidRDefault="00F40A55" w:rsidP="00D8140E">
      <w:pPr>
        <w:pStyle w:val="BodyText"/>
      </w:pPr>
      <w:r w:rsidRPr="00D66195">
        <w:t>Resilient infrastructure is crucial in enabling businesses to minimise</w:t>
      </w:r>
      <w:r>
        <w:t xml:space="preserve"> </w:t>
      </w:r>
      <w:r w:rsidRPr="00D66195">
        <w:t>climate change disruptions to their operations</w:t>
      </w:r>
      <w:r>
        <w:t>.</w:t>
      </w:r>
      <w:r w:rsidRPr="00D66195">
        <w:t xml:space="preserve"> </w:t>
      </w:r>
      <w:r>
        <w:t>Some o</w:t>
      </w:r>
      <w:r w:rsidRPr="00D66195">
        <w:t>rganisations</w:t>
      </w:r>
      <w:r>
        <w:t xml:space="preserve"> (</w:t>
      </w:r>
      <w:r w:rsidRPr="00D66195">
        <w:t>generally larger businesses</w:t>
      </w:r>
      <w:r>
        <w:t>)</w:t>
      </w:r>
      <w:r w:rsidRPr="00D66195">
        <w:t xml:space="preserve"> </w:t>
      </w:r>
      <w:r>
        <w:t>have a</w:t>
      </w:r>
      <w:r w:rsidRPr="00D66195">
        <w:t xml:space="preserve"> high</w:t>
      </w:r>
      <w:r>
        <w:t>er</w:t>
      </w:r>
      <w:r w:rsidRPr="00D66195">
        <w:t xml:space="preserve"> capacity to understand and manage risks from climate change, such as </w:t>
      </w:r>
      <w:r>
        <w:t xml:space="preserve">through </w:t>
      </w:r>
      <w:r w:rsidRPr="00D66195">
        <w:t>collaborating with their suppliers</w:t>
      </w:r>
      <w:r>
        <w:t xml:space="preserve">. The actions these organisations take </w:t>
      </w:r>
      <w:r w:rsidRPr="00D66195">
        <w:t>can have positive wider effects</w:t>
      </w:r>
      <w:r>
        <w:t>,</w:t>
      </w:r>
      <w:r w:rsidRPr="00D66195">
        <w:t xml:space="preserve"> </w:t>
      </w:r>
      <w:r>
        <w:t>by</w:t>
      </w:r>
      <w:r w:rsidRPr="00D66195">
        <w:t xml:space="preserve"> building capacity and increasing the resilience of supply chain partners. </w:t>
      </w:r>
      <w:r>
        <w:t>Further</w:t>
      </w:r>
      <w:r w:rsidRPr="00D66195">
        <w:t xml:space="preserve"> research is </w:t>
      </w:r>
      <w:r>
        <w:t>needed</w:t>
      </w:r>
      <w:r w:rsidRPr="00D66195">
        <w:t xml:space="preserve"> to identify and assess climate change risks to key nodes in the supply and distribution network (G5), and additional funding </w:t>
      </w:r>
      <w:r>
        <w:t>is</w:t>
      </w:r>
      <w:r w:rsidRPr="00D66195">
        <w:t xml:space="preserve"> </w:t>
      </w:r>
      <w:r>
        <w:t>needed</w:t>
      </w:r>
      <w:r w:rsidRPr="00D66195">
        <w:t xml:space="preserve"> to future-proof existing infrastructure (G2). </w:t>
      </w:r>
    </w:p>
    <w:p w14:paraId="272BFAC3" w14:textId="77777777" w:rsidR="00F40A55" w:rsidRPr="00D66195" w:rsidRDefault="00F40A55" w:rsidP="00F40A55">
      <w:pPr>
        <w:pStyle w:val="Heading4"/>
      </w:pPr>
      <w:r w:rsidRPr="00D66195">
        <w:t>Consequence</w:t>
      </w:r>
    </w:p>
    <w:p w14:paraId="5D3FE068" w14:textId="3D2F91EC" w:rsidR="00F40A55" w:rsidRPr="00D66195" w:rsidRDefault="00F40A55" w:rsidP="00D8140E">
      <w:pPr>
        <w:pStyle w:val="BodyText"/>
      </w:pPr>
      <w:r w:rsidRPr="00D66195">
        <w:t>Supply chain disruptions can lead to losses in productivity, share price movements, damage to</w:t>
      </w:r>
      <w:r w:rsidR="00D8140E">
        <w:t> </w:t>
      </w:r>
      <w:r w:rsidRPr="00D66195">
        <w:t>brand and reputation, loss of customers, and increased regulatory scrutiny. For businesses</w:t>
      </w:r>
      <w:r w:rsidR="00F7193F">
        <w:t>,</w:t>
      </w:r>
      <w:r w:rsidRPr="00D66195">
        <w:t xml:space="preserve"> </w:t>
      </w:r>
      <w:r w:rsidR="00F7193F">
        <w:t>these changes are</w:t>
      </w:r>
      <w:r w:rsidRPr="00D66195">
        <w:t xml:space="preserve"> likely to result in unfulfilled orders</w:t>
      </w:r>
      <w:r w:rsidR="007C6646">
        <w:t xml:space="preserve"> and</w:t>
      </w:r>
      <w:r w:rsidRPr="00D66195">
        <w:t xml:space="preserve"> breach of delivery contracts,</w:t>
      </w:r>
      <w:r>
        <w:t xml:space="preserve"> </w:t>
      </w:r>
      <w:r w:rsidR="007C6646">
        <w:t xml:space="preserve">in turn leading to </w:t>
      </w:r>
      <w:r w:rsidRPr="00D66195">
        <w:t>loss of revenue and</w:t>
      </w:r>
      <w:r w:rsidR="00D8140E">
        <w:t> </w:t>
      </w:r>
      <w:r w:rsidRPr="00D66195">
        <w:t>reputational damage. Climate change also adds uncertainty to supply chain networks, especially for globali</w:t>
      </w:r>
      <w:r>
        <w:t>s</w:t>
      </w:r>
      <w:r w:rsidRPr="00D66195">
        <w:t>ed ones operating across continents. Supply chains are also likely to incur</w:t>
      </w:r>
      <w:r w:rsidR="00D8140E">
        <w:t> </w:t>
      </w:r>
      <w:r w:rsidRPr="00D66195">
        <w:t xml:space="preserve">higher insurance costs due to </w:t>
      </w:r>
      <w:r>
        <w:t xml:space="preserve">their </w:t>
      </w:r>
      <w:r w:rsidRPr="00D66195">
        <w:t>exposure to climate change.</w:t>
      </w:r>
    </w:p>
    <w:p w14:paraId="7690E040" w14:textId="77777777" w:rsidR="00F40A55" w:rsidRPr="00D66195" w:rsidRDefault="00F40A55" w:rsidP="00F40A55">
      <w:pPr>
        <w:pStyle w:val="Heading4"/>
      </w:pPr>
      <w:r w:rsidRPr="00D66195">
        <w:t>Interacting risks</w:t>
      </w:r>
    </w:p>
    <w:p w14:paraId="2EF7FBB9" w14:textId="4BD4BFB5" w:rsidR="00F40A55" w:rsidRPr="00D66195" w:rsidRDefault="00F40A55" w:rsidP="00D8140E">
      <w:pPr>
        <w:pStyle w:val="BodyText"/>
      </w:pPr>
      <w:r w:rsidRPr="00D66195">
        <w:t xml:space="preserve">The impacts of supply chain disruption can flow through to other sectors, such as tourism (E4), where key transport networks on the </w:t>
      </w:r>
      <w:r w:rsidR="007C6646">
        <w:t>W</w:t>
      </w:r>
      <w:r w:rsidRPr="00D66195">
        <w:t xml:space="preserve">est </w:t>
      </w:r>
      <w:r w:rsidR="007C6646">
        <w:t>C</w:t>
      </w:r>
      <w:r w:rsidRPr="00D66195">
        <w:t xml:space="preserve">oast are frequently disrupted, as well as the primary sector (E3) and fisheries (E5). Frequent supply chain disruptions could contribute to financial system instability (E2) and raise risks to the Government’s fiscal position (E1). </w:t>
      </w:r>
    </w:p>
    <w:p w14:paraId="7A80C770" w14:textId="77777777" w:rsidR="00F40A55" w:rsidRPr="00D66195" w:rsidRDefault="00F40A55" w:rsidP="00F40A55">
      <w:pPr>
        <w:pStyle w:val="Heading4"/>
      </w:pPr>
      <w:r w:rsidRPr="00D66195">
        <w:t>Confidence</w:t>
      </w:r>
      <w:r>
        <w:t>:</w:t>
      </w:r>
      <w:r w:rsidRPr="00D66195">
        <w:t xml:space="preserve"> High agreement, medium evidence</w:t>
      </w:r>
    </w:p>
    <w:p w14:paraId="39700EB8" w14:textId="2A116461" w:rsidR="00F40A55" w:rsidRPr="00D66195" w:rsidRDefault="00F40A55" w:rsidP="00D8140E">
      <w:pPr>
        <w:pStyle w:val="BodyText"/>
      </w:pPr>
      <w:r>
        <w:t>While</w:t>
      </w:r>
      <w:r w:rsidRPr="00D66195">
        <w:t xml:space="preserve"> a large volume of international peer</w:t>
      </w:r>
      <w:r>
        <w:t>-</w:t>
      </w:r>
      <w:r w:rsidRPr="00D66195">
        <w:t xml:space="preserve">reviewed evidence </w:t>
      </w:r>
      <w:r w:rsidR="00744575" w:rsidRPr="00D66195">
        <w:t>suggest</w:t>
      </w:r>
      <w:r w:rsidR="00744575">
        <w:t>s</w:t>
      </w:r>
      <w:r w:rsidR="00744575" w:rsidRPr="00D66195">
        <w:t xml:space="preserve"> </w:t>
      </w:r>
      <w:r w:rsidRPr="00D66195">
        <w:t>that climate change has the potential to disrupt supply chains, New Zealand-specific research</w:t>
      </w:r>
      <w:r w:rsidR="00744575" w:rsidRPr="00744575">
        <w:t xml:space="preserve"> </w:t>
      </w:r>
      <w:r w:rsidR="00744575">
        <w:t>is</w:t>
      </w:r>
      <w:r w:rsidR="00744575" w:rsidRPr="00D66195">
        <w:t xml:space="preserve"> very limited</w:t>
      </w:r>
      <w:r w:rsidRPr="00D66195">
        <w:t xml:space="preserve">. </w:t>
      </w:r>
      <w:r>
        <w:t>The</w:t>
      </w:r>
      <w:r w:rsidRPr="00D66195">
        <w:t xml:space="preserve"> evidence </w:t>
      </w:r>
      <w:r>
        <w:t xml:space="preserve">that exists </w:t>
      </w:r>
      <w:r w:rsidRPr="00D66195">
        <w:t>is generally theoretical</w:t>
      </w:r>
      <w:r>
        <w:t>,</w:t>
      </w:r>
      <w:r w:rsidRPr="00D66195">
        <w:t xml:space="preserve"> although </w:t>
      </w:r>
      <w:r>
        <w:t>many</w:t>
      </w:r>
      <w:r w:rsidRPr="00D66195">
        <w:t xml:space="preserve"> empirical studies </w:t>
      </w:r>
      <w:r w:rsidR="00744575">
        <w:t>have focused on</w:t>
      </w:r>
      <w:r w:rsidR="00744575" w:rsidRPr="00D66195">
        <w:t xml:space="preserve"> </w:t>
      </w:r>
      <w:r w:rsidRPr="00D66195">
        <w:t>supply chain disruption from non-climate change</w:t>
      </w:r>
      <w:r>
        <w:t>-</w:t>
      </w:r>
      <w:r w:rsidRPr="00D66195">
        <w:t xml:space="preserve">related events. </w:t>
      </w:r>
    </w:p>
    <w:p w14:paraId="1AF18C93" w14:textId="77777777" w:rsidR="00F40A55" w:rsidRPr="00D66195" w:rsidRDefault="00F40A55" w:rsidP="00D8140E">
      <w:pPr>
        <w:pStyle w:val="Heading4"/>
      </w:pPr>
      <w:r w:rsidRPr="00D66195">
        <w:lastRenderedPageBreak/>
        <w:t>Adaptation</w:t>
      </w:r>
    </w:p>
    <w:p w14:paraId="3FAAB42D" w14:textId="1F8CD4CD" w:rsidR="00F40A55" w:rsidRDefault="00F40A55" w:rsidP="00D8140E">
      <w:pPr>
        <w:pStyle w:val="BodyText"/>
      </w:pPr>
      <w:r w:rsidRPr="00D66195">
        <w:t>Managing supply chain risks requires adaptation action by governments</w:t>
      </w:r>
      <w:r w:rsidR="00744575">
        <w:t>,</w:t>
      </w:r>
      <w:r w:rsidRPr="00D66195">
        <w:t xml:space="preserve"> wh</w:t>
      </w:r>
      <w:r w:rsidR="00744575">
        <w:t>ich</w:t>
      </w:r>
      <w:r w:rsidRPr="00D66195">
        <w:t xml:space="preserve"> can address market failures, and by organisations and businesses</w:t>
      </w:r>
      <w:r>
        <w:t>,</w:t>
      </w:r>
      <w:r w:rsidRPr="00D66195">
        <w:t xml:space="preserve"> wh</w:t>
      </w:r>
      <w:r w:rsidR="00744575">
        <w:t>ich</w:t>
      </w:r>
      <w:r w:rsidRPr="00D66195">
        <w:t xml:space="preserve"> have a strong internal incentive to manage this risk. </w:t>
      </w:r>
      <w:r>
        <w:t xml:space="preserve">The </w:t>
      </w:r>
      <w:r w:rsidR="00744575">
        <w:t>New Zealand</w:t>
      </w:r>
      <w:r w:rsidR="00744575" w:rsidRPr="00D66195">
        <w:t xml:space="preserve"> </w:t>
      </w:r>
      <w:r w:rsidRPr="00D66195">
        <w:t xml:space="preserve">Transport Agency has </w:t>
      </w:r>
      <w:r>
        <w:t>a number of</w:t>
      </w:r>
      <w:r w:rsidRPr="00D66195">
        <w:t xml:space="preserve"> actions </w:t>
      </w:r>
      <w:r>
        <w:t>in progress</w:t>
      </w:r>
      <w:r w:rsidRPr="00D66195">
        <w:t xml:space="preserve">, including a resilience project to ensure the highway network can withstand disruption, and </w:t>
      </w:r>
      <w:r w:rsidR="00744575">
        <w:t xml:space="preserve">it is </w:t>
      </w:r>
      <w:r w:rsidRPr="00D66195">
        <w:t>develop</w:t>
      </w:r>
      <w:r>
        <w:t>ing</w:t>
      </w:r>
      <w:r w:rsidRPr="00D66195">
        <w:t xml:space="preserve"> guidelines to assess coastal risks. </w:t>
      </w:r>
      <w:r>
        <w:t>The Ministry for Primary Industries</w:t>
      </w:r>
      <w:r w:rsidRPr="00D66195">
        <w:t xml:space="preserve"> is also working with the Rural Support Trust to </w:t>
      </w:r>
      <w:r>
        <w:t>support</w:t>
      </w:r>
      <w:r w:rsidRPr="00D66195">
        <w:t xml:space="preserve"> impacted rural communities. It is likely that major companies have their own supply chain risk management strategies</w:t>
      </w:r>
      <w:r w:rsidR="008A0F25">
        <w:t>;</w:t>
      </w:r>
      <w:r w:rsidRPr="00D66195">
        <w:t xml:space="preserve"> however</w:t>
      </w:r>
      <w:r w:rsidR="008A0F25">
        <w:t>,</w:t>
      </w:r>
      <w:r w:rsidRPr="00D66195">
        <w:t xml:space="preserve"> many private sector organisations have not yet considered changing climate change risk profiles.</w:t>
      </w:r>
    </w:p>
    <w:p w14:paraId="12CEF4D9" w14:textId="49A92350" w:rsidR="002D6A86" w:rsidRPr="00D66195" w:rsidRDefault="001356F1" w:rsidP="00A13A33">
      <w:pPr>
        <w:pStyle w:val="Tableheading2"/>
      </w:pPr>
      <w:bookmarkStart w:id="552" w:name="_Toc45391927"/>
      <w:r w:rsidRPr="00D66195">
        <w:t>E7 Risks to businesses and public organisations from supply chain</w:t>
      </w:r>
      <w:r>
        <w:t> </w:t>
      </w:r>
      <w:r w:rsidRPr="00D66195">
        <w:t>and distribution network disruptions</w:t>
      </w:r>
      <w:r w:rsidR="002D6A86" w:rsidRPr="00D52C19">
        <w:rPr>
          <w:lang w:eastAsia="en-AU"/>
        </w:rPr>
        <w:t xml:space="preserve">: </w:t>
      </w:r>
      <w:r w:rsidR="00A13A33">
        <w:rPr>
          <w:lang w:eastAsia="en-AU"/>
        </w:rPr>
        <w:t>U</w:t>
      </w:r>
      <w:r w:rsidR="002D6A86" w:rsidRPr="00D52C19">
        <w:rPr>
          <w:lang w:eastAsia="en-AU"/>
        </w:rPr>
        <w:t>rgency profile</w:t>
      </w:r>
      <w:bookmarkEnd w:id="552"/>
    </w:p>
    <w:tbl>
      <w:tblPr>
        <w:tblW w:w="8528"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23"/>
        <w:gridCol w:w="1962"/>
        <w:gridCol w:w="992"/>
        <w:gridCol w:w="851"/>
        <w:gridCol w:w="1182"/>
        <w:gridCol w:w="990"/>
        <w:gridCol w:w="638"/>
        <w:gridCol w:w="1867"/>
        <w:gridCol w:w="23"/>
      </w:tblGrid>
      <w:tr w:rsidR="00EC6371" w:rsidRPr="00EC6371" w14:paraId="4B637547" w14:textId="77777777" w:rsidTr="003246C6">
        <w:trPr>
          <w:gridBefore w:val="1"/>
          <w:wBefore w:w="23" w:type="dxa"/>
        </w:trPr>
        <w:tc>
          <w:tcPr>
            <w:tcW w:w="8505" w:type="dxa"/>
            <w:gridSpan w:val="8"/>
            <w:shd w:val="clear" w:color="auto" w:fill="32809C"/>
          </w:tcPr>
          <w:p w14:paraId="2893DBC9" w14:textId="490A1D59" w:rsidR="002D6A86" w:rsidRPr="00EC6371" w:rsidRDefault="001356F1" w:rsidP="0026522C">
            <w:pPr>
              <w:pStyle w:val="TableTextbold"/>
              <w:keepNext/>
              <w:rPr>
                <w:color w:val="FFFFFF" w:themeColor="background1"/>
              </w:rPr>
            </w:pPr>
            <w:r w:rsidRPr="00EC6371">
              <w:rPr>
                <w:color w:val="FFFFFF" w:themeColor="background1"/>
              </w:rPr>
              <w:t xml:space="preserve">E7 Risks to businesses and public organisations from supply chain and distribution network disruptions: </w:t>
            </w:r>
            <w:r w:rsidR="00A13A33">
              <w:rPr>
                <w:color w:val="FFFFFF" w:themeColor="background1"/>
              </w:rPr>
              <w:t>U</w:t>
            </w:r>
            <w:r w:rsidR="002D6A86" w:rsidRPr="00EC6371">
              <w:rPr>
                <w:color w:val="FFFFFF" w:themeColor="background1"/>
              </w:rPr>
              <w:t>rgency profile</w:t>
            </w:r>
          </w:p>
        </w:tc>
      </w:tr>
      <w:tr w:rsidR="002D6A86" w:rsidRPr="005D6D89" w14:paraId="55EF19CC" w14:textId="77777777" w:rsidTr="003246C6">
        <w:trPr>
          <w:gridBefore w:val="1"/>
          <w:wBefore w:w="23" w:type="dxa"/>
        </w:trPr>
        <w:tc>
          <w:tcPr>
            <w:tcW w:w="1962" w:type="dxa"/>
            <w:shd w:val="clear" w:color="auto" w:fill="FFFFFF" w:themeFill="background1"/>
            <w:vAlign w:val="bottom"/>
          </w:tcPr>
          <w:p w14:paraId="4196F4AB" w14:textId="77777777" w:rsidR="002D6A86" w:rsidRPr="003F0A2D" w:rsidRDefault="002D6A86" w:rsidP="0026522C">
            <w:pPr>
              <w:pStyle w:val="TableTextbold"/>
              <w:keepNext/>
              <w:spacing w:before="40" w:after="40"/>
            </w:pPr>
            <w:r w:rsidRPr="003F0A2D">
              <w:t>Urgency category</w:t>
            </w:r>
          </w:p>
        </w:tc>
        <w:tc>
          <w:tcPr>
            <w:tcW w:w="1843" w:type="dxa"/>
            <w:gridSpan w:val="2"/>
            <w:vAlign w:val="bottom"/>
          </w:tcPr>
          <w:p w14:paraId="57350FB9" w14:textId="77777777" w:rsidR="002D6A86" w:rsidRPr="003350E2" w:rsidRDefault="002D6A86" w:rsidP="0026522C">
            <w:pPr>
              <w:pStyle w:val="TableTextbold"/>
              <w:keepNext/>
              <w:spacing w:before="40" w:after="40"/>
            </w:pPr>
            <w:r w:rsidRPr="003350E2">
              <w:t>Proportion of urgency</w:t>
            </w:r>
          </w:p>
        </w:tc>
        <w:tc>
          <w:tcPr>
            <w:tcW w:w="4700" w:type="dxa"/>
            <w:gridSpan w:val="5"/>
            <w:vAlign w:val="bottom"/>
          </w:tcPr>
          <w:p w14:paraId="29A9109D" w14:textId="77777777" w:rsidR="002D6A86" w:rsidRPr="005D6D89" w:rsidRDefault="002D6A86" w:rsidP="0026522C">
            <w:pPr>
              <w:pStyle w:val="TableTextbold"/>
              <w:keepNext/>
              <w:spacing w:before="40" w:after="40"/>
            </w:pPr>
            <w:r w:rsidRPr="005D6D89">
              <w:t>Description of actions</w:t>
            </w:r>
          </w:p>
        </w:tc>
      </w:tr>
      <w:tr w:rsidR="00BE6FFB" w:rsidRPr="00D66195" w14:paraId="17C237ED"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50BD7AE1" w14:textId="77777777" w:rsidR="00F40A55" w:rsidRPr="00D66195" w:rsidRDefault="00F40A55" w:rsidP="00106717">
            <w:pPr>
              <w:pStyle w:val="TableTextbold"/>
            </w:pPr>
            <w:r w:rsidRPr="00D66195">
              <w:t>More action needed</w:t>
            </w:r>
          </w:p>
        </w:tc>
        <w:tc>
          <w:tcPr>
            <w:tcW w:w="1843" w:type="dxa"/>
            <w:gridSpan w:val="2"/>
          </w:tcPr>
          <w:p w14:paraId="101FE66E" w14:textId="77777777" w:rsidR="00F40A55" w:rsidRPr="00D66195" w:rsidRDefault="00F40A55" w:rsidP="003F530A">
            <w:pPr>
              <w:pStyle w:val="TableText"/>
              <w:jc w:val="center"/>
            </w:pPr>
            <w:r w:rsidRPr="00D66195">
              <w:t>20</w:t>
            </w:r>
          </w:p>
        </w:tc>
        <w:tc>
          <w:tcPr>
            <w:tcW w:w="4677" w:type="dxa"/>
            <w:gridSpan w:val="4"/>
          </w:tcPr>
          <w:p w14:paraId="32D7B186" w14:textId="16B83547" w:rsidR="00F40A55" w:rsidRPr="00D66195" w:rsidRDefault="00F40A55" w:rsidP="0026522C">
            <w:pPr>
              <w:pStyle w:val="TableText"/>
            </w:pPr>
            <w:r w:rsidRPr="00D66195">
              <w:t>Encourage market and supply chain diversification, particularly</w:t>
            </w:r>
            <w:r w:rsidR="008A0F25">
              <w:t xml:space="preserve"> among</w:t>
            </w:r>
            <w:r w:rsidRPr="00D66195">
              <w:t xml:space="preserve"> SMEs. Efforts needed to reduce lifeline infrastructure risks</w:t>
            </w:r>
            <w:r>
              <w:t>.</w:t>
            </w:r>
          </w:p>
        </w:tc>
      </w:tr>
      <w:tr w:rsidR="00BE6FFB" w:rsidRPr="00D66195" w14:paraId="261C2FA0"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10E83533" w14:textId="77777777" w:rsidR="00F40A55" w:rsidRPr="00D66195" w:rsidRDefault="00F40A55" w:rsidP="00106717">
            <w:pPr>
              <w:pStyle w:val="TableTextbold"/>
            </w:pPr>
            <w:r w:rsidRPr="00D66195">
              <w:t xml:space="preserve">Research </w:t>
            </w:r>
            <w:r>
              <w:t>p</w:t>
            </w:r>
            <w:r w:rsidRPr="00D66195">
              <w:t>riority</w:t>
            </w:r>
          </w:p>
        </w:tc>
        <w:tc>
          <w:tcPr>
            <w:tcW w:w="1843" w:type="dxa"/>
            <w:gridSpan w:val="2"/>
          </w:tcPr>
          <w:p w14:paraId="374D9E8C" w14:textId="77777777" w:rsidR="00F40A55" w:rsidRPr="00D66195" w:rsidRDefault="00F40A55" w:rsidP="003F530A">
            <w:pPr>
              <w:pStyle w:val="TableText"/>
              <w:jc w:val="center"/>
            </w:pPr>
            <w:r w:rsidRPr="00D66195">
              <w:t>40</w:t>
            </w:r>
          </w:p>
        </w:tc>
        <w:tc>
          <w:tcPr>
            <w:tcW w:w="4677" w:type="dxa"/>
            <w:gridSpan w:val="4"/>
          </w:tcPr>
          <w:p w14:paraId="37C84377" w14:textId="77777777" w:rsidR="00F40A55" w:rsidRPr="00D66195" w:rsidRDefault="00F40A55" w:rsidP="0026522C">
            <w:pPr>
              <w:pStyle w:val="TableText"/>
            </w:pPr>
            <w:r w:rsidRPr="00D66195">
              <w:t>Build evidence base to identify critical nodes of potential disruption (internationally or nationally) for key sectors.</w:t>
            </w:r>
          </w:p>
          <w:p w14:paraId="18D10792" w14:textId="77777777" w:rsidR="00F40A55" w:rsidRPr="00D66195" w:rsidRDefault="00F40A55" w:rsidP="0026522C">
            <w:pPr>
              <w:pStyle w:val="TableText"/>
            </w:pPr>
            <w:r w:rsidRPr="00D66195">
              <w:t xml:space="preserve">Develop greater understanding of managing risk through market and supply chain diversification. </w:t>
            </w:r>
          </w:p>
        </w:tc>
      </w:tr>
      <w:tr w:rsidR="00BE6FFB" w:rsidRPr="00D66195" w14:paraId="318D05CC"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225BE0D2" w14:textId="77777777" w:rsidR="00F40A55" w:rsidRPr="00D66195" w:rsidRDefault="00F40A55" w:rsidP="00106717">
            <w:pPr>
              <w:pStyle w:val="TableTextbold"/>
            </w:pPr>
            <w:r w:rsidRPr="00D66195">
              <w:t>Sustain current action</w:t>
            </w:r>
          </w:p>
        </w:tc>
        <w:tc>
          <w:tcPr>
            <w:tcW w:w="1843" w:type="dxa"/>
            <w:gridSpan w:val="2"/>
          </w:tcPr>
          <w:p w14:paraId="39CCAE02" w14:textId="77777777" w:rsidR="00F40A55" w:rsidRPr="00D66195" w:rsidRDefault="00F40A55" w:rsidP="003F530A">
            <w:pPr>
              <w:pStyle w:val="TableText"/>
              <w:jc w:val="center"/>
            </w:pPr>
            <w:r w:rsidRPr="00D66195">
              <w:t>30</w:t>
            </w:r>
          </w:p>
        </w:tc>
        <w:tc>
          <w:tcPr>
            <w:tcW w:w="4677" w:type="dxa"/>
            <w:gridSpan w:val="4"/>
          </w:tcPr>
          <w:p w14:paraId="7C3C54C5" w14:textId="45E4DBDA" w:rsidR="00F40A55" w:rsidRPr="00D66195" w:rsidRDefault="00F40A55" w:rsidP="0067148F">
            <w:pPr>
              <w:pStyle w:val="TableText"/>
            </w:pPr>
            <w:r w:rsidRPr="00D66195">
              <w:t>Large businesses are already actin</w:t>
            </w:r>
            <w:r>
              <w:t>g</w:t>
            </w:r>
            <w:r w:rsidRPr="00D66195">
              <w:t xml:space="preserve"> to manage supply chains (clear incentive). Links to action in the </w:t>
            </w:r>
            <w:r w:rsidR="0067148F">
              <w:t>built environment domain (</w:t>
            </w:r>
            <w:hyperlink w:anchor="_Built_environment_domain" w:history="1">
              <w:r w:rsidR="0067148F" w:rsidRPr="0067148F">
                <w:rPr>
                  <w:rStyle w:val="Hyperlink"/>
                </w:rPr>
                <w:t>section 6</w:t>
              </w:r>
            </w:hyperlink>
            <w:r w:rsidR="0067148F">
              <w:t>)</w:t>
            </w:r>
            <w:r>
              <w:t xml:space="preserve">. </w:t>
            </w:r>
          </w:p>
        </w:tc>
      </w:tr>
      <w:tr w:rsidR="00BE6FFB" w:rsidRPr="00D66195" w14:paraId="0DD39562" w14:textId="77777777" w:rsidTr="003246C6">
        <w:tblPrEx>
          <w:tblCellMar>
            <w:left w:w="108" w:type="dxa"/>
            <w:right w:w="108" w:type="dxa"/>
          </w:tblCellMar>
        </w:tblPrEx>
        <w:trPr>
          <w:gridAfter w:val="1"/>
          <w:wAfter w:w="23" w:type="dxa"/>
        </w:trPr>
        <w:tc>
          <w:tcPr>
            <w:tcW w:w="1985" w:type="dxa"/>
            <w:gridSpan w:val="2"/>
            <w:tcBorders>
              <w:bottom w:val="single" w:sz="8" w:space="0" w:color="32809C"/>
            </w:tcBorders>
            <w:shd w:val="clear" w:color="auto" w:fill="FFFFFF" w:themeFill="background1"/>
            <w:hideMark/>
          </w:tcPr>
          <w:p w14:paraId="0A24433F" w14:textId="77777777" w:rsidR="00F40A55" w:rsidRPr="00D66195" w:rsidRDefault="00F40A55" w:rsidP="00106717">
            <w:pPr>
              <w:pStyle w:val="TableTextbold"/>
            </w:pPr>
            <w:r w:rsidRPr="00D66195">
              <w:t xml:space="preserve">Watching brief </w:t>
            </w:r>
          </w:p>
        </w:tc>
        <w:tc>
          <w:tcPr>
            <w:tcW w:w="1843" w:type="dxa"/>
            <w:gridSpan w:val="2"/>
            <w:tcBorders>
              <w:bottom w:val="single" w:sz="8" w:space="0" w:color="32809C"/>
            </w:tcBorders>
          </w:tcPr>
          <w:p w14:paraId="2C347D16" w14:textId="77777777" w:rsidR="00F40A55" w:rsidRPr="00D66195" w:rsidRDefault="00F40A55" w:rsidP="003F530A">
            <w:pPr>
              <w:pStyle w:val="TableText"/>
              <w:jc w:val="center"/>
            </w:pPr>
            <w:r w:rsidRPr="00D66195">
              <w:t>10</w:t>
            </w:r>
          </w:p>
        </w:tc>
        <w:tc>
          <w:tcPr>
            <w:tcW w:w="4677" w:type="dxa"/>
            <w:gridSpan w:val="4"/>
            <w:tcBorders>
              <w:bottom w:val="single" w:sz="8" w:space="0" w:color="32809C"/>
            </w:tcBorders>
          </w:tcPr>
          <w:p w14:paraId="74AF8D7B" w14:textId="77777777" w:rsidR="00F40A55" w:rsidRPr="00D66195" w:rsidRDefault="00F40A55" w:rsidP="0026522C">
            <w:pPr>
              <w:pStyle w:val="TableText"/>
            </w:pPr>
            <w:r w:rsidRPr="00D66195">
              <w:rPr>
                <w:rFonts w:cs="Arial"/>
              </w:rPr>
              <w:t>Monitor developments</w:t>
            </w:r>
            <w:r>
              <w:rPr>
                <w:rFonts w:cs="Arial"/>
              </w:rPr>
              <w:t>.</w:t>
            </w:r>
          </w:p>
        </w:tc>
      </w:tr>
      <w:tr w:rsidR="00BE6FFB" w:rsidRPr="00D66195" w14:paraId="7E388843" w14:textId="77777777" w:rsidTr="003246C6">
        <w:tblPrEx>
          <w:tblCellMar>
            <w:left w:w="108" w:type="dxa"/>
            <w:right w:w="108" w:type="dxa"/>
          </w:tblCellMar>
        </w:tblPrEx>
        <w:trPr>
          <w:gridAfter w:val="1"/>
          <w:wAfter w:w="23" w:type="dxa"/>
        </w:trPr>
        <w:tc>
          <w:tcPr>
            <w:tcW w:w="1985" w:type="dxa"/>
            <w:gridSpan w:val="2"/>
            <w:tcBorders>
              <w:top w:val="single" w:sz="8" w:space="0" w:color="32809C"/>
            </w:tcBorders>
            <w:shd w:val="clear" w:color="auto" w:fill="32809C"/>
          </w:tcPr>
          <w:p w14:paraId="09168115" w14:textId="77777777" w:rsidR="00F40A55" w:rsidRPr="00106717" w:rsidRDefault="00F40A55" w:rsidP="00106717">
            <w:pPr>
              <w:pStyle w:val="TableTextbold"/>
              <w:rPr>
                <w:rFonts w:asciiTheme="minorHAnsi" w:hAnsiTheme="minorHAnsi"/>
                <w:color w:val="FFFFFF" w:themeColor="background1"/>
              </w:rPr>
            </w:pPr>
            <w:r w:rsidRPr="00106717">
              <w:rPr>
                <w:rFonts w:asciiTheme="minorHAnsi" w:hAnsiTheme="minorHAnsi"/>
                <w:color w:val="FFFFFF" w:themeColor="background1"/>
              </w:rPr>
              <w:t xml:space="preserve">Adaptation urgency </w:t>
            </w:r>
          </w:p>
        </w:tc>
        <w:tc>
          <w:tcPr>
            <w:tcW w:w="1843" w:type="dxa"/>
            <w:gridSpan w:val="2"/>
            <w:tcBorders>
              <w:top w:val="single" w:sz="8" w:space="0" w:color="32809C"/>
            </w:tcBorders>
            <w:shd w:val="clear" w:color="auto" w:fill="FFFFFF" w:themeFill="background1"/>
          </w:tcPr>
          <w:p w14:paraId="3F62CA1C" w14:textId="77777777" w:rsidR="00F40A55" w:rsidRPr="00D66195" w:rsidRDefault="00F40A55" w:rsidP="003F530A">
            <w:pPr>
              <w:pStyle w:val="TableText"/>
              <w:jc w:val="center"/>
              <w:rPr>
                <w:rFonts w:asciiTheme="minorHAnsi" w:hAnsiTheme="minorHAnsi"/>
              </w:rPr>
            </w:pPr>
            <w:r w:rsidRPr="00D66195">
              <w:rPr>
                <w:rFonts w:asciiTheme="minorHAnsi" w:hAnsiTheme="minorHAnsi"/>
              </w:rPr>
              <w:t>68</w:t>
            </w:r>
          </w:p>
        </w:tc>
        <w:tc>
          <w:tcPr>
            <w:tcW w:w="1182" w:type="dxa"/>
            <w:tcBorders>
              <w:top w:val="single" w:sz="8" w:space="0" w:color="32809C"/>
            </w:tcBorders>
            <w:shd w:val="clear" w:color="auto" w:fill="32809C"/>
          </w:tcPr>
          <w:p w14:paraId="4BF078F3" w14:textId="77777777" w:rsidR="00F40A55" w:rsidRPr="00BE6FFB" w:rsidRDefault="00F40A55" w:rsidP="0026522C">
            <w:pPr>
              <w:pStyle w:val="TableText"/>
              <w:rPr>
                <w:rFonts w:asciiTheme="minorHAnsi" w:hAnsiTheme="minorHAnsi"/>
                <w:b/>
                <w:bCs/>
                <w:color w:val="FFFFFF" w:themeColor="background1"/>
              </w:rPr>
            </w:pPr>
            <w:r w:rsidRPr="00BE6FFB">
              <w:rPr>
                <w:rFonts w:asciiTheme="minorHAnsi" w:hAnsiTheme="minorHAnsi"/>
                <w:b/>
                <w:bCs/>
                <w:color w:val="FFFFFF" w:themeColor="background1"/>
              </w:rPr>
              <w:t xml:space="preserve">Confidence </w:t>
            </w:r>
          </w:p>
        </w:tc>
        <w:tc>
          <w:tcPr>
            <w:tcW w:w="3495" w:type="dxa"/>
            <w:gridSpan w:val="3"/>
            <w:tcBorders>
              <w:top w:val="single" w:sz="8" w:space="0" w:color="32809C"/>
            </w:tcBorders>
          </w:tcPr>
          <w:p w14:paraId="635CE7E1" w14:textId="77777777" w:rsidR="00F40A55" w:rsidRPr="00D66195" w:rsidRDefault="00F40A55" w:rsidP="0026522C">
            <w:pPr>
              <w:pStyle w:val="TableText"/>
              <w:rPr>
                <w:rFonts w:asciiTheme="minorHAnsi" w:hAnsiTheme="minorHAnsi"/>
              </w:rPr>
            </w:pPr>
            <w:r w:rsidRPr="00D66195">
              <w:t>High agreement, medium evidence</w:t>
            </w:r>
          </w:p>
        </w:tc>
      </w:tr>
      <w:tr w:rsidR="00106717" w:rsidRPr="00D66195" w14:paraId="02E78647" w14:textId="77777777" w:rsidTr="003246C6">
        <w:tblPrEx>
          <w:tblCellMar>
            <w:left w:w="108" w:type="dxa"/>
            <w:right w:w="108" w:type="dxa"/>
          </w:tblCellMar>
        </w:tblPrEx>
        <w:trPr>
          <w:gridAfter w:val="1"/>
          <w:wAfter w:w="23" w:type="dxa"/>
        </w:trPr>
        <w:tc>
          <w:tcPr>
            <w:tcW w:w="1985" w:type="dxa"/>
            <w:gridSpan w:val="2"/>
            <w:shd w:val="clear" w:color="auto" w:fill="32809C"/>
          </w:tcPr>
          <w:p w14:paraId="59D07743" w14:textId="77777777" w:rsidR="00F40A55" w:rsidRPr="00106717" w:rsidRDefault="00F40A55" w:rsidP="00106717">
            <w:pPr>
              <w:pStyle w:val="TableTextbold"/>
              <w:rPr>
                <w:rFonts w:asciiTheme="minorHAnsi" w:hAnsiTheme="minorHAnsi"/>
                <w:color w:val="FFFFFF" w:themeColor="background1"/>
              </w:rPr>
            </w:pPr>
            <w:r w:rsidRPr="00106717">
              <w:rPr>
                <w:rFonts w:asciiTheme="minorHAnsi" w:hAnsiTheme="minorHAnsi"/>
                <w:color w:val="FFFFFF" w:themeColor="background1"/>
              </w:rPr>
              <w:t xml:space="preserve">Consequence </w:t>
            </w:r>
          </w:p>
        </w:tc>
        <w:tc>
          <w:tcPr>
            <w:tcW w:w="992" w:type="dxa"/>
            <w:shd w:val="clear" w:color="auto" w:fill="32809C"/>
          </w:tcPr>
          <w:p w14:paraId="2D7C282C" w14:textId="77777777" w:rsidR="00F40A55" w:rsidRPr="003F530A" w:rsidRDefault="00F40A55" w:rsidP="0026522C">
            <w:pPr>
              <w:pStyle w:val="TableText"/>
              <w:rPr>
                <w:rFonts w:asciiTheme="minorHAnsi" w:hAnsiTheme="minorHAnsi"/>
                <w:color w:val="FFFFFF" w:themeColor="background1"/>
              </w:rPr>
            </w:pPr>
            <w:r w:rsidRPr="003F530A">
              <w:rPr>
                <w:rFonts w:asciiTheme="minorHAnsi" w:hAnsiTheme="minorHAnsi"/>
                <w:color w:val="FFFFFF" w:themeColor="background1"/>
              </w:rPr>
              <w:t>Now</w:t>
            </w:r>
          </w:p>
        </w:tc>
        <w:tc>
          <w:tcPr>
            <w:tcW w:w="851" w:type="dxa"/>
          </w:tcPr>
          <w:p w14:paraId="0F1DE9DE" w14:textId="77777777" w:rsidR="00F40A55" w:rsidRPr="00D66195" w:rsidRDefault="00F40A55" w:rsidP="0026522C">
            <w:pPr>
              <w:pStyle w:val="TableText"/>
              <w:rPr>
                <w:rFonts w:asciiTheme="minorHAnsi" w:hAnsiTheme="minorHAnsi"/>
              </w:rPr>
            </w:pPr>
            <w:r w:rsidRPr="00D66195">
              <w:rPr>
                <w:rFonts w:asciiTheme="minorHAnsi" w:hAnsiTheme="minorHAnsi"/>
              </w:rPr>
              <w:t>Minor</w:t>
            </w:r>
          </w:p>
        </w:tc>
        <w:tc>
          <w:tcPr>
            <w:tcW w:w="1182" w:type="dxa"/>
            <w:shd w:val="clear" w:color="auto" w:fill="32809C"/>
          </w:tcPr>
          <w:p w14:paraId="09A1A0E0" w14:textId="77777777" w:rsidR="00F40A55" w:rsidRPr="003F530A" w:rsidRDefault="00F40A55" w:rsidP="0026522C">
            <w:pPr>
              <w:pStyle w:val="TableText"/>
              <w:rPr>
                <w:rFonts w:asciiTheme="minorHAnsi" w:hAnsiTheme="minorHAnsi"/>
                <w:color w:val="FFFFFF" w:themeColor="background1"/>
              </w:rPr>
            </w:pPr>
            <w:r w:rsidRPr="003F530A">
              <w:rPr>
                <w:rFonts w:asciiTheme="minorHAnsi" w:hAnsiTheme="minorHAnsi"/>
                <w:color w:val="FFFFFF" w:themeColor="background1"/>
              </w:rPr>
              <w:t>2050</w:t>
            </w:r>
          </w:p>
        </w:tc>
        <w:tc>
          <w:tcPr>
            <w:tcW w:w="990" w:type="dxa"/>
          </w:tcPr>
          <w:p w14:paraId="18A55FD5" w14:textId="77777777" w:rsidR="00F40A55" w:rsidRPr="00D66195" w:rsidRDefault="00F40A55" w:rsidP="0026522C">
            <w:pPr>
              <w:pStyle w:val="TableText"/>
              <w:rPr>
                <w:rFonts w:asciiTheme="minorHAnsi" w:hAnsiTheme="minorHAnsi"/>
              </w:rPr>
            </w:pPr>
            <w:r w:rsidRPr="00D66195">
              <w:rPr>
                <w:rFonts w:asciiTheme="minorHAnsi" w:hAnsiTheme="minorHAnsi"/>
              </w:rPr>
              <w:t>Moderate</w:t>
            </w:r>
          </w:p>
        </w:tc>
        <w:tc>
          <w:tcPr>
            <w:tcW w:w="638" w:type="dxa"/>
            <w:shd w:val="clear" w:color="auto" w:fill="32809C"/>
          </w:tcPr>
          <w:p w14:paraId="1B5A3989" w14:textId="77777777" w:rsidR="00F40A55" w:rsidRPr="003F530A" w:rsidRDefault="00F40A55" w:rsidP="0026522C">
            <w:pPr>
              <w:pStyle w:val="TableText"/>
              <w:rPr>
                <w:rFonts w:asciiTheme="minorHAnsi" w:hAnsiTheme="minorHAnsi"/>
                <w:color w:val="FFFFFF" w:themeColor="background1"/>
              </w:rPr>
            </w:pPr>
            <w:r w:rsidRPr="003F530A">
              <w:rPr>
                <w:rFonts w:asciiTheme="minorHAnsi" w:hAnsiTheme="minorHAnsi"/>
                <w:color w:val="FFFFFF" w:themeColor="background1"/>
              </w:rPr>
              <w:t>2100</w:t>
            </w:r>
          </w:p>
        </w:tc>
        <w:tc>
          <w:tcPr>
            <w:tcW w:w="1867" w:type="dxa"/>
          </w:tcPr>
          <w:p w14:paraId="6F5DF75C" w14:textId="77777777" w:rsidR="00F40A55" w:rsidRPr="00D66195" w:rsidRDefault="00F40A55" w:rsidP="0026522C">
            <w:pPr>
              <w:pStyle w:val="TableText"/>
              <w:rPr>
                <w:rFonts w:asciiTheme="minorHAnsi" w:hAnsiTheme="minorHAnsi"/>
              </w:rPr>
            </w:pPr>
            <w:r w:rsidRPr="00D66195">
              <w:rPr>
                <w:rFonts w:asciiTheme="minorHAnsi" w:hAnsiTheme="minorHAnsi"/>
              </w:rPr>
              <w:t>Major</w:t>
            </w:r>
          </w:p>
        </w:tc>
      </w:tr>
    </w:tbl>
    <w:p w14:paraId="0716FD08" w14:textId="68D5CC88" w:rsidR="00F40A55" w:rsidRPr="00B77132" w:rsidRDefault="00F40A55" w:rsidP="00554444">
      <w:pPr>
        <w:pStyle w:val="Heading3"/>
        <w:numPr>
          <w:ilvl w:val="0"/>
          <w:numId w:val="37"/>
        </w:numPr>
        <w:tabs>
          <w:tab w:val="num" w:pos="992"/>
          <w:tab w:val="num" w:pos="2552"/>
        </w:tabs>
        <w:spacing w:before="400"/>
      </w:pPr>
      <w:bookmarkStart w:id="553" w:name="_Toc37404111"/>
      <w:bookmarkStart w:id="554" w:name="_Toc35871123"/>
      <w:bookmarkStart w:id="555" w:name="_Toc37153179"/>
      <w:r w:rsidRPr="00B77132">
        <w:t>E</w:t>
      </w:r>
      <w:r>
        <w:t>O</w:t>
      </w:r>
      <w:r w:rsidRPr="00B77132">
        <w:t xml:space="preserve">1 Opportunities for increased productivity in some primary sectors due to warmer </w:t>
      </w:r>
      <w:bookmarkEnd w:id="553"/>
      <w:r w:rsidRPr="00B77132">
        <w:t>temperatures</w:t>
      </w:r>
    </w:p>
    <w:p w14:paraId="17F5C7F8" w14:textId="6B41FB08" w:rsidR="00F40A55" w:rsidRPr="00D66195" w:rsidRDefault="00F40A55" w:rsidP="009C7946">
      <w:pPr>
        <w:pStyle w:val="BodyText"/>
      </w:pPr>
      <w:r w:rsidRPr="00D66195">
        <w:t>Initial benefits to agriculture and forestry are predicted in the western and southern part</w:t>
      </w:r>
      <w:r w:rsidR="000E163B">
        <w:t>s</w:t>
      </w:r>
      <w:r w:rsidRPr="00D66195">
        <w:t xml:space="preserve"> of New Zealand and </w:t>
      </w:r>
      <w:r w:rsidR="000E163B">
        <w:t xml:space="preserve">in areas </w:t>
      </w:r>
      <w:r w:rsidRPr="00D66195">
        <w:t xml:space="preserve">close to major rivers due to a longer growing season, less frost and increased rainfall. </w:t>
      </w:r>
      <w:r w:rsidR="000E163B">
        <w:t>The following are s</w:t>
      </w:r>
      <w:r w:rsidRPr="00D66195">
        <w:t>ome specific opportunities NIWA (</w:t>
      </w:r>
      <w:r w:rsidR="00864A21" w:rsidRPr="00D66195">
        <w:t>20</w:t>
      </w:r>
      <w:r w:rsidR="00864A21">
        <w:t>07</w:t>
      </w:r>
      <w:r w:rsidRPr="00D66195">
        <w:t>)</w:t>
      </w:r>
      <w:r w:rsidR="000E163B">
        <w:t xml:space="preserve"> has </w:t>
      </w:r>
      <w:r w:rsidR="000E163B" w:rsidRPr="00D66195">
        <w:t>identified</w:t>
      </w:r>
      <w:r w:rsidR="000E163B">
        <w:t>.</w:t>
      </w:r>
    </w:p>
    <w:bookmarkEnd w:id="554"/>
    <w:bookmarkEnd w:id="555"/>
    <w:p w14:paraId="4B053812" w14:textId="77777777" w:rsidR="00F40A55" w:rsidRPr="009C7946" w:rsidRDefault="00F40A55" w:rsidP="009C7946">
      <w:pPr>
        <w:pStyle w:val="Bullet"/>
      </w:pPr>
      <w:r w:rsidRPr="00D66195">
        <w:t xml:space="preserve">Kiwifruit: </w:t>
      </w:r>
      <w:r>
        <w:t>W</w:t>
      </w:r>
      <w:r w:rsidRPr="00D66195">
        <w:t xml:space="preserve">armer summer temperatures are likely to result in more areas of the South Island becoming </w:t>
      </w:r>
      <w:r w:rsidRPr="009C7946">
        <w:t xml:space="preserve">suitable for kiwifruit cultivation, although this is likely to be offset by some existing areas becoming less productive. </w:t>
      </w:r>
    </w:p>
    <w:p w14:paraId="2244E3F8" w14:textId="78A890CB" w:rsidR="00F40A55" w:rsidRPr="009C7946" w:rsidRDefault="00F40A55" w:rsidP="009C7946">
      <w:pPr>
        <w:pStyle w:val="Bullet"/>
      </w:pPr>
      <w:r w:rsidRPr="009C7946">
        <w:t xml:space="preserve">Apples: </w:t>
      </w:r>
      <w:r w:rsidR="009D2444">
        <w:t>Apples are l</w:t>
      </w:r>
      <w:r w:rsidRPr="009C7946">
        <w:t>ikely to flower and reach maturity earlier, with increased fruit size, especially after 2050.</w:t>
      </w:r>
    </w:p>
    <w:p w14:paraId="47EA5F95" w14:textId="6055FF43" w:rsidR="00F40A55" w:rsidRPr="009C7946" w:rsidRDefault="00F40A55" w:rsidP="009C7946">
      <w:pPr>
        <w:pStyle w:val="Bullet"/>
      </w:pPr>
      <w:r w:rsidRPr="009C7946">
        <w:t xml:space="preserve">Grapes: Central Otago is currently the southern margin for cool-climate wine production in New Zealand. Wine grapes in this region will benefit greatly from warmer, drier conditions (Ministry for Primary Industries, </w:t>
      </w:r>
      <w:r w:rsidR="003C581B" w:rsidRPr="009C7946">
        <w:t>201</w:t>
      </w:r>
      <w:r w:rsidR="003C581B">
        <w:t>8</w:t>
      </w:r>
      <w:r w:rsidRPr="009C7946">
        <w:t>).</w:t>
      </w:r>
      <w:r w:rsidRPr="009C7946">
        <w:rPr>
          <w:rStyle w:val="BulletChar"/>
        </w:rPr>
        <w:t xml:space="preserve"> </w:t>
      </w:r>
    </w:p>
    <w:p w14:paraId="0561C3B4" w14:textId="77777777" w:rsidR="00F40A55" w:rsidRPr="009C7946" w:rsidRDefault="00F40A55" w:rsidP="009C7946">
      <w:pPr>
        <w:pStyle w:val="Bullet"/>
      </w:pPr>
      <w:r w:rsidRPr="009C7946">
        <w:t>Horticulture: In general, new species may become viable.</w:t>
      </w:r>
    </w:p>
    <w:p w14:paraId="129D8B70" w14:textId="7DD08034" w:rsidR="00F40A55" w:rsidRPr="00D66195" w:rsidRDefault="00F40A55" w:rsidP="009C7946">
      <w:pPr>
        <w:pStyle w:val="Bullet"/>
      </w:pPr>
      <w:r w:rsidRPr="009C7946">
        <w:t xml:space="preserve">Plantation forestry: Growth rates (mainly pine, </w:t>
      </w:r>
      <w:r w:rsidR="00703660" w:rsidRPr="001726B3">
        <w:rPr>
          <w:i/>
        </w:rPr>
        <w:t>P</w:t>
      </w:r>
      <w:r w:rsidRPr="001726B3">
        <w:rPr>
          <w:i/>
        </w:rPr>
        <w:t>inus radiata</w:t>
      </w:r>
      <w:r w:rsidRPr="009C7946">
        <w:t xml:space="preserve">) are likely to increase in response to elevated carbon dioxide levels and wetter conditions in the south and west of New Zealand. Increasing temperatures can also stimulate decomposition of soil organic </w:t>
      </w:r>
      <w:r w:rsidRPr="009C7946">
        <w:lastRenderedPageBreak/>
        <w:t>matter and mineralise more nitrogen to further boost the nutritional status of trees (Watt et al, 20</w:t>
      </w:r>
      <w:r w:rsidR="00703660">
        <w:t>19</w:t>
      </w:r>
      <w:r w:rsidRPr="00D66195">
        <w:t>).</w:t>
      </w:r>
      <w:r w:rsidR="00ED441D">
        <w:t xml:space="preserve"> </w:t>
      </w:r>
      <w:r>
        <w:t>T</w:t>
      </w:r>
      <w:r w:rsidRPr="00D66195">
        <w:t>his may also have negative consequences</w:t>
      </w:r>
      <w:r>
        <w:t>, however,</w:t>
      </w:r>
      <w:r w:rsidRPr="00D66195">
        <w:t xml:space="preserve"> as fast-growing timber can have implications for strength. </w:t>
      </w:r>
    </w:p>
    <w:p w14:paraId="40FB0042" w14:textId="77777777" w:rsidR="00F40A55" w:rsidRPr="00D66195" w:rsidRDefault="00F40A55" w:rsidP="00F40A55">
      <w:pPr>
        <w:pStyle w:val="Bullet"/>
      </w:pPr>
      <w:r w:rsidRPr="00D66195">
        <w:t>Pasture: Seasonal pasture growth may increase under some scenarios and in some areas. Seasonal average growth rates show consistent, large increases in winter and spring, as expected under warmer conditions and an extended growing season.</w:t>
      </w:r>
    </w:p>
    <w:p w14:paraId="7845C322" w14:textId="7A8B19A6" w:rsidR="00F40A55" w:rsidRPr="00D66195" w:rsidRDefault="00F40A55" w:rsidP="00F40A55">
      <w:pPr>
        <w:pStyle w:val="Bullet"/>
      </w:pPr>
      <w:r w:rsidRPr="00D66195">
        <w:t xml:space="preserve">Fisheries: </w:t>
      </w:r>
      <w:r w:rsidR="00D0184C">
        <w:t>An i</w:t>
      </w:r>
      <w:r w:rsidRPr="00D66195">
        <w:t>ncrease in primary productivity in shallower surface layers is likely in southern New Zealand</w:t>
      </w:r>
      <w:r w:rsidRPr="00D66195">
        <w:rPr>
          <w:color w:val="000000"/>
        </w:rPr>
        <w:t xml:space="preserve"> waters. </w:t>
      </w:r>
    </w:p>
    <w:p w14:paraId="275BE36B" w14:textId="20EB28BB" w:rsidR="00F40A55" w:rsidRDefault="00F40A55" w:rsidP="00924CB5">
      <w:pPr>
        <w:pStyle w:val="BodyText"/>
        <w:spacing w:before="100" w:after="100"/>
      </w:pPr>
      <w:r w:rsidRPr="00D66195">
        <w:t xml:space="preserve">Opportunities will </w:t>
      </w:r>
      <w:r>
        <w:t>depend</w:t>
      </w:r>
      <w:r w:rsidRPr="00D66195">
        <w:t xml:space="preserve"> on water availability, skills extension, adoption of new technologies, and biosecurity practices. Producti</w:t>
      </w:r>
      <w:r>
        <w:t>on</w:t>
      </w:r>
      <w:r w:rsidRPr="00D66195">
        <w:t xml:space="preserve"> yields may increase for certain species due to </w:t>
      </w:r>
      <w:r>
        <w:t>better</w:t>
      </w:r>
      <w:r w:rsidRPr="00D66195">
        <w:t xml:space="preserve"> growing environments. Higher average </w:t>
      </w:r>
      <w:r w:rsidRPr="004C3455">
        <w:t>temperatures</w:t>
      </w:r>
      <w:r w:rsidRPr="00D66195">
        <w:t xml:space="preserve"> are associated with </w:t>
      </w:r>
      <w:r>
        <w:t>faster</w:t>
      </w:r>
      <w:r w:rsidRPr="00D66195">
        <w:t xml:space="preserve"> maturation</w:t>
      </w:r>
      <w:r>
        <w:t>,</w:t>
      </w:r>
      <w:r w:rsidRPr="00D66195">
        <w:t xml:space="preserve"> leading to an earlier harvest</w:t>
      </w:r>
      <w:r>
        <w:t>;</w:t>
      </w:r>
      <w:r w:rsidRPr="00D66195">
        <w:t xml:space="preserve"> higher </w:t>
      </w:r>
      <w:r w:rsidR="00D0184C">
        <w:t>carbon dioxide</w:t>
      </w:r>
      <w:r w:rsidR="00D0184C" w:rsidRPr="00D66195">
        <w:t xml:space="preserve"> </w:t>
      </w:r>
      <w:r w:rsidRPr="00D66195">
        <w:t>concentrations will</w:t>
      </w:r>
      <w:r>
        <w:t xml:space="preserve"> also</w:t>
      </w:r>
      <w:r w:rsidRPr="00D66195">
        <w:t xml:space="preserve"> increase crop growth rates</w:t>
      </w:r>
      <w:r w:rsidR="00ED441D">
        <w:t xml:space="preserve"> </w:t>
      </w:r>
      <w:r>
        <w:t>(Reisinger et al, 2010)</w:t>
      </w:r>
      <w:r w:rsidRPr="00D66195">
        <w:t>. However, these scenarios assume a system where nutrients and water supply are not limited</w:t>
      </w:r>
      <w:r>
        <w:t>,</w:t>
      </w:r>
      <w:r w:rsidRPr="00D66195">
        <w:t xml:space="preserve"> </w:t>
      </w:r>
      <w:r>
        <w:t>so</w:t>
      </w:r>
      <w:r w:rsidRPr="00D66195">
        <w:t xml:space="preserve"> do</w:t>
      </w:r>
      <w:r>
        <w:t xml:space="preserve"> no</w:t>
      </w:r>
      <w:r w:rsidRPr="00D66195">
        <w:t>t consider complicating factors such as pests, extreme events and competition for dwindling resources</w:t>
      </w:r>
      <w:r>
        <w:t xml:space="preserve"> </w:t>
      </w:r>
      <w:r w:rsidRPr="00D66195">
        <w:t>(Wreford</w:t>
      </w:r>
      <w:r>
        <w:t xml:space="preserve"> et al</w:t>
      </w:r>
      <w:r w:rsidRPr="00D66195">
        <w:t xml:space="preserve">, 2010). </w:t>
      </w:r>
    </w:p>
    <w:p w14:paraId="0B304149" w14:textId="66FC5764" w:rsidR="00F40A55" w:rsidRPr="00D66195" w:rsidRDefault="002D78C0" w:rsidP="00924CB5">
      <w:pPr>
        <w:pStyle w:val="BodyText"/>
        <w:spacing w:before="100" w:after="100"/>
      </w:pPr>
      <w:r>
        <w:t>Increasing</w:t>
      </w:r>
      <w:r w:rsidR="00F40A55" w:rsidRPr="00D66195">
        <w:t xml:space="preserve"> crop yields </w:t>
      </w:r>
      <w:r w:rsidR="00F40A55">
        <w:t xml:space="preserve">would </w:t>
      </w:r>
      <w:r>
        <w:t xml:space="preserve">involve </w:t>
      </w:r>
      <w:r w:rsidR="00F40A55" w:rsidRPr="00D66195">
        <w:t>an increased demand for water supply</w:t>
      </w:r>
      <w:r w:rsidR="00F40A55">
        <w:t>,</w:t>
      </w:r>
      <w:r w:rsidR="00F40A55" w:rsidRPr="00D66195">
        <w:t xml:space="preserve"> creating a greater reliance on irrigation systems. A change in mean average temperature may also allow</w:t>
      </w:r>
      <w:r w:rsidR="00924CB5">
        <w:t> </w:t>
      </w:r>
      <w:r>
        <w:t xml:space="preserve">the range of </w:t>
      </w:r>
      <w:r w:rsidR="00F40A55" w:rsidRPr="00D66195">
        <w:t xml:space="preserve">existing species </w:t>
      </w:r>
      <w:r w:rsidR="00F40A55">
        <w:t>to</w:t>
      </w:r>
      <w:r w:rsidR="00F40A55" w:rsidRPr="00D66195">
        <w:t xml:space="preserve"> exten</w:t>
      </w:r>
      <w:r w:rsidR="00F40A55">
        <w:t>d,</w:t>
      </w:r>
      <w:r w:rsidR="00F40A55" w:rsidRPr="00D66195">
        <w:t xml:space="preserve"> and the introduction of new types of crops. </w:t>
      </w:r>
      <w:r w:rsidR="00F40A55">
        <w:t>A</w:t>
      </w:r>
      <w:r w:rsidR="00F40A55" w:rsidRPr="00D66195">
        <w:t>s noted for kiwifruit above, this</w:t>
      </w:r>
      <w:r w:rsidR="00BD566A">
        <w:t xml:space="preserve"> expansion</w:t>
      </w:r>
      <w:r w:rsidR="00F40A55" w:rsidRPr="00D66195">
        <w:t xml:space="preserve"> may be offset by some existing areas becoming less productive. There may also be an opportunity for diversification into new areas</w:t>
      </w:r>
      <w:r w:rsidR="00825D96">
        <w:t xml:space="preserve"> or </w:t>
      </w:r>
      <w:r w:rsidR="00F40A55" w:rsidRPr="00D66195">
        <w:t xml:space="preserve">species of mahinga kai (food provisioning). </w:t>
      </w:r>
      <w:r w:rsidR="00F40A55">
        <w:t>Further</w:t>
      </w:r>
      <w:r w:rsidR="00F40A55" w:rsidRPr="00D66195">
        <w:t xml:space="preserve"> research is </w:t>
      </w:r>
      <w:r w:rsidR="00F40A55">
        <w:t>needed</w:t>
      </w:r>
      <w:r w:rsidR="00F40A55" w:rsidRPr="00D66195">
        <w:t xml:space="preserve"> to</w:t>
      </w:r>
      <w:r w:rsidR="00F40A55">
        <w:t xml:space="preserve"> better</w:t>
      </w:r>
      <w:r w:rsidR="00F40A55" w:rsidRPr="00D66195">
        <w:t xml:space="preserve"> understand the relationships between temperature, water availability and </w:t>
      </w:r>
      <w:r w:rsidR="00825D96">
        <w:t>carbon dioxide</w:t>
      </w:r>
      <w:r w:rsidR="00825D96" w:rsidRPr="00D66195">
        <w:t xml:space="preserve"> </w:t>
      </w:r>
      <w:r w:rsidR="00F40A55" w:rsidRPr="00D66195">
        <w:t>fertilisation.</w:t>
      </w:r>
    </w:p>
    <w:p w14:paraId="554556F3" w14:textId="26141B07" w:rsidR="00DB4EF8" w:rsidRPr="00D66195" w:rsidRDefault="00DB4EF8" w:rsidP="00913781">
      <w:pPr>
        <w:pStyle w:val="Tableheading2"/>
      </w:pPr>
      <w:bookmarkStart w:id="556" w:name="_Toc45391928"/>
      <w:r w:rsidRPr="00B77132">
        <w:t>E</w:t>
      </w:r>
      <w:r>
        <w:t>O</w:t>
      </w:r>
      <w:r w:rsidRPr="00B77132">
        <w:t>1 Opportunities for increased productivity in some primary sectors</w:t>
      </w:r>
      <w:r w:rsidRPr="00D52C19">
        <w:rPr>
          <w:lang w:eastAsia="en-AU"/>
        </w:rPr>
        <w:t xml:space="preserve">: </w:t>
      </w:r>
      <w:r w:rsidR="00913781">
        <w:rPr>
          <w:lang w:eastAsia="en-AU"/>
        </w:rPr>
        <w:t>O</w:t>
      </w:r>
      <w:r w:rsidR="00E30F44" w:rsidRPr="004C3455">
        <w:t>pportunity</w:t>
      </w:r>
      <w:r w:rsidR="00E30F44">
        <w:t> </w:t>
      </w:r>
      <w:r w:rsidRPr="00D52C19">
        <w:rPr>
          <w:lang w:eastAsia="en-AU"/>
        </w:rPr>
        <w:t>urgency profile</w:t>
      </w:r>
      <w:bookmarkEnd w:id="556"/>
    </w:p>
    <w:tbl>
      <w:tblPr>
        <w:tblW w:w="8505"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23"/>
        <w:gridCol w:w="1957"/>
        <w:gridCol w:w="1838"/>
        <w:gridCol w:w="1131"/>
        <w:gridCol w:w="3533"/>
        <w:gridCol w:w="23"/>
      </w:tblGrid>
      <w:tr w:rsidR="00EC6371" w:rsidRPr="00924CB5" w14:paraId="1A090A0E" w14:textId="77777777" w:rsidTr="003246C6">
        <w:trPr>
          <w:gridBefore w:val="1"/>
          <w:wBefore w:w="23" w:type="dxa"/>
        </w:trPr>
        <w:tc>
          <w:tcPr>
            <w:tcW w:w="8505" w:type="dxa"/>
            <w:gridSpan w:val="5"/>
            <w:shd w:val="clear" w:color="auto" w:fill="32809C"/>
          </w:tcPr>
          <w:p w14:paraId="6025826A" w14:textId="5EDC869D" w:rsidR="00DB4EF8" w:rsidRPr="00924CB5" w:rsidRDefault="00E622C3" w:rsidP="00C27C59">
            <w:pPr>
              <w:pStyle w:val="TableTextbold"/>
              <w:keepNext/>
              <w:spacing w:before="40" w:after="40" w:line="240" w:lineRule="auto"/>
              <w:rPr>
                <w:color w:val="FFFFFF" w:themeColor="background1"/>
                <w:szCs w:val="18"/>
              </w:rPr>
            </w:pPr>
            <w:r w:rsidRPr="00924CB5">
              <w:rPr>
                <w:color w:val="FFFFFF" w:themeColor="background1"/>
                <w:szCs w:val="18"/>
              </w:rPr>
              <w:t xml:space="preserve">EO1 Opportunities for increased productivity in some primary sectors: </w:t>
            </w:r>
            <w:r w:rsidR="00913781">
              <w:rPr>
                <w:color w:val="FFFFFF" w:themeColor="background1"/>
                <w:szCs w:val="18"/>
              </w:rPr>
              <w:t>O</w:t>
            </w:r>
            <w:r w:rsidR="00E30F44" w:rsidRPr="00924CB5">
              <w:rPr>
                <w:color w:val="FFFFFF" w:themeColor="background1"/>
                <w:szCs w:val="18"/>
              </w:rPr>
              <w:t xml:space="preserve">pportunity </w:t>
            </w:r>
            <w:r w:rsidR="00DB4EF8" w:rsidRPr="00924CB5">
              <w:rPr>
                <w:color w:val="FFFFFF" w:themeColor="background1"/>
                <w:szCs w:val="18"/>
              </w:rPr>
              <w:t>urgency profile</w:t>
            </w:r>
          </w:p>
        </w:tc>
      </w:tr>
      <w:tr w:rsidR="00DB4EF8" w:rsidRPr="00924CB5" w14:paraId="1BA07E68" w14:textId="77777777" w:rsidTr="003246C6">
        <w:trPr>
          <w:gridBefore w:val="1"/>
          <w:wBefore w:w="23" w:type="dxa"/>
        </w:trPr>
        <w:tc>
          <w:tcPr>
            <w:tcW w:w="1962" w:type="dxa"/>
            <w:shd w:val="clear" w:color="auto" w:fill="FFFFFF" w:themeFill="background1"/>
            <w:vAlign w:val="bottom"/>
          </w:tcPr>
          <w:p w14:paraId="67D383FD" w14:textId="77777777" w:rsidR="00DB4EF8" w:rsidRPr="00924CB5" w:rsidRDefault="00DB4EF8" w:rsidP="00C27C59">
            <w:pPr>
              <w:pStyle w:val="TableTextbold"/>
              <w:keepNext/>
              <w:spacing w:before="40" w:after="40" w:line="240" w:lineRule="auto"/>
              <w:rPr>
                <w:szCs w:val="18"/>
              </w:rPr>
            </w:pPr>
            <w:r w:rsidRPr="00924CB5">
              <w:rPr>
                <w:szCs w:val="18"/>
              </w:rPr>
              <w:t>Urgency category</w:t>
            </w:r>
          </w:p>
        </w:tc>
        <w:tc>
          <w:tcPr>
            <w:tcW w:w="1843" w:type="dxa"/>
            <w:vAlign w:val="bottom"/>
          </w:tcPr>
          <w:p w14:paraId="387B76FF" w14:textId="77777777" w:rsidR="00DB4EF8" w:rsidRPr="00924CB5" w:rsidRDefault="00DB4EF8" w:rsidP="00C27C59">
            <w:pPr>
              <w:pStyle w:val="TableTextbold"/>
              <w:keepNext/>
              <w:spacing w:before="40" w:after="40" w:line="240" w:lineRule="auto"/>
              <w:rPr>
                <w:szCs w:val="18"/>
              </w:rPr>
            </w:pPr>
            <w:r w:rsidRPr="00924CB5">
              <w:rPr>
                <w:szCs w:val="18"/>
              </w:rPr>
              <w:t>Proportion of urgency</w:t>
            </w:r>
          </w:p>
        </w:tc>
        <w:tc>
          <w:tcPr>
            <w:tcW w:w="4700" w:type="dxa"/>
            <w:gridSpan w:val="3"/>
            <w:vAlign w:val="bottom"/>
          </w:tcPr>
          <w:p w14:paraId="7390F8AA" w14:textId="77777777" w:rsidR="00DB4EF8" w:rsidRPr="00924CB5" w:rsidRDefault="00DB4EF8" w:rsidP="00C27C59">
            <w:pPr>
              <w:pStyle w:val="TableTextbold"/>
              <w:keepNext/>
              <w:spacing w:before="40" w:after="40" w:line="240" w:lineRule="auto"/>
              <w:rPr>
                <w:szCs w:val="18"/>
              </w:rPr>
            </w:pPr>
            <w:r w:rsidRPr="00924CB5">
              <w:rPr>
                <w:szCs w:val="18"/>
              </w:rPr>
              <w:t>Description of actions</w:t>
            </w:r>
          </w:p>
        </w:tc>
      </w:tr>
      <w:tr w:rsidR="00E30F44" w:rsidRPr="00924CB5" w14:paraId="57883F5F"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771E1DF1" w14:textId="77777777" w:rsidR="00F40A55" w:rsidRPr="00924CB5" w:rsidRDefault="00F40A55" w:rsidP="00C27C59">
            <w:pPr>
              <w:pStyle w:val="TableTextbold"/>
              <w:spacing w:before="40" w:after="40" w:line="240" w:lineRule="auto"/>
              <w:rPr>
                <w:szCs w:val="18"/>
              </w:rPr>
            </w:pPr>
            <w:r w:rsidRPr="00924CB5">
              <w:rPr>
                <w:szCs w:val="18"/>
              </w:rPr>
              <w:t>More action needed</w:t>
            </w:r>
          </w:p>
        </w:tc>
        <w:tc>
          <w:tcPr>
            <w:tcW w:w="1843" w:type="dxa"/>
          </w:tcPr>
          <w:p w14:paraId="596F8F4D" w14:textId="77777777" w:rsidR="00F40A55" w:rsidRPr="00924CB5" w:rsidRDefault="00F40A55" w:rsidP="00C27C59">
            <w:pPr>
              <w:pStyle w:val="TableText"/>
              <w:spacing w:before="40" w:after="40" w:line="240" w:lineRule="auto"/>
              <w:jc w:val="center"/>
              <w:rPr>
                <w:szCs w:val="18"/>
              </w:rPr>
            </w:pPr>
            <w:r w:rsidRPr="00924CB5">
              <w:rPr>
                <w:szCs w:val="18"/>
              </w:rPr>
              <w:t>60</w:t>
            </w:r>
          </w:p>
        </w:tc>
        <w:tc>
          <w:tcPr>
            <w:tcW w:w="4677" w:type="dxa"/>
            <w:gridSpan w:val="2"/>
          </w:tcPr>
          <w:p w14:paraId="27D9546A" w14:textId="77777777" w:rsidR="00F40A55" w:rsidRPr="00924CB5" w:rsidRDefault="00F40A55" w:rsidP="00C27C59">
            <w:pPr>
              <w:pStyle w:val="TableText"/>
              <w:spacing w:before="40" w:after="40" w:line="240" w:lineRule="auto"/>
              <w:rPr>
                <w:szCs w:val="18"/>
              </w:rPr>
            </w:pPr>
            <w:r w:rsidRPr="00924CB5">
              <w:rPr>
                <w:szCs w:val="18"/>
              </w:rPr>
              <w:t xml:space="preserve">A regulatory framework and guidance will be required to ensure that autonomous adaptations are not maladaptive. </w:t>
            </w:r>
          </w:p>
        </w:tc>
      </w:tr>
      <w:tr w:rsidR="00E30F44" w:rsidRPr="00924CB5" w14:paraId="21E9B690"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20F409B0" w14:textId="77777777" w:rsidR="00F40A55" w:rsidRPr="00924CB5" w:rsidRDefault="00F40A55" w:rsidP="00C27C59">
            <w:pPr>
              <w:pStyle w:val="TableTextbold"/>
              <w:spacing w:before="40" w:after="40" w:line="240" w:lineRule="auto"/>
              <w:rPr>
                <w:szCs w:val="18"/>
              </w:rPr>
            </w:pPr>
            <w:r w:rsidRPr="00924CB5">
              <w:rPr>
                <w:szCs w:val="18"/>
              </w:rPr>
              <w:t>Research priority</w:t>
            </w:r>
          </w:p>
        </w:tc>
        <w:tc>
          <w:tcPr>
            <w:tcW w:w="1843" w:type="dxa"/>
          </w:tcPr>
          <w:p w14:paraId="4D24672C" w14:textId="77777777" w:rsidR="00F40A55" w:rsidRPr="00924CB5" w:rsidRDefault="00F40A55" w:rsidP="00C27C59">
            <w:pPr>
              <w:pStyle w:val="TableText"/>
              <w:spacing w:before="40" w:after="40" w:line="240" w:lineRule="auto"/>
              <w:jc w:val="center"/>
              <w:rPr>
                <w:szCs w:val="18"/>
              </w:rPr>
            </w:pPr>
            <w:r w:rsidRPr="00924CB5">
              <w:rPr>
                <w:szCs w:val="18"/>
              </w:rPr>
              <w:t>20</w:t>
            </w:r>
          </w:p>
        </w:tc>
        <w:tc>
          <w:tcPr>
            <w:tcW w:w="4677" w:type="dxa"/>
            <w:gridSpan w:val="2"/>
          </w:tcPr>
          <w:p w14:paraId="0896F2B5" w14:textId="77777777" w:rsidR="00F40A55" w:rsidRPr="00924CB5" w:rsidRDefault="00F40A55" w:rsidP="00C27C59">
            <w:pPr>
              <w:pStyle w:val="TableText"/>
              <w:spacing w:before="40" w:after="40" w:line="240" w:lineRule="auto"/>
              <w:rPr>
                <w:szCs w:val="18"/>
              </w:rPr>
            </w:pPr>
            <w:r w:rsidRPr="00924CB5">
              <w:rPr>
                <w:szCs w:val="18"/>
              </w:rPr>
              <w:t xml:space="preserve">How to underpin private sector autonomous adaptation. </w:t>
            </w:r>
          </w:p>
        </w:tc>
      </w:tr>
      <w:tr w:rsidR="00E30F44" w:rsidRPr="00924CB5" w14:paraId="5A3FA906"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1E0D7D9E" w14:textId="77777777" w:rsidR="00F40A55" w:rsidRPr="00924CB5" w:rsidRDefault="00F40A55" w:rsidP="00C27C59">
            <w:pPr>
              <w:pStyle w:val="TableTextbold"/>
              <w:spacing w:before="40" w:after="40" w:line="240" w:lineRule="auto"/>
              <w:rPr>
                <w:szCs w:val="18"/>
              </w:rPr>
            </w:pPr>
            <w:r w:rsidRPr="00924CB5">
              <w:rPr>
                <w:szCs w:val="18"/>
              </w:rPr>
              <w:t>Sustain current action</w:t>
            </w:r>
          </w:p>
        </w:tc>
        <w:tc>
          <w:tcPr>
            <w:tcW w:w="1843" w:type="dxa"/>
          </w:tcPr>
          <w:p w14:paraId="0698DEEF" w14:textId="77777777" w:rsidR="00F40A55" w:rsidRPr="00924CB5" w:rsidRDefault="00F40A55" w:rsidP="00C27C59">
            <w:pPr>
              <w:pStyle w:val="TableText"/>
              <w:spacing w:before="40" w:after="40" w:line="240" w:lineRule="auto"/>
              <w:jc w:val="center"/>
              <w:rPr>
                <w:szCs w:val="18"/>
              </w:rPr>
            </w:pPr>
          </w:p>
        </w:tc>
        <w:tc>
          <w:tcPr>
            <w:tcW w:w="4677" w:type="dxa"/>
            <w:gridSpan w:val="2"/>
          </w:tcPr>
          <w:p w14:paraId="31AD23B5" w14:textId="77777777" w:rsidR="00F40A55" w:rsidRPr="00924CB5" w:rsidRDefault="00F40A55" w:rsidP="00C27C59">
            <w:pPr>
              <w:pStyle w:val="TableText"/>
              <w:spacing w:before="40" w:after="40" w:line="240" w:lineRule="auto"/>
              <w:rPr>
                <w:szCs w:val="18"/>
              </w:rPr>
            </w:pPr>
            <w:r w:rsidRPr="00924CB5">
              <w:rPr>
                <w:szCs w:val="18"/>
              </w:rPr>
              <w:t xml:space="preserve"> </w:t>
            </w:r>
          </w:p>
        </w:tc>
      </w:tr>
      <w:tr w:rsidR="00E30F44" w:rsidRPr="00924CB5" w14:paraId="6FEBAA98" w14:textId="77777777" w:rsidTr="003246C6">
        <w:tblPrEx>
          <w:tblCellMar>
            <w:left w:w="108" w:type="dxa"/>
            <w:right w:w="108" w:type="dxa"/>
          </w:tblCellMar>
        </w:tblPrEx>
        <w:trPr>
          <w:gridAfter w:val="1"/>
          <w:wAfter w:w="23" w:type="dxa"/>
        </w:trPr>
        <w:tc>
          <w:tcPr>
            <w:tcW w:w="1985" w:type="dxa"/>
            <w:gridSpan w:val="2"/>
            <w:tcBorders>
              <w:bottom w:val="single" w:sz="8" w:space="0" w:color="32809C"/>
            </w:tcBorders>
            <w:shd w:val="clear" w:color="auto" w:fill="FFFFFF" w:themeFill="background1"/>
            <w:hideMark/>
          </w:tcPr>
          <w:p w14:paraId="574435F4" w14:textId="77777777" w:rsidR="00F40A55" w:rsidRPr="00924CB5" w:rsidRDefault="00F40A55" w:rsidP="00C27C59">
            <w:pPr>
              <w:pStyle w:val="TableTextbold"/>
              <w:spacing w:before="40" w:after="40" w:line="240" w:lineRule="auto"/>
              <w:rPr>
                <w:szCs w:val="18"/>
              </w:rPr>
            </w:pPr>
            <w:r w:rsidRPr="00924CB5">
              <w:rPr>
                <w:szCs w:val="18"/>
              </w:rPr>
              <w:t xml:space="preserve">Watching brief </w:t>
            </w:r>
          </w:p>
        </w:tc>
        <w:tc>
          <w:tcPr>
            <w:tcW w:w="1843" w:type="dxa"/>
            <w:tcBorders>
              <w:bottom w:val="single" w:sz="8" w:space="0" w:color="32809C"/>
            </w:tcBorders>
          </w:tcPr>
          <w:p w14:paraId="6ED6A542" w14:textId="77777777" w:rsidR="00F40A55" w:rsidRPr="00924CB5" w:rsidRDefault="00F40A55" w:rsidP="00C27C59">
            <w:pPr>
              <w:pStyle w:val="TableText"/>
              <w:spacing w:before="40" w:after="40" w:line="240" w:lineRule="auto"/>
              <w:jc w:val="center"/>
              <w:rPr>
                <w:szCs w:val="18"/>
              </w:rPr>
            </w:pPr>
            <w:r w:rsidRPr="00924CB5">
              <w:rPr>
                <w:szCs w:val="18"/>
              </w:rPr>
              <w:t>20</w:t>
            </w:r>
          </w:p>
        </w:tc>
        <w:tc>
          <w:tcPr>
            <w:tcW w:w="4677" w:type="dxa"/>
            <w:gridSpan w:val="2"/>
            <w:tcBorders>
              <w:bottom w:val="single" w:sz="8" w:space="0" w:color="32809C"/>
            </w:tcBorders>
          </w:tcPr>
          <w:p w14:paraId="3B8ECA17" w14:textId="77777777" w:rsidR="00F40A55" w:rsidRPr="00924CB5" w:rsidRDefault="00F40A55" w:rsidP="00C27C59">
            <w:pPr>
              <w:pStyle w:val="TableText"/>
              <w:spacing w:before="40" w:after="40" w:line="240" w:lineRule="auto"/>
              <w:rPr>
                <w:szCs w:val="18"/>
              </w:rPr>
            </w:pPr>
            <w:r w:rsidRPr="00924CB5">
              <w:rPr>
                <w:szCs w:val="18"/>
              </w:rPr>
              <w:t xml:space="preserve">Watch and monitor. </w:t>
            </w:r>
          </w:p>
        </w:tc>
      </w:tr>
      <w:tr w:rsidR="00E30F44" w:rsidRPr="00924CB5" w14:paraId="19E6C602" w14:textId="77777777" w:rsidTr="003246C6">
        <w:tblPrEx>
          <w:tblCellMar>
            <w:left w:w="108" w:type="dxa"/>
            <w:right w:w="108" w:type="dxa"/>
          </w:tblCellMar>
        </w:tblPrEx>
        <w:trPr>
          <w:gridAfter w:val="1"/>
          <w:wAfter w:w="23" w:type="dxa"/>
        </w:trPr>
        <w:tc>
          <w:tcPr>
            <w:tcW w:w="1985" w:type="dxa"/>
            <w:gridSpan w:val="2"/>
            <w:tcBorders>
              <w:top w:val="single" w:sz="8" w:space="0" w:color="32809C"/>
            </w:tcBorders>
            <w:shd w:val="clear" w:color="auto" w:fill="32809C"/>
          </w:tcPr>
          <w:p w14:paraId="3EFC8C0B" w14:textId="77777777" w:rsidR="00F40A55" w:rsidRPr="00924CB5" w:rsidRDefault="00F40A55" w:rsidP="00C27C59">
            <w:pPr>
              <w:pStyle w:val="TableTextbold"/>
              <w:spacing w:before="40" w:after="40" w:line="240" w:lineRule="auto"/>
              <w:rPr>
                <w:color w:val="FFFFFF" w:themeColor="background1"/>
                <w:szCs w:val="18"/>
              </w:rPr>
            </w:pPr>
            <w:r w:rsidRPr="00924CB5">
              <w:rPr>
                <w:color w:val="FFFFFF" w:themeColor="background1"/>
                <w:szCs w:val="18"/>
              </w:rPr>
              <w:t xml:space="preserve">Adaptation urgency </w:t>
            </w:r>
          </w:p>
        </w:tc>
        <w:tc>
          <w:tcPr>
            <w:tcW w:w="1843" w:type="dxa"/>
            <w:tcBorders>
              <w:top w:val="single" w:sz="8" w:space="0" w:color="32809C"/>
            </w:tcBorders>
            <w:shd w:val="clear" w:color="auto" w:fill="auto"/>
          </w:tcPr>
          <w:p w14:paraId="79956187" w14:textId="77777777" w:rsidR="00F40A55" w:rsidRPr="00924CB5" w:rsidRDefault="00F40A55" w:rsidP="00C27C59">
            <w:pPr>
              <w:pStyle w:val="TableText"/>
              <w:spacing w:before="40" w:after="40" w:line="240" w:lineRule="auto"/>
              <w:jc w:val="center"/>
              <w:rPr>
                <w:szCs w:val="18"/>
              </w:rPr>
            </w:pPr>
            <w:r w:rsidRPr="00924CB5">
              <w:rPr>
                <w:szCs w:val="18"/>
              </w:rPr>
              <w:t>80</w:t>
            </w:r>
          </w:p>
        </w:tc>
        <w:tc>
          <w:tcPr>
            <w:tcW w:w="1134" w:type="dxa"/>
            <w:tcBorders>
              <w:top w:val="single" w:sz="8" w:space="0" w:color="32809C"/>
            </w:tcBorders>
            <w:shd w:val="clear" w:color="auto" w:fill="32809C"/>
          </w:tcPr>
          <w:p w14:paraId="72CB6895" w14:textId="77777777" w:rsidR="00F40A55" w:rsidRPr="00924CB5" w:rsidRDefault="00F40A55" w:rsidP="00C27C59">
            <w:pPr>
              <w:pStyle w:val="TableTextbold"/>
              <w:spacing w:before="40" w:after="40" w:line="240" w:lineRule="auto"/>
              <w:rPr>
                <w:color w:val="FFFFFF" w:themeColor="background1"/>
                <w:szCs w:val="18"/>
              </w:rPr>
            </w:pPr>
            <w:r w:rsidRPr="00924CB5">
              <w:rPr>
                <w:color w:val="FFFFFF" w:themeColor="background1"/>
                <w:szCs w:val="18"/>
              </w:rPr>
              <w:t xml:space="preserve">Confidence </w:t>
            </w:r>
          </w:p>
        </w:tc>
        <w:tc>
          <w:tcPr>
            <w:tcW w:w="3543" w:type="dxa"/>
            <w:tcBorders>
              <w:top w:val="single" w:sz="8" w:space="0" w:color="32809C"/>
            </w:tcBorders>
          </w:tcPr>
          <w:p w14:paraId="007815BE" w14:textId="77777777" w:rsidR="00F40A55" w:rsidRPr="00924CB5" w:rsidRDefault="00F40A55" w:rsidP="00C27C59">
            <w:pPr>
              <w:pStyle w:val="TableText"/>
              <w:spacing w:before="40" w:after="40" w:line="240" w:lineRule="auto"/>
              <w:rPr>
                <w:szCs w:val="18"/>
              </w:rPr>
            </w:pPr>
            <w:r w:rsidRPr="00924CB5">
              <w:rPr>
                <w:szCs w:val="18"/>
              </w:rPr>
              <w:t xml:space="preserve">Medium agreement, medium evidence </w:t>
            </w:r>
          </w:p>
        </w:tc>
      </w:tr>
    </w:tbl>
    <w:p w14:paraId="4547061B" w14:textId="1CA2B6F3" w:rsidR="00F40A55" w:rsidRPr="00D66195" w:rsidRDefault="00F40A55" w:rsidP="00554444">
      <w:pPr>
        <w:pStyle w:val="Heading3"/>
        <w:numPr>
          <w:ilvl w:val="0"/>
          <w:numId w:val="37"/>
        </w:numPr>
        <w:tabs>
          <w:tab w:val="num" w:pos="992"/>
          <w:tab w:val="num" w:pos="2552"/>
        </w:tabs>
      </w:pPr>
      <w:bookmarkStart w:id="557" w:name="_Toc37177450"/>
      <w:bookmarkStart w:id="558" w:name="_Toc37404112"/>
      <w:r w:rsidRPr="00D66195">
        <w:t>E</w:t>
      </w:r>
      <w:r>
        <w:t>O</w:t>
      </w:r>
      <w:r w:rsidRPr="00D66195">
        <w:t xml:space="preserve">2 </w:t>
      </w:r>
      <w:bookmarkEnd w:id="557"/>
      <w:r w:rsidRPr="00D66195">
        <w:t>Opportunity for businesses to provide adaptation-related goods and services</w:t>
      </w:r>
      <w:bookmarkEnd w:id="558"/>
    </w:p>
    <w:p w14:paraId="50C214CF" w14:textId="21DB09A8" w:rsidR="00F40A55" w:rsidRDefault="00F40A55" w:rsidP="00C27C59">
      <w:pPr>
        <w:pStyle w:val="BodyText"/>
        <w:spacing w:before="100" w:after="100" w:line="278" w:lineRule="atLeast"/>
      </w:pPr>
      <w:r w:rsidRPr="00D66195">
        <w:t xml:space="preserve">Climate change is widely recognised as a significant risk to economic activity and businesses. As discussed in </w:t>
      </w:r>
      <w:hyperlink w:anchor="_E1_Risks_to" w:history="1">
        <w:r w:rsidR="00825D96" w:rsidRPr="00825D96">
          <w:rPr>
            <w:rStyle w:val="Hyperlink"/>
          </w:rPr>
          <w:t>section 5.4.1</w:t>
        </w:r>
      </w:hyperlink>
      <w:r w:rsidR="00825D96">
        <w:t xml:space="preserve"> (</w:t>
      </w:r>
      <w:r w:rsidRPr="00D66195">
        <w:t>E1</w:t>
      </w:r>
      <w:r w:rsidR="00825D96">
        <w:t>)</w:t>
      </w:r>
      <w:r w:rsidRPr="00D66195">
        <w:t>, climate change could reduce global GDP by trillions of dollars</w:t>
      </w:r>
      <w:r>
        <w:t xml:space="preserve"> </w:t>
      </w:r>
      <w:r w:rsidRPr="0067503C">
        <w:fldChar w:fldCharType="begin" w:fldLock="1"/>
      </w:r>
      <w:r w:rsidRPr="0067503C">
        <w:instrText>ADDIN CSL_CITATION {"citationItems":[{"id":"ITEM-1","itemData":{"ISBN":"6128225489","author":[{"dropping-particle":"","family":"Channell","given":"Jason","non-dropping-particle":"","parse-names":false,"suffix":""},{"dropping-particle":"","family":"Channell","given":"Jason","non-dropping-particle":"","parse-names":false,"suffix":""},{"dropping-particle":"","family":"Prior","given":"Elaine","non-dropping-particle":"","parse-names":false,"suffix":""},{"dropping-particle":"","family":"Kruger","given":"Tim","non-dropping-particle":"","parse-names":false,"suffix":""},{"dropping-particle":"","family":"Fellow","given":"James Martin","non-dropping-particle":"","parse-names":false,"suffix":""},{"dropping-particle":"","family":"Geoengineering","given":"Oxford","non-dropping-particle":"","parse-names":false,"suffix":""}],"id":"ITEM-1","issue":"August","issued":{"date-parts":[["2015"]]},"title":"Why a Low Carbon Future Doesn’t Have to Cost the Earth","type":"report"},"uris":["http://www.mendeley.com/documents/?uuid=7e3b7fd9-f12f-4106-9a98-6e4870b17c19"]}],"mendeley":{"formattedCitation":"(Channell et al., 2015)","plainTextFormattedCitation":"(Channell et al., 2015)","previouslyFormattedCitation":"(Channell et al., 2015)"},"properties":{"noteIndex":0},"schema":"https://github.com/citation-style-language/schema/raw/master/csl-citation.json"}</w:instrText>
      </w:r>
      <w:r w:rsidRPr="0067503C">
        <w:fldChar w:fldCharType="separate"/>
      </w:r>
      <w:r w:rsidRPr="0067503C">
        <w:t>(Channell et</w:t>
      </w:r>
      <w:r w:rsidR="009C3E1C">
        <w:t> </w:t>
      </w:r>
      <w:r w:rsidRPr="0067503C">
        <w:t>al, 2015)</w:t>
      </w:r>
      <w:r w:rsidRPr="0067503C">
        <w:fldChar w:fldCharType="end"/>
      </w:r>
      <w:r w:rsidRPr="00D66195">
        <w:t xml:space="preserve"> and average global incomes by a quarter. </w:t>
      </w:r>
      <w:r>
        <w:t>L</w:t>
      </w:r>
      <w:r w:rsidRPr="00D66195">
        <w:t>ike any disruptive force</w:t>
      </w:r>
      <w:r>
        <w:t xml:space="preserve"> though</w:t>
      </w:r>
      <w:r w:rsidRPr="00D66195">
        <w:t>, some businesses will benefit from new markets and opportunities. These include opportunities for</w:t>
      </w:r>
      <w:r w:rsidR="009C3E1C">
        <w:t> </w:t>
      </w:r>
      <w:r w:rsidRPr="00D66195">
        <w:t>organisations</w:t>
      </w:r>
      <w:r>
        <w:t xml:space="preserve"> that</w:t>
      </w:r>
      <w:r w:rsidRPr="00D66195">
        <w:t xml:space="preserve"> provid</w:t>
      </w:r>
      <w:r>
        <w:t>e</w:t>
      </w:r>
      <w:r w:rsidRPr="00D66195">
        <w:t xml:space="preserve"> adaptation-related goods and services</w:t>
      </w:r>
      <w:r>
        <w:t>,</w:t>
      </w:r>
      <w:r w:rsidRPr="00D66195">
        <w:t xml:space="preserve"> such as insurance, adaptation finance, farming technologies and engineering services. The finance sector may be</w:t>
      </w:r>
      <w:r w:rsidR="009C3E1C">
        <w:t> </w:t>
      </w:r>
      <w:r w:rsidRPr="00D66195">
        <w:t xml:space="preserve">able to develop new products and expand existing products such as green bonds into the adaptation space. </w:t>
      </w:r>
    </w:p>
    <w:p w14:paraId="40A52702" w14:textId="3A138FC9" w:rsidR="00DE452D" w:rsidRPr="00D66195" w:rsidRDefault="00A46070" w:rsidP="00913781">
      <w:pPr>
        <w:pStyle w:val="Tableheading2"/>
      </w:pPr>
      <w:bookmarkStart w:id="559" w:name="_Toc45391929"/>
      <w:r w:rsidRPr="00D66195">
        <w:lastRenderedPageBreak/>
        <w:t>E</w:t>
      </w:r>
      <w:r>
        <w:t>O</w:t>
      </w:r>
      <w:r w:rsidRPr="00D66195">
        <w:t>2 Opportunity for businesses to provide adaptation-related goods and services</w:t>
      </w:r>
      <w:r w:rsidR="00DE452D" w:rsidRPr="00D52C19">
        <w:rPr>
          <w:lang w:eastAsia="en-AU"/>
        </w:rPr>
        <w:t xml:space="preserve">: </w:t>
      </w:r>
      <w:r w:rsidR="00913781" w:rsidRPr="00913781">
        <w:t>Opportunity</w:t>
      </w:r>
      <w:r w:rsidR="00913781">
        <w:rPr>
          <w:lang w:eastAsia="en-AU"/>
        </w:rPr>
        <w:t xml:space="preserve"> u</w:t>
      </w:r>
      <w:r w:rsidR="00DE452D" w:rsidRPr="00D52C19">
        <w:rPr>
          <w:lang w:eastAsia="en-AU"/>
        </w:rPr>
        <w:t>rgency profile</w:t>
      </w:r>
      <w:bookmarkEnd w:id="559"/>
    </w:p>
    <w:tbl>
      <w:tblPr>
        <w:tblW w:w="8528" w:type="dxa"/>
        <w:tblBorders>
          <w:top w:val="single" w:sz="4" w:space="0" w:color="32809C"/>
          <w:bottom w:val="single" w:sz="4" w:space="0" w:color="32809C"/>
          <w:insideH w:val="single" w:sz="4" w:space="0" w:color="32809C"/>
          <w:insideV w:val="single" w:sz="4" w:space="0" w:color="32809C"/>
        </w:tblBorders>
        <w:tblLayout w:type="fixed"/>
        <w:tblCellMar>
          <w:left w:w="85" w:type="dxa"/>
          <w:right w:w="85" w:type="dxa"/>
        </w:tblCellMar>
        <w:tblLook w:val="04A0" w:firstRow="1" w:lastRow="0" w:firstColumn="1" w:lastColumn="0" w:noHBand="0" w:noVBand="1"/>
      </w:tblPr>
      <w:tblGrid>
        <w:gridCol w:w="23"/>
        <w:gridCol w:w="1962"/>
        <w:gridCol w:w="1843"/>
        <w:gridCol w:w="1275"/>
        <w:gridCol w:w="3402"/>
        <w:gridCol w:w="23"/>
      </w:tblGrid>
      <w:tr w:rsidR="003246C6" w:rsidRPr="003246C6" w14:paraId="2D655DEF" w14:textId="77777777" w:rsidTr="003246C6">
        <w:trPr>
          <w:gridBefore w:val="1"/>
          <w:wBefore w:w="23" w:type="dxa"/>
        </w:trPr>
        <w:tc>
          <w:tcPr>
            <w:tcW w:w="8505" w:type="dxa"/>
            <w:gridSpan w:val="5"/>
            <w:shd w:val="clear" w:color="auto" w:fill="32809C"/>
          </w:tcPr>
          <w:p w14:paraId="1AD66174" w14:textId="2E42FCA2" w:rsidR="00DE452D" w:rsidRPr="003246C6" w:rsidRDefault="00A46070" w:rsidP="00C27C59">
            <w:pPr>
              <w:pStyle w:val="TableTextbold"/>
              <w:keepNext/>
              <w:spacing w:before="40" w:after="40" w:line="240" w:lineRule="auto"/>
              <w:rPr>
                <w:color w:val="FFFFFF" w:themeColor="background1"/>
                <w:szCs w:val="18"/>
              </w:rPr>
            </w:pPr>
            <w:r w:rsidRPr="003246C6">
              <w:rPr>
                <w:color w:val="FFFFFF" w:themeColor="background1"/>
                <w:szCs w:val="18"/>
              </w:rPr>
              <w:t xml:space="preserve">EO2 Opportunity for businesses to provide adaptation-related goods and services: </w:t>
            </w:r>
            <w:r w:rsidR="00913781">
              <w:rPr>
                <w:color w:val="FFFFFF" w:themeColor="background1"/>
                <w:szCs w:val="18"/>
              </w:rPr>
              <w:t>O</w:t>
            </w:r>
            <w:r w:rsidRPr="003246C6">
              <w:rPr>
                <w:color w:val="FFFFFF" w:themeColor="background1"/>
                <w:szCs w:val="18"/>
              </w:rPr>
              <w:t>pportunity</w:t>
            </w:r>
            <w:r w:rsidR="00913781">
              <w:rPr>
                <w:color w:val="FFFFFF" w:themeColor="background1"/>
                <w:szCs w:val="18"/>
              </w:rPr>
              <w:t xml:space="preserve"> </w:t>
            </w:r>
            <w:r w:rsidR="00DE452D" w:rsidRPr="003246C6">
              <w:rPr>
                <w:color w:val="FFFFFF" w:themeColor="background1"/>
                <w:szCs w:val="18"/>
              </w:rPr>
              <w:t>urgency profile</w:t>
            </w:r>
          </w:p>
        </w:tc>
      </w:tr>
      <w:tr w:rsidR="00DE452D" w:rsidRPr="00924CB5" w14:paraId="4FE95C68" w14:textId="77777777" w:rsidTr="003246C6">
        <w:trPr>
          <w:gridBefore w:val="1"/>
          <w:wBefore w:w="23" w:type="dxa"/>
        </w:trPr>
        <w:tc>
          <w:tcPr>
            <w:tcW w:w="1962" w:type="dxa"/>
            <w:shd w:val="clear" w:color="auto" w:fill="FFFFFF" w:themeFill="background1"/>
            <w:vAlign w:val="bottom"/>
          </w:tcPr>
          <w:p w14:paraId="24D1558B" w14:textId="77777777" w:rsidR="00DE452D" w:rsidRPr="00924CB5" w:rsidRDefault="00DE452D" w:rsidP="00C27C59">
            <w:pPr>
              <w:pStyle w:val="TableTextbold"/>
              <w:keepNext/>
              <w:spacing w:before="40" w:after="40" w:line="240" w:lineRule="auto"/>
              <w:rPr>
                <w:szCs w:val="18"/>
              </w:rPr>
            </w:pPr>
            <w:r w:rsidRPr="00924CB5">
              <w:rPr>
                <w:szCs w:val="18"/>
              </w:rPr>
              <w:t>Urgency category</w:t>
            </w:r>
          </w:p>
        </w:tc>
        <w:tc>
          <w:tcPr>
            <w:tcW w:w="1843" w:type="dxa"/>
            <w:vAlign w:val="bottom"/>
          </w:tcPr>
          <w:p w14:paraId="0DCB866C" w14:textId="77777777" w:rsidR="00DE452D" w:rsidRPr="00924CB5" w:rsidRDefault="00DE452D" w:rsidP="00C27C59">
            <w:pPr>
              <w:pStyle w:val="TableTextbold"/>
              <w:keepNext/>
              <w:spacing w:before="40" w:after="40" w:line="240" w:lineRule="auto"/>
              <w:rPr>
                <w:szCs w:val="18"/>
              </w:rPr>
            </w:pPr>
            <w:r w:rsidRPr="00924CB5">
              <w:rPr>
                <w:szCs w:val="18"/>
              </w:rPr>
              <w:t>Proportion of urgency</w:t>
            </w:r>
          </w:p>
        </w:tc>
        <w:tc>
          <w:tcPr>
            <w:tcW w:w="4700" w:type="dxa"/>
            <w:gridSpan w:val="3"/>
            <w:vAlign w:val="bottom"/>
          </w:tcPr>
          <w:p w14:paraId="53F0974E" w14:textId="77777777" w:rsidR="00DE452D" w:rsidRPr="00924CB5" w:rsidRDefault="00DE452D" w:rsidP="00C27C59">
            <w:pPr>
              <w:pStyle w:val="TableTextbold"/>
              <w:keepNext/>
              <w:spacing w:before="40" w:after="40" w:line="240" w:lineRule="auto"/>
              <w:rPr>
                <w:szCs w:val="18"/>
              </w:rPr>
            </w:pPr>
            <w:r w:rsidRPr="00924CB5">
              <w:rPr>
                <w:szCs w:val="18"/>
              </w:rPr>
              <w:t>Description of actions</w:t>
            </w:r>
          </w:p>
        </w:tc>
      </w:tr>
      <w:tr w:rsidR="00924CB5" w:rsidRPr="00924CB5" w14:paraId="32329544"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468AF027" w14:textId="77777777" w:rsidR="00F40A55" w:rsidRPr="00924CB5" w:rsidRDefault="00F40A55" w:rsidP="00C27C59">
            <w:pPr>
              <w:pStyle w:val="TableText"/>
              <w:spacing w:before="40" w:after="40" w:line="240" w:lineRule="auto"/>
              <w:rPr>
                <w:b/>
                <w:bCs/>
                <w:szCs w:val="18"/>
              </w:rPr>
            </w:pPr>
            <w:r w:rsidRPr="00924CB5">
              <w:rPr>
                <w:b/>
                <w:bCs/>
                <w:szCs w:val="18"/>
              </w:rPr>
              <w:t>More action needed</w:t>
            </w:r>
          </w:p>
        </w:tc>
        <w:tc>
          <w:tcPr>
            <w:tcW w:w="1843" w:type="dxa"/>
          </w:tcPr>
          <w:p w14:paraId="5B2BD0FF" w14:textId="77777777" w:rsidR="00F40A55" w:rsidRPr="00924CB5" w:rsidRDefault="00F40A55" w:rsidP="00C27C59">
            <w:pPr>
              <w:pStyle w:val="TableText"/>
              <w:spacing w:before="40" w:after="40" w:line="240" w:lineRule="auto"/>
              <w:jc w:val="center"/>
              <w:rPr>
                <w:i/>
                <w:szCs w:val="18"/>
              </w:rPr>
            </w:pPr>
            <w:r w:rsidRPr="00924CB5">
              <w:rPr>
                <w:szCs w:val="18"/>
              </w:rPr>
              <w:t>60</w:t>
            </w:r>
          </w:p>
        </w:tc>
        <w:tc>
          <w:tcPr>
            <w:tcW w:w="4677" w:type="dxa"/>
            <w:gridSpan w:val="2"/>
          </w:tcPr>
          <w:p w14:paraId="3AFDB5C2" w14:textId="77777777" w:rsidR="00F40A55" w:rsidRPr="00924CB5" w:rsidRDefault="00F40A55" w:rsidP="00C27C59">
            <w:pPr>
              <w:pStyle w:val="TableText"/>
              <w:spacing w:before="40" w:after="40" w:line="240" w:lineRule="auto"/>
              <w:rPr>
                <w:szCs w:val="18"/>
              </w:rPr>
            </w:pPr>
            <w:r w:rsidRPr="00924CB5">
              <w:rPr>
                <w:szCs w:val="18"/>
              </w:rPr>
              <w:t xml:space="preserve">A regulatory framework and guidance will be needed to ensure that autonomous adaptations are not maladaptive. </w:t>
            </w:r>
          </w:p>
        </w:tc>
      </w:tr>
      <w:tr w:rsidR="00924CB5" w:rsidRPr="00924CB5" w14:paraId="1A615762"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5995179C" w14:textId="77777777" w:rsidR="00F40A55" w:rsidRPr="00924CB5" w:rsidRDefault="00F40A55" w:rsidP="00C27C59">
            <w:pPr>
              <w:pStyle w:val="TableText"/>
              <w:spacing w:before="40" w:after="40" w:line="240" w:lineRule="auto"/>
              <w:rPr>
                <w:b/>
                <w:bCs/>
                <w:szCs w:val="18"/>
              </w:rPr>
            </w:pPr>
            <w:r w:rsidRPr="00924CB5">
              <w:rPr>
                <w:b/>
                <w:bCs/>
                <w:szCs w:val="18"/>
              </w:rPr>
              <w:t>Research priority</w:t>
            </w:r>
          </w:p>
        </w:tc>
        <w:tc>
          <w:tcPr>
            <w:tcW w:w="1843" w:type="dxa"/>
          </w:tcPr>
          <w:p w14:paraId="47B7A792" w14:textId="77777777" w:rsidR="00F40A55" w:rsidRPr="00924CB5" w:rsidRDefault="00F40A55" w:rsidP="00C27C59">
            <w:pPr>
              <w:pStyle w:val="TableText"/>
              <w:spacing w:before="40" w:after="40" w:line="240" w:lineRule="auto"/>
              <w:jc w:val="center"/>
              <w:rPr>
                <w:szCs w:val="18"/>
              </w:rPr>
            </w:pPr>
            <w:r w:rsidRPr="00924CB5">
              <w:rPr>
                <w:szCs w:val="18"/>
              </w:rPr>
              <w:t>20</w:t>
            </w:r>
          </w:p>
        </w:tc>
        <w:tc>
          <w:tcPr>
            <w:tcW w:w="4677" w:type="dxa"/>
            <w:gridSpan w:val="2"/>
          </w:tcPr>
          <w:p w14:paraId="6BA45518" w14:textId="77777777" w:rsidR="00F40A55" w:rsidRPr="00924CB5" w:rsidRDefault="00F40A55" w:rsidP="00C27C59">
            <w:pPr>
              <w:pStyle w:val="TableText"/>
              <w:spacing w:before="40" w:after="40" w:line="240" w:lineRule="auto"/>
              <w:rPr>
                <w:szCs w:val="18"/>
              </w:rPr>
            </w:pPr>
            <w:r w:rsidRPr="00924CB5">
              <w:rPr>
                <w:szCs w:val="18"/>
              </w:rPr>
              <w:t xml:space="preserve">How autonomous adaptation can deliver co-benefits for emissions reduction. </w:t>
            </w:r>
          </w:p>
        </w:tc>
      </w:tr>
      <w:tr w:rsidR="00924CB5" w:rsidRPr="00924CB5" w14:paraId="4C6B97AC" w14:textId="77777777" w:rsidTr="003246C6">
        <w:tblPrEx>
          <w:tblCellMar>
            <w:left w:w="108" w:type="dxa"/>
            <w:right w:w="108" w:type="dxa"/>
          </w:tblCellMar>
        </w:tblPrEx>
        <w:trPr>
          <w:gridAfter w:val="1"/>
          <w:wAfter w:w="23" w:type="dxa"/>
        </w:trPr>
        <w:tc>
          <w:tcPr>
            <w:tcW w:w="1985" w:type="dxa"/>
            <w:gridSpan w:val="2"/>
            <w:shd w:val="clear" w:color="auto" w:fill="FFFFFF" w:themeFill="background1"/>
            <w:hideMark/>
          </w:tcPr>
          <w:p w14:paraId="2362002D" w14:textId="77777777" w:rsidR="00F40A55" w:rsidRPr="00924CB5" w:rsidRDefault="00F40A55" w:rsidP="00C27C59">
            <w:pPr>
              <w:pStyle w:val="TableText"/>
              <w:spacing w:before="40" w:after="40" w:line="240" w:lineRule="auto"/>
              <w:rPr>
                <w:b/>
                <w:bCs/>
                <w:szCs w:val="18"/>
              </w:rPr>
            </w:pPr>
            <w:r w:rsidRPr="00924CB5">
              <w:rPr>
                <w:b/>
                <w:bCs/>
                <w:szCs w:val="18"/>
              </w:rPr>
              <w:t>Sustain current action</w:t>
            </w:r>
          </w:p>
        </w:tc>
        <w:tc>
          <w:tcPr>
            <w:tcW w:w="1843" w:type="dxa"/>
          </w:tcPr>
          <w:p w14:paraId="01AD9352" w14:textId="77777777" w:rsidR="00F40A55" w:rsidRPr="00924CB5" w:rsidRDefault="00F40A55" w:rsidP="00C27C59">
            <w:pPr>
              <w:pStyle w:val="TableText"/>
              <w:spacing w:before="40" w:after="40" w:line="240" w:lineRule="auto"/>
              <w:jc w:val="center"/>
              <w:rPr>
                <w:szCs w:val="18"/>
              </w:rPr>
            </w:pPr>
          </w:p>
        </w:tc>
        <w:tc>
          <w:tcPr>
            <w:tcW w:w="4677" w:type="dxa"/>
            <w:gridSpan w:val="2"/>
          </w:tcPr>
          <w:p w14:paraId="7AF96383" w14:textId="77777777" w:rsidR="00F40A55" w:rsidRPr="00924CB5" w:rsidRDefault="00F40A55" w:rsidP="00C27C59">
            <w:pPr>
              <w:pStyle w:val="TableText"/>
              <w:spacing w:before="40" w:after="40" w:line="240" w:lineRule="auto"/>
              <w:rPr>
                <w:szCs w:val="18"/>
              </w:rPr>
            </w:pPr>
          </w:p>
        </w:tc>
      </w:tr>
      <w:tr w:rsidR="00924CB5" w:rsidRPr="00924CB5" w14:paraId="69E99958" w14:textId="77777777" w:rsidTr="003246C6">
        <w:tblPrEx>
          <w:tblCellMar>
            <w:left w:w="108" w:type="dxa"/>
            <w:right w:w="108" w:type="dxa"/>
          </w:tblCellMar>
        </w:tblPrEx>
        <w:trPr>
          <w:gridAfter w:val="1"/>
          <w:wAfter w:w="23" w:type="dxa"/>
        </w:trPr>
        <w:tc>
          <w:tcPr>
            <w:tcW w:w="1985" w:type="dxa"/>
            <w:gridSpan w:val="2"/>
            <w:tcBorders>
              <w:bottom w:val="single" w:sz="8" w:space="0" w:color="32809C"/>
            </w:tcBorders>
            <w:shd w:val="clear" w:color="auto" w:fill="FFFFFF" w:themeFill="background1"/>
            <w:hideMark/>
          </w:tcPr>
          <w:p w14:paraId="56A66E6F" w14:textId="77777777" w:rsidR="00F40A55" w:rsidRPr="00924CB5" w:rsidRDefault="00F40A55" w:rsidP="00C27C59">
            <w:pPr>
              <w:pStyle w:val="TableText"/>
              <w:spacing w:before="40" w:after="40" w:line="240" w:lineRule="auto"/>
              <w:rPr>
                <w:b/>
                <w:bCs/>
                <w:szCs w:val="18"/>
              </w:rPr>
            </w:pPr>
            <w:r w:rsidRPr="00924CB5">
              <w:rPr>
                <w:b/>
                <w:bCs/>
                <w:szCs w:val="18"/>
              </w:rPr>
              <w:t xml:space="preserve">Watching brief </w:t>
            </w:r>
          </w:p>
        </w:tc>
        <w:tc>
          <w:tcPr>
            <w:tcW w:w="1843" w:type="dxa"/>
            <w:tcBorders>
              <w:bottom w:val="single" w:sz="8" w:space="0" w:color="32809C"/>
            </w:tcBorders>
          </w:tcPr>
          <w:p w14:paraId="49E78711" w14:textId="77777777" w:rsidR="00F40A55" w:rsidRPr="00924CB5" w:rsidRDefault="00F40A55" w:rsidP="00C27C59">
            <w:pPr>
              <w:pStyle w:val="TableText"/>
              <w:spacing w:before="40" w:after="40" w:line="240" w:lineRule="auto"/>
              <w:jc w:val="center"/>
              <w:rPr>
                <w:szCs w:val="18"/>
              </w:rPr>
            </w:pPr>
            <w:r w:rsidRPr="00924CB5">
              <w:rPr>
                <w:szCs w:val="18"/>
              </w:rPr>
              <w:t>20</w:t>
            </w:r>
          </w:p>
        </w:tc>
        <w:tc>
          <w:tcPr>
            <w:tcW w:w="4677" w:type="dxa"/>
            <w:gridSpan w:val="2"/>
            <w:tcBorders>
              <w:bottom w:val="single" w:sz="8" w:space="0" w:color="32809C"/>
            </w:tcBorders>
          </w:tcPr>
          <w:p w14:paraId="523582D9" w14:textId="77777777" w:rsidR="00F40A55" w:rsidRPr="00924CB5" w:rsidRDefault="00F40A55" w:rsidP="00C27C59">
            <w:pPr>
              <w:pStyle w:val="TableText"/>
              <w:spacing w:before="40" w:after="40" w:line="240" w:lineRule="auto"/>
              <w:rPr>
                <w:szCs w:val="18"/>
              </w:rPr>
            </w:pPr>
            <w:r w:rsidRPr="00924CB5">
              <w:rPr>
                <w:szCs w:val="18"/>
              </w:rPr>
              <w:t>Watch and monitor.</w:t>
            </w:r>
          </w:p>
        </w:tc>
      </w:tr>
      <w:tr w:rsidR="00924CB5" w:rsidRPr="00924CB5" w14:paraId="733CF665" w14:textId="77777777" w:rsidTr="003246C6">
        <w:tblPrEx>
          <w:tblCellMar>
            <w:left w:w="108" w:type="dxa"/>
            <w:right w:w="108" w:type="dxa"/>
          </w:tblCellMar>
        </w:tblPrEx>
        <w:trPr>
          <w:gridAfter w:val="1"/>
          <w:wAfter w:w="23" w:type="dxa"/>
        </w:trPr>
        <w:tc>
          <w:tcPr>
            <w:tcW w:w="1985" w:type="dxa"/>
            <w:gridSpan w:val="2"/>
            <w:tcBorders>
              <w:top w:val="single" w:sz="8" w:space="0" w:color="32809C"/>
            </w:tcBorders>
            <w:shd w:val="clear" w:color="auto" w:fill="32809C"/>
          </w:tcPr>
          <w:p w14:paraId="41ACAEFE" w14:textId="77777777" w:rsidR="00F40A55" w:rsidRPr="00924CB5" w:rsidRDefault="00F40A55" w:rsidP="00C27C59">
            <w:pPr>
              <w:pStyle w:val="TableText"/>
              <w:spacing w:before="40" w:after="40" w:line="240" w:lineRule="auto"/>
              <w:rPr>
                <w:b/>
                <w:bCs/>
                <w:color w:val="FFFFFF" w:themeColor="background1"/>
                <w:szCs w:val="18"/>
              </w:rPr>
            </w:pPr>
            <w:r w:rsidRPr="00924CB5">
              <w:rPr>
                <w:b/>
                <w:bCs/>
                <w:color w:val="FFFFFF" w:themeColor="background1"/>
                <w:szCs w:val="18"/>
              </w:rPr>
              <w:t xml:space="preserve">Adaptation urgency </w:t>
            </w:r>
          </w:p>
        </w:tc>
        <w:tc>
          <w:tcPr>
            <w:tcW w:w="1843" w:type="dxa"/>
            <w:tcBorders>
              <w:top w:val="single" w:sz="8" w:space="0" w:color="32809C"/>
            </w:tcBorders>
            <w:shd w:val="clear" w:color="auto" w:fill="auto"/>
          </w:tcPr>
          <w:p w14:paraId="18C220F0" w14:textId="77777777" w:rsidR="00F40A55" w:rsidRPr="00924CB5" w:rsidRDefault="00F40A55" w:rsidP="00C27C59">
            <w:pPr>
              <w:pStyle w:val="TableText"/>
              <w:spacing w:before="40" w:after="40" w:line="240" w:lineRule="auto"/>
              <w:jc w:val="center"/>
              <w:rPr>
                <w:szCs w:val="18"/>
              </w:rPr>
            </w:pPr>
            <w:r w:rsidRPr="00924CB5">
              <w:rPr>
                <w:szCs w:val="18"/>
              </w:rPr>
              <w:t>80</w:t>
            </w:r>
          </w:p>
        </w:tc>
        <w:tc>
          <w:tcPr>
            <w:tcW w:w="1275" w:type="dxa"/>
            <w:tcBorders>
              <w:top w:val="single" w:sz="8" w:space="0" w:color="32809C"/>
            </w:tcBorders>
            <w:shd w:val="clear" w:color="auto" w:fill="32809C"/>
          </w:tcPr>
          <w:p w14:paraId="6A7668C8" w14:textId="77777777" w:rsidR="00F40A55" w:rsidRPr="00924CB5" w:rsidRDefault="00F40A55" w:rsidP="00C27C59">
            <w:pPr>
              <w:pStyle w:val="TableText"/>
              <w:spacing w:before="40" w:after="40" w:line="240" w:lineRule="auto"/>
              <w:rPr>
                <w:b/>
                <w:bCs/>
                <w:color w:val="FFFFFF" w:themeColor="background1"/>
                <w:szCs w:val="18"/>
              </w:rPr>
            </w:pPr>
            <w:r w:rsidRPr="00924CB5">
              <w:rPr>
                <w:b/>
                <w:bCs/>
                <w:color w:val="FFFFFF" w:themeColor="background1"/>
                <w:szCs w:val="18"/>
              </w:rPr>
              <w:t xml:space="preserve">Confidence </w:t>
            </w:r>
          </w:p>
        </w:tc>
        <w:tc>
          <w:tcPr>
            <w:tcW w:w="3402" w:type="dxa"/>
            <w:tcBorders>
              <w:top w:val="single" w:sz="8" w:space="0" w:color="32809C"/>
            </w:tcBorders>
          </w:tcPr>
          <w:p w14:paraId="5B9EB970" w14:textId="77777777" w:rsidR="00F40A55" w:rsidRPr="00924CB5" w:rsidRDefault="00F40A55" w:rsidP="00C27C59">
            <w:pPr>
              <w:pStyle w:val="TableText"/>
              <w:spacing w:before="40" w:after="40" w:line="240" w:lineRule="auto"/>
              <w:rPr>
                <w:szCs w:val="18"/>
              </w:rPr>
            </w:pPr>
            <w:r w:rsidRPr="00924CB5">
              <w:rPr>
                <w:szCs w:val="18"/>
              </w:rPr>
              <w:t xml:space="preserve">Medium agreement, medium evidence </w:t>
            </w:r>
          </w:p>
        </w:tc>
      </w:tr>
    </w:tbl>
    <w:p w14:paraId="04C57270" w14:textId="77777777" w:rsidR="00F40A55" w:rsidRPr="00D66195" w:rsidRDefault="00F40A55" w:rsidP="00554444">
      <w:pPr>
        <w:pStyle w:val="Heading2"/>
        <w:numPr>
          <w:ilvl w:val="0"/>
          <w:numId w:val="36"/>
        </w:numPr>
        <w:tabs>
          <w:tab w:val="num" w:pos="992"/>
        </w:tabs>
        <w:spacing w:before="400"/>
      </w:pPr>
      <w:bookmarkStart w:id="560" w:name="_Toc37404113"/>
      <w:bookmarkStart w:id="561" w:name="_Toc40696488"/>
      <w:bookmarkStart w:id="562" w:name="_Toc45888088"/>
      <w:r w:rsidRPr="00D66195">
        <w:t xml:space="preserve">Gaps in </w:t>
      </w:r>
      <w:bookmarkEnd w:id="560"/>
      <w:r w:rsidRPr="00D66195">
        <w:t>knowledge</w:t>
      </w:r>
      <w:bookmarkEnd w:id="561"/>
      <w:bookmarkEnd w:id="562"/>
    </w:p>
    <w:p w14:paraId="25C3DBFA" w14:textId="61C4E9FD" w:rsidR="00F40A55" w:rsidRPr="00D66195" w:rsidRDefault="00825D96" w:rsidP="00C27C59">
      <w:pPr>
        <w:pStyle w:val="BodyText"/>
      </w:pPr>
      <w:r>
        <w:t>T</w:t>
      </w:r>
      <w:r w:rsidR="00F40A55" w:rsidRPr="00D66195">
        <w:t xml:space="preserve">he </w:t>
      </w:r>
      <w:r w:rsidR="00F40A55">
        <w:t>e</w:t>
      </w:r>
      <w:r w:rsidR="00F40A55" w:rsidRPr="00D66195">
        <w:t xml:space="preserve">conomy </w:t>
      </w:r>
      <w:r w:rsidR="00F40A55">
        <w:t>d</w:t>
      </w:r>
      <w:r w:rsidR="00F40A55" w:rsidRPr="00D66195">
        <w:t>omain</w:t>
      </w:r>
      <w:r>
        <w:t xml:space="preserve"> has</w:t>
      </w:r>
      <w:r w:rsidR="00F40A55" w:rsidRPr="00D66195">
        <w:t xml:space="preserve"> gaps in knowledge, information and data that would benefit from further research to understand and address the priority risks and opportunities. At present there is some understanding of how certain sectors in the New Zealand’s economy</w:t>
      </w:r>
      <w:r w:rsidR="00F40A55">
        <w:t xml:space="preserve"> (</w:t>
      </w:r>
      <w:r w:rsidR="00F40A55" w:rsidRPr="00D66195">
        <w:t>includ</w:t>
      </w:r>
      <w:r w:rsidR="00F40A55">
        <w:t>ing</w:t>
      </w:r>
      <w:r w:rsidR="00F40A55" w:rsidRPr="00D66195">
        <w:t xml:space="preserve"> primary industries and tourism</w:t>
      </w:r>
      <w:r w:rsidR="00F40A55">
        <w:t>)</w:t>
      </w:r>
      <w:r w:rsidR="00F40A55" w:rsidRPr="00D66195">
        <w:t xml:space="preserve"> might be affected by climate change</w:t>
      </w:r>
      <w:r w:rsidR="00F40A55">
        <w:t>;</w:t>
      </w:r>
      <w:r w:rsidR="00F40A55" w:rsidRPr="00D66195">
        <w:t xml:space="preserve"> even in these sectors</w:t>
      </w:r>
      <w:r w:rsidR="00F40A55">
        <w:t xml:space="preserve"> though,</w:t>
      </w:r>
      <w:r w:rsidR="00F40A55" w:rsidRPr="00D66195">
        <w:t xml:space="preserve"> significant knowledge gaps remain. </w:t>
      </w:r>
    </w:p>
    <w:p w14:paraId="65DABC84" w14:textId="02EFB224" w:rsidR="00F40A55" w:rsidRPr="00D66195" w:rsidRDefault="00F40A55" w:rsidP="00C27C59">
      <w:pPr>
        <w:pStyle w:val="BodyText"/>
      </w:pPr>
      <w:r w:rsidRPr="00D66195">
        <w:t xml:space="preserve">The land-based primary sector would benefit from further research into how autonomous adaptation can best be </w:t>
      </w:r>
      <w:r>
        <w:t>supported</w:t>
      </w:r>
      <w:r w:rsidRPr="00D66195">
        <w:t xml:space="preserve">. </w:t>
      </w:r>
      <w:r>
        <w:t>There are also g</w:t>
      </w:r>
      <w:r w:rsidRPr="00D66195">
        <w:t xml:space="preserve">aps in understanding </w:t>
      </w:r>
      <w:r>
        <w:t xml:space="preserve">of </w:t>
      </w:r>
      <w:r w:rsidRPr="00D66195">
        <w:t xml:space="preserve">how changed frequency </w:t>
      </w:r>
      <w:r>
        <w:t>of</w:t>
      </w:r>
      <w:r w:rsidRPr="00D66195">
        <w:t xml:space="preserve"> extreme events could affect production systems and how the sector can prepare for this disruption. </w:t>
      </w:r>
      <w:r w:rsidRPr="00D66195">
        <w:rPr>
          <w:rFonts w:cs="Arial"/>
        </w:rPr>
        <w:t xml:space="preserve">Commercial fisheries </w:t>
      </w:r>
      <w:r w:rsidRPr="00D66195">
        <w:t xml:space="preserve">suffer from a general lack of research, including around the vulnerability of </w:t>
      </w:r>
      <w:r>
        <w:t>both particular</w:t>
      </w:r>
      <w:r w:rsidRPr="00D66195">
        <w:t xml:space="preserve"> species </w:t>
      </w:r>
      <w:r>
        <w:t>and entire</w:t>
      </w:r>
      <w:r w:rsidRPr="00D66195">
        <w:t xml:space="preserve"> ecosystems.</w:t>
      </w:r>
      <w:r>
        <w:t xml:space="preserve"> </w:t>
      </w:r>
    </w:p>
    <w:p w14:paraId="137F04B9" w14:textId="37695A2C" w:rsidR="00F40A55" w:rsidRPr="00D66195" w:rsidRDefault="00F40A55" w:rsidP="00C27C59">
      <w:pPr>
        <w:pStyle w:val="BodyText"/>
      </w:pPr>
      <w:r w:rsidRPr="00D66195">
        <w:t xml:space="preserve">Further research is </w:t>
      </w:r>
      <w:r>
        <w:t>needed</w:t>
      </w:r>
      <w:r w:rsidRPr="00D66195">
        <w:t xml:space="preserve"> to understand the future vulnerability and economic resilience of the tourism sector </w:t>
      </w:r>
      <w:r w:rsidR="00E673BA">
        <w:t xml:space="preserve">in relation </w:t>
      </w:r>
      <w:r w:rsidRPr="00D66195">
        <w:t xml:space="preserve">to climate change impacts and </w:t>
      </w:r>
      <w:r>
        <w:t>how to support</w:t>
      </w:r>
      <w:r w:rsidRPr="00D66195">
        <w:t xml:space="preserve"> effective adaptation and avoid maladaptation.</w:t>
      </w:r>
    </w:p>
    <w:p w14:paraId="0AE4EED9" w14:textId="67951372" w:rsidR="00F40A55" w:rsidRDefault="00F40A55" w:rsidP="00C27C59">
      <w:pPr>
        <w:pStyle w:val="BodyText"/>
      </w:pPr>
      <w:r w:rsidRPr="00D66195">
        <w:t>It is unclear h</w:t>
      </w:r>
      <w:r w:rsidRPr="00D66195">
        <w:rPr>
          <w:rFonts w:asciiTheme="minorHAnsi" w:hAnsiTheme="minorHAnsi"/>
        </w:rPr>
        <w:t xml:space="preserve">ow climate change impacts might flow into and through New Zealand’s financial system. </w:t>
      </w:r>
      <w:r w:rsidR="00E673BA">
        <w:t>V</w:t>
      </w:r>
      <w:r w:rsidRPr="00D66195">
        <w:t>ery limited evidence</w:t>
      </w:r>
      <w:r w:rsidR="00E673BA">
        <w:t xml:space="preserve"> is available</w:t>
      </w:r>
      <w:r w:rsidRPr="00D66195">
        <w:t xml:space="preserve"> on how climate change will impact the banking and insurance sectors</w:t>
      </w:r>
      <w:r w:rsidR="00E673BA">
        <w:t>,</w:t>
      </w:r>
      <w:r w:rsidRPr="00D66195">
        <w:t xml:space="preserve"> on which the New Zealand economy depends. There is no consistent data collection system across New Zealand on insurance sector retreat; data in general is collected by councils in an ad hoc manner. A key knowledge gap relates to the exposure of housing stock to insurance sector retreat</w:t>
      </w:r>
      <w:r>
        <w:t xml:space="preserve"> </w:t>
      </w:r>
      <w:r w:rsidRPr="00D66195">
        <w:t xml:space="preserve">(Storey et al, 2015). </w:t>
      </w:r>
    </w:p>
    <w:p w14:paraId="0BABB2CF" w14:textId="77777777" w:rsidR="00EB4455" w:rsidRDefault="00EB4455">
      <w:pPr>
        <w:spacing w:before="0" w:after="200" w:line="276" w:lineRule="auto"/>
        <w:jc w:val="left"/>
      </w:pPr>
      <w:r>
        <w:br w:type="page"/>
      </w:r>
    </w:p>
    <w:p w14:paraId="54F7569C" w14:textId="77777777" w:rsidR="00C55FA1" w:rsidRPr="00D66195" w:rsidRDefault="00C55FA1" w:rsidP="0026522C">
      <w:pPr>
        <w:pStyle w:val="Heading1"/>
        <w:numPr>
          <w:ilvl w:val="0"/>
          <w:numId w:val="16"/>
        </w:numPr>
      </w:pPr>
      <w:bookmarkStart w:id="563" w:name="_Built_environment_domain"/>
      <w:bookmarkStart w:id="564" w:name="_Toc35710384"/>
      <w:bookmarkStart w:id="565" w:name="_Toc37153181"/>
      <w:bookmarkStart w:id="566" w:name="_Toc37404114"/>
      <w:bookmarkStart w:id="567" w:name="_Ref37416058"/>
      <w:bookmarkStart w:id="568" w:name="_Toc40696489"/>
      <w:bookmarkStart w:id="569" w:name="_Ref41567042"/>
      <w:bookmarkStart w:id="570" w:name="_Toc45888089"/>
      <w:bookmarkEnd w:id="563"/>
      <w:r w:rsidRPr="00D66195">
        <w:lastRenderedPageBreak/>
        <w:t xml:space="preserve">Built </w:t>
      </w:r>
      <w:r>
        <w:t>e</w:t>
      </w:r>
      <w:r w:rsidRPr="00D66195">
        <w:t xml:space="preserve">nvironment </w:t>
      </w:r>
      <w:r>
        <w:t>d</w:t>
      </w:r>
      <w:r w:rsidRPr="00D66195">
        <w:t>omain</w:t>
      </w:r>
      <w:bookmarkEnd w:id="564"/>
      <w:r w:rsidRPr="00D66195">
        <w:t xml:space="preserve"> | Rohe </w:t>
      </w:r>
      <w:r>
        <w:t>t</w:t>
      </w:r>
      <w:r w:rsidRPr="00D66195">
        <w:t xml:space="preserve">ūranga </w:t>
      </w:r>
      <w:r>
        <w:t>t</w:t>
      </w:r>
      <w:r w:rsidRPr="00D66195">
        <w:t>angata</w:t>
      </w:r>
      <w:bookmarkEnd w:id="565"/>
      <w:bookmarkEnd w:id="566"/>
      <w:bookmarkEnd w:id="567"/>
      <w:bookmarkEnd w:id="568"/>
      <w:bookmarkEnd w:id="569"/>
      <w:bookmarkEnd w:id="570"/>
    </w:p>
    <w:p w14:paraId="2FC28D58" w14:textId="77777777" w:rsidR="00C55FA1" w:rsidRPr="00D66195" w:rsidRDefault="00C55FA1" w:rsidP="00554444">
      <w:pPr>
        <w:pStyle w:val="Heading2"/>
        <w:numPr>
          <w:ilvl w:val="0"/>
          <w:numId w:val="38"/>
        </w:numPr>
        <w:spacing w:before="240"/>
      </w:pPr>
      <w:bookmarkStart w:id="571" w:name="_Toc35710385"/>
      <w:bookmarkStart w:id="572" w:name="_Toc37153182"/>
      <w:bookmarkStart w:id="573" w:name="_Toc37404115"/>
      <w:bookmarkStart w:id="574" w:name="_Toc40302901"/>
      <w:bookmarkStart w:id="575" w:name="_Toc40696490"/>
      <w:bookmarkStart w:id="576" w:name="_Toc45888090"/>
      <w:r w:rsidRPr="00D66195">
        <w:t>Domain description</w:t>
      </w:r>
      <w:bookmarkEnd w:id="571"/>
      <w:bookmarkEnd w:id="572"/>
      <w:bookmarkEnd w:id="573"/>
      <w:bookmarkEnd w:id="574"/>
      <w:bookmarkEnd w:id="575"/>
      <w:bookmarkEnd w:id="576"/>
      <w:r w:rsidRPr="00D66195">
        <w:t xml:space="preserve"> </w:t>
      </w:r>
    </w:p>
    <w:p w14:paraId="55B5274F" w14:textId="3D635C65" w:rsidR="00C55FA1" w:rsidRPr="00D66195" w:rsidRDefault="00C55FA1" w:rsidP="00697897">
      <w:pPr>
        <w:pStyle w:val="BodyText"/>
      </w:pPr>
      <w:r w:rsidRPr="00D66195">
        <w:t xml:space="preserve">The </w:t>
      </w:r>
      <w:r>
        <w:t>b</w:t>
      </w:r>
      <w:r w:rsidRPr="00D66195">
        <w:t xml:space="preserve">uilt </w:t>
      </w:r>
      <w:r>
        <w:t>e</w:t>
      </w:r>
      <w:r w:rsidRPr="00D66195">
        <w:t xml:space="preserve">nvironment </w:t>
      </w:r>
      <w:r>
        <w:t>d</w:t>
      </w:r>
      <w:r w:rsidRPr="00D66195">
        <w:t xml:space="preserve">omain refers to the set and configuration of physical infrastructure, transport and buildings. It consists of buildings and housing, energy, </w:t>
      </w:r>
      <w:r>
        <w:t xml:space="preserve">the </w:t>
      </w:r>
      <w:r w:rsidRPr="00D66195">
        <w:t>three waters</w:t>
      </w:r>
      <w:r>
        <w:t xml:space="preserve"> (drinking, storm and waste)</w:t>
      </w:r>
      <w:r w:rsidRPr="00D66195">
        <w:t xml:space="preserve">, transport, </w:t>
      </w:r>
      <w:r>
        <w:t>H</w:t>
      </w:r>
      <w:r w:rsidRPr="00D66195">
        <w:t>e Whare Āhuru He Oranga Tāngata</w:t>
      </w:r>
      <w:r>
        <w:t xml:space="preserve"> (the </w:t>
      </w:r>
      <w:r w:rsidRPr="00E173B5">
        <w:t>Māori</w:t>
      </w:r>
      <w:r>
        <w:t xml:space="preserve"> Housing </w:t>
      </w:r>
      <w:r w:rsidR="00E673BA">
        <w:t>S</w:t>
      </w:r>
      <w:r>
        <w:t>trategy)</w:t>
      </w:r>
      <w:r w:rsidRPr="00D66195">
        <w:t>, urban spaces, waste management and flood management.</w:t>
      </w:r>
    </w:p>
    <w:p w14:paraId="21B1E056" w14:textId="77777777" w:rsidR="00C55FA1" w:rsidRPr="00D66195" w:rsidRDefault="00C55FA1" w:rsidP="00697897">
      <w:pPr>
        <w:pStyle w:val="BodyText"/>
      </w:pPr>
      <w:r w:rsidRPr="00D66195">
        <w:t xml:space="preserve">Box 8 provides a Māori perspective on this domain and an overview of the significance of </w:t>
      </w:r>
      <w:r>
        <w:t xml:space="preserve">domain </w:t>
      </w:r>
      <w:r w:rsidRPr="00D66195">
        <w:t>risks to Māori values and wellbeing.</w:t>
      </w:r>
    </w:p>
    <w:p w14:paraId="3FF80687" w14:textId="77777777" w:rsidR="00C55FA1" w:rsidRPr="00D66195" w:rsidRDefault="00C55FA1" w:rsidP="00C55FA1">
      <w:pPr>
        <w:pStyle w:val="Boxheadings"/>
      </w:pPr>
      <w:bookmarkStart w:id="577" w:name="_Toc45391993"/>
      <w:r w:rsidRPr="00D66195">
        <w:t>Box 8</w:t>
      </w:r>
      <w:r>
        <w:t>:</w:t>
      </w:r>
      <w:r w:rsidRPr="00D66195">
        <w:tab/>
        <w:t xml:space="preserve">Māori perspective on </w:t>
      </w:r>
      <w:r>
        <w:t>rohe t</w:t>
      </w:r>
      <w:r w:rsidRPr="00D66195">
        <w:t xml:space="preserve">ūranga </w:t>
      </w:r>
      <w:r>
        <w:t>t</w:t>
      </w:r>
      <w:r w:rsidRPr="00D66195">
        <w:t xml:space="preserve">angata </w:t>
      </w:r>
      <w:r>
        <w:t>–</w:t>
      </w:r>
      <w:r w:rsidRPr="00D66195">
        <w:t xml:space="preserve"> the </w:t>
      </w:r>
      <w:r>
        <w:t>b</w:t>
      </w:r>
      <w:r w:rsidRPr="00D66195">
        <w:t xml:space="preserve">uilt </w:t>
      </w:r>
      <w:r>
        <w:t>e</w:t>
      </w:r>
      <w:r w:rsidRPr="00D66195">
        <w:t xml:space="preserve">nvironment </w:t>
      </w:r>
      <w:r>
        <w:t>d</w:t>
      </w:r>
      <w:r w:rsidRPr="00D66195">
        <w:t>omain</w:t>
      </w:r>
      <w:bookmarkEnd w:id="577"/>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C55FA1" w:rsidRPr="00D66195" w14:paraId="079A45C7" w14:textId="77777777" w:rsidTr="003246C6">
        <w:tc>
          <w:tcPr>
            <w:tcW w:w="8543" w:type="dxa"/>
            <w:shd w:val="clear" w:color="auto" w:fill="D2DDE2" w:themeFill="accent3"/>
          </w:tcPr>
          <w:p w14:paraId="291F473B" w14:textId="1EC400FC" w:rsidR="00C55FA1" w:rsidRPr="00697897" w:rsidRDefault="00C55FA1" w:rsidP="00697897">
            <w:pPr>
              <w:pStyle w:val="Blueboxheading"/>
            </w:pPr>
            <w:r w:rsidRPr="00697897">
              <w:t xml:space="preserve">Rohe </w:t>
            </w:r>
            <w:r w:rsidR="00C9090C">
              <w:t>t</w:t>
            </w:r>
            <w:r w:rsidRPr="00697897">
              <w:t xml:space="preserve">ūranga </w:t>
            </w:r>
            <w:r w:rsidR="00C9090C">
              <w:t>t</w:t>
            </w:r>
            <w:r w:rsidRPr="00697897">
              <w:t xml:space="preserve">angata | </w:t>
            </w:r>
            <w:r w:rsidR="00C9090C">
              <w:t>b</w:t>
            </w:r>
            <w:r w:rsidRPr="00697897">
              <w:t xml:space="preserve">uilt </w:t>
            </w:r>
            <w:r w:rsidR="00C9090C">
              <w:t>e</w:t>
            </w:r>
            <w:r w:rsidRPr="00697897">
              <w:t xml:space="preserve">nvironment </w:t>
            </w:r>
            <w:r w:rsidR="00C9090C">
              <w:t>domain</w:t>
            </w:r>
          </w:p>
          <w:p w14:paraId="2FFC6246" w14:textId="0E494E8F" w:rsidR="00C55FA1" w:rsidRPr="00697897" w:rsidRDefault="00C55FA1" w:rsidP="00697897">
            <w:pPr>
              <w:pStyle w:val="Blueboxtext"/>
            </w:pPr>
            <w:r w:rsidRPr="00697897">
              <w:t>Te rohe tūranga tangata (the built environment) includes infrastructure and built indigenous places that enable Māori to connect with and reinforce a sense of place and identity. The risks outlined in this section include those related to built structures intrinsically linked to whakapapa (genealogy) such as k</w:t>
            </w:r>
            <w:r w:rsidR="00C9090C">
              <w:rPr>
                <w:rFonts w:cs="Calibri"/>
              </w:rPr>
              <w:t>ā</w:t>
            </w:r>
            <w:r w:rsidRPr="00697897">
              <w:t>inga (homes), wharenui and marae (meeting houses and grounds), and urupā (burial grounds). These are important places for the expression of whanaungatanga (kinship) and manaaki (hospitality) for Māori, and as a consequence there is</w:t>
            </w:r>
            <w:r w:rsidR="00FE1A21">
              <w:t> </w:t>
            </w:r>
            <w:r w:rsidRPr="00697897">
              <w:t>a direct connection to the rohe t</w:t>
            </w:r>
            <w:r w:rsidR="00C9090C">
              <w:t>a</w:t>
            </w:r>
            <w:r w:rsidRPr="00697897">
              <w:t xml:space="preserve">ngata (human domain). </w:t>
            </w:r>
            <w:r w:rsidR="00C9090C">
              <w:t>Because</w:t>
            </w:r>
            <w:r w:rsidRPr="00697897">
              <w:t xml:space="preserve"> many of these built structures</w:t>
            </w:r>
            <w:r w:rsidR="00C9090C">
              <w:t xml:space="preserve"> are located</w:t>
            </w:r>
            <w:r w:rsidRPr="00697897">
              <w:t xml:space="preserve"> in Aotearoa’s coastal areas, some are at risk of being damaged or destroyed, </w:t>
            </w:r>
            <w:r w:rsidR="00C9090C">
              <w:t>yet</w:t>
            </w:r>
            <w:r w:rsidRPr="00697897">
              <w:t xml:space="preserve"> their inherent connection to place</w:t>
            </w:r>
            <w:r w:rsidR="00C9090C">
              <w:t xml:space="preserve"> makes</w:t>
            </w:r>
            <w:r w:rsidRPr="00697897">
              <w:t xml:space="preserve"> relocation of these structures</w:t>
            </w:r>
            <w:r w:rsidR="00C9090C">
              <w:t xml:space="preserve"> and </w:t>
            </w:r>
            <w:r w:rsidRPr="00697897">
              <w:t>places challenging.</w:t>
            </w:r>
          </w:p>
          <w:p w14:paraId="0052E7FB" w14:textId="585DE22F" w:rsidR="00C55FA1" w:rsidRPr="00697897" w:rsidRDefault="00AA4DA5" w:rsidP="006C3282">
            <w:pPr>
              <w:pStyle w:val="Blueboxtext"/>
              <w:spacing w:after="240"/>
            </w:pPr>
            <w:r>
              <w:t>The r</w:t>
            </w:r>
            <w:r w:rsidR="00C55FA1" w:rsidRPr="00697897">
              <w:t>isks to infrastructure also identified below relate to landfill failure, linear infrastructure and wai (water). These include risks to water security, supply and wastewater. Wainuiātea, the great expanse of water, connects Māori to the origins of creation, to Ranginui (sky father) and Papat</w:t>
            </w:r>
            <w:r w:rsidR="006C3282">
              <w:rPr>
                <w:rFonts w:cs="Calibri"/>
              </w:rPr>
              <w:t>ūā</w:t>
            </w:r>
            <w:r w:rsidR="00C55FA1" w:rsidRPr="00697897">
              <w:t>nuku (earth mother). Risks that may affect the mauri (life force and essence) of water, or access to it, are of critical concern and linked to the</w:t>
            </w:r>
            <w:r w:rsidR="00FE1A21">
              <w:t> </w:t>
            </w:r>
            <w:r w:rsidR="00C55FA1" w:rsidRPr="00697897">
              <w:t>whakapapa connection of Māori. The consequences for Māori of the water risks identified include the contamination and diminishing mauri of bodies of water, and potential effects on the ability of Māori to participate in cultural practices such as gathering of</w:t>
            </w:r>
            <w:r w:rsidR="00FE1A21">
              <w:t> </w:t>
            </w:r>
            <w:r w:rsidR="00C55FA1" w:rsidRPr="00697897">
              <w:t xml:space="preserve">food (māhinga kai). </w:t>
            </w:r>
          </w:p>
        </w:tc>
      </w:tr>
    </w:tbl>
    <w:p w14:paraId="4473A29C" w14:textId="77777777" w:rsidR="00C55FA1" w:rsidRPr="00D66195" w:rsidRDefault="00C55FA1" w:rsidP="00554444">
      <w:pPr>
        <w:pStyle w:val="Heading2"/>
        <w:numPr>
          <w:ilvl w:val="0"/>
          <w:numId w:val="38"/>
        </w:numPr>
      </w:pPr>
      <w:bookmarkStart w:id="578" w:name="_Toc35710386"/>
      <w:bookmarkStart w:id="579" w:name="_Toc37153183"/>
      <w:bookmarkStart w:id="580" w:name="_Toc37404116"/>
      <w:bookmarkStart w:id="581" w:name="_Toc40302902"/>
      <w:bookmarkStart w:id="582" w:name="_Toc40696491"/>
      <w:bookmarkStart w:id="583" w:name="_Toc45888091"/>
      <w:r w:rsidRPr="00D66195">
        <w:t>Snapshot of issues and themes</w:t>
      </w:r>
      <w:bookmarkEnd w:id="578"/>
      <w:bookmarkEnd w:id="579"/>
      <w:bookmarkEnd w:id="580"/>
      <w:bookmarkEnd w:id="581"/>
      <w:bookmarkEnd w:id="582"/>
      <w:bookmarkEnd w:id="583"/>
      <w:r w:rsidRPr="00D66195">
        <w:t xml:space="preserve"> </w:t>
      </w:r>
    </w:p>
    <w:p w14:paraId="23320F2F" w14:textId="77777777" w:rsidR="00C55FA1" w:rsidRPr="00D66195" w:rsidRDefault="00C55FA1" w:rsidP="009341EB">
      <w:pPr>
        <w:pStyle w:val="BodyText"/>
      </w:pPr>
      <w:r w:rsidRPr="00D66195">
        <w:t xml:space="preserve">Achieving climate resilience in the built environment is essential for the continued wellbeing and prosperity of New Zealanders. The built environment, comprising buildings and infrastructure, provides the services essential for society and the economy to function. </w:t>
      </w:r>
    </w:p>
    <w:p w14:paraId="527D446E" w14:textId="343B4F98" w:rsidR="00C55FA1" w:rsidRPr="00D66195" w:rsidRDefault="00C55FA1" w:rsidP="009341EB">
      <w:pPr>
        <w:pStyle w:val="BodyText"/>
      </w:pPr>
      <w:r w:rsidRPr="00D66195">
        <w:t xml:space="preserve">Climate change will impact </w:t>
      </w:r>
      <w:r w:rsidR="006C3282">
        <w:t xml:space="preserve">on </w:t>
      </w:r>
      <w:r w:rsidRPr="00D66195">
        <w:t xml:space="preserve">buildings across New Zealand, including residential housing, commercial buildings and public buildings such as schools and hospitals. Critical infrastructure, such as transport, water, electricity and waste systems, </w:t>
      </w:r>
      <w:r w:rsidR="006C3282">
        <w:t>is</w:t>
      </w:r>
      <w:r w:rsidR="006C3282" w:rsidRPr="00D66195">
        <w:t xml:space="preserve"> </w:t>
      </w:r>
      <w:r w:rsidRPr="00D66195">
        <w:t xml:space="preserve">also at risk. </w:t>
      </w:r>
    </w:p>
    <w:p w14:paraId="2AB71F4E" w14:textId="4B9A6985" w:rsidR="00C55FA1" w:rsidRPr="00D66195" w:rsidRDefault="00C55FA1" w:rsidP="002850C4">
      <w:pPr>
        <w:pStyle w:val="BodyText"/>
        <w:keepLines/>
        <w:spacing w:before="100" w:after="100"/>
      </w:pPr>
      <w:r w:rsidRPr="00D66195">
        <w:lastRenderedPageBreak/>
        <w:t xml:space="preserve">Climate change </w:t>
      </w:r>
      <w:r w:rsidR="006C3282">
        <w:t>is</w:t>
      </w:r>
      <w:r w:rsidR="006C3282" w:rsidRPr="00D66195">
        <w:t xml:space="preserve"> </w:t>
      </w:r>
      <w:r>
        <w:t xml:space="preserve">also </w:t>
      </w:r>
      <w:r w:rsidRPr="00D66195">
        <w:t xml:space="preserve">likely </w:t>
      </w:r>
      <w:r w:rsidR="006C3282">
        <w:t xml:space="preserve">to </w:t>
      </w:r>
      <w:r w:rsidRPr="00D66195">
        <w:t>result in increased costs to manage and maintain urban infrastructure, facilities and amenities, and an overall reduction in levels of service for communities. Impacts associated with disruption to infrastructure not only</w:t>
      </w:r>
      <w:r w:rsidR="006C3282" w:rsidRPr="006C3282">
        <w:t xml:space="preserve"> </w:t>
      </w:r>
      <w:r w:rsidR="006C3282" w:rsidRPr="00D66195">
        <w:t>will</w:t>
      </w:r>
      <w:r w:rsidRPr="00D66195">
        <w:t xml:space="preserve"> </w:t>
      </w:r>
      <w:r w:rsidR="006C3282">
        <w:t>apply directly to</w:t>
      </w:r>
      <w:r w:rsidR="006C3282" w:rsidRPr="00D66195">
        <w:t xml:space="preserve"> </w:t>
      </w:r>
      <w:r w:rsidRPr="00D66195">
        <w:t>assets</w:t>
      </w:r>
      <w:r w:rsidR="002850C4">
        <w:t> </w:t>
      </w:r>
      <w:r w:rsidRPr="00D66195">
        <w:t>themselves</w:t>
      </w:r>
      <w:r>
        <w:t>,</w:t>
      </w:r>
      <w:r w:rsidRPr="00D66195">
        <w:t xml:space="preserve"> but also </w:t>
      </w:r>
      <w:r w:rsidR="006C3282">
        <w:t xml:space="preserve">will </w:t>
      </w:r>
      <w:r w:rsidRPr="00D66195">
        <w:t xml:space="preserve">have cascading consequences </w:t>
      </w:r>
      <w:r w:rsidR="006C3282">
        <w:t>for</w:t>
      </w:r>
      <w:r w:rsidR="006C3282" w:rsidRPr="00D66195">
        <w:t xml:space="preserve"> </w:t>
      </w:r>
      <w:r w:rsidRPr="00D66195">
        <w:t>communities and</w:t>
      </w:r>
      <w:r w:rsidR="006C3282">
        <w:t> </w:t>
      </w:r>
      <w:r w:rsidRPr="00D66195">
        <w:t>activities.</w:t>
      </w:r>
    </w:p>
    <w:p w14:paraId="4E38CA07" w14:textId="0E512FED" w:rsidR="00C55FA1" w:rsidRPr="00D66195" w:rsidRDefault="00C55FA1" w:rsidP="002850C4">
      <w:pPr>
        <w:pStyle w:val="BodyText"/>
        <w:spacing w:before="100" w:after="100"/>
      </w:pPr>
      <w:r w:rsidRPr="00D66195">
        <w:t xml:space="preserve">Climate hazards likely to impact </w:t>
      </w:r>
      <w:r w:rsidR="006C3282">
        <w:t xml:space="preserve">on </w:t>
      </w:r>
      <w:r w:rsidRPr="00D66195">
        <w:t>the built environment include higher temperatures (hot days</w:t>
      </w:r>
      <w:r w:rsidR="000879C7">
        <w:t> </w:t>
      </w:r>
      <w:r w:rsidRPr="00D66195">
        <w:t>and heatwaves), changes in rainfall and wind patterns, sea</w:t>
      </w:r>
      <w:r>
        <w:t>-</w:t>
      </w:r>
      <w:r w:rsidRPr="00D66195">
        <w:t>level rise, extreme weather events</w:t>
      </w:r>
      <w:r w:rsidR="009341EB">
        <w:t> </w:t>
      </w:r>
      <w:r w:rsidRPr="00D66195">
        <w:t>(heavy rainfall and strong winds), drought and fire weather. Climate change will also exacerbate natural hazards already being felt across many communities, including inland and</w:t>
      </w:r>
      <w:r w:rsidR="009341EB">
        <w:t> </w:t>
      </w:r>
      <w:r w:rsidRPr="00D66195">
        <w:t>coastal flooding, storm surges, rising groundwater, erosion, landslides and increased liquefaction susceptibility. Recent publications have quantified the exposure of sectors of New</w:t>
      </w:r>
      <w:r w:rsidR="009341EB">
        <w:t> </w:t>
      </w:r>
      <w:r w:rsidRPr="00D66195">
        <w:t>Zealand’s built environment, highlight</w:t>
      </w:r>
      <w:r w:rsidR="0066600F">
        <w:t>ing</w:t>
      </w:r>
      <w:r w:rsidRPr="00D66195">
        <w:t xml:space="preserve"> the potential for climate change to have significant impacts, potentially </w:t>
      </w:r>
      <w:r w:rsidR="0066600F">
        <w:t>on</w:t>
      </w:r>
      <w:r w:rsidR="0066600F" w:rsidRPr="00D66195">
        <w:t xml:space="preserve"> </w:t>
      </w:r>
      <w:r w:rsidRPr="00D66195">
        <w:t>infrastructure worth billions of dollars</w:t>
      </w:r>
      <w:r>
        <w:t xml:space="preserve"> </w:t>
      </w:r>
      <w:r w:rsidRPr="00D66195">
        <w:t>(</w:t>
      </w:r>
      <w:r w:rsidRPr="00B615DE">
        <w:t>Local Government New Zealand</w:t>
      </w:r>
      <w:r w:rsidRPr="00D66195">
        <w:t>, 2019</w:t>
      </w:r>
      <w:r w:rsidR="0066600F">
        <w:t>;</w:t>
      </w:r>
      <w:r w:rsidR="0066600F" w:rsidRPr="0066600F">
        <w:t xml:space="preserve"> </w:t>
      </w:r>
      <w:r w:rsidR="0066600F" w:rsidRPr="00D66195">
        <w:t>Parliamentary Commissioner for the Environment, 2015</w:t>
      </w:r>
      <w:r w:rsidRPr="00D66195">
        <w:t>).</w:t>
      </w:r>
    </w:p>
    <w:p w14:paraId="73AB4E73" w14:textId="041AA80A" w:rsidR="00C55FA1" w:rsidRPr="00D66195" w:rsidRDefault="00C55FA1" w:rsidP="002850C4">
      <w:pPr>
        <w:pStyle w:val="BodyText"/>
        <w:spacing w:before="100" w:after="100"/>
      </w:pPr>
      <w:r w:rsidRPr="00D66195">
        <w:t xml:space="preserve">Many of New Zealand’s major urban areas are located either on the coast or </w:t>
      </w:r>
      <w:r>
        <w:t>on</w:t>
      </w:r>
      <w:r w:rsidRPr="00D66195">
        <w:t xml:space="preserve"> river floodplains. The impact of coastal and inland flooding is well documented for New Zealand and presents a current and increasing risk for the built environment. </w:t>
      </w:r>
    </w:p>
    <w:p w14:paraId="0DED7ECD" w14:textId="4A991B97" w:rsidR="00C55FA1" w:rsidRPr="00D66195" w:rsidRDefault="00C55FA1" w:rsidP="002850C4">
      <w:pPr>
        <w:pStyle w:val="BodyText"/>
        <w:spacing w:before="100" w:after="100"/>
      </w:pPr>
      <w:r w:rsidRPr="00D66195">
        <w:t>Groundwater rise (influenced by sea</w:t>
      </w:r>
      <w:r>
        <w:t>-</w:t>
      </w:r>
      <w:r w:rsidRPr="00D66195">
        <w:t>level rise) is an emerging risk to the built environment, impacting</w:t>
      </w:r>
      <w:r w:rsidR="00E91A30">
        <w:t xml:space="preserve"> on</w:t>
      </w:r>
      <w:r w:rsidRPr="00D66195">
        <w:t xml:space="preserve"> buildings</w:t>
      </w:r>
      <w:r>
        <w:t xml:space="preserve"> and</w:t>
      </w:r>
      <w:r w:rsidRPr="00D66195">
        <w:t xml:space="preserve"> </w:t>
      </w:r>
      <w:r>
        <w:t>infrastructur</w:t>
      </w:r>
      <w:r w:rsidRPr="00D66195">
        <w:t xml:space="preserve">e </w:t>
      </w:r>
      <w:r>
        <w:t>and</w:t>
      </w:r>
      <w:r w:rsidRPr="00D66195">
        <w:t xml:space="preserve"> increas</w:t>
      </w:r>
      <w:r>
        <w:t>ing</w:t>
      </w:r>
      <w:r w:rsidRPr="00D66195">
        <w:t xml:space="preserve"> salinity in water supplies. </w:t>
      </w:r>
    </w:p>
    <w:p w14:paraId="6B263D09" w14:textId="77777777" w:rsidR="00C55FA1" w:rsidRPr="00D66195" w:rsidRDefault="00C55FA1" w:rsidP="002850C4">
      <w:pPr>
        <w:pStyle w:val="BodyText"/>
        <w:spacing w:before="100" w:after="100"/>
      </w:pPr>
      <w:r w:rsidRPr="00D66195">
        <w:t xml:space="preserve">Drought severity will increase in most regions of New Zealand and is considered a significant risk. In addition to reducing water availability, drought and increased temperatures can result in higher </w:t>
      </w:r>
      <w:r>
        <w:t xml:space="preserve">water </w:t>
      </w:r>
      <w:r w:rsidRPr="00D66195">
        <w:t>demand</w:t>
      </w:r>
      <w:r>
        <w:t>,</w:t>
      </w:r>
      <w:r w:rsidRPr="00D66195">
        <w:t xml:space="preserve"> exacerbat</w:t>
      </w:r>
      <w:r>
        <w:t>ing</w:t>
      </w:r>
      <w:r w:rsidRPr="00D66195">
        <w:t xml:space="preserve"> supply issues.</w:t>
      </w:r>
    </w:p>
    <w:p w14:paraId="350075CF" w14:textId="3EF423CF" w:rsidR="00C55FA1" w:rsidRPr="00D66195" w:rsidRDefault="00C55FA1" w:rsidP="002850C4">
      <w:pPr>
        <w:pStyle w:val="BodyText"/>
        <w:spacing w:before="100" w:after="100"/>
      </w:pPr>
      <w:r w:rsidRPr="00D66195">
        <w:t>While understanding of the built environment</w:t>
      </w:r>
      <w:r>
        <w:t>’s exposure</w:t>
      </w:r>
      <w:r w:rsidRPr="00D66195">
        <w:t xml:space="preserve"> to sea</w:t>
      </w:r>
      <w:r>
        <w:t>-</w:t>
      </w:r>
      <w:r w:rsidRPr="00D66195">
        <w:t>level rise and associated coastal hazards</w:t>
      </w:r>
      <w:r w:rsidR="00E91A30">
        <w:t xml:space="preserve"> is </w:t>
      </w:r>
      <w:r w:rsidR="00E91A30" w:rsidRPr="00D66195">
        <w:t>relatively strong</w:t>
      </w:r>
      <w:r w:rsidRPr="00D66195">
        <w:t xml:space="preserve">, </w:t>
      </w:r>
      <w:r w:rsidR="00E91A30">
        <w:t xml:space="preserve">less evidence is available to support </w:t>
      </w:r>
      <w:r w:rsidRPr="00D66195">
        <w:t>understanding of inland flooding, drought and wildfire. Further research is also needed to understand the sensitivity of the specific built environment sectors</w:t>
      </w:r>
      <w:r w:rsidR="00E91A30" w:rsidRPr="00D66195">
        <w:t>, particularly airports, ports and landfills</w:t>
      </w:r>
      <w:r w:rsidR="00E91A30">
        <w:t>,</w:t>
      </w:r>
      <w:r w:rsidRPr="00D66195">
        <w:t xml:space="preserve"> to climate change impacts. </w:t>
      </w:r>
    </w:p>
    <w:p w14:paraId="6DB463A2" w14:textId="77777777" w:rsidR="00C55FA1" w:rsidRDefault="00C55FA1" w:rsidP="00554444">
      <w:pPr>
        <w:pStyle w:val="Heading2"/>
        <w:numPr>
          <w:ilvl w:val="0"/>
          <w:numId w:val="38"/>
        </w:numPr>
        <w:spacing w:after="160"/>
      </w:pPr>
      <w:bookmarkStart w:id="584" w:name="_Toc35710387"/>
      <w:bookmarkStart w:id="585" w:name="_Toc37153184"/>
      <w:bookmarkStart w:id="586" w:name="_Toc37404117"/>
      <w:bookmarkStart w:id="587" w:name="_Toc40302903"/>
      <w:bookmarkStart w:id="588" w:name="_Toc40696492"/>
      <w:bookmarkStart w:id="589" w:name="_Toc45888092"/>
      <w:r w:rsidRPr="00D66195">
        <w:t>Summary of climate change risks and opportunities</w:t>
      </w:r>
      <w:bookmarkEnd w:id="584"/>
      <w:bookmarkEnd w:id="585"/>
      <w:bookmarkEnd w:id="586"/>
      <w:bookmarkEnd w:id="587"/>
      <w:bookmarkEnd w:id="588"/>
      <w:bookmarkEnd w:id="589"/>
    </w:p>
    <w:p w14:paraId="3C5F2B19" w14:textId="5F1804A5" w:rsidR="001D043C" w:rsidRPr="001D043C" w:rsidRDefault="003A32EA" w:rsidP="00977876">
      <w:pPr>
        <w:pStyle w:val="Tableheading2"/>
      </w:pPr>
      <w:bookmarkStart w:id="590" w:name="_Toc45391930"/>
      <w:r w:rsidRPr="00235C4C">
        <w:t>Summary of climate change risks</w:t>
      </w:r>
      <w:r>
        <w:t xml:space="preserve"> and opportunities in the b</w:t>
      </w:r>
      <w:r w:rsidR="001D043C">
        <w:t>uilt environment</w:t>
      </w:r>
      <w:r w:rsidR="00F300D5">
        <w:t xml:space="preserve"> domain</w:t>
      </w:r>
      <w:bookmarkEnd w:id="590"/>
    </w:p>
    <w:tbl>
      <w:tblPr>
        <w:tblW w:w="8505" w:type="dxa"/>
        <w:tblBorders>
          <w:top w:val="single" w:sz="4" w:space="0" w:color="0F7B7D"/>
          <w:bottom w:val="single" w:sz="4" w:space="0" w:color="0F7B7D"/>
          <w:insideH w:val="single" w:sz="4" w:space="0" w:color="0F7B7D"/>
          <w:insideV w:val="single" w:sz="4" w:space="0" w:color="0F7B7D"/>
        </w:tblBorders>
        <w:tblLayout w:type="fixed"/>
        <w:tblLook w:val="0000" w:firstRow="0" w:lastRow="0" w:firstColumn="0" w:lastColumn="0" w:noHBand="0" w:noVBand="0"/>
      </w:tblPr>
      <w:tblGrid>
        <w:gridCol w:w="6379"/>
        <w:gridCol w:w="852"/>
        <w:gridCol w:w="1274"/>
      </w:tblGrid>
      <w:tr w:rsidR="00322D16" w:rsidRPr="00322D16" w14:paraId="244DB546" w14:textId="77777777" w:rsidTr="00C83BCB">
        <w:trPr>
          <w:tblHeader/>
        </w:trPr>
        <w:tc>
          <w:tcPr>
            <w:tcW w:w="5000" w:type="pct"/>
            <w:gridSpan w:val="3"/>
            <w:tcBorders>
              <w:bottom w:val="nil"/>
            </w:tcBorders>
            <w:shd w:val="clear" w:color="auto" w:fill="0F7B7D"/>
          </w:tcPr>
          <w:p w14:paraId="2A0531A1" w14:textId="77777777" w:rsidR="00C55FA1" w:rsidRPr="00E765C9" w:rsidRDefault="00C55FA1" w:rsidP="0026522C">
            <w:pPr>
              <w:pStyle w:val="TableText"/>
              <w:rPr>
                <w:b/>
                <w:bCs/>
                <w:color w:val="FFFFFF" w:themeColor="background1"/>
                <w:szCs w:val="18"/>
              </w:rPr>
            </w:pPr>
            <w:bookmarkStart w:id="591" w:name="_Hlk41931282"/>
            <w:r w:rsidRPr="00E765C9">
              <w:rPr>
                <w:b/>
                <w:bCs/>
                <w:color w:val="FFFFFF" w:themeColor="background1"/>
                <w:szCs w:val="18"/>
              </w:rPr>
              <w:t xml:space="preserve">Built environment </w:t>
            </w:r>
          </w:p>
        </w:tc>
      </w:tr>
      <w:tr w:rsidR="00BB62B7" w:rsidRPr="00322D16" w14:paraId="6ED03F5F" w14:textId="77777777" w:rsidTr="00977876">
        <w:trPr>
          <w:tblHeader/>
        </w:trPr>
        <w:tc>
          <w:tcPr>
            <w:tcW w:w="3750" w:type="pct"/>
            <w:tcBorders>
              <w:top w:val="nil"/>
              <w:bottom w:val="nil"/>
              <w:right w:val="nil"/>
            </w:tcBorders>
            <w:shd w:val="clear" w:color="auto" w:fill="D2DDE2" w:themeFill="accent3"/>
          </w:tcPr>
          <w:p w14:paraId="542FF25B" w14:textId="77777777" w:rsidR="00BB62B7" w:rsidRPr="00BB62B7" w:rsidRDefault="00BB62B7" w:rsidP="00EE6A48">
            <w:pPr>
              <w:pStyle w:val="TableText"/>
              <w:spacing w:after="0"/>
            </w:pPr>
          </w:p>
        </w:tc>
        <w:tc>
          <w:tcPr>
            <w:tcW w:w="1250" w:type="pct"/>
            <w:gridSpan w:val="2"/>
            <w:tcBorders>
              <w:top w:val="nil"/>
              <w:left w:val="nil"/>
              <w:bottom w:val="nil"/>
            </w:tcBorders>
            <w:shd w:val="clear" w:color="auto" w:fill="D2DDE2" w:themeFill="accent3"/>
          </w:tcPr>
          <w:p w14:paraId="4E71622D" w14:textId="77777777" w:rsidR="00BB62B7" w:rsidRPr="00BB62B7" w:rsidRDefault="00BB62B7" w:rsidP="00EE6A48">
            <w:pPr>
              <w:pStyle w:val="TableText"/>
              <w:spacing w:after="0"/>
              <w:jc w:val="center"/>
              <w:rPr>
                <w:b/>
                <w:bCs/>
              </w:rPr>
            </w:pPr>
            <w:r>
              <w:rPr>
                <w:b/>
                <w:bCs/>
              </w:rPr>
              <w:t>Ratings</w:t>
            </w:r>
          </w:p>
        </w:tc>
      </w:tr>
      <w:tr w:rsidR="00415E81" w:rsidRPr="00415E81" w14:paraId="259F7C9D" w14:textId="77777777" w:rsidTr="00C83BCB">
        <w:trPr>
          <w:tblHeader/>
        </w:trPr>
        <w:tc>
          <w:tcPr>
            <w:tcW w:w="3750" w:type="pct"/>
            <w:tcBorders>
              <w:top w:val="nil"/>
              <w:right w:val="nil"/>
            </w:tcBorders>
            <w:shd w:val="clear" w:color="auto" w:fill="D2DDE2" w:themeFill="accent3"/>
            <w:tcMar>
              <w:top w:w="0" w:type="dxa"/>
            </w:tcMar>
          </w:tcPr>
          <w:p w14:paraId="461C1659" w14:textId="77777777" w:rsidR="00415E81" w:rsidRPr="00415E81" w:rsidRDefault="00415E81" w:rsidP="00EE6A48">
            <w:pPr>
              <w:pStyle w:val="TableText"/>
              <w:spacing w:before="0"/>
              <w:rPr>
                <w:b/>
                <w:bCs/>
                <w:szCs w:val="18"/>
              </w:rPr>
            </w:pPr>
            <w:r w:rsidRPr="00415E81">
              <w:rPr>
                <w:b/>
                <w:bCs/>
                <w:szCs w:val="18"/>
              </w:rPr>
              <w:t>Most significant risks</w:t>
            </w:r>
          </w:p>
        </w:tc>
        <w:tc>
          <w:tcPr>
            <w:tcW w:w="501" w:type="pct"/>
            <w:tcBorders>
              <w:top w:val="nil"/>
              <w:left w:val="nil"/>
              <w:right w:val="nil"/>
            </w:tcBorders>
            <w:shd w:val="clear" w:color="auto" w:fill="D2DDE2" w:themeFill="accent3"/>
          </w:tcPr>
          <w:p w14:paraId="3E923178" w14:textId="77777777" w:rsidR="00415E81" w:rsidRPr="00415E81" w:rsidRDefault="00BB62B7" w:rsidP="00497288">
            <w:pPr>
              <w:pStyle w:val="TableText"/>
              <w:spacing w:before="0"/>
              <w:jc w:val="center"/>
              <w:rPr>
                <w:b/>
                <w:bCs/>
                <w:szCs w:val="18"/>
              </w:rPr>
            </w:pPr>
            <w:r w:rsidRPr="00EE3B98">
              <w:rPr>
                <w:b/>
                <w:bCs/>
                <w:szCs w:val="18"/>
              </w:rPr>
              <w:t>Urgency</w:t>
            </w:r>
          </w:p>
        </w:tc>
        <w:tc>
          <w:tcPr>
            <w:tcW w:w="749" w:type="pct"/>
            <w:tcBorders>
              <w:top w:val="nil"/>
              <w:left w:val="nil"/>
              <w:right w:val="nil"/>
            </w:tcBorders>
            <w:shd w:val="clear" w:color="auto" w:fill="D2DDE2" w:themeFill="accent3"/>
          </w:tcPr>
          <w:p w14:paraId="098099F8" w14:textId="77777777" w:rsidR="00415E81" w:rsidRPr="00415E81" w:rsidRDefault="00BB62B7" w:rsidP="00EE6A48">
            <w:pPr>
              <w:pStyle w:val="TableText"/>
              <w:spacing w:before="0"/>
              <w:rPr>
                <w:b/>
                <w:bCs/>
                <w:szCs w:val="18"/>
              </w:rPr>
            </w:pPr>
            <w:r w:rsidRPr="00EE3B98">
              <w:rPr>
                <w:b/>
                <w:bCs/>
                <w:szCs w:val="18"/>
              </w:rPr>
              <w:t>Consequence</w:t>
            </w:r>
          </w:p>
        </w:tc>
      </w:tr>
      <w:tr w:rsidR="00EE6A48" w:rsidRPr="00EE3B98" w14:paraId="420D3136" w14:textId="77777777" w:rsidTr="00C83BCB">
        <w:tc>
          <w:tcPr>
            <w:tcW w:w="3750" w:type="pct"/>
            <w:shd w:val="clear" w:color="auto" w:fill="auto"/>
            <w:tcMar>
              <w:top w:w="0" w:type="dxa"/>
            </w:tcMar>
          </w:tcPr>
          <w:p w14:paraId="727C4B61" w14:textId="401DAD2D" w:rsidR="00EE6A48" w:rsidRPr="00322D16" w:rsidRDefault="00EE6A48" w:rsidP="00322D16">
            <w:pPr>
              <w:pStyle w:val="TableText"/>
            </w:pPr>
            <w:r w:rsidRPr="00322D16">
              <w:t>B1 Risk to potable water supplies (availability and quality) due to changes in rainfall, temperature, drought, extreme weather events and ongoing sea</w:t>
            </w:r>
            <w:r w:rsidR="00E91A30">
              <w:t>-</w:t>
            </w:r>
            <w:r w:rsidRPr="00322D16">
              <w:t>level rise.</w:t>
            </w:r>
          </w:p>
        </w:tc>
        <w:tc>
          <w:tcPr>
            <w:tcW w:w="501" w:type="pct"/>
          </w:tcPr>
          <w:p w14:paraId="2564B8DC" w14:textId="77777777" w:rsidR="00EE6A48" w:rsidRPr="00EE6A48" w:rsidRDefault="00EE6A48" w:rsidP="0026299D">
            <w:pPr>
              <w:pStyle w:val="TableText"/>
              <w:jc w:val="center"/>
            </w:pPr>
            <w:r w:rsidRPr="00EE6A48">
              <w:t>93*</w:t>
            </w:r>
          </w:p>
        </w:tc>
        <w:tc>
          <w:tcPr>
            <w:tcW w:w="749" w:type="pct"/>
            <w:shd w:val="clear" w:color="auto" w:fill="FFFFFF" w:themeFill="background1"/>
          </w:tcPr>
          <w:p w14:paraId="241483B3" w14:textId="77777777" w:rsidR="00EE6A48" w:rsidRPr="00EE6A48" w:rsidRDefault="00EE6A48" w:rsidP="00EE6A48">
            <w:pPr>
              <w:pStyle w:val="TableText"/>
            </w:pPr>
            <w:r w:rsidRPr="00EE6A48">
              <w:t>Extreme**</w:t>
            </w:r>
          </w:p>
        </w:tc>
      </w:tr>
      <w:tr w:rsidR="00EE6A48" w:rsidRPr="00EE3B98" w14:paraId="2BC58E10" w14:textId="77777777" w:rsidTr="00C83BCB">
        <w:tc>
          <w:tcPr>
            <w:tcW w:w="3750" w:type="pct"/>
            <w:tcBorders>
              <w:bottom w:val="nil"/>
            </w:tcBorders>
            <w:shd w:val="clear" w:color="auto" w:fill="auto"/>
            <w:tcMar>
              <w:top w:w="0" w:type="dxa"/>
            </w:tcMar>
          </w:tcPr>
          <w:p w14:paraId="0F25AD87" w14:textId="071CE832" w:rsidR="00EE6A48" w:rsidRPr="00322D16" w:rsidRDefault="00EE6A48" w:rsidP="00E91A30">
            <w:pPr>
              <w:pStyle w:val="TableText"/>
            </w:pPr>
            <w:r w:rsidRPr="00322D16">
              <w:t>B2 Risks to buildings due to extreme weather events, drought, increased fire weather and ongoing sea</w:t>
            </w:r>
            <w:r w:rsidR="00E91A30">
              <w:t>-</w:t>
            </w:r>
            <w:r w:rsidRPr="00322D16">
              <w:t>level rise.</w:t>
            </w:r>
          </w:p>
        </w:tc>
        <w:tc>
          <w:tcPr>
            <w:tcW w:w="501" w:type="pct"/>
            <w:tcBorders>
              <w:bottom w:val="nil"/>
            </w:tcBorders>
          </w:tcPr>
          <w:p w14:paraId="337EBD68" w14:textId="77777777" w:rsidR="00EE6A48" w:rsidRPr="00EE6A48" w:rsidRDefault="00EE6A48" w:rsidP="0026299D">
            <w:pPr>
              <w:pStyle w:val="TableText"/>
              <w:jc w:val="center"/>
            </w:pPr>
            <w:r w:rsidRPr="00EE6A48">
              <w:t>90</w:t>
            </w:r>
          </w:p>
        </w:tc>
        <w:tc>
          <w:tcPr>
            <w:tcW w:w="749" w:type="pct"/>
            <w:tcBorders>
              <w:bottom w:val="nil"/>
            </w:tcBorders>
            <w:shd w:val="clear" w:color="auto" w:fill="FFFFFF" w:themeFill="background1"/>
          </w:tcPr>
          <w:p w14:paraId="2034FC73" w14:textId="77777777" w:rsidR="00EE6A48" w:rsidRPr="00EE6A48" w:rsidRDefault="00EE6A48" w:rsidP="00EE6A48">
            <w:pPr>
              <w:pStyle w:val="TableText"/>
            </w:pPr>
            <w:r w:rsidRPr="00EE6A48">
              <w:t>Extreme</w:t>
            </w:r>
          </w:p>
        </w:tc>
      </w:tr>
      <w:tr w:rsidR="00C55FA1" w:rsidRPr="00415E81" w14:paraId="596A2277" w14:textId="77777777" w:rsidTr="00C83BCB">
        <w:tc>
          <w:tcPr>
            <w:tcW w:w="5000" w:type="pct"/>
            <w:gridSpan w:val="3"/>
            <w:tcBorders>
              <w:top w:val="nil"/>
              <w:bottom w:val="nil"/>
            </w:tcBorders>
            <w:shd w:val="clear" w:color="auto" w:fill="D2DDE2" w:themeFill="accent3"/>
            <w:tcMar>
              <w:top w:w="0" w:type="dxa"/>
            </w:tcMar>
          </w:tcPr>
          <w:p w14:paraId="54E7BDD3" w14:textId="77777777" w:rsidR="00C55FA1" w:rsidRPr="00415E81" w:rsidRDefault="00C55FA1" w:rsidP="00322D16">
            <w:pPr>
              <w:pStyle w:val="TableText"/>
              <w:rPr>
                <w:b/>
                <w:bCs/>
              </w:rPr>
            </w:pPr>
            <w:r w:rsidRPr="00415E81">
              <w:rPr>
                <w:b/>
                <w:bCs/>
              </w:rPr>
              <w:t>Other priority risks examined in stage 2</w:t>
            </w:r>
          </w:p>
        </w:tc>
      </w:tr>
      <w:tr w:rsidR="00E765C9" w:rsidRPr="00EE3B98" w14:paraId="685E486F" w14:textId="77777777" w:rsidTr="00C83BCB">
        <w:tc>
          <w:tcPr>
            <w:tcW w:w="3750" w:type="pct"/>
            <w:tcBorders>
              <w:top w:val="nil"/>
            </w:tcBorders>
            <w:shd w:val="clear" w:color="auto" w:fill="auto"/>
            <w:tcMar>
              <w:top w:w="0" w:type="dxa"/>
            </w:tcMar>
          </w:tcPr>
          <w:p w14:paraId="57B90EC3" w14:textId="6BAF2B20" w:rsidR="00E765C9" w:rsidRPr="00322D16" w:rsidRDefault="00E765C9" w:rsidP="00322D16">
            <w:pPr>
              <w:pStyle w:val="TableText"/>
              <w:rPr>
                <w:highlight w:val="yellow"/>
              </w:rPr>
            </w:pPr>
            <w:r w:rsidRPr="00322D16">
              <w:t>B3 Risks to landfills and contaminated sites due to extreme weather events and ongoing sea</w:t>
            </w:r>
            <w:r w:rsidR="00F754FE">
              <w:t>-</w:t>
            </w:r>
            <w:r w:rsidRPr="00322D16">
              <w:t>level rise.</w:t>
            </w:r>
          </w:p>
        </w:tc>
        <w:tc>
          <w:tcPr>
            <w:tcW w:w="501" w:type="pct"/>
            <w:tcBorders>
              <w:top w:val="nil"/>
            </w:tcBorders>
          </w:tcPr>
          <w:p w14:paraId="71783F61" w14:textId="77777777" w:rsidR="00E765C9" w:rsidRPr="00EE6A48" w:rsidRDefault="00E765C9" w:rsidP="0026299D">
            <w:pPr>
              <w:pStyle w:val="TableText"/>
              <w:jc w:val="center"/>
            </w:pPr>
            <w:r w:rsidRPr="00EE3B98">
              <w:rPr>
                <w:szCs w:val="18"/>
              </w:rPr>
              <w:t>85</w:t>
            </w:r>
          </w:p>
        </w:tc>
        <w:tc>
          <w:tcPr>
            <w:tcW w:w="749" w:type="pct"/>
            <w:tcBorders>
              <w:top w:val="nil"/>
            </w:tcBorders>
            <w:shd w:val="clear" w:color="auto" w:fill="FFFFFF" w:themeFill="background1"/>
          </w:tcPr>
          <w:p w14:paraId="2D2465B3" w14:textId="77777777" w:rsidR="00E765C9" w:rsidRPr="00EE3B98" w:rsidRDefault="00E765C9" w:rsidP="0026522C">
            <w:pPr>
              <w:pStyle w:val="TableText"/>
              <w:rPr>
                <w:szCs w:val="18"/>
              </w:rPr>
            </w:pPr>
            <w:r w:rsidRPr="00EE3B98">
              <w:rPr>
                <w:szCs w:val="18"/>
              </w:rPr>
              <w:t>Major</w:t>
            </w:r>
          </w:p>
        </w:tc>
      </w:tr>
      <w:tr w:rsidR="00E765C9" w:rsidRPr="00EE3B98" w14:paraId="6032A768" w14:textId="77777777" w:rsidTr="00C83BCB">
        <w:tc>
          <w:tcPr>
            <w:tcW w:w="3750" w:type="pct"/>
            <w:shd w:val="clear" w:color="auto" w:fill="auto"/>
            <w:tcMar>
              <w:top w:w="0" w:type="dxa"/>
            </w:tcMar>
          </w:tcPr>
          <w:p w14:paraId="040DC450" w14:textId="4979184A" w:rsidR="00E765C9" w:rsidRPr="00322D16" w:rsidRDefault="00E765C9" w:rsidP="00322D16">
            <w:pPr>
              <w:pStyle w:val="TableText"/>
            </w:pPr>
            <w:r w:rsidRPr="00322D16">
              <w:t>B4 Risk to wastewater and stormwater systems (and levels of service) due to extreme weather events and ongoing sea</w:t>
            </w:r>
            <w:r w:rsidR="00916528">
              <w:t>-</w:t>
            </w:r>
            <w:r w:rsidRPr="00322D16">
              <w:t>level rise.</w:t>
            </w:r>
          </w:p>
        </w:tc>
        <w:tc>
          <w:tcPr>
            <w:tcW w:w="501" w:type="pct"/>
          </w:tcPr>
          <w:p w14:paraId="1F30D974" w14:textId="77777777" w:rsidR="00E765C9" w:rsidRPr="00EE6A48" w:rsidRDefault="00E765C9" w:rsidP="0026299D">
            <w:pPr>
              <w:pStyle w:val="TableText"/>
              <w:jc w:val="center"/>
            </w:pPr>
            <w:r w:rsidRPr="00EE3B98">
              <w:rPr>
                <w:szCs w:val="18"/>
              </w:rPr>
              <w:t>85</w:t>
            </w:r>
          </w:p>
        </w:tc>
        <w:tc>
          <w:tcPr>
            <w:tcW w:w="749" w:type="pct"/>
            <w:shd w:val="clear" w:color="auto" w:fill="FFFFFF" w:themeFill="background1"/>
          </w:tcPr>
          <w:p w14:paraId="3012E6F2" w14:textId="77777777" w:rsidR="00E765C9" w:rsidRPr="00EE3B98" w:rsidRDefault="00E765C9" w:rsidP="0026522C">
            <w:pPr>
              <w:pStyle w:val="TableText"/>
              <w:rPr>
                <w:szCs w:val="18"/>
              </w:rPr>
            </w:pPr>
            <w:r w:rsidRPr="00EE3B98">
              <w:rPr>
                <w:szCs w:val="18"/>
              </w:rPr>
              <w:t>Extreme</w:t>
            </w:r>
          </w:p>
        </w:tc>
      </w:tr>
      <w:tr w:rsidR="0026299D" w:rsidRPr="00EE3B98" w14:paraId="7CFC62DC" w14:textId="77777777" w:rsidTr="00C83BCB">
        <w:tc>
          <w:tcPr>
            <w:tcW w:w="3750" w:type="pct"/>
            <w:shd w:val="clear" w:color="auto" w:fill="auto"/>
            <w:tcMar>
              <w:top w:w="0" w:type="dxa"/>
            </w:tcMar>
          </w:tcPr>
          <w:p w14:paraId="124D244A" w14:textId="6BCC96D1" w:rsidR="0026299D" w:rsidRPr="00322D16" w:rsidRDefault="0026299D" w:rsidP="00916528">
            <w:pPr>
              <w:pStyle w:val="TableText"/>
              <w:rPr>
                <w:highlight w:val="yellow"/>
              </w:rPr>
            </w:pPr>
            <w:r w:rsidRPr="00322D16">
              <w:lastRenderedPageBreak/>
              <w:t>B5 Risks to ports and associated infrastructure due to extreme weather events and ongoing sea</w:t>
            </w:r>
            <w:r w:rsidR="00916528">
              <w:t>-</w:t>
            </w:r>
            <w:r w:rsidRPr="00322D16">
              <w:t>level rise.</w:t>
            </w:r>
          </w:p>
        </w:tc>
        <w:tc>
          <w:tcPr>
            <w:tcW w:w="501" w:type="pct"/>
          </w:tcPr>
          <w:p w14:paraId="3475E6C0" w14:textId="77777777" w:rsidR="0026299D" w:rsidRPr="00EE6A48" w:rsidRDefault="0026299D" w:rsidP="002850C4">
            <w:pPr>
              <w:pStyle w:val="TableText"/>
              <w:jc w:val="center"/>
            </w:pPr>
            <w:r w:rsidRPr="00EE3B98">
              <w:rPr>
                <w:szCs w:val="18"/>
              </w:rPr>
              <w:t>70</w:t>
            </w:r>
          </w:p>
        </w:tc>
        <w:tc>
          <w:tcPr>
            <w:tcW w:w="749" w:type="pct"/>
            <w:shd w:val="clear" w:color="auto" w:fill="FFFFFF" w:themeFill="background1"/>
          </w:tcPr>
          <w:p w14:paraId="2A22329C" w14:textId="77777777" w:rsidR="0026299D" w:rsidRPr="00EE3B98" w:rsidRDefault="0026299D" w:rsidP="0026522C">
            <w:pPr>
              <w:pStyle w:val="TableText"/>
              <w:rPr>
                <w:szCs w:val="18"/>
              </w:rPr>
            </w:pPr>
            <w:r w:rsidRPr="00EE3B98">
              <w:rPr>
                <w:szCs w:val="18"/>
              </w:rPr>
              <w:t>Major</w:t>
            </w:r>
          </w:p>
        </w:tc>
      </w:tr>
      <w:tr w:rsidR="0026299D" w:rsidRPr="00EE3B98" w14:paraId="3EE37066" w14:textId="77777777" w:rsidTr="00C83BCB">
        <w:tc>
          <w:tcPr>
            <w:tcW w:w="3750" w:type="pct"/>
            <w:shd w:val="clear" w:color="auto" w:fill="auto"/>
            <w:tcMar>
              <w:top w:w="0" w:type="dxa"/>
            </w:tcMar>
          </w:tcPr>
          <w:p w14:paraId="79698A1B" w14:textId="3ADB9C6E" w:rsidR="0026299D" w:rsidRPr="00322D16" w:rsidRDefault="0026299D" w:rsidP="00497288">
            <w:pPr>
              <w:pStyle w:val="TableText"/>
              <w:keepNext/>
            </w:pPr>
            <w:r w:rsidRPr="00322D16">
              <w:t>B6 Risks to linear transport networks due to changes in temperature, extreme weather events and ongoing sea</w:t>
            </w:r>
            <w:r w:rsidR="00916528">
              <w:t>-</w:t>
            </w:r>
            <w:r w:rsidRPr="00322D16">
              <w:t>level rise.</w:t>
            </w:r>
          </w:p>
        </w:tc>
        <w:tc>
          <w:tcPr>
            <w:tcW w:w="501" w:type="pct"/>
          </w:tcPr>
          <w:p w14:paraId="60E41522" w14:textId="77777777" w:rsidR="0026299D" w:rsidRPr="00EE6A48" w:rsidRDefault="0026299D" w:rsidP="002850C4">
            <w:pPr>
              <w:pStyle w:val="TableText"/>
              <w:jc w:val="center"/>
            </w:pPr>
            <w:r w:rsidRPr="00EE3B98">
              <w:rPr>
                <w:szCs w:val="18"/>
              </w:rPr>
              <w:t>60</w:t>
            </w:r>
          </w:p>
        </w:tc>
        <w:tc>
          <w:tcPr>
            <w:tcW w:w="749" w:type="pct"/>
            <w:shd w:val="clear" w:color="auto" w:fill="FFFFFF" w:themeFill="background1"/>
          </w:tcPr>
          <w:p w14:paraId="290BA5C6" w14:textId="77777777" w:rsidR="0026299D" w:rsidRPr="00EE3B98" w:rsidRDefault="0026299D" w:rsidP="0026522C">
            <w:pPr>
              <w:pStyle w:val="TableText"/>
              <w:rPr>
                <w:szCs w:val="18"/>
              </w:rPr>
            </w:pPr>
            <w:r w:rsidRPr="00EE3B98">
              <w:rPr>
                <w:szCs w:val="18"/>
              </w:rPr>
              <w:t>Extreme</w:t>
            </w:r>
          </w:p>
        </w:tc>
      </w:tr>
      <w:tr w:rsidR="0026299D" w:rsidRPr="00EE3B98" w14:paraId="7C8A063D" w14:textId="77777777" w:rsidTr="00C83BCB">
        <w:tc>
          <w:tcPr>
            <w:tcW w:w="3750" w:type="pct"/>
            <w:shd w:val="clear" w:color="auto" w:fill="auto"/>
            <w:tcMar>
              <w:top w:w="0" w:type="dxa"/>
            </w:tcMar>
          </w:tcPr>
          <w:p w14:paraId="365BE03B" w14:textId="40C17698" w:rsidR="0026299D" w:rsidRPr="00322D16" w:rsidRDefault="0026299D" w:rsidP="00322D16">
            <w:pPr>
              <w:pStyle w:val="TableText"/>
            </w:pPr>
            <w:r w:rsidRPr="00322D16">
              <w:t>B7 Risk to airports due to changes in temperature, wind, extreme weather events and ongoing sea</w:t>
            </w:r>
            <w:r w:rsidR="00916528">
              <w:t>-</w:t>
            </w:r>
            <w:r w:rsidRPr="00322D16">
              <w:t>level rise.</w:t>
            </w:r>
          </w:p>
        </w:tc>
        <w:tc>
          <w:tcPr>
            <w:tcW w:w="501" w:type="pct"/>
          </w:tcPr>
          <w:p w14:paraId="7DB615D7" w14:textId="77777777" w:rsidR="0026299D" w:rsidRPr="00EE6A48" w:rsidRDefault="0026299D" w:rsidP="002850C4">
            <w:pPr>
              <w:pStyle w:val="TableText"/>
              <w:jc w:val="center"/>
            </w:pPr>
            <w:r w:rsidRPr="00EE3B98">
              <w:rPr>
                <w:szCs w:val="18"/>
              </w:rPr>
              <w:t>55</w:t>
            </w:r>
          </w:p>
        </w:tc>
        <w:tc>
          <w:tcPr>
            <w:tcW w:w="749" w:type="pct"/>
            <w:shd w:val="clear" w:color="auto" w:fill="FFFFFF" w:themeFill="background1"/>
          </w:tcPr>
          <w:p w14:paraId="4D70D436" w14:textId="77777777" w:rsidR="0026299D" w:rsidRPr="00EE3B98" w:rsidRDefault="0026299D" w:rsidP="0026522C">
            <w:pPr>
              <w:pStyle w:val="TableText"/>
              <w:rPr>
                <w:szCs w:val="18"/>
              </w:rPr>
            </w:pPr>
            <w:r w:rsidRPr="00EE3B98">
              <w:rPr>
                <w:szCs w:val="18"/>
              </w:rPr>
              <w:t>Extreme</w:t>
            </w:r>
          </w:p>
        </w:tc>
      </w:tr>
      <w:tr w:rsidR="00E6354B" w:rsidRPr="00EE3B98" w14:paraId="59210CA7" w14:textId="77777777" w:rsidTr="00C83BCB">
        <w:tc>
          <w:tcPr>
            <w:tcW w:w="3750" w:type="pct"/>
            <w:shd w:val="clear" w:color="auto" w:fill="auto"/>
            <w:tcMar>
              <w:top w:w="0" w:type="dxa"/>
            </w:tcMar>
          </w:tcPr>
          <w:p w14:paraId="561E3E35" w14:textId="77777777" w:rsidR="00E6354B" w:rsidRPr="00322D16" w:rsidRDefault="00E6354B" w:rsidP="00322D16">
            <w:pPr>
              <w:pStyle w:val="TableText"/>
            </w:pPr>
            <w:r w:rsidRPr="00322D16">
              <w:t>B8 Risks to electricity infrastructure due to changes in temperature, rainfall, snow, extreme weather events, wind and increased fire weather.</w:t>
            </w:r>
          </w:p>
        </w:tc>
        <w:tc>
          <w:tcPr>
            <w:tcW w:w="501" w:type="pct"/>
          </w:tcPr>
          <w:p w14:paraId="61454E65" w14:textId="77777777" w:rsidR="00E6354B" w:rsidRPr="00EE6A48" w:rsidRDefault="00E6354B" w:rsidP="002850C4">
            <w:pPr>
              <w:pStyle w:val="TableText"/>
              <w:jc w:val="center"/>
            </w:pPr>
            <w:r w:rsidRPr="00EE3B98">
              <w:rPr>
                <w:szCs w:val="18"/>
              </w:rPr>
              <w:t>55</w:t>
            </w:r>
          </w:p>
        </w:tc>
        <w:tc>
          <w:tcPr>
            <w:tcW w:w="749" w:type="pct"/>
            <w:shd w:val="clear" w:color="auto" w:fill="FFFFFF" w:themeFill="background1"/>
          </w:tcPr>
          <w:p w14:paraId="3ADD5C0C" w14:textId="77777777" w:rsidR="00E6354B" w:rsidRPr="00EE3B98" w:rsidRDefault="00E6354B" w:rsidP="0026522C">
            <w:pPr>
              <w:pStyle w:val="TableText"/>
              <w:rPr>
                <w:szCs w:val="18"/>
              </w:rPr>
            </w:pPr>
            <w:r w:rsidRPr="00EE3B98">
              <w:rPr>
                <w:szCs w:val="18"/>
              </w:rPr>
              <w:t>Extreme</w:t>
            </w:r>
          </w:p>
        </w:tc>
      </w:tr>
      <w:tr w:rsidR="00E6354B" w:rsidRPr="00EE3B98" w14:paraId="70086E2D" w14:textId="77777777" w:rsidTr="00C83BCB">
        <w:tc>
          <w:tcPr>
            <w:tcW w:w="3750" w:type="pct"/>
            <w:tcMar>
              <w:top w:w="0" w:type="dxa"/>
            </w:tcMar>
          </w:tcPr>
          <w:p w14:paraId="63EF49C4" w14:textId="2ED9B9FE" w:rsidR="00E6354B" w:rsidRPr="00322D16" w:rsidRDefault="00E6354B" w:rsidP="00322D16">
            <w:pPr>
              <w:pStyle w:val="TableText"/>
            </w:pPr>
            <w:r w:rsidRPr="00322D16">
              <w:t>B</w:t>
            </w:r>
            <w:r w:rsidR="00916528">
              <w:t>O</w:t>
            </w:r>
            <w:r w:rsidRPr="00322D16">
              <w:t>1 Opportunity for reduction in winter heating demand due to warmer temperatures.</w:t>
            </w:r>
          </w:p>
        </w:tc>
        <w:tc>
          <w:tcPr>
            <w:tcW w:w="501" w:type="pct"/>
          </w:tcPr>
          <w:p w14:paraId="6DEDE201" w14:textId="77777777" w:rsidR="00E6354B" w:rsidRPr="00EE6A48" w:rsidRDefault="00E6354B" w:rsidP="002850C4">
            <w:pPr>
              <w:pStyle w:val="TableText"/>
              <w:jc w:val="center"/>
            </w:pPr>
            <w:r w:rsidRPr="00EE3B98">
              <w:rPr>
                <w:szCs w:val="18"/>
              </w:rPr>
              <w:t>65</w:t>
            </w:r>
          </w:p>
        </w:tc>
        <w:tc>
          <w:tcPr>
            <w:tcW w:w="749" w:type="pct"/>
            <w:shd w:val="clear" w:color="auto" w:fill="FFFFFF" w:themeFill="background1"/>
          </w:tcPr>
          <w:p w14:paraId="5A043F97" w14:textId="77777777" w:rsidR="00E6354B" w:rsidRPr="00EE3B98" w:rsidRDefault="00E6354B" w:rsidP="0026522C">
            <w:pPr>
              <w:pStyle w:val="TableText"/>
              <w:rPr>
                <w:szCs w:val="18"/>
              </w:rPr>
            </w:pPr>
            <w:r w:rsidRPr="00EE3B98">
              <w:rPr>
                <w:szCs w:val="18"/>
              </w:rPr>
              <w:t>n/a</w:t>
            </w:r>
          </w:p>
        </w:tc>
      </w:tr>
    </w:tbl>
    <w:bookmarkEnd w:id="591"/>
    <w:p w14:paraId="0E77AAE3" w14:textId="77777777" w:rsidR="00C55FA1" w:rsidRPr="00D66195" w:rsidRDefault="00C55FA1" w:rsidP="00E6354B">
      <w:pPr>
        <w:pStyle w:val="Note"/>
        <w:spacing w:after="0"/>
        <w:rPr>
          <w:rFonts w:ascii="Segoe UI" w:hAnsi="Segoe UI" w:cs="Segoe UI"/>
          <w:sz w:val="21"/>
          <w:szCs w:val="21"/>
          <w:lang w:eastAsia="en-AU"/>
        </w:rPr>
      </w:pPr>
      <w:r w:rsidRPr="00D66195">
        <w:t xml:space="preserve">* Urgency </w:t>
      </w:r>
      <w:r>
        <w:t>r</w:t>
      </w:r>
      <w:r w:rsidRPr="00D66195">
        <w:t xml:space="preserve">ating refers to the total </w:t>
      </w:r>
      <w:r>
        <w:t>a</w:t>
      </w:r>
      <w:r w:rsidRPr="00D66195">
        <w:t xml:space="preserve">daptation and </w:t>
      </w:r>
      <w:r>
        <w:t>d</w:t>
      </w:r>
      <w:r w:rsidRPr="00D66195">
        <w:t xml:space="preserve">ecision </w:t>
      </w:r>
      <w:r>
        <w:t>u</w:t>
      </w:r>
      <w:r w:rsidRPr="00D66195">
        <w:t xml:space="preserve">rgency </w:t>
      </w:r>
      <w:r>
        <w:t>r</w:t>
      </w:r>
      <w:r w:rsidRPr="00D66195">
        <w:t>ating (between 1 and 100).</w:t>
      </w:r>
    </w:p>
    <w:p w14:paraId="1FE387BB" w14:textId="3795B027" w:rsidR="00C55FA1" w:rsidRPr="00D66195" w:rsidRDefault="00C55FA1" w:rsidP="002850C4">
      <w:pPr>
        <w:pStyle w:val="Note"/>
        <w:spacing w:before="60"/>
      </w:pPr>
      <w:r w:rsidRPr="00D66195">
        <w:t>**</w:t>
      </w:r>
      <w:r w:rsidR="00916528">
        <w:t xml:space="preserve"> </w:t>
      </w:r>
      <w:r w:rsidRPr="00D66195">
        <w:t xml:space="preserve">Consequence </w:t>
      </w:r>
      <w:r>
        <w:t>r</w:t>
      </w:r>
      <w:r w:rsidRPr="00D66195">
        <w:t xml:space="preserve">ating refers to the highest </w:t>
      </w:r>
      <w:r>
        <w:t>c</w:t>
      </w:r>
      <w:r w:rsidRPr="00D66195">
        <w:t xml:space="preserve">onsequence </w:t>
      </w:r>
      <w:r>
        <w:t>r</w:t>
      </w:r>
      <w:r w:rsidRPr="00D66195">
        <w:t>ating assigned to this risk out of all three time periods (</w:t>
      </w:r>
      <w:r>
        <w:t>n</w:t>
      </w:r>
      <w:r w:rsidRPr="00D66195">
        <w:t>ow, 2050, 2100). Section 6.4 provides the consequence rating for each time period for all the risks.</w:t>
      </w:r>
    </w:p>
    <w:p w14:paraId="76DACC6C" w14:textId="77777777" w:rsidR="00C55FA1" w:rsidRPr="00D66195" w:rsidRDefault="00C55FA1" w:rsidP="00554444">
      <w:pPr>
        <w:pStyle w:val="Heading2"/>
        <w:numPr>
          <w:ilvl w:val="0"/>
          <w:numId w:val="38"/>
        </w:numPr>
      </w:pPr>
      <w:bookmarkStart w:id="592" w:name="_Toc37404118"/>
      <w:bookmarkStart w:id="593" w:name="_Toc40302904"/>
      <w:bookmarkStart w:id="594" w:name="_Toc40696493"/>
      <w:bookmarkStart w:id="595" w:name="_Toc45888093"/>
      <w:bookmarkStart w:id="596" w:name="_Toc37153185"/>
      <w:bookmarkStart w:id="597" w:name="_Hlk35544610"/>
      <w:r w:rsidRPr="00D66195">
        <w:t>Climate change risks and opportunities</w:t>
      </w:r>
      <w:bookmarkEnd w:id="592"/>
      <w:bookmarkEnd w:id="593"/>
      <w:bookmarkEnd w:id="594"/>
      <w:bookmarkEnd w:id="595"/>
    </w:p>
    <w:p w14:paraId="42E153FB" w14:textId="462A0C04" w:rsidR="00C55FA1" w:rsidRPr="00D66195" w:rsidRDefault="00C55FA1" w:rsidP="00554444">
      <w:pPr>
        <w:pStyle w:val="Heading3"/>
        <w:numPr>
          <w:ilvl w:val="0"/>
          <w:numId w:val="39"/>
        </w:numPr>
        <w:spacing w:before="240"/>
      </w:pPr>
      <w:bookmarkStart w:id="598" w:name="_Toc37404119"/>
      <w:bookmarkStart w:id="599" w:name="_Toc40302905"/>
      <w:r w:rsidRPr="00D66195">
        <w:t>B1 Risk to potable water supplies (availability and quality) due</w:t>
      </w:r>
      <w:r w:rsidR="004E07EC">
        <w:t> </w:t>
      </w:r>
      <w:r w:rsidRPr="00D66195">
        <w:t>to</w:t>
      </w:r>
      <w:r w:rsidR="002850C4">
        <w:t> </w:t>
      </w:r>
      <w:r w:rsidRPr="00D66195">
        <w:t>changes in rainfall, temperature, drought, extreme weather events and ongoing sea</w:t>
      </w:r>
      <w:r w:rsidR="00E91A30">
        <w:t>-</w:t>
      </w:r>
      <w:r w:rsidRPr="00D66195">
        <w:t>level rise</w:t>
      </w:r>
      <w:bookmarkEnd w:id="596"/>
      <w:bookmarkEnd w:id="598"/>
      <w:bookmarkEnd w:id="599"/>
    </w:p>
    <w:p w14:paraId="595F8AB1" w14:textId="77777777" w:rsidR="00C55FA1" w:rsidRPr="00D66195" w:rsidRDefault="00C55FA1" w:rsidP="002850C4">
      <w:pPr>
        <w:pStyle w:val="Heading4"/>
      </w:pPr>
      <w:bookmarkStart w:id="600" w:name="_Hlk37683022"/>
      <w:r w:rsidRPr="00D66195">
        <w:t xml:space="preserve">Risk </w:t>
      </w:r>
      <w:r>
        <w:t>s</w:t>
      </w:r>
      <w:r w:rsidRPr="00D66195">
        <w:t xml:space="preserve">ummary </w:t>
      </w:r>
    </w:p>
    <w:p w14:paraId="41587F38" w14:textId="2287ECC7" w:rsidR="00C55FA1" w:rsidRPr="00D66195" w:rsidRDefault="00C55FA1" w:rsidP="005B0F75">
      <w:pPr>
        <w:pStyle w:val="BodyText"/>
      </w:pPr>
      <w:r w:rsidRPr="00D66195">
        <w:t>All towns, cities and sectors rely on a safe and secure water supply. Many water supplies in</w:t>
      </w:r>
      <w:r w:rsidR="004E07EC">
        <w:t> </w:t>
      </w:r>
      <w:r w:rsidRPr="00D66195">
        <w:t xml:space="preserve">New Zealand are currently at risk from drought, changes in mean annual rainfall, extreme weather events (including heavy rainfall) and sea-level rise. </w:t>
      </w:r>
      <w:r>
        <w:t>Climate change is likely to increase</w:t>
      </w:r>
      <w:r w:rsidR="00497288">
        <w:t> </w:t>
      </w:r>
      <w:r>
        <w:t>these</w:t>
      </w:r>
      <w:r w:rsidRPr="00D66195">
        <w:t xml:space="preserve"> risk</w:t>
      </w:r>
      <w:r>
        <w:t>s</w:t>
      </w:r>
      <w:r w:rsidRPr="00D66195">
        <w:t xml:space="preserve">. </w:t>
      </w:r>
    </w:p>
    <w:p w14:paraId="7B1555CA" w14:textId="07D390C1" w:rsidR="00C55FA1" w:rsidRPr="00D66195" w:rsidRDefault="00C55FA1" w:rsidP="005B0F75">
      <w:pPr>
        <w:pStyle w:val="BodyText"/>
      </w:pPr>
      <w:r w:rsidRPr="00D66195">
        <w:t xml:space="preserve">Drought severity will </w:t>
      </w:r>
      <w:r>
        <w:t xml:space="preserve">also </w:t>
      </w:r>
      <w:r w:rsidRPr="00D66195">
        <w:t xml:space="preserve">increase in most regions of New Zealand due to climate change. </w:t>
      </w:r>
      <w:r>
        <w:t>As</w:t>
      </w:r>
      <w:r w:rsidR="004E07EC">
        <w:t> </w:t>
      </w:r>
      <w:r>
        <w:t>well as</w:t>
      </w:r>
      <w:r w:rsidRPr="00D66195">
        <w:t xml:space="preserve"> reducing water availability, drought and increased temperatures can result in higher demand levels</w:t>
      </w:r>
      <w:r>
        <w:t>,</w:t>
      </w:r>
      <w:r w:rsidRPr="00D66195">
        <w:t xml:space="preserve"> exacerbat</w:t>
      </w:r>
      <w:r>
        <w:t>ing</w:t>
      </w:r>
      <w:r w:rsidRPr="00D66195">
        <w:t xml:space="preserve"> supply issues. Population growth is </w:t>
      </w:r>
      <w:r>
        <w:t>exp</w:t>
      </w:r>
      <w:r w:rsidRPr="00D66195">
        <w:t>ected to increase</w:t>
      </w:r>
      <w:r>
        <w:t>,</w:t>
      </w:r>
      <w:r w:rsidRPr="00D66195">
        <w:t xml:space="preserve"> which will add pressure to water supplies. High</w:t>
      </w:r>
      <w:r>
        <w:t>-</w:t>
      </w:r>
      <w:r w:rsidRPr="00D66195">
        <w:t>growth regions include Auckland, Bay of Plenty, Northland, Waikato, Greater Wellington, Hawke</w:t>
      </w:r>
      <w:r>
        <w:t>’</w:t>
      </w:r>
      <w:r w:rsidRPr="00D66195">
        <w:t xml:space="preserve">s Bay and Otago. </w:t>
      </w:r>
    </w:p>
    <w:p w14:paraId="7C892D66" w14:textId="2CFF064D" w:rsidR="00C55FA1" w:rsidRPr="00D66195" w:rsidRDefault="00C55FA1" w:rsidP="005B0F75">
      <w:pPr>
        <w:pStyle w:val="BodyText"/>
      </w:pPr>
      <w:r w:rsidRPr="00D66195">
        <w:t>Sea</w:t>
      </w:r>
      <w:r>
        <w:t>-</w:t>
      </w:r>
      <w:r w:rsidRPr="00D66195">
        <w:t>level rise (leading to salinity stress) and increases in heavy rainfall (leading to potential flooding and sedimentation of water sources) are already affecting the quality of water supplies around New Zealand</w:t>
      </w:r>
      <w:r w:rsidR="00916528">
        <w:t>. T</w:t>
      </w:r>
      <w:r w:rsidR="00A34943">
        <w:t>hese impacts are</w:t>
      </w:r>
      <w:r w:rsidRPr="00D66195">
        <w:t xml:space="preserve"> likely </w:t>
      </w:r>
      <w:r w:rsidR="00A34943">
        <w:t xml:space="preserve">to </w:t>
      </w:r>
      <w:r w:rsidRPr="00D66195">
        <w:t>increase in the future with climate</w:t>
      </w:r>
      <w:r w:rsidR="00916528">
        <w:t> </w:t>
      </w:r>
      <w:r w:rsidRPr="00D66195">
        <w:t xml:space="preserve">change. </w:t>
      </w:r>
    </w:p>
    <w:p w14:paraId="359FAE8C" w14:textId="76F90F3C" w:rsidR="00C55FA1" w:rsidRPr="00D66195" w:rsidRDefault="00C55FA1" w:rsidP="005B0F75">
      <w:pPr>
        <w:pStyle w:val="BodyText"/>
      </w:pPr>
      <w:r w:rsidRPr="00D66195">
        <w:t>Māori</w:t>
      </w:r>
      <w:r w:rsidR="00916528">
        <w:t xml:space="preserve"> see</w:t>
      </w:r>
      <w:r w:rsidRPr="00D66195">
        <w:t xml:space="preserve"> water as the essence of all life, making impacts </w:t>
      </w:r>
      <w:r w:rsidR="00916528">
        <w:t>on</w:t>
      </w:r>
      <w:r w:rsidR="00916528" w:rsidRPr="00D66195">
        <w:t xml:space="preserve"> </w:t>
      </w:r>
      <w:r w:rsidRPr="00D66195">
        <w:t>water a significant cultural issue. Some Māori communities also rely on non-reticulated water systems, making them vulnerable to drought and water contamination.</w:t>
      </w:r>
    </w:p>
    <w:p w14:paraId="49F7FA83" w14:textId="77777777" w:rsidR="00C55FA1" w:rsidRPr="00D66195" w:rsidRDefault="00C55FA1" w:rsidP="005B0F75">
      <w:pPr>
        <w:pStyle w:val="Heading4"/>
      </w:pPr>
      <w:r w:rsidRPr="00D66195">
        <w:t xml:space="preserve">Exposure </w:t>
      </w:r>
    </w:p>
    <w:p w14:paraId="495262A2" w14:textId="4A1224DB" w:rsidR="00C55FA1" w:rsidRPr="00D66195" w:rsidRDefault="00C55FA1" w:rsidP="005B0F75">
      <w:pPr>
        <w:pStyle w:val="BodyText"/>
      </w:pPr>
      <w:r w:rsidRPr="00D66195">
        <w:t>Potable water supplies are exposed to drought, changes in mean annual rainfall, heavy rainfall, ongoing sea-level rise and salinity stress</w:t>
      </w:r>
      <w:r>
        <w:t>, which can</w:t>
      </w:r>
      <w:r w:rsidRPr="00D66195">
        <w:t xml:space="preserve"> impact</w:t>
      </w:r>
      <w:r w:rsidR="00916528">
        <w:t xml:space="preserve"> on</w:t>
      </w:r>
      <w:r w:rsidRPr="00D66195">
        <w:t xml:space="preserve"> water availability and quality. </w:t>
      </w:r>
    </w:p>
    <w:p w14:paraId="789EC208" w14:textId="34A9A2E9" w:rsidR="00C55FA1" w:rsidRPr="00D66195" w:rsidRDefault="00C55FA1" w:rsidP="005B0F75">
      <w:pPr>
        <w:pStyle w:val="BodyText"/>
      </w:pPr>
      <w:r w:rsidRPr="00D66195">
        <w:lastRenderedPageBreak/>
        <w:t>Climate change projections show that drought severity will increase in most regions of New</w:t>
      </w:r>
      <w:r w:rsidR="00497288">
        <w:t> </w:t>
      </w:r>
      <w:r w:rsidRPr="00D66195">
        <w:t xml:space="preserve">Zealand except for Taranaki-Manawatu, </w:t>
      </w:r>
      <w:r>
        <w:t xml:space="preserve">the </w:t>
      </w:r>
      <w:r w:rsidRPr="00D66195">
        <w:t>West Coast and Southland. Droughts are likely to increase in frequency and intensity in already drought-prone areas</w:t>
      </w:r>
      <w:r>
        <w:t xml:space="preserve"> (</w:t>
      </w:r>
      <w:r>
        <w:rPr>
          <w:rFonts w:asciiTheme="minorHAnsi" w:hAnsiTheme="minorHAnsi" w:cstheme="minorHAnsi"/>
        </w:rPr>
        <w:t>Ministry for the Environment</w:t>
      </w:r>
      <w:r w:rsidRPr="00D66195">
        <w:rPr>
          <w:rFonts w:asciiTheme="minorHAnsi" w:hAnsiTheme="minorHAnsi" w:cstheme="minorHAnsi"/>
        </w:rPr>
        <w:t>, 2018</w:t>
      </w:r>
      <w:r>
        <w:rPr>
          <w:rFonts w:asciiTheme="minorHAnsi" w:hAnsiTheme="minorHAnsi" w:cstheme="minorHAnsi"/>
        </w:rPr>
        <w:t>)</w:t>
      </w:r>
      <w:r w:rsidRPr="00D66195">
        <w:t xml:space="preserve">. While some areas of New Zealand will experience an overall </w:t>
      </w:r>
      <w:r>
        <w:t>reduction in</w:t>
      </w:r>
      <w:r w:rsidRPr="00D66195">
        <w:t xml:space="preserve"> water availability annually, other areas may experience a lack of water during specific times of</w:t>
      </w:r>
      <w:r w:rsidR="0006094E">
        <w:t> </w:t>
      </w:r>
      <w:r w:rsidRPr="00D66195">
        <w:t xml:space="preserve">need or seasonally. Since 2014, </w:t>
      </w:r>
      <w:r w:rsidR="00B10742" w:rsidRPr="00D66195">
        <w:t>44 to 66 per cent</w:t>
      </w:r>
      <w:r w:rsidR="00B10742">
        <w:t xml:space="preserve"> of</w:t>
      </w:r>
      <w:r w:rsidRPr="00D66195">
        <w:t xml:space="preserve"> councils have implemented water restrictions </w:t>
      </w:r>
      <w:r>
        <w:t xml:space="preserve">each year </w:t>
      </w:r>
      <w:r w:rsidRPr="00D66195">
        <w:t>(Water</w:t>
      </w:r>
      <w:r>
        <w:t xml:space="preserve"> </w:t>
      </w:r>
      <w:r w:rsidRPr="003F542D">
        <w:t>New Zealand</w:t>
      </w:r>
      <w:r w:rsidRPr="00D66195">
        <w:t xml:space="preserve">, 2015, 2016, 2017, 2018). This </w:t>
      </w:r>
      <w:r w:rsidR="004371DB">
        <w:t>range represents</w:t>
      </w:r>
      <w:r w:rsidRPr="00D66195">
        <w:t xml:space="preserve"> a significant</w:t>
      </w:r>
      <w:r w:rsidR="004371DB">
        <w:t xml:space="preserve"> propo</w:t>
      </w:r>
      <w:r w:rsidR="00D7539A">
        <w:t>r</w:t>
      </w:r>
      <w:r w:rsidR="004371DB">
        <w:t>tion</w:t>
      </w:r>
      <w:r w:rsidRPr="00D66195">
        <w:t xml:space="preserve"> and </w:t>
      </w:r>
      <w:r>
        <w:t>is</w:t>
      </w:r>
      <w:r w:rsidRPr="00D66195">
        <w:t xml:space="preserve"> likely</w:t>
      </w:r>
      <w:r>
        <w:t xml:space="preserve"> to</w:t>
      </w:r>
      <w:r w:rsidRPr="00D66195">
        <w:t xml:space="preserve"> increase due to climate change without intervention. Recent drought events have</w:t>
      </w:r>
      <w:r w:rsidR="00D7539A">
        <w:t xml:space="preserve"> </w:t>
      </w:r>
      <w:r w:rsidR="004371DB">
        <w:t>had</w:t>
      </w:r>
      <w:r w:rsidRPr="00D66195">
        <w:t xml:space="preserve"> significant recorded impacts </w:t>
      </w:r>
      <w:r w:rsidR="004371DB">
        <w:t>on</w:t>
      </w:r>
      <w:r w:rsidR="004371DB" w:rsidRPr="00D66195">
        <w:t xml:space="preserve"> </w:t>
      </w:r>
      <w:r w:rsidRPr="00D66195">
        <w:t xml:space="preserve">water supplies around New Zealand. In 2010, </w:t>
      </w:r>
      <w:r w:rsidR="004371DB">
        <w:t xml:space="preserve">for example, </w:t>
      </w:r>
      <w:r w:rsidRPr="00D66195">
        <w:t>Northland experienced the worst drought in 60</w:t>
      </w:r>
      <w:r w:rsidR="0006094E">
        <w:t> </w:t>
      </w:r>
      <w:r w:rsidRPr="00D66195">
        <w:t>years</w:t>
      </w:r>
      <w:r>
        <w:t>,</w:t>
      </w:r>
      <w:r w:rsidRPr="00D66195">
        <w:t xml:space="preserve"> when </w:t>
      </w:r>
      <w:r w:rsidR="004371DB">
        <w:t xml:space="preserve">its </w:t>
      </w:r>
      <w:r w:rsidRPr="00D66195">
        <w:t>record</w:t>
      </w:r>
      <w:r w:rsidR="004371DB">
        <w:t>-</w:t>
      </w:r>
      <w:r w:rsidRPr="00D66195">
        <w:t>low rainfall levels result</w:t>
      </w:r>
      <w:r w:rsidR="004371DB">
        <w:t>ed</w:t>
      </w:r>
      <w:r w:rsidRPr="00D66195">
        <w:t xml:space="preserve"> in significant water supply shortages for rural and urban populations</w:t>
      </w:r>
      <w:r>
        <w:t xml:space="preserve"> </w:t>
      </w:r>
      <w:r w:rsidRPr="00D66195">
        <w:t xml:space="preserve">(Northland Regional Council, 2011). </w:t>
      </w:r>
      <w:r w:rsidR="00E405B5" w:rsidRPr="00D66195">
        <w:t xml:space="preserve">Wellington </w:t>
      </w:r>
      <w:r w:rsidR="00E405B5">
        <w:t xml:space="preserve">likewise </w:t>
      </w:r>
      <w:r w:rsidRPr="00D66195">
        <w:t xml:space="preserve">experienced </w:t>
      </w:r>
      <w:r w:rsidR="00E405B5">
        <w:t xml:space="preserve">drought </w:t>
      </w:r>
      <w:r w:rsidRPr="00D66195">
        <w:t xml:space="preserve">in 2013, </w:t>
      </w:r>
      <w:r w:rsidR="00E405B5">
        <w:t xml:space="preserve">coming </w:t>
      </w:r>
      <w:r w:rsidRPr="00D66195">
        <w:t>close to running out of drinking water</w:t>
      </w:r>
      <w:r>
        <w:t xml:space="preserve"> </w:t>
      </w:r>
      <w:r w:rsidRPr="00D66195">
        <w:t>(Harrington et al, 2016). During the 2019</w:t>
      </w:r>
      <w:r>
        <w:t>/</w:t>
      </w:r>
      <w:r w:rsidRPr="00D66195">
        <w:t xml:space="preserve">20 summer, Northland experienced </w:t>
      </w:r>
      <w:r>
        <w:t>its</w:t>
      </w:r>
      <w:r w:rsidRPr="00D66195">
        <w:t xml:space="preserve"> driest summer on record, resulting in significant water shortages throughout the region</w:t>
      </w:r>
      <w:r>
        <w:t>.</w:t>
      </w:r>
      <w:r w:rsidRPr="00D66195">
        <w:t xml:space="preserve"> Waikato and</w:t>
      </w:r>
      <w:r w:rsidR="00F0002A">
        <w:t> </w:t>
      </w:r>
      <w:r w:rsidRPr="00D66195">
        <w:t>Auckland</w:t>
      </w:r>
      <w:r>
        <w:t xml:space="preserve"> also experienced serious shortages at this time </w:t>
      </w:r>
      <w:r w:rsidRPr="00D66195">
        <w:t>(RNZ, 2020b).</w:t>
      </w:r>
    </w:p>
    <w:p w14:paraId="7D869D4C" w14:textId="11A0D19C" w:rsidR="00C55FA1" w:rsidRPr="00D66195" w:rsidRDefault="00C55FA1" w:rsidP="005B0F75">
      <w:pPr>
        <w:pStyle w:val="BodyText"/>
      </w:pPr>
      <w:r w:rsidRPr="00D66195">
        <w:t xml:space="preserve">Heavy rainfall can lead to contamination of water supplies </w:t>
      </w:r>
      <w:r>
        <w:t>that</w:t>
      </w:r>
      <w:r w:rsidRPr="00D66195">
        <w:t xml:space="preserve"> rely on freshwater rivers and</w:t>
      </w:r>
      <w:r w:rsidR="0006094E">
        <w:t> </w:t>
      </w:r>
      <w:r w:rsidRPr="00D66195">
        <w:t>lakes. In March 2017, Auckland experienced three extreme</w:t>
      </w:r>
      <w:r w:rsidR="00E405B5">
        <w:t>-</w:t>
      </w:r>
      <w:r w:rsidRPr="00D66195">
        <w:t>intensity, short</w:t>
      </w:r>
      <w:r w:rsidR="00E405B5">
        <w:t>-</w:t>
      </w:r>
      <w:r w:rsidRPr="00D66195">
        <w:t>duration events (the ‘Tasman Tempest’)</w:t>
      </w:r>
      <w:r>
        <w:t>,</w:t>
      </w:r>
      <w:r w:rsidRPr="00D66195">
        <w:t xml:space="preserve"> which resulted in significant sedimentation of water reservoirs</w:t>
      </w:r>
      <w:r w:rsidR="0006094E">
        <w:t> </w:t>
      </w:r>
      <w:r>
        <w:t>and</w:t>
      </w:r>
      <w:r w:rsidRPr="00D66195">
        <w:t xml:space="preserve"> contamination of a number of </w:t>
      </w:r>
      <w:r>
        <w:t xml:space="preserve">the </w:t>
      </w:r>
      <w:r w:rsidRPr="00D66195">
        <w:t>dams support</w:t>
      </w:r>
      <w:r>
        <w:t>ing</w:t>
      </w:r>
      <w:r w:rsidRPr="00D66195">
        <w:t xml:space="preserve"> Auckland’s water supply</w:t>
      </w:r>
      <w:r w:rsidR="00F12FD0">
        <w:t> </w:t>
      </w:r>
      <w:r w:rsidRPr="00D66195">
        <w:t>(Urich</w:t>
      </w:r>
      <w:r>
        <w:t xml:space="preserve"> et al</w:t>
      </w:r>
      <w:r w:rsidRPr="00D66195">
        <w:t>, 2017).</w:t>
      </w:r>
    </w:p>
    <w:p w14:paraId="304D5822" w14:textId="2E86DEED" w:rsidR="00C55FA1" w:rsidRPr="00D66195" w:rsidRDefault="00C55FA1" w:rsidP="005B0F75">
      <w:pPr>
        <w:pStyle w:val="BodyText"/>
      </w:pPr>
      <w:r w:rsidRPr="00D66195">
        <w:t>New Zealand has nearly 150 mapped aquifers</w:t>
      </w:r>
      <w:r>
        <w:t>,</w:t>
      </w:r>
      <w:r w:rsidRPr="00D66195">
        <w:t xml:space="preserve"> which provide roughly one</w:t>
      </w:r>
      <w:r>
        <w:t>-</w:t>
      </w:r>
      <w:r w:rsidRPr="00D66195">
        <w:t>third of its daily supply. Many of these are located along the coast</w:t>
      </w:r>
      <w:r>
        <w:t xml:space="preserve"> </w:t>
      </w:r>
      <w:r w:rsidRPr="00D66195">
        <w:t>(Pattle Delamore Partners Ltd, 2011). As sea levels rise, coastal aquifers will become increasingly vulnerable to saltwater contamination. Salini</w:t>
      </w:r>
      <w:r>
        <w:t>s</w:t>
      </w:r>
      <w:r w:rsidRPr="00D66195">
        <w:t>ation of coastal aquifers is already occurring in Northland, Auckland, Waikato, Bay of Plenty, Taranaki, Wellington, Tasman, Marlborough, Canterbury and Dunedin</w:t>
      </w:r>
      <w:r>
        <w:t xml:space="preserve"> </w:t>
      </w:r>
      <w:r w:rsidRPr="00D66195">
        <w:t xml:space="preserve">(Pattle Delamore Partners Ltd, 2011). Salinity stress and wider groundwater changes will increase the pressure on water security, impacting both </w:t>
      </w:r>
      <w:r w:rsidR="00E405B5">
        <w:t xml:space="preserve">the </w:t>
      </w:r>
      <w:r w:rsidRPr="00D66195">
        <w:t>availability and quality</w:t>
      </w:r>
      <w:r w:rsidR="00E405B5" w:rsidRPr="00E405B5">
        <w:t xml:space="preserve"> </w:t>
      </w:r>
      <w:r w:rsidR="00E405B5">
        <w:t xml:space="preserve">of </w:t>
      </w:r>
      <w:r w:rsidR="00E405B5" w:rsidRPr="00D66195">
        <w:t>water</w:t>
      </w:r>
      <w:r>
        <w:t xml:space="preserve"> </w:t>
      </w:r>
      <w:r w:rsidRPr="00D66195">
        <w:t>(Thorburn et al, 2013).</w:t>
      </w:r>
    </w:p>
    <w:p w14:paraId="223ADD01" w14:textId="77777777" w:rsidR="00C55FA1" w:rsidRPr="00D66195" w:rsidRDefault="00C55FA1" w:rsidP="005B0F75">
      <w:pPr>
        <w:pStyle w:val="Heading4"/>
      </w:pPr>
      <w:r w:rsidRPr="00D66195">
        <w:t>Sensitivity</w:t>
      </w:r>
    </w:p>
    <w:p w14:paraId="473D423C" w14:textId="77777777" w:rsidR="00C55FA1" w:rsidRDefault="00C55FA1" w:rsidP="005B0F75">
      <w:pPr>
        <w:pStyle w:val="BodyText"/>
      </w:pPr>
      <w:r w:rsidRPr="00D66195">
        <w:t>Water supplies are sensitive to climate change impacts due to the design, condition and location of water supply infrastructure</w:t>
      </w:r>
      <w:r>
        <w:t>,</w:t>
      </w:r>
      <w:r w:rsidRPr="00D66195">
        <w:t xml:space="preserve"> </w:t>
      </w:r>
      <w:r>
        <w:t>and</w:t>
      </w:r>
      <w:r w:rsidRPr="00D66195">
        <w:t xml:space="preserve"> changes in water availability and demand patterns. </w:t>
      </w:r>
    </w:p>
    <w:p w14:paraId="1422CD98" w14:textId="45FBF1D1" w:rsidR="00C55FA1" w:rsidRPr="00D66195" w:rsidRDefault="00C55FA1" w:rsidP="005B0F75">
      <w:pPr>
        <w:pStyle w:val="BodyText"/>
      </w:pPr>
      <w:r>
        <w:t>P</w:t>
      </w:r>
      <w:r w:rsidRPr="00D66195">
        <w:t xml:space="preserve">eriods of drought and high temperature </w:t>
      </w:r>
      <w:r>
        <w:t>create water shortages through</w:t>
      </w:r>
      <w:r w:rsidRPr="00D66195">
        <w:t xml:space="preserve"> reduced rainfall and</w:t>
      </w:r>
      <w:r w:rsidR="0006094E">
        <w:t> </w:t>
      </w:r>
      <w:r w:rsidRPr="00D66195">
        <w:t>increased evapotranspiration</w:t>
      </w:r>
      <w:r>
        <w:t xml:space="preserve">. At the same time, </w:t>
      </w:r>
      <w:r w:rsidRPr="00D66195">
        <w:t xml:space="preserve">people </w:t>
      </w:r>
      <w:r>
        <w:t xml:space="preserve">respond to the conditions by </w:t>
      </w:r>
      <w:r w:rsidRPr="00D66195">
        <w:t>us</w:t>
      </w:r>
      <w:r>
        <w:t>ing</w:t>
      </w:r>
      <w:r w:rsidRPr="00D66195">
        <w:t xml:space="preserve"> more water for outdoor</w:t>
      </w:r>
      <w:r w:rsidR="006A6B72">
        <w:t xml:space="preserve"> purposes</w:t>
      </w:r>
      <w:r>
        <w:t xml:space="preserve">, increasing </w:t>
      </w:r>
      <w:r w:rsidRPr="00D66195">
        <w:t>both average and peak</w:t>
      </w:r>
      <w:r>
        <w:t xml:space="preserve"> water demand further exacerbating the water shortage</w:t>
      </w:r>
    </w:p>
    <w:p w14:paraId="1635F2E0" w14:textId="0FBA0EFA" w:rsidR="00C55FA1" w:rsidRDefault="00C55FA1" w:rsidP="005B0F75">
      <w:pPr>
        <w:pStyle w:val="BodyText"/>
      </w:pPr>
      <w:bookmarkStart w:id="601" w:name="_Hlk41575239"/>
      <w:r w:rsidRPr="00D66195">
        <w:t>Water demand, both average and peak, can be affected by increasing temperatures, during periods of drought and high temperature as people use more water for outdoor use. This exacerbates water shortages, due to already reduced water availability, as a result of reduced rainfall and increased evapotranspiration.</w:t>
      </w:r>
      <w:r>
        <w:t xml:space="preserve"> </w:t>
      </w:r>
      <w:r w:rsidRPr="00D66195">
        <w:t>(</w:t>
      </w:r>
      <w:r w:rsidRPr="00B615DE">
        <w:t>Local Government New Zealand</w:t>
      </w:r>
      <w:r w:rsidRPr="00D66195">
        <w:t>, 2019; Paulik et al, 2019a, 2019b; Hendy et al, 2018; Thorburn et al, 2013)</w:t>
      </w:r>
      <w:r>
        <w:t>.</w:t>
      </w:r>
      <w:r w:rsidRPr="00D66195">
        <w:t xml:space="preserve"> A significant </w:t>
      </w:r>
      <w:bookmarkEnd w:id="601"/>
      <w:r w:rsidRPr="00D66195">
        <w:t>number of towns in New Zealand do not have water meters</w:t>
      </w:r>
      <w:r>
        <w:t>,</w:t>
      </w:r>
      <w:r w:rsidRPr="00D66195">
        <w:t xml:space="preserve"> or are only partially metered. </w:t>
      </w:r>
      <w:r>
        <w:t>This makes m</w:t>
      </w:r>
      <w:r w:rsidRPr="00D66195">
        <w:t>anaging water demand in these towns difficult</w:t>
      </w:r>
      <w:r>
        <w:t xml:space="preserve"> </w:t>
      </w:r>
      <w:r w:rsidRPr="00D66195">
        <w:t>(Water</w:t>
      </w:r>
      <w:r>
        <w:t xml:space="preserve"> </w:t>
      </w:r>
      <w:r w:rsidRPr="003F542D">
        <w:t>New Zealand</w:t>
      </w:r>
      <w:r w:rsidRPr="00D66195">
        <w:t xml:space="preserve">, 2018). </w:t>
      </w:r>
    </w:p>
    <w:p w14:paraId="2EB326C3" w14:textId="2C16B0CA" w:rsidR="00C55FA1" w:rsidRPr="00D66195" w:rsidRDefault="00C55FA1" w:rsidP="005B0F75">
      <w:pPr>
        <w:pStyle w:val="BodyText"/>
      </w:pPr>
      <w:r w:rsidRPr="00D66195">
        <w:t>Increased temperatures and drought can also result in algal blooms, which can contaminate drinking water sources</w:t>
      </w:r>
      <w:r>
        <w:t xml:space="preserve"> </w:t>
      </w:r>
      <w:r w:rsidRPr="00D66195">
        <w:t>(</w:t>
      </w:r>
      <w:r>
        <w:t>Ministry for the Environment</w:t>
      </w:r>
      <w:r w:rsidRPr="00D66195">
        <w:t xml:space="preserve"> and Stats NZ, 2020).</w:t>
      </w:r>
      <w:r>
        <w:t xml:space="preserve"> </w:t>
      </w:r>
    </w:p>
    <w:p w14:paraId="29E2C0D6" w14:textId="3E8208B1" w:rsidR="00C55FA1" w:rsidRPr="00D66195" w:rsidRDefault="00C55FA1" w:rsidP="005B0F75">
      <w:pPr>
        <w:pStyle w:val="BodyText"/>
      </w:pPr>
      <w:r w:rsidRPr="00D66195">
        <w:lastRenderedPageBreak/>
        <w:t xml:space="preserve">Water supplies are generally more sensitive in areas where there is a single source of water, as opposed to </w:t>
      </w:r>
      <w:r>
        <w:t>those</w:t>
      </w:r>
      <w:r w:rsidRPr="00D66195">
        <w:t xml:space="preserve"> where </w:t>
      </w:r>
      <w:r>
        <w:t>a number of</w:t>
      </w:r>
      <w:r w:rsidRPr="00D66195">
        <w:t xml:space="preserve"> sources are available</w:t>
      </w:r>
      <w:r>
        <w:t>,</w:t>
      </w:r>
      <w:r w:rsidRPr="00D66195">
        <w:t xml:space="preserve"> such as Auckland, which has access to storage dams in the Hunua and Waitakere Ranges, the Onehunga Aquifer</w:t>
      </w:r>
      <w:r>
        <w:t>,</w:t>
      </w:r>
      <w:r w:rsidRPr="00D66195">
        <w:t xml:space="preserve"> and the Waikato River</w:t>
      </w:r>
      <w:r>
        <w:t xml:space="preserve"> </w:t>
      </w:r>
      <w:r w:rsidRPr="00D66195">
        <w:t xml:space="preserve">(Watercare, nd). </w:t>
      </w:r>
    </w:p>
    <w:p w14:paraId="7B0C9BD8" w14:textId="77777777" w:rsidR="00C55FA1" w:rsidRPr="00D66195" w:rsidRDefault="00C55FA1" w:rsidP="005B0F75">
      <w:pPr>
        <w:pStyle w:val="BodyText"/>
      </w:pPr>
      <w:r w:rsidRPr="00D66195">
        <w:t>Rural water supplies are also sensitive to climate change hazards, particularly where reticulated systems are limited or absent</w:t>
      </w:r>
      <w:r>
        <w:t xml:space="preserve"> </w:t>
      </w:r>
      <w:r w:rsidRPr="00D66195">
        <w:t>(Woodward</w:t>
      </w:r>
      <w:r>
        <w:t xml:space="preserve"> et al</w:t>
      </w:r>
      <w:r w:rsidRPr="00D66195">
        <w:t xml:space="preserve">, 2001). Rural and Māori communities, </w:t>
      </w:r>
      <w:r>
        <w:t>and those</w:t>
      </w:r>
      <w:r w:rsidRPr="00D66195">
        <w:t xml:space="preserve"> with inadequate resources to</w:t>
      </w:r>
      <w:r>
        <w:t xml:space="preserve"> either</w:t>
      </w:r>
      <w:r w:rsidRPr="00D66195">
        <w:t xml:space="preserve"> import water or pay for private</w:t>
      </w:r>
      <w:r w:rsidR="00C21D31">
        <w:t> </w:t>
      </w:r>
      <w:r w:rsidRPr="00D66195">
        <w:t>treatment facilities</w:t>
      </w:r>
      <w:r>
        <w:t>,</w:t>
      </w:r>
      <w:r w:rsidRPr="00D66195">
        <w:t xml:space="preserve"> will be more sensitive to increasing drought conditions</w:t>
      </w:r>
      <w:r>
        <w:t xml:space="preserve"> </w:t>
      </w:r>
      <w:r w:rsidRPr="00D66195">
        <w:t>(Woodward</w:t>
      </w:r>
      <w:r w:rsidR="00C21D31">
        <w:t> </w:t>
      </w:r>
      <w:r>
        <w:t>et al</w:t>
      </w:r>
      <w:r w:rsidRPr="00D66195">
        <w:t xml:space="preserve">, 2001). </w:t>
      </w:r>
    </w:p>
    <w:p w14:paraId="2DC39FF6" w14:textId="7AE91AC5" w:rsidR="00C55FA1" w:rsidRDefault="00C55FA1" w:rsidP="005B0F75">
      <w:pPr>
        <w:pStyle w:val="BodyText"/>
      </w:pPr>
      <w:r w:rsidRPr="00D66195">
        <w:t xml:space="preserve">The potential for water insecurity to adversely impact communities </w:t>
      </w:r>
      <w:r>
        <w:t>that already have</w:t>
      </w:r>
      <w:r w:rsidRPr="00D66195">
        <w:t xml:space="preserve"> social inequities or health issues is not well understood in New Zealand. The</w:t>
      </w:r>
      <w:r>
        <w:t xml:space="preserve"> Government</w:t>
      </w:r>
      <w:r w:rsidRPr="00D66195">
        <w:t xml:space="preserve"> inquiry into</w:t>
      </w:r>
      <w:r w:rsidR="00C21D31">
        <w:t> </w:t>
      </w:r>
      <w:r w:rsidRPr="00D66195">
        <w:t xml:space="preserve">the Havelock North campylobacteriosis outbreak in 2016 </w:t>
      </w:r>
      <w:r>
        <w:t>outlined</w:t>
      </w:r>
      <w:r w:rsidRPr="00D66195">
        <w:t xml:space="preserve"> this</w:t>
      </w:r>
      <w:r>
        <w:t>,</w:t>
      </w:r>
      <w:r w:rsidRPr="00D66195">
        <w:t xml:space="preserve"> and noted</w:t>
      </w:r>
      <w:r>
        <w:t>:</w:t>
      </w:r>
      <w:r w:rsidRPr="00D66195">
        <w:t xml:space="preserve"> </w:t>
      </w:r>
    </w:p>
    <w:p w14:paraId="44DC68D3" w14:textId="1AB9D1B3" w:rsidR="00C55FA1" w:rsidRPr="00EF2B23" w:rsidRDefault="00C55FA1" w:rsidP="005B0F75">
      <w:pPr>
        <w:pStyle w:val="Quote"/>
      </w:pPr>
      <w:r w:rsidRPr="00EF2B23">
        <w:t xml:space="preserve">“unlike in areas where consumers can make their own assessment of risk, drinking water risks are effectively imposed on all </w:t>
      </w:r>
      <w:r w:rsidRPr="005B0F75">
        <w:t>consumers</w:t>
      </w:r>
      <w:r w:rsidRPr="00EF2B23">
        <w:t xml:space="preserve"> by suppliers. The consumer base will include many people who are vulnerable for various reasons, including old age, youth, and</w:t>
      </w:r>
      <w:r w:rsidR="00C21D31">
        <w:t> </w:t>
      </w:r>
      <w:r w:rsidRPr="00EF2B23">
        <w:t>those who are immunocompromised or suffering from ill health’ (</w:t>
      </w:r>
      <w:r w:rsidRPr="00DA23DD">
        <w:rPr>
          <w:rFonts w:cs="Arial"/>
          <w:iCs/>
        </w:rPr>
        <w:t>Department of Internal Affairs</w:t>
      </w:r>
      <w:r w:rsidRPr="00EF2B23">
        <w:t xml:space="preserve">, 2017).” </w:t>
      </w:r>
    </w:p>
    <w:p w14:paraId="56AE32EE" w14:textId="77777777" w:rsidR="00C55FA1" w:rsidRPr="00D66195" w:rsidRDefault="00C55FA1" w:rsidP="005B0F75">
      <w:pPr>
        <w:pStyle w:val="Heading4"/>
      </w:pPr>
      <w:r w:rsidRPr="00D66195">
        <w:t>Adaptive capacity</w:t>
      </w:r>
    </w:p>
    <w:p w14:paraId="73E4AADA" w14:textId="35D892FF" w:rsidR="00C55FA1" w:rsidRPr="00D66195" w:rsidRDefault="00C55FA1" w:rsidP="005B0F75">
      <w:pPr>
        <w:pStyle w:val="BodyText"/>
      </w:pPr>
      <w:r w:rsidRPr="00D66195">
        <w:t>In terms of water availability, the adaptive capacity of systems will largely depend on the ability to maintain or enhance supplies and storage, and to manage and reduce per capita demand levels. Overseas experience has shown that demand levels can be reduced through targeted interventions, such as water efficiency, metering, pricing</w:t>
      </w:r>
      <w:r>
        <w:t>,</w:t>
      </w:r>
      <w:r w:rsidRPr="00D66195">
        <w:t xml:space="preserve"> and behaviour change</w:t>
      </w:r>
      <w:r>
        <w:t xml:space="preserve"> </w:t>
      </w:r>
      <w:r w:rsidRPr="00D66195">
        <w:t>(Tortajada and Joshi, 2013).</w:t>
      </w:r>
    </w:p>
    <w:p w14:paraId="267B5798" w14:textId="3ED18A6B" w:rsidR="00C55FA1" w:rsidRPr="00D66195" w:rsidRDefault="00C55FA1" w:rsidP="005B0F75">
      <w:pPr>
        <w:pStyle w:val="BodyText"/>
      </w:pPr>
      <w:r w:rsidRPr="00D66195">
        <w:t>In New Zealand</w:t>
      </w:r>
      <w:r w:rsidR="001726B3">
        <w:t>,</w:t>
      </w:r>
      <w:r w:rsidRPr="00D66195">
        <w:t xml:space="preserve"> water is largely supplied to cities and towns by individual local authorities (city</w:t>
      </w:r>
      <w:r w:rsidR="00C21D31">
        <w:t> </w:t>
      </w:r>
      <w:r w:rsidRPr="00D66195">
        <w:t>or district councils) or</w:t>
      </w:r>
      <w:r w:rsidR="001861F8">
        <w:t>,</w:t>
      </w:r>
      <w:r w:rsidRPr="00D66195">
        <w:t xml:space="preserve"> </w:t>
      </w:r>
      <w:r w:rsidR="001861F8">
        <w:t>less often</w:t>
      </w:r>
      <w:r w:rsidRPr="00D66195">
        <w:t>,</w:t>
      </w:r>
      <w:r w:rsidR="001861F8">
        <w:t xml:space="preserve"> by</w:t>
      </w:r>
      <w:r w:rsidRPr="00D66195">
        <w:t xml:space="preserve"> </w:t>
      </w:r>
      <w:r>
        <w:t>c</w:t>
      </w:r>
      <w:r w:rsidRPr="00D66195">
        <w:t>ouncil</w:t>
      </w:r>
      <w:r>
        <w:t>-c</w:t>
      </w:r>
      <w:r w:rsidRPr="00D66195">
        <w:t xml:space="preserve">ontrolled </w:t>
      </w:r>
      <w:r>
        <w:t>o</w:t>
      </w:r>
      <w:r w:rsidRPr="00D66195">
        <w:t xml:space="preserve">rganisations. Given the currently fragmented nature of water supply management, improvements in adaptive capacity may continue to be ad hoc around New Zealand. However, </w:t>
      </w:r>
      <w:r>
        <w:t>c</w:t>
      </w:r>
      <w:r w:rsidRPr="00D66195">
        <w:t xml:space="preserve">entral </w:t>
      </w:r>
      <w:r>
        <w:t>g</w:t>
      </w:r>
      <w:r w:rsidRPr="00D66195">
        <w:t>overnment is currently undertaking a Three Waters Review</w:t>
      </w:r>
      <w:r>
        <w:t xml:space="preserve"> </w:t>
      </w:r>
      <w:r w:rsidRPr="00D66195">
        <w:t>(D</w:t>
      </w:r>
      <w:r>
        <w:t>epartment of Internal Affairs</w:t>
      </w:r>
      <w:r w:rsidRPr="00D66195">
        <w:t xml:space="preserve">, 2018) and is establishing a new regulatory body (to be called </w:t>
      </w:r>
      <w:r w:rsidRPr="00D66195">
        <w:rPr>
          <w:iCs/>
        </w:rPr>
        <w:t>Taumata Arowai)</w:t>
      </w:r>
      <w:r w:rsidRPr="00D66195">
        <w:rPr>
          <w:i/>
        </w:rPr>
        <w:t xml:space="preserve"> </w:t>
      </w:r>
      <w:r>
        <w:t>that</w:t>
      </w:r>
      <w:r w:rsidRPr="00D66195">
        <w:t xml:space="preserve"> will administer</w:t>
      </w:r>
      <w:r>
        <w:t xml:space="preserve"> </w:t>
      </w:r>
      <w:r w:rsidRPr="00D66195">
        <w:t>and enforc</w:t>
      </w:r>
      <w:r>
        <w:t>e</w:t>
      </w:r>
      <w:r w:rsidRPr="00D66195">
        <w:t xml:space="preserve"> a new drinking water regulatory system, including</w:t>
      </w:r>
      <w:r w:rsidR="00067B36">
        <w:t xml:space="preserve"> by</w:t>
      </w:r>
      <w:r w:rsidRPr="00D66195">
        <w:t xml:space="preserve"> manag</w:t>
      </w:r>
      <w:r>
        <w:t>ing</w:t>
      </w:r>
      <w:r w:rsidRPr="00D66195">
        <w:t xml:space="preserve"> risks to sources of drinking water. Th</w:t>
      </w:r>
      <w:r w:rsidR="00067B36">
        <w:t>ese initiatives</w:t>
      </w:r>
      <w:r w:rsidRPr="00D66195">
        <w:t xml:space="preserve"> may deliver much</w:t>
      </w:r>
      <w:r w:rsidR="00067B36">
        <w:t>-</w:t>
      </w:r>
      <w:r w:rsidRPr="00D66195">
        <w:t xml:space="preserve">needed oversight and consistency in adapting to climate </w:t>
      </w:r>
      <w:r w:rsidR="00067B36">
        <w:t xml:space="preserve">change </w:t>
      </w:r>
      <w:r w:rsidRPr="00D66195">
        <w:t xml:space="preserve">risks. </w:t>
      </w:r>
    </w:p>
    <w:p w14:paraId="64DC395C" w14:textId="5474E4C8" w:rsidR="00C55FA1" w:rsidRPr="00D66195" w:rsidRDefault="00C55FA1" w:rsidP="005B0F75">
      <w:pPr>
        <w:pStyle w:val="BodyText"/>
      </w:pPr>
      <w:r w:rsidRPr="00D66195">
        <w:t>Adaptive capacity is considered lower in smaller communities</w:t>
      </w:r>
      <w:r>
        <w:t>,</w:t>
      </w:r>
      <w:r w:rsidRPr="00D66195">
        <w:t xml:space="preserve"> where infrastructure is already under pressure due to low levels of investment. Climate change impacts will exacerbate these pressures. The costs to upgrade water and wastewater infrastructure around New Zealand to meet current </w:t>
      </w:r>
      <w:r>
        <w:t>d</w:t>
      </w:r>
      <w:r w:rsidRPr="00D66195">
        <w:t xml:space="preserve">rinking </w:t>
      </w:r>
      <w:r>
        <w:t>w</w:t>
      </w:r>
      <w:r w:rsidRPr="00D66195">
        <w:t xml:space="preserve">ater </w:t>
      </w:r>
      <w:r>
        <w:t>s</w:t>
      </w:r>
      <w:r w:rsidRPr="00D66195">
        <w:t xml:space="preserve">tandards have been estimated at </w:t>
      </w:r>
      <w:r w:rsidR="00433AA3">
        <w:t>about</w:t>
      </w:r>
      <w:r w:rsidR="00433AA3" w:rsidRPr="00D66195">
        <w:t xml:space="preserve"> </w:t>
      </w:r>
      <w:r w:rsidRPr="00D66195">
        <w:t>$8 billion</w:t>
      </w:r>
      <w:r>
        <w:t xml:space="preserve"> </w:t>
      </w:r>
      <w:r w:rsidRPr="00D66195">
        <w:t>(BECA, 2019; GHD et al, 2019).</w:t>
      </w:r>
    </w:p>
    <w:p w14:paraId="6F9161C6" w14:textId="77777777" w:rsidR="00C55FA1" w:rsidRPr="00D66195" w:rsidRDefault="00C55FA1" w:rsidP="005B0F75">
      <w:pPr>
        <w:pStyle w:val="Heading4"/>
      </w:pPr>
      <w:r w:rsidRPr="00D66195">
        <w:t>Consequence</w:t>
      </w:r>
    </w:p>
    <w:p w14:paraId="3760E397" w14:textId="72FBE771" w:rsidR="00C55FA1" w:rsidRPr="00D66195" w:rsidRDefault="00C55FA1" w:rsidP="005B0F75">
      <w:pPr>
        <w:pStyle w:val="BodyText"/>
      </w:pPr>
      <w:r w:rsidRPr="00D66195">
        <w:t xml:space="preserve">Given the importance of water supplies for communities and business, consequences from impaired supply can be significant and could arise from a range of climate hazards. </w:t>
      </w:r>
    </w:p>
    <w:p w14:paraId="1B07D8AC" w14:textId="2AF254B0" w:rsidR="00C55FA1" w:rsidRPr="00D66195" w:rsidRDefault="00C55FA1" w:rsidP="005B0F75">
      <w:pPr>
        <w:pStyle w:val="BodyText"/>
      </w:pPr>
      <w:r w:rsidRPr="00D66195">
        <w:t>The Auckland ‘Tasman Tempest’ event impact</w:t>
      </w:r>
      <w:r>
        <w:t>ed</w:t>
      </w:r>
      <w:r w:rsidRPr="00D66195">
        <w:t xml:space="preserve"> water supply in Auckland and affected thousands of people across the city. The event caused very poor raw water quality and compromised treatment facilities. As a result, throughput was significantly reduced. </w:t>
      </w:r>
      <w:r w:rsidRPr="00D66195">
        <w:lastRenderedPageBreak/>
        <w:t>Watercare</w:t>
      </w:r>
      <w:r w:rsidR="00A32DD3">
        <w:t> </w:t>
      </w:r>
      <w:r w:rsidRPr="00D66195">
        <w:t>called for voluntary water savings of 20</w:t>
      </w:r>
      <w:r>
        <w:t xml:space="preserve"> litres per </w:t>
      </w:r>
      <w:r w:rsidRPr="00D66195">
        <w:t>day for residential customers</w:t>
      </w:r>
      <w:r w:rsidR="00067B36">
        <w:t>.</w:t>
      </w:r>
      <w:r w:rsidRPr="00D66195">
        <w:t xml:space="preserve"> </w:t>
      </w:r>
      <w:r w:rsidR="00067B36">
        <w:t xml:space="preserve">It </w:t>
      </w:r>
      <w:r w:rsidRPr="00D66195">
        <w:t>embarked on a targeted engagement campaign with all large commercial users to inform</w:t>
      </w:r>
      <w:r w:rsidR="00A32DD3">
        <w:t> </w:t>
      </w:r>
      <w:r w:rsidRPr="00D66195">
        <w:t>them of issues and encourage voluntary reductions and contingency planning. Through</w:t>
      </w:r>
      <w:r w:rsidR="00A32DD3">
        <w:t> </w:t>
      </w:r>
      <w:r w:rsidRPr="00D66195">
        <w:t xml:space="preserve">these actions, severe commercial losses and impacts on public health were avoided. </w:t>
      </w:r>
    </w:p>
    <w:p w14:paraId="170FF689" w14:textId="58FE1FB4" w:rsidR="00C55FA1" w:rsidRPr="00D66195" w:rsidRDefault="00C55FA1" w:rsidP="005B0F75">
      <w:pPr>
        <w:pStyle w:val="BodyText"/>
      </w:pPr>
      <w:r>
        <w:t>A</w:t>
      </w:r>
      <w:r w:rsidRPr="00D66195">
        <w:t>s mentioned</w:t>
      </w:r>
      <w:r>
        <w:t>,</w:t>
      </w:r>
      <w:r w:rsidRPr="00D66195">
        <w:t xml:space="preserve"> </w:t>
      </w:r>
      <w:r>
        <w:t>r</w:t>
      </w:r>
      <w:r w:rsidRPr="00D66195">
        <w:t>ecent droughts have resulted in significant water shortages through Waikato, Auckland and Northland</w:t>
      </w:r>
      <w:r>
        <w:t>,</w:t>
      </w:r>
      <w:r w:rsidRPr="00D66195">
        <w:t xml:space="preserve"> resulting in numerous water reduction advisories and waiting lists for water tank refills of up to five weeks</w:t>
      </w:r>
      <w:r>
        <w:t xml:space="preserve"> </w:t>
      </w:r>
      <w:r w:rsidRPr="00D66195">
        <w:t>(RNZ, 2020b). Water reductions are generally staged, with initial restrictions placed on public outdoor use (public parks, sports</w:t>
      </w:r>
      <w:r>
        <w:t xml:space="preserve"> </w:t>
      </w:r>
      <w:r w:rsidRPr="00D66195">
        <w:t>fields), followed</w:t>
      </w:r>
      <w:r>
        <w:t xml:space="preserve"> by</w:t>
      </w:r>
      <w:r w:rsidRPr="00D66195">
        <w:t xml:space="preserve"> private outdoor use (gardens)</w:t>
      </w:r>
      <w:r>
        <w:t>,</w:t>
      </w:r>
      <w:r w:rsidRPr="00D66195">
        <w:t xml:space="preserve"> and finally more restrictive measures targeted at residential and commercial use. The increasing levels of restriction will have corresponding levels of consequence</w:t>
      </w:r>
      <w:r>
        <w:t>s</w:t>
      </w:r>
      <w:r w:rsidRPr="00D66195">
        <w:t xml:space="preserve"> for community health and wellbeing, and for business operations. </w:t>
      </w:r>
    </w:p>
    <w:p w14:paraId="5A719426" w14:textId="77777777" w:rsidR="00C55FA1" w:rsidRPr="00D66195" w:rsidRDefault="00C55FA1" w:rsidP="005B0F75">
      <w:pPr>
        <w:pStyle w:val="BodyText"/>
      </w:pPr>
      <w:r w:rsidRPr="00D66195">
        <w:t>Droughts can also lead to more favourable conditions for the development of algal blooms</w:t>
      </w:r>
      <w:r w:rsidR="00CB343D">
        <w:t> </w:t>
      </w:r>
      <w:r w:rsidRPr="00D66195">
        <w:t>(influenced by high water temperatures, long residence times and high nutrient concentrations) and a decrease in water quality, particularly in non-reticulated systems</w:t>
      </w:r>
      <w:r>
        <w:t xml:space="preserve"> </w:t>
      </w:r>
      <w:r w:rsidRPr="00D66195">
        <w:t>(van</w:t>
      </w:r>
      <w:r w:rsidR="00F12FD0">
        <w:t> </w:t>
      </w:r>
      <w:r w:rsidRPr="00D66195">
        <w:t>Vliet and Zwolsman, 2008), as well as within reticulated systems where treatment may be</w:t>
      </w:r>
      <w:r w:rsidR="00F12FD0">
        <w:t> </w:t>
      </w:r>
      <w:r w:rsidRPr="00D66195">
        <w:t>inadequate. This can lead to significant health impacts. While not directly climate change</w:t>
      </w:r>
      <w:r>
        <w:t>-</w:t>
      </w:r>
      <w:r w:rsidRPr="00D66195">
        <w:t>related, the contamination event at Havelock North illustrates the potentially severe social consequences of water supply contamination</w:t>
      </w:r>
      <w:r>
        <w:t xml:space="preserve"> </w:t>
      </w:r>
      <w:r w:rsidRPr="00D66195">
        <w:t>(</w:t>
      </w:r>
      <w:r w:rsidRPr="00DA23DD">
        <w:t>Department of Internal Affairs</w:t>
      </w:r>
      <w:r w:rsidRPr="00D66195">
        <w:t>, 2017).</w:t>
      </w:r>
    </w:p>
    <w:p w14:paraId="524D605A" w14:textId="77777777" w:rsidR="00C55FA1" w:rsidRPr="00D66195" w:rsidRDefault="00C55FA1" w:rsidP="005B0F75">
      <w:pPr>
        <w:pStyle w:val="Heading4"/>
      </w:pPr>
      <w:r w:rsidRPr="00D66195">
        <w:t xml:space="preserve">Interacting risks </w:t>
      </w:r>
    </w:p>
    <w:p w14:paraId="7D7641C5" w14:textId="6B0066BB" w:rsidR="00C55FA1" w:rsidRPr="00D66195" w:rsidRDefault="00C55FA1" w:rsidP="005B0F75">
      <w:pPr>
        <w:pStyle w:val="BodyText"/>
      </w:pPr>
      <w:r w:rsidRPr="00D66195">
        <w:t xml:space="preserve">Changes in water availability from drought </w:t>
      </w:r>
      <w:r>
        <w:t xml:space="preserve">and </w:t>
      </w:r>
      <w:r w:rsidRPr="00D66195">
        <w:t>reduc</w:t>
      </w:r>
      <w:r>
        <w:t>ed</w:t>
      </w:r>
      <w:r w:rsidRPr="00D66195">
        <w:t xml:space="preserve"> rainfall will </w:t>
      </w:r>
      <w:r>
        <w:t>have</w:t>
      </w:r>
      <w:r w:rsidRPr="00D66195">
        <w:t xml:space="preserve"> significant consequences for all domains. </w:t>
      </w:r>
      <w:r>
        <w:t>This may include</w:t>
      </w:r>
      <w:r w:rsidRPr="00D66195">
        <w:t xml:space="preserve"> increases in diseases due to water</w:t>
      </w:r>
      <w:r>
        <w:t>-</w:t>
      </w:r>
      <w:r w:rsidRPr="00D66195">
        <w:t>borne pathogens or as a result of lack of hygiene</w:t>
      </w:r>
      <w:r>
        <w:t xml:space="preserve"> in a water shortage</w:t>
      </w:r>
      <w:r w:rsidRPr="00D66195">
        <w:t xml:space="preserve"> (H3)</w:t>
      </w:r>
      <w:r>
        <w:t xml:space="preserve"> </w:t>
      </w:r>
      <w:r w:rsidRPr="00D66195">
        <w:t>(Hendy et al, 2018). More</w:t>
      </w:r>
      <w:r w:rsidR="00F12FD0">
        <w:t> </w:t>
      </w:r>
      <w:r w:rsidRPr="00D66195">
        <w:t xml:space="preserve">frequent watering bans and higher </w:t>
      </w:r>
      <w:r w:rsidR="001167D1">
        <w:t xml:space="preserve">water </w:t>
      </w:r>
      <w:r w:rsidRPr="00D66195">
        <w:t xml:space="preserve">prices (or the imposition of water prices) and wide-scale drinking water shortages could </w:t>
      </w:r>
      <w:r>
        <w:t>compound</w:t>
      </w:r>
      <w:r w:rsidRPr="00D66195">
        <w:t xml:space="preserve"> existing inequities</w:t>
      </w:r>
      <w:r>
        <w:t>,</w:t>
      </w:r>
      <w:r w:rsidRPr="00D66195">
        <w:t xml:space="preserve"> and creat</w:t>
      </w:r>
      <w:r>
        <w:t>e</w:t>
      </w:r>
      <w:r w:rsidRPr="00D66195">
        <w:t xml:space="preserve"> new </w:t>
      </w:r>
      <w:r>
        <w:t>ones</w:t>
      </w:r>
      <w:r w:rsidRPr="00D66195">
        <w:t xml:space="preserve"> (H2). </w:t>
      </w:r>
      <w:r>
        <w:t>R</w:t>
      </w:r>
      <w:r w:rsidRPr="00D66195">
        <w:t xml:space="preserve">ivers, lakes and streams (and associated ecosystems) may </w:t>
      </w:r>
      <w:r>
        <w:t>be impacted by</w:t>
      </w:r>
      <w:r w:rsidRPr="00D66195">
        <w:t xml:space="preserve"> increase</w:t>
      </w:r>
      <w:r>
        <w:t>d</w:t>
      </w:r>
      <w:r w:rsidRPr="00D66195">
        <w:t xml:space="preserve"> pressure from human use (N3, N6).</w:t>
      </w:r>
      <w:r>
        <w:t xml:space="preserve"> M</w:t>
      </w:r>
      <w:r w:rsidRPr="00D66195">
        <w:t>itigating impacts on rivers, lakes and streams could also help reduce the risks to potable water supplies in some areas (N3, N6). The management of water resources could be further challenged by inadequate institutional arrangements, including uncoordinated and inconsistent governance between and within levels and agencies of government and private property owners</w:t>
      </w:r>
      <w:r>
        <w:t>,</w:t>
      </w:r>
      <w:r w:rsidRPr="00D66195">
        <w:t xml:space="preserve"> and the possibility of maladaptive actions (G1, G2). A reduction in capacity of amenity spaces will impact </w:t>
      </w:r>
      <w:r w:rsidR="00A4499C">
        <w:t xml:space="preserve">on </w:t>
      </w:r>
      <w:r w:rsidRPr="00D66195">
        <w:t>human health and wellbeing.</w:t>
      </w:r>
    </w:p>
    <w:p w14:paraId="3CC6240B" w14:textId="77777777" w:rsidR="00C55FA1" w:rsidRPr="00D66195" w:rsidRDefault="00C55FA1" w:rsidP="005B0F75">
      <w:pPr>
        <w:pStyle w:val="Heading4"/>
      </w:pPr>
      <w:r w:rsidRPr="00D66195">
        <w:t xml:space="preserve">Confidence: High agreement, medium evidence </w:t>
      </w:r>
    </w:p>
    <w:p w14:paraId="18618F0B" w14:textId="24BEB325" w:rsidR="00C55FA1" w:rsidRPr="00D66195" w:rsidRDefault="00C55FA1" w:rsidP="005B0F75">
      <w:pPr>
        <w:pStyle w:val="BodyText"/>
      </w:pPr>
      <w:r w:rsidRPr="00D66195">
        <w:t xml:space="preserve">Overall, there is </w:t>
      </w:r>
      <w:r w:rsidR="00A4499C">
        <w:t xml:space="preserve">a </w:t>
      </w:r>
      <w:r w:rsidRPr="00D66195">
        <w:t xml:space="preserve">high </w:t>
      </w:r>
      <w:r w:rsidR="00A4499C">
        <w:t xml:space="preserve">level of </w:t>
      </w:r>
      <w:r w:rsidRPr="00D66195">
        <w:t xml:space="preserve">agreement that climate change will impact </w:t>
      </w:r>
      <w:r w:rsidR="00A4499C">
        <w:t xml:space="preserve">on </w:t>
      </w:r>
      <w:r w:rsidRPr="00D66195">
        <w:t xml:space="preserve">urban and rural water security. </w:t>
      </w:r>
      <w:r w:rsidR="00A4499C">
        <w:t>Strong</w:t>
      </w:r>
      <w:r w:rsidRPr="00D66195">
        <w:t xml:space="preserve"> evidence </w:t>
      </w:r>
      <w:r w:rsidR="00A4499C">
        <w:t xml:space="preserve">is available </w:t>
      </w:r>
      <w:r w:rsidRPr="00D66195">
        <w:t xml:space="preserve">on hazard exposure to water systems. In general, evidence on the vulnerabilities </w:t>
      </w:r>
      <w:r>
        <w:t>of</w:t>
      </w:r>
      <w:r w:rsidRPr="00D66195">
        <w:t xml:space="preserve"> water security </w:t>
      </w:r>
      <w:r>
        <w:t>to</w:t>
      </w:r>
      <w:r w:rsidRPr="00D66195">
        <w:t xml:space="preserve"> climate change</w:t>
      </w:r>
      <w:r w:rsidR="00A4499C" w:rsidRPr="00A4499C">
        <w:t xml:space="preserve"> </w:t>
      </w:r>
      <w:r w:rsidR="00A4499C" w:rsidRPr="00D66195">
        <w:t xml:space="preserve">is </w:t>
      </w:r>
      <w:r w:rsidR="00A4499C">
        <w:t xml:space="preserve">also </w:t>
      </w:r>
      <w:r w:rsidR="00A4499C" w:rsidRPr="00D66195">
        <w:t>strong</w:t>
      </w:r>
      <w:r w:rsidRPr="00D66195">
        <w:t xml:space="preserve">, but further research is </w:t>
      </w:r>
      <w:r>
        <w:t>needed</w:t>
      </w:r>
      <w:r w:rsidRPr="00D66195">
        <w:t xml:space="preserve"> to understand community vulnerability to changes in water quality.</w:t>
      </w:r>
    </w:p>
    <w:p w14:paraId="71B952B0" w14:textId="77777777" w:rsidR="00C55FA1" w:rsidRPr="00D66195" w:rsidRDefault="00C55FA1" w:rsidP="005B0F75">
      <w:pPr>
        <w:pStyle w:val="Heading4"/>
      </w:pPr>
      <w:r w:rsidRPr="00D66195">
        <w:t xml:space="preserve">Adaptation </w:t>
      </w:r>
    </w:p>
    <w:p w14:paraId="6DA624E4" w14:textId="0BFB03EB" w:rsidR="00C55FA1" w:rsidRDefault="00C55FA1" w:rsidP="005B0F75">
      <w:pPr>
        <w:pStyle w:val="BodyText"/>
      </w:pPr>
      <w:r w:rsidRPr="00D66195">
        <w:t xml:space="preserve">Adaptation </w:t>
      </w:r>
      <w:r>
        <w:t>varies</w:t>
      </w:r>
      <w:r w:rsidRPr="00D66195">
        <w:t xml:space="preserve"> among councils and water supply authorities. </w:t>
      </w:r>
      <w:r>
        <w:t xml:space="preserve">Auckland’s </w:t>
      </w:r>
      <w:r w:rsidRPr="00D66195">
        <w:t xml:space="preserve">Watercare has developed a climate change strategy </w:t>
      </w:r>
      <w:r>
        <w:t>that</w:t>
      </w:r>
      <w:r w:rsidRPr="00D66195">
        <w:t xml:space="preserve"> includes a focus on climate resilience for </w:t>
      </w:r>
      <w:r w:rsidR="00A4499C">
        <w:t>its</w:t>
      </w:r>
      <w:r w:rsidR="00A4499C" w:rsidRPr="00D66195">
        <w:t xml:space="preserve"> </w:t>
      </w:r>
      <w:r w:rsidRPr="00D66195">
        <w:t>network. All authorities actively monitor water availability, demand and water quality</w:t>
      </w:r>
      <w:r>
        <w:t>,</w:t>
      </w:r>
      <w:r w:rsidRPr="00D66195">
        <w:t xml:space="preserve"> and most have </w:t>
      </w:r>
      <w:r w:rsidR="00A4499C" w:rsidRPr="00D66195">
        <w:t xml:space="preserve">prepared </w:t>
      </w:r>
      <w:r w:rsidRPr="00D66195">
        <w:t>demand management plans and drought management plans.</w:t>
      </w:r>
    </w:p>
    <w:p w14:paraId="19E241E1" w14:textId="3F2A9554" w:rsidR="001A1BE0" w:rsidRPr="00D66195" w:rsidRDefault="001A1BE0" w:rsidP="00977876">
      <w:pPr>
        <w:pStyle w:val="Tableheading2"/>
      </w:pPr>
      <w:bookmarkStart w:id="602" w:name="_Toc45391931"/>
      <w:r w:rsidRPr="00D66195">
        <w:lastRenderedPageBreak/>
        <w:t>B1 Risk to potable water supplies (availability and quality)</w:t>
      </w:r>
      <w:r w:rsidRPr="00D52C19">
        <w:rPr>
          <w:lang w:eastAsia="en-AU"/>
        </w:rPr>
        <w:t xml:space="preserve">: </w:t>
      </w:r>
      <w:r w:rsidR="002669BC">
        <w:rPr>
          <w:lang w:eastAsia="en-AU"/>
        </w:rPr>
        <w:t>U</w:t>
      </w:r>
      <w:r w:rsidRPr="00D52C19">
        <w:rPr>
          <w:lang w:eastAsia="en-AU"/>
        </w:rPr>
        <w:t>rgency profile</w:t>
      </w:r>
      <w:bookmarkEnd w:id="602"/>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850"/>
        <w:gridCol w:w="993"/>
        <w:gridCol w:w="1134"/>
        <w:gridCol w:w="992"/>
        <w:gridCol w:w="850"/>
        <w:gridCol w:w="1701"/>
        <w:gridCol w:w="23"/>
      </w:tblGrid>
      <w:tr w:rsidR="000A2FDD" w:rsidRPr="000A2FDD" w14:paraId="3E6F89DF" w14:textId="77777777" w:rsidTr="00C83BCB">
        <w:trPr>
          <w:gridBefore w:val="1"/>
          <w:wBefore w:w="23" w:type="dxa"/>
          <w:tblHeader/>
        </w:trPr>
        <w:tc>
          <w:tcPr>
            <w:tcW w:w="8505" w:type="dxa"/>
            <w:gridSpan w:val="8"/>
            <w:shd w:val="clear" w:color="auto" w:fill="0F7B7D"/>
          </w:tcPr>
          <w:p w14:paraId="180622BE" w14:textId="6AC1C040" w:rsidR="001A1BE0" w:rsidRPr="000A2FDD" w:rsidRDefault="001A1BE0" w:rsidP="00756486">
            <w:pPr>
              <w:pStyle w:val="TableTextbold"/>
              <w:keepNext/>
              <w:rPr>
                <w:color w:val="FFFFFF" w:themeColor="background1"/>
              </w:rPr>
            </w:pPr>
            <w:r w:rsidRPr="000A2FDD">
              <w:rPr>
                <w:color w:val="FFFFFF" w:themeColor="background1"/>
              </w:rPr>
              <w:t>B1 Risk to potable water supplies (availability and quality)</w:t>
            </w:r>
            <w:r w:rsidR="00A64F25" w:rsidRPr="000A2FDD">
              <w:rPr>
                <w:color w:val="FFFFFF" w:themeColor="background1"/>
              </w:rPr>
              <w:t xml:space="preserve">: </w:t>
            </w:r>
            <w:r w:rsidR="002669BC">
              <w:rPr>
                <w:color w:val="FFFFFF" w:themeColor="background1"/>
              </w:rPr>
              <w:t>U</w:t>
            </w:r>
            <w:r w:rsidRPr="000A2FDD">
              <w:rPr>
                <w:color w:val="FFFFFF" w:themeColor="background1"/>
              </w:rPr>
              <w:t>rgency profile</w:t>
            </w:r>
          </w:p>
        </w:tc>
      </w:tr>
      <w:tr w:rsidR="001A1BE0" w:rsidRPr="005D6D89" w14:paraId="32C478E1" w14:textId="77777777" w:rsidTr="00C83BCB">
        <w:trPr>
          <w:gridBefore w:val="1"/>
          <w:wBefore w:w="23" w:type="dxa"/>
          <w:tblHeader/>
        </w:trPr>
        <w:tc>
          <w:tcPr>
            <w:tcW w:w="1962" w:type="dxa"/>
            <w:shd w:val="clear" w:color="auto" w:fill="FFFFFF" w:themeFill="background1"/>
            <w:vAlign w:val="bottom"/>
          </w:tcPr>
          <w:p w14:paraId="5809085A" w14:textId="77777777" w:rsidR="001A1BE0" w:rsidRPr="003F0A2D" w:rsidRDefault="001A1BE0" w:rsidP="00756486">
            <w:pPr>
              <w:pStyle w:val="TableTextbold"/>
              <w:keepNext/>
              <w:spacing w:before="40" w:after="40"/>
            </w:pPr>
            <w:r w:rsidRPr="003F0A2D">
              <w:t>Urgency category</w:t>
            </w:r>
          </w:p>
        </w:tc>
        <w:tc>
          <w:tcPr>
            <w:tcW w:w="1843" w:type="dxa"/>
            <w:gridSpan w:val="2"/>
            <w:vAlign w:val="bottom"/>
          </w:tcPr>
          <w:p w14:paraId="6D924474" w14:textId="77777777" w:rsidR="001A1BE0" w:rsidRPr="003350E2" w:rsidRDefault="001A1BE0" w:rsidP="00756486">
            <w:pPr>
              <w:pStyle w:val="TableTextbold"/>
              <w:keepNext/>
              <w:spacing w:before="40" w:after="40"/>
            </w:pPr>
            <w:r w:rsidRPr="003350E2">
              <w:t>Proportion of urgency</w:t>
            </w:r>
          </w:p>
        </w:tc>
        <w:tc>
          <w:tcPr>
            <w:tcW w:w="4700" w:type="dxa"/>
            <w:gridSpan w:val="5"/>
            <w:vAlign w:val="bottom"/>
          </w:tcPr>
          <w:p w14:paraId="1F58F53A" w14:textId="77777777" w:rsidR="001A1BE0" w:rsidRPr="005D6D89" w:rsidRDefault="001A1BE0" w:rsidP="00756486">
            <w:pPr>
              <w:pStyle w:val="TableTextbold"/>
              <w:keepNext/>
              <w:spacing w:before="40" w:after="40"/>
            </w:pPr>
            <w:r w:rsidRPr="005D6D89">
              <w:t>Description of actions</w:t>
            </w:r>
          </w:p>
        </w:tc>
      </w:tr>
      <w:tr w:rsidR="00C55FA1" w:rsidRPr="00D66195" w14:paraId="5D1F9732" w14:textId="77777777" w:rsidTr="00C83BCB">
        <w:tblPrEx>
          <w:tblCellMar>
            <w:left w:w="108" w:type="dxa"/>
            <w:right w:w="108" w:type="dxa"/>
          </w:tblCellMar>
        </w:tblPrEx>
        <w:trPr>
          <w:gridAfter w:val="1"/>
          <w:wAfter w:w="23" w:type="dxa"/>
        </w:trPr>
        <w:tc>
          <w:tcPr>
            <w:tcW w:w="1985" w:type="dxa"/>
            <w:gridSpan w:val="2"/>
            <w:shd w:val="clear" w:color="auto" w:fill="FFFFFF" w:themeFill="background1"/>
            <w:hideMark/>
          </w:tcPr>
          <w:p w14:paraId="365E1C2B" w14:textId="77777777" w:rsidR="00C55FA1" w:rsidRPr="003B0208" w:rsidRDefault="00C55FA1" w:rsidP="00596A94">
            <w:pPr>
              <w:pStyle w:val="TableText"/>
              <w:keepNext/>
              <w:rPr>
                <w:b/>
                <w:bCs/>
              </w:rPr>
            </w:pPr>
            <w:bookmarkStart w:id="603" w:name="_Hlk35589719"/>
            <w:r w:rsidRPr="003B0208">
              <w:rPr>
                <w:b/>
                <w:bCs/>
              </w:rPr>
              <w:t>More action needed</w:t>
            </w:r>
          </w:p>
        </w:tc>
        <w:tc>
          <w:tcPr>
            <w:tcW w:w="1843" w:type="dxa"/>
            <w:gridSpan w:val="2"/>
          </w:tcPr>
          <w:p w14:paraId="536B5B96" w14:textId="77777777" w:rsidR="00C55FA1" w:rsidRPr="00D66195" w:rsidRDefault="00C55FA1" w:rsidP="00596A94">
            <w:pPr>
              <w:pStyle w:val="TableText"/>
              <w:keepNext/>
              <w:jc w:val="center"/>
            </w:pPr>
            <w:r w:rsidRPr="00D66195">
              <w:t>70</w:t>
            </w:r>
          </w:p>
        </w:tc>
        <w:tc>
          <w:tcPr>
            <w:tcW w:w="4677" w:type="dxa"/>
            <w:gridSpan w:val="4"/>
          </w:tcPr>
          <w:p w14:paraId="58A56BA6" w14:textId="77777777" w:rsidR="00C55FA1" w:rsidRPr="00D66195" w:rsidRDefault="00C55FA1" w:rsidP="00596A94">
            <w:pPr>
              <w:pStyle w:val="TableText"/>
              <w:keepNext/>
            </w:pPr>
            <w:r w:rsidRPr="00D66195">
              <w:t xml:space="preserve">Urgent action is </w:t>
            </w:r>
            <w:r>
              <w:t>needed</w:t>
            </w:r>
            <w:r w:rsidRPr="00D66195">
              <w:t xml:space="preserve"> to best manage urban and rural water security </w:t>
            </w:r>
            <w:r>
              <w:t>now</w:t>
            </w:r>
            <w:r w:rsidRPr="00D66195">
              <w:t xml:space="preserve"> and for the near future, given this current and pressing risk.</w:t>
            </w:r>
          </w:p>
        </w:tc>
      </w:tr>
      <w:tr w:rsidR="00C55FA1" w:rsidRPr="00D66195" w14:paraId="6088594F" w14:textId="77777777" w:rsidTr="00C83BCB">
        <w:tblPrEx>
          <w:tblCellMar>
            <w:left w:w="108" w:type="dxa"/>
            <w:right w:w="108" w:type="dxa"/>
          </w:tblCellMar>
        </w:tblPrEx>
        <w:trPr>
          <w:gridAfter w:val="1"/>
          <w:wAfter w:w="23" w:type="dxa"/>
        </w:trPr>
        <w:tc>
          <w:tcPr>
            <w:tcW w:w="1985" w:type="dxa"/>
            <w:gridSpan w:val="2"/>
            <w:shd w:val="clear" w:color="auto" w:fill="FFFFFF" w:themeFill="background1"/>
            <w:hideMark/>
          </w:tcPr>
          <w:p w14:paraId="1FF8357A" w14:textId="77777777" w:rsidR="00C55FA1" w:rsidRPr="003B0208" w:rsidRDefault="00C55FA1" w:rsidP="0026522C">
            <w:pPr>
              <w:pStyle w:val="TableText"/>
              <w:rPr>
                <w:b/>
                <w:bCs/>
                <w:highlight w:val="yellow"/>
              </w:rPr>
            </w:pPr>
            <w:r w:rsidRPr="003B0208">
              <w:rPr>
                <w:b/>
                <w:bCs/>
              </w:rPr>
              <w:t>Research priority</w:t>
            </w:r>
          </w:p>
        </w:tc>
        <w:tc>
          <w:tcPr>
            <w:tcW w:w="1843" w:type="dxa"/>
            <w:gridSpan w:val="2"/>
          </w:tcPr>
          <w:p w14:paraId="10285AC5" w14:textId="77777777" w:rsidR="00C55FA1" w:rsidRPr="00D66195" w:rsidRDefault="00C55FA1" w:rsidP="003B0208">
            <w:pPr>
              <w:pStyle w:val="TableText"/>
              <w:jc w:val="center"/>
            </w:pPr>
            <w:r w:rsidRPr="00D66195">
              <w:t>30</w:t>
            </w:r>
          </w:p>
        </w:tc>
        <w:tc>
          <w:tcPr>
            <w:tcW w:w="4677" w:type="dxa"/>
            <w:gridSpan w:val="4"/>
          </w:tcPr>
          <w:p w14:paraId="772EFC0C" w14:textId="3D1516D1" w:rsidR="00C55FA1" w:rsidRPr="00D66195" w:rsidRDefault="00A4499C" w:rsidP="00A4499C">
            <w:pPr>
              <w:pStyle w:val="TableText"/>
            </w:pPr>
            <w:r>
              <w:t>U</w:t>
            </w:r>
            <w:r w:rsidRPr="00D66195">
              <w:t xml:space="preserve">rgent research focus </w:t>
            </w:r>
            <w:r>
              <w:t>is needed to address the c</w:t>
            </w:r>
            <w:r w:rsidR="00C55FA1" w:rsidRPr="00D66195">
              <w:t>onsiderable knowledge gap on the impacts of drought on water supply, availability, quality and demand for New Zealand.</w:t>
            </w:r>
          </w:p>
        </w:tc>
      </w:tr>
      <w:tr w:rsidR="00C55FA1" w:rsidRPr="00D66195" w14:paraId="6ADB463A" w14:textId="77777777" w:rsidTr="00C83BCB">
        <w:tblPrEx>
          <w:tblCellMar>
            <w:left w:w="108" w:type="dxa"/>
            <w:right w:w="108" w:type="dxa"/>
          </w:tblCellMar>
        </w:tblPrEx>
        <w:trPr>
          <w:gridAfter w:val="1"/>
          <w:wAfter w:w="23" w:type="dxa"/>
        </w:trPr>
        <w:tc>
          <w:tcPr>
            <w:tcW w:w="1985" w:type="dxa"/>
            <w:gridSpan w:val="2"/>
            <w:shd w:val="clear" w:color="auto" w:fill="FFFFFF" w:themeFill="background1"/>
            <w:hideMark/>
          </w:tcPr>
          <w:p w14:paraId="69D71CC4" w14:textId="77777777" w:rsidR="00C55FA1" w:rsidRPr="003B0208" w:rsidRDefault="00C55FA1" w:rsidP="0026522C">
            <w:pPr>
              <w:pStyle w:val="TableText"/>
              <w:rPr>
                <w:b/>
                <w:bCs/>
              </w:rPr>
            </w:pPr>
            <w:r w:rsidRPr="003B0208">
              <w:rPr>
                <w:b/>
                <w:bCs/>
              </w:rPr>
              <w:t>Sustain current action</w:t>
            </w:r>
          </w:p>
        </w:tc>
        <w:tc>
          <w:tcPr>
            <w:tcW w:w="1843" w:type="dxa"/>
            <w:gridSpan w:val="2"/>
          </w:tcPr>
          <w:p w14:paraId="7C7768B6" w14:textId="227D65AD" w:rsidR="00C55FA1" w:rsidRPr="000A2FDD" w:rsidRDefault="003C581B" w:rsidP="003B0208">
            <w:pPr>
              <w:pStyle w:val="TableText"/>
              <w:jc w:val="center"/>
              <w:rPr>
                <w:color w:val="FFFFFF" w:themeColor="background1"/>
              </w:rPr>
            </w:pPr>
            <w:r>
              <w:rPr>
                <w:color w:val="FFFFFF" w:themeColor="background1"/>
              </w:rPr>
              <w:t>0</w:t>
            </w:r>
          </w:p>
        </w:tc>
        <w:tc>
          <w:tcPr>
            <w:tcW w:w="4677" w:type="dxa"/>
            <w:gridSpan w:val="4"/>
          </w:tcPr>
          <w:p w14:paraId="0BF90256" w14:textId="77777777" w:rsidR="00C55FA1" w:rsidRPr="00D66195" w:rsidRDefault="00C55FA1" w:rsidP="0026522C">
            <w:pPr>
              <w:pStyle w:val="TableText"/>
            </w:pPr>
          </w:p>
        </w:tc>
      </w:tr>
      <w:tr w:rsidR="00C55FA1" w:rsidRPr="00D66195" w14:paraId="0A7528EA" w14:textId="77777777" w:rsidTr="00496837">
        <w:tblPrEx>
          <w:tblCellMar>
            <w:left w:w="108" w:type="dxa"/>
            <w:right w:w="108" w:type="dxa"/>
          </w:tblCellMar>
        </w:tblPrEx>
        <w:trPr>
          <w:gridAfter w:val="1"/>
          <w:wAfter w:w="23" w:type="dxa"/>
        </w:trPr>
        <w:tc>
          <w:tcPr>
            <w:tcW w:w="1985" w:type="dxa"/>
            <w:gridSpan w:val="2"/>
            <w:tcBorders>
              <w:bottom w:val="single" w:sz="8" w:space="0" w:color="0F7B7D"/>
            </w:tcBorders>
            <w:shd w:val="clear" w:color="auto" w:fill="FFFFFF" w:themeFill="background1"/>
            <w:hideMark/>
          </w:tcPr>
          <w:p w14:paraId="7922069E" w14:textId="77777777" w:rsidR="00C55FA1" w:rsidRPr="003B0208" w:rsidRDefault="00C55FA1" w:rsidP="0026522C">
            <w:pPr>
              <w:pStyle w:val="TableText"/>
              <w:rPr>
                <w:b/>
                <w:bCs/>
              </w:rPr>
            </w:pPr>
            <w:r w:rsidRPr="003B0208">
              <w:rPr>
                <w:b/>
                <w:bCs/>
              </w:rPr>
              <w:t xml:space="preserve">Watching brief </w:t>
            </w:r>
          </w:p>
        </w:tc>
        <w:tc>
          <w:tcPr>
            <w:tcW w:w="1843" w:type="dxa"/>
            <w:gridSpan w:val="2"/>
            <w:tcBorders>
              <w:bottom w:val="single" w:sz="8" w:space="0" w:color="0F7B7D"/>
            </w:tcBorders>
          </w:tcPr>
          <w:p w14:paraId="2964DCCD" w14:textId="276BD5AC" w:rsidR="00C55FA1" w:rsidRPr="00D66195" w:rsidRDefault="003C581B" w:rsidP="003B0208">
            <w:pPr>
              <w:pStyle w:val="TableText"/>
              <w:jc w:val="center"/>
            </w:pPr>
            <w:r>
              <w:t>0</w:t>
            </w:r>
          </w:p>
        </w:tc>
        <w:tc>
          <w:tcPr>
            <w:tcW w:w="4677" w:type="dxa"/>
            <w:gridSpan w:val="4"/>
            <w:tcBorders>
              <w:bottom w:val="single" w:sz="8" w:space="0" w:color="0F7B7D"/>
            </w:tcBorders>
          </w:tcPr>
          <w:p w14:paraId="1D7772A0" w14:textId="77777777" w:rsidR="00C55FA1" w:rsidRPr="00D66195" w:rsidRDefault="00C55FA1" w:rsidP="0026522C">
            <w:pPr>
              <w:pStyle w:val="TableText"/>
            </w:pPr>
          </w:p>
        </w:tc>
      </w:tr>
      <w:tr w:rsidR="00C55FA1" w:rsidRPr="00D66195" w14:paraId="020A45F8" w14:textId="77777777" w:rsidTr="00496837">
        <w:tblPrEx>
          <w:tblCellMar>
            <w:left w:w="108" w:type="dxa"/>
            <w:right w:w="108" w:type="dxa"/>
          </w:tblCellMar>
        </w:tblPrEx>
        <w:trPr>
          <w:gridAfter w:val="1"/>
          <w:wAfter w:w="23" w:type="dxa"/>
        </w:trPr>
        <w:tc>
          <w:tcPr>
            <w:tcW w:w="1985" w:type="dxa"/>
            <w:gridSpan w:val="2"/>
            <w:tcBorders>
              <w:top w:val="single" w:sz="8" w:space="0" w:color="0F7B7D"/>
            </w:tcBorders>
            <w:shd w:val="clear" w:color="auto" w:fill="0F7B7D"/>
          </w:tcPr>
          <w:p w14:paraId="4BAF42BE" w14:textId="77777777" w:rsidR="00C55FA1" w:rsidRPr="003B0208" w:rsidRDefault="00C55FA1" w:rsidP="0026522C">
            <w:pPr>
              <w:pStyle w:val="TableText"/>
              <w:rPr>
                <w:b/>
                <w:bCs/>
                <w:color w:val="FFFFFF" w:themeColor="background1"/>
              </w:rPr>
            </w:pPr>
            <w:r w:rsidRPr="003B0208">
              <w:rPr>
                <w:b/>
                <w:bCs/>
                <w:color w:val="FFFFFF" w:themeColor="background1"/>
              </w:rPr>
              <w:t xml:space="preserve">Adaptation urgency </w:t>
            </w:r>
          </w:p>
        </w:tc>
        <w:tc>
          <w:tcPr>
            <w:tcW w:w="1843" w:type="dxa"/>
            <w:gridSpan w:val="2"/>
            <w:tcBorders>
              <w:top w:val="single" w:sz="8" w:space="0" w:color="0F7B7D"/>
            </w:tcBorders>
            <w:shd w:val="clear" w:color="auto" w:fill="auto"/>
          </w:tcPr>
          <w:p w14:paraId="1DA05389" w14:textId="77777777" w:rsidR="00C55FA1" w:rsidRPr="00D66195" w:rsidRDefault="00C55FA1" w:rsidP="003B0208">
            <w:pPr>
              <w:pStyle w:val="TableText"/>
              <w:jc w:val="center"/>
            </w:pPr>
            <w:r w:rsidRPr="00D66195">
              <w:t>93</w:t>
            </w:r>
          </w:p>
        </w:tc>
        <w:tc>
          <w:tcPr>
            <w:tcW w:w="1134" w:type="dxa"/>
            <w:tcBorders>
              <w:top w:val="single" w:sz="8" w:space="0" w:color="0F7B7D"/>
            </w:tcBorders>
            <w:shd w:val="clear" w:color="auto" w:fill="0F7B7D"/>
          </w:tcPr>
          <w:p w14:paraId="2AB16073" w14:textId="77777777" w:rsidR="00C55FA1" w:rsidRPr="003B0208" w:rsidRDefault="00C55FA1" w:rsidP="0026522C">
            <w:pPr>
              <w:pStyle w:val="TableText"/>
              <w:rPr>
                <w:b/>
                <w:bCs/>
                <w:color w:val="FFFFFF" w:themeColor="background1"/>
              </w:rPr>
            </w:pPr>
            <w:r w:rsidRPr="003B0208">
              <w:rPr>
                <w:b/>
                <w:bCs/>
                <w:color w:val="FFFFFF" w:themeColor="background1"/>
              </w:rPr>
              <w:t xml:space="preserve">Confidence </w:t>
            </w:r>
          </w:p>
        </w:tc>
        <w:tc>
          <w:tcPr>
            <w:tcW w:w="3543" w:type="dxa"/>
            <w:gridSpan w:val="3"/>
            <w:tcBorders>
              <w:top w:val="single" w:sz="8" w:space="0" w:color="0F7B7D"/>
            </w:tcBorders>
          </w:tcPr>
          <w:p w14:paraId="71CDDFA9" w14:textId="77777777" w:rsidR="00C55FA1" w:rsidRPr="00D66195" w:rsidRDefault="00C55FA1" w:rsidP="0026522C">
            <w:pPr>
              <w:pStyle w:val="TableText"/>
            </w:pPr>
            <w:r w:rsidRPr="00D66195">
              <w:t>High agreement, medium evidence</w:t>
            </w:r>
          </w:p>
        </w:tc>
      </w:tr>
      <w:tr w:rsidR="00A64F25" w:rsidRPr="00D66195" w14:paraId="0EEFF4BC" w14:textId="77777777" w:rsidTr="00C83BCB">
        <w:tblPrEx>
          <w:tblCellMar>
            <w:left w:w="108" w:type="dxa"/>
            <w:right w:w="108" w:type="dxa"/>
          </w:tblCellMar>
        </w:tblPrEx>
        <w:trPr>
          <w:gridAfter w:val="1"/>
          <w:wAfter w:w="23" w:type="dxa"/>
        </w:trPr>
        <w:tc>
          <w:tcPr>
            <w:tcW w:w="1985" w:type="dxa"/>
            <w:gridSpan w:val="2"/>
            <w:shd w:val="clear" w:color="auto" w:fill="0F7B7D"/>
          </w:tcPr>
          <w:p w14:paraId="5F2ADA0A" w14:textId="77777777" w:rsidR="00C55FA1" w:rsidRPr="003B0208" w:rsidRDefault="00C55FA1" w:rsidP="0026522C">
            <w:pPr>
              <w:pStyle w:val="TableText"/>
              <w:rPr>
                <w:b/>
                <w:bCs/>
                <w:color w:val="FFFFFF" w:themeColor="background1"/>
              </w:rPr>
            </w:pPr>
            <w:r w:rsidRPr="003B0208">
              <w:rPr>
                <w:b/>
                <w:bCs/>
                <w:color w:val="FFFFFF" w:themeColor="background1"/>
              </w:rPr>
              <w:t xml:space="preserve">Consequence </w:t>
            </w:r>
          </w:p>
        </w:tc>
        <w:tc>
          <w:tcPr>
            <w:tcW w:w="850" w:type="dxa"/>
            <w:shd w:val="clear" w:color="auto" w:fill="0F7B7D"/>
          </w:tcPr>
          <w:p w14:paraId="09FB8C27" w14:textId="77777777" w:rsidR="00C55FA1" w:rsidRPr="003B0208" w:rsidRDefault="00C55FA1" w:rsidP="0026522C">
            <w:pPr>
              <w:pStyle w:val="TableText"/>
              <w:rPr>
                <w:color w:val="FFFFFF" w:themeColor="background1"/>
              </w:rPr>
            </w:pPr>
            <w:r w:rsidRPr="003B0208">
              <w:rPr>
                <w:color w:val="FFFFFF" w:themeColor="background1"/>
              </w:rPr>
              <w:t>Now</w:t>
            </w:r>
          </w:p>
        </w:tc>
        <w:tc>
          <w:tcPr>
            <w:tcW w:w="993" w:type="dxa"/>
          </w:tcPr>
          <w:p w14:paraId="123C6879" w14:textId="77777777" w:rsidR="00C55FA1" w:rsidRPr="00D66195" w:rsidRDefault="00C55FA1" w:rsidP="0026522C">
            <w:pPr>
              <w:pStyle w:val="TableText"/>
            </w:pPr>
            <w:r w:rsidRPr="00D66195">
              <w:t>Major</w:t>
            </w:r>
          </w:p>
        </w:tc>
        <w:tc>
          <w:tcPr>
            <w:tcW w:w="1134" w:type="dxa"/>
            <w:shd w:val="clear" w:color="auto" w:fill="0F7B7D"/>
          </w:tcPr>
          <w:p w14:paraId="32809531" w14:textId="77777777" w:rsidR="00C55FA1" w:rsidRPr="003B0208" w:rsidRDefault="00C55FA1" w:rsidP="0026522C">
            <w:pPr>
              <w:pStyle w:val="TableText"/>
              <w:rPr>
                <w:color w:val="FFFFFF" w:themeColor="background1"/>
              </w:rPr>
            </w:pPr>
            <w:r w:rsidRPr="003B0208">
              <w:rPr>
                <w:color w:val="FFFFFF" w:themeColor="background1"/>
              </w:rPr>
              <w:t>2050</w:t>
            </w:r>
          </w:p>
        </w:tc>
        <w:tc>
          <w:tcPr>
            <w:tcW w:w="992" w:type="dxa"/>
          </w:tcPr>
          <w:p w14:paraId="09E84B3A" w14:textId="77777777" w:rsidR="00C55FA1" w:rsidRPr="00D66195" w:rsidRDefault="00C55FA1" w:rsidP="0026522C">
            <w:pPr>
              <w:pStyle w:val="TableText"/>
            </w:pPr>
            <w:r w:rsidRPr="00D66195">
              <w:t>Extreme</w:t>
            </w:r>
          </w:p>
        </w:tc>
        <w:tc>
          <w:tcPr>
            <w:tcW w:w="850" w:type="dxa"/>
            <w:shd w:val="clear" w:color="auto" w:fill="0F7B7D"/>
          </w:tcPr>
          <w:p w14:paraId="2F9A9C0E" w14:textId="77777777" w:rsidR="00C55FA1" w:rsidRPr="003B0208" w:rsidRDefault="00C55FA1" w:rsidP="0026522C">
            <w:pPr>
              <w:pStyle w:val="TableText"/>
              <w:rPr>
                <w:color w:val="FFFFFF" w:themeColor="background1"/>
              </w:rPr>
            </w:pPr>
            <w:r w:rsidRPr="003B0208">
              <w:rPr>
                <w:color w:val="FFFFFF" w:themeColor="background1"/>
              </w:rPr>
              <w:t>2100</w:t>
            </w:r>
          </w:p>
        </w:tc>
        <w:tc>
          <w:tcPr>
            <w:tcW w:w="1701" w:type="dxa"/>
          </w:tcPr>
          <w:p w14:paraId="59619076" w14:textId="77777777" w:rsidR="00C55FA1" w:rsidRPr="00D66195" w:rsidRDefault="00C55FA1" w:rsidP="0026522C">
            <w:pPr>
              <w:pStyle w:val="TableText"/>
            </w:pPr>
            <w:r w:rsidRPr="00D66195">
              <w:t>Extreme</w:t>
            </w:r>
          </w:p>
        </w:tc>
      </w:tr>
    </w:tbl>
    <w:p w14:paraId="268C790F" w14:textId="66A223B0" w:rsidR="00C55FA1" w:rsidRPr="00D66195" w:rsidRDefault="00C55FA1" w:rsidP="00554444">
      <w:pPr>
        <w:pStyle w:val="Heading3"/>
        <w:numPr>
          <w:ilvl w:val="0"/>
          <w:numId w:val="39"/>
        </w:numPr>
        <w:spacing w:before="400"/>
      </w:pPr>
      <w:bookmarkStart w:id="604" w:name="_Toc37153186"/>
      <w:bookmarkStart w:id="605" w:name="_Toc37404120"/>
      <w:bookmarkStart w:id="606" w:name="_Toc40302906"/>
      <w:bookmarkStart w:id="607" w:name="_Ref40357563"/>
      <w:bookmarkEnd w:id="597"/>
      <w:bookmarkEnd w:id="600"/>
      <w:bookmarkEnd w:id="603"/>
      <w:r w:rsidRPr="00D66195">
        <w:t>B2 Risks to buildings due to extreme weather events, drought,</w:t>
      </w:r>
      <w:r w:rsidR="00507E37">
        <w:t> </w:t>
      </w:r>
      <w:r w:rsidRPr="00D66195">
        <w:t>increased fire weather and ongoing sea</w:t>
      </w:r>
      <w:r w:rsidR="00E91A30">
        <w:t>-</w:t>
      </w:r>
      <w:r w:rsidRPr="00D66195">
        <w:t>level rise</w:t>
      </w:r>
      <w:bookmarkEnd w:id="604"/>
      <w:bookmarkEnd w:id="605"/>
      <w:bookmarkEnd w:id="606"/>
      <w:bookmarkEnd w:id="607"/>
    </w:p>
    <w:p w14:paraId="760D0718" w14:textId="77777777" w:rsidR="00C55FA1" w:rsidRPr="00596A94" w:rsidRDefault="00C55FA1" w:rsidP="00596A94">
      <w:pPr>
        <w:pStyle w:val="Heading4"/>
      </w:pPr>
      <w:r w:rsidRPr="00D66195">
        <w:t xml:space="preserve">Risk summary </w:t>
      </w:r>
      <w:bookmarkStart w:id="608" w:name="_Hlk35544575"/>
    </w:p>
    <w:p w14:paraId="6CD60AF8" w14:textId="1A1CE4F6" w:rsidR="00C55FA1" w:rsidRPr="00D66195" w:rsidRDefault="00C55FA1" w:rsidP="00596A94">
      <w:pPr>
        <w:pStyle w:val="BodyText"/>
      </w:pPr>
      <w:r w:rsidRPr="00D66195">
        <w:t>A significant number of buildings in New Zealand (residential, non-residential and cultural</w:t>
      </w:r>
      <w:r w:rsidR="00F12FD0">
        <w:t> </w:t>
      </w:r>
      <w:r w:rsidRPr="00D66195">
        <w:t xml:space="preserve">heritage) are at risk from climate change, predominantly </w:t>
      </w:r>
      <w:r w:rsidR="00026D2C">
        <w:t>through</w:t>
      </w:r>
      <w:r w:rsidR="00026D2C" w:rsidRPr="00D66195">
        <w:t xml:space="preserve"> </w:t>
      </w:r>
      <w:r w:rsidRPr="00D66195">
        <w:t>extreme weather events, drought, increased fire weather and sea</w:t>
      </w:r>
      <w:r>
        <w:t>-</w:t>
      </w:r>
      <w:r w:rsidRPr="00D66195">
        <w:t xml:space="preserve">level rise. Buildings are also at risk </w:t>
      </w:r>
      <w:r>
        <w:t>of</w:t>
      </w:r>
      <w:r w:rsidRPr="00D66195">
        <w:t xml:space="preserve"> impacts from natural hazards such as inland flooding, coastal flooding, landslides, groundwater rise and</w:t>
      </w:r>
      <w:r w:rsidR="00F12FD0">
        <w:t> </w:t>
      </w:r>
      <w:r w:rsidRPr="00D66195">
        <w:t xml:space="preserve">wildfire, all of which are projected to increase in frequency and severity over time </w:t>
      </w:r>
      <w:r>
        <w:t>with</w:t>
      </w:r>
      <w:r w:rsidRPr="00D66195">
        <w:t xml:space="preserve"> climate change.</w:t>
      </w:r>
    </w:p>
    <w:p w14:paraId="6A6FB19F" w14:textId="2344D7A1" w:rsidR="00C55FA1" w:rsidRPr="00D66195" w:rsidRDefault="00C55FA1" w:rsidP="00596A94">
      <w:pPr>
        <w:pStyle w:val="BodyText"/>
      </w:pPr>
      <w:r w:rsidRPr="00D66195">
        <w:t xml:space="preserve">These risks could result in temporary disruption, damage and destruction of buildings and potentially require relocation from at-risk locations in the future. The failure of drainage systems in urban areas (due to capacities being exceeded) </w:t>
      </w:r>
      <w:r>
        <w:t>and</w:t>
      </w:r>
      <w:r w:rsidRPr="00D66195">
        <w:t xml:space="preserve"> the potential overtopping and</w:t>
      </w:r>
      <w:r w:rsidR="00F12FD0">
        <w:t> </w:t>
      </w:r>
      <w:r w:rsidRPr="00D66195">
        <w:t xml:space="preserve">breach of stopbanks and other flood defences could also </w:t>
      </w:r>
      <w:r w:rsidR="00A7260D">
        <w:t xml:space="preserve">have a </w:t>
      </w:r>
      <w:r w:rsidRPr="00D66195">
        <w:t xml:space="preserve">significant impact </w:t>
      </w:r>
      <w:r w:rsidR="00A7260D">
        <w:t xml:space="preserve">on </w:t>
      </w:r>
      <w:r w:rsidRPr="00D66195">
        <w:t xml:space="preserve">buildings. The increased risk </w:t>
      </w:r>
      <w:r>
        <w:t xml:space="preserve">of </w:t>
      </w:r>
      <w:r w:rsidRPr="00D66195">
        <w:t xml:space="preserve">flood defence failure is poorly understood, </w:t>
      </w:r>
      <w:r>
        <w:t xml:space="preserve">but </w:t>
      </w:r>
      <w:r w:rsidRPr="00D66195">
        <w:t xml:space="preserve">the associated consequences are likely to be significant. </w:t>
      </w:r>
    </w:p>
    <w:p w14:paraId="59FDFF65" w14:textId="62EB87DE" w:rsidR="00C55FA1" w:rsidRPr="00D66195" w:rsidRDefault="00C55FA1" w:rsidP="00596A94">
      <w:pPr>
        <w:pStyle w:val="BodyText"/>
      </w:pPr>
      <w:r w:rsidRPr="00D66195">
        <w:t>The ability to adapt existing buildings in a cost-effective manner is limited</w:t>
      </w:r>
      <w:r>
        <w:t>,</w:t>
      </w:r>
      <w:r w:rsidRPr="00D66195">
        <w:t xml:space="preserve"> </w:t>
      </w:r>
      <w:r>
        <w:t>as</w:t>
      </w:r>
      <w:r w:rsidRPr="00D66195">
        <w:t xml:space="preserve"> buildings are generally designed </w:t>
      </w:r>
      <w:r>
        <w:t>to be</w:t>
      </w:r>
      <w:r w:rsidRPr="00D66195">
        <w:t xml:space="preserve"> long-standing permanent structures served by complex infrastructure systems. </w:t>
      </w:r>
      <w:r>
        <w:t>Those</w:t>
      </w:r>
      <w:r w:rsidRPr="00D66195">
        <w:t xml:space="preserve"> with suspended timber floors are considered to have higher adaptive capacity tha</w:t>
      </w:r>
      <w:r>
        <w:t>n</w:t>
      </w:r>
      <w:r w:rsidRPr="00D66195">
        <w:t xml:space="preserve"> buildings </w:t>
      </w:r>
      <w:r>
        <w:t>that have</w:t>
      </w:r>
      <w:r w:rsidRPr="00D66195">
        <w:t xml:space="preserve"> concrete floor slabs, </w:t>
      </w:r>
      <w:r w:rsidR="00A7260D">
        <w:t>because</w:t>
      </w:r>
      <w:r w:rsidR="00A7260D" w:rsidRPr="00D66195">
        <w:t xml:space="preserve"> </w:t>
      </w:r>
      <w:r w:rsidRPr="00D66195">
        <w:t>the</w:t>
      </w:r>
      <w:r>
        <w:t xml:space="preserve"> former</w:t>
      </w:r>
      <w:r w:rsidRPr="00D66195">
        <w:t xml:space="preserve"> can</w:t>
      </w:r>
      <w:r>
        <w:t xml:space="preserve"> sometimes</w:t>
      </w:r>
      <w:r w:rsidRPr="00D66195">
        <w:t xml:space="preserve"> be relocated. Similarly, new buildings can be located away from risk areas or be designed to accommodate projected changes to the climate. </w:t>
      </w:r>
    </w:p>
    <w:p w14:paraId="003BAF58" w14:textId="275A248C" w:rsidR="00C55FA1" w:rsidRPr="00D66195" w:rsidRDefault="00C55FA1" w:rsidP="00596A94">
      <w:pPr>
        <w:pStyle w:val="BodyText"/>
      </w:pPr>
      <w:r w:rsidRPr="00D66195">
        <w:t>For M</w:t>
      </w:r>
      <w:r w:rsidRPr="00D66195">
        <w:rPr>
          <w:rFonts w:cs="Arial"/>
        </w:rPr>
        <w:t>ā</w:t>
      </w:r>
      <w:r w:rsidRPr="00D66195">
        <w:t xml:space="preserve">ori, this risk may affect connectivity to whenua, the foundation of tūrangawaewae. This includes direct impacts of climate hazards and natural hazards on Māori land, communities and cultural buildings (including marae), </w:t>
      </w:r>
      <w:r w:rsidR="00A7260D">
        <w:t>along with</w:t>
      </w:r>
      <w:r w:rsidR="00A7260D" w:rsidRPr="00D66195">
        <w:t xml:space="preserve"> </w:t>
      </w:r>
      <w:r w:rsidRPr="00D66195">
        <w:t>impacts from potential adaptation responses such as relocation of buildings</w:t>
      </w:r>
      <w:r>
        <w:t xml:space="preserve"> </w:t>
      </w:r>
      <w:r w:rsidRPr="00D66195">
        <w:t>(</w:t>
      </w:r>
      <w:r>
        <w:t>IPCC</w:t>
      </w:r>
      <w:r w:rsidRPr="00D66195">
        <w:t>, 2014</w:t>
      </w:r>
      <w:r w:rsidR="00C75483">
        <w:t>b</w:t>
      </w:r>
      <w:r w:rsidRPr="00D66195">
        <w:t xml:space="preserve">; </w:t>
      </w:r>
      <w:r w:rsidR="00A7260D" w:rsidRPr="00D66195">
        <w:t>King</w:t>
      </w:r>
      <w:r w:rsidR="00A7260D">
        <w:t xml:space="preserve"> et al</w:t>
      </w:r>
      <w:r w:rsidR="00A7260D" w:rsidRPr="00D66195">
        <w:t xml:space="preserve">, 2010; </w:t>
      </w:r>
      <w:r w:rsidRPr="00D66195">
        <w:t xml:space="preserve">Stephenson et al, 2018). </w:t>
      </w:r>
      <w:r>
        <w:t>See</w:t>
      </w:r>
      <w:r w:rsidRPr="00D66195">
        <w:t xml:space="preserve"> also</w:t>
      </w:r>
      <w:r w:rsidR="00F63609">
        <w:t> </w:t>
      </w:r>
      <w:hyperlink w:anchor="_H5_Risks_to" w:history="1">
        <w:r w:rsidRPr="00A35090">
          <w:rPr>
            <w:rStyle w:val="Hyperlink"/>
          </w:rPr>
          <w:t xml:space="preserve">section </w:t>
        </w:r>
        <w:r w:rsidR="00A35090" w:rsidRPr="00A35090">
          <w:rPr>
            <w:rStyle w:val="Hyperlink"/>
          </w:rPr>
          <w:t>3.4.5</w:t>
        </w:r>
      </w:hyperlink>
      <w:r w:rsidRPr="00D66195">
        <w:t xml:space="preserve"> </w:t>
      </w:r>
      <w:r w:rsidR="00A35090">
        <w:t>(</w:t>
      </w:r>
      <w:r w:rsidRPr="00D66195">
        <w:t>H5</w:t>
      </w:r>
      <w:r w:rsidR="00A35090">
        <w:t>)</w:t>
      </w:r>
      <w:r w:rsidRPr="00D66195">
        <w:t xml:space="preserve"> for </w:t>
      </w:r>
      <w:r>
        <w:t>more</w:t>
      </w:r>
      <w:r w:rsidRPr="00D66195">
        <w:t xml:space="preserve"> discussion around risk to cultural assets. </w:t>
      </w:r>
    </w:p>
    <w:bookmarkEnd w:id="608"/>
    <w:p w14:paraId="0CC27ACB" w14:textId="77777777" w:rsidR="00C55FA1" w:rsidRPr="00596A94" w:rsidRDefault="00C55FA1" w:rsidP="00596A94">
      <w:pPr>
        <w:pStyle w:val="Heading4"/>
      </w:pPr>
      <w:r w:rsidRPr="00D66195">
        <w:t>Exposure</w:t>
      </w:r>
    </w:p>
    <w:p w14:paraId="1BED7D97" w14:textId="2C958CF4" w:rsidR="00C55FA1" w:rsidRPr="00D66195" w:rsidRDefault="00C55FA1" w:rsidP="00596A94">
      <w:pPr>
        <w:pStyle w:val="BodyText"/>
      </w:pPr>
      <w:r w:rsidRPr="00D66195">
        <w:t>Buildings are exposed to inland flooding, sea</w:t>
      </w:r>
      <w:r>
        <w:t>-</w:t>
      </w:r>
      <w:r w:rsidRPr="00D66195">
        <w:t xml:space="preserve">level rise (and associated groundwater rise), coastal flooding, extreme weather events, wildfires and drought. These hazards can lead </w:t>
      </w:r>
      <w:r w:rsidRPr="00D66195">
        <w:lastRenderedPageBreak/>
        <w:t>to</w:t>
      </w:r>
      <w:r w:rsidR="00F63609">
        <w:t> </w:t>
      </w:r>
      <w:r w:rsidRPr="00D66195">
        <w:t xml:space="preserve">disruption to communities and temporarily or permanently damage buildings. Extreme weather events (strong winds and heavy rainfall) and wildfires can lead to significant and permanent damage and destruction </w:t>
      </w:r>
      <w:r>
        <w:t>of</w:t>
      </w:r>
      <w:r w:rsidRPr="00D66195">
        <w:t xml:space="preserve"> buildings. The number of buildings exposed is projected to increase under </w:t>
      </w:r>
      <w:r w:rsidRPr="007C0697">
        <w:t>representative concentration pathway</w:t>
      </w:r>
      <w:r w:rsidRPr="00D66195">
        <w:t xml:space="preserve"> </w:t>
      </w:r>
      <w:r>
        <w:t>(</w:t>
      </w:r>
      <w:r w:rsidRPr="00D66195">
        <w:t>RCP</w:t>
      </w:r>
      <w:r>
        <w:t>)</w:t>
      </w:r>
      <w:r w:rsidR="00A35090">
        <w:t xml:space="preserve"> </w:t>
      </w:r>
      <w:r w:rsidRPr="00D66195">
        <w:t>4.5 and RCP8.5, with greater exposure under RCP8.5.</w:t>
      </w:r>
    </w:p>
    <w:p w14:paraId="00F7C26C" w14:textId="56A33338" w:rsidR="00C55FA1" w:rsidRPr="00D66195" w:rsidRDefault="00C55FA1" w:rsidP="00596A94">
      <w:pPr>
        <w:pStyle w:val="BodyText"/>
      </w:pPr>
      <w:r w:rsidRPr="00D66195">
        <w:t>In New Zealand many communities live on the coast</w:t>
      </w:r>
      <w:r>
        <w:t>,</w:t>
      </w:r>
      <w:r w:rsidRPr="00D66195">
        <w:t xml:space="preserve"> and</w:t>
      </w:r>
      <w:r w:rsidR="009325A2" w:rsidRPr="009325A2">
        <w:t xml:space="preserve"> </w:t>
      </w:r>
      <w:r w:rsidR="009325A2" w:rsidRPr="00D66195">
        <w:t>buildings</w:t>
      </w:r>
      <w:r w:rsidRPr="00D66195">
        <w:t xml:space="preserve"> </w:t>
      </w:r>
      <w:r w:rsidR="009325A2">
        <w:t>face</w:t>
      </w:r>
      <w:r w:rsidRPr="00D66195">
        <w:t xml:space="preserve"> significant exposure to coastal flooding and erosion</w:t>
      </w:r>
      <w:r>
        <w:t>,</w:t>
      </w:r>
      <w:r w:rsidRPr="00D66195">
        <w:t xml:space="preserve"> which will be exacerbated by sea</w:t>
      </w:r>
      <w:r>
        <w:t>-</w:t>
      </w:r>
      <w:r w:rsidRPr="00D66195">
        <w:t xml:space="preserve">level rise. </w:t>
      </w:r>
      <w:r w:rsidR="00065141">
        <w:t>C</w:t>
      </w:r>
      <w:r>
        <w:t>urrently</w:t>
      </w:r>
      <w:r w:rsidRPr="00D66195">
        <w:t xml:space="preserve"> over 72,000 people and 49,700 buildings </w:t>
      </w:r>
      <w:r w:rsidR="00065141">
        <w:t xml:space="preserve">are </w:t>
      </w:r>
      <w:r w:rsidRPr="00D66195">
        <w:t>exposed to coastal flooding.</w:t>
      </w:r>
      <w:r w:rsidRPr="00D66195">
        <w:rPr>
          <w:rStyle w:val="FootnoteReference"/>
        </w:rPr>
        <w:footnoteReference w:id="10"/>
      </w:r>
      <w:r w:rsidRPr="00D66195">
        <w:t xml:space="preserve"> For example, in 2015, 800 homes were flooded in South Dunedin from a high tide that coincided with an extreme rainfall event. This event gave rise to over $28 million in insurance claims</w:t>
      </w:r>
      <w:r>
        <w:t xml:space="preserve"> </w:t>
      </w:r>
      <w:r w:rsidRPr="00D66195">
        <w:t>(Insurance Council of New Zealand, 2017; Stephenson et al, 2018). Exposure of buildings to coastal flooding will increase this century under both RCP4.5 and RCP8.5. Under RCP8.5</w:t>
      </w:r>
      <w:r w:rsidR="00043C50">
        <w:t>,</w:t>
      </w:r>
      <w:r w:rsidRPr="00D66195">
        <w:t xml:space="preserve"> </w:t>
      </w:r>
      <w:r w:rsidR="00043C50">
        <w:t>by</w:t>
      </w:r>
      <w:r w:rsidRPr="00D66195">
        <w:t xml:space="preserve"> 2100 </w:t>
      </w:r>
      <w:r w:rsidR="00043C50">
        <w:t>about</w:t>
      </w:r>
      <w:r w:rsidR="00043C50" w:rsidRPr="00D66195">
        <w:t xml:space="preserve"> </w:t>
      </w:r>
      <w:r w:rsidRPr="00D66195">
        <w:t>117,900 buildings across New Zealand are projected to be exposed to coastal flooding</w:t>
      </w:r>
      <w:r>
        <w:t xml:space="preserve"> </w:t>
      </w:r>
      <w:r w:rsidRPr="00D66195">
        <w:t xml:space="preserve">(Paulik et al, 2019b). </w:t>
      </w:r>
    </w:p>
    <w:p w14:paraId="3BEA52C8" w14:textId="1B984187" w:rsidR="00C55FA1" w:rsidRPr="00D66195" w:rsidRDefault="00C55FA1" w:rsidP="00596A94">
      <w:pPr>
        <w:pStyle w:val="BodyText"/>
      </w:pPr>
      <w:r w:rsidRPr="00D66195">
        <w:t xml:space="preserve">Exposure to inland flooding is high at present, with </w:t>
      </w:r>
      <w:r w:rsidR="00043C50">
        <w:t>about</w:t>
      </w:r>
      <w:r w:rsidR="00043C50" w:rsidRPr="00D66195">
        <w:t xml:space="preserve"> </w:t>
      </w:r>
      <w:r w:rsidRPr="00D66195">
        <w:t>675,000 people across New</w:t>
      </w:r>
      <w:r w:rsidR="00011777">
        <w:t> </w:t>
      </w:r>
      <w:r w:rsidRPr="00D66195">
        <w:t>Zealand living in flood hazard areas and an estimated 411,500 buildings already exposed to inland flooding.</w:t>
      </w:r>
      <w:r w:rsidRPr="00D66195">
        <w:rPr>
          <w:rStyle w:val="FootnoteReference"/>
        </w:rPr>
        <w:footnoteReference w:id="11"/>
      </w:r>
      <w:r w:rsidRPr="00D66195">
        <w:t xml:space="preserve"> Overtopping and breaching of stopbanks and flood defences, and failure of</w:t>
      </w:r>
      <w:r w:rsidR="00011777">
        <w:t> </w:t>
      </w:r>
      <w:r w:rsidRPr="00D66195">
        <w:t>pumped stormwater systems</w:t>
      </w:r>
      <w:r>
        <w:t>,</w:t>
      </w:r>
      <w:r w:rsidRPr="00D66195">
        <w:t xml:space="preserve"> are already resulting in significant exposure. For example, in</w:t>
      </w:r>
      <w:r w:rsidR="00011777">
        <w:t> </w:t>
      </w:r>
      <w:r w:rsidRPr="00D66195">
        <w:t>April 2017, Cyclone Debbie hit the Bay of Plenty coast</w:t>
      </w:r>
      <w:r>
        <w:t>,</w:t>
      </w:r>
      <w:r w:rsidRPr="00D66195">
        <w:t xml:space="preserve"> bringing significant rainfall and flooding the Rangit</w:t>
      </w:r>
      <w:r w:rsidR="006433AA">
        <w:rPr>
          <w:rFonts w:cs="Calibri"/>
        </w:rPr>
        <w:t>ā</w:t>
      </w:r>
      <w:r w:rsidRPr="00D66195">
        <w:t>iki River. This resulted in breaching of the ag</w:t>
      </w:r>
      <w:r w:rsidR="00043C50">
        <w:t>e</w:t>
      </w:r>
      <w:r w:rsidRPr="00D66195">
        <w:t>ing Rangit</w:t>
      </w:r>
      <w:r w:rsidR="006433AA">
        <w:rPr>
          <w:rFonts w:cs="Calibri"/>
        </w:rPr>
        <w:t>ā</w:t>
      </w:r>
      <w:r w:rsidRPr="00D66195">
        <w:t>iki stopbank and catastrophic flooding of Edgecumbe, with $72</w:t>
      </w:r>
      <w:r>
        <w:t xml:space="preserve"> million</w:t>
      </w:r>
      <w:r w:rsidRPr="00D66195">
        <w:t xml:space="preserve"> in insurance claims from damaged and destroyed housing</w:t>
      </w:r>
      <w:r>
        <w:t xml:space="preserve"> </w:t>
      </w:r>
      <w:r w:rsidRPr="00D66195">
        <w:t>(Rangit</w:t>
      </w:r>
      <w:r w:rsidR="006433AA">
        <w:rPr>
          <w:rFonts w:cs="Calibri"/>
        </w:rPr>
        <w:t>ā</w:t>
      </w:r>
      <w:r w:rsidRPr="00D66195">
        <w:t>iki River Scheme Review Panel, 2017; Stephenson et al, 2018). A full evacuation of Edgecumbe’s 2000 residents was ordered and was maintained for eight days</w:t>
      </w:r>
      <w:r>
        <w:t xml:space="preserve"> </w:t>
      </w:r>
      <w:r w:rsidRPr="00D66195">
        <w:t>(Stephenson et al, 2018). Communities protected by flood defences could be more exposed to</w:t>
      </w:r>
      <w:r w:rsidR="00011777">
        <w:t> </w:t>
      </w:r>
      <w:r w:rsidRPr="00D66195">
        <w:t xml:space="preserve">increased flooding, as flood defence schemes have a finite design capacity and often no secondary stormwater systems. Future exposure of buildings is likely to increase under RCP4.5, with greater exposure projected under RCP8.5. </w:t>
      </w:r>
    </w:p>
    <w:p w14:paraId="2776A4ED" w14:textId="3D2ABA47" w:rsidR="00C55FA1" w:rsidRPr="00D66195" w:rsidRDefault="00C55FA1" w:rsidP="00596A94">
      <w:pPr>
        <w:pStyle w:val="BodyText"/>
      </w:pPr>
      <w:r w:rsidRPr="00D66195">
        <w:t>Extreme weather events (strong wind and heavy rainfall) currently affect buildings across New</w:t>
      </w:r>
      <w:r w:rsidR="00011777">
        <w:t> </w:t>
      </w:r>
      <w:r w:rsidRPr="00D66195">
        <w:t>Zealand. The data on insurance payments from severe weather events show the magnitude of loss from storms in New Zealand has increased over the past decade</w:t>
      </w:r>
      <w:r>
        <w:t xml:space="preserve"> </w:t>
      </w:r>
      <w:r w:rsidRPr="00D66195">
        <w:t>(Insurance Council of New Zealand, 2020). The future exposure of buildings and people to extreme weather events across New Zealand is likely to increase under both RCP4.5 and RCP8.5</w:t>
      </w:r>
      <w:r>
        <w:t xml:space="preserve"> </w:t>
      </w:r>
      <w:r w:rsidR="00043C50">
        <w:t>(</w:t>
      </w:r>
      <w:r>
        <w:rPr>
          <w:rFonts w:asciiTheme="minorHAnsi" w:hAnsiTheme="minorHAnsi" w:cstheme="minorHAnsi"/>
        </w:rPr>
        <w:t>Ministry for the Environment</w:t>
      </w:r>
      <w:r w:rsidRPr="00D66195">
        <w:rPr>
          <w:rFonts w:asciiTheme="minorHAnsi" w:hAnsiTheme="minorHAnsi" w:cstheme="minorHAnsi"/>
        </w:rPr>
        <w:t>, 2018</w:t>
      </w:r>
      <w:r w:rsidR="00043C50">
        <w:t>)</w:t>
      </w:r>
      <w:r w:rsidRPr="00D66195">
        <w:t xml:space="preserve">. </w:t>
      </w:r>
    </w:p>
    <w:p w14:paraId="0DA1F2C4" w14:textId="424970C4" w:rsidR="00C55FA1" w:rsidRPr="00D66195" w:rsidRDefault="00C55FA1" w:rsidP="00596A94">
      <w:pPr>
        <w:pStyle w:val="BodyText"/>
      </w:pPr>
      <w:r w:rsidRPr="00D66195">
        <w:t>Groundwater rise is poorly understood in New Zealand. However, it is recognised as an emerging issue in many coastal communities. For example, the suburb of South Dunedin (</w:t>
      </w:r>
      <w:r w:rsidR="00433AA3">
        <w:t>about</w:t>
      </w:r>
      <w:r w:rsidR="00433AA3" w:rsidRPr="00D66195">
        <w:t xml:space="preserve"> </w:t>
      </w:r>
      <w:r w:rsidRPr="00D66195">
        <w:t xml:space="preserve">4800 homes) is known to have high groundwater levels </w:t>
      </w:r>
      <w:r>
        <w:t>that</w:t>
      </w:r>
      <w:r w:rsidRPr="00D66195">
        <w:t xml:space="preserve"> are</w:t>
      </w:r>
      <w:r>
        <w:t xml:space="preserve"> influenced by</w:t>
      </w:r>
      <w:r w:rsidR="00011777">
        <w:t> </w:t>
      </w:r>
      <w:r w:rsidRPr="00D66195">
        <w:t>tid</w:t>
      </w:r>
      <w:r>
        <w:t>es</w:t>
      </w:r>
      <w:r w:rsidRPr="00D66195">
        <w:t>.</w:t>
      </w:r>
      <w:r w:rsidR="00433AA3">
        <w:t> </w:t>
      </w:r>
      <w:r w:rsidRPr="00D66195">
        <w:t>Th</w:t>
      </w:r>
      <w:r>
        <w:t>i</w:t>
      </w:r>
      <w:r w:rsidRPr="00D66195">
        <w:t>s</w:t>
      </w:r>
      <w:r>
        <w:t xml:space="preserve"> combination</w:t>
      </w:r>
      <w:r w:rsidRPr="00D66195">
        <w:t xml:space="preserve"> contribute</w:t>
      </w:r>
      <w:r>
        <w:t>s</w:t>
      </w:r>
      <w:r w:rsidRPr="00D66195">
        <w:t xml:space="preserve"> to surface flooding following heavy rain events, especially in winter when groundwater is naturally closer to the ground surface</w:t>
      </w:r>
      <w:r>
        <w:t xml:space="preserve"> </w:t>
      </w:r>
      <w:r w:rsidRPr="00D66195">
        <w:t xml:space="preserve">(Otago Regional Council, 2016). </w:t>
      </w:r>
    </w:p>
    <w:p w14:paraId="18EAF471" w14:textId="73A2A680" w:rsidR="00C55FA1" w:rsidRPr="00D66195" w:rsidRDefault="00C55FA1" w:rsidP="00426479">
      <w:pPr>
        <w:pStyle w:val="BodyText"/>
        <w:spacing w:before="100" w:after="100"/>
      </w:pPr>
      <w:r w:rsidRPr="00D66195">
        <w:lastRenderedPageBreak/>
        <w:t>Erosion, including landslides, is a frequent occurrence in New Zealand</w:t>
      </w:r>
      <w:r w:rsidR="00124D07">
        <w:t>. C</w:t>
      </w:r>
      <w:r w:rsidRPr="00D66195">
        <w:t>limate change may accelerate the processes causing erosion, through extreme rainfall and sea</w:t>
      </w:r>
      <w:r>
        <w:t>-</w:t>
      </w:r>
      <w:r w:rsidRPr="00D66195">
        <w:t>level rise, resulting in increased exposure of buildings</w:t>
      </w:r>
      <w:r>
        <w:t xml:space="preserve"> </w:t>
      </w:r>
      <w:r w:rsidRPr="00D66195">
        <w:t>(</w:t>
      </w:r>
      <w:r w:rsidR="00124D07" w:rsidRPr="00D66195">
        <w:t>Basher et al, 2012</w:t>
      </w:r>
      <w:r w:rsidR="00124D07">
        <w:t xml:space="preserve">; </w:t>
      </w:r>
      <w:r w:rsidRPr="00D66195">
        <w:t>Rosser et al, 2017). Buildings may also be increasingly exposed to soils with higher liquefaction susceptibility</w:t>
      </w:r>
      <w:r>
        <w:t>,</w:t>
      </w:r>
      <w:r w:rsidRPr="00D66195">
        <w:t xml:space="preserve"> because of groundwater rise in coastal plains and reclaimed areas</w:t>
      </w:r>
      <w:r>
        <w:t xml:space="preserve"> </w:t>
      </w:r>
      <w:r w:rsidRPr="00D66195">
        <w:t>(</w:t>
      </w:r>
      <w:r>
        <w:t>Ministry for the Environment</w:t>
      </w:r>
      <w:r w:rsidRPr="00D66195">
        <w:t>, 2017b; Quilter et al, 2015). Drought may increasingly affect expansive soils</w:t>
      </w:r>
      <w:r>
        <w:t>,</w:t>
      </w:r>
      <w:r w:rsidRPr="00D66195">
        <w:t xml:space="preserve"> which can cause soils to dry and shrink</w:t>
      </w:r>
      <w:r>
        <w:t xml:space="preserve"> </w:t>
      </w:r>
      <w:r w:rsidRPr="00D66195">
        <w:t xml:space="preserve">(BRANZ, 2008). </w:t>
      </w:r>
    </w:p>
    <w:p w14:paraId="08B03F1D" w14:textId="6B0C8D02" w:rsidR="00C55FA1" w:rsidRPr="00D66195" w:rsidRDefault="00C55FA1" w:rsidP="00426479">
      <w:pPr>
        <w:pStyle w:val="BodyText"/>
        <w:spacing w:before="100" w:after="100"/>
        <w:rPr>
          <w:b/>
        </w:rPr>
      </w:pPr>
      <w:r w:rsidRPr="00D66195">
        <w:t>New Zealand has a history of wildfires, and exposure is projected to increase due to climate change</w:t>
      </w:r>
      <w:r>
        <w:t xml:space="preserve"> </w:t>
      </w:r>
      <w:r w:rsidRPr="00D66195">
        <w:t xml:space="preserve">(Pearce et al, 2018). Buildings will be exposed to wildfire through direct impacts on structures, </w:t>
      </w:r>
      <w:r w:rsidR="00A15538">
        <w:t>as well as because of</w:t>
      </w:r>
      <w:r w:rsidR="00A15538" w:rsidRPr="00D66195">
        <w:t xml:space="preserve"> </w:t>
      </w:r>
      <w:r w:rsidRPr="00D66195">
        <w:t>the characteristics of vegetation surrounding buildings. Under RCP4.5 and RCP8.5</w:t>
      </w:r>
      <w:r w:rsidR="00A15538">
        <w:t>,</w:t>
      </w:r>
      <w:r w:rsidRPr="00D66195">
        <w:t xml:space="preserve"> it is likely that exposure to wildfire, particularly in rural areas, will increase throughout this century</w:t>
      </w:r>
      <w:r>
        <w:t xml:space="preserve"> </w:t>
      </w:r>
      <w:r w:rsidRPr="00D66195">
        <w:t>(Pearce et al, 2018).</w:t>
      </w:r>
    </w:p>
    <w:p w14:paraId="6C71E784" w14:textId="77777777" w:rsidR="00C55FA1" w:rsidRPr="000A6D20" w:rsidRDefault="00C55FA1" w:rsidP="000A6D20">
      <w:pPr>
        <w:pStyle w:val="Heading4"/>
      </w:pPr>
      <w:r w:rsidRPr="00D66195">
        <w:t>Sensitivity</w:t>
      </w:r>
    </w:p>
    <w:p w14:paraId="68CBA4B1" w14:textId="0B1AABE6" w:rsidR="00C55FA1" w:rsidRPr="00D66195" w:rsidRDefault="00C55FA1" w:rsidP="00426479">
      <w:pPr>
        <w:pStyle w:val="BodyText"/>
        <w:spacing w:before="100" w:after="100"/>
      </w:pPr>
      <w:r w:rsidRPr="00D66195">
        <w:t>Buildings around New Zealand are currently sensitive to coastal inundation, flooding, extreme</w:t>
      </w:r>
      <w:r w:rsidR="000A6D20">
        <w:t> </w:t>
      </w:r>
      <w:r w:rsidRPr="00D66195">
        <w:t>weather events, fire weather, and soil changes and movements such as liquefaction, landslides and soil shrinkage and swelling. Sensitivity to climate and natural hazards is driven by a range of factors including the design, age and condition of buildings.</w:t>
      </w:r>
    </w:p>
    <w:p w14:paraId="677A1050" w14:textId="369A11B7" w:rsidR="00C55FA1" w:rsidRPr="00D66195" w:rsidRDefault="00C55FA1" w:rsidP="00426479">
      <w:pPr>
        <w:pStyle w:val="BodyText"/>
        <w:spacing w:before="100" w:after="100"/>
      </w:pPr>
      <w:r w:rsidRPr="00D66195">
        <w:t xml:space="preserve">New Zealand’s building stock is largely </w:t>
      </w:r>
      <w:r>
        <w:t>made up</w:t>
      </w:r>
      <w:r w:rsidRPr="00D66195">
        <w:t xml:space="preserve"> of wooden and masonry houses, and houses with reinforced</w:t>
      </w:r>
      <w:r>
        <w:t xml:space="preserve"> </w:t>
      </w:r>
      <w:r w:rsidRPr="00D66195">
        <w:t>concrete frames</w:t>
      </w:r>
      <w:r>
        <w:t xml:space="preserve"> </w:t>
      </w:r>
      <w:r w:rsidRPr="00D66195">
        <w:t>(Uma et al, 2008). The average age of residential dwellings in</w:t>
      </w:r>
      <w:r w:rsidR="000A6D20">
        <w:t> </w:t>
      </w:r>
      <w:r w:rsidRPr="00D66195">
        <w:t xml:space="preserve">New Zealand is </w:t>
      </w:r>
      <w:r w:rsidR="00A15538">
        <w:t>about</w:t>
      </w:r>
      <w:r w:rsidR="00A15538" w:rsidRPr="00D66195">
        <w:t xml:space="preserve"> </w:t>
      </w:r>
      <w:r w:rsidRPr="00D66195">
        <w:t>50 years</w:t>
      </w:r>
      <w:r>
        <w:t xml:space="preserve"> </w:t>
      </w:r>
      <w:r w:rsidRPr="00D66195">
        <w:t>(Jaques et al, 2015). Dwelling condition is directly related to dwelling age</w:t>
      </w:r>
      <w:r>
        <w:t>,</w:t>
      </w:r>
      <w:r w:rsidRPr="00D66195">
        <w:t xml:space="preserve"> and therefore informs sensitivity to damage, with older buildings (including cultural heritage buildings) likely to experience a greater level of damage</w:t>
      </w:r>
      <w:r>
        <w:t xml:space="preserve"> </w:t>
      </w:r>
      <w:r w:rsidRPr="00D66195">
        <w:t>(Buckett</w:t>
      </w:r>
      <w:r w:rsidR="000A6D20">
        <w:t> </w:t>
      </w:r>
      <w:r w:rsidRPr="00D66195">
        <w:t>et</w:t>
      </w:r>
      <w:r w:rsidR="000A6D20">
        <w:t> </w:t>
      </w:r>
      <w:r w:rsidRPr="00D66195">
        <w:t xml:space="preserve">al, 2010). </w:t>
      </w:r>
    </w:p>
    <w:p w14:paraId="50D0AA1F" w14:textId="5F15D182" w:rsidR="00C55FA1" w:rsidRPr="00D66195" w:rsidRDefault="00C55FA1" w:rsidP="00426479">
      <w:pPr>
        <w:pStyle w:val="BodyText"/>
        <w:spacing w:before="100" w:after="100"/>
      </w:pPr>
      <w:r w:rsidRPr="00D66195">
        <w:t>Many buildings in New Zealand are sensitive to floods, which can result in structural damage, particularly where inundation reaches or exceeds the elevation of the floor</w:t>
      </w:r>
      <w:r>
        <w:t xml:space="preserve"> </w:t>
      </w:r>
      <w:r w:rsidRPr="00D66195">
        <w:t xml:space="preserve">(Reese and Ramsay, 2010). The level of damage </w:t>
      </w:r>
      <w:r>
        <w:t xml:space="preserve">floods cause </w:t>
      </w:r>
      <w:r w:rsidRPr="00D66195">
        <w:t xml:space="preserve">to buildings depends on </w:t>
      </w:r>
      <w:r>
        <w:t>a number of</w:t>
      </w:r>
      <w:r w:rsidRPr="00D66195">
        <w:t xml:space="preserve"> factors, the most important </w:t>
      </w:r>
      <w:r w:rsidR="00F16080">
        <w:t>of which are</w:t>
      </w:r>
      <w:r w:rsidR="00F16080" w:rsidRPr="00D66195">
        <w:t xml:space="preserve"> </w:t>
      </w:r>
      <w:r w:rsidRPr="00D66195">
        <w:t>the flood characteristics (water depth, water velocity, inundation duration) and the building characteristics (including type of structure, and material)</w:t>
      </w:r>
      <w:r>
        <w:t xml:space="preserve"> </w:t>
      </w:r>
      <w:r w:rsidRPr="00D66195">
        <w:t>(Reese and Ramsay, 2010). Groundwater rise could also impact</w:t>
      </w:r>
      <w:r w:rsidR="00F16080">
        <w:t xml:space="preserve"> on</w:t>
      </w:r>
      <w:r w:rsidRPr="00D66195">
        <w:t xml:space="preserve"> buildings, which would lead to the risk of rising damp and impaired stormwater drainage</w:t>
      </w:r>
      <w:r>
        <w:t xml:space="preserve"> </w:t>
      </w:r>
      <w:r w:rsidRPr="00D66195">
        <w:t xml:space="preserve">(Tauranga City Council, 2019). Buildings in areas of high groundwater may </w:t>
      </w:r>
      <w:r>
        <w:t>have</w:t>
      </w:r>
      <w:r w:rsidRPr="00D66195">
        <w:t xml:space="preserve"> prolonged exposure to floodwaters</w:t>
      </w:r>
      <w:r>
        <w:t>, with</w:t>
      </w:r>
      <w:r w:rsidRPr="00D66195">
        <w:t xml:space="preserve"> resulting higher levels of damage.</w:t>
      </w:r>
    </w:p>
    <w:p w14:paraId="701B5807" w14:textId="290EBC99" w:rsidR="00C55FA1" w:rsidRPr="00D66195" w:rsidRDefault="00C55FA1" w:rsidP="00426479">
      <w:pPr>
        <w:pStyle w:val="BodyText"/>
        <w:spacing w:before="100" w:after="100"/>
      </w:pPr>
      <w:r w:rsidRPr="00D66195">
        <w:t>Historically, extreme weather events have caused significant damage, disruption and financial cost throughout New Zealand</w:t>
      </w:r>
      <w:r>
        <w:t xml:space="preserve"> </w:t>
      </w:r>
      <w:r w:rsidRPr="00D66195">
        <w:t xml:space="preserve">(Cenek et al, 2019). While limited information </w:t>
      </w:r>
      <w:r w:rsidR="00F16080" w:rsidRPr="00D66195">
        <w:t xml:space="preserve">is </w:t>
      </w:r>
      <w:r w:rsidRPr="00D66195">
        <w:t>available in New Zealand on the sensitivity of buildings to wind</w:t>
      </w:r>
      <w:r>
        <w:t>-</w:t>
      </w:r>
      <w:r w:rsidRPr="00D66195">
        <w:t xml:space="preserve"> and weather-related damages, a number of events have resulted in significant damage over the past decade</w:t>
      </w:r>
      <w:r>
        <w:t xml:space="preserve"> </w:t>
      </w:r>
      <w:r w:rsidRPr="00D66195">
        <w:t xml:space="preserve">(Cenek et al, 2019). For example, in April 2014, </w:t>
      </w:r>
      <w:r>
        <w:t>e</w:t>
      </w:r>
      <w:r w:rsidRPr="00D66195">
        <w:t>x</w:t>
      </w:r>
      <w:r>
        <w:t>-</w:t>
      </w:r>
      <w:r w:rsidRPr="00D66195">
        <w:t>Tropical Cyclone Ita struck the West Coast</w:t>
      </w:r>
      <w:r w:rsidR="00426479">
        <w:t> </w:t>
      </w:r>
      <w:r w:rsidRPr="00D66195">
        <w:t>of</w:t>
      </w:r>
      <w:r w:rsidR="00426479">
        <w:t> </w:t>
      </w:r>
      <w:r w:rsidRPr="00D66195">
        <w:t>the South Island, result</w:t>
      </w:r>
      <w:r>
        <w:t>ing</w:t>
      </w:r>
      <w:r w:rsidRPr="00D66195">
        <w:t xml:space="preserve"> in more than 60 houses in Greymouth losing roofs</w:t>
      </w:r>
      <w:r>
        <w:t xml:space="preserve"> </w:t>
      </w:r>
      <w:r w:rsidRPr="00D66195">
        <w:t>(Cenek</w:t>
      </w:r>
      <w:r w:rsidR="00426479">
        <w:t> </w:t>
      </w:r>
      <w:r w:rsidRPr="00D66195">
        <w:t>et al, 2019).</w:t>
      </w:r>
    </w:p>
    <w:p w14:paraId="640CEC8B" w14:textId="7BA55A9E" w:rsidR="00C55FA1" w:rsidRPr="00D66195" w:rsidRDefault="00C55FA1" w:rsidP="00426479">
      <w:pPr>
        <w:pStyle w:val="BodyText"/>
        <w:spacing w:before="100" w:after="100"/>
      </w:pPr>
      <w:r w:rsidRPr="00D66195">
        <w:t xml:space="preserve">Prolonged periods of extreme rain can also damage buildings </w:t>
      </w:r>
      <w:r>
        <w:t>through</w:t>
      </w:r>
      <w:r w:rsidRPr="00D66195">
        <w:t xml:space="preserve"> increased moisture penetration in walls and damp</w:t>
      </w:r>
      <w:r>
        <w:t>er</w:t>
      </w:r>
      <w:r w:rsidRPr="00D66195">
        <w:t xml:space="preserve"> conditions</w:t>
      </w:r>
      <w:r>
        <w:t xml:space="preserve"> indoors</w:t>
      </w:r>
      <w:r w:rsidRPr="00D66195">
        <w:t>, degradin</w:t>
      </w:r>
      <w:r>
        <w:t>g</w:t>
      </w:r>
      <w:r w:rsidRPr="00D66195">
        <w:t xml:space="preserve"> building interiors</w:t>
      </w:r>
      <w:r>
        <w:t xml:space="preserve"> </w:t>
      </w:r>
      <w:r w:rsidRPr="00D66195">
        <w:t>(Department of Building and Housing, 2006). This has been associated with health consequences for building occupants</w:t>
      </w:r>
      <w:r>
        <w:t xml:space="preserve"> </w:t>
      </w:r>
      <w:r w:rsidRPr="00D66195">
        <w:t xml:space="preserve">(Department of Building and Housing, 2006). Extreme wind can exacerbate the impact of rainfall on buildings by increasing moisture penetration and </w:t>
      </w:r>
      <w:r w:rsidR="00F16080">
        <w:t xml:space="preserve">can </w:t>
      </w:r>
      <w:r w:rsidRPr="00D66195">
        <w:t>result in destruction of</w:t>
      </w:r>
      <w:r w:rsidR="00426479">
        <w:t> </w:t>
      </w:r>
      <w:r w:rsidRPr="00D66195">
        <w:t>buildings, including roofing being blown off, broken windows, and other flying debris</w:t>
      </w:r>
      <w:r>
        <w:t xml:space="preserve"> </w:t>
      </w:r>
      <w:r w:rsidRPr="00D66195">
        <w:t>(Department of Building and Housing, 2006).</w:t>
      </w:r>
    </w:p>
    <w:p w14:paraId="5EDB6ED4" w14:textId="413AD8FB" w:rsidR="00C55FA1" w:rsidRPr="00D66195" w:rsidRDefault="00C55FA1" w:rsidP="00596A94">
      <w:pPr>
        <w:pStyle w:val="BodyText"/>
      </w:pPr>
      <w:r w:rsidRPr="00D66195">
        <w:t xml:space="preserve">Knowledge of stopbank design, age and condition (which informs sensitivity to damage from flood events) remains sparse across New Zealand. This is </w:t>
      </w:r>
      <w:r>
        <w:t>compounded</w:t>
      </w:r>
      <w:r w:rsidRPr="00D66195">
        <w:t xml:space="preserve"> by </w:t>
      </w:r>
      <w:r>
        <w:t xml:space="preserve">a </w:t>
      </w:r>
      <w:r w:rsidRPr="00D66195">
        <w:t xml:space="preserve">lack of consistency </w:t>
      </w:r>
      <w:r w:rsidRPr="00D66195">
        <w:lastRenderedPageBreak/>
        <w:t>between formal and informal stopbanks</w:t>
      </w:r>
      <w:r>
        <w:t xml:space="preserve"> </w:t>
      </w:r>
      <w:r w:rsidRPr="00D66195">
        <w:t>(C</w:t>
      </w:r>
      <w:r w:rsidR="00F16080">
        <w:t>ra</w:t>
      </w:r>
      <w:r w:rsidRPr="00D66195">
        <w:t xml:space="preserve">wford-Flett et al, 2018), which reduces the effectiveness of monitoring and maintenance. </w:t>
      </w:r>
    </w:p>
    <w:p w14:paraId="2337AF28" w14:textId="77777777" w:rsidR="00C55FA1" w:rsidRDefault="00C55FA1" w:rsidP="00426479">
      <w:pPr>
        <w:pStyle w:val="BodyText"/>
      </w:pPr>
      <w:r w:rsidRPr="00D66195">
        <w:t xml:space="preserve">Many types of buildings in </w:t>
      </w:r>
      <w:r w:rsidRPr="00426479">
        <w:t>New</w:t>
      </w:r>
      <w:r w:rsidRPr="00D66195">
        <w:t xml:space="preserve"> Zealand are also sensitive to wildfires. The level of sensitivity depends on a number of factors, which include </w:t>
      </w:r>
      <w:r>
        <w:t>the:</w:t>
      </w:r>
    </w:p>
    <w:p w14:paraId="2A4759D7" w14:textId="77777777" w:rsidR="00C55FA1" w:rsidRPr="00426479" w:rsidRDefault="00C55FA1" w:rsidP="00426479">
      <w:pPr>
        <w:pStyle w:val="Bullet"/>
      </w:pPr>
      <w:r w:rsidRPr="00426479">
        <w:t>density per hectare of buildings</w:t>
      </w:r>
    </w:p>
    <w:p w14:paraId="0E4E4B73" w14:textId="77777777" w:rsidR="00C55FA1" w:rsidRPr="00426479" w:rsidRDefault="00C55FA1" w:rsidP="00426479">
      <w:pPr>
        <w:pStyle w:val="Bullet"/>
      </w:pPr>
      <w:r w:rsidRPr="00426479">
        <w:t>size and shape of groups of buildings</w:t>
      </w:r>
    </w:p>
    <w:p w14:paraId="6CB1330C" w14:textId="77777777" w:rsidR="00C55FA1" w:rsidRPr="00426479" w:rsidRDefault="00C55FA1" w:rsidP="00426479">
      <w:pPr>
        <w:pStyle w:val="Bullet"/>
      </w:pPr>
      <w:r w:rsidRPr="00426479">
        <w:t>type and amount of vegetation close by</w:t>
      </w:r>
    </w:p>
    <w:p w14:paraId="65003D02" w14:textId="77777777" w:rsidR="00C55FA1" w:rsidRPr="00426479" w:rsidRDefault="00C55FA1" w:rsidP="00426479">
      <w:pPr>
        <w:pStyle w:val="Bullet"/>
      </w:pPr>
      <w:r w:rsidRPr="00426479">
        <w:t>distance between structures</w:t>
      </w:r>
    </w:p>
    <w:p w14:paraId="5531540F" w14:textId="77777777" w:rsidR="00C55FA1" w:rsidRPr="00426479" w:rsidRDefault="00C55FA1" w:rsidP="00426479">
      <w:pPr>
        <w:pStyle w:val="Bullet"/>
      </w:pPr>
      <w:r w:rsidRPr="00426479">
        <w:t>width and layout of roads and reserves</w:t>
      </w:r>
    </w:p>
    <w:p w14:paraId="6072B796" w14:textId="77777777" w:rsidR="00C55FA1" w:rsidRPr="00426479" w:rsidRDefault="00C55FA1" w:rsidP="00426479">
      <w:pPr>
        <w:pStyle w:val="Bullet"/>
      </w:pPr>
      <w:r w:rsidRPr="00426479">
        <w:t>climate zone</w:t>
      </w:r>
    </w:p>
    <w:p w14:paraId="2BF9E42A" w14:textId="77777777" w:rsidR="00C55FA1" w:rsidRPr="00D66195" w:rsidRDefault="00C55FA1" w:rsidP="00426479">
      <w:pPr>
        <w:pStyle w:val="Bullet"/>
      </w:pPr>
      <w:r w:rsidRPr="00426479">
        <w:t>mat</w:t>
      </w:r>
      <w:r w:rsidRPr="00596A94">
        <w:t>erials used</w:t>
      </w:r>
      <w:r w:rsidRPr="00D66195">
        <w:t xml:space="preserve"> in structures</w:t>
      </w:r>
      <w:r>
        <w:t xml:space="preserve"> </w:t>
      </w:r>
      <w:r w:rsidRPr="00D66195">
        <w:t>(Opie et al, 2014).</w:t>
      </w:r>
    </w:p>
    <w:p w14:paraId="2CB2DD9A" w14:textId="400EED70" w:rsidR="00C55FA1" w:rsidRDefault="00C55FA1" w:rsidP="00596A94">
      <w:pPr>
        <w:pStyle w:val="BodyText"/>
      </w:pPr>
      <w:r w:rsidRPr="00D66195">
        <w:t>Buildings in New Zealand can also be sensitive to liquefaction</w:t>
      </w:r>
      <w:r w:rsidR="00CB2DC2">
        <w:t>. T</w:t>
      </w:r>
      <w:r w:rsidRPr="00D66195">
        <w:t>he Christchurch earthquake sequence</w:t>
      </w:r>
      <w:r>
        <w:t xml:space="preserve"> showed</w:t>
      </w:r>
      <w:r w:rsidR="00CB2DC2">
        <w:t xml:space="preserve"> this sensitivity</w:t>
      </w:r>
      <w:r w:rsidRPr="00D66195">
        <w:t xml:space="preserve"> is driven by a range of factors, including land characteristics (soil</w:t>
      </w:r>
      <w:r w:rsidR="00426479">
        <w:t> </w:t>
      </w:r>
      <w:r w:rsidRPr="00D66195">
        <w:t>type), groundwater levels, and the design of the buildings themselves</w:t>
      </w:r>
      <w:r>
        <w:t xml:space="preserve"> </w:t>
      </w:r>
      <w:r w:rsidRPr="00D66195">
        <w:t>(</w:t>
      </w:r>
      <w:r w:rsidRPr="00D66195">
        <w:rPr>
          <w:rFonts w:cs="Arial"/>
        </w:rPr>
        <w:t>Ministry of Business, Innovation and Employment</w:t>
      </w:r>
      <w:r w:rsidRPr="00D66195">
        <w:t xml:space="preserve">, 2017). </w:t>
      </w:r>
    </w:p>
    <w:p w14:paraId="64EC1537" w14:textId="63BEBEF3" w:rsidR="00C55FA1" w:rsidRPr="00D66195" w:rsidRDefault="00C55FA1" w:rsidP="00596A94">
      <w:pPr>
        <w:pStyle w:val="BodyText"/>
      </w:pPr>
      <w:r w:rsidRPr="00D66195">
        <w:t>Buildings are sensitive to landslides, which are caused by a number of factors including rainfall,</w:t>
      </w:r>
      <w:r w:rsidR="00426479">
        <w:t> </w:t>
      </w:r>
      <w:r w:rsidRPr="00D66195">
        <w:t>soil stability, structural building type (including foundations) and intensity of land development</w:t>
      </w:r>
      <w:r>
        <w:t xml:space="preserve"> </w:t>
      </w:r>
      <w:r w:rsidRPr="00D66195">
        <w:t xml:space="preserve">(Guillard-Goncalves et al, 2016; Lin et al, 2017). </w:t>
      </w:r>
      <w:r>
        <w:t>They</w:t>
      </w:r>
      <w:r w:rsidRPr="00D66195">
        <w:t xml:space="preserve"> are also sensitive to drought-induced soil movements, which can cause certain types of soil to dry and shrink</w:t>
      </w:r>
      <w:r>
        <w:t xml:space="preserve"> </w:t>
      </w:r>
      <w:r w:rsidRPr="00D66195">
        <w:t>(Corti</w:t>
      </w:r>
      <w:r w:rsidR="00426479">
        <w:t> </w:t>
      </w:r>
      <w:r w:rsidRPr="00D66195">
        <w:t>et al, 2011). As buildings shift and subside, this can result in structural damage to foundations and cracked walls and ceilings</w:t>
      </w:r>
      <w:r>
        <w:t xml:space="preserve"> </w:t>
      </w:r>
      <w:r w:rsidRPr="00D66195">
        <w:t>(Kovats and Osborn, 2016).</w:t>
      </w:r>
    </w:p>
    <w:p w14:paraId="4FF6C8A1" w14:textId="77777777" w:rsidR="00C55FA1" w:rsidRPr="00D66195" w:rsidRDefault="00C55FA1" w:rsidP="00596A94">
      <w:pPr>
        <w:pStyle w:val="Heading4"/>
      </w:pPr>
      <w:r w:rsidRPr="00D66195">
        <w:t xml:space="preserve">Adaptive capacity </w:t>
      </w:r>
    </w:p>
    <w:p w14:paraId="497BA6AC" w14:textId="3B1F314E" w:rsidR="00C55FA1" w:rsidRPr="00D66195" w:rsidRDefault="00C55FA1" w:rsidP="00596A94">
      <w:pPr>
        <w:pStyle w:val="BodyText"/>
      </w:pPr>
      <w:r w:rsidRPr="00D66195">
        <w:t xml:space="preserve">Existing residential and commercial buildings inherently have a low level of adaptive capacity. Buildings are built as long-standing permanent structures </w:t>
      </w:r>
      <w:r>
        <w:t>and</w:t>
      </w:r>
      <w:r w:rsidRPr="00D66195">
        <w:t xml:space="preserve"> are served by complex, centralised infrastructure systems that require large capital and ongoing operational expenditures. Buildings with a concrete floor slab construction are more difficult to relocate and repair, and therefore would have lower adaptive capacity than older buildings with a suspended timber floor.</w:t>
      </w:r>
    </w:p>
    <w:p w14:paraId="27B5FAB0" w14:textId="3AE31DB8" w:rsidR="00C55FA1" w:rsidRPr="00D66195" w:rsidRDefault="00C55FA1" w:rsidP="00596A94">
      <w:pPr>
        <w:pStyle w:val="BodyText"/>
      </w:pPr>
      <w:r w:rsidRPr="00D66195">
        <w:t>New buildings and settlements can be built with a much higher level of adaptive capacity, to</w:t>
      </w:r>
      <w:r w:rsidR="00426479">
        <w:t> </w:t>
      </w:r>
      <w:r w:rsidRPr="00D66195">
        <w:t>be tolerant to a wider range of climate and weather extremes</w:t>
      </w:r>
      <w:r w:rsidR="00B93B54">
        <w:t>.</w:t>
      </w:r>
      <w:r w:rsidRPr="00D66195">
        <w:t xml:space="preserve"> </w:t>
      </w:r>
      <w:r w:rsidR="00B93B54">
        <w:t>M</w:t>
      </w:r>
      <w:r w:rsidRPr="00D66195">
        <w:t xml:space="preserve">any good local and international examples </w:t>
      </w:r>
      <w:r w:rsidR="00B93B54">
        <w:t>are evident</w:t>
      </w:r>
      <w:r w:rsidRPr="00D66195">
        <w:t>. For example, the Urban Growth Partnership (UGA) approach to spatial planning includes climate resilience and protecting and enhancing the natural environment as an overarching objective. The UGA is a partnership between central government agencies, local government and iwi</w:t>
      </w:r>
      <w:r>
        <w:t>,</w:t>
      </w:r>
      <w:r w:rsidRPr="00D66195">
        <w:t xml:space="preserve"> and is focused on urban growth areas around</w:t>
      </w:r>
      <w:r w:rsidR="00426479">
        <w:t> </w:t>
      </w:r>
      <w:r w:rsidRPr="00D66195">
        <w:t>New Zealand</w:t>
      </w:r>
      <w:r w:rsidR="00426479">
        <w:t>.</w:t>
      </w:r>
    </w:p>
    <w:p w14:paraId="0B5F027D" w14:textId="2283DF54" w:rsidR="00C55FA1" w:rsidRPr="00D66195" w:rsidRDefault="00C55FA1" w:rsidP="00426479">
      <w:pPr>
        <w:pStyle w:val="BodyText"/>
      </w:pPr>
      <w:r w:rsidRPr="00D66195">
        <w:t xml:space="preserve">Improving adaptive capacity would require funding, </w:t>
      </w:r>
      <w:r w:rsidR="00B93B54">
        <w:t>which</w:t>
      </w:r>
      <w:r w:rsidRPr="00D66195">
        <w:t xml:space="preserve"> has financial implications for households, communities, local government and central government. Further research is needed to determine how financial </w:t>
      </w:r>
      <w:r w:rsidRPr="00426479">
        <w:t>institutions</w:t>
      </w:r>
      <w:r w:rsidRPr="00D66195">
        <w:t xml:space="preserve"> and government authorities can support the financing of adaptation measures. Ultimately, enhancing adaptive capacity will require strong leadership, governance, funding mechanisms and community engagement.</w:t>
      </w:r>
    </w:p>
    <w:p w14:paraId="56EF3300" w14:textId="77777777" w:rsidR="00C55FA1" w:rsidRPr="00596A94" w:rsidRDefault="00C55FA1" w:rsidP="00596A94">
      <w:pPr>
        <w:pStyle w:val="Heading4"/>
      </w:pPr>
      <w:r w:rsidRPr="00D66195">
        <w:lastRenderedPageBreak/>
        <w:t>Consequence</w:t>
      </w:r>
    </w:p>
    <w:p w14:paraId="31846CAE" w14:textId="56B91B52" w:rsidR="00C55FA1" w:rsidRPr="00D66195" w:rsidRDefault="00C55FA1" w:rsidP="00426479">
      <w:pPr>
        <w:pStyle w:val="BodyText"/>
        <w:spacing w:before="100" w:after="100"/>
      </w:pPr>
      <w:r w:rsidRPr="00D66195">
        <w:t xml:space="preserve">Climate change impacts </w:t>
      </w:r>
      <w:r w:rsidR="00B93B54">
        <w:t>on</w:t>
      </w:r>
      <w:r w:rsidR="00B93B54" w:rsidRPr="00D66195">
        <w:t xml:space="preserve"> </w:t>
      </w:r>
      <w:r w:rsidRPr="00D66195">
        <w:t xml:space="preserve">buildings will </w:t>
      </w:r>
      <w:r w:rsidR="00B93B54">
        <w:t>have</w:t>
      </w:r>
      <w:r w:rsidRPr="00D66195">
        <w:t xml:space="preserve"> significant economic, social, cultural and</w:t>
      </w:r>
      <w:r w:rsidR="00426479">
        <w:t> </w:t>
      </w:r>
      <w:r w:rsidRPr="00D66195">
        <w:t xml:space="preserve">public health consequences. Major floods can </w:t>
      </w:r>
      <w:r w:rsidR="000B04C4">
        <w:t>have</w:t>
      </w:r>
      <w:r w:rsidR="000B04C4" w:rsidRPr="00D66195">
        <w:t xml:space="preserve"> </w:t>
      </w:r>
      <w:r w:rsidRPr="00D66195">
        <w:t xml:space="preserve">financial impacts </w:t>
      </w:r>
      <w:r w:rsidR="000B04C4">
        <w:t>on</w:t>
      </w:r>
      <w:r w:rsidR="000B04C4" w:rsidRPr="00D66195">
        <w:t xml:space="preserve"> </w:t>
      </w:r>
      <w:r w:rsidRPr="00D66195">
        <w:t>individuals and</w:t>
      </w:r>
      <w:r w:rsidR="00426479">
        <w:t> </w:t>
      </w:r>
      <w:r w:rsidRPr="00D66195">
        <w:t>households, such as potential</w:t>
      </w:r>
      <w:r>
        <w:t>ly</w:t>
      </w:r>
      <w:r w:rsidRPr="00D66195">
        <w:t xml:space="preserve"> reducin</w:t>
      </w:r>
      <w:r>
        <w:t>g</w:t>
      </w:r>
      <w:r w:rsidRPr="00D66195">
        <w:t xml:space="preserve"> house and land prices. Th</w:t>
      </w:r>
      <w:r w:rsidR="000B04C4">
        <w:t>ese</w:t>
      </w:r>
      <w:r w:rsidRPr="00D66195">
        <w:t xml:space="preserve"> impact</w:t>
      </w:r>
      <w:r w:rsidR="000B04C4">
        <w:t>s</w:t>
      </w:r>
      <w:r w:rsidRPr="00D66195">
        <w:t xml:space="preserve"> could be compounded by insurance retreat from high</w:t>
      </w:r>
      <w:r>
        <w:t>-</w:t>
      </w:r>
      <w:r w:rsidRPr="00D66195">
        <w:t xml:space="preserve">risk areas in New Zealand. </w:t>
      </w:r>
    </w:p>
    <w:p w14:paraId="404A1558" w14:textId="65A41E25" w:rsidR="00C55FA1" w:rsidRPr="00D66195" w:rsidRDefault="00C55FA1" w:rsidP="00426479">
      <w:pPr>
        <w:pStyle w:val="BodyText"/>
        <w:spacing w:before="100" w:after="100"/>
      </w:pPr>
      <w:r w:rsidRPr="00D66195">
        <w:t>The consequences for coastal communities, such as Haumoana, Granity, Waitara and Urenui, which currently have homes that are being undermined or swamped by wave action, will increase due to climate change. Other low-lying settlements in New Zealand could also face increased social and economic impacts</w:t>
      </w:r>
      <w:r w:rsidR="000B04C4">
        <w:t>; for example,</w:t>
      </w:r>
      <w:r w:rsidRPr="00D66195">
        <w:t xml:space="preserve"> South Dunedin, Edgecumbe, Lower Hutt and</w:t>
      </w:r>
      <w:r w:rsidR="00426479">
        <w:t> </w:t>
      </w:r>
      <w:r w:rsidRPr="00D66195">
        <w:t>Petone are already prone to major flooding</w:t>
      </w:r>
      <w:r>
        <w:t xml:space="preserve"> </w:t>
      </w:r>
      <w:r w:rsidRPr="00D66195">
        <w:t>(Stephenson et al, 2018).</w:t>
      </w:r>
      <w:r>
        <w:t xml:space="preserve"> </w:t>
      </w:r>
      <w:r w:rsidRPr="00D66195">
        <w:t xml:space="preserve">These consequences are far reaching across all domains. </w:t>
      </w:r>
    </w:p>
    <w:p w14:paraId="7521AB67" w14:textId="2FEB09B6" w:rsidR="00C55FA1" w:rsidRPr="00D66195" w:rsidRDefault="00C55FA1" w:rsidP="00426479">
      <w:pPr>
        <w:pStyle w:val="BodyText"/>
        <w:spacing w:before="100" w:after="100"/>
      </w:pPr>
      <w:r w:rsidRPr="00D66195">
        <w:t>The impact of flooding, sea</w:t>
      </w:r>
      <w:r>
        <w:t>-</w:t>
      </w:r>
      <w:r w:rsidRPr="00D66195">
        <w:t xml:space="preserve">level rise, and extreme weather on buildings could also result in loss of access to valued places, and impact </w:t>
      </w:r>
      <w:r w:rsidR="00B934E3">
        <w:t xml:space="preserve">on </w:t>
      </w:r>
      <w:r w:rsidRPr="00D66195">
        <w:t>physical and mental health, identity and sense of belonging</w:t>
      </w:r>
      <w:r>
        <w:t xml:space="preserve"> </w:t>
      </w:r>
      <w:r w:rsidRPr="00D66195">
        <w:t xml:space="preserve">(Stephenson et al, 2018). Many communities have existing social and economic vulnerabilities, including poor health, lack of social connections, and financial distress. </w:t>
      </w:r>
      <w:r>
        <w:t>T</w:t>
      </w:r>
      <w:r w:rsidRPr="00D66195">
        <w:t>hese vulnerabilities can reduce the capacity of people and communities to recover following shocks, such as the damage caused from floods and extreme weather events. This may lead to increasing</w:t>
      </w:r>
      <w:r>
        <w:t>ly</w:t>
      </w:r>
      <w:r w:rsidRPr="00D66195">
        <w:t xml:space="preserve"> sever</w:t>
      </w:r>
      <w:r>
        <w:t>e</w:t>
      </w:r>
      <w:r w:rsidRPr="00D66195">
        <w:t xml:space="preserve"> consequences over time</w:t>
      </w:r>
      <w:r>
        <w:t xml:space="preserve"> </w:t>
      </w:r>
      <w:r w:rsidRPr="00D66195">
        <w:t xml:space="preserve">(Stephenson et al, 2018). </w:t>
      </w:r>
    </w:p>
    <w:p w14:paraId="27B997D7" w14:textId="0E5F5792" w:rsidR="00C55FA1" w:rsidRPr="00D66195" w:rsidRDefault="00C55FA1" w:rsidP="00426479">
      <w:pPr>
        <w:pStyle w:val="BodyText"/>
        <w:spacing w:before="100" w:after="100"/>
      </w:pPr>
      <w:r w:rsidRPr="00D66195">
        <w:t>Increased moisture in buildings due to extreme weather events and flooding could also result in poor public health outcomes</w:t>
      </w:r>
      <w:r>
        <w:t>,</w:t>
      </w:r>
      <w:r w:rsidRPr="00D66195">
        <w:t xml:space="preserve"> and</w:t>
      </w:r>
      <w:r w:rsidR="00B934E3">
        <w:t xml:space="preserve"> have</w:t>
      </w:r>
      <w:r w:rsidRPr="00D66195">
        <w:t xml:space="preserve"> a range of economic and social consequences. At present, mould is visible to some extent in an estimated half of all houses in New Zealand, with a slightly higher prevalence in rental properties</w:t>
      </w:r>
      <w:r>
        <w:t xml:space="preserve"> </w:t>
      </w:r>
      <w:r w:rsidRPr="00D66195">
        <w:t>(White et al, 2017a). Mould is a key indicator of</w:t>
      </w:r>
      <w:r w:rsidR="00426479">
        <w:t> </w:t>
      </w:r>
      <w:r w:rsidRPr="00D66195">
        <w:t>overall indoor air quality and is potentially harmful to the health of household occupants</w:t>
      </w:r>
      <w:r>
        <w:t xml:space="preserve"> </w:t>
      </w:r>
      <w:r w:rsidRPr="00D66195">
        <w:t xml:space="preserve">(Chang-Richards et al, 2018). </w:t>
      </w:r>
    </w:p>
    <w:p w14:paraId="1602CBAE" w14:textId="77777777" w:rsidR="00C55FA1" w:rsidRPr="00D66195" w:rsidRDefault="00C55FA1" w:rsidP="00426479">
      <w:pPr>
        <w:pStyle w:val="BodyText"/>
        <w:spacing w:before="100" w:after="100"/>
      </w:pPr>
      <w:r w:rsidRPr="00D66195">
        <w:t xml:space="preserve">The failure of flood management and protection schemes could also lead to extreme consequences, given the </w:t>
      </w:r>
      <w:r>
        <w:t>large</w:t>
      </w:r>
      <w:r w:rsidRPr="00D66195">
        <w:t xml:space="preserve"> number of people living in areas where flood management schemes </w:t>
      </w:r>
      <w:r>
        <w:t>are in place</w:t>
      </w:r>
      <w:r w:rsidRPr="00D66195">
        <w:t xml:space="preserve">. </w:t>
      </w:r>
    </w:p>
    <w:p w14:paraId="044C8B03" w14:textId="77777777" w:rsidR="00C55FA1" w:rsidRPr="00596A94" w:rsidRDefault="00C55FA1" w:rsidP="00596A94">
      <w:pPr>
        <w:pStyle w:val="Heading4"/>
      </w:pPr>
      <w:r w:rsidRPr="00D66195">
        <w:t xml:space="preserve">Interacting risks </w:t>
      </w:r>
    </w:p>
    <w:p w14:paraId="077D996E" w14:textId="4E5A7C8D" w:rsidR="00C55FA1" w:rsidRPr="00D66195" w:rsidRDefault="00C55FA1" w:rsidP="00596A94">
      <w:pPr>
        <w:pStyle w:val="BodyText"/>
      </w:pPr>
      <w:r w:rsidRPr="00D66195">
        <w:t>There are interacting risks to buildings due to transport connections (B6) and essential community infrastructure (B1, B4, B8), as the impacts from climate change on these supporting infrastructures could directly affect the utility of buildings and the viability of</w:t>
      </w:r>
      <w:r w:rsidR="00426479">
        <w:t> </w:t>
      </w:r>
      <w:r w:rsidRPr="00D66195">
        <w:t>communities.</w:t>
      </w:r>
    </w:p>
    <w:p w14:paraId="7873D24C" w14:textId="40B66DEF" w:rsidR="00C55FA1" w:rsidRPr="00D66195" w:rsidRDefault="00C55FA1" w:rsidP="00596A94">
      <w:pPr>
        <w:pStyle w:val="BodyText"/>
      </w:pPr>
      <w:r w:rsidRPr="00D66195">
        <w:t>Climate change risks to buildings will also have significant flow</w:t>
      </w:r>
      <w:r>
        <w:t>-</w:t>
      </w:r>
      <w:r w:rsidRPr="00D66195">
        <w:t>on effects for people, the economy and governance. The risk to residential housing could exacerbate existing inequities (H</w:t>
      </w:r>
      <w:r w:rsidR="009D5359">
        <w:t>2</w:t>
      </w:r>
      <w:r w:rsidRPr="00D66195">
        <w:t>) and impact on social cohesion and community welfare (H</w:t>
      </w:r>
      <w:r w:rsidR="009D5359">
        <w:t>1</w:t>
      </w:r>
      <w:r w:rsidRPr="00D66195">
        <w:t xml:space="preserve">). Climate change risks to buildings (B2) may </w:t>
      </w:r>
      <w:r>
        <w:t>affect</w:t>
      </w:r>
      <w:r w:rsidRPr="00D66195">
        <w:t xml:space="preserve"> cultural heritage sites (H8). Impacts on residential and non-residential buildings </w:t>
      </w:r>
      <w:r>
        <w:t>could</w:t>
      </w:r>
      <w:r w:rsidRPr="00D66195">
        <w:t xml:space="preserve"> cause cascading economic risks, such as public sector fiscal risks from </w:t>
      </w:r>
      <w:r>
        <w:t xml:space="preserve">the </w:t>
      </w:r>
      <w:r w:rsidRPr="00D66195">
        <w:t>growing financial burden and unfunded contingent liabilities (E1), risks to financial system stability and economic development (E2), and risks to the insurance sector (E6). The exposure and sensitivity of buildings to climate hazards could be further compounded by inadequate institutional arrangements, including uncoordinated and inconsistent governance between and within levels and agencies of government and private property owners (G2). There could</w:t>
      </w:r>
      <w:r w:rsidR="00484A5A">
        <w:t> </w:t>
      </w:r>
      <w:r w:rsidRPr="00D66195">
        <w:t>also be maladaptive actions, such as supporting property owners with adaptation in high-risk locations that could create moral hazard problems (G1). Finally, hardening coastal environments (</w:t>
      </w:r>
      <w:r>
        <w:t>for example,</w:t>
      </w:r>
      <w:r w:rsidRPr="00D66195">
        <w:t xml:space="preserve"> sea walls) to defend settlements against erosion and flooding can</w:t>
      </w:r>
      <w:r w:rsidR="00484A5A">
        <w:t> </w:t>
      </w:r>
      <w:r w:rsidRPr="00D66195">
        <w:t xml:space="preserve">lead to coastal squeeze and impacts on coastal ecosystems (N1). </w:t>
      </w:r>
    </w:p>
    <w:p w14:paraId="0E579670" w14:textId="77777777" w:rsidR="00C55FA1" w:rsidRPr="00596A94" w:rsidRDefault="00C55FA1" w:rsidP="00596A94">
      <w:pPr>
        <w:pStyle w:val="Heading4"/>
      </w:pPr>
      <w:r w:rsidRPr="00D66195">
        <w:lastRenderedPageBreak/>
        <w:t xml:space="preserve">Confidence: High agreement, medium evidence </w:t>
      </w:r>
    </w:p>
    <w:p w14:paraId="5132FEA9" w14:textId="1967825C" w:rsidR="00C55FA1" w:rsidRPr="00D66195" w:rsidRDefault="00C55FA1" w:rsidP="00596A94">
      <w:pPr>
        <w:pStyle w:val="BodyText"/>
      </w:pPr>
      <w:r w:rsidRPr="00D66195">
        <w:t xml:space="preserve">There is </w:t>
      </w:r>
      <w:r w:rsidR="00005899">
        <w:t xml:space="preserve">a </w:t>
      </w:r>
      <w:r w:rsidRPr="00D66195">
        <w:t>high</w:t>
      </w:r>
      <w:r w:rsidR="00005899">
        <w:t xml:space="preserve"> level of</w:t>
      </w:r>
      <w:r w:rsidRPr="00D66195">
        <w:t xml:space="preserve"> agreement that buildings are exposed and sensitive to climate and natural hazards. Further research is </w:t>
      </w:r>
      <w:r>
        <w:t>needed</w:t>
      </w:r>
      <w:r w:rsidRPr="00D66195">
        <w:t xml:space="preserve"> to understand the level of exposure of buildings due to climate change, particularly those defended by flood schemes (including stopbanks). Overall, the research on sensitivity is robust, with considerable evidence in New Zealand and globally on the sensitivity of buildings to present-day natural hazard impacts. </w:t>
      </w:r>
    </w:p>
    <w:p w14:paraId="2C60672C" w14:textId="77777777" w:rsidR="00C55FA1" w:rsidRPr="00596A94" w:rsidRDefault="00C55FA1" w:rsidP="00596A94">
      <w:pPr>
        <w:pStyle w:val="Heading4"/>
      </w:pPr>
      <w:r w:rsidRPr="00D66195">
        <w:t>Adaptation</w:t>
      </w:r>
    </w:p>
    <w:p w14:paraId="0962CB4B" w14:textId="4C430375" w:rsidR="00C55FA1" w:rsidRDefault="00005899" w:rsidP="00596A94">
      <w:pPr>
        <w:pStyle w:val="BodyText"/>
      </w:pPr>
      <w:bookmarkStart w:id="609" w:name="_Hlk40298848"/>
      <w:r>
        <w:t>A</w:t>
      </w:r>
      <w:r w:rsidR="00C55FA1" w:rsidRPr="00D66195">
        <w:t xml:space="preserve"> number of initiatives </w:t>
      </w:r>
      <w:r w:rsidRPr="00D66195">
        <w:t xml:space="preserve">are </w:t>
      </w:r>
      <w:r w:rsidR="00C55FA1" w:rsidRPr="00D66195">
        <w:t>under</w:t>
      </w:r>
      <w:r w:rsidR="00C55FA1">
        <w:t xml:space="preserve"> </w:t>
      </w:r>
      <w:r w:rsidR="00C55FA1" w:rsidRPr="00D66195">
        <w:t>way at the community, local government and central government levels to progress adaptation for buildings and broader settlements. There are</w:t>
      </w:r>
      <w:r w:rsidR="00C55FA1">
        <w:t xml:space="preserve"> currently</w:t>
      </w:r>
      <w:r w:rsidR="00C55FA1" w:rsidRPr="00D66195">
        <w:t xml:space="preserve"> community (council</w:t>
      </w:r>
      <w:r w:rsidR="00C55FA1">
        <w:t>-</w:t>
      </w:r>
      <w:r w:rsidR="00C55FA1" w:rsidRPr="00D66195">
        <w:t xml:space="preserve">funded) coastal restoration projects through Coast Care and the Coastal Restoration Trust of New Zealand, and community resilience groups are also being established by </w:t>
      </w:r>
      <w:r w:rsidR="00C55FA1">
        <w:t>the Ministry for the Environment</w:t>
      </w:r>
      <w:r w:rsidR="00C55FA1" w:rsidRPr="00D66195">
        <w:t xml:space="preserve"> to build community resilience to flood risk. </w:t>
      </w:r>
    </w:p>
    <w:p w14:paraId="2E1DBA96" w14:textId="0B6F24D1" w:rsidR="00C55FA1" w:rsidRDefault="00C55FA1" w:rsidP="00596A94">
      <w:pPr>
        <w:pStyle w:val="BodyText"/>
      </w:pPr>
      <w:r w:rsidRPr="00D66195">
        <w:t>Regional councils in New Zealand monitor and manage flood protection schemes (including stopbanks) and many are actively assessing these in relation to climate change. More broadly, most regional and district councils regularly undertake hazard planning</w:t>
      </w:r>
      <w:r>
        <w:t>,</w:t>
      </w:r>
      <w:r w:rsidRPr="00D66195">
        <w:t xml:space="preserve"> which includes mapping and monitoring flood risk, improving consent requirements around river and coastal flooding and</w:t>
      </w:r>
      <w:r w:rsidR="001E6568">
        <w:t>,</w:t>
      </w:r>
      <w:r w:rsidRPr="00D66195">
        <w:t xml:space="preserve"> in some cases</w:t>
      </w:r>
      <w:r w:rsidR="001E6568">
        <w:t>,</w:t>
      </w:r>
      <w:r w:rsidRPr="00D66195">
        <w:t xml:space="preserve"> developing rules to allow for relocatable houses. </w:t>
      </w:r>
    </w:p>
    <w:p w14:paraId="458BEB20" w14:textId="6282C32E" w:rsidR="00C55FA1" w:rsidRDefault="00C55FA1" w:rsidP="00596A94">
      <w:pPr>
        <w:pStyle w:val="BodyText"/>
      </w:pPr>
      <w:r w:rsidRPr="00D66195">
        <w:t xml:space="preserve">Central </w:t>
      </w:r>
      <w:r>
        <w:t>g</w:t>
      </w:r>
      <w:r w:rsidRPr="00D66195">
        <w:t>overnment also has a number of planned and ongoing initiatives, including a</w:t>
      </w:r>
      <w:r>
        <w:t xml:space="preserve"> project led by the Ministry of Business, Innovation and Employment</w:t>
      </w:r>
      <w:r w:rsidRPr="00D66195">
        <w:t xml:space="preserve"> to review available evidence on how the building regulatory system could be used to support</w:t>
      </w:r>
      <w:r>
        <w:t xml:space="preserve"> the</w:t>
      </w:r>
      <w:r w:rsidRPr="00D66195">
        <w:t xml:space="preserve"> Government’s climate change objectives. </w:t>
      </w:r>
      <w:bookmarkStart w:id="610" w:name="_Hlk40298872"/>
      <w:r w:rsidRPr="00D66195">
        <w:t xml:space="preserve">Heritage New Zealand Pouhere Taonga is </w:t>
      </w:r>
      <w:r>
        <w:t xml:space="preserve">also </w:t>
      </w:r>
      <w:r w:rsidRPr="00D66195">
        <w:t>supporting marae communities to manage their own buildings and cultural practice</w:t>
      </w:r>
      <w:r>
        <w:t xml:space="preserve">, through </w:t>
      </w:r>
      <w:r w:rsidRPr="00D66195">
        <w:t>advice and specialist services.</w:t>
      </w:r>
      <w:bookmarkEnd w:id="610"/>
    </w:p>
    <w:p w14:paraId="23C81447" w14:textId="70F1EE79" w:rsidR="00BC03B3" w:rsidRPr="00D66195" w:rsidRDefault="00EC1E9C" w:rsidP="002669BC">
      <w:pPr>
        <w:pStyle w:val="Tableheading2"/>
      </w:pPr>
      <w:bookmarkStart w:id="611" w:name="_Toc45391932"/>
      <w:r w:rsidRPr="00D66195">
        <w:t>B2 Risks to buildings</w:t>
      </w:r>
      <w:r w:rsidR="00BC03B3" w:rsidRPr="00D52C19">
        <w:rPr>
          <w:lang w:eastAsia="en-AU"/>
        </w:rPr>
        <w:t xml:space="preserve">: </w:t>
      </w:r>
      <w:r w:rsidR="002669BC">
        <w:rPr>
          <w:lang w:eastAsia="en-AU"/>
        </w:rPr>
        <w:t>U</w:t>
      </w:r>
      <w:r w:rsidR="00BC03B3" w:rsidRPr="00D52C19">
        <w:rPr>
          <w:lang w:eastAsia="en-AU"/>
        </w:rPr>
        <w:t>rgency profile</w:t>
      </w:r>
      <w:bookmarkEnd w:id="611"/>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850"/>
        <w:gridCol w:w="993"/>
        <w:gridCol w:w="1134"/>
        <w:gridCol w:w="992"/>
        <w:gridCol w:w="850"/>
        <w:gridCol w:w="1701"/>
        <w:gridCol w:w="23"/>
      </w:tblGrid>
      <w:tr w:rsidR="00EC1E9C" w:rsidRPr="00EC1E9C" w14:paraId="24FE303D" w14:textId="77777777" w:rsidTr="009B4C28">
        <w:trPr>
          <w:gridBefore w:val="1"/>
          <w:wBefore w:w="23" w:type="dxa"/>
        </w:trPr>
        <w:tc>
          <w:tcPr>
            <w:tcW w:w="8505" w:type="dxa"/>
            <w:gridSpan w:val="8"/>
            <w:shd w:val="clear" w:color="auto" w:fill="0F7B7D"/>
          </w:tcPr>
          <w:p w14:paraId="4DBE9F9D" w14:textId="6F662218" w:rsidR="00BC03B3" w:rsidRPr="00EC1E9C" w:rsidRDefault="00EC1E9C" w:rsidP="00756486">
            <w:pPr>
              <w:pStyle w:val="TableTextbold"/>
              <w:keepNext/>
              <w:rPr>
                <w:color w:val="FFFFFF" w:themeColor="background1"/>
              </w:rPr>
            </w:pPr>
            <w:r w:rsidRPr="00484A5A">
              <w:rPr>
                <w:color w:val="FFFFFF" w:themeColor="background1"/>
              </w:rPr>
              <w:t>B2 Risks to buildings:</w:t>
            </w:r>
            <w:r w:rsidRPr="003C4028">
              <w:rPr>
                <w:color w:val="FFFFFF" w:themeColor="background1"/>
              </w:rPr>
              <w:t xml:space="preserve"> </w:t>
            </w:r>
            <w:r w:rsidR="002669BC">
              <w:rPr>
                <w:color w:val="FFFFFF" w:themeColor="background1"/>
              </w:rPr>
              <w:t>U</w:t>
            </w:r>
            <w:r w:rsidR="00BC03B3" w:rsidRPr="003C4028">
              <w:rPr>
                <w:color w:val="FFFFFF" w:themeColor="background1"/>
              </w:rPr>
              <w:t>rgency profile</w:t>
            </w:r>
          </w:p>
        </w:tc>
      </w:tr>
      <w:tr w:rsidR="00BC03B3" w:rsidRPr="005D6D89" w14:paraId="45E98875" w14:textId="77777777" w:rsidTr="009B4C28">
        <w:trPr>
          <w:gridBefore w:val="1"/>
          <w:wBefore w:w="23" w:type="dxa"/>
        </w:trPr>
        <w:tc>
          <w:tcPr>
            <w:tcW w:w="1962" w:type="dxa"/>
            <w:shd w:val="clear" w:color="auto" w:fill="FFFFFF" w:themeFill="background1"/>
            <w:vAlign w:val="bottom"/>
          </w:tcPr>
          <w:p w14:paraId="468D64B5" w14:textId="77777777" w:rsidR="00BC03B3" w:rsidRPr="003F0A2D" w:rsidRDefault="00BC03B3" w:rsidP="00756486">
            <w:pPr>
              <w:pStyle w:val="TableTextbold"/>
              <w:keepNext/>
              <w:spacing w:before="40" w:after="40"/>
            </w:pPr>
            <w:r w:rsidRPr="003F0A2D">
              <w:t>Urgency category</w:t>
            </w:r>
          </w:p>
        </w:tc>
        <w:tc>
          <w:tcPr>
            <w:tcW w:w="1843" w:type="dxa"/>
            <w:gridSpan w:val="2"/>
            <w:vAlign w:val="bottom"/>
          </w:tcPr>
          <w:p w14:paraId="395D57B5" w14:textId="77777777" w:rsidR="00BC03B3" w:rsidRPr="003350E2" w:rsidRDefault="00BC03B3" w:rsidP="00756486">
            <w:pPr>
              <w:pStyle w:val="TableTextbold"/>
              <w:keepNext/>
              <w:spacing w:before="40" w:after="40"/>
            </w:pPr>
            <w:r w:rsidRPr="003350E2">
              <w:t>Proportion of urgency</w:t>
            </w:r>
          </w:p>
        </w:tc>
        <w:tc>
          <w:tcPr>
            <w:tcW w:w="4700" w:type="dxa"/>
            <w:gridSpan w:val="5"/>
            <w:vAlign w:val="bottom"/>
          </w:tcPr>
          <w:p w14:paraId="4CFAA06E" w14:textId="77777777" w:rsidR="00BC03B3" w:rsidRPr="005D6D89" w:rsidRDefault="00BC03B3" w:rsidP="00756486">
            <w:pPr>
              <w:pStyle w:val="TableTextbold"/>
              <w:keepNext/>
              <w:spacing w:before="40" w:after="40"/>
            </w:pPr>
            <w:r w:rsidRPr="005D6D89">
              <w:t>Description of actions</w:t>
            </w:r>
          </w:p>
        </w:tc>
      </w:tr>
      <w:tr w:rsidR="00C55FA1" w:rsidRPr="00D66195" w14:paraId="6CE470F0" w14:textId="77777777" w:rsidTr="009B4C28">
        <w:trPr>
          <w:gridAfter w:val="1"/>
          <w:wAfter w:w="23" w:type="dxa"/>
        </w:trPr>
        <w:tc>
          <w:tcPr>
            <w:tcW w:w="1985" w:type="dxa"/>
            <w:gridSpan w:val="2"/>
            <w:shd w:val="clear" w:color="auto" w:fill="FFFFFF" w:themeFill="background1"/>
            <w:hideMark/>
          </w:tcPr>
          <w:p w14:paraId="2B24CAF2" w14:textId="77777777" w:rsidR="00C55FA1" w:rsidRPr="00484A5A" w:rsidRDefault="00C55FA1" w:rsidP="0026522C">
            <w:pPr>
              <w:pStyle w:val="TableText"/>
              <w:rPr>
                <w:b/>
                <w:bCs/>
              </w:rPr>
            </w:pPr>
            <w:bookmarkStart w:id="612" w:name="_Hlk35589700"/>
            <w:bookmarkEnd w:id="609"/>
            <w:r w:rsidRPr="00484A5A">
              <w:rPr>
                <w:b/>
                <w:bCs/>
              </w:rPr>
              <w:t>More action needed</w:t>
            </w:r>
          </w:p>
        </w:tc>
        <w:tc>
          <w:tcPr>
            <w:tcW w:w="1843" w:type="dxa"/>
            <w:gridSpan w:val="2"/>
          </w:tcPr>
          <w:p w14:paraId="3D8A629B" w14:textId="77777777" w:rsidR="00C55FA1" w:rsidRPr="00D66195" w:rsidRDefault="00C55FA1" w:rsidP="00EC1E9C">
            <w:pPr>
              <w:pStyle w:val="TableText"/>
              <w:jc w:val="center"/>
            </w:pPr>
            <w:r w:rsidRPr="00D66195">
              <w:t>60</w:t>
            </w:r>
          </w:p>
        </w:tc>
        <w:tc>
          <w:tcPr>
            <w:tcW w:w="4677" w:type="dxa"/>
            <w:gridSpan w:val="4"/>
          </w:tcPr>
          <w:p w14:paraId="00F5B319" w14:textId="77777777" w:rsidR="00C55FA1" w:rsidRPr="00D66195" w:rsidRDefault="00C55FA1" w:rsidP="0026522C">
            <w:pPr>
              <w:pStyle w:val="TableText"/>
            </w:pPr>
            <w:r w:rsidRPr="00D66195">
              <w:t xml:space="preserve">More action is </w:t>
            </w:r>
            <w:r>
              <w:t>needed</w:t>
            </w:r>
            <w:r w:rsidRPr="00D66195">
              <w:t xml:space="preserve"> to tackle this current and pressing risk affecting buildings in coastal and flood</w:t>
            </w:r>
            <w:r>
              <w:t>-</w:t>
            </w:r>
            <w:r w:rsidRPr="00D66195">
              <w:t>prone areas. This risk will increase with time and require</w:t>
            </w:r>
            <w:r>
              <w:t>s</w:t>
            </w:r>
            <w:r w:rsidRPr="00D66195">
              <w:t xml:space="preserve"> an urgent, joined</w:t>
            </w:r>
            <w:r>
              <w:t>-</w:t>
            </w:r>
            <w:r w:rsidRPr="00D66195">
              <w:t>up and effective response across all levels of government.</w:t>
            </w:r>
          </w:p>
        </w:tc>
      </w:tr>
      <w:tr w:rsidR="00C55FA1" w:rsidRPr="00D66195" w14:paraId="1F857311" w14:textId="77777777" w:rsidTr="009B4C28">
        <w:trPr>
          <w:gridAfter w:val="1"/>
          <w:wAfter w:w="23" w:type="dxa"/>
        </w:trPr>
        <w:tc>
          <w:tcPr>
            <w:tcW w:w="1985" w:type="dxa"/>
            <w:gridSpan w:val="2"/>
            <w:shd w:val="clear" w:color="auto" w:fill="FFFFFF" w:themeFill="background1"/>
            <w:hideMark/>
          </w:tcPr>
          <w:p w14:paraId="12CDA37F" w14:textId="77777777" w:rsidR="00C55FA1" w:rsidRPr="00484A5A" w:rsidRDefault="00C55FA1" w:rsidP="0026522C">
            <w:pPr>
              <w:pStyle w:val="TableText"/>
              <w:rPr>
                <w:b/>
                <w:bCs/>
                <w:highlight w:val="yellow"/>
              </w:rPr>
            </w:pPr>
            <w:r w:rsidRPr="00484A5A">
              <w:rPr>
                <w:b/>
                <w:bCs/>
              </w:rPr>
              <w:t>Research priority</w:t>
            </w:r>
          </w:p>
        </w:tc>
        <w:tc>
          <w:tcPr>
            <w:tcW w:w="1843" w:type="dxa"/>
            <w:gridSpan w:val="2"/>
          </w:tcPr>
          <w:p w14:paraId="76060B56" w14:textId="77777777" w:rsidR="00C55FA1" w:rsidRPr="00D66195" w:rsidRDefault="00C55FA1" w:rsidP="00EC1E9C">
            <w:pPr>
              <w:pStyle w:val="TableText"/>
              <w:jc w:val="center"/>
            </w:pPr>
            <w:r w:rsidRPr="00D66195">
              <w:t>40</w:t>
            </w:r>
          </w:p>
        </w:tc>
        <w:tc>
          <w:tcPr>
            <w:tcW w:w="4677" w:type="dxa"/>
            <w:gridSpan w:val="4"/>
          </w:tcPr>
          <w:p w14:paraId="60EDD807" w14:textId="77777777" w:rsidR="00C55FA1" w:rsidRPr="00D66195" w:rsidRDefault="00C55FA1" w:rsidP="0026522C">
            <w:pPr>
              <w:pStyle w:val="TableText"/>
            </w:pPr>
            <w:r w:rsidRPr="00D66195">
              <w:t xml:space="preserve">Further knowledge is </w:t>
            </w:r>
            <w:r>
              <w:t>needed</w:t>
            </w:r>
            <w:r w:rsidRPr="00D66195">
              <w:t xml:space="preserve"> on </w:t>
            </w:r>
            <w:r>
              <w:t>a number of</w:t>
            </w:r>
            <w:r w:rsidRPr="00D66195">
              <w:t xml:space="preserve"> hazards, including a nationally consistent approach to flood hazard</w:t>
            </w:r>
            <w:r>
              <w:t xml:space="preserve"> </w:t>
            </w:r>
            <w:r w:rsidRPr="00D66195">
              <w:t xml:space="preserve">and associated exposure assessments. </w:t>
            </w:r>
          </w:p>
        </w:tc>
      </w:tr>
      <w:tr w:rsidR="00C55FA1" w:rsidRPr="00D66195" w14:paraId="57D7FC8C" w14:textId="77777777" w:rsidTr="009B4C28">
        <w:trPr>
          <w:gridAfter w:val="1"/>
          <w:wAfter w:w="23" w:type="dxa"/>
        </w:trPr>
        <w:tc>
          <w:tcPr>
            <w:tcW w:w="1985" w:type="dxa"/>
            <w:gridSpan w:val="2"/>
            <w:shd w:val="clear" w:color="auto" w:fill="FFFFFF" w:themeFill="background1"/>
            <w:hideMark/>
          </w:tcPr>
          <w:p w14:paraId="5D9C0394" w14:textId="77777777" w:rsidR="00C55FA1" w:rsidRPr="00484A5A" w:rsidRDefault="00C55FA1" w:rsidP="0026522C">
            <w:pPr>
              <w:pStyle w:val="TableText"/>
              <w:rPr>
                <w:b/>
                <w:bCs/>
              </w:rPr>
            </w:pPr>
            <w:r w:rsidRPr="00484A5A">
              <w:rPr>
                <w:b/>
                <w:bCs/>
              </w:rPr>
              <w:t>Sustain current action</w:t>
            </w:r>
          </w:p>
        </w:tc>
        <w:tc>
          <w:tcPr>
            <w:tcW w:w="1843" w:type="dxa"/>
            <w:gridSpan w:val="2"/>
          </w:tcPr>
          <w:p w14:paraId="45422BA4" w14:textId="77777777" w:rsidR="00C55FA1" w:rsidRPr="00D66195" w:rsidRDefault="00C55FA1" w:rsidP="00EC1E9C">
            <w:pPr>
              <w:pStyle w:val="TableText"/>
              <w:jc w:val="center"/>
            </w:pPr>
            <w:r w:rsidRPr="00D66195">
              <w:t>0</w:t>
            </w:r>
          </w:p>
        </w:tc>
        <w:tc>
          <w:tcPr>
            <w:tcW w:w="4677" w:type="dxa"/>
            <w:gridSpan w:val="4"/>
          </w:tcPr>
          <w:p w14:paraId="16911B7B" w14:textId="77777777" w:rsidR="00C55FA1" w:rsidRPr="00D66195" w:rsidRDefault="00C55FA1" w:rsidP="0026522C">
            <w:pPr>
              <w:pStyle w:val="TableText"/>
            </w:pPr>
            <w:r w:rsidRPr="00D66195">
              <w:t>While a small subset of this risk, current actions are deemed adequate for fire weather and extreme weather events over the next five years.</w:t>
            </w:r>
          </w:p>
        </w:tc>
      </w:tr>
      <w:tr w:rsidR="00C55FA1" w:rsidRPr="00D66195" w14:paraId="3AC79042" w14:textId="77777777" w:rsidTr="00496837">
        <w:trPr>
          <w:gridAfter w:val="1"/>
          <w:wAfter w:w="23" w:type="dxa"/>
        </w:trPr>
        <w:tc>
          <w:tcPr>
            <w:tcW w:w="1985" w:type="dxa"/>
            <w:gridSpan w:val="2"/>
            <w:tcBorders>
              <w:bottom w:val="single" w:sz="8" w:space="0" w:color="0F7B7D"/>
            </w:tcBorders>
            <w:shd w:val="clear" w:color="auto" w:fill="FFFFFF" w:themeFill="background1"/>
            <w:hideMark/>
          </w:tcPr>
          <w:p w14:paraId="14006FE9" w14:textId="77777777" w:rsidR="00C55FA1" w:rsidRPr="00484A5A" w:rsidRDefault="00C55FA1" w:rsidP="0026522C">
            <w:pPr>
              <w:pStyle w:val="TableText"/>
              <w:rPr>
                <w:b/>
                <w:bCs/>
              </w:rPr>
            </w:pPr>
            <w:r w:rsidRPr="00484A5A">
              <w:rPr>
                <w:b/>
                <w:bCs/>
              </w:rPr>
              <w:t xml:space="preserve">Watching brief </w:t>
            </w:r>
          </w:p>
        </w:tc>
        <w:tc>
          <w:tcPr>
            <w:tcW w:w="1843" w:type="dxa"/>
            <w:gridSpan w:val="2"/>
            <w:tcBorders>
              <w:bottom w:val="single" w:sz="8" w:space="0" w:color="0F7B7D"/>
            </w:tcBorders>
          </w:tcPr>
          <w:p w14:paraId="6FD20A72" w14:textId="77777777" w:rsidR="00C55FA1" w:rsidRPr="00D66195" w:rsidRDefault="00C55FA1" w:rsidP="00EC1E9C">
            <w:pPr>
              <w:pStyle w:val="TableText"/>
              <w:jc w:val="center"/>
            </w:pPr>
          </w:p>
        </w:tc>
        <w:tc>
          <w:tcPr>
            <w:tcW w:w="4677" w:type="dxa"/>
            <w:gridSpan w:val="4"/>
            <w:tcBorders>
              <w:bottom w:val="single" w:sz="8" w:space="0" w:color="0F7B7D"/>
            </w:tcBorders>
          </w:tcPr>
          <w:p w14:paraId="67E79838" w14:textId="77777777" w:rsidR="00C55FA1" w:rsidRPr="00D66195" w:rsidRDefault="00C55FA1" w:rsidP="0026522C">
            <w:pPr>
              <w:pStyle w:val="TableText"/>
            </w:pPr>
          </w:p>
        </w:tc>
      </w:tr>
      <w:tr w:rsidR="00C55FA1" w:rsidRPr="00D66195" w14:paraId="70C3D5F4" w14:textId="77777777" w:rsidTr="00496837">
        <w:trPr>
          <w:gridAfter w:val="1"/>
          <w:wAfter w:w="23" w:type="dxa"/>
        </w:trPr>
        <w:tc>
          <w:tcPr>
            <w:tcW w:w="1985" w:type="dxa"/>
            <w:gridSpan w:val="2"/>
            <w:tcBorders>
              <w:top w:val="single" w:sz="8" w:space="0" w:color="0F7B7D"/>
            </w:tcBorders>
            <w:shd w:val="clear" w:color="auto" w:fill="0F7B7D"/>
          </w:tcPr>
          <w:p w14:paraId="14F60DBE" w14:textId="77777777" w:rsidR="00C55FA1" w:rsidRPr="00484A5A" w:rsidRDefault="00C55FA1" w:rsidP="0026522C">
            <w:pPr>
              <w:pStyle w:val="TableText"/>
              <w:rPr>
                <w:rFonts w:asciiTheme="minorHAnsi" w:hAnsiTheme="minorHAnsi"/>
                <w:b/>
                <w:bCs/>
                <w:color w:val="FFFFFF" w:themeColor="background1"/>
              </w:rPr>
            </w:pPr>
            <w:r w:rsidRPr="00484A5A">
              <w:rPr>
                <w:rFonts w:asciiTheme="minorHAnsi" w:hAnsiTheme="minorHAnsi"/>
                <w:b/>
                <w:bCs/>
                <w:color w:val="FFFFFF" w:themeColor="background1"/>
              </w:rPr>
              <w:t xml:space="preserve">Adaptation urgency </w:t>
            </w:r>
          </w:p>
        </w:tc>
        <w:tc>
          <w:tcPr>
            <w:tcW w:w="1843" w:type="dxa"/>
            <w:gridSpan w:val="2"/>
            <w:tcBorders>
              <w:top w:val="single" w:sz="8" w:space="0" w:color="0F7B7D"/>
            </w:tcBorders>
            <w:shd w:val="clear" w:color="auto" w:fill="auto"/>
          </w:tcPr>
          <w:p w14:paraId="3E79FCBA" w14:textId="77777777" w:rsidR="00C55FA1" w:rsidRPr="00D66195" w:rsidRDefault="00C55FA1" w:rsidP="00EC1E9C">
            <w:pPr>
              <w:pStyle w:val="TableText"/>
              <w:jc w:val="center"/>
              <w:rPr>
                <w:rFonts w:asciiTheme="minorHAnsi" w:hAnsiTheme="minorHAnsi"/>
              </w:rPr>
            </w:pPr>
            <w:r w:rsidRPr="00D66195">
              <w:rPr>
                <w:rFonts w:asciiTheme="minorHAnsi" w:hAnsiTheme="minorHAnsi"/>
              </w:rPr>
              <w:t>90</w:t>
            </w:r>
          </w:p>
        </w:tc>
        <w:tc>
          <w:tcPr>
            <w:tcW w:w="1134" w:type="dxa"/>
            <w:tcBorders>
              <w:top w:val="single" w:sz="8" w:space="0" w:color="0F7B7D"/>
            </w:tcBorders>
            <w:shd w:val="clear" w:color="auto" w:fill="0F7B7D"/>
          </w:tcPr>
          <w:p w14:paraId="68E14914" w14:textId="77777777" w:rsidR="00C55FA1" w:rsidRPr="00EC1E9C" w:rsidRDefault="00C55FA1" w:rsidP="0026522C">
            <w:pPr>
              <w:pStyle w:val="TableText"/>
              <w:rPr>
                <w:rFonts w:asciiTheme="minorHAnsi" w:hAnsiTheme="minorHAnsi"/>
                <w:b/>
                <w:bCs/>
                <w:color w:val="FFFFFF" w:themeColor="background1"/>
              </w:rPr>
            </w:pPr>
            <w:r w:rsidRPr="00EC1E9C">
              <w:rPr>
                <w:rFonts w:asciiTheme="minorHAnsi" w:hAnsiTheme="minorHAnsi"/>
                <w:b/>
                <w:bCs/>
                <w:color w:val="FFFFFF" w:themeColor="background1"/>
              </w:rPr>
              <w:t>Confidence</w:t>
            </w:r>
          </w:p>
        </w:tc>
        <w:tc>
          <w:tcPr>
            <w:tcW w:w="3543" w:type="dxa"/>
            <w:gridSpan w:val="3"/>
            <w:tcBorders>
              <w:top w:val="single" w:sz="8" w:space="0" w:color="0F7B7D"/>
            </w:tcBorders>
          </w:tcPr>
          <w:p w14:paraId="25BD787B" w14:textId="77777777" w:rsidR="00C55FA1" w:rsidRPr="00D66195" w:rsidRDefault="00C55FA1" w:rsidP="0026522C">
            <w:pPr>
              <w:pStyle w:val="TableText"/>
              <w:rPr>
                <w:rFonts w:asciiTheme="minorHAnsi" w:hAnsiTheme="minorHAnsi"/>
              </w:rPr>
            </w:pPr>
            <w:r w:rsidRPr="00D66195">
              <w:rPr>
                <w:rFonts w:asciiTheme="minorHAnsi" w:hAnsiTheme="minorHAnsi"/>
              </w:rPr>
              <w:t>High agreement, medium evidence</w:t>
            </w:r>
          </w:p>
        </w:tc>
      </w:tr>
      <w:tr w:rsidR="00EC1E9C" w:rsidRPr="00D66195" w14:paraId="772C375B" w14:textId="77777777" w:rsidTr="009B4C28">
        <w:tblPrEx>
          <w:tblCellMar>
            <w:left w:w="108" w:type="dxa"/>
            <w:right w:w="108" w:type="dxa"/>
          </w:tblCellMar>
        </w:tblPrEx>
        <w:trPr>
          <w:gridAfter w:val="1"/>
          <w:wAfter w:w="23" w:type="dxa"/>
        </w:trPr>
        <w:tc>
          <w:tcPr>
            <w:tcW w:w="1985" w:type="dxa"/>
            <w:gridSpan w:val="2"/>
            <w:shd w:val="clear" w:color="auto" w:fill="0F7B7D"/>
          </w:tcPr>
          <w:p w14:paraId="23F3F897" w14:textId="77777777" w:rsidR="00C55FA1" w:rsidRPr="00484A5A" w:rsidRDefault="00C55FA1" w:rsidP="0026522C">
            <w:pPr>
              <w:pStyle w:val="TableText"/>
              <w:rPr>
                <w:rFonts w:asciiTheme="minorHAnsi" w:hAnsiTheme="minorHAnsi"/>
                <w:b/>
                <w:bCs/>
                <w:color w:val="FFFFFF" w:themeColor="background1"/>
              </w:rPr>
            </w:pPr>
            <w:r w:rsidRPr="00484A5A">
              <w:rPr>
                <w:rFonts w:asciiTheme="minorHAnsi" w:hAnsiTheme="minorHAnsi"/>
                <w:b/>
                <w:bCs/>
                <w:color w:val="FFFFFF" w:themeColor="background1"/>
              </w:rPr>
              <w:t xml:space="preserve">Consequence </w:t>
            </w:r>
          </w:p>
        </w:tc>
        <w:tc>
          <w:tcPr>
            <w:tcW w:w="850" w:type="dxa"/>
            <w:shd w:val="clear" w:color="auto" w:fill="0F7B7D"/>
          </w:tcPr>
          <w:p w14:paraId="61947193" w14:textId="77777777" w:rsidR="00C55FA1" w:rsidRPr="00EC1E9C" w:rsidRDefault="00C55FA1" w:rsidP="0026522C">
            <w:pPr>
              <w:pStyle w:val="TableText"/>
              <w:rPr>
                <w:rFonts w:asciiTheme="minorHAnsi" w:hAnsiTheme="minorHAnsi"/>
                <w:color w:val="FFFFFF" w:themeColor="background1"/>
              </w:rPr>
            </w:pPr>
            <w:r w:rsidRPr="00EC1E9C">
              <w:rPr>
                <w:rFonts w:asciiTheme="minorHAnsi" w:hAnsiTheme="minorHAnsi"/>
                <w:color w:val="FFFFFF" w:themeColor="background1"/>
              </w:rPr>
              <w:t>Now</w:t>
            </w:r>
          </w:p>
        </w:tc>
        <w:tc>
          <w:tcPr>
            <w:tcW w:w="993" w:type="dxa"/>
          </w:tcPr>
          <w:p w14:paraId="16D60180" w14:textId="77777777" w:rsidR="00C55FA1" w:rsidRPr="00D66195" w:rsidRDefault="00C55FA1" w:rsidP="0026522C">
            <w:pPr>
              <w:pStyle w:val="TableText"/>
              <w:rPr>
                <w:rFonts w:asciiTheme="minorHAnsi" w:hAnsiTheme="minorHAnsi"/>
              </w:rPr>
            </w:pPr>
            <w:r w:rsidRPr="00D66195">
              <w:rPr>
                <w:rFonts w:asciiTheme="minorHAnsi" w:hAnsiTheme="minorHAnsi"/>
              </w:rPr>
              <w:t>Major</w:t>
            </w:r>
          </w:p>
        </w:tc>
        <w:tc>
          <w:tcPr>
            <w:tcW w:w="1134" w:type="dxa"/>
            <w:shd w:val="clear" w:color="auto" w:fill="0F7B7D"/>
          </w:tcPr>
          <w:p w14:paraId="2B0450F6" w14:textId="77777777" w:rsidR="00C55FA1" w:rsidRPr="00EC1E9C" w:rsidRDefault="00C55FA1" w:rsidP="0026522C">
            <w:pPr>
              <w:pStyle w:val="TableText"/>
              <w:rPr>
                <w:rFonts w:asciiTheme="minorHAnsi" w:hAnsiTheme="minorHAnsi"/>
                <w:color w:val="FFFFFF" w:themeColor="background1"/>
              </w:rPr>
            </w:pPr>
            <w:r w:rsidRPr="00EC1E9C">
              <w:rPr>
                <w:rFonts w:asciiTheme="minorHAnsi" w:hAnsiTheme="minorHAnsi"/>
                <w:color w:val="FFFFFF" w:themeColor="background1"/>
              </w:rPr>
              <w:t>2050</w:t>
            </w:r>
          </w:p>
        </w:tc>
        <w:tc>
          <w:tcPr>
            <w:tcW w:w="992" w:type="dxa"/>
          </w:tcPr>
          <w:p w14:paraId="5FA2AF74" w14:textId="77777777" w:rsidR="00C55FA1" w:rsidRPr="00D66195" w:rsidRDefault="00C55FA1" w:rsidP="0026522C">
            <w:pPr>
              <w:pStyle w:val="TableText"/>
              <w:rPr>
                <w:rFonts w:asciiTheme="minorHAnsi" w:hAnsiTheme="minorHAnsi"/>
              </w:rPr>
            </w:pPr>
            <w:r w:rsidRPr="00D66195">
              <w:rPr>
                <w:rFonts w:asciiTheme="minorHAnsi" w:hAnsiTheme="minorHAnsi"/>
              </w:rPr>
              <w:t>Extreme</w:t>
            </w:r>
          </w:p>
        </w:tc>
        <w:tc>
          <w:tcPr>
            <w:tcW w:w="850" w:type="dxa"/>
            <w:shd w:val="clear" w:color="auto" w:fill="0F7B7D"/>
          </w:tcPr>
          <w:p w14:paraId="7F31D6EB" w14:textId="77777777" w:rsidR="00C55FA1" w:rsidRPr="00EC1E9C" w:rsidRDefault="00C55FA1" w:rsidP="0026522C">
            <w:pPr>
              <w:pStyle w:val="TableText"/>
              <w:rPr>
                <w:rFonts w:asciiTheme="minorHAnsi" w:hAnsiTheme="minorHAnsi"/>
                <w:color w:val="FFFFFF" w:themeColor="background1"/>
              </w:rPr>
            </w:pPr>
            <w:r w:rsidRPr="00EC1E9C">
              <w:rPr>
                <w:rFonts w:asciiTheme="minorHAnsi" w:hAnsiTheme="minorHAnsi"/>
                <w:color w:val="FFFFFF" w:themeColor="background1"/>
              </w:rPr>
              <w:t>2100</w:t>
            </w:r>
          </w:p>
        </w:tc>
        <w:tc>
          <w:tcPr>
            <w:tcW w:w="1701" w:type="dxa"/>
          </w:tcPr>
          <w:p w14:paraId="360EF726" w14:textId="77777777" w:rsidR="00C55FA1" w:rsidRPr="00D66195" w:rsidRDefault="00C55FA1" w:rsidP="0026522C">
            <w:pPr>
              <w:pStyle w:val="TableText"/>
              <w:rPr>
                <w:rFonts w:asciiTheme="minorHAnsi" w:hAnsiTheme="minorHAnsi"/>
              </w:rPr>
            </w:pPr>
            <w:r w:rsidRPr="00D66195">
              <w:rPr>
                <w:rFonts w:asciiTheme="minorHAnsi" w:hAnsiTheme="minorHAnsi"/>
              </w:rPr>
              <w:t xml:space="preserve">Extreme 2150 </w:t>
            </w:r>
          </w:p>
        </w:tc>
      </w:tr>
    </w:tbl>
    <w:p w14:paraId="765493FE" w14:textId="693867DB" w:rsidR="00507E37" w:rsidRPr="00507E37" w:rsidRDefault="00507E37" w:rsidP="00554444">
      <w:pPr>
        <w:pStyle w:val="Heading3"/>
        <w:numPr>
          <w:ilvl w:val="0"/>
          <w:numId w:val="39"/>
        </w:numPr>
        <w:spacing w:before="400"/>
        <w:rPr>
          <w:rFonts w:cs="Arial"/>
        </w:rPr>
      </w:pPr>
      <w:bookmarkStart w:id="613" w:name="_Toc35710391"/>
      <w:bookmarkStart w:id="614" w:name="_Toc37153187"/>
      <w:bookmarkStart w:id="615" w:name="_Toc37404121"/>
      <w:bookmarkStart w:id="616" w:name="_Toc40302907"/>
      <w:bookmarkEnd w:id="612"/>
      <w:r w:rsidRPr="00507E37">
        <w:lastRenderedPageBreak/>
        <w:t xml:space="preserve">B3 </w:t>
      </w:r>
      <w:r w:rsidRPr="00507E37">
        <w:rPr>
          <w:rFonts w:cs="Arial"/>
        </w:rPr>
        <w:t>Risks to landfills and contaminated sites due to extreme</w:t>
      </w:r>
      <w:r w:rsidR="00E00577">
        <w:rPr>
          <w:rFonts w:cs="Arial"/>
        </w:rPr>
        <w:t> </w:t>
      </w:r>
      <w:r w:rsidRPr="00507E37">
        <w:rPr>
          <w:rFonts w:cs="Arial"/>
        </w:rPr>
        <w:t>weather events and ongoing sea</w:t>
      </w:r>
      <w:r w:rsidR="00916528">
        <w:rPr>
          <w:rFonts w:cs="Arial"/>
        </w:rPr>
        <w:t>-</w:t>
      </w:r>
      <w:r w:rsidRPr="00507E37">
        <w:rPr>
          <w:rFonts w:cs="Arial"/>
        </w:rPr>
        <w:t>level rise</w:t>
      </w:r>
      <w:bookmarkEnd w:id="613"/>
      <w:bookmarkEnd w:id="614"/>
      <w:bookmarkEnd w:id="615"/>
      <w:bookmarkEnd w:id="616"/>
    </w:p>
    <w:p w14:paraId="25BE73E2" w14:textId="77777777" w:rsidR="00507E37" w:rsidRPr="00507E37" w:rsidRDefault="00507E37" w:rsidP="00507E37">
      <w:pPr>
        <w:pStyle w:val="Heading4"/>
      </w:pPr>
      <w:r w:rsidRPr="00D66195">
        <w:t xml:space="preserve">Risk summary </w:t>
      </w:r>
    </w:p>
    <w:p w14:paraId="16705B47" w14:textId="0A28486D" w:rsidR="00507E37" w:rsidRPr="00D66195" w:rsidRDefault="00507E37" w:rsidP="00507E37">
      <w:pPr>
        <w:pStyle w:val="BodyText"/>
      </w:pPr>
      <w:bookmarkStart w:id="617" w:name="_Hlk37683073"/>
      <w:bookmarkStart w:id="618" w:name="_Hlk35545924"/>
      <w:r w:rsidRPr="00D66195">
        <w:t>Active and closed landfills and contaminated sites across New Zealand are currently at risk from extreme weather events and sea</w:t>
      </w:r>
      <w:r>
        <w:t>-</w:t>
      </w:r>
      <w:r w:rsidRPr="00D66195">
        <w:t xml:space="preserve">level rise, </w:t>
      </w:r>
      <w:r>
        <w:t>and</w:t>
      </w:r>
      <w:r w:rsidR="001E6568">
        <w:t xml:space="preserve"> from</w:t>
      </w:r>
      <w:r>
        <w:t xml:space="preserve"> the</w:t>
      </w:r>
      <w:r w:rsidRPr="00D66195">
        <w:t xml:space="preserve"> associated coastal and inland flooding, erosion and rising groundwater. All these hazards are projected to increase in frequency and severity over time due to climate change.</w:t>
      </w:r>
    </w:p>
    <w:p w14:paraId="6F6A72C7" w14:textId="3A59F00E" w:rsidR="00507E37" w:rsidRPr="00D66195" w:rsidRDefault="00507E37" w:rsidP="00507E37">
      <w:pPr>
        <w:pStyle w:val="BodyText"/>
      </w:pPr>
      <w:r w:rsidRPr="00D66195">
        <w:t>Closed landfills, including legacy landfills (historical, often informal</w:t>
      </w:r>
      <w:r>
        <w:t xml:space="preserve"> and</w:t>
      </w:r>
      <w:r w:rsidRPr="00D66195">
        <w:t xml:space="preserve"> non-engineered), are likely to be more exposed, as more recently constructed landfills are </w:t>
      </w:r>
      <w:r>
        <w:t>situated</w:t>
      </w:r>
      <w:r w:rsidRPr="00D66195">
        <w:t xml:space="preserve"> in areas of lower risk to natural hazards</w:t>
      </w:r>
      <w:r>
        <w:t xml:space="preserve"> </w:t>
      </w:r>
      <w:r w:rsidRPr="00D66195">
        <w:t>(</w:t>
      </w:r>
      <w:r>
        <w:t>Ministry for the Environment</w:t>
      </w:r>
      <w:r w:rsidRPr="00D66195">
        <w:t>, 2001). Landfills and contaminated sites can be sensitive to erosion, damage and contaminant washout as a result of flooding and extreme weather events. The failure of these sites can mobilis</w:t>
      </w:r>
      <w:r>
        <w:t>e</w:t>
      </w:r>
      <w:r w:rsidRPr="00D66195">
        <w:t xml:space="preserve"> pollutants, with potentially cascading consequences for public health, ecosystems and the economy.</w:t>
      </w:r>
    </w:p>
    <w:p w14:paraId="61C24124" w14:textId="73FF86EF" w:rsidR="00507E37" w:rsidRPr="00D66195" w:rsidRDefault="00507E37" w:rsidP="00507E37">
      <w:pPr>
        <w:pStyle w:val="BodyText"/>
      </w:pPr>
      <w:r w:rsidRPr="00D66195">
        <w:t>While modern landfills are subject to strict resource consent conditions and monitoring requirements to reduce the risk of failures, understanding of the location and</w:t>
      </w:r>
      <w:r w:rsidR="00E00577">
        <w:t> </w:t>
      </w:r>
      <w:r w:rsidRPr="00D66195">
        <w:t>characteristics (including design, extent</w:t>
      </w:r>
      <w:r w:rsidR="001E6568">
        <w:t xml:space="preserve"> and</w:t>
      </w:r>
      <w:r w:rsidRPr="00D66195">
        <w:t xml:space="preserve"> type of waste) of closed landfills</w:t>
      </w:r>
      <w:r w:rsidR="001E6568" w:rsidRPr="001E6568">
        <w:t xml:space="preserve"> </w:t>
      </w:r>
      <w:r w:rsidR="001E6568" w:rsidRPr="00D66195">
        <w:t>is limited</w:t>
      </w:r>
      <w:r w:rsidRPr="00D66195">
        <w:t>. Improved understanding of closed landfills will allow authorities to better understand sensitivity and to</w:t>
      </w:r>
      <w:r w:rsidR="00E00577">
        <w:t> </w:t>
      </w:r>
      <w:r w:rsidRPr="00D66195">
        <w:t xml:space="preserve">monitor and manage landfills and contaminated sites </w:t>
      </w:r>
      <w:r>
        <w:t>that</w:t>
      </w:r>
      <w:r w:rsidRPr="00D66195">
        <w:t xml:space="preserve"> are at risk. </w:t>
      </w:r>
    </w:p>
    <w:p w14:paraId="7449DDDD" w14:textId="22A2677E" w:rsidR="00507E37" w:rsidRPr="00D66195" w:rsidRDefault="00507E37" w:rsidP="00507E37">
      <w:pPr>
        <w:pStyle w:val="BodyText"/>
      </w:pPr>
      <w:r w:rsidRPr="00D66195">
        <w:t xml:space="preserve">The adaptive capacity of landfills and contaminated sites </w:t>
      </w:r>
      <w:r w:rsidR="001E6568">
        <w:t>is</w:t>
      </w:r>
      <w:r w:rsidR="001E6568" w:rsidRPr="00D66195">
        <w:t xml:space="preserve"> </w:t>
      </w:r>
      <w:r w:rsidRPr="00D66195">
        <w:t>likely to vary considerably around New Zealand due to gaps in the understanding of sites and funding availability</w:t>
      </w:r>
      <w:r>
        <w:t>,</w:t>
      </w:r>
      <w:r w:rsidRPr="00D66195">
        <w:t xml:space="preserve"> which differs between regions. </w:t>
      </w:r>
    </w:p>
    <w:p w14:paraId="50D154AE" w14:textId="1EAF527A" w:rsidR="00507E37" w:rsidRPr="00D66195" w:rsidRDefault="00507E37" w:rsidP="00507E37">
      <w:pPr>
        <w:pStyle w:val="BodyText"/>
      </w:pPr>
      <w:r w:rsidRPr="00D66195">
        <w:t>For M</w:t>
      </w:r>
      <w:r w:rsidRPr="00D66195">
        <w:rPr>
          <w:rFonts w:cs="Arial"/>
        </w:rPr>
        <w:t>ā</w:t>
      </w:r>
      <w:r w:rsidRPr="00D66195">
        <w:t>ori, the potential pollution and contamination of food</w:t>
      </w:r>
      <w:r>
        <w:t>-</w:t>
      </w:r>
      <w:r w:rsidRPr="00D66195">
        <w:t>gathering areas (mahinga kai)</w:t>
      </w:r>
      <w:r w:rsidR="00E00577">
        <w:t> </w:t>
      </w:r>
      <w:r w:rsidRPr="00D66195">
        <w:t xml:space="preserve">from landfill damage, </w:t>
      </w:r>
      <w:r>
        <w:t>and effects</w:t>
      </w:r>
      <w:r w:rsidRPr="00D66195">
        <w:t xml:space="preserve"> on taonga species </w:t>
      </w:r>
      <w:r w:rsidR="001E6568">
        <w:t>are</w:t>
      </w:r>
      <w:r w:rsidR="001E6568" w:rsidRPr="00D66195">
        <w:t xml:space="preserve"> </w:t>
      </w:r>
      <w:r w:rsidRPr="00D66195">
        <w:t xml:space="preserve">likely to </w:t>
      </w:r>
      <w:r w:rsidR="001E6568">
        <w:t>have</w:t>
      </w:r>
      <w:r w:rsidRPr="00D66195">
        <w:t xml:space="preserve"> significant consequences </w:t>
      </w:r>
      <w:r w:rsidR="001E6568">
        <w:t>for</w:t>
      </w:r>
      <w:r w:rsidR="001E6568" w:rsidRPr="00D66195">
        <w:t xml:space="preserve"> </w:t>
      </w:r>
      <w:r w:rsidRPr="00D66195">
        <w:t>M</w:t>
      </w:r>
      <w:r w:rsidRPr="00D66195">
        <w:rPr>
          <w:rFonts w:cs="Arial"/>
        </w:rPr>
        <w:t>ā</w:t>
      </w:r>
      <w:r w:rsidRPr="00D66195">
        <w:t xml:space="preserve">ori cultural practices and </w:t>
      </w:r>
      <w:r w:rsidR="001E6568">
        <w:t xml:space="preserve">the </w:t>
      </w:r>
      <w:r w:rsidRPr="00D66195">
        <w:t xml:space="preserve">wider </w:t>
      </w:r>
      <w:r w:rsidR="001E6568" w:rsidRPr="00D66195">
        <w:t>M</w:t>
      </w:r>
      <w:r w:rsidR="001E6568" w:rsidRPr="00D66195">
        <w:rPr>
          <w:rFonts w:cs="Arial"/>
        </w:rPr>
        <w:t>ā</w:t>
      </w:r>
      <w:r w:rsidR="001E6568" w:rsidRPr="00D66195">
        <w:t xml:space="preserve">ori </w:t>
      </w:r>
      <w:r w:rsidRPr="00D66195">
        <w:t xml:space="preserve">economy. Risks to landfills and contaminated sites are moderate at present and </w:t>
      </w:r>
      <w:r w:rsidR="00A34943">
        <w:t>are</w:t>
      </w:r>
      <w:r w:rsidR="00A34943" w:rsidRPr="00D66195">
        <w:t xml:space="preserve"> </w:t>
      </w:r>
      <w:r w:rsidRPr="00D66195">
        <w:t>likely</w:t>
      </w:r>
      <w:r w:rsidR="00A34943">
        <w:t xml:space="preserve"> to</w:t>
      </w:r>
      <w:r w:rsidRPr="00D66195">
        <w:t xml:space="preserve"> increase into the future due to</w:t>
      </w:r>
      <w:r w:rsidR="00E00577">
        <w:t> </w:t>
      </w:r>
      <w:r w:rsidRPr="00D66195">
        <w:t>climate change.</w:t>
      </w:r>
    </w:p>
    <w:bookmarkEnd w:id="617"/>
    <w:p w14:paraId="09AA788C" w14:textId="77137F42" w:rsidR="00507E37" w:rsidRPr="00507E37" w:rsidRDefault="00507E37" w:rsidP="00507E37">
      <w:pPr>
        <w:pStyle w:val="Heading4"/>
      </w:pPr>
      <w:r w:rsidRPr="00D66195">
        <w:t xml:space="preserve">Exposure </w:t>
      </w:r>
    </w:p>
    <w:p w14:paraId="6BDF4476" w14:textId="77777777" w:rsidR="00507E37" w:rsidRPr="00D66195" w:rsidRDefault="00507E37" w:rsidP="00507E37">
      <w:pPr>
        <w:pStyle w:val="BodyText"/>
      </w:pPr>
      <w:r w:rsidRPr="00D66195">
        <w:t>While no detailed analysis has been undertaken, councils around New Zealand have reported that exposure of landfills to climate hazards is a major issue</w:t>
      </w:r>
      <w:r>
        <w:t xml:space="preserve"> </w:t>
      </w:r>
      <w:r w:rsidRPr="00D66195">
        <w:t>(Beehive, 2019). Landfills are likely to be exposed to extreme weather events and sea</w:t>
      </w:r>
      <w:r>
        <w:t>-</w:t>
      </w:r>
      <w:r w:rsidRPr="00D66195">
        <w:t xml:space="preserve">level rise, along with associated coastal and inland flooding, erosion and rising groundwater. This exposure is projected to increase </w:t>
      </w:r>
      <w:r>
        <w:t>with</w:t>
      </w:r>
      <w:r w:rsidRPr="00D66195">
        <w:t xml:space="preserve"> climate change. Determining the specific exposure of landfill sites to climate hazards is hindered by a lack of information on the location of numerous closed landfills and contaminated sites</w:t>
      </w:r>
      <w:r>
        <w:t xml:space="preserve"> </w:t>
      </w:r>
      <w:r w:rsidRPr="00D66195">
        <w:t>(Beehive, 2019).</w:t>
      </w:r>
    </w:p>
    <w:p w14:paraId="6F524625" w14:textId="38748A32" w:rsidR="00507E37" w:rsidRPr="00D66195" w:rsidRDefault="00507E37" w:rsidP="00507E37">
      <w:pPr>
        <w:pStyle w:val="BodyText"/>
      </w:pPr>
      <w:r w:rsidRPr="00D66195">
        <w:t>In general, climate change will increase the exposure of landfills and contaminated sites to inland flooding across New Zealand. For example, in 2019 heavy rainfall washed out the decommissioned Hector landfill near Fox Glacier</w:t>
      </w:r>
      <w:r w:rsidR="001275F7">
        <w:t>; as a</w:t>
      </w:r>
      <w:r w:rsidRPr="00D66195">
        <w:t xml:space="preserve"> result</w:t>
      </w:r>
      <w:r w:rsidR="001275F7">
        <w:t>,</w:t>
      </w:r>
      <w:r w:rsidRPr="00D66195">
        <w:t xml:space="preserve"> massive amounts of rubbish and</w:t>
      </w:r>
      <w:r w:rsidR="00E00577">
        <w:t> </w:t>
      </w:r>
      <w:r w:rsidRPr="00D66195">
        <w:t xml:space="preserve">contaminated materials </w:t>
      </w:r>
      <w:r w:rsidR="001275F7">
        <w:t>were</w:t>
      </w:r>
      <w:r w:rsidR="001275F7" w:rsidRPr="00D66195">
        <w:t xml:space="preserve"> </w:t>
      </w:r>
      <w:r w:rsidRPr="00D66195">
        <w:t>washed down the river and deposited along more than 100</w:t>
      </w:r>
      <w:r w:rsidR="00E00577">
        <w:t> </w:t>
      </w:r>
      <w:r w:rsidRPr="00D66195">
        <w:t>k</w:t>
      </w:r>
      <w:r>
        <w:t>ilo</w:t>
      </w:r>
      <w:r w:rsidRPr="00D66195">
        <w:t>m</w:t>
      </w:r>
      <w:r>
        <w:t>etres</w:t>
      </w:r>
      <w:r w:rsidRPr="00D66195">
        <w:t xml:space="preserve"> of the West Coast coastline</w:t>
      </w:r>
      <w:r>
        <w:t xml:space="preserve"> </w:t>
      </w:r>
      <w:r w:rsidRPr="00D66195">
        <w:t xml:space="preserve">(Westland District Council, 2019). </w:t>
      </w:r>
    </w:p>
    <w:p w14:paraId="4259ED35" w14:textId="7C2280FA" w:rsidR="00507E37" w:rsidRPr="00D66195" w:rsidRDefault="00507E37" w:rsidP="00507E37">
      <w:pPr>
        <w:pStyle w:val="BodyText"/>
      </w:pPr>
      <w:r w:rsidRPr="00D66195">
        <w:t>Many landfills and contaminated sites are also likely</w:t>
      </w:r>
      <w:r>
        <w:t xml:space="preserve"> to be</w:t>
      </w:r>
      <w:r w:rsidRPr="00D66195">
        <w:t xml:space="preserve"> exposed to sea</w:t>
      </w:r>
      <w:r>
        <w:t>-</w:t>
      </w:r>
      <w:r w:rsidRPr="00D66195">
        <w:t xml:space="preserve">level rise. High-level analysis suggests that </w:t>
      </w:r>
      <w:r w:rsidR="001275F7">
        <w:t>about</w:t>
      </w:r>
      <w:r w:rsidRPr="00D66195">
        <w:t xml:space="preserve"> 112 active and closed landfills</w:t>
      </w:r>
      <w:r w:rsidR="001275F7">
        <w:t xml:space="preserve"> are located</w:t>
      </w:r>
      <w:r w:rsidRPr="00D66195">
        <w:t xml:space="preserve"> around New Zealand, within 0.5 m</w:t>
      </w:r>
      <w:r>
        <w:t>etres</w:t>
      </w:r>
      <w:r w:rsidRPr="00D66195">
        <w:t xml:space="preserve"> of the </w:t>
      </w:r>
      <w:r>
        <w:t>m</w:t>
      </w:r>
      <w:r w:rsidRPr="00D66195">
        <w:t xml:space="preserve">ean </w:t>
      </w:r>
      <w:r>
        <w:t>h</w:t>
      </w:r>
      <w:r w:rsidRPr="00D66195">
        <w:t xml:space="preserve">igh </w:t>
      </w:r>
      <w:r>
        <w:t>w</w:t>
      </w:r>
      <w:r w:rsidRPr="00D66195">
        <w:t xml:space="preserve">ater </w:t>
      </w:r>
      <w:r>
        <w:t>s</w:t>
      </w:r>
      <w:r w:rsidRPr="00D66195">
        <w:t>pring (MHWS) level</w:t>
      </w:r>
      <w:r>
        <w:t xml:space="preserve"> </w:t>
      </w:r>
      <w:r w:rsidRPr="00D66195">
        <w:t>(</w:t>
      </w:r>
      <w:r w:rsidRPr="00B615DE">
        <w:t xml:space="preserve">Local Government New </w:t>
      </w:r>
      <w:r w:rsidRPr="00B615DE">
        <w:lastRenderedPageBreak/>
        <w:t>Zealand</w:t>
      </w:r>
      <w:r>
        <w:t>,</w:t>
      </w:r>
      <w:r w:rsidRPr="00D66195">
        <w:t xml:space="preserve"> 2019</w:t>
      </w:r>
      <w:r w:rsidR="003C581B">
        <w:t>b</w:t>
      </w:r>
      <w:r w:rsidRPr="00D66195">
        <w:t>).</w:t>
      </w:r>
      <w:r w:rsidRPr="00D66195">
        <w:rPr>
          <w:rStyle w:val="FootnoteReference"/>
        </w:rPr>
        <w:footnoteReference w:id="12"/>
      </w:r>
      <w:r w:rsidRPr="00D66195">
        <w:t xml:space="preserve"> As discussed </w:t>
      </w:r>
      <w:r w:rsidR="001275F7">
        <w:t>above</w:t>
      </w:r>
      <w:r w:rsidRPr="00D66195">
        <w:t>, the location of many closed landfills around New</w:t>
      </w:r>
      <w:r w:rsidR="00F142E6">
        <w:t> </w:t>
      </w:r>
      <w:r w:rsidRPr="00D66195">
        <w:t>Zealand is unknown, and further assessments are required to better understand the exposure of landfills and contaminated sites to sea</w:t>
      </w:r>
      <w:r>
        <w:t>-</w:t>
      </w:r>
      <w:r w:rsidRPr="00D66195">
        <w:t>level rise under RCP4.5 and RCP8.5</w:t>
      </w:r>
      <w:r>
        <w:t xml:space="preserve"> </w:t>
      </w:r>
      <w:r w:rsidRPr="00D66195">
        <w:t>(</w:t>
      </w:r>
      <w:r w:rsidRPr="00B615DE">
        <w:t>Local</w:t>
      </w:r>
      <w:r w:rsidR="00F142E6">
        <w:t> </w:t>
      </w:r>
      <w:r w:rsidRPr="00B615DE">
        <w:t>Government New Zealand</w:t>
      </w:r>
      <w:r w:rsidRPr="00D66195">
        <w:t>, 2019</w:t>
      </w:r>
      <w:r w:rsidR="003C581B">
        <w:t>b</w:t>
      </w:r>
      <w:r w:rsidRPr="00D66195">
        <w:t xml:space="preserve">). </w:t>
      </w:r>
    </w:p>
    <w:p w14:paraId="0EEDD629" w14:textId="5A42643C" w:rsidR="00507E37" w:rsidRPr="00D66195" w:rsidRDefault="00507E37" w:rsidP="00507E37">
      <w:pPr>
        <w:pStyle w:val="BodyText"/>
        <w:rPr>
          <w:rStyle w:val="BookTitle"/>
          <w:b w:val="0"/>
          <w:bCs w:val="0"/>
          <w:i w:val="0"/>
          <w:iCs w:val="0"/>
        </w:rPr>
      </w:pPr>
      <w:r w:rsidRPr="00D66195">
        <w:t>In general, closed landfills and contaminated sites may be more exposed than modern sites to flooding</w:t>
      </w:r>
      <w:r>
        <w:t>,</w:t>
      </w:r>
      <w:r w:rsidRPr="00D66195">
        <w:t xml:space="preserve"> due to requirements </w:t>
      </w:r>
      <w:r w:rsidR="001275F7">
        <w:t>to situate</w:t>
      </w:r>
      <w:r w:rsidR="001275F7" w:rsidRPr="00D66195">
        <w:t xml:space="preserve"> </w:t>
      </w:r>
      <w:r w:rsidRPr="00D66195">
        <w:t>recently constructed landfills in areas of lower risk to natural hazards</w:t>
      </w:r>
      <w:r>
        <w:t xml:space="preserve"> </w:t>
      </w:r>
      <w:r w:rsidRPr="00D66195">
        <w:t>(</w:t>
      </w:r>
      <w:r>
        <w:t>Ministry for the Environment</w:t>
      </w:r>
      <w:r w:rsidRPr="00D66195">
        <w:t>, 2001).</w:t>
      </w:r>
    </w:p>
    <w:p w14:paraId="553D9672" w14:textId="77777777" w:rsidR="00507E37" w:rsidRPr="00D66195" w:rsidRDefault="00507E37" w:rsidP="00507E37">
      <w:pPr>
        <w:pStyle w:val="Heading4"/>
      </w:pPr>
      <w:r w:rsidRPr="00D66195">
        <w:t>Sensitivity</w:t>
      </w:r>
    </w:p>
    <w:p w14:paraId="36C16C0E" w14:textId="23725EE7" w:rsidR="00507E37" w:rsidRPr="00D66195" w:rsidRDefault="00507E37" w:rsidP="00507E37">
      <w:pPr>
        <w:pStyle w:val="BodyText"/>
      </w:pPr>
      <w:r w:rsidRPr="00D66195">
        <w:t xml:space="preserve">Detailed investigations </w:t>
      </w:r>
      <w:r>
        <w:t xml:space="preserve">have not yet been done </w:t>
      </w:r>
      <w:r w:rsidRPr="00D66195">
        <w:t xml:space="preserve">to understand the current sensitivity of landfills and contaminated sites to climate change in New Zealand. Sensitivity will differ </w:t>
      </w:r>
      <w:r w:rsidR="00E7545A">
        <w:t>based on</w:t>
      </w:r>
      <w:r w:rsidR="00F142E6">
        <w:t> </w:t>
      </w:r>
      <w:r w:rsidRPr="00D66195">
        <w:t xml:space="preserve">factors </w:t>
      </w:r>
      <w:r>
        <w:t>such as</w:t>
      </w:r>
      <w:r w:rsidRPr="00D66195">
        <w:t xml:space="preserve"> design characteristics, maintenance and geography. </w:t>
      </w:r>
      <w:r w:rsidR="00E7545A">
        <w:t>The focus here is on h</w:t>
      </w:r>
      <w:r w:rsidRPr="00D66195">
        <w:t>igh</w:t>
      </w:r>
      <w:r>
        <w:t>-</w:t>
      </w:r>
      <w:r w:rsidRPr="00D66195">
        <w:t>level information on the likely sensitivity of landfills.</w:t>
      </w:r>
    </w:p>
    <w:p w14:paraId="355B2A5B" w14:textId="77777777" w:rsidR="00507E37" w:rsidRPr="00D66195" w:rsidRDefault="00507E37" w:rsidP="00507E37">
      <w:pPr>
        <w:pStyle w:val="BodyText"/>
      </w:pPr>
      <w:r w:rsidRPr="00D66195">
        <w:t>In general, landfills and contaminated sites are sensitive to extreme weather, sea</w:t>
      </w:r>
      <w:r>
        <w:t>-</w:t>
      </w:r>
      <w:r w:rsidRPr="00D66195">
        <w:t xml:space="preserve">level rise, and associated inland and coastal flooding, which can erode cover material, </w:t>
      </w:r>
      <w:r>
        <w:t xml:space="preserve">and </w:t>
      </w:r>
      <w:r w:rsidRPr="00D66195">
        <w:t>cause side slope failure and contaminant washout</w:t>
      </w:r>
      <w:r>
        <w:t xml:space="preserve"> </w:t>
      </w:r>
      <w:r w:rsidRPr="00D66195">
        <w:t>(United States Environmental Protection Agency, 2014). Landfills can be sensitive to flooding, result</w:t>
      </w:r>
      <w:r>
        <w:t>ing</w:t>
      </w:r>
      <w:r w:rsidRPr="00D66195">
        <w:t xml:space="preserve"> in pollution events due to leachate escape or release of solid waste</w:t>
      </w:r>
      <w:r>
        <w:t xml:space="preserve"> </w:t>
      </w:r>
      <w:r w:rsidRPr="00D66195">
        <w:t>(Beaven et al, 2020; United States Environmental Protection Agency, 2014).</w:t>
      </w:r>
      <w:r w:rsidRPr="00D66195">
        <w:rPr>
          <w:rStyle w:val="FootnoteReference"/>
          <w:rFonts w:cs="Arial"/>
        </w:rPr>
        <w:footnoteReference w:id="13"/>
      </w:r>
      <w:r w:rsidRPr="00D66195">
        <w:t xml:space="preserve"> </w:t>
      </w:r>
    </w:p>
    <w:p w14:paraId="0574B3AA" w14:textId="251D51FD" w:rsidR="00507E37" w:rsidRPr="00D66195" w:rsidRDefault="00507E37" w:rsidP="00507E37">
      <w:pPr>
        <w:pStyle w:val="BodyText"/>
      </w:pPr>
      <w:r w:rsidRPr="00D66195">
        <w:t xml:space="preserve">While modern landfills in New Zealand </w:t>
      </w:r>
      <w:r>
        <w:t>must</w:t>
      </w:r>
      <w:r w:rsidRPr="00D66195">
        <w:t xml:space="preserve"> be designed to high standards to contain leachate, international research has found it is likely that leachate will eventually escape </w:t>
      </w:r>
      <w:r w:rsidR="00E7545A">
        <w:t xml:space="preserve">from </w:t>
      </w:r>
      <w:r w:rsidRPr="00D66195">
        <w:t>all</w:t>
      </w:r>
      <w:r w:rsidR="00371F9B">
        <w:t> </w:t>
      </w:r>
      <w:r w:rsidRPr="00D66195">
        <w:t xml:space="preserve">landfills, even modern </w:t>
      </w:r>
      <w:r>
        <w:t>ones</w:t>
      </w:r>
      <w:r w:rsidRPr="00D66195">
        <w:t xml:space="preserve"> with impermeable and low permeability liners</w:t>
      </w:r>
      <w:r>
        <w:t xml:space="preserve"> </w:t>
      </w:r>
      <w:r w:rsidRPr="00D66195">
        <w:t>(</w:t>
      </w:r>
      <w:r w:rsidR="00E7545A" w:rsidRPr="00D66195">
        <w:t>Brand et al, 2018</w:t>
      </w:r>
      <w:r w:rsidR="00E7545A">
        <w:t xml:space="preserve">; </w:t>
      </w:r>
      <w:r w:rsidRPr="00D66195">
        <w:t xml:space="preserve">WasteMINZ, 2018). </w:t>
      </w:r>
    </w:p>
    <w:p w14:paraId="691D22A0" w14:textId="77777777" w:rsidR="00507E37" w:rsidRPr="00D66195" w:rsidRDefault="00507E37" w:rsidP="00507E37">
      <w:pPr>
        <w:pStyle w:val="Heading4"/>
      </w:pPr>
      <w:r w:rsidRPr="00D66195">
        <w:t>Adaptive capacity</w:t>
      </w:r>
    </w:p>
    <w:p w14:paraId="1DC631DD" w14:textId="16EC269F" w:rsidR="00507E37" w:rsidRPr="00D66195" w:rsidRDefault="00507E37" w:rsidP="00507E37">
      <w:pPr>
        <w:pStyle w:val="BodyText"/>
      </w:pPr>
      <w:bookmarkStart w:id="620" w:name="_Hlk37253775"/>
      <w:r w:rsidRPr="00D66195">
        <w:t>The adaptive capacity of landfills and contaminated sites is generally low, given that they are</w:t>
      </w:r>
      <w:r w:rsidR="00F142E6">
        <w:t> </w:t>
      </w:r>
      <w:r w:rsidRPr="00D66195">
        <w:t>located in ground</w:t>
      </w:r>
      <w:r>
        <w:t>,</w:t>
      </w:r>
      <w:r w:rsidRPr="00D66195">
        <w:t xml:space="preserve"> with limited ability to relocate. Governance</w:t>
      </w:r>
      <w:r>
        <w:t>-</w:t>
      </w:r>
      <w:r w:rsidRPr="00D66195">
        <w:t>related constraints, such as</w:t>
      </w:r>
      <w:r w:rsidR="00F142E6">
        <w:t> </w:t>
      </w:r>
      <w:r w:rsidRPr="00D66195">
        <w:t>ownership and funding, also result in a lower level of adaptive capacity</w:t>
      </w:r>
      <w:r w:rsidR="004E6FBB">
        <w:t xml:space="preserve"> because</w:t>
      </w:r>
      <w:r w:rsidRPr="00D66195">
        <w:t xml:space="preserve"> land ownership and resource consents </w:t>
      </w:r>
      <w:r w:rsidR="004E6FBB">
        <w:t>are</w:t>
      </w:r>
      <w:r w:rsidR="004E6FBB" w:rsidRPr="00D66195">
        <w:t xml:space="preserve"> </w:t>
      </w:r>
      <w:r w:rsidRPr="00D66195">
        <w:t>tied to specific funding streams, limiting capacity</w:t>
      </w:r>
      <w:r w:rsidR="00F142E6">
        <w:t> </w:t>
      </w:r>
      <w:r w:rsidRPr="00D66195">
        <w:t>to adapt.</w:t>
      </w:r>
    </w:p>
    <w:p w14:paraId="5773A7AD" w14:textId="3E94C830" w:rsidR="00507E37" w:rsidRPr="00D66195" w:rsidRDefault="00507E37" w:rsidP="00507E37">
      <w:pPr>
        <w:pStyle w:val="BodyText"/>
      </w:pPr>
      <w:r w:rsidRPr="00D66195">
        <w:t xml:space="preserve">Adaptive capacity is further reduced </w:t>
      </w:r>
      <w:r>
        <w:t>by</w:t>
      </w:r>
      <w:r w:rsidRPr="00D66195">
        <w:t xml:space="preserve"> gaps in understanding of landfill locations in New</w:t>
      </w:r>
      <w:r w:rsidR="00F142E6">
        <w:t> </w:t>
      </w:r>
      <w:r w:rsidRPr="00D66195">
        <w:t>Zealand. Older (legacy) landfills are often discovered during natural hazard events</w:t>
      </w:r>
      <w:r>
        <w:t xml:space="preserve"> </w:t>
      </w:r>
      <w:r w:rsidRPr="00D66195">
        <w:t>(Stuff,</w:t>
      </w:r>
      <w:r w:rsidR="00A4192F">
        <w:t> </w:t>
      </w:r>
      <w:r w:rsidRPr="00D66195">
        <w:t xml:space="preserve">2019b), and adaptation is not possible ahead of discovery. </w:t>
      </w:r>
      <w:bookmarkEnd w:id="620"/>
      <w:r w:rsidRPr="00D66195">
        <w:t>Therefore, the adaptive capacity for legacy landfills is likely</w:t>
      </w:r>
      <w:r w:rsidR="005741C3">
        <w:t xml:space="preserve"> to be</w:t>
      </w:r>
      <w:r w:rsidRPr="00D66195">
        <w:t xml:space="preserve"> low, with significant effort and cost required to defend or</w:t>
      </w:r>
      <w:r w:rsidR="00A4192F">
        <w:t> </w:t>
      </w:r>
      <w:r w:rsidRPr="00D66195">
        <w:t>relocate them.</w:t>
      </w:r>
    </w:p>
    <w:p w14:paraId="0AF48120" w14:textId="77777777" w:rsidR="00507E37" w:rsidRPr="00371F9B" w:rsidRDefault="00507E37" w:rsidP="00371F9B">
      <w:pPr>
        <w:pStyle w:val="Heading4"/>
      </w:pPr>
      <w:r w:rsidRPr="00D66195">
        <w:lastRenderedPageBreak/>
        <w:t>Consequence</w:t>
      </w:r>
    </w:p>
    <w:p w14:paraId="610A63F7" w14:textId="77777777" w:rsidR="00507E37" w:rsidRPr="00D66195" w:rsidRDefault="00507E37" w:rsidP="00A4192F">
      <w:pPr>
        <w:pStyle w:val="BodyText"/>
      </w:pPr>
      <w:r w:rsidRPr="00D66195">
        <w:t>In New Zealand, recent events at the Hector landfill near Fox Glacier on the West Coast of the South Island demonstrate the potential environmental and economic consequences of landfill and contaminated site failure</w:t>
      </w:r>
      <w:r>
        <w:t xml:space="preserve"> </w:t>
      </w:r>
      <w:r w:rsidRPr="00D66195">
        <w:t xml:space="preserve">(Stuff, 2019b). </w:t>
      </w:r>
    </w:p>
    <w:p w14:paraId="66A9F589" w14:textId="7FCA9BC8" w:rsidR="00507E37" w:rsidRPr="00D66195" w:rsidRDefault="00507E37" w:rsidP="00A4192F">
      <w:pPr>
        <w:pStyle w:val="BodyText"/>
      </w:pPr>
      <w:r w:rsidRPr="00D66195">
        <w:t>The failure of landfills and contaminated sites across New Zealand may mobilis</w:t>
      </w:r>
      <w:r>
        <w:t>e</w:t>
      </w:r>
      <w:r w:rsidRPr="00D66195">
        <w:t xml:space="preserve"> pollutants (such as dissolved nitrogen and heavy metals) and solid waste, including glass, metal, plastics</w:t>
      </w:r>
      <w:r w:rsidR="00A4192F">
        <w:t> </w:t>
      </w:r>
      <w:r w:rsidRPr="00D66195">
        <w:t>and asbestos</w:t>
      </w:r>
      <w:r>
        <w:t xml:space="preserve"> </w:t>
      </w:r>
      <w:r w:rsidRPr="00D66195">
        <w:t>(Brand et al, 2018). The consequences of this</w:t>
      </w:r>
      <w:r w:rsidR="00FF0B3C">
        <w:t xml:space="preserve"> mobilisation</w:t>
      </w:r>
      <w:r w:rsidRPr="00D66195">
        <w:t xml:space="preserve"> could be substantial, </w:t>
      </w:r>
      <w:r w:rsidR="00FF0B3C">
        <w:t>possibly</w:t>
      </w:r>
      <w:r w:rsidRPr="00D66195">
        <w:t xml:space="preserve"> includ</w:t>
      </w:r>
      <w:r w:rsidR="00FF0B3C">
        <w:t>ing</w:t>
      </w:r>
      <w:r w:rsidRPr="00D66195">
        <w:t xml:space="preserve"> impacts on sensitive ecosystems, ground</w:t>
      </w:r>
      <w:r w:rsidR="00FF0B3C">
        <w:t>water</w:t>
      </w:r>
      <w:r w:rsidRPr="00D66195">
        <w:t xml:space="preserve"> and surface water contamination, reputational damage, declining health outcomes, and negative impacts on economic sectors such as tourism (Brand et al, 2018). These events can take significant time and cost to clean up.</w:t>
      </w:r>
      <w:r w:rsidR="00A4192F">
        <w:t> </w:t>
      </w:r>
      <w:r w:rsidR="00FF0B3C" w:rsidRPr="00FF0B3C">
        <w:t xml:space="preserve"> </w:t>
      </w:r>
      <w:r w:rsidR="00FF0B3C" w:rsidRPr="00D66195">
        <w:t>Māori</w:t>
      </w:r>
      <w:r w:rsidRPr="00D66195">
        <w:t xml:space="preserve"> could also </w:t>
      </w:r>
      <w:r w:rsidR="00FF0B3C">
        <w:t xml:space="preserve">experience </w:t>
      </w:r>
      <w:r w:rsidRPr="00D66195">
        <w:t xml:space="preserve">specific consequences, </w:t>
      </w:r>
      <w:r>
        <w:t xml:space="preserve">due to </w:t>
      </w:r>
      <w:r w:rsidRPr="00D66195">
        <w:t xml:space="preserve">pollution </w:t>
      </w:r>
      <w:r>
        <w:t>of</w:t>
      </w:r>
      <w:r w:rsidRPr="00D66195">
        <w:t xml:space="preserve"> areas of food</w:t>
      </w:r>
      <w:r>
        <w:t>-</w:t>
      </w:r>
      <w:r w:rsidRPr="00D66195">
        <w:t>gathering (mahinga kai) and impact on taonga species.</w:t>
      </w:r>
    </w:p>
    <w:p w14:paraId="213D7DCF" w14:textId="77777777" w:rsidR="00507E37" w:rsidRPr="00371F9B" w:rsidRDefault="00507E37" w:rsidP="00371F9B">
      <w:pPr>
        <w:pStyle w:val="Heading4"/>
      </w:pPr>
      <w:r w:rsidRPr="00D66195">
        <w:t xml:space="preserve">Interacting risks </w:t>
      </w:r>
    </w:p>
    <w:p w14:paraId="4F103D66" w14:textId="54818815" w:rsidR="00507E37" w:rsidRDefault="00507E37" w:rsidP="00A4192F">
      <w:pPr>
        <w:pStyle w:val="BodyText"/>
      </w:pPr>
      <w:r w:rsidRPr="00D66195">
        <w:t>Climate change risks to landfills and contaminated sites will interact with a range of risks in the natural environment, economy, governance and human domains. The natural environment, including freshwater, marine and terrestrial species and ecosystems, could be at risk due to increases in the mobilisation of pollutants and solid waste to areas surrounding landfills</w:t>
      </w:r>
      <w:r>
        <w:t xml:space="preserve"> </w:t>
      </w:r>
      <w:r w:rsidRPr="00D66195">
        <w:t>(Brand</w:t>
      </w:r>
      <w:r w:rsidR="00371F9B">
        <w:t> </w:t>
      </w:r>
      <w:r w:rsidRPr="00D66195">
        <w:t xml:space="preserve">et al, 2018). </w:t>
      </w:r>
      <w:r w:rsidR="00FF0B3C">
        <w:t>E</w:t>
      </w:r>
      <w:r w:rsidRPr="00D66195">
        <w:t xml:space="preserve">conomic risks from reduced tourism demand (E4) </w:t>
      </w:r>
      <w:r w:rsidR="00FF0B3C">
        <w:t>could also arise through</w:t>
      </w:r>
      <w:r w:rsidRPr="00D66195">
        <w:t xml:space="preserve"> waste contaminating sensitive environments, including aquaculture and fisheries if marine contamination occurs (E5). </w:t>
      </w:r>
    </w:p>
    <w:p w14:paraId="3D104BAB" w14:textId="6D3DFD8D" w:rsidR="00507E37" w:rsidRPr="00D66195" w:rsidRDefault="00B9096D" w:rsidP="00A4192F">
      <w:pPr>
        <w:pStyle w:val="BodyText"/>
      </w:pPr>
      <w:r>
        <w:t>Another</w:t>
      </w:r>
      <w:r w:rsidR="00507E37" w:rsidRPr="00D66195">
        <w:t xml:space="preserve"> risk</w:t>
      </w:r>
      <w:r w:rsidRPr="00B9096D">
        <w:t xml:space="preserve"> </w:t>
      </w:r>
      <w:r w:rsidRPr="00D66195">
        <w:t>is</w:t>
      </w:r>
      <w:r w:rsidR="00507E37" w:rsidRPr="00D66195">
        <w:t xml:space="preserve"> that adaptation actions are inadequately financed, which could </w:t>
      </w:r>
      <w:r w:rsidR="00507E37">
        <w:t>increase the</w:t>
      </w:r>
      <w:r w:rsidR="00507E37" w:rsidRPr="00D66195">
        <w:t xml:space="preserve"> public sector financial burden due to climate change impacts (E1). Potential human risks could include impacts on public health from water contamination and exposure to pollutants, such as asbestos (H3). </w:t>
      </w:r>
      <w:r>
        <w:t>Further</w:t>
      </w:r>
      <w:r w:rsidR="00507E37" w:rsidRPr="00D66195">
        <w:t xml:space="preserve"> impacts </w:t>
      </w:r>
      <w:r>
        <w:t xml:space="preserve">could be </w:t>
      </w:r>
      <w:r w:rsidR="00507E37" w:rsidRPr="00D66195">
        <w:t xml:space="preserve">on social wellbeing from contamination of recreational sites, and reduction of Māori cultural capital and spiritual wellbeing (H5, H6). </w:t>
      </w:r>
      <w:r>
        <w:t>I</w:t>
      </w:r>
      <w:r w:rsidR="00507E37" w:rsidRPr="00D66195">
        <w:t xml:space="preserve">nadequate governance of landfills and contaminated sites. While local and central government agencies are currently undertaking actions to mitigate the risk climate change poses to landfills and contaminated sites, there is a risk that these responses are uncoordinated and insufficient (G2). </w:t>
      </w:r>
    </w:p>
    <w:p w14:paraId="3533C241" w14:textId="77777777" w:rsidR="00507E37" w:rsidRPr="00371F9B" w:rsidRDefault="00507E37" w:rsidP="00371F9B">
      <w:pPr>
        <w:pStyle w:val="Heading4"/>
      </w:pPr>
      <w:r w:rsidRPr="00D66195">
        <w:t>Confidence: High agreement, low evidence</w:t>
      </w:r>
    </w:p>
    <w:bookmarkEnd w:id="618"/>
    <w:p w14:paraId="1DAFF701" w14:textId="55B4161E" w:rsidR="00507E37" w:rsidRPr="00D66195" w:rsidRDefault="00507E37" w:rsidP="00A4192F">
      <w:pPr>
        <w:pStyle w:val="BodyText"/>
      </w:pPr>
      <w:r w:rsidRPr="00D66195">
        <w:t>There is a high agreement that landfills and contaminated sites are exposed and sensitive to climate hazards and natural hazards. There is a lack of evidence on the location of landfills, and</w:t>
      </w:r>
      <w:r w:rsidR="00371F9B">
        <w:t> </w:t>
      </w:r>
      <w:r w:rsidRPr="00D66195">
        <w:t>limited understanding of exposure, vulnerability and consequence for sites across New</w:t>
      </w:r>
      <w:r w:rsidR="00371F9B">
        <w:t> </w:t>
      </w:r>
      <w:r w:rsidRPr="00D66195">
        <w:t>Zealand. This presents a substantial risk that requires further research</w:t>
      </w:r>
      <w:r>
        <w:t xml:space="preserve"> </w:t>
      </w:r>
      <w:r w:rsidRPr="00D66195">
        <w:t>(Beehive, 2019).</w:t>
      </w:r>
    </w:p>
    <w:p w14:paraId="02A3AE78" w14:textId="77777777" w:rsidR="00507E37" w:rsidRPr="00371F9B" w:rsidRDefault="00507E37" w:rsidP="00371F9B">
      <w:pPr>
        <w:pStyle w:val="Heading4"/>
      </w:pPr>
      <w:r w:rsidRPr="00D66195">
        <w:t>Adaptation</w:t>
      </w:r>
    </w:p>
    <w:p w14:paraId="5C68E18C" w14:textId="77777777" w:rsidR="00533408" w:rsidRDefault="00507E37" w:rsidP="00A4192F">
      <w:pPr>
        <w:pStyle w:val="BodyText"/>
      </w:pPr>
      <w:r w:rsidRPr="00D66195">
        <w:t xml:space="preserve">A nationwide assessment, implemented by the Department of Conservation, </w:t>
      </w:r>
      <w:r>
        <w:t>the Ministry for the Environment</w:t>
      </w:r>
      <w:r w:rsidRPr="00D66195">
        <w:t xml:space="preserve"> and local authorities, is identify</w:t>
      </w:r>
      <w:r>
        <w:t>ing</w:t>
      </w:r>
      <w:r w:rsidRPr="00D66195">
        <w:t xml:space="preserve"> landfills and contaminated sites vulnerable to the impacts of floods and climate change. Assessments are also </w:t>
      </w:r>
      <w:r>
        <w:t>being carried out</w:t>
      </w:r>
      <w:r w:rsidRPr="00D66195">
        <w:t xml:space="preserve"> at the regional </w:t>
      </w:r>
      <w:r w:rsidRPr="00A4192F">
        <w:t>level</w:t>
      </w:r>
      <w:r w:rsidRPr="00D66195">
        <w:t xml:space="preserve"> to identify at-risk landfills and contaminated sites.</w:t>
      </w:r>
    </w:p>
    <w:p w14:paraId="3EA19B4B" w14:textId="74E33FF2" w:rsidR="009E70AB" w:rsidRPr="00D66195" w:rsidRDefault="00462191" w:rsidP="002669BC">
      <w:pPr>
        <w:pStyle w:val="Tableheading2"/>
      </w:pPr>
      <w:bookmarkStart w:id="621" w:name="_Toc45391933"/>
      <w:r w:rsidRPr="00507E37">
        <w:lastRenderedPageBreak/>
        <w:t>B3 Risks to landfills and contaminated sites</w:t>
      </w:r>
      <w:r w:rsidR="009E70AB" w:rsidRPr="00D52C19">
        <w:rPr>
          <w:lang w:eastAsia="en-AU"/>
        </w:rPr>
        <w:t xml:space="preserve">: </w:t>
      </w:r>
      <w:r w:rsidR="002669BC">
        <w:rPr>
          <w:lang w:eastAsia="en-AU"/>
        </w:rPr>
        <w:t>U</w:t>
      </w:r>
      <w:r w:rsidR="009E70AB" w:rsidRPr="00D52C19">
        <w:rPr>
          <w:lang w:eastAsia="en-AU"/>
        </w:rPr>
        <w:t>rgency profile</w:t>
      </w:r>
      <w:bookmarkEnd w:id="621"/>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850"/>
        <w:gridCol w:w="993"/>
        <w:gridCol w:w="1417"/>
        <w:gridCol w:w="1134"/>
        <w:gridCol w:w="851"/>
        <w:gridCol w:w="1275"/>
        <w:gridCol w:w="23"/>
      </w:tblGrid>
      <w:tr w:rsidR="00462191" w:rsidRPr="00462191" w14:paraId="257583B8" w14:textId="77777777" w:rsidTr="009B4C28">
        <w:trPr>
          <w:gridBefore w:val="1"/>
          <w:wBefore w:w="23" w:type="dxa"/>
        </w:trPr>
        <w:tc>
          <w:tcPr>
            <w:tcW w:w="8505" w:type="dxa"/>
            <w:gridSpan w:val="8"/>
            <w:shd w:val="clear" w:color="auto" w:fill="0F7B7D"/>
          </w:tcPr>
          <w:p w14:paraId="58CF5826" w14:textId="59E19181" w:rsidR="009E70AB" w:rsidRPr="003C4028" w:rsidRDefault="00462191" w:rsidP="00756486">
            <w:pPr>
              <w:pStyle w:val="TableTextbold"/>
              <w:keepNext/>
              <w:rPr>
                <w:color w:val="FFFFFF" w:themeColor="background1"/>
              </w:rPr>
            </w:pPr>
            <w:r w:rsidRPr="003C4028">
              <w:rPr>
                <w:color w:val="FFFFFF" w:themeColor="background1"/>
              </w:rPr>
              <w:t xml:space="preserve">B3 </w:t>
            </w:r>
            <w:r w:rsidRPr="003C4028">
              <w:rPr>
                <w:rFonts w:cs="Arial"/>
                <w:color w:val="FFFFFF" w:themeColor="background1"/>
              </w:rPr>
              <w:t>Risks to landfills and contaminated sites:</w:t>
            </w:r>
            <w:r w:rsidR="009E70AB" w:rsidRPr="003C4028">
              <w:rPr>
                <w:color w:val="FFFFFF" w:themeColor="background1"/>
              </w:rPr>
              <w:t xml:space="preserve"> </w:t>
            </w:r>
            <w:r w:rsidR="002669BC">
              <w:rPr>
                <w:color w:val="FFFFFF" w:themeColor="background1"/>
              </w:rPr>
              <w:t>U</w:t>
            </w:r>
            <w:r w:rsidR="009E70AB" w:rsidRPr="003C4028">
              <w:rPr>
                <w:color w:val="FFFFFF" w:themeColor="background1"/>
              </w:rPr>
              <w:t>rgency profile</w:t>
            </w:r>
          </w:p>
        </w:tc>
      </w:tr>
      <w:tr w:rsidR="009E70AB" w:rsidRPr="005D6D89" w14:paraId="42FD02C6" w14:textId="77777777" w:rsidTr="009B4C28">
        <w:trPr>
          <w:gridBefore w:val="1"/>
          <w:wBefore w:w="23" w:type="dxa"/>
        </w:trPr>
        <w:tc>
          <w:tcPr>
            <w:tcW w:w="1962" w:type="dxa"/>
            <w:shd w:val="clear" w:color="auto" w:fill="FFFFFF" w:themeFill="background1"/>
            <w:vAlign w:val="bottom"/>
          </w:tcPr>
          <w:p w14:paraId="284B027C" w14:textId="77777777" w:rsidR="009E70AB" w:rsidRPr="003F0A2D" w:rsidRDefault="009E70AB" w:rsidP="00756486">
            <w:pPr>
              <w:pStyle w:val="TableTextbold"/>
              <w:keepNext/>
              <w:spacing w:before="40" w:after="40"/>
            </w:pPr>
            <w:r w:rsidRPr="003F0A2D">
              <w:t>Urgency category</w:t>
            </w:r>
          </w:p>
        </w:tc>
        <w:tc>
          <w:tcPr>
            <w:tcW w:w="1843" w:type="dxa"/>
            <w:gridSpan w:val="2"/>
            <w:vAlign w:val="bottom"/>
          </w:tcPr>
          <w:p w14:paraId="60AB2450" w14:textId="77777777" w:rsidR="009E70AB" w:rsidRPr="003350E2" w:rsidRDefault="009E70AB" w:rsidP="00756486">
            <w:pPr>
              <w:pStyle w:val="TableTextbold"/>
              <w:keepNext/>
              <w:spacing w:before="40" w:after="40"/>
            </w:pPr>
            <w:r w:rsidRPr="003350E2">
              <w:t>Proportion of urgency</w:t>
            </w:r>
          </w:p>
        </w:tc>
        <w:tc>
          <w:tcPr>
            <w:tcW w:w="4700" w:type="dxa"/>
            <w:gridSpan w:val="5"/>
            <w:vAlign w:val="bottom"/>
          </w:tcPr>
          <w:p w14:paraId="209D0607" w14:textId="77777777" w:rsidR="009E70AB" w:rsidRPr="005D6D89" w:rsidRDefault="009E70AB" w:rsidP="00756486">
            <w:pPr>
              <w:pStyle w:val="TableTextbold"/>
              <w:keepNext/>
              <w:spacing w:before="40" w:after="40"/>
            </w:pPr>
            <w:r w:rsidRPr="005D6D89">
              <w:t>Description of actions</w:t>
            </w:r>
          </w:p>
        </w:tc>
      </w:tr>
      <w:tr w:rsidR="00462191" w:rsidRPr="00D66195" w14:paraId="7BC56CBB" w14:textId="77777777" w:rsidTr="009B4C28">
        <w:tblPrEx>
          <w:tblCellMar>
            <w:left w:w="108" w:type="dxa"/>
            <w:right w:w="108" w:type="dxa"/>
          </w:tblCellMar>
        </w:tblPrEx>
        <w:trPr>
          <w:gridAfter w:val="1"/>
          <w:wAfter w:w="23" w:type="dxa"/>
        </w:trPr>
        <w:tc>
          <w:tcPr>
            <w:tcW w:w="1985" w:type="dxa"/>
            <w:gridSpan w:val="2"/>
            <w:shd w:val="clear" w:color="auto" w:fill="FFFFFF" w:themeFill="background1"/>
            <w:hideMark/>
          </w:tcPr>
          <w:p w14:paraId="7F6043A9" w14:textId="77777777" w:rsidR="00675E36" w:rsidRPr="00462191" w:rsidRDefault="00675E36" w:rsidP="00756486">
            <w:pPr>
              <w:pStyle w:val="TableText"/>
              <w:rPr>
                <w:b/>
                <w:bCs/>
              </w:rPr>
            </w:pPr>
            <w:bookmarkStart w:id="622" w:name="_Hlk35589759"/>
            <w:r w:rsidRPr="00462191">
              <w:rPr>
                <w:b/>
                <w:bCs/>
              </w:rPr>
              <w:t>More action needed</w:t>
            </w:r>
          </w:p>
        </w:tc>
        <w:tc>
          <w:tcPr>
            <w:tcW w:w="1843" w:type="dxa"/>
            <w:gridSpan w:val="2"/>
          </w:tcPr>
          <w:p w14:paraId="2B10B384" w14:textId="77777777" w:rsidR="00675E36" w:rsidRPr="00D66195" w:rsidRDefault="00675E36" w:rsidP="00462191">
            <w:pPr>
              <w:pStyle w:val="TableText"/>
              <w:jc w:val="center"/>
            </w:pPr>
            <w:r w:rsidRPr="00D66195">
              <w:t>40</w:t>
            </w:r>
          </w:p>
        </w:tc>
        <w:tc>
          <w:tcPr>
            <w:tcW w:w="4677" w:type="dxa"/>
            <w:gridSpan w:val="4"/>
          </w:tcPr>
          <w:p w14:paraId="3AC39204" w14:textId="77777777" w:rsidR="00675E36" w:rsidRPr="00D66195" w:rsidRDefault="00675E36" w:rsidP="00756486">
            <w:pPr>
              <w:pStyle w:val="TableText"/>
            </w:pPr>
            <w:r>
              <w:t>A c</w:t>
            </w:r>
            <w:r w:rsidRPr="00D66195">
              <w:t xml:space="preserve">entral government approach is </w:t>
            </w:r>
            <w:r>
              <w:t>needed</w:t>
            </w:r>
            <w:r w:rsidRPr="00D66195">
              <w:t xml:space="preserve"> to enable adaptation action for high</w:t>
            </w:r>
            <w:r>
              <w:t>-</w:t>
            </w:r>
            <w:r w:rsidRPr="00D66195">
              <w:t>risk landfills within the next five</w:t>
            </w:r>
            <w:r w:rsidR="00462191">
              <w:t> </w:t>
            </w:r>
            <w:r w:rsidRPr="00D66195">
              <w:t xml:space="preserve">years. </w:t>
            </w:r>
          </w:p>
        </w:tc>
      </w:tr>
      <w:tr w:rsidR="00462191" w:rsidRPr="00D66195" w14:paraId="2E454346" w14:textId="77777777" w:rsidTr="009B4C28">
        <w:tblPrEx>
          <w:tblCellMar>
            <w:left w:w="108" w:type="dxa"/>
            <w:right w:w="108" w:type="dxa"/>
          </w:tblCellMar>
        </w:tblPrEx>
        <w:trPr>
          <w:gridAfter w:val="1"/>
          <w:wAfter w:w="23" w:type="dxa"/>
        </w:trPr>
        <w:tc>
          <w:tcPr>
            <w:tcW w:w="1985" w:type="dxa"/>
            <w:gridSpan w:val="2"/>
            <w:shd w:val="clear" w:color="auto" w:fill="FFFFFF" w:themeFill="background1"/>
            <w:hideMark/>
          </w:tcPr>
          <w:p w14:paraId="5FE9347F" w14:textId="77777777" w:rsidR="00675E36" w:rsidRPr="00462191" w:rsidRDefault="00675E36" w:rsidP="00756486">
            <w:pPr>
              <w:pStyle w:val="TableText"/>
              <w:rPr>
                <w:b/>
                <w:bCs/>
                <w:highlight w:val="yellow"/>
              </w:rPr>
            </w:pPr>
            <w:r w:rsidRPr="00462191">
              <w:rPr>
                <w:b/>
                <w:bCs/>
              </w:rPr>
              <w:t>Research priority</w:t>
            </w:r>
          </w:p>
        </w:tc>
        <w:tc>
          <w:tcPr>
            <w:tcW w:w="1843" w:type="dxa"/>
            <w:gridSpan w:val="2"/>
          </w:tcPr>
          <w:p w14:paraId="108FE201" w14:textId="77777777" w:rsidR="00675E36" w:rsidRPr="00D66195" w:rsidRDefault="00675E36" w:rsidP="00462191">
            <w:pPr>
              <w:pStyle w:val="TableText"/>
              <w:jc w:val="center"/>
            </w:pPr>
            <w:r w:rsidRPr="00D66195">
              <w:t>60</w:t>
            </w:r>
          </w:p>
        </w:tc>
        <w:tc>
          <w:tcPr>
            <w:tcW w:w="4677" w:type="dxa"/>
            <w:gridSpan w:val="4"/>
          </w:tcPr>
          <w:p w14:paraId="7ADDE91F" w14:textId="77777777" w:rsidR="00675E36" w:rsidRPr="00D66195" w:rsidRDefault="00675E36" w:rsidP="00756486">
            <w:pPr>
              <w:pStyle w:val="TableText"/>
            </w:pPr>
            <w:r>
              <w:t>F</w:t>
            </w:r>
            <w:r w:rsidRPr="00D66195">
              <w:t>ill the knowledge gap around existing locations of landfills and the associated risk across New Zealand.</w:t>
            </w:r>
          </w:p>
        </w:tc>
      </w:tr>
      <w:tr w:rsidR="00462191" w:rsidRPr="00D66195" w14:paraId="013787A2" w14:textId="77777777" w:rsidTr="009B4C28">
        <w:tblPrEx>
          <w:tblCellMar>
            <w:left w:w="108" w:type="dxa"/>
            <w:right w:w="108" w:type="dxa"/>
          </w:tblCellMar>
        </w:tblPrEx>
        <w:trPr>
          <w:gridAfter w:val="1"/>
          <w:wAfter w:w="23" w:type="dxa"/>
        </w:trPr>
        <w:tc>
          <w:tcPr>
            <w:tcW w:w="1985" w:type="dxa"/>
            <w:gridSpan w:val="2"/>
            <w:shd w:val="clear" w:color="auto" w:fill="FFFFFF" w:themeFill="background1"/>
            <w:hideMark/>
          </w:tcPr>
          <w:p w14:paraId="32329565" w14:textId="77777777" w:rsidR="00675E36" w:rsidRPr="00462191" w:rsidRDefault="00675E36" w:rsidP="00756486">
            <w:pPr>
              <w:pStyle w:val="TableText"/>
              <w:rPr>
                <w:b/>
                <w:bCs/>
              </w:rPr>
            </w:pPr>
            <w:r w:rsidRPr="00462191">
              <w:rPr>
                <w:b/>
                <w:bCs/>
              </w:rPr>
              <w:t>Sustain current action</w:t>
            </w:r>
          </w:p>
        </w:tc>
        <w:tc>
          <w:tcPr>
            <w:tcW w:w="1843" w:type="dxa"/>
            <w:gridSpan w:val="2"/>
          </w:tcPr>
          <w:p w14:paraId="599A09AC" w14:textId="77777777" w:rsidR="00675E36" w:rsidRPr="00D66195" w:rsidRDefault="00675E36" w:rsidP="00462191">
            <w:pPr>
              <w:pStyle w:val="TableText"/>
              <w:jc w:val="center"/>
            </w:pPr>
            <w:r w:rsidRPr="00D66195">
              <w:t>0</w:t>
            </w:r>
          </w:p>
        </w:tc>
        <w:tc>
          <w:tcPr>
            <w:tcW w:w="4677" w:type="dxa"/>
            <w:gridSpan w:val="4"/>
          </w:tcPr>
          <w:p w14:paraId="0571FE5A" w14:textId="77777777" w:rsidR="00675E36" w:rsidRPr="00462191" w:rsidRDefault="00675E36" w:rsidP="00462191">
            <w:pPr>
              <w:pStyle w:val="TableText"/>
            </w:pPr>
          </w:p>
        </w:tc>
      </w:tr>
      <w:tr w:rsidR="00462191" w:rsidRPr="00D66195" w14:paraId="74C34DCE" w14:textId="77777777" w:rsidTr="00496837">
        <w:tblPrEx>
          <w:tblCellMar>
            <w:left w:w="108" w:type="dxa"/>
            <w:right w:w="108" w:type="dxa"/>
          </w:tblCellMar>
        </w:tblPrEx>
        <w:trPr>
          <w:gridAfter w:val="1"/>
          <w:wAfter w:w="23" w:type="dxa"/>
        </w:trPr>
        <w:tc>
          <w:tcPr>
            <w:tcW w:w="1985" w:type="dxa"/>
            <w:gridSpan w:val="2"/>
            <w:tcBorders>
              <w:bottom w:val="single" w:sz="8" w:space="0" w:color="0F7B7D"/>
            </w:tcBorders>
            <w:shd w:val="clear" w:color="auto" w:fill="FFFFFF" w:themeFill="background1"/>
            <w:hideMark/>
          </w:tcPr>
          <w:p w14:paraId="4A5B0986" w14:textId="77777777" w:rsidR="00675E36" w:rsidRPr="00462191" w:rsidRDefault="00675E36" w:rsidP="00756486">
            <w:pPr>
              <w:pStyle w:val="TableText"/>
              <w:rPr>
                <w:b/>
                <w:bCs/>
              </w:rPr>
            </w:pPr>
            <w:r w:rsidRPr="00462191">
              <w:rPr>
                <w:b/>
                <w:bCs/>
              </w:rPr>
              <w:t xml:space="preserve">Watching brief </w:t>
            </w:r>
          </w:p>
        </w:tc>
        <w:tc>
          <w:tcPr>
            <w:tcW w:w="1843" w:type="dxa"/>
            <w:gridSpan w:val="2"/>
            <w:tcBorders>
              <w:bottom w:val="single" w:sz="8" w:space="0" w:color="0F7B7D"/>
            </w:tcBorders>
          </w:tcPr>
          <w:p w14:paraId="218931F3" w14:textId="77777777" w:rsidR="00675E36" w:rsidRPr="00D66195" w:rsidRDefault="00675E36" w:rsidP="00462191">
            <w:pPr>
              <w:pStyle w:val="TableText"/>
              <w:jc w:val="center"/>
            </w:pPr>
            <w:r w:rsidRPr="00D66195">
              <w:t>0</w:t>
            </w:r>
          </w:p>
        </w:tc>
        <w:tc>
          <w:tcPr>
            <w:tcW w:w="4677" w:type="dxa"/>
            <w:gridSpan w:val="4"/>
            <w:tcBorders>
              <w:bottom w:val="single" w:sz="8" w:space="0" w:color="0F7B7D"/>
            </w:tcBorders>
          </w:tcPr>
          <w:p w14:paraId="274DF52C" w14:textId="77777777" w:rsidR="00675E36" w:rsidRPr="00462191" w:rsidRDefault="00675E36" w:rsidP="00462191">
            <w:pPr>
              <w:pStyle w:val="TableText"/>
            </w:pPr>
          </w:p>
        </w:tc>
      </w:tr>
      <w:tr w:rsidR="00462191" w:rsidRPr="00D66195" w14:paraId="67B51AA3" w14:textId="77777777" w:rsidTr="00496837">
        <w:tblPrEx>
          <w:tblCellMar>
            <w:left w:w="108" w:type="dxa"/>
            <w:right w:w="108" w:type="dxa"/>
          </w:tblCellMar>
        </w:tblPrEx>
        <w:trPr>
          <w:gridAfter w:val="1"/>
          <w:wAfter w:w="23" w:type="dxa"/>
        </w:trPr>
        <w:tc>
          <w:tcPr>
            <w:tcW w:w="1985" w:type="dxa"/>
            <w:gridSpan w:val="2"/>
            <w:tcBorders>
              <w:top w:val="single" w:sz="8" w:space="0" w:color="0F7B7D"/>
            </w:tcBorders>
            <w:shd w:val="clear" w:color="auto" w:fill="0F7B7D"/>
          </w:tcPr>
          <w:p w14:paraId="038CDA37" w14:textId="77777777" w:rsidR="00675E36" w:rsidRPr="00462191" w:rsidRDefault="00675E36" w:rsidP="00756486">
            <w:pPr>
              <w:pStyle w:val="TableText"/>
              <w:rPr>
                <w:rFonts w:asciiTheme="minorHAnsi" w:hAnsiTheme="minorHAnsi"/>
                <w:b/>
                <w:bCs/>
                <w:color w:val="FFFFFF" w:themeColor="background1"/>
              </w:rPr>
            </w:pPr>
            <w:r w:rsidRPr="00462191">
              <w:rPr>
                <w:rFonts w:asciiTheme="minorHAnsi" w:hAnsiTheme="minorHAnsi"/>
                <w:b/>
                <w:bCs/>
                <w:color w:val="FFFFFF" w:themeColor="background1"/>
              </w:rPr>
              <w:t xml:space="preserve">Adaptation urgency </w:t>
            </w:r>
          </w:p>
        </w:tc>
        <w:tc>
          <w:tcPr>
            <w:tcW w:w="1843" w:type="dxa"/>
            <w:gridSpan w:val="2"/>
            <w:tcBorders>
              <w:top w:val="single" w:sz="8" w:space="0" w:color="0F7B7D"/>
            </w:tcBorders>
            <w:shd w:val="clear" w:color="auto" w:fill="auto"/>
          </w:tcPr>
          <w:p w14:paraId="4D9C258E" w14:textId="77777777" w:rsidR="00675E36" w:rsidRPr="00D66195" w:rsidRDefault="00675E36" w:rsidP="00462191">
            <w:pPr>
              <w:pStyle w:val="TableText"/>
              <w:jc w:val="center"/>
              <w:rPr>
                <w:rFonts w:asciiTheme="minorHAnsi" w:hAnsiTheme="minorHAnsi"/>
              </w:rPr>
            </w:pPr>
            <w:r w:rsidRPr="00D66195">
              <w:rPr>
                <w:rFonts w:asciiTheme="minorHAnsi" w:hAnsiTheme="minorHAnsi"/>
              </w:rPr>
              <w:t>85</w:t>
            </w:r>
          </w:p>
        </w:tc>
        <w:tc>
          <w:tcPr>
            <w:tcW w:w="1417" w:type="dxa"/>
            <w:tcBorders>
              <w:top w:val="single" w:sz="8" w:space="0" w:color="0F7B7D"/>
            </w:tcBorders>
            <w:shd w:val="clear" w:color="auto" w:fill="0F7B7D"/>
          </w:tcPr>
          <w:p w14:paraId="7A598D8D" w14:textId="77777777" w:rsidR="00675E36" w:rsidRPr="00462191" w:rsidRDefault="00675E36" w:rsidP="00756486">
            <w:pPr>
              <w:pStyle w:val="TableText"/>
              <w:rPr>
                <w:rFonts w:asciiTheme="minorHAnsi" w:hAnsiTheme="minorHAnsi"/>
                <w:b/>
                <w:bCs/>
                <w:color w:val="FFFFFF" w:themeColor="background1"/>
              </w:rPr>
            </w:pPr>
            <w:r w:rsidRPr="00462191">
              <w:rPr>
                <w:rFonts w:asciiTheme="minorHAnsi" w:hAnsiTheme="minorHAnsi"/>
                <w:b/>
                <w:bCs/>
                <w:color w:val="FFFFFF" w:themeColor="background1"/>
              </w:rPr>
              <w:t xml:space="preserve">Confidence </w:t>
            </w:r>
          </w:p>
        </w:tc>
        <w:tc>
          <w:tcPr>
            <w:tcW w:w="3260" w:type="dxa"/>
            <w:gridSpan w:val="3"/>
            <w:tcBorders>
              <w:top w:val="single" w:sz="8" w:space="0" w:color="0F7B7D"/>
            </w:tcBorders>
          </w:tcPr>
          <w:p w14:paraId="589859AD" w14:textId="77777777" w:rsidR="00675E36" w:rsidRPr="00D66195" w:rsidRDefault="00675E36" w:rsidP="00756486">
            <w:pPr>
              <w:pStyle w:val="TableText"/>
              <w:rPr>
                <w:rFonts w:asciiTheme="minorHAnsi" w:hAnsiTheme="minorHAnsi"/>
              </w:rPr>
            </w:pPr>
            <w:r w:rsidRPr="00D66195">
              <w:rPr>
                <w:rFonts w:asciiTheme="minorHAnsi" w:hAnsiTheme="minorHAnsi"/>
              </w:rPr>
              <w:t>High agreement, low evidence</w:t>
            </w:r>
          </w:p>
        </w:tc>
      </w:tr>
      <w:tr w:rsidR="00462191" w:rsidRPr="00D66195" w14:paraId="116BFCD1" w14:textId="77777777" w:rsidTr="009B4C28">
        <w:tblPrEx>
          <w:tblCellMar>
            <w:left w:w="108" w:type="dxa"/>
            <w:right w:w="108" w:type="dxa"/>
          </w:tblCellMar>
        </w:tblPrEx>
        <w:trPr>
          <w:gridAfter w:val="1"/>
          <w:wAfter w:w="23" w:type="dxa"/>
        </w:trPr>
        <w:tc>
          <w:tcPr>
            <w:tcW w:w="1985" w:type="dxa"/>
            <w:gridSpan w:val="2"/>
            <w:shd w:val="clear" w:color="auto" w:fill="0F7B7D"/>
          </w:tcPr>
          <w:p w14:paraId="29CBC26C" w14:textId="77777777" w:rsidR="00675E36" w:rsidRPr="00462191" w:rsidRDefault="00675E36" w:rsidP="00756486">
            <w:pPr>
              <w:pStyle w:val="TableText"/>
              <w:rPr>
                <w:rFonts w:asciiTheme="minorHAnsi" w:hAnsiTheme="minorHAnsi"/>
                <w:b/>
                <w:bCs/>
                <w:color w:val="FFFFFF" w:themeColor="background1"/>
              </w:rPr>
            </w:pPr>
            <w:r w:rsidRPr="00462191">
              <w:rPr>
                <w:rFonts w:asciiTheme="minorHAnsi" w:hAnsiTheme="minorHAnsi"/>
                <w:b/>
                <w:bCs/>
                <w:color w:val="FFFFFF" w:themeColor="background1"/>
              </w:rPr>
              <w:t xml:space="preserve">Consequence </w:t>
            </w:r>
          </w:p>
        </w:tc>
        <w:tc>
          <w:tcPr>
            <w:tcW w:w="850" w:type="dxa"/>
            <w:shd w:val="clear" w:color="auto" w:fill="0F7B7D"/>
          </w:tcPr>
          <w:p w14:paraId="08EE6F99" w14:textId="77777777" w:rsidR="00675E36" w:rsidRPr="00462191" w:rsidRDefault="00675E36" w:rsidP="00756486">
            <w:pPr>
              <w:pStyle w:val="TableText"/>
              <w:rPr>
                <w:rFonts w:asciiTheme="minorHAnsi" w:hAnsiTheme="minorHAnsi"/>
                <w:color w:val="FFFFFF" w:themeColor="background1"/>
              </w:rPr>
            </w:pPr>
            <w:r w:rsidRPr="00462191">
              <w:rPr>
                <w:rFonts w:asciiTheme="minorHAnsi" w:hAnsiTheme="minorHAnsi"/>
                <w:color w:val="FFFFFF" w:themeColor="background1"/>
              </w:rPr>
              <w:t>Now</w:t>
            </w:r>
          </w:p>
        </w:tc>
        <w:tc>
          <w:tcPr>
            <w:tcW w:w="993" w:type="dxa"/>
          </w:tcPr>
          <w:p w14:paraId="3E3BE333" w14:textId="77777777" w:rsidR="00675E36" w:rsidRPr="00D66195" w:rsidRDefault="00675E36" w:rsidP="00756486">
            <w:pPr>
              <w:pStyle w:val="TableText"/>
              <w:rPr>
                <w:rFonts w:asciiTheme="minorHAnsi" w:hAnsiTheme="minorHAnsi"/>
              </w:rPr>
            </w:pPr>
            <w:r w:rsidRPr="00D66195">
              <w:rPr>
                <w:rFonts w:asciiTheme="minorHAnsi" w:hAnsiTheme="minorHAnsi"/>
              </w:rPr>
              <w:t>Moderate</w:t>
            </w:r>
          </w:p>
        </w:tc>
        <w:tc>
          <w:tcPr>
            <w:tcW w:w="1417" w:type="dxa"/>
            <w:shd w:val="clear" w:color="auto" w:fill="0F7B7D"/>
          </w:tcPr>
          <w:p w14:paraId="1A87F239" w14:textId="77777777" w:rsidR="00675E36" w:rsidRPr="00462191" w:rsidRDefault="00675E36" w:rsidP="00756486">
            <w:pPr>
              <w:pStyle w:val="TableText"/>
              <w:rPr>
                <w:rFonts w:asciiTheme="minorHAnsi" w:hAnsiTheme="minorHAnsi"/>
                <w:color w:val="FFFFFF" w:themeColor="background1"/>
              </w:rPr>
            </w:pPr>
            <w:r w:rsidRPr="00462191">
              <w:rPr>
                <w:rFonts w:asciiTheme="minorHAnsi" w:hAnsiTheme="minorHAnsi"/>
                <w:color w:val="FFFFFF" w:themeColor="background1"/>
              </w:rPr>
              <w:t>2050</w:t>
            </w:r>
          </w:p>
        </w:tc>
        <w:tc>
          <w:tcPr>
            <w:tcW w:w="1134" w:type="dxa"/>
          </w:tcPr>
          <w:p w14:paraId="6C642E40" w14:textId="77777777" w:rsidR="00675E36" w:rsidRPr="00D66195" w:rsidRDefault="00675E36" w:rsidP="00756486">
            <w:pPr>
              <w:pStyle w:val="TableText"/>
              <w:rPr>
                <w:rFonts w:asciiTheme="minorHAnsi" w:hAnsiTheme="minorHAnsi"/>
              </w:rPr>
            </w:pPr>
            <w:r w:rsidRPr="00D66195">
              <w:rPr>
                <w:rFonts w:asciiTheme="minorHAnsi" w:hAnsiTheme="minorHAnsi"/>
              </w:rPr>
              <w:t>Major</w:t>
            </w:r>
          </w:p>
        </w:tc>
        <w:tc>
          <w:tcPr>
            <w:tcW w:w="851" w:type="dxa"/>
            <w:shd w:val="clear" w:color="auto" w:fill="0F7B7D"/>
          </w:tcPr>
          <w:p w14:paraId="5A4F3A45" w14:textId="77777777" w:rsidR="00675E36" w:rsidRPr="00462191" w:rsidRDefault="00675E36" w:rsidP="00756486">
            <w:pPr>
              <w:pStyle w:val="TableText"/>
              <w:rPr>
                <w:rFonts w:asciiTheme="minorHAnsi" w:hAnsiTheme="minorHAnsi"/>
                <w:color w:val="FFFFFF" w:themeColor="background1"/>
              </w:rPr>
            </w:pPr>
            <w:r w:rsidRPr="00462191">
              <w:rPr>
                <w:rFonts w:asciiTheme="minorHAnsi" w:hAnsiTheme="minorHAnsi"/>
                <w:color w:val="FFFFFF" w:themeColor="background1"/>
              </w:rPr>
              <w:t>2100</w:t>
            </w:r>
          </w:p>
        </w:tc>
        <w:tc>
          <w:tcPr>
            <w:tcW w:w="1275" w:type="dxa"/>
          </w:tcPr>
          <w:p w14:paraId="2C7B4DFF" w14:textId="77777777" w:rsidR="00675E36" w:rsidRPr="00D66195" w:rsidRDefault="00675E36" w:rsidP="00756486">
            <w:pPr>
              <w:pStyle w:val="TableText"/>
              <w:rPr>
                <w:rFonts w:asciiTheme="minorHAnsi" w:hAnsiTheme="minorHAnsi"/>
              </w:rPr>
            </w:pPr>
            <w:r w:rsidRPr="00D66195">
              <w:rPr>
                <w:rFonts w:asciiTheme="minorHAnsi" w:hAnsiTheme="minorHAnsi"/>
              </w:rPr>
              <w:t>Major</w:t>
            </w:r>
          </w:p>
        </w:tc>
      </w:tr>
    </w:tbl>
    <w:p w14:paraId="76CE94D8" w14:textId="5F4E4E28" w:rsidR="007220FD" w:rsidRPr="00D66195" w:rsidRDefault="007220FD" w:rsidP="00554444">
      <w:pPr>
        <w:pStyle w:val="Heading3"/>
        <w:numPr>
          <w:ilvl w:val="0"/>
          <w:numId w:val="39"/>
        </w:numPr>
        <w:spacing w:before="400"/>
      </w:pPr>
      <w:bookmarkStart w:id="623" w:name="_Toc37153188"/>
      <w:bookmarkStart w:id="624" w:name="_Toc37404122"/>
      <w:bookmarkStart w:id="625" w:name="_Toc40302908"/>
      <w:bookmarkStart w:id="626" w:name="_Hlk35544967"/>
      <w:bookmarkEnd w:id="622"/>
      <w:r w:rsidRPr="00D66195">
        <w:t>B4 Risk to wastewater and stormwater systems (and levels of</w:t>
      </w:r>
      <w:r w:rsidR="00D13281">
        <w:t> </w:t>
      </w:r>
      <w:r w:rsidRPr="00D66195">
        <w:t>service) due to extreme weather events and ongoing sea</w:t>
      </w:r>
      <w:r w:rsidR="00D13281">
        <w:t> </w:t>
      </w:r>
      <w:r w:rsidRPr="00D66195">
        <w:t>level</w:t>
      </w:r>
      <w:r w:rsidR="00D13281">
        <w:t> </w:t>
      </w:r>
      <w:r w:rsidRPr="00D66195">
        <w:t>rise</w:t>
      </w:r>
      <w:bookmarkEnd w:id="623"/>
      <w:bookmarkEnd w:id="624"/>
      <w:bookmarkEnd w:id="625"/>
    </w:p>
    <w:p w14:paraId="6E312823" w14:textId="77777777" w:rsidR="007220FD" w:rsidRPr="00D66195" w:rsidRDefault="007220FD" w:rsidP="00D13281">
      <w:pPr>
        <w:pStyle w:val="Heading4"/>
      </w:pPr>
      <w:r w:rsidRPr="00D66195">
        <w:t>Risk summary</w:t>
      </w:r>
    </w:p>
    <w:p w14:paraId="6EDDC8B7" w14:textId="7C3434A2" w:rsidR="007220FD" w:rsidRPr="00D66195" w:rsidRDefault="007220FD" w:rsidP="005A2DA4">
      <w:pPr>
        <w:pStyle w:val="BodyText"/>
      </w:pPr>
      <w:bookmarkStart w:id="627" w:name="_Hlk37683084"/>
      <w:r w:rsidRPr="00D66195">
        <w:t>Wastewater and stormwater infrastructure are currently at risk from extreme weather events</w:t>
      </w:r>
      <w:r w:rsidR="005A2DA4">
        <w:t> </w:t>
      </w:r>
      <w:r w:rsidRPr="00D66195">
        <w:t>(including heavy rainfall), ongoing sea</w:t>
      </w:r>
      <w:r>
        <w:t>-</w:t>
      </w:r>
      <w:r w:rsidRPr="00D66195">
        <w:t>level rise and drought. They are also at risk from</w:t>
      </w:r>
      <w:r w:rsidR="005A2DA4">
        <w:t> </w:t>
      </w:r>
      <w:r w:rsidRPr="00D66195">
        <w:t>associated natural hazards such as inland flooding, coastal flooding, coastal erosion, and</w:t>
      </w:r>
      <w:r w:rsidR="005A2DA4">
        <w:t> </w:t>
      </w:r>
      <w:r w:rsidRPr="00D66195">
        <w:t>groundwater rise, all of which are projected to increase in frequency and severity due to</w:t>
      </w:r>
      <w:r w:rsidR="005A2DA4">
        <w:t> </w:t>
      </w:r>
      <w:r w:rsidRPr="00D66195">
        <w:t xml:space="preserve">climate change. </w:t>
      </w:r>
    </w:p>
    <w:p w14:paraId="4D69F403" w14:textId="2AA31004" w:rsidR="007220FD" w:rsidRPr="00D66195" w:rsidRDefault="007220FD" w:rsidP="005A2DA4">
      <w:pPr>
        <w:pStyle w:val="BodyText"/>
      </w:pPr>
      <w:r w:rsidRPr="00D66195">
        <w:t>These risks could result in a range of direct and indirect impacts, including increases in wastewater overflow</w:t>
      </w:r>
      <w:r>
        <w:t xml:space="preserve"> event</w:t>
      </w:r>
      <w:r w:rsidRPr="00D66195">
        <w:t>s to waterways and harbours, and reductions in service levels for stormwater pipe networks due to increased intensities and volumes of rainfall. Further impacts</w:t>
      </w:r>
      <w:r w:rsidR="005A2DA4">
        <w:t> </w:t>
      </w:r>
      <w:r w:rsidRPr="00D66195">
        <w:t>could include mobilisation of urban pollutants</w:t>
      </w:r>
      <w:r>
        <w:t>,</w:t>
      </w:r>
      <w:r w:rsidRPr="00D66195">
        <w:t xml:space="preserve"> leading to contamination of downstream environments, and cascading consequences on communities and ecosystems from contamination. There is also a direct risk to infrastructure located near the coast, such as</w:t>
      </w:r>
      <w:r w:rsidR="005A2DA4">
        <w:t> </w:t>
      </w:r>
      <w:r w:rsidRPr="00D66195">
        <w:t>low-gradient pipe networks and wastewater treatment plants, from coastal flooding and erosion. These impacts will likely affect both urban and rural settlements throughout New Zealand. Both drought and raised groundwater levels can lead to a range of impacts on buried pipelines (subsidence and cracking)</w:t>
      </w:r>
      <w:r>
        <w:t>,</w:t>
      </w:r>
      <w:r w:rsidRPr="00D66195">
        <w:t xml:space="preserve"> </w:t>
      </w:r>
      <w:r>
        <w:t>and</w:t>
      </w:r>
      <w:r w:rsidRPr="00D66195">
        <w:t xml:space="preserve"> impact on the functioning of wastewater systems. </w:t>
      </w:r>
    </w:p>
    <w:p w14:paraId="74C307B4" w14:textId="7444D799" w:rsidR="007220FD" w:rsidRPr="00D4194F" w:rsidRDefault="007220FD" w:rsidP="005A2DA4">
      <w:pPr>
        <w:pStyle w:val="BodyText"/>
        <w:rPr>
          <w:spacing w:val="-2"/>
        </w:rPr>
      </w:pPr>
      <w:r w:rsidRPr="00D4194F">
        <w:rPr>
          <w:spacing w:val="-2"/>
        </w:rPr>
        <w:t>The adaptive capacity of wastewater and stormwater systems varies based on a range of factors that include funding, age and the condition of infrastructure. Large wastewater treatment plants will, in general, have a relatively low level of adaptive capacity, whereas networks typically have a higher level of adaptive capacity. In New Zealand, there are a range</w:t>
      </w:r>
      <w:r w:rsidR="005A2DA4" w:rsidRPr="00D4194F">
        <w:rPr>
          <w:spacing w:val="-2"/>
        </w:rPr>
        <w:t> </w:t>
      </w:r>
      <w:r w:rsidRPr="00D4194F">
        <w:rPr>
          <w:spacing w:val="-2"/>
        </w:rPr>
        <w:t>of climate-resilient approaches for networks that are considered best practice. Many councils and water authorities are aware of these practices, and in some cases have begun to</w:t>
      </w:r>
      <w:r w:rsidR="005A2DA4" w:rsidRPr="00D4194F">
        <w:rPr>
          <w:spacing w:val="-2"/>
        </w:rPr>
        <w:t> </w:t>
      </w:r>
      <w:r w:rsidRPr="00D4194F">
        <w:rPr>
          <w:spacing w:val="-2"/>
        </w:rPr>
        <w:t xml:space="preserve">implement them. </w:t>
      </w:r>
    </w:p>
    <w:p w14:paraId="790B84D1" w14:textId="7929501F" w:rsidR="007220FD" w:rsidRPr="00D66195" w:rsidRDefault="007220FD" w:rsidP="005A2DA4">
      <w:pPr>
        <w:pStyle w:val="BodyText"/>
        <w:rPr>
          <w:b/>
        </w:rPr>
      </w:pPr>
      <w:r w:rsidRPr="00D66195">
        <w:t>For M</w:t>
      </w:r>
      <w:r w:rsidRPr="00D66195">
        <w:rPr>
          <w:rFonts w:cs="Arial"/>
        </w:rPr>
        <w:t>ā</w:t>
      </w:r>
      <w:r w:rsidRPr="00D66195">
        <w:t>ori, water is seen as the essence of all life</w:t>
      </w:r>
      <w:r>
        <w:t>,</w:t>
      </w:r>
      <w:r w:rsidRPr="00D66195">
        <w:t xml:space="preserve"> and the potential for these impacts (such as</w:t>
      </w:r>
      <w:r w:rsidR="005A2DA4">
        <w:t> </w:t>
      </w:r>
      <w:r w:rsidRPr="00D66195">
        <w:t xml:space="preserve">contamination) to lead to a reduction in </w:t>
      </w:r>
      <w:r w:rsidRPr="008C6898">
        <w:rPr>
          <w:iCs/>
        </w:rPr>
        <w:t>mauri</w:t>
      </w:r>
      <w:r w:rsidRPr="00D66195">
        <w:t xml:space="preserve"> (life force) of bodies of water is likely to be</w:t>
      </w:r>
      <w:r w:rsidR="00A35D7A">
        <w:t> </w:t>
      </w:r>
      <w:r w:rsidRPr="00D66195">
        <w:t>of</w:t>
      </w:r>
      <w:r w:rsidR="005A2DA4">
        <w:t> </w:t>
      </w:r>
      <w:r w:rsidRPr="00D66195">
        <w:t xml:space="preserve">concern. </w:t>
      </w:r>
    </w:p>
    <w:bookmarkEnd w:id="627"/>
    <w:p w14:paraId="49F32CA7" w14:textId="77777777" w:rsidR="007220FD" w:rsidRPr="00D66195" w:rsidRDefault="007220FD" w:rsidP="005A2DA4">
      <w:pPr>
        <w:pStyle w:val="Heading4"/>
      </w:pPr>
      <w:r w:rsidRPr="00D66195">
        <w:lastRenderedPageBreak/>
        <w:t xml:space="preserve">Exposure </w:t>
      </w:r>
    </w:p>
    <w:p w14:paraId="1104DDB6" w14:textId="5E47BF2B" w:rsidR="007220FD" w:rsidRPr="00D66195" w:rsidRDefault="007220FD" w:rsidP="005A2DA4">
      <w:pPr>
        <w:pStyle w:val="BodyText"/>
      </w:pPr>
      <w:r w:rsidRPr="00D66195">
        <w:t>Wastewater and stormwater systems in New Zealand are exposed to extreme weather events,</w:t>
      </w:r>
      <w:r w:rsidR="005A2DA4">
        <w:t> </w:t>
      </w:r>
      <w:r w:rsidRPr="00D66195">
        <w:t>sea</w:t>
      </w:r>
      <w:r>
        <w:t>-</w:t>
      </w:r>
      <w:r w:rsidRPr="00D66195">
        <w:t>level rise and drought, and this is projected to increase this century under both RCP4.5 and</w:t>
      </w:r>
      <w:r w:rsidR="005A2DA4">
        <w:t> </w:t>
      </w:r>
      <w:r w:rsidRPr="00D66195">
        <w:t>RCP8.5. These climate hazards can lead to inland and coastal flooding, as well as</w:t>
      </w:r>
      <w:r w:rsidR="005A2DA4">
        <w:t> </w:t>
      </w:r>
      <w:r w:rsidRPr="00D66195">
        <w:t xml:space="preserve">coastal erosion. </w:t>
      </w:r>
    </w:p>
    <w:p w14:paraId="02BA36D5" w14:textId="7DDA74AE" w:rsidR="007220FD" w:rsidRPr="00D66195" w:rsidRDefault="007220FD" w:rsidP="005A2DA4">
      <w:pPr>
        <w:pStyle w:val="BodyText"/>
      </w:pPr>
      <w:r>
        <w:t>At present</w:t>
      </w:r>
      <w:r w:rsidRPr="00D66195">
        <w:t>, over 12,600 k</w:t>
      </w:r>
      <w:r>
        <w:t>ilo</w:t>
      </w:r>
      <w:r w:rsidRPr="00D66195">
        <w:t>m</w:t>
      </w:r>
      <w:r>
        <w:t>etres</w:t>
      </w:r>
      <w:r w:rsidRPr="00D66195">
        <w:t xml:space="preserve"> of wastewater and stormwater pipes are estimated to be exposed to inland flooding throughout New Zealand, with approximately 6912 k</w:t>
      </w:r>
      <w:r>
        <w:t>ilo</w:t>
      </w:r>
      <w:r w:rsidRPr="00D66195">
        <w:t>m</w:t>
      </w:r>
      <w:r>
        <w:t>etres</w:t>
      </w:r>
      <w:r w:rsidRPr="00D66195">
        <w:t xml:space="preserve"> of wastewater pipes and 5720 k</w:t>
      </w:r>
      <w:r>
        <w:t>ilo</w:t>
      </w:r>
      <w:r w:rsidRPr="00D66195">
        <w:t>m</w:t>
      </w:r>
      <w:r>
        <w:t>etres</w:t>
      </w:r>
      <w:r w:rsidRPr="00D66195">
        <w:t xml:space="preserve"> of stormwater pipes also exposed</w:t>
      </w:r>
      <w:r>
        <w:t xml:space="preserve"> </w:t>
      </w:r>
      <w:r w:rsidRPr="00D66195">
        <w:t>(Paulik et al, 2019</w:t>
      </w:r>
      <w:r>
        <w:t>a</w:t>
      </w:r>
      <w:r w:rsidRPr="00D66195">
        <w:t>). The greatest exposure is in Auckland, Wellington and Canterbury</w:t>
      </w:r>
      <w:r>
        <w:t xml:space="preserve"> </w:t>
      </w:r>
      <w:r w:rsidRPr="00D66195">
        <w:t>(Paulik et al, 2019</w:t>
      </w:r>
      <w:r>
        <w:t>a</w:t>
      </w:r>
      <w:r w:rsidRPr="00D66195">
        <w:t>). The exposure of wastewater and stormwater pipes to inland flooding may not necessarily imply damage or reduction in levels of service. The exposure analysis currently available provides initial information from which further assessments can be targeted to better understand risk and prioritise adaptation.</w:t>
      </w:r>
    </w:p>
    <w:p w14:paraId="3CD64732" w14:textId="753CFF93" w:rsidR="007220FD" w:rsidRPr="00D66195" w:rsidRDefault="007220FD" w:rsidP="005A2DA4">
      <w:pPr>
        <w:pStyle w:val="BodyText"/>
      </w:pPr>
      <w:r w:rsidRPr="00D66195">
        <w:t xml:space="preserve">Significant lengths of wastewater and stormwater infrastructure are also exposed to coastal flooding across </w:t>
      </w:r>
      <w:r>
        <w:t>a number of</w:t>
      </w:r>
      <w:r w:rsidRPr="00D66195">
        <w:t xml:space="preserve"> regions</w:t>
      </w:r>
      <w:r>
        <w:t xml:space="preserve"> </w:t>
      </w:r>
      <w:r w:rsidRPr="00D66195">
        <w:t>(Paulik et al, 2019b). At present</w:t>
      </w:r>
      <w:r>
        <w:t>-</w:t>
      </w:r>
      <w:r w:rsidRPr="00D66195">
        <w:t>day mean sea level, 760</w:t>
      </w:r>
      <w:r w:rsidR="005A2DA4">
        <w:t> </w:t>
      </w:r>
      <w:r w:rsidRPr="00D66195">
        <w:t>k</w:t>
      </w:r>
      <w:r>
        <w:t>ilo</w:t>
      </w:r>
      <w:r w:rsidRPr="00D66195">
        <w:t>m</w:t>
      </w:r>
      <w:r>
        <w:t>etres</w:t>
      </w:r>
      <w:r w:rsidRPr="00D66195">
        <w:t xml:space="preserve"> of stormwater pipes and 1020 k</w:t>
      </w:r>
      <w:r>
        <w:t>ilo</w:t>
      </w:r>
      <w:r w:rsidRPr="00D66195">
        <w:t>m</w:t>
      </w:r>
      <w:r>
        <w:t>etres</w:t>
      </w:r>
      <w:r w:rsidRPr="00D66195">
        <w:t xml:space="preserve"> of wastewater pipes are exposed to</w:t>
      </w:r>
      <w:r w:rsidR="005A2DA4">
        <w:t> </w:t>
      </w:r>
      <w:r w:rsidRPr="00D66195">
        <w:t>a</w:t>
      </w:r>
      <w:r w:rsidR="005A2DA4">
        <w:t> </w:t>
      </w:r>
      <w:r w:rsidRPr="00D66195">
        <w:t xml:space="preserve">1 per cent </w:t>
      </w:r>
      <w:r>
        <w:t>annual exceedance probability (</w:t>
      </w:r>
      <w:r w:rsidRPr="00D66195">
        <w:t>AEP</w:t>
      </w:r>
      <w:r>
        <w:t>)</w:t>
      </w:r>
      <w:r w:rsidRPr="00D66195">
        <w:t xml:space="preserve"> coastal flood</w:t>
      </w:r>
      <w:r>
        <w:t xml:space="preserve"> </w:t>
      </w:r>
      <w:r w:rsidRPr="00D66195">
        <w:t>(Paulik et al, 2019b). It is estimated that the Canterbury, Wellington, Bay of Plenty and Hawke</w:t>
      </w:r>
      <w:r>
        <w:t>’</w:t>
      </w:r>
      <w:r w:rsidRPr="00D66195">
        <w:t>s Bay regions have the highest lengths of wastewater and stormwater pipes</w:t>
      </w:r>
      <w:r>
        <w:t xml:space="preserve"> </w:t>
      </w:r>
      <w:r w:rsidRPr="00D66195">
        <w:t>exposed to coastal flooding</w:t>
      </w:r>
      <w:r>
        <w:t xml:space="preserve"> </w:t>
      </w:r>
      <w:r w:rsidRPr="00D66195">
        <w:t>(Paulik et al,</w:t>
      </w:r>
      <w:r w:rsidR="005A2DA4">
        <w:t> </w:t>
      </w:r>
      <w:r w:rsidRPr="00D66195">
        <w:t>2019b). Exposure of wastewater and stormwater infrastructure is projected to increase under</w:t>
      </w:r>
      <w:r w:rsidR="005A2DA4">
        <w:t> </w:t>
      </w:r>
      <w:r w:rsidRPr="00D66195">
        <w:t xml:space="preserve">both RCP4.5 and RCP8.5. Under RCP8.5 at 2100, </w:t>
      </w:r>
      <w:r w:rsidR="003727FC">
        <w:t>about</w:t>
      </w:r>
      <w:r w:rsidR="003727FC" w:rsidRPr="00D66195">
        <w:t xml:space="preserve"> </w:t>
      </w:r>
      <w:r w:rsidRPr="00D66195">
        <w:t>1632 k</w:t>
      </w:r>
      <w:r>
        <w:t>ilo</w:t>
      </w:r>
      <w:r w:rsidRPr="00D66195">
        <w:t>m</w:t>
      </w:r>
      <w:r>
        <w:t>etres</w:t>
      </w:r>
      <w:r w:rsidRPr="00D66195">
        <w:t xml:space="preserve"> of stormwater</w:t>
      </w:r>
      <w:r w:rsidR="003727FC">
        <w:t> </w:t>
      </w:r>
      <w:r w:rsidRPr="00D66195">
        <w:t>pipes and 2431 k</w:t>
      </w:r>
      <w:r>
        <w:t>ilo</w:t>
      </w:r>
      <w:r w:rsidRPr="00D66195">
        <w:t>m</w:t>
      </w:r>
      <w:r>
        <w:t>etres</w:t>
      </w:r>
      <w:r w:rsidRPr="00D66195">
        <w:t xml:space="preserve"> of wastewater pipes are projected to be exposed</w:t>
      </w:r>
      <w:r>
        <w:t xml:space="preserve"> </w:t>
      </w:r>
      <w:r w:rsidRPr="00D66195">
        <w:t>(Paulik et al, 2019b).</w:t>
      </w:r>
    </w:p>
    <w:p w14:paraId="03761D64" w14:textId="321F5FCB" w:rsidR="007220FD" w:rsidRPr="00D66195" w:rsidRDefault="007220FD" w:rsidP="005A2DA4">
      <w:pPr>
        <w:pStyle w:val="BodyText"/>
      </w:pPr>
      <w:r w:rsidRPr="00D66195">
        <w:t>In areas where groundwater is tidally influenced, stormwater and wastewater systems will</w:t>
      </w:r>
      <w:r w:rsidR="005A2DA4">
        <w:t> </w:t>
      </w:r>
      <w:r w:rsidRPr="00D66195">
        <w:t>be</w:t>
      </w:r>
      <w:r w:rsidR="005A2DA4">
        <w:t> </w:t>
      </w:r>
      <w:r w:rsidRPr="00D66195">
        <w:t>exposed to ongoing sea</w:t>
      </w:r>
      <w:r>
        <w:t>-</w:t>
      </w:r>
      <w:r w:rsidRPr="00D66195">
        <w:t>level rise. Groundwater levels are poorly understood in New</w:t>
      </w:r>
      <w:r w:rsidR="005A2DA4">
        <w:t> </w:t>
      </w:r>
      <w:r w:rsidRPr="00D66195">
        <w:t xml:space="preserve">Zealand, as </w:t>
      </w:r>
      <w:r w:rsidR="003727FC">
        <w:t>few</w:t>
      </w:r>
      <w:r w:rsidR="003727FC" w:rsidRPr="00D66195">
        <w:t xml:space="preserve"> </w:t>
      </w:r>
      <w:r w:rsidRPr="00D66195">
        <w:t xml:space="preserve">data </w:t>
      </w:r>
      <w:r w:rsidR="003727FC">
        <w:t>are</w:t>
      </w:r>
      <w:r w:rsidRPr="00D66195">
        <w:t xml:space="preserve"> available</w:t>
      </w:r>
      <w:r w:rsidR="003727FC">
        <w:t>;</w:t>
      </w:r>
      <w:r w:rsidRPr="00D66195">
        <w:t xml:space="preserve"> however</w:t>
      </w:r>
      <w:r w:rsidR="003727FC">
        <w:t>,</w:t>
      </w:r>
      <w:r w:rsidRPr="00D66195">
        <w:t xml:space="preserve"> a number of areas </w:t>
      </w:r>
      <w:r w:rsidR="003727FC">
        <w:t xml:space="preserve">are </w:t>
      </w:r>
      <w:r w:rsidRPr="00D66195">
        <w:t xml:space="preserve">known </w:t>
      </w:r>
      <w:r>
        <w:t>to have</w:t>
      </w:r>
      <w:r w:rsidR="005A2DA4">
        <w:t> </w:t>
      </w:r>
      <w:r w:rsidRPr="00D66195">
        <w:t>high groundwater levels, including Tauranga, Christchurch and Dunedin</w:t>
      </w:r>
      <w:r>
        <w:t xml:space="preserve"> </w:t>
      </w:r>
      <w:r w:rsidRPr="00D66195">
        <w:t>(Tauranga City</w:t>
      </w:r>
      <w:r w:rsidR="005A2DA4">
        <w:t> </w:t>
      </w:r>
      <w:r w:rsidRPr="00D66195">
        <w:t>Council,</w:t>
      </w:r>
      <w:r w:rsidR="005A2DA4">
        <w:t> </w:t>
      </w:r>
      <w:r w:rsidRPr="00D66195">
        <w:t xml:space="preserve">2019). </w:t>
      </w:r>
    </w:p>
    <w:p w14:paraId="65522FBC" w14:textId="05C7B0B1" w:rsidR="007220FD" w:rsidRPr="00D66195" w:rsidRDefault="007220FD" w:rsidP="005A2DA4">
      <w:pPr>
        <w:pStyle w:val="BodyText"/>
      </w:pPr>
      <w:r w:rsidRPr="00D66195">
        <w:t>There are a number of low-lying wastewater treatment plants around New Zealand. These will</w:t>
      </w:r>
      <w:r w:rsidR="005A2DA4">
        <w:t> </w:t>
      </w:r>
      <w:r w:rsidRPr="00D66195">
        <w:t>be significantly exposed to coastal flooding (due to sea</w:t>
      </w:r>
      <w:r>
        <w:t>-</w:t>
      </w:r>
      <w:r w:rsidRPr="00D66195">
        <w:t>level rise and storm surges), coastal</w:t>
      </w:r>
      <w:r w:rsidR="005A2DA4">
        <w:t> </w:t>
      </w:r>
      <w:r w:rsidRPr="00D66195">
        <w:t>erosion and rising groundwater. Many of the country’s largest treatment plants (by</w:t>
      </w:r>
      <w:r w:rsidR="005A2DA4">
        <w:t> </w:t>
      </w:r>
      <w:r w:rsidRPr="00D66195">
        <w:t>treatment volume) are close to the coast and discharge to riverine, coastal or harbour environments</w:t>
      </w:r>
      <w:r>
        <w:t xml:space="preserve"> </w:t>
      </w:r>
      <w:r w:rsidRPr="00D66195">
        <w:t>(Hughes et al, 2019).</w:t>
      </w:r>
    </w:p>
    <w:p w14:paraId="1CFE3829" w14:textId="27426445" w:rsidR="007220FD" w:rsidRPr="00D66195" w:rsidRDefault="007220FD" w:rsidP="005A2DA4">
      <w:pPr>
        <w:pStyle w:val="BodyText"/>
      </w:pPr>
      <w:r w:rsidRPr="00D66195">
        <w:t xml:space="preserve">Wastewater and stormwater infrastructure </w:t>
      </w:r>
      <w:r w:rsidR="00D76251">
        <w:t>is</w:t>
      </w:r>
      <w:r w:rsidR="00D76251" w:rsidRPr="00D66195">
        <w:t xml:space="preserve"> </w:t>
      </w:r>
      <w:r w:rsidRPr="00D66195">
        <w:t>exposed to extreme weather events and associated heavy rainfall. In general, stormwater infrastructure is not designed for the projected increase in flows and volumes due to climate change</w:t>
      </w:r>
      <w:r>
        <w:t xml:space="preserve"> </w:t>
      </w:r>
      <w:r w:rsidRPr="00D66195">
        <w:t xml:space="preserve">(White et al, 2017b). In addition, extreme rainfall can infiltrate wastewater systems and result in wastewater overflows entering receiving environments. This </w:t>
      </w:r>
      <w:r w:rsidR="00D76251">
        <w:t>occurs</w:t>
      </w:r>
      <w:r w:rsidRPr="00D66195">
        <w:t xml:space="preserve"> regular</w:t>
      </w:r>
      <w:r w:rsidR="00D76251">
        <w:t>ly</w:t>
      </w:r>
      <w:r w:rsidRPr="00D66195">
        <w:t xml:space="preserve"> in a number</w:t>
      </w:r>
      <w:r w:rsidR="005A2DA4">
        <w:t> </w:t>
      </w:r>
      <w:r w:rsidRPr="00D66195">
        <w:t>of cities and towns, including Auckland, where wastewater discharges to Auckland beaches in storm events</w:t>
      </w:r>
      <w:r>
        <w:t xml:space="preserve"> </w:t>
      </w:r>
      <w:r w:rsidRPr="00D66195">
        <w:t xml:space="preserve">(White et al, 2017b). </w:t>
      </w:r>
    </w:p>
    <w:p w14:paraId="5FBD2FD8" w14:textId="4799981A" w:rsidR="007220FD" w:rsidRPr="00D66195" w:rsidRDefault="007220FD" w:rsidP="005A2DA4">
      <w:pPr>
        <w:pStyle w:val="BodyText"/>
      </w:pPr>
      <w:r w:rsidRPr="00D66195">
        <w:t xml:space="preserve">At present, New Zealand is yet to experience drought </w:t>
      </w:r>
      <w:r w:rsidR="00F11612">
        <w:t>that is long enough</w:t>
      </w:r>
      <w:r w:rsidR="00F11612" w:rsidRPr="00D66195">
        <w:t xml:space="preserve"> </w:t>
      </w:r>
      <w:r w:rsidRPr="00D66195">
        <w:t>to impact wastewater and stormwater systems</w:t>
      </w:r>
      <w:r>
        <w:t xml:space="preserve"> </w:t>
      </w:r>
      <w:r w:rsidRPr="00D66195">
        <w:t>(White et al, 2017b). Drought severity is projected to</w:t>
      </w:r>
      <w:r w:rsidR="005A2DA4">
        <w:t> </w:t>
      </w:r>
      <w:r w:rsidRPr="00D66195">
        <w:t xml:space="preserve">increase due to climate change under both RCP4.5 and RCP8.5, and </w:t>
      </w:r>
      <w:r>
        <w:t>so</w:t>
      </w:r>
      <w:r w:rsidRPr="00D66195">
        <w:t xml:space="preserve"> exposure of these</w:t>
      </w:r>
      <w:r w:rsidR="005A2DA4">
        <w:t> </w:t>
      </w:r>
      <w:r w:rsidRPr="00D66195">
        <w:t>systems is also likely to increase.</w:t>
      </w:r>
    </w:p>
    <w:p w14:paraId="77E15F16" w14:textId="77777777" w:rsidR="007220FD" w:rsidRPr="00D66195" w:rsidRDefault="007220FD" w:rsidP="005A2DA4">
      <w:pPr>
        <w:pStyle w:val="Heading4"/>
      </w:pPr>
      <w:r w:rsidRPr="00D66195">
        <w:lastRenderedPageBreak/>
        <w:t>Sensitivity</w:t>
      </w:r>
    </w:p>
    <w:p w14:paraId="1C09C53B" w14:textId="781F9C1E" w:rsidR="007220FD" w:rsidRPr="00D66195" w:rsidRDefault="007220FD" w:rsidP="005A2DA4">
      <w:pPr>
        <w:pStyle w:val="BodyText"/>
      </w:pPr>
      <w:r w:rsidRPr="00D66195">
        <w:t>Most urban areas in New Zealand have ag</w:t>
      </w:r>
      <w:r w:rsidR="00F11612">
        <w:t>e</w:t>
      </w:r>
      <w:r w:rsidRPr="00D66195">
        <w:t xml:space="preserve">ing networks that </w:t>
      </w:r>
      <w:r>
        <w:t>need</w:t>
      </w:r>
      <w:r w:rsidRPr="00D66195">
        <w:t xml:space="preserve"> significant investment to </w:t>
      </w:r>
      <w:r>
        <w:t xml:space="preserve">continue to </w:t>
      </w:r>
      <w:r w:rsidRPr="00D66195">
        <w:t xml:space="preserve">provide acceptable levels of service </w:t>
      </w:r>
      <w:r>
        <w:t>(National Infrastructure Unit, 2015)</w:t>
      </w:r>
      <w:r w:rsidRPr="00D66195">
        <w:t>. Older infrastructure is more sensitive to climate</w:t>
      </w:r>
      <w:r w:rsidR="00320CD0">
        <w:t xml:space="preserve"> change</w:t>
      </w:r>
      <w:r w:rsidRPr="00D66195">
        <w:t xml:space="preserve"> impacts, in terms of</w:t>
      </w:r>
      <w:r w:rsidR="00F11612" w:rsidRPr="00F11612">
        <w:t xml:space="preserve"> </w:t>
      </w:r>
      <w:r w:rsidR="00F11612" w:rsidRPr="00D66195">
        <w:t>both</w:t>
      </w:r>
      <w:r w:rsidRPr="00D66195">
        <w:t xml:space="preserve"> physical damage and operational performance</w:t>
      </w:r>
      <w:r>
        <w:t xml:space="preserve"> </w:t>
      </w:r>
      <w:r w:rsidRPr="00D66195">
        <w:t>(White et al, 2017b).</w:t>
      </w:r>
    </w:p>
    <w:p w14:paraId="3DE03430" w14:textId="6F46C5C3" w:rsidR="007220FD" w:rsidRPr="00D66195" w:rsidRDefault="007220FD" w:rsidP="005A2DA4">
      <w:pPr>
        <w:pStyle w:val="BodyText"/>
      </w:pPr>
      <w:r w:rsidRPr="00D66195">
        <w:t>The infiltration of groundwater into storm and wastewater systems</w:t>
      </w:r>
      <w:r w:rsidR="00F11612" w:rsidRPr="00D66195">
        <w:t xml:space="preserve"> due to sea</w:t>
      </w:r>
      <w:r w:rsidR="00F11612">
        <w:t>-</w:t>
      </w:r>
      <w:r w:rsidR="00F11612" w:rsidRPr="00D66195">
        <w:t>level rise</w:t>
      </w:r>
      <w:r w:rsidRPr="00D66195">
        <w:t xml:space="preserve"> will lead to increased flow volumes and salinity, which has potential to affect the performance of wastewater and stormwater systems. Sal</w:t>
      </w:r>
      <w:r>
        <w:t>t</w:t>
      </w:r>
      <w:r w:rsidRPr="00D66195">
        <w:t>water can accelerate</w:t>
      </w:r>
      <w:r w:rsidR="00F11612" w:rsidRPr="00F11612">
        <w:t xml:space="preserve"> </w:t>
      </w:r>
      <w:r w:rsidR="00F11612" w:rsidRPr="00D66195">
        <w:t>corrosion</w:t>
      </w:r>
      <w:r w:rsidR="00F11612">
        <w:t xml:space="preserve"> of</w:t>
      </w:r>
      <w:r w:rsidRPr="00D66195">
        <w:t xml:space="preserve"> pipe, pump and treatment systems, and potentially reduce treatment plant performance</w:t>
      </w:r>
      <w:r>
        <w:t xml:space="preserve"> </w:t>
      </w:r>
      <w:r w:rsidRPr="00D66195">
        <w:t>(Hughes et al, 2019).</w:t>
      </w:r>
      <w:r w:rsidRPr="00D66195" w:rsidDel="004008E0">
        <w:t xml:space="preserve"> </w:t>
      </w:r>
    </w:p>
    <w:p w14:paraId="5D3EE16A" w14:textId="77777777" w:rsidR="007220FD" w:rsidRPr="00D66195" w:rsidRDefault="007220FD" w:rsidP="005A2DA4">
      <w:pPr>
        <w:pStyle w:val="BodyText"/>
      </w:pPr>
      <w:r w:rsidRPr="00D66195">
        <w:t>Severe droughts can impact buried pipelines through land subsidence and cracking. Droughts</w:t>
      </w:r>
      <w:r w:rsidR="005A2DA4">
        <w:t> </w:t>
      </w:r>
      <w:r w:rsidRPr="00D66195">
        <w:t xml:space="preserve">can also impact wastewater systems </w:t>
      </w:r>
      <w:r>
        <w:t>by reducing</w:t>
      </w:r>
      <w:r w:rsidRPr="00D66195">
        <w:t xml:space="preserve"> inflows (</w:t>
      </w:r>
      <w:r>
        <w:t>intensified</w:t>
      </w:r>
      <w:r w:rsidRPr="00D66195">
        <w:t xml:space="preserve"> by potential water restrictions), resulting in solids building up in pipes</w:t>
      </w:r>
      <w:r>
        <w:t>,</w:t>
      </w:r>
      <w:r w:rsidRPr="00D66195">
        <w:t xml:space="preserve"> and more concentrated wastewater flows. This results in oxygen-poor environments </w:t>
      </w:r>
      <w:r>
        <w:t xml:space="preserve">that </w:t>
      </w:r>
      <w:r w:rsidRPr="00D66195">
        <w:t>encourag</w:t>
      </w:r>
      <w:r>
        <w:t>e</w:t>
      </w:r>
      <w:r w:rsidRPr="00D66195">
        <w:t xml:space="preserve"> the growth of anaerobic bacteria in wastewater systems</w:t>
      </w:r>
      <w:r>
        <w:t>,</w:t>
      </w:r>
      <w:r w:rsidRPr="00D66195">
        <w:t xml:space="preserve"> lead</w:t>
      </w:r>
      <w:r>
        <w:t>ing</w:t>
      </w:r>
      <w:r w:rsidRPr="00D66195">
        <w:t xml:space="preserve"> to deterioration of concrete and steel pipes</w:t>
      </w:r>
      <w:r>
        <w:t xml:space="preserve"> </w:t>
      </w:r>
      <w:r w:rsidRPr="00D66195">
        <w:t>(Chappelle et al, 2019).</w:t>
      </w:r>
    </w:p>
    <w:p w14:paraId="505A8064" w14:textId="1DC23B38" w:rsidR="007220FD" w:rsidRPr="00D66195" w:rsidRDefault="007220FD" w:rsidP="005A2DA4">
      <w:pPr>
        <w:pStyle w:val="BodyText"/>
      </w:pPr>
      <w:r w:rsidRPr="00D66195">
        <w:t>Often the discharge points of storm</w:t>
      </w:r>
      <w:r w:rsidR="002E7533">
        <w:t>water</w:t>
      </w:r>
      <w:r w:rsidRPr="00D66195">
        <w:t xml:space="preserve"> and wastewater systems are at the lowest elevation of</w:t>
      </w:r>
      <w:r w:rsidR="00A35D7A">
        <w:t> </w:t>
      </w:r>
      <w:r w:rsidRPr="00D66195">
        <w:t>populated areas</w:t>
      </w:r>
      <w:r>
        <w:t>,</w:t>
      </w:r>
      <w:r w:rsidRPr="00D66195">
        <w:t xml:space="preserve"> making them particularly sensitive to coastal erosion and inundation</w:t>
      </w:r>
      <w:r>
        <w:t xml:space="preserve"> </w:t>
      </w:r>
      <w:r w:rsidR="002E7533">
        <w:t>(</w:t>
      </w:r>
      <w:r w:rsidRPr="00D66195">
        <w:t>White</w:t>
      </w:r>
      <w:r w:rsidR="00A35D7A">
        <w:t> </w:t>
      </w:r>
      <w:r w:rsidRPr="00D66195">
        <w:t>et</w:t>
      </w:r>
      <w:r w:rsidR="005A2DA4">
        <w:t> </w:t>
      </w:r>
      <w:r w:rsidRPr="00D66195">
        <w:t>al, 2017b</w:t>
      </w:r>
      <w:r w:rsidR="002E7533">
        <w:t>)</w:t>
      </w:r>
      <w:r w:rsidRPr="00D66195">
        <w:t xml:space="preserve">. </w:t>
      </w:r>
    </w:p>
    <w:p w14:paraId="3AFC50D9" w14:textId="22EE6279" w:rsidR="007220FD" w:rsidRPr="00D66195" w:rsidRDefault="007220FD" w:rsidP="005A2DA4">
      <w:pPr>
        <w:pStyle w:val="BodyText"/>
      </w:pPr>
      <w:r w:rsidRPr="00D66195">
        <w:t xml:space="preserve">The nature of the system will also determine its ability to cope </w:t>
      </w:r>
      <w:r w:rsidR="002E7533">
        <w:t xml:space="preserve">with </w:t>
      </w:r>
      <w:r w:rsidRPr="00D66195">
        <w:t xml:space="preserve">and adapt </w:t>
      </w:r>
      <w:r w:rsidR="002E7533">
        <w:t>to</w:t>
      </w:r>
      <w:r w:rsidR="002E7533" w:rsidRPr="00D66195">
        <w:t xml:space="preserve"> </w:t>
      </w:r>
      <w:r w:rsidRPr="00D66195">
        <w:t xml:space="preserve">climate change. Smaller systems, especially in densely populated areas, will be more sensitive to increased rainfall and extreme weather compared </w:t>
      </w:r>
      <w:r w:rsidR="002E7533">
        <w:t>with</w:t>
      </w:r>
      <w:r w:rsidR="002E7533" w:rsidRPr="00D66195">
        <w:t xml:space="preserve"> </w:t>
      </w:r>
      <w:r w:rsidRPr="00D66195">
        <w:t>larger systems with spare treatment capacity</w:t>
      </w:r>
      <w:r>
        <w:t xml:space="preserve"> </w:t>
      </w:r>
      <w:r w:rsidRPr="00D66195">
        <w:t xml:space="preserve">(Hughes et al, 2019). </w:t>
      </w:r>
    </w:p>
    <w:p w14:paraId="7CB66A79" w14:textId="77777777" w:rsidR="007220FD" w:rsidRPr="00D66195" w:rsidRDefault="007220FD" w:rsidP="005A2DA4">
      <w:pPr>
        <w:pStyle w:val="Heading4"/>
      </w:pPr>
      <w:r w:rsidRPr="00D66195">
        <w:t>Adaptive capacity</w:t>
      </w:r>
    </w:p>
    <w:p w14:paraId="7D1F9565" w14:textId="5C5DD9C3" w:rsidR="007220FD" w:rsidRPr="00D66195" w:rsidRDefault="007220FD" w:rsidP="005A2DA4">
      <w:pPr>
        <w:pStyle w:val="BodyText"/>
      </w:pPr>
      <w:r w:rsidRPr="00D66195">
        <w:t xml:space="preserve">In general, the adaptive capacity of wastewater and stormwater systems is considered low. Most towns have ageing networks </w:t>
      </w:r>
      <w:r>
        <w:t>that</w:t>
      </w:r>
      <w:r w:rsidRPr="00D66195">
        <w:t xml:space="preserve"> are in poor condition and undersized </w:t>
      </w:r>
      <w:r>
        <w:t xml:space="preserve">compared </w:t>
      </w:r>
      <w:r w:rsidR="002E7533">
        <w:t>with</w:t>
      </w:r>
      <w:r w:rsidR="002E7533" w:rsidRPr="00D66195">
        <w:t xml:space="preserve"> </w:t>
      </w:r>
      <w:r w:rsidRPr="00D66195">
        <w:t xml:space="preserve">required design standards (for example, to cope with increasing rainfall). </w:t>
      </w:r>
      <w:r w:rsidR="002E7533">
        <w:t>Although</w:t>
      </w:r>
      <w:r w:rsidR="002E7533" w:rsidRPr="00D66195">
        <w:t xml:space="preserve"> </w:t>
      </w:r>
      <w:r w:rsidRPr="00D66195">
        <w:t xml:space="preserve">retrofit is possible, this will be costly and many councils are financially constrained. </w:t>
      </w:r>
    </w:p>
    <w:p w14:paraId="3FB34432" w14:textId="29B4926D" w:rsidR="007220FD" w:rsidRPr="00D66195" w:rsidRDefault="007220FD" w:rsidP="005A2DA4">
      <w:pPr>
        <w:pStyle w:val="BodyText"/>
      </w:pPr>
      <w:r w:rsidRPr="00D66195">
        <w:t>Where councils have begun to implement best</w:t>
      </w:r>
      <w:r w:rsidR="002E7533">
        <w:t>-</w:t>
      </w:r>
      <w:r w:rsidRPr="00D66195">
        <w:t>practice approaches (such as water</w:t>
      </w:r>
      <w:r>
        <w:t>-</w:t>
      </w:r>
      <w:r w:rsidRPr="00D66195">
        <w:t xml:space="preserve">sensitive design approaches to manage stormwater), adaptive capacity will be higher. </w:t>
      </w:r>
      <w:r w:rsidR="002E7533">
        <w:t>S</w:t>
      </w:r>
      <w:r w:rsidRPr="00D66195">
        <w:t xml:space="preserve">ystems </w:t>
      </w:r>
      <w:r w:rsidR="002E7533">
        <w:t xml:space="preserve">that follow these approaches </w:t>
      </w:r>
      <w:r w:rsidRPr="00D66195">
        <w:t xml:space="preserve">are more tolerant of extremes. </w:t>
      </w:r>
      <w:r w:rsidR="002E7533">
        <w:t>Notably,</w:t>
      </w:r>
      <w:r w:rsidRPr="00D66195">
        <w:t xml:space="preserve"> current design standards vary around New Zealand, </w:t>
      </w:r>
      <w:r w:rsidR="002E7533">
        <w:t>as do</w:t>
      </w:r>
      <w:r w:rsidRPr="00D66195">
        <w:t xml:space="preserve"> the capability and resourcing capacity of councils, contractors and designers to implement changes</w:t>
      </w:r>
      <w:r>
        <w:t xml:space="preserve"> </w:t>
      </w:r>
      <w:r w:rsidRPr="00D66195">
        <w:t xml:space="preserve">(Hughes et al, 2019), impacting the adaptive capacity of the broader wastewater and stormwater industry. </w:t>
      </w:r>
    </w:p>
    <w:p w14:paraId="5B4BF96B" w14:textId="3DD558FD" w:rsidR="007220FD" w:rsidRPr="00D66195" w:rsidRDefault="007220FD" w:rsidP="005A2DA4">
      <w:pPr>
        <w:pStyle w:val="BodyText"/>
      </w:pPr>
      <w:r w:rsidRPr="00D66195">
        <w:t>Wastewater treatment plants also have a low adaptive capacity. Their location is constrained by the networks that serve them. Both rising seas and groundwater levels place pressure on these important assets</w:t>
      </w:r>
      <w:r>
        <w:t>,</w:t>
      </w:r>
      <w:r w:rsidRPr="00D66195">
        <w:t xml:space="preserve"> and drive a need </w:t>
      </w:r>
      <w:r>
        <w:t>for</w:t>
      </w:r>
      <w:r w:rsidRPr="00D66195">
        <w:t xml:space="preserve"> strategies to defend and accommodate the hazard in the short term</w:t>
      </w:r>
      <w:r w:rsidR="002E7533">
        <w:t>, allowing time for</w:t>
      </w:r>
      <w:r w:rsidRPr="00D66195">
        <w:t xml:space="preserve"> adaptive approaches </w:t>
      </w:r>
      <w:r w:rsidR="002E7533">
        <w:t xml:space="preserve">to </w:t>
      </w:r>
      <w:r w:rsidRPr="00D66195">
        <w:t>be deployed.</w:t>
      </w:r>
    </w:p>
    <w:p w14:paraId="0CAC741D" w14:textId="77777777" w:rsidR="007220FD" w:rsidRPr="00D66195" w:rsidRDefault="007220FD" w:rsidP="005A2DA4">
      <w:pPr>
        <w:pStyle w:val="Heading4"/>
      </w:pPr>
      <w:r w:rsidRPr="00D66195">
        <w:t>Consequence</w:t>
      </w:r>
    </w:p>
    <w:p w14:paraId="4EEF21C6" w14:textId="7C4D4016" w:rsidR="007220FD" w:rsidRPr="00D66195" w:rsidRDefault="002E7533" w:rsidP="005A2DA4">
      <w:pPr>
        <w:pStyle w:val="BodyText"/>
      </w:pPr>
      <w:r>
        <w:t>S</w:t>
      </w:r>
      <w:r w:rsidR="007220FD" w:rsidRPr="00D66195">
        <w:t>ignificant lengths of wastewater and stormwater networks across New Zealand are exposed and sensitive to climate hazards. This could result in significant disruptions and cascading consequences to communities</w:t>
      </w:r>
      <w:r w:rsidR="007220FD">
        <w:t>,</w:t>
      </w:r>
      <w:r w:rsidR="007220FD" w:rsidRPr="00D66195">
        <w:t xml:space="preserve"> which will increase over time</w:t>
      </w:r>
      <w:r w:rsidR="007220FD">
        <w:t xml:space="preserve"> </w:t>
      </w:r>
      <w:r w:rsidR="007220FD" w:rsidRPr="00D66195">
        <w:t xml:space="preserve">(Paulik et al, 2019a, 2019b). </w:t>
      </w:r>
    </w:p>
    <w:p w14:paraId="46EF8D55" w14:textId="1DA01ADB" w:rsidR="007220FD" w:rsidRPr="00D66195" w:rsidRDefault="007220FD" w:rsidP="005A2DA4">
      <w:pPr>
        <w:pStyle w:val="BodyText"/>
      </w:pPr>
      <w:r w:rsidRPr="00D66195">
        <w:lastRenderedPageBreak/>
        <w:t>Inland and coastal flooding will lead to increases in inflow and infiltration of surface and groundwater into wastewater systems and treatment plants. This will increas</w:t>
      </w:r>
      <w:r>
        <w:t>e the</w:t>
      </w:r>
      <w:r w:rsidRPr="00D66195">
        <w:t xml:space="preserve"> frequency of uncontrolled wastewater discharges</w:t>
      </w:r>
      <w:r>
        <w:t>,</w:t>
      </w:r>
      <w:r w:rsidRPr="00D66195">
        <w:t xml:space="preserve"> and instances of untreated human and industrial waste, toxic material and debris being discharged into receiving environments</w:t>
      </w:r>
      <w:r>
        <w:t xml:space="preserve"> </w:t>
      </w:r>
      <w:r w:rsidRPr="00D66195">
        <w:t>(</w:t>
      </w:r>
      <w:r w:rsidR="00132B9E">
        <w:t>American Progress</w:t>
      </w:r>
      <w:r w:rsidR="00132B9E" w:rsidRPr="00D66195">
        <w:t>, 2014</w:t>
      </w:r>
      <w:r w:rsidR="00132B9E">
        <w:t xml:space="preserve">; </w:t>
      </w:r>
      <w:r w:rsidRPr="00D66195">
        <w:t>Watercare, 2020). Communities located near enclosed harbours or estuaries will</w:t>
      </w:r>
      <w:r w:rsidR="005A2DA4">
        <w:t> </w:t>
      </w:r>
      <w:r w:rsidRPr="00D66195">
        <w:t>potentially be at the highest risk from public health impacts and loss of amenity value</w:t>
      </w:r>
      <w:r>
        <w:t xml:space="preserve"> </w:t>
      </w:r>
      <w:r w:rsidRPr="00D66195">
        <w:t>(Hughes et al, 2019). As wastewater treatment plants are not designed to remove high concentrations of salts, salinity impacts from rising groundwater may require more advanced</w:t>
      </w:r>
      <w:r w:rsidR="005A2DA4">
        <w:t> </w:t>
      </w:r>
      <w:r w:rsidRPr="00D66195">
        <w:t>treatment processes</w:t>
      </w:r>
      <w:r>
        <w:t xml:space="preserve"> </w:t>
      </w:r>
      <w:r w:rsidRPr="00D66195">
        <w:t>(Chappelle et al, 2019; Lechevallier, 201</w:t>
      </w:r>
      <w:r w:rsidR="003567A7">
        <w:t>4</w:t>
      </w:r>
      <w:r w:rsidRPr="00D66195">
        <w:t>).</w:t>
      </w:r>
      <w:r w:rsidR="00D225BA">
        <w:t xml:space="preserve"> </w:t>
      </w:r>
    </w:p>
    <w:p w14:paraId="6F0DDF00" w14:textId="31DBC590" w:rsidR="007220FD" w:rsidRPr="00D66195" w:rsidRDefault="007220FD" w:rsidP="005A2DA4">
      <w:pPr>
        <w:pStyle w:val="BodyText"/>
      </w:pPr>
      <w:r w:rsidRPr="00D66195">
        <w:t xml:space="preserve">Similarly, the increased frequency and magnitude of flood events associated with climate change could have significant impacts on stormwater systems. </w:t>
      </w:r>
      <w:r>
        <w:t>As well as</w:t>
      </w:r>
      <w:r w:rsidRPr="00D66195">
        <w:t xml:space="preserve"> the physical damage,</w:t>
      </w:r>
      <w:r w:rsidR="005A2DA4">
        <w:t> </w:t>
      </w:r>
      <w:r w:rsidRPr="00D66195">
        <w:t>the capacity of systems could be overwhelmed, resulting in reduced levels of service,</w:t>
      </w:r>
      <w:r w:rsidR="005A2DA4">
        <w:t> </w:t>
      </w:r>
      <w:r w:rsidRPr="00D66195">
        <w:t>disruption to communities</w:t>
      </w:r>
      <w:r>
        <w:t>,</w:t>
      </w:r>
      <w:r w:rsidRPr="00D66195">
        <w:t xml:space="preserve"> and the mobilisation of contaminants into receiving environments</w:t>
      </w:r>
      <w:r>
        <w:t xml:space="preserve"> </w:t>
      </w:r>
      <w:r w:rsidRPr="00D66195">
        <w:t xml:space="preserve">(Hughes et al, 2019). </w:t>
      </w:r>
      <w:r>
        <w:t>Further</w:t>
      </w:r>
      <w:r w:rsidRPr="00D66195">
        <w:t xml:space="preserve">, the failure of stormwater systems could </w:t>
      </w:r>
      <w:r w:rsidR="00CC6618">
        <w:t>have</w:t>
      </w:r>
      <w:r w:rsidRPr="00D66195">
        <w:t xml:space="preserve"> further flooding impacts, including </w:t>
      </w:r>
      <w:r w:rsidR="00CC6618">
        <w:t>on</w:t>
      </w:r>
      <w:r w:rsidR="00CC6618" w:rsidRPr="00D66195">
        <w:t xml:space="preserve"> </w:t>
      </w:r>
      <w:r w:rsidRPr="00D66195">
        <w:t>transportation infrastructure</w:t>
      </w:r>
      <w:r>
        <w:t xml:space="preserve"> </w:t>
      </w:r>
      <w:r w:rsidRPr="00D66195">
        <w:t>(White et al, 2017b). The consequence</w:t>
      </w:r>
      <w:r>
        <w:t>s</w:t>
      </w:r>
      <w:r w:rsidRPr="00D66195">
        <w:t xml:space="preserve"> will be </w:t>
      </w:r>
      <w:r>
        <w:t>worse</w:t>
      </w:r>
      <w:r w:rsidRPr="00D66195">
        <w:t xml:space="preserve"> in low-lying areas with low-gradient systems. Sea</w:t>
      </w:r>
      <w:r>
        <w:t>-</w:t>
      </w:r>
      <w:r w:rsidRPr="00D66195">
        <w:t>level rise and associated groundwater rise could more severely impact these systems, exacerbat</w:t>
      </w:r>
      <w:r>
        <w:t>ing</w:t>
      </w:r>
      <w:r w:rsidRPr="00D66195">
        <w:t xml:space="preserve"> flooding within communities.</w:t>
      </w:r>
    </w:p>
    <w:p w14:paraId="0230FD23" w14:textId="075A301D" w:rsidR="007220FD" w:rsidRPr="00D66195" w:rsidRDefault="007220FD" w:rsidP="005A2DA4">
      <w:pPr>
        <w:pStyle w:val="BodyText"/>
      </w:pPr>
      <w:r w:rsidRPr="00D66195">
        <w:t xml:space="preserve">Severe drought can </w:t>
      </w:r>
      <w:r w:rsidR="00CC6618">
        <w:t>have</w:t>
      </w:r>
      <w:r w:rsidRPr="00D66195">
        <w:t xml:space="preserve"> a range of physical and operational impacts on wastewater and stormwater pipelines. Wastewater impacts can adversely affect </w:t>
      </w:r>
      <w:r>
        <w:t xml:space="preserve">the </w:t>
      </w:r>
      <w:r w:rsidRPr="00D66195">
        <w:t>receiving environment through poorly treated wastewater being discharged</w:t>
      </w:r>
      <w:r>
        <w:t>, with</w:t>
      </w:r>
      <w:r w:rsidRPr="00D66195">
        <w:t xml:space="preserve"> significant consequences for ecosystems and communities </w:t>
      </w:r>
      <w:r>
        <w:t xml:space="preserve">that </w:t>
      </w:r>
      <w:r w:rsidRPr="00D66195">
        <w:t>rely on those environments. With increasing frequency and</w:t>
      </w:r>
      <w:r w:rsidR="005A2DA4">
        <w:t> </w:t>
      </w:r>
      <w:r w:rsidRPr="00D66195">
        <w:t xml:space="preserve">severity of droughts, </w:t>
      </w:r>
      <w:r>
        <w:t xml:space="preserve">there may be </w:t>
      </w:r>
      <w:r w:rsidRPr="00D66195">
        <w:t>cracking and ground subsidence</w:t>
      </w:r>
      <w:r>
        <w:t>,</w:t>
      </w:r>
      <w:r w:rsidRPr="00D66195">
        <w:t xml:space="preserve"> along with other operational impacts</w:t>
      </w:r>
      <w:r>
        <w:t xml:space="preserve">, </w:t>
      </w:r>
      <w:r w:rsidRPr="00D66195">
        <w:t>result</w:t>
      </w:r>
      <w:r>
        <w:t>ing</w:t>
      </w:r>
      <w:r w:rsidRPr="00D66195">
        <w:t xml:space="preserve"> in </w:t>
      </w:r>
      <w:r>
        <w:t>the need for extra</w:t>
      </w:r>
      <w:r w:rsidRPr="00D66195">
        <w:t xml:space="preserve"> maintenance to protect </w:t>
      </w:r>
      <w:r>
        <w:t>service</w:t>
      </w:r>
      <w:r w:rsidRPr="00D66195">
        <w:t xml:space="preserve"> levels</w:t>
      </w:r>
      <w:r>
        <w:t xml:space="preserve"> </w:t>
      </w:r>
      <w:r w:rsidRPr="00D66195">
        <w:t>(White et al, 2017b).</w:t>
      </w:r>
    </w:p>
    <w:p w14:paraId="2C6BDE30" w14:textId="50E6C145" w:rsidR="007220FD" w:rsidRPr="00D66195" w:rsidRDefault="007220FD" w:rsidP="005A2DA4">
      <w:pPr>
        <w:pStyle w:val="BodyText"/>
      </w:pPr>
      <w:r w:rsidRPr="00D66195">
        <w:t xml:space="preserve">The </w:t>
      </w:r>
      <w:r>
        <w:t xml:space="preserve">potential </w:t>
      </w:r>
      <w:r w:rsidRPr="00D66195">
        <w:t xml:space="preserve">consequences for Māori are significant. These </w:t>
      </w:r>
      <w:r>
        <w:t>include</w:t>
      </w:r>
      <w:r w:rsidRPr="00D66195">
        <w:t xml:space="preserve"> the contamination and consequential reduced mauri (life</w:t>
      </w:r>
      <w:r w:rsidR="00320CD0">
        <w:t xml:space="preserve"> </w:t>
      </w:r>
      <w:r w:rsidRPr="00D66195">
        <w:t>force) of bodies of water</w:t>
      </w:r>
      <w:r>
        <w:t xml:space="preserve"> </w:t>
      </w:r>
      <w:r w:rsidRPr="00D66195">
        <w:t xml:space="preserve">(Manning </w:t>
      </w:r>
      <w:r>
        <w:t>et al,</w:t>
      </w:r>
      <w:r w:rsidRPr="00D66195">
        <w:t xml:space="preserve"> 2015)</w:t>
      </w:r>
      <w:r>
        <w:t>,</w:t>
      </w:r>
      <w:r w:rsidRPr="00D66195">
        <w:t xml:space="preserve"> </w:t>
      </w:r>
      <w:r>
        <w:t xml:space="preserve">and </w:t>
      </w:r>
      <w:r w:rsidRPr="00D66195">
        <w:t>diminish</w:t>
      </w:r>
      <w:r>
        <w:t>ed</w:t>
      </w:r>
      <w:r w:rsidRPr="00D66195">
        <w:t xml:space="preserve"> ability of Māori to participate in cultural practices such as gathering of food (mahinga kai). Māori communities have a strong connection to their ancestral lands and water</w:t>
      </w:r>
      <w:r w:rsidR="005A2DA4">
        <w:t> </w:t>
      </w:r>
      <w:r w:rsidRPr="00D66195">
        <w:t>bodies, to which a large aspect of their identity is tied</w:t>
      </w:r>
      <w:r>
        <w:t xml:space="preserve"> </w:t>
      </w:r>
      <w:r w:rsidRPr="00D66195">
        <w:t>(Smith et al, 2017). Other implications may include deterioration of mana whenua and the ability to exercise customary rights and undertake kaitiaki activities.</w:t>
      </w:r>
    </w:p>
    <w:p w14:paraId="4137B34D" w14:textId="77777777" w:rsidR="007220FD" w:rsidRPr="00D66195" w:rsidRDefault="007220FD" w:rsidP="005A2DA4">
      <w:pPr>
        <w:pStyle w:val="Heading4"/>
      </w:pPr>
      <w:r w:rsidRPr="00D66195">
        <w:t xml:space="preserve">Interacting risks </w:t>
      </w:r>
    </w:p>
    <w:p w14:paraId="10E675FB" w14:textId="2514E90D" w:rsidR="007220FD" w:rsidRPr="00D66195" w:rsidRDefault="007220FD" w:rsidP="005A2DA4">
      <w:pPr>
        <w:pStyle w:val="BodyText"/>
      </w:pPr>
      <w:r w:rsidRPr="00D66195">
        <w:t>Climate</w:t>
      </w:r>
      <w:r w:rsidR="00320CD0">
        <w:t xml:space="preserve"> change</w:t>
      </w:r>
      <w:r w:rsidRPr="00D66195">
        <w:t xml:space="preserve"> impacts on wastewater and stormwater systems </w:t>
      </w:r>
      <w:r w:rsidR="00A34943">
        <w:t>are</w:t>
      </w:r>
      <w:r w:rsidR="00A34943" w:rsidRPr="00D66195">
        <w:t xml:space="preserve"> </w:t>
      </w:r>
      <w:r w:rsidRPr="00D66195">
        <w:t xml:space="preserve">likely </w:t>
      </w:r>
      <w:r w:rsidR="00A34943">
        <w:t xml:space="preserve">to affect </w:t>
      </w:r>
      <w:r w:rsidRPr="00D66195">
        <w:t>all other domains</w:t>
      </w:r>
      <w:r w:rsidR="00A34943" w:rsidRPr="00A34943">
        <w:t xml:space="preserve"> </w:t>
      </w:r>
      <w:r w:rsidR="00A34943" w:rsidRPr="00D66195">
        <w:t>significant</w:t>
      </w:r>
      <w:r w:rsidR="00A34943">
        <w:t>ly</w:t>
      </w:r>
      <w:r w:rsidRPr="00D66195">
        <w:t>. Hughes et al</w:t>
      </w:r>
      <w:r>
        <w:t xml:space="preserve"> (2019)</w:t>
      </w:r>
      <w:r w:rsidRPr="00D66195">
        <w:t xml:space="preserve"> identify a wide range of social, cultural, economic and</w:t>
      </w:r>
      <w:r w:rsidR="005A2DA4">
        <w:t> </w:t>
      </w:r>
      <w:r w:rsidRPr="00D66195">
        <w:t xml:space="preserve">environmental implications </w:t>
      </w:r>
      <w:r w:rsidR="00CC6618">
        <w:t>that</w:t>
      </w:r>
      <w:r w:rsidR="00CC6618" w:rsidRPr="00D66195">
        <w:t xml:space="preserve"> </w:t>
      </w:r>
      <w:r w:rsidRPr="00D66195">
        <w:t xml:space="preserve">can arise </w:t>
      </w:r>
      <w:r w:rsidR="00CC6618">
        <w:t xml:space="preserve">from </w:t>
      </w:r>
      <w:r w:rsidRPr="00D66195">
        <w:t xml:space="preserve">climate change impacts on stormwater and wastewater systems. These </w:t>
      </w:r>
      <w:r w:rsidR="00CC6618">
        <w:t>include</w:t>
      </w:r>
      <w:r w:rsidRPr="00D66195">
        <w:t xml:space="preserve"> community disruption (H1), losses of amenity (H1) </w:t>
      </w:r>
      <w:r>
        <w:t>(</w:t>
      </w:r>
      <w:r w:rsidRPr="00D66195">
        <w:t>which can be ongoing and recurring</w:t>
      </w:r>
      <w:r>
        <w:t>)</w:t>
      </w:r>
      <w:r w:rsidRPr="00D66195">
        <w:t xml:space="preserve"> and the effects on people’s lives</w:t>
      </w:r>
      <w:r>
        <w:t>,</w:t>
      </w:r>
      <w:r w:rsidRPr="00D66195">
        <w:t xml:space="preserve"> which can </w:t>
      </w:r>
      <w:r w:rsidR="00CC6618">
        <w:t>lead to</w:t>
      </w:r>
      <w:r w:rsidR="00CC6618" w:rsidRPr="00D66195">
        <w:t xml:space="preserve"> </w:t>
      </w:r>
      <w:r w:rsidRPr="00D66195">
        <w:t xml:space="preserve">adverse mental and physical health outcomes (H3, H7). Environmental implications include reduced health of waterways and associated freshwater and marine ecosystems from increased wastewater overflows or discharge of stormwater contaminants. </w:t>
      </w:r>
      <w:r w:rsidR="00CC6618">
        <w:t>Such events</w:t>
      </w:r>
      <w:r w:rsidR="00CC6618" w:rsidRPr="00D66195">
        <w:t xml:space="preserve"> </w:t>
      </w:r>
      <w:r w:rsidRPr="00D66195">
        <w:t xml:space="preserve">can </w:t>
      </w:r>
      <w:r>
        <w:t xml:space="preserve">have </w:t>
      </w:r>
      <w:r w:rsidRPr="00D66195">
        <w:t>a multitude of effects on aquatic ecosystems (N3, N6</w:t>
      </w:r>
      <w:r w:rsidR="00CC6618">
        <w:t>,</w:t>
      </w:r>
      <w:r w:rsidRPr="00D66195">
        <w:t xml:space="preserve"> N7). Economic implications include direct costs </w:t>
      </w:r>
      <w:r>
        <w:t>of</w:t>
      </w:r>
      <w:r w:rsidRPr="00D66195">
        <w:t xml:space="preserve"> replacing or repairing damaged assets, the cost of action taken to adapt (which could include managed retreat) and economic losses from business disruption and increasing insurance costs (E1, E6).</w:t>
      </w:r>
    </w:p>
    <w:p w14:paraId="7448CBF6" w14:textId="77777777" w:rsidR="007220FD" w:rsidRPr="00D66195" w:rsidRDefault="007220FD" w:rsidP="005A2DA4">
      <w:pPr>
        <w:pStyle w:val="Heading4"/>
      </w:pPr>
      <w:r w:rsidRPr="00D66195">
        <w:lastRenderedPageBreak/>
        <w:t xml:space="preserve">Adaptation </w:t>
      </w:r>
    </w:p>
    <w:p w14:paraId="27C59BE6" w14:textId="112AC627" w:rsidR="007220FD" w:rsidRPr="00D66195" w:rsidRDefault="007220FD" w:rsidP="005A2DA4">
      <w:pPr>
        <w:pStyle w:val="BodyText"/>
      </w:pPr>
      <w:r w:rsidRPr="00D66195">
        <w:t xml:space="preserve">Adaptation </w:t>
      </w:r>
      <w:r>
        <w:t>varies</w:t>
      </w:r>
      <w:r w:rsidRPr="00D66195">
        <w:t xml:space="preserve"> </w:t>
      </w:r>
      <w:r>
        <w:t>between</w:t>
      </w:r>
      <w:r w:rsidRPr="00D66195">
        <w:t xml:space="preserve"> councils and water supply authorities </w:t>
      </w:r>
      <w:r>
        <w:t>that</w:t>
      </w:r>
      <w:r w:rsidRPr="00D66195">
        <w:t xml:space="preserve"> manage stormwater and wastewater systems. </w:t>
      </w:r>
      <w:r>
        <w:t xml:space="preserve">Auckland’s </w:t>
      </w:r>
      <w:r w:rsidRPr="00D66195">
        <w:t xml:space="preserve">Watercare, for example, has developed a climate change strategy </w:t>
      </w:r>
      <w:r>
        <w:t>that</w:t>
      </w:r>
      <w:r w:rsidRPr="00D66195">
        <w:t xml:space="preserve"> includes a focus on climate resilience for </w:t>
      </w:r>
      <w:r w:rsidR="00FB3DE5">
        <w:t>its</w:t>
      </w:r>
      <w:r w:rsidR="00FB3DE5" w:rsidRPr="00D66195">
        <w:t xml:space="preserve"> </w:t>
      </w:r>
      <w:r w:rsidRPr="00D66195">
        <w:t xml:space="preserve">wastewater network. </w:t>
      </w:r>
    </w:p>
    <w:p w14:paraId="62FA8006" w14:textId="3E61AF24" w:rsidR="007220FD" w:rsidRPr="00D66195" w:rsidRDefault="007220FD" w:rsidP="005A2DA4">
      <w:pPr>
        <w:pStyle w:val="BodyText"/>
      </w:pPr>
      <w:r w:rsidRPr="00D66195">
        <w:t>Most councils consider climate change when designing or retrofitting new systems</w:t>
      </w:r>
      <w:r>
        <w:t>;</w:t>
      </w:r>
      <w:r w:rsidRPr="00D66195">
        <w:t xml:space="preserve"> however</w:t>
      </w:r>
      <w:r w:rsidR="00FB3DE5">
        <w:t>,</w:t>
      </w:r>
      <w:r w:rsidRPr="00D66195">
        <w:t xml:space="preserve"> there is acknowledged inconsistency in approaches around New Zealand.</w:t>
      </w:r>
    </w:p>
    <w:p w14:paraId="3F0E4C3B" w14:textId="77777777" w:rsidR="007220FD" w:rsidRPr="00D66195" w:rsidRDefault="007220FD" w:rsidP="005A2DA4">
      <w:pPr>
        <w:pStyle w:val="Heading4"/>
      </w:pPr>
      <w:r w:rsidRPr="00D66195">
        <w:t xml:space="preserve">Confidence: High agreement, medium evidence </w:t>
      </w:r>
    </w:p>
    <w:p w14:paraId="228F5C69" w14:textId="512B008C" w:rsidR="007220FD" w:rsidRDefault="007220FD" w:rsidP="005A2DA4">
      <w:pPr>
        <w:pStyle w:val="BodyText"/>
      </w:pPr>
      <w:r w:rsidRPr="00D66195">
        <w:t>Overall, there is</w:t>
      </w:r>
      <w:r w:rsidR="00FB3DE5">
        <w:t xml:space="preserve"> a</w:t>
      </w:r>
      <w:r w:rsidRPr="00D66195">
        <w:t xml:space="preserve"> high </w:t>
      </w:r>
      <w:r w:rsidR="00FB3DE5">
        <w:t xml:space="preserve">level of </w:t>
      </w:r>
      <w:r w:rsidRPr="00D66195">
        <w:t xml:space="preserve">agreement that wastewater and stormwater infrastructure </w:t>
      </w:r>
      <w:r w:rsidR="00FB3DE5">
        <w:t>is</w:t>
      </w:r>
      <w:r w:rsidR="00FB3DE5" w:rsidRPr="00D66195">
        <w:t xml:space="preserve"> </w:t>
      </w:r>
      <w:r w:rsidRPr="00D66195">
        <w:t>exposed and sensitive to climate change. There is medium strength of evidence on exposure due to sea</w:t>
      </w:r>
      <w:r>
        <w:t>-</w:t>
      </w:r>
      <w:r w:rsidRPr="00D66195">
        <w:t xml:space="preserve">level rise currently and into the future, and the general sensitivity of infrastructure to climate </w:t>
      </w:r>
      <w:r w:rsidR="00320CD0">
        <w:t xml:space="preserve">change </w:t>
      </w:r>
      <w:r w:rsidRPr="00D66195">
        <w:t>impacts. However, further research is needed to determine exposure of infrastructure to flooding, groundwater rise and drought.</w:t>
      </w:r>
    </w:p>
    <w:p w14:paraId="70D8EDFA" w14:textId="1AC50425" w:rsidR="00FB5183" w:rsidRPr="00D66195" w:rsidRDefault="002B4D25" w:rsidP="002669BC">
      <w:pPr>
        <w:pStyle w:val="Tableheading2"/>
      </w:pPr>
      <w:bookmarkStart w:id="628" w:name="_Toc45391934"/>
      <w:r w:rsidRPr="00D66195">
        <w:t>B4 Risk to wastewater and stormwater systems (and levels of</w:t>
      </w:r>
      <w:r>
        <w:t> </w:t>
      </w:r>
      <w:r w:rsidRPr="00D66195">
        <w:t>service)</w:t>
      </w:r>
      <w:r w:rsidR="00FB5183" w:rsidRPr="00D52C19">
        <w:rPr>
          <w:lang w:eastAsia="en-AU"/>
        </w:rPr>
        <w:t xml:space="preserve">: </w:t>
      </w:r>
      <w:r w:rsidR="002669BC">
        <w:rPr>
          <w:lang w:eastAsia="en-AU"/>
        </w:rPr>
        <w:t>U</w:t>
      </w:r>
      <w:r w:rsidR="00FB5183" w:rsidRPr="00D52C19">
        <w:rPr>
          <w:lang w:eastAsia="en-AU"/>
        </w:rPr>
        <w:t>rgency profile</w:t>
      </w:r>
      <w:bookmarkEnd w:id="628"/>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850"/>
        <w:gridCol w:w="993"/>
        <w:gridCol w:w="1417"/>
        <w:gridCol w:w="1134"/>
        <w:gridCol w:w="851"/>
        <w:gridCol w:w="1275"/>
        <w:gridCol w:w="23"/>
      </w:tblGrid>
      <w:tr w:rsidR="00F0002A" w:rsidRPr="00F0002A" w14:paraId="0A41B701" w14:textId="77777777" w:rsidTr="009B4C28">
        <w:trPr>
          <w:gridBefore w:val="1"/>
          <w:wBefore w:w="23" w:type="dxa"/>
        </w:trPr>
        <w:tc>
          <w:tcPr>
            <w:tcW w:w="8505" w:type="dxa"/>
            <w:gridSpan w:val="8"/>
            <w:shd w:val="clear" w:color="auto" w:fill="0F7B7D"/>
          </w:tcPr>
          <w:p w14:paraId="4D2E74C0" w14:textId="3AD9B161" w:rsidR="00FB5183" w:rsidRPr="00F0002A" w:rsidRDefault="00FE01CE" w:rsidP="00756486">
            <w:pPr>
              <w:pStyle w:val="TableTextbold"/>
              <w:keepNext/>
              <w:rPr>
                <w:color w:val="FFFFFF" w:themeColor="background1"/>
              </w:rPr>
            </w:pPr>
            <w:r w:rsidRPr="00F0002A">
              <w:rPr>
                <w:color w:val="FFFFFF" w:themeColor="background1"/>
              </w:rPr>
              <w:t>B4 Risk to wastewater and stormwater systems (and levels of service)</w:t>
            </w:r>
            <w:r w:rsidR="002669BC">
              <w:rPr>
                <w:color w:val="FFFFFF" w:themeColor="background1"/>
              </w:rPr>
              <w:t>:</w:t>
            </w:r>
            <w:r w:rsidR="00FB5183" w:rsidRPr="00F0002A">
              <w:rPr>
                <w:color w:val="FFFFFF" w:themeColor="background1"/>
              </w:rPr>
              <w:t xml:space="preserve"> </w:t>
            </w:r>
            <w:r w:rsidR="002669BC">
              <w:rPr>
                <w:color w:val="FFFFFF" w:themeColor="background1"/>
              </w:rPr>
              <w:t>U</w:t>
            </w:r>
            <w:r w:rsidR="00FB5183" w:rsidRPr="00F0002A">
              <w:rPr>
                <w:color w:val="FFFFFF" w:themeColor="background1"/>
              </w:rPr>
              <w:t>rgency profile</w:t>
            </w:r>
          </w:p>
        </w:tc>
      </w:tr>
      <w:tr w:rsidR="00FB5183" w:rsidRPr="005D6D89" w14:paraId="028967FD" w14:textId="77777777" w:rsidTr="009B4C28">
        <w:trPr>
          <w:gridBefore w:val="1"/>
          <w:wBefore w:w="23" w:type="dxa"/>
        </w:trPr>
        <w:tc>
          <w:tcPr>
            <w:tcW w:w="1962" w:type="dxa"/>
            <w:shd w:val="clear" w:color="auto" w:fill="FFFFFF" w:themeFill="background1"/>
            <w:vAlign w:val="bottom"/>
          </w:tcPr>
          <w:p w14:paraId="16165F42" w14:textId="77777777" w:rsidR="00FB5183" w:rsidRPr="003F0A2D" w:rsidRDefault="00FB5183" w:rsidP="00756486">
            <w:pPr>
              <w:pStyle w:val="TableTextbold"/>
              <w:keepNext/>
              <w:spacing w:before="40" w:after="40"/>
            </w:pPr>
            <w:r w:rsidRPr="003F0A2D">
              <w:t>Urgency category</w:t>
            </w:r>
          </w:p>
        </w:tc>
        <w:tc>
          <w:tcPr>
            <w:tcW w:w="1843" w:type="dxa"/>
            <w:gridSpan w:val="2"/>
            <w:vAlign w:val="bottom"/>
          </w:tcPr>
          <w:p w14:paraId="73511BCC" w14:textId="77777777" w:rsidR="00FB5183" w:rsidRPr="003350E2" w:rsidRDefault="00FB5183" w:rsidP="00756486">
            <w:pPr>
              <w:pStyle w:val="TableTextbold"/>
              <w:keepNext/>
              <w:spacing w:before="40" w:after="40"/>
            </w:pPr>
            <w:r w:rsidRPr="003350E2">
              <w:t>Proportion of urgency</w:t>
            </w:r>
          </w:p>
        </w:tc>
        <w:tc>
          <w:tcPr>
            <w:tcW w:w="4700" w:type="dxa"/>
            <w:gridSpan w:val="5"/>
            <w:vAlign w:val="bottom"/>
          </w:tcPr>
          <w:p w14:paraId="09A4637D" w14:textId="77777777" w:rsidR="00FB5183" w:rsidRPr="005D6D89" w:rsidRDefault="00FB5183" w:rsidP="00756486">
            <w:pPr>
              <w:pStyle w:val="TableTextbold"/>
              <w:keepNext/>
              <w:spacing w:before="40" w:after="40"/>
            </w:pPr>
            <w:r w:rsidRPr="005D6D89">
              <w:t>Description of actions</w:t>
            </w:r>
          </w:p>
        </w:tc>
      </w:tr>
      <w:tr w:rsidR="00E03A27" w:rsidRPr="00D66195" w14:paraId="2D68D8A7" w14:textId="77777777" w:rsidTr="009B4C28">
        <w:tblPrEx>
          <w:tblCellMar>
            <w:left w:w="108" w:type="dxa"/>
            <w:right w:w="108" w:type="dxa"/>
          </w:tblCellMar>
        </w:tblPrEx>
        <w:trPr>
          <w:gridAfter w:val="1"/>
          <w:wAfter w:w="23" w:type="dxa"/>
        </w:trPr>
        <w:tc>
          <w:tcPr>
            <w:tcW w:w="1985" w:type="dxa"/>
            <w:gridSpan w:val="2"/>
            <w:shd w:val="clear" w:color="auto" w:fill="FFFFFF" w:themeFill="background1"/>
            <w:hideMark/>
          </w:tcPr>
          <w:p w14:paraId="6C670383" w14:textId="77777777" w:rsidR="007220FD" w:rsidRPr="00007FC9" w:rsidRDefault="007220FD" w:rsidP="00756486">
            <w:pPr>
              <w:pStyle w:val="TableText"/>
              <w:rPr>
                <w:b/>
                <w:bCs/>
              </w:rPr>
            </w:pPr>
            <w:bookmarkStart w:id="629" w:name="_Hlk35589726"/>
            <w:r w:rsidRPr="00007FC9">
              <w:rPr>
                <w:b/>
                <w:bCs/>
              </w:rPr>
              <w:t>More action needed</w:t>
            </w:r>
          </w:p>
        </w:tc>
        <w:tc>
          <w:tcPr>
            <w:tcW w:w="1843" w:type="dxa"/>
            <w:gridSpan w:val="2"/>
          </w:tcPr>
          <w:p w14:paraId="46FEB80C" w14:textId="77777777" w:rsidR="007220FD" w:rsidRPr="00D66195" w:rsidRDefault="007220FD" w:rsidP="00E03A27">
            <w:pPr>
              <w:pStyle w:val="TableText"/>
              <w:jc w:val="center"/>
            </w:pPr>
            <w:r w:rsidRPr="00D66195">
              <w:t>50</w:t>
            </w:r>
          </w:p>
        </w:tc>
        <w:tc>
          <w:tcPr>
            <w:tcW w:w="4677" w:type="dxa"/>
            <w:gridSpan w:val="4"/>
          </w:tcPr>
          <w:p w14:paraId="34E76DB7" w14:textId="77777777" w:rsidR="007220FD" w:rsidRPr="00E03A27" w:rsidRDefault="007220FD" w:rsidP="00E03A27">
            <w:pPr>
              <w:pStyle w:val="TableText"/>
            </w:pPr>
            <w:r w:rsidRPr="00E03A27">
              <w:t xml:space="preserve">Urgent consideration on infrastructure provision for the current and future issues associated with changing rainfall patterns on the three waters network. </w:t>
            </w:r>
          </w:p>
        </w:tc>
      </w:tr>
      <w:tr w:rsidR="00E03A27" w:rsidRPr="00D66195" w14:paraId="5A21BECD" w14:textId="77777777" w:rsidTr="009B4C28">
        <w:tblPrEx>
          <w:tblCellMar>
            <w:left w:w="108" w:type="dxa"/>
            <w:right w:w="108" w:type="dxa"/>
          </w:tblCellMar>
        </w:tblPrEx>
        <w:trPr>
          <w:gridAfter w:val="1"/>
          <w:wAfter w:w="23" w:type="dxa"/>
        </w:trPr>
        <w:tc>
          <w:tcPr>
            <w:tcW w:w="1985" w:type="dxa"/>
            <w:gridSpan w:val="2"/>
            <w:shd w:val="clear" w:color="auto" w:fill="FFFFFF" w:themeFill="background1"/>
            <w:hideMark/>
          </w:tcPr>
          <w:p w14:paraId="2A4C49F9" w14:textId="77777777" w:rsidR="007220FD" w:rsidRPr="00007FC9" w:rsidRDefault="007220FD" w:rsidP="00756486">
            <w:pPr>
              <w:pStyle w:val="TableText"/>
              <w:rPr>
                <w:b/>
                <w:bCs/>
                <w:highlight w:val="yellow"/>
              </w:rPr>
            </w:pPr>
            <w:r w:rsidRPr="00007FC9">
              <w:rPr>
                <w:b/>
                <w:bCs/>
              </w:rPr>
              <w:t>Research priority</w:t>
            </w:r>
          </w:p>
        </w:tc>
        <w:tc>
          <w:tcPr>
            <w:tcW w:w="1843" w:type="dxa"/>
            <w:gridSpan w:val="2"/>
          </w:tcPr>
          <w:p w14:paraId="4BBE9DFD" w14:textId="77777777" w:rsidR="007220FD" w:rsidRPr="00D66195" w:rsidRDefault="007220FD" w:rsidP="00E03A27">
            <w:pPr>
              <w:pStyle w:val="TableText"/>
              <w:jc w:val="center"/>
            </w:pPr>
            <w:r w:rsidRPr="00D66195">
              <w:t>40</w:t>
            </w:r>
          </w:p>
        </w:tc>
        <w:tc>
          <w:tcPr>
            <w:tcW w:w="4677" w:type="dxa"/>
            <w:gridSpan w:val="4"/>
          </w:tcPr>
          <w:p w14:paraId="6ABFC627" w14:textId="77777777" w:rsidR="007220FD" w:rsidRPr="00E03A27" w:rsidRDefault="007220FD" w:rsidP="00E03A27">
            <w:pPr>
              <w:pStyle w:val="TableText"/>
            </w:pPr>
            <w:r w:rsidRPr="00E03A27">
              <w:t>Urgent need to develop knowledge, guidance and legislation to support resilient design approaches across all regions and levels of government in New Zealand.</w:t>
            </w:r>
          </w:p>
        </w:tc>
      </w:tr>
      <w:tr w:rsidR="00E03A27" w:rsidRPr="00D66195" w14:paraId="12A282FE" w14:textId="77777777" w:rsidTr="009B4C28">
        <w:tblPrEx>
          <w:tblCellMar>
            <w:left w:w="108" w:type="dxa"/>
            <w:right w:w="108" w:type="dxa"/>
          </w:tblCellMar>
        </w:tblPrEx>
        <w:trPr>
          <w:gridAfter w:val="1"/>
          <w:wAfter w:w="23" w:type="dxa"/>
        </w:trPr>
        <w:tc>
          <w:tcPr>
            <w:tcW w:w="1985" w:type="dxa"/>
            <w:gridSpan w:val="2"/>
            <w:shd w:val="clear" w:color="auto" w:fill="FFFFFF" w:themeFill="background1"/>
            <w:hideMark/>
          </w:tcPr>
          <w:p w14:paraId="5BA1A93E" w14:textId="77777777" w:rsidR="007220FD" w:rsidRPr="00007FC9" w:rsidRDefault="007220FD" w:rsidP="00756486">
            <w:pPr>
              <w:pStyle w:val="TableText"/>
              <w:rPr>
                <w:b/>
                <w:bCs/>
              </w:rPr>
            </w:pPr>
            <w:r w:rsidRPr="00007FC9">
              <w:rPr>
                <w:b/>
                <w:bCs/>
              </w:rPr>
              <w:t>Sustain current action</w:t>
            </w:r>
          </w:p>
        </w:tc>
        <w:tc>
          <w:tcPr>
            <w:tcW w:w="1843" w:type="dxa"/>
            <w:gridSpan w:val="2"/>
          </w:tcPr>
          <w:p w14:paraId="63E6A981" w14:textId="77777777" w:rsidR="007220FD" w:rsidRPr="00D66195" w:rsidRDefault="007220FD" w:rsidP="00E03A27">
            <w:pPr>
              <w:pStyle w:val="TableText"/>
              <w:jc w:val="center"/>
            </w:pPr>
            <w:r w:rsidRPr="00D66195">
              <w:t>10</w:t>
            </w:r>
          </w:p>
        </w:tc>
        <w:tc>
          <w:tcPr>
            <w:tcW w:w="4677" w:type="dxa"/>
            <w:gridSpan w:val="4"/>
          </w:tcPr>
          <w:p w14:paraId="2301AEFA" w14:textId="77777777" w:rsidR="007220FD" w:rsidRPr="00E03A27" w:rsidRDefault="007220FD" w:rsidP="00E03A27">
            <w:pPr>
              <w:pStyle w:val="TableText"/>
            </w:pPr>
            <w:r w:rsidRPr="00E03A27">
              <w:t>Maintain current focus in major centres on improvements to urban water quality over the next five years.</w:t>
            </w:r>
          </w:p>
        </w:tc>
      </w:tr>
      <w:tr w:rsidR="00E03A27" w:rsidRPr="00D66195" w14:paraId="78090496" w14:textId="77777777" w:rsidTr="00496837">
        <w:tblPrEx>
          <w:tblCellMar>
            <w:left w:w="108" w:type="dxa"/>
            <w:right w:w="108" w:type="dxa"/>
          </w:tblCellMar>
        </w:tblPrEx>
        <w:trPr>
          <w:gridAfter w:val="1"/>
          <w:wAfter w:w="23" w:type="dxa"/>
        </w:trPr>
        <w:tc>
          <w:tcPr>
            <w:tcW w:w="1985" w:type="dxa"/>
            <w:gridSpan w:val="2"/>
            <w:tcBorders>
              <w:bottom w:val="single" w:sz="8" w:space="0" w:color="0F7B7D"/>
            </w:tcBorders>
            <w:shd w:val="clear" w:color="auto" w:fill="FFFFFF" w:themeFill="background1"/>
            <w:hideMark/>
          </w:tcPr>
          <w:p w14:paraId="7F87F966" w14:textId="77777777" w:rsidR="007220FD" w:rsidRPr="00007FC9" w:rsidRDefault="007220FD" w:rsidP="00756486">
            <w:pPr>
              <w:pStyle w:val="TableText"/>
              <w:rPr>
                <w:b/>
                <w:bCs/>
              </w:rPr>
            </w:pPr>
            <w:r w:rsidRPr="00007FC9">
              <w:rPr>
                <w:b/>
                <w:bCs/>
              </w:rPr>
              <w:t xml:space="preserve">Watching brief </w:t>
            </w:r>
          </w:p>
        </w:tc>
        <w:tc>
          <w:tcPr>
            <w:tcW w:w="1843" w:type="dxa"/>
            <w:gridSpan w:val="2"/>
            <w:tcBorders>
              <w:bottom w:val="single" w:sz="8" w:space="0" w:color="0F7B7D"/>
            </w:tcBorders>
          </w:tcPr>
          <w:p w14:paraId="1E77C7ED" w14:textId="77777777" w:rsidR="007220FD" w:rsidRPr="00D66195" w:rsidRDefault="007220FD" w:rsidP="00E03A27">
            <w:pPr>
              <w:pStyle w:val="TableText"/>
              <w:jc w:val="center"/>
            </w:pPr>
            <w:r w:rsidRPr="00D66195">
              <w:t>0</w:t>
            </w:r>
          </w:p>
        </w:tc>
        <w:tc>
          <w:tcPr>
            <w:tcW w:w="4677" w:type="dxa"/>
            <w:gridSpan w:val="4"/>
            <w:tcBorders>
              <w:bottom w:val="single" w:sz="8" w:space="0" w:color="0F7B7D"/>
            </w:tcBorders>
          </w:tcPr>
          <w:p w14:paraId="743D8AF6" w14:textId="77777777" w:rsidR="007220FD" w:rsidRPr="00E03A27" w:rsidRDefault="007220FD" w:rsidP="00E03A27">
            <w:pPr>
              <w:pStyle w:val="TableText"/>
            </w:pPr>
          </w:p>
        </w:tc>
      </w:tr>
      <w:tr w:rsidR="00007FC9" w:rsidRPr="00007FC9" w14:paraId="63ED48EA" w14:textId="77777777" w:rsidTr="009B4C28">
        <w:tblPrEx>
          <w:tblCellMar>
            <w:left w:w="108" w:type="dxa"/>
            <w:right w:w="108" w:type="dxa"/>
          </w:tblCellMar>
        </w:tblPrEx>
        <w:trPr>
          <w:gridAfter w:val="1"/>
          <w:wAfter w:w="23" w:type="dxa"/>
        </w:trPr>
        <w:tc>
          <w:tcPr>
            <w:tcW w:w="1985" w:type="dxa"/>
            <w:gridSpan w:val="2"/>
            <w:tcBorders>
              <w:top w:val="single" w:sz="8" w:space="0" w:color="0F7B7D"/>
            </w:tcBorders>
            <w:shd w:val="clear" w:color="auto" w:fill="0F7B7D"/>
          </w:tcPr>
          <w:p w14:paraId="0D01ED33" w14:textId="77777777" w:rsidR="007220FD" w:rsidRPr="00007FC9" w:rsidRDefault="007220FD" w:rsidP="00007FC9">
            <w:pPr>
              <w:pStyle w:val="TableText"/>
              <w:rPr>
                <w:b/>
                <w:bCs/>
                <w:color w:val="FFFFFF" w:themeColor="background1"/>
              </w:rPr>
            </w:pPr>
            <w:r w:rsidRPr="00007FC9">
              <w:rPr>
                <w:b/>
                <w:bCs/>
                <w:color w:val="FFFFFF" w:themeColor="background1"/>
              </w:rPr>
              <w:t xml:space="preserve">Adaptation urgency </w:t>
            </w:r>
          </w:p>
        </w:tc>
        <w:tc>
          <w:tcPr>
            <w:tcW w:w="1843" w:type="dxa"/>
            <w:gridSpan w:val="2"/>
            <w:tcBorders>
              <w:top w:val="single" w:sz="8" w:space="0" w:color="0F7B7D"/>
            </w:tcBorders>
            <w:shd w:val="clear" w:color="auto" w:fill="auto"/>
          </w:tcPr>
          <w:p w14:paraId="1DF57700" w14:textId="77777777" w:rsidR="007220FD" w:rsidRPr="00007FC9" w:rsidRDefault="007220FD" w:rsidP="00E03A27">
            <w:pPr>
              <w:pStyle w:val="TableText"/>
              <w:jc w:val="center"/>
            </w:pPr>
            <w:r w:rsidRPr="00007FC9">
              <w:t>85</w:t>
            </w:r>
          </w:p>
        </w:tc>
        <w:tc>
          <w:tcPr>
            <w:tcW w:w="1417" w:type="dxa"/>
            <w:tcBorders>
              <w:top w:val="single" w:sz="8" w:space="0" w:color="0F7B7D"/>
            </w:tcBorders>
            <w:shd w:val="clear" w:color="auto" w:fill="0F7B7D"/>
          </w:tcPr>
          <w:p w14:paraId="6CE2FAB0" w14:textId="77777777" w:rsidR="007220FD" w:rsidRPr="00007FC9" w:rsidRDefault="007220FD" w:rsidP="00007FC9">
            <w:pPr>
              <w:pStyle w:val="TableText"/>
              <w:rPr>
                <w:b/>
                <w:bCs/>
                <w:color w:val="FFFFFF" w:themeColor="background1"/>
              </w:rPr>
            </w:pPr>
            <w:r w:rsidRPr="00007FC9">
              <w:rPr>
                <w:b/>
                <w:bCs/>
                <w:color w:val="FFFFFF" w:themeColor="background1"/>
              </w:rPr>
              <w:t xml:space="preserve">Confidence </w:t>
            </w:r>
          </w:p>
        </w:tc>
        <w:tc>
          <w:tcPr>
            <w:tcW w:w="3260" w:type="dxa"/>
            <w:gridSpan w:val="3"/>
            <w:tcBorders>
              <w:top w:val="single" w:sz="8" w:space="0" w:color="0F7B7D"/>
            </w:tcBorders>
          </w:tcPr>
          <w:p w14:paraId="5AB81AE9" w14:textId="77777777" w:rsidR="007220FD" w:rsidRPr="00007FC9" w:rsidRDefault="007220FD" w:rsidP="00007FC9">
            <w:pPr>
              <w:pStyle w:val="TableText"/>
            </w:pPr>
            <w:r w:rsidRPr="00007FC9">
              <w:t>High agreement, medium evidence</w:t>
            </w:r>
          </w:p>
        </w:tc>
      </w:tr>
      <w:tr w:rsidR="00007FC9" w:rsidRPr="00007FC9" w14:paraId="5B2179B0" w14:textId="77777777" w:rsidTr="009B4C28">
        <w:tblPrEx>
          <w:tblCellMar>
            <w:left w:w="108" w:type="dxa"/>
            <w:right w:w="108" w:type="dxa"/>
          </w:tblCellMar>
        </w:tblPrEx>
        <w:trPr>
          <w:gridAfter w:val="1"/>
          <w:wAfter w:w="23" w:type="dxa"/>
        </w:trPr>
        <w:tc>
          <w:tcPr>
            <w:tcW w:w="1985" w:type="dxa"/>
            <w:gridSpan w:val="2"/>
            <w:shd w:val="clear" w:color="auto" w:fill="0F7B7D"/>
          </w:tcPr>
          <w:p w14:paraId="211324E8" w14:textId="77777777" w:rsidR="007220FD" w:rsidRPr="00007FC9" w:rsidRDefault="007220FD" w:rsidP="00007FC9">
            <w:pPr>
              <w:pStyle w:val="TableText"/>
              <w:rPr>
                <w:b/>
                <w:bCs/>
                <w:color w:val="FFFFFF" w:themeColor="background1"/>
              </w:rPr>
            </w:pPr>
            <w:r w:rsidRPr="00007FC9">
              <w:rPr>
                <w:b/>
                <w:bCs/>
                <w:color w:val="FFFFFF" w:themeColor="background1"/>
              </w:rPr>
              <w:t xml:space="preserve">Consequence </w:t>
            </w:r>
          </w:p>
        </w:tc>
        <w:tc>
          <w:tcPr>
            <w:tcW w:w="850" w:type="dxa"/>
            <w:shd w:val="clear" w:color="auto" w:fill="0F7B7D"/>
          </w:tcPr>
          <w:p w14:paraId="767BA155" w14:textId="77777777" w:rsidR="007220FD" w:rsidRPr="00007FC9" w:rsidRDefault="007220FD" w:rsidP="00007FC9">
            <w:pPr>
              <w:pStyle w:val="TableText"/>
              <w:rPr>
                <w:color w:val="FFFFFF" w:themeColor="background1"/>
              </w:rPr>
            </w:pPr>
            <w:r w:rsidRPr="00007FC9">
              <w:rPr>
                <w:color w:val="FFFFFF" w:themeColor="background1"/>
              </w:rPr>
              <w:t>Now</w:t>
            </w:r>
          </w:p>
        </w:tc>
        <w:tc>
          <w:tcPr>
            <w:tcW w:w="993" w:type="dxa"/>
          </w:tcPr>
          <w:p w14:paraId="7FE93DE6" w14:textId="77777777" w:rsidR="007220FD" w:rsidRPr="00007FC9" w:rsidRDefault="007220FD" w:rsidP="00007FC9">
            <w:pPr>
              <w:pStyle w:val="TableText"/>
            </w:pPr>
            <w:r w:rsidRPr="00007FC9">
              <w:t xml:space="preserve">Major </w:t>
            </w:r>
          </w:p>
        </w:tc>
        <w:tc>
          <w:tcPr>
            <w:tcW w:w="1417" w:type="dxa"/>
            <w:shd w:val="clear" w:color="auto" w:fill="0F7B7D"/>
          </w:tcPr>
          <w:p w14:paraId="31F8A2DB" w14:textId="77777777" w:rsidR="007220FD" w:rsidRPr="00007FC9" w:rsidRDefault="007220FD" w:rsidP="00007FC9">
            <w:pPr>
              <w:pStyle w:val="TableText"/>
              <w:rPr>
                <w:color w:val="FFFFFF" w:themeColor="background1"/>
              </w:rPr>
            </w:pPr>
            <w:r w:rsidRPr="00007FC9">
              <w:rPr>
                <w:color w:val="FFFFFF" w:themeColor="background1"/>
              </w:rPr>
              <w:t>2050</w:t>
            </w:r>
          </w:p>
        </w:tc>
        <w:tc>
          <w:tcPr>
            <w:tcW w:w="1134" w:type="dxa"/>
          </w:tcPr>
          <w:p w14:paraId="2A8C809B" w14:textId="77777777" w:rsidR="007220FD" w:rsidRPr="00007FC9" w:rsidRDefault="007220FD" w:rsidP="00007FC9">
            <w:pPr>
              <w:pStyle w:val="TableText"/>
            </w:pPr>
            <w:r w:rsidRPr="00007FC9">
              <w:t xml:space="preserve">Extreme </w:t>
            </w:r>
          </w:p>
        </w:tc>
        <w:tc>
          <w:tcPr>
            <w:tcW w:w="851" w:type="dxa"/>
            <w:shd w:val="clear" w:color="auto" w:fill="0F7B7D"/>
          </w:tcPr>
          <w:p w14:paraId="6B2E7400" w14:textId="77777777" w:rsidR="007220FD" w:rsidRPr="00007FC9" w:rsidRDefault="007220FD" w:rsidP="00007FC9">
            <w:pPr>
              <w:pStyle w:val="TableText"/>
              <w:rPr>
                <w:color w:val="FFFFFF" w:themeColor="background1"/>
              </w:rPr>
            </w:pPr>
            <w:r w:rsidRPr="00007FC9">
              <w:rPr>
                <w:color w:val="FFFFFF" w:themeColor="background1"/>
              </w:rPr>
              <w:t>2100</w:t>
            </w:r>
          </w:p>
        </w:tc>
        <w:tc>
          <w:tcPr>
            <w:tcW w:w="1275" w:type="dxa"/>
          </w:tcPr>
          <w:p w14:paraId="70251EF4" w14:textId="77777777" w:rsidR="007220FD" w:rsidRPr="00007FC9" w:rsidRDefault="007220FD" w:rsidP="00007FC9">
            <w:pPr>
              <w:pStyle w:val="TableText"/>
            </w:pPr>
            <w:r w:rsidRPr="00007FC9">
              <w:t xml:space="preserve">Extreme </w:t>
            </w:r>
          </w:p>
        </w:tc>
      </w:tr>
    </w:tbl>
    <w:p w14:paraId="2E46494D" w14:textId="18C7749B" w:rsidR="007220FD" w:rsidRPr="00D66195" w:rsidRDefault="007220FD" w:rsidP="00554444">
      <w:pPr>
        <w:pStyle w:val="Heading3"/>
        <w:numPr>
          <w:ilvl w:val="0"/>
          <w:numId w:val="39"/>
        </w:numPr>
        <w:spacing w:before="400"/>
      </w:pPr>
      <w:bookmarkStart w:id="630" w:name="_Toc37153189"/>
      <w:bookmarkStart w:id="631" w:name="_Toc37404123"/>
      <w:bookmarkStart w:id="632" w:name="_Toc40302909"/>
      <w:bookmarkStart w:id="633" w:name="_Toc35710394"/>
      <w:bookmarkEnd w:id="626"/>
      <w:bookmarkEnd w:id="629"/>
      <w:r w:rsidRPr="00D66195">
        <w:t>B5 Risks to ports and associated infrastructure due to extreme</w:t>
      </w:r>
      <w:r w:rsidR="009B4C28">
        <w:t> </w:t>
      </w:r>
      <w:r w:rsidRPr="00D66195">
        <w:t>weather events and ongoing sea</w:t>
      </w:r>
      <w:r w:rsidR="00F754FE">
        <w:t>-</w:t>
      </w:r>
      <w:r w:rsidRPr="00D66195">
        <w:t>level rise</w:t>
      </w:r>
      <w:bookmarkEnd w:id="630"/>
      <w:bookmarkEnd w:id="631"/>
      <w:bookmarkEnd w:id="632"/>
    </w:p>
    <w:p w14:paraId="5976EC2F" w14:textId="77777777" w:rsidR="007220FD" w:rsidRPr="00237C14" w:rsidRDefault="007220FD" w:rsidP="00237C14">
      <w:pPr>
        <w:pStyle w:val="Heading4"/>
      </w:pPr>
      <w:r w:rsidRPr="00D66195">
        <w:t xml:space="preserve">Risk summary </w:t>
      </w:r>
    </w:p>
    <w:p w14:paraId="424F9F6A" w14:textId="3C0040F5" w:rsidR="007220FD" w:rsidRPr="00FE01CE" w:rsidRDefault="007220FD" w:rsidP="00FE01CE">
      <w:pPr>
        <w:pStyle w:val="BodyText"/>
      </w:pPr>
      <w:bookmarkStart w:id="634" w:name="_Hlk35545996"/>
      <w:r w:rsidRPr="00D66195">
        <w:t>Ports in New Zealand are currently at low risk from extreme weather events and ongoing sea</w:t>
      </w:r>
      <w:r>
        <w:t>-</w:t>
      </w:r>
      <w:r w:rsidRPr="00D66195">
        <w:t>level rise</w:t>
      </w:r>
      <w:r w:rsidRPr="00FE01CE">
        <w:t>. These risks are likely to increase in the future due to climate change, particularly as they relate to associated natural hazards such as coastal flooding, strong winds and extreme weather events. In future these risks have the potential to impact</w:t>
      </w:r>
      <w:r w:rsidR="00EF71BD">
        <w:t xml:space="preserve"> on</w:t>
      </w:r>
      <w:r w:rsidRPr="00FE01CE">
        <w:t xml:space="preserve"> port infrastructure and their operational capability. Associated infrastructure, such as petroleum storage in coastal areas, could also be at risk. </w:t>
      </w:r>
    </w:p>
    <w:p w14:paraId="03A38545" w14:textId="04598567" w:rsidR="007220FD" w:rsidRPr="00D66195" w:rsidRDefault="007220FD" w:rsidP="00FE01CE">
      <w:pPr>
        <w:pStyle w:val="BodyText"/>
      </w:pPr>
      <w:r w:rsidRPr="00FE01CE">
        <w:t>The exposure of ports and associated infrastructure will be influenced by factors such as geographic s</w:t>
      </w:r>
      <w:r w:rsidRPr="00D66195">
        <w:t>etting, wharf heights, tidal ranges, channel depths, and operating ranges for cranes and machinery. The sensitivity of ports and infrastructure is driven by their operational characteristics, and the design, condition and age of structures, buildings and equipment. Internationally, there is good understanding of the general sensitivity of ports</w:t>
      </w:r>
      <w:r>
        <w:t>;</w:t>
      </w:r>
      <w:r w:rsidRPr="00D66195">
        <w:t xml:space="preserve"> however, detailed understanding of sensitivity in relation to New Zealand ports</w:t>
      </w:r>
      <w:r w:rsidR="00EF71BD" w:rsidRPr="00EF71BD">
        <w:t xml:space="preserve"> </w:t>
      </w:r>
      <w:r w:rsidR="00EF71BD" w:rsidRPr="00D66195">
        <w:t>is limited</w:t>
      </w:r>
      <w:r w:rsidRPr="00D66195">
        <w:t xml:space="preserve">. </w:t>
      </w:r>
    </w:p>
    <w:p w14:paraId="333C60CA" w14:textId="3DE6D780" w:rsidR="007220FD" w:rsidRPr="00D66195" w:rsidRDefault="007220FD" w:rsidP="00E801EE">
      <w:pPr>
        <w:pStyle w:val="BodyText"/>
      </w:pPr>
      <w:r w:rsidRPr="00D66195">
        <w:lastRenderedPageBreak/>
        <w:t>The adaptive capacity of port infrastructure will vary considerably around New Zealand</w:t>
      </w:r>
      <w:r w:rsidR="00EF71BD">
        <w:t>. It</w:t>
      </w:r>
      <w:r w:rsidRPr="00D66195">
        <w:t xml:space="preserve"> depends on factors such as port design, road and rail access, management and governance, and the availability of funding for delivering adaptation actions. </w:t>
      </w:r>
    </w:p>
    <w:bookmarkEnd w:id="634"/>
    <w:p w14:paraId="2E59EC1E" w14:textId="77777777" w:rsidR="007220FD" w:rsidRPr="00FE01CE" w:rsidRDefault="007220FD" w:rsidP="00FE01CE">
      <w:pPr>
        <w:pStyle w:val="Heading4"/>
      </w:pPr>
      <w:r w:rsidRPr="00D66195">
        <w:t xml:space="preserve">Exposure </w:t>
      </w:r>
    </w:p>
    <w:p w14:paraId="4AC4005B" w14:textId="4C1208E5" w:rsidR="007220FD" w:rsidRPr="00D66195" w:rsidRDefault="007220FD" w:rsidP="002F066A">
      <w:pPr>
        <w:pStyle w:val="BodyText"/>
        <w:spacing w:before="100" w:after="100"/>
      </w:pPr>
      <w:r w:rsidRPr="00D66195">
        <w:t xml:space="preserve">Ports and associated infrastructure are likely to be exposed to </w:t>
      </w:r>
      <w:r>
        <w:t xml:space="preserve">future </w:t>
      </w:r>
      <w:r w:rsidRPr="00D66195">
        <w:t>extreme weather events (including strong winds, storms and ex-tropical cyclones), sea</w:t>
      </w:r>
      <w:r>
        <w:t>-</w:t>
      </w:r>
      <w:r w:rsidRPr="00D66195">
        <w:t xml:space="preserve">level rise, and associated coastal and inland flooding. </w:t>
      </w:r>
      <w:r w:rsidR="00EF71BD">
        <w:t>Q</w:t>
      </w:r>
      <w:r w:rsidRPr="00D66195">
        <w:t>uantitative data on specific port exposure around New</w:t>
      </w:r>
      <w:r w:rsidR="002669BC">
        <w:t> </w:t>
      </w:r>
      <w:r w:rsidRPr="00D66195">
        <w:t>Zealand</w:t>
      </w:r>
      <w:r w:rsidR="00EF71BD">
        <w:t xml:space="preserve"> are limited</w:t>
      </w:r>
      <w:r>
        <w:t>, and f</w:t>
      </w:r>
      <w:r w:rsidRPr="00D66195">
        <w:t xml:space="preserve">urther assessments are </w:t>
      </w:r>
      <w:r>
        <w:t>needed</w:t>
      </w:r>
      <w:r w:rsidRPr="00D66195">
        <w:t xml:space="preserve"> to better understand </w:t>
      </w:r>
      <w:r>
        <w:t xml:space="preserve">the </w:t>
      </w:r>
      <w:r w:rsidRPr="00D66195">
        <w:t>exposure of ports and infrastructure</w:t>
      </w:r>
      <w:r w:rsidR="00EF71BD" w:rsidRPr="00EF71BD">
        <w:t xml:space="preserve"> </w:t>
      </w:r>
      <w:r w:rsidR="00EF71BD">
        <w:t>both current</w:t>
      </w:r>
      <w:r w:rsidRPr="00D66195">
        <w:t xml:space="preserve"> and under RCP4.5 and RCP8.5 projections</w:t>
      </w:r>
      <w:r>
        <w:t xml:space="preserve"> </w:t>
      </w:r>
      <w:r w:rsidRPr="00D66195">
        <w:t>(</w:t>
      </w:r>
      <w:r w:rsidRPr="00B615DE">
        <w:t>Local Government New</w:t>
      </w:r>
      <w:r w:rsidR="002669BC">
        <w:t> </w:t>
      </w:r>
      <w:r w:rsidRPr="00B615DE">
        <w:t>Zealand</w:t>
      </w:r>
      <w:r w:rsidRPr="00D66195">
        <w:t xml:space="preserve">, 2019). </w:t>
      </w:r>
    </w:p>
    <w:p w14:paraId="5C4E8B82" w14:textId="37BBB0EB" w:rsidR="007220FD" w:rsidRPr="00D66195" w:rsidRDefault="007220FD" w:rsidP="002F066A">
      <w:pPr>
        <w:pStyle w:val="BodyText"/>
        <w:spacing w:before="100" w:after="100"/>
      </w:pPr>
      <w:r w:rsidRPr="00D66195">
        <w:t>Exposure will differ for each port</w:t>
      </w:r>
      <w:r>
        <w:t>,</w:t>
      </w:r>
      <w:r w:rsidRPr="00D66195">
        <w:t xml:space="preserve"> and be influenced by factors such as geographic setting, wharf heights, tidal ranges, channel depths, </w:t>
      </w:r>
      <w:r>
        <w:t xml:space="preserve">and </w:t>
      </w:r>
      <w:r w:rsidRPr="00D66195">
        <w:t>operating ranges for cranes and machinery. For ports in low-lying areas (such as Greymouth, Westport, Whanganui and possibly Gisborne), sea</w:t>
      </w:r>
      <w:r>
        <w:t>-</w:t>
      </w:r>
      <w:r w:rsidRPr="00D66195">
        <w:t>level rise may result in permanent inundation over time,</w:t>
      </w:r>
      <w:r>
        <w:t xml:space="preserve"> </w:t>
      </w:r>
      <w:r w:rsidRPr="00D66195">
        <w:t>(Gardiner et al, 2008)</w:t>
      </w:r>
      <w:r>
        <w:t>;</w:t>
      </w:r>
      <w:r w:rsidRPr="00D66195">
        <w:t xml:space="preserve"> further detailed analysis is required to better </w:t>
      </w:r>
      <w:r>
        <w:t>understand</w:t>
      </w:r>
      <w:r w:rsidRPr="00D66195">
        <w:t xml:space="preserve"> this. </w:t>
      </w:r>
    </w:p>
    <w:p w14:paraId="4C4ADC02" w14:textId="2F9EE4FB" w:rsidR="007220FD" w:rsidRPr="00D66195" w:rsidRDefault="007220FD" w:rsidP="002F066A">
      <w:pPr>
        <w:pStyle w:val="BodyText"/>
        <w:spacing w:before="100" w:after="100"/>
      </w:pPr>
      <w:r w:rsidRPr="00D34B60">
        <w:t>Associated infrastructure, such as petroleum infrastructure, will also be exposed to future extreme</w:t>
      </w:r>
      <w:r w:rsidRPr="00D66195">
        <w:t xml:space="preserve"> weather events, sea</w:t>
      </w:r>
      <w:r>
        <w:t>-</w:t>
      </w:r>
      <w:r w:rsidRPr="00D66195">
        <w:t>level rise</w:t>
      </w:r>
      <w:r>
        <w:t>,</w:t>
      </w:r>
      <w:r w:rsidRPr="00D66195">
        <w:t xml:space="preserve"> and associated flood hazards</w:t>
      </w:r>
      <w:r>
        <w:t>;</w:t>
      </w:r>
      <w:r w:rsidRPr="00D66195">
        <w:t xml:space="preserve"> further assessments are needed to determine the scale and extent of this.</w:t>
      </w:r>
    </w:p>
    <w:p w14:paraId="6EE71423" w14:textId="77777777" w:rsidR="007220FD" w:rsidRPr="00D66195" w:rsidRDefault="007220FD" w:rsidP="00FE01CE">
      <w:pPr>
        <w:pStyle w:val="Heading4"/>
      </w:pPr>
      <w:bookmarkStart w:id="635" w:name="_Hlk35949737"/>
      <w:r w:rsidRPr="00D66195">
        <w:t>Sensitivity</w:t>
      </w:r>
    </w:p>
    <w:p w14:paraId="31FC73A2" w14:textId="77777777" w:rsidR="007220FD" w:rsidRPr="00D66195" w:rsidRDefault="007220FD" w:rsidP="00FE01CE">
      <w:pPr>
        <w:pStyle w:val="BodyText"/>
      </w:pPr>
      <w:r w:rsidRPr="00D66195">
        <w:t>The sensitivity of ports and associated infrastructure is driven by the physical and operational characteristics of specific ports, and the design, condition and age of structures, buildings and</w:t>
      </w:r>
      <w:r w:rsidR="002F066A">
        <w:t> </w:t>
      </w:r>
      <w:r w:rsidRPr="00D66195">
        <w:t>equipment.</w:t>
      </w:r>
    </w:p>
    <w:p w14:paraId="3CECDD80" w14:textId="77777777" w:rsidR="007220FD" w:rsidRPr="00D66195" w:rsidRDefault="007220FD" w:rsidP="00FE01CE">
      <w:pPr>
        <w:pStyle w:val="BodyText"/>
      </w:pPr>
      <w:r w:rsidRPr="00D66195">
        <w:t>Sea</w:t>
      </w:r>
      <w:r>
        <w:t>-</w:t>
      </w:r>
      <w:r w:rsidRPr="00D66195">
        <w:t>level rise under RCP4.5 or RCP8.5 could result in extreme storm tides (including higher storm surges), exceeding wharf levels. This would affect operation of berth facilities, particularly impacting roll-on roll-off vessels such as the Cook Strait ferries</w:t>
      </w:r>
      <w:r>
        <w:t xml:space="preserve"> </w:t>
      </w:r>
      <w:r w:rsidRPr="00D66195">
        <w:t xml:space="preserve">(Gardiner et al, 2008). Internationally, ports and associated infrastructure </w:t>
      </w:r>
      <w:r>
        <w:t>(</w:t>
      </w:r>
      <w:r w:rsidRPr="00D66195">
        <w:t>such as connecting coastal roads and rail lines</w:t>
      </w:r>
      <w:r>
        <w:t>)</w:t>
      </w:r>
      <w:r w:rsidRPr="00D66195">
        <w:t xml:space="preserve"> have been found to be sensitive to the impacts of transient or permanent flooding from sea</w:t>
      </w:r>
      <w:r>
        <w:t>-</w:t>
      </w:r>
      <w:r w:rsidRPr="00D66195">
        <w:t>level rise, storm surges and waves</w:t>
      </w:r>
      <w:r>
        <w:t xml:space="preserve"> </w:t>
      </w:r>
      <w:r w:rsidRPr="00D66195">
        <w:t>(Astariotis, 2018). While the operational capability of ports is predicted to be adversely impacted in most cases, sea</w:t>
      </w:r>
      <w:r>
        <w:t>-</w:t>
      </w:r>
      <w:r w:rsidRPr="00D66195">
        <w:t>level rise may provide opportunities for ports to berth ships with deeper draught.</w:t>
      </w:r>
    </w:p>
    <w:p w14:paraId="65FA548F" w14:textId="57D46173" w:rsidR="007220FD" w:rsidRPr="00D66195" w:rsidRDefault="007220FD" w:rsidP="00FE01CE">
      <w:pPr>
        <w:pStyle w:val="BodyText"/>
      </w:pPr>
      <w:r>
        <w:t xml:space="preserve">Flooding could potentially impact on the ability of </w:t>
      </w:r>
      <w:r w:rsidRPr="00791AB5">
        <w:t>New Zealand</w:t>
      </w:r>
      <w:r>
        <w:t xml:space="preserve"> ports to</w:t>
      </w:r>
      <w:r w:rsidRPr="00D66195">
        <w:t xml:space="preserve"> operat</w:t>
      </w:r>
      <w:r>
        <w:t xml:space="preserve">e </w:t>
      </w:r>
      <w:r w:rsidRPr="00D66195">
        <w:t>(Gardiner et</w:t>
      </w:r>
      <w:r w:rsidR="002F066A">
        <w:t> </w:t>
      </w:r>
      <w:r w:rsidRPr="00D66195">
        <w:t xml:space="preserve">al, 2008). </w:t>
      </w:r>
      <w:r>
        <w:t>V</w:t>
      </w:r>
      <w:r w:rsidRPr="00D66195">
        <w:t>essel</w:t>
      </w:r>
      <w:r>
        <w:t xml:space="preserve"> navigation</w:t>
      </w:r>
      <w:r w:rsidRPr="00D66195">
        <w:t xml:space="preserve"> may be interrupted and delayed during flood conditions, especially for ports near rivers, due to debris being carried in flood waters causing damage to vessels and port infrastructure</w:t>
      </w:r>
      <w:r>
        <w:t xml:space="preserve"> </w:t>
      </w:r>
      <w:r w:rsidRPr="00D66195">
        <w:t>(Gardiner et al, 2008). Surface flooding could damag</w:t>
      </w:r>
      <w:r>
        <w:t>e</w:t>
      </w:r>
      <w:r w:rsidRPr="00D66195">
        <w:t xml:space="preserve"> port buildings</w:t>
      </w:r>
      <w:r>
        <w:t>,</w:t>
      </w:r>
      <w:r w:rsidRPr="00D66195">
        <w:t xml:space="preserve"> roads and railways</w:t>
      </w:r>
      <w:r>
        <w:t>,</w:t>
      </w:r>
      <w:r w:rsidRPr="00D66195">
        <w:t xml:space="preserve"> affect</w:t>
      </w:r>
      <w:r>
        <w:t xml:space="preserve">ing </w:t>
      </w:r>
      <w:r w:rsidRPr="00D66195">
        <w:t>access</w:t>
      </w:r>
      <w:r w:rsidRPr="00D66195" w:rsidDel="00D34B60">
        <w:t xml:space="preserve"> </w:t>
      </w:r>
      <w:r>
        <w:t>and</w:t>
      </w:r>
      <w:r w:rsidRPr="00D66195">
        <w:t xml:space="preserve"> the transfer of cargo</w:t>
      </w:r>
      <w:r>
        <w:t xml:space="preserve"> </w:t>
      </w:r>
      <w:r w:rsidRPr="00D66195">
        <w:t xml:space="preserve">(Gardiner et al, 2008). Associated infrastructure, such as petroleum storage infrastructure, can also be affected by flooding. </w:t>
      </w:r>
      <w:r>
        <w:t>L</w:t>
      </w:r>
      <w:r w:rsidRPr="00D66195">
        <w:t xml:space="preserve">arge storage tanks can ‘float’, </w:t>
      </w:r>
      <w:r>
        <w:t xml:space="preserve">creating the </w:t>
      </w:r>
      <w:r w:rsidRPr="00D66195">
        <w:t>potential</w:t>
      </w:r>
      <w:r>
        <w:t xml:space="preserve"> for</w:t>
      </w:r>
      <w:r w:rsidRPr="00D66195">
        <w:t xml:space="preserve"> hazardous spills and contaminati</w:t>
      </w:r>
      <w:r>
        <w:t>o</w:t>
      </w:r>
      <w:r w:rsidRPr="00D66195">
        <w:t>n</w:t>
      </w:r>
      <w:r>
        <w:t xml:space="preserve"> of </w:t>
      </w:r>
      <w:r w:rsidRPr="00D66195">
        <w:t>surrounding environments</w:t>
      </w:r>
      <w:r>
        <w:t xml:space="preserve"> </w:t>
      </w:r>
      <w:r w:rsidRPr="00D66195">
        <w:t>(U</w:t>
      </w:r>
      <w:r>
        <w:t xml:space="preserve">nited </w:t>
      </w:r>
      <w:r w:rsidRPr="00D66195">
        <w:t>S</w:t>
      </w:r>
      <w:r>
        <w:t>tates</w:t>
      </w:r>
      <w:r w:rsidRPr="00D66195">
        <w:t xml:space="preserve"> Department of Energy, 2015). </w:t>
      </w:r>
    </w:p>
    <w:p w14:paraId="4F8AE2B7" w14:textId="43181B77" w:rsidR="007220FD" w:rsidRDefault="007220FD" w:rsidP="00FE01CE">
      <w:pPr>
        <w:pStyle w:val="BodyText"/>
      </w:pPr>
      <w:r w:rsidRPr="00D66195">
        <w:t>The operation of ports could also be sensitive to extreme weather events</w:t>
      </w:r>
      <w:r w:rsidRPr="00D66195" w:rsidDel="00F96D47">
        <w:t xml:space="preserve"> </w:t>
      </w:r>
      <w:r w:rsidRPr="00D66195">
        <w:t>and associated strong winds</w:t>
      </w:r>
      <w:r w:rsidRPr="00D66195" w:rsidDel="00F96D47">
        <w:t xml:space="preserve"> </w:t>
      </w:r>
      <w:r w:rsidRPr="00D66195">
        <w:t xml:space="preserve">and heavy rainfall. Strong winds can damage port buildings, crane infrastructure, containers, and associated equipment, and could </w:t>
      </w:r>
      <w:r>
        <w:t>cause</w:t>
      </w:r>
      <w:r w:rsidRPr="00D66195">
        <w:t xml:space="preserve"> operational delays due to ship handling difficulties and impacts on manoeuvring, berthing and loading operations</w:t>
      </w:r>
      <w:r>
        <w:t xml:space="preserve"> </w:t>
      </w:r>
      <w:r w:rsidRPr="00D66195">
        <w:t>(Gardiner et al, 2008; Astariotis, 2018; Scott et al, 2013). More significant weather events could damage navigational infrastructure</w:t>
      </w:r>
      <w:r>
        <w:t>,</w:t>
      </w:r>
      <w:r w:rsidRPr="00D66195">
        <w:t xml:space="preserve"> such as aids to navigation (ATONs)</w:t>
      </w:r>
      <w:r>
        <w:t>,</w:t>
      </w:r>
      <w:r w:rsidRPr="00D66195">
        <w:t xml:space="preserve"> and increase</w:t>
      </w:r>
      <w:r>
        <w:t xml:space="preserve"> the</w:t>
      </w:r>
      <w:r w:rsidRPr="00D66195">
        <w:t xml:space="preserve"> risk of serious </w:t>
      </w:r>
      <w:r w:rsidRPr="00D66195">
        <w:lastRenderedPageBreak/>
        <w:t>maritime incidents. Th</w:t>
      </w:r>
      <w:r>
        <w:t>is</w:t>
      </w:r>
      <w:r w:rsidRPr="00D66195">
        <w:t xml:space="preserve"> increase</w:t>
      </w:r>
      <w:r>
        <w:t>s the</w:t>
      </w:r>
      <w:r w:rsidRPr="00D66195">
        <w:t xml:space="preserve"> risk of vessel casualties</w:t>
      </w:r>
      <w:r>
        <w:t>,</w:t>
      </w:r>
      <w:r w:rsidRPr="00D66195">
        <w:t xml:space="preserve"> </w:t>
      </w:r>
      <w:r>
        <w:t>impacting</w:t>
      </w:r>
      <w:r w:rsidRPr="00D66195">
        <w:t xml:space="preserve"> marine pollution and</w:t>
      </w:r>
      <w:r w:rsidR="002F066A">
        <w:t> </w:t>
      </w:r>
      <w:r w:rsidRPr="00D66195">
        <w:t xml:space="preserve">the </w:t>
      </w:r>
      <w:r>
        <w:t>need</w:t>
      </w:r>
      <w:r w:rsidRPr="00D66195">
        <w:t xml:space="preserve"> for vessel salvage</w:t>
      </w:r>
      <w:r>
        <w:t xml:space="preserve"> </w:t>
      </w:r>
      <w:r w:rsidRPr="00D66195">
        <w:t xml:space="preserve">(Gardiner et al, 2008). </w:t>
      </w:r>
    </w:p>
    <w:p w14:paraId="1E286E7C" w14:textId="77777777" w:rsidR="007220FD" w:rsidRPr="00D66195" w:rsidRDefault="007220FD" w:rsidP="00FE01CE">
      <w:pPr>
        <w:pStyle w:val="BodyText"/>
      </w:pPr>
      <w:r>
        <w:t>H</w:t>
      </w:r>
      <w:r w:rsidRPr="00D66195">
        <w:t>eavy rainfall could directly affect port operations through reduced navigation visibility and</w:t>
      </w:r>
      <w:r w:rsidR="002F066A">
        <w:t> </w:t>
      </w:r>
      <w:r w:rsidRPr="00D66195">
        <w:t>surface water flooding</w:t>
      </w:r>
      <w:r>
        <w:t xml:space="preserve"> </w:t>
      </w:r>
      <w:r w:rsidRPr="00D66195">
        <w:t>(Gardiner et al, 2008). Storm surges may also cause overtopping and damage of breakwaters</w:t>
      </w:r>
      <w:r>
        <w:t>,</w:t>
      </w:r>
      <w:r w:rsidRPr="00D66195">
        <w:t xml:space="preserve"> and additional wave penetration and seiching </w:t>
      </w:r>
      <w:r>
        <w:t>are likely to cause</w:t>
      </w:r>
      <w:r w:rsidRPr="00D66195">
        <w:t xml:space="preserve"> excessive ship movement at berth, and possibly damag</w:t>
      </w:r>
      <w:r>
        <w:t>e</w:t>
      </w:r>
      <w:r w:rsidRPr="00D66195">
        <w:t xml:space="preserve"> ship and wharf structures and interrupt loading operations</w:t>
      </w:r>
      <w:r>
        <w:t xml:space="preserve"> </w:t>
      </w:r>
      <w:bookmarkStart w:id="636" w:name="_Hlk42335054"/>
      <w:r w:rsidRPr="00D66195">
        <w:t>(Gardiner et al, 2008)</w:t>
      </w:r>
      <w:bookmarkEnd w:id="636"/>
      <w:r w:rsidRPr="00D66195">
        <w:t xml:space="preserve">. </w:t>
      </w:r>
    </w:p>
    <w:p w14:paraId="10234306" w14:textId="77777777" w:rsidR="007220FD" w:rsidRPr="00D66195" w:rsidRDefault="007220FD" w:rsidP="002F066A">
      <w:pPr>
        <w:pStyle w:val="Heading4"/>
      </w:pPr>
      <w:r w:rsidRPr="00D66195">
        <w:t>Adaptive capacity</w:t>
      </w:r>
    </w:p>
    <w:p w14:paraId="33CEE498" w14:textId="77777777" w:rsidR="007220FD" w:rsidRPr="00D66195" w:rsidRDefault="007220FD" w:rsidP="002F066A">
      <w:pPr>
        <w:pStyle w:val="BodyText"/>
      </w:pPr>
      <w:r w:rsidRPr="00D66195">
        <w:t xml:space="preserve">The adaptive capacity of port infrastructure will vary considerably around New Zealand. Climate change impacts and rising sea levels are unlikely to require existing ports </w:t>
      </w:r>
      <w:r>
        <w:t xml:space="preserve">to be </w:t>
      </w:r>
      <w:r w:rsidRPr="00D66195">
        <w:t>total</w:t>
      </w:r>
      <w:r>
        <w:t>ly</w:t>
      </w:r>
      <w:r w:rsidRPr="00D66195">
        <w:t xml:space="preserve"> relocat</w:t>
      </w:r>
      <w:r>
        <w:t>ed</w:t>
      </w:r>
      <w:r w:rsidRPr="00D66195">
        <w:t>. However, the ability to adapt to climate change will depend on the port design, road</w:t>
      </w:r>
      <w:r w:rsidR="002F066A">
        <w:t> </w:t>
      </w:r>
      <w:r w:rsidRPr="00D66195">
        <w:t>and rail access, management and governance of each port, and the availability of funding for delivering adaptation actions.</w:t>
      </w:r>
    </w:p>
    <w:p w14:paraId="23246387" w14:textId="77777777" w:rsidR="007220FD" w:rsidRPr="00D66195" w:rsidRDefault="007220FD" w:rsidP="002F066A">
      <w:pPr>
        <w:pStyle w:val="BodyText"/>
      </w:pPr>
      <w:r w:rsidRPr="00D66195">
        <w:t>Assets likely to be affected by climate change include port facilities such as cranes and gantries, which will need to be assessed for changing operational requirements. Storage facilities may need to be changed or upgraded to accommodate more extreme events and changes in temperature</w:t>
      </w:r>
      <w:r>
        <w:t>,</w:t>
      </w:r>
      <w:r w:rsidRPr="00D66195">
        <w:t xml:space="preserve"> and changes</w:t>
      </w:r>
      <w:r>
        <w:t xml:space="preserve"> made</w:t>
      </w:r>
      <w:r w:rsidRPr="00D66195">
        <w:t xml:space="preserve"> to drainage</w:t>
      </w:r>
      <w:r>
        <w:t xml:space="preserve"> to manage</w:t>
      </w:r>
      <w:r w:rsidRPr="00D66195">
        <w:t xml:space="preserve"> increased flooding of the facilities. On the marine side, modifications or enhancement to existing breakwater systems</w:t>
      </w:r>
      <w:r>
        <w:t xml:space="preserve"> will need to be considered,</w:t>
      </w:r>
      <w:r w:rsidRPr="00D66195">
        <w:t xml:space="preserve"> </w:t>
      </w:r>
      <w:r>
        <w:t>as well as</w:t>
      </w:r>
      <w:r w:rsidRPr="00D66195">
        <w:t xml:space="preserve"> upgrades of whar</w:t>
      </w:r>
      <w:r>
        <w:t>ve</w:t>
      </w:r>
      <w:r w:rsidRPr="00D66195">
        <w:t>s and berths to cater for expected sea</w:t>
      </w:r>
      <w:r>
        <w:t>-</w:t>
      </w:r>
      <w:r w:rsidRPr="00D66195">
        <w:t>level rise projections</w:t>
      </w:r>
      <w:r>
        <w:t>,</w:t>
      </w:r>
      <w:r w:rsidRPr="00D66195">
        <w:t xml:space="preserve"> and any increase in exposure to extreme events.</w:t>
      </w:r>
    </w:p>
    <w:p w14:paraId="460AF062" w14:textId="77777777" w:rsidR="007220FD" w:rsidRPr="00D66195" w:rsidRDefault="007220FD" w:rsidP="002F066A">
      <w:pPr>
        <w:pStyle w:val="BodyText"/>
      </w:pPr>
      <w:r w:rsidRPr="00D66195">
        <w:t>Assessments of required changes in technology, logistics, training, planning and management of port operations can also increase adaptive capacity of the facility. Working in partnership with local government, investors and supply chain providers to meet changing needs and requirements can enable connected logistic hubs to be more resilient to the impacts of climate</w:t>
      </w:r>
      <w:r w:rsidR="002F066A">
        <w:t> </w:t>
      </w:r>
      <w:r w:rsidRPr="00D66195">
        <w:t xml:space="preserve">change. </w:t>
      </w:r>
    </w:p>
    <w:p w14:paraId="2CB4BE3D" w14:textId="2CA053D2" w:rsidR="007220FD" w:rsidRPr="00D66195" w:rsidRDefault="007220FD" w:rsidP="002F066A">
      <w:pPr>
        <w:pStyle w:val="BodyText"/>
      </w:pPr>
      <w:r w:rsidRPr="00D66195">
        <w:t xml:space="preserve">Connecting infrastructure (such as road and rail), however, will have </w:t>
      </w:r>
      <w:r w:rsidR="00E407B8">
        <w:t>a lower level of</w:t>
      </w:r>
      <w:r w:rsidRPr="00D66195">
        <w:t xml:space="preserve"> adaptive capacity </w:t>
      </w:r>
      <w:r w:rsidR="00E407B8">
        <w:t>than</w:t>
      </w:r>
      <w:r w:rsidRPr="00D66195">
        <w:t xml:space="preserve"> ports</w:t>
      </w:r>
      <w:r w:rsidR="00E407B8">
        <w:t>. Yet ports</w:t>
      </w:r>
      <w:r w:rsidRPr="00D66195">
        <w:t xml:space="preserve"> will continue to rely on these links </w:t>
      </w:r>
      <w:r>
        <w:t>continuing to function</w:t>
      </w:r>
      <w:r w:rsidR="00E407B8">
        <w:t>, which</w:t>
      </w:r>
      <w:r>
        <w:t xml:space="preserve"> </w:t>
      </w:r>
      <w:r w:rsidR="00E407B8">
        <w:t>p</w:t>
      </w:r>
      <w:r w:rsidRPr="00D66195">
        <w:t>ort authorities have limited control over. Road and rail access may need to be</w:t>
      </w:r>
      <w:r w:rsidR="002F066A">
        <w:t> </w:t>
      </w:r>
      <w:r w:rsidRPr="00D66195">
        <w:t>modified</w:t>
      </w:r>
      <w:r>
        <w:t>,</w:t>
      </w:r>
      <w:r w:rsidRPr="00D66195">
        <w:t xml:space="preserve"> and modal shifts considered to improve resilience by introducing elements of</w:t>
      </w:r>
      <w:r w:rsidR="002F066A">
        <w:t> </w:t>
      </w:r>
      <w:r w:rsidRPr="00D66195">
        <w:t xml:space="preserve">redundancy. </w:t>
      </w:r>
    </w:p>
    <w:bookmarkEnd w:id="635"/>
    <w:p w14:paraId="2CF2ED72" w14:textId="77777777" w:rsidR="007220FD" w:rsidRPr="002F066A" w:rsidRDefault="007220FD" w:rsidP="002F066A">
      <w:pPr>
        <w:pStyle w:val="Heading4"/>
      </w:pPr>
      <w:r w:rsidRPr="00D66195">
        <w:t>Consequence</w:t>
      </w:r>
    </w:p>
    <w:p w14:paraId="7E8C0C98" w14:textId="353FDFD3" w:rsidR="007220FD" w:rsidRPr="00D66195" w:rsidRDefault="007220FD" w:rsidP="002F066A">
      <w:pPr>
        <w:pStyle w:val="BodyText"/>
      </w:pPr>
      <w:r w:rsidRPr="00D66195">
        <w:t>Ports are critical infrastructure</w:t>
      </w:r>
      <w:r w:rsidR="00DA0095">
        <w:t>. They</w:t>
      </w:r>
      <w:r w:rsidRPr="00D66195">
        <w:t xml:space="preserve"> facilitate billions of dollars of trade both internationally and nationally, and act as vital lifelines in a natural hazard</w:t>
      </w:r>
      <w:r>
        <w:t xml:space="preserve"> event </w:t>
      </w:r>
      <w:r w:rsidRPr="00D66195">
        <w:t xml:space="preserve">(New Zealand Lifelines Council, 2017). </w:t>
      </w:r>
    </w:p>
    <w:p w14:paraId="5DCC2FC8" w14:textId="36540B74" w:rsidR="007220FD" w:rsidRPr="00DA0095" w:rsidRDefault="007220FD" w:rsidP="002F066A">
      <w:pPr>
        <w:pStyle w:val="BodyText"/>
        <w:rPr>
          <w:spacing w:val="-2"/>
        </w:rPr>
      </w:pPr>
      <w:r w:rsidRPr="00DA0095">
        <w:rPr>
          <w:spacing w:val="-2"/>
        </w:rPr>
        <w:t>Associated infrastructure is often critical at a regional or national level. For example, New Zealand is highly reliant on petroleum infrastructure at ports for the storage and</w:t>
      </w:r>
      <w:r w:rsidR="002F066A" w:rsidRPr="00DA0095">
        <w:rPr>
          <w:spacing w:val="-2"/>
        </w:rPr>
        <w:t> </w:t>
      </w:r>
      <w:r w:rsidRPr="00DA0095">
        <w:rPr>
          <w:spacing w:val="-2"/>
        </w:rPr>
        <w:t xml:space="preserve">distribution of petroleum around New Zealand. This directly supports economic activity, public service delivery, and transportation. By mid-century, the impact of climate change on associated petroleum infrastructure may be of less importance, as New Zealand may be less reliant on petroleum as an energy source, through increased electrification of transport systems and industry. </w:t>
      </w:r>
    </w:p>
    <w:p w14:paraId="7D520290" w14:textId="77777777" w:rsidR="007220FD" w:rsidRPr="00D66195" w:rsidRDefault="007220FD" w:rsidP="002F066A">
      <w:pPr>
        <w:pStyle w:val="BodyText"/>
      </w:pPr>
      <w:r w:rsidRPr="00D66195">
        <w:t xml:space="preserve">Information on the impact of climate change on ports and associated infrastructure is limited for New Zealand. However, given the importance of this infrastructure and locational constraints, the risk to ports and infrastructure from climate change will increase over time. </w:t>
      </w:r>
    </w:p>
    <w:p w14:paraId="4E3958A1" w14:textId="77777777" w:rsidR="007220FD" w:rsidRPr="00D66195" w:rsidRDefault="007220FD" w:rsidP="002F066A">
      <w:pPr>
        <w:pStyle w:val="Heading4"/>
      </w:pPr>
      <w:r w:rsidRPr="00D66195">
        <w:lastRenderedPageBreak/>
        <w:t xml:space="preserve">Interacting </w:t>
      </w:r>
      <w:r w:rsidRPr="002F066A">
        <w:t>risks</w:t>
      </w:r>
      <w:r w:rsidRPr="00D66195">
        <w:t xml:space="preserve"> </w:t>
      </w:r>
    </w:p>
    <w:p w14:paraId="0909FE52" w14:textId="2F7EF3FF" w:rsidR="007220FD" w:rsidRPr="00D66195" w:rsidRDefault="007220FD" w:rsidP="002F066A">
      <w:pPr>
        <w:pStyle w:val="BodyText"/>
      </w:pPr>
      <w:r w:rsidRPr="00D66195">
        <w:t xml:space="preserve">Ports and their associated infrastructure are nationally significant assets, and climate change could </w:t>
      </w:r>
      <w:r>
        <w:t>cause</w:t>
      </w:r>
      <w:r w:rsidRPr="00D66195">
        <w:t xml:space="preserve"> complex interacting and cascading risks</w:t>
      </w:r>
      <w:r>
        <w:t xml:space="preserve"> to them, with</w:t>
      </w:r>
      <w:r w:rsidRPr="00D66195">
        <w:t xml:space="preserve"> significant economic and social implications. </w:t>
      </w:r>
      <w:r>
        <w:t>These</w:t>
      </w:r>
      <w:r w:rsidRPr="00D66195">
        <w:t xml:space="preserve"> will interact with risks in the economy and governance domains, including risks to the disruption to supply chains (E7) and emergency management response capability (G6). There may also be risks to marine environments, </w:t>
      </w:r>
      <w:r w:rsidR="00DA0095">
        <w:t>because</w:t>
      </w:r>
      <w:r w:rsidR="00DA0095" w:rsidRPr="00D66195">
        <w:t xml:space="preserve"> </w:t>
      </w:r>
      <w:r w:rsidRPr="00D66195">
        <w:t>ongoing modifications to the marine environment (</w:t>
      </w:r>
      <w:r>
        <w:t>for example</w:t>
      </w:r>
      <w:r w:rsidRPr="00D66195">
        <w:t xml:space="preserve">, dredging) are </w:t>
      </w:r>
      <w:r>
        <w:t>needed</w:t>
      </w:r>
      <w:r w:rsidRPr="00D66195">
        <w:t xml:space="preserve"> to maintain operations under a future climate (N1, N8)</w:t>
      </w:r>
      <w:r>
        <w:t>.</w:t>
      </w:r>
      <w:r w:rsidRPr="00D66195">
        <w:t xml:space="preserve"> </w:t>
      </w:r>
      <w:r>
        <w:t>I</w:t>
      </w:r>
      <w:r w:rsidRPr="00D66195">
        <w:t>ncreased temperatures can affect the type</w:t>
      </w:r>
      <w:r>
        <w:t>s</w:t>
      </w:r>
      <w:r w:rsidRPr="00D66195">
        <w:t xml:space="preserve"> of organisms that live on a ship’s hull</w:t>
      </w:r>
      <w:r>
        <w:t>,</w:t>
      </w:r>
      <w:r w:rsidRPr="00D66195">
        <w:t xml:space="preserve"> increasing the risk of invasive organisms. Serious maritime incidents and damage to ports and associated infrastructure could also lead to marine pollution and impacts on marine ecosystems (N8).</w:t>
      </w:r>
    </w:p>
    <w:p w14:paraId="5F6E3D7E" w14:textId="77777777" w:rsidR="007220FD" w:rsidRPr="002F066A" w:rsidRDefault="007220FD" w:rsidP="002F066A">
      <w:pPr>
        <w:pStyle w:val="Heading4"/>
      </w:pPr>
      <w:r w:rsidRPr="00D66195">
        <w:t>Confidence: High agreement, low evidence</w:t>
      </w:r>
    </w:p>
    <w:p w14:paraId="233A0356" w14:textId="4EBE1C9A" w:rsidR="007220FD" w:rsidRPr="00D66195" w:rsidRDefault="007220FD" w:rsidP="002F066A">
      <w:pPr>
        <w:pStyle w:val="BodyText"/>
      </w:pPr>
      <w:r w:rsidRPr="00D66195">
        <w:t>There is a high</w:t>
      </w:r>
      <w:r w:rsidR="00DA0095">
        <w:t xml:space="preserve"> level of</w:t>
      </w:r>
      <w:r w:rsidRPr="00D66195">
        <w:t xml:space="preserve"> agreement that ports and associated infrastructure are exposed and sensitive to climate hazards and associated flood hazards. In general, the strength of evidence is low for the sensitivity and exposure of ports, and potential interdependencies and cascading impacts. Further research is needed to build knowledge of the climate risks faced by ports at present and in the future under RCP4.5 and RCP8.5 projections. </w:t>
      </w:r>
    </w:p>
    <w:p w14:paraId="039EB7B0" w14:textId="77777777" w:rsidR="007220FD" w:rsidRPr="002F066A" w:rsidRDefault="007220FD" w:rsidP="002F066A">
      <w:pPr>
        <w:pStyle w:val="Heading4"/>
      </w:pPr>
      <w:r w:rsidRPr="00D66195">
        <w:t>Adaptation</w:t>
      </w:r>
    </w:p>
    <w:p w14:paraId="7AF98C50" w14:textId="09717D61" w:rsidR="007220FD" w:rsidRDefault="007220FD" w:rsidP="002F066A">
      <w:pPr>
        <w:pStyle w:val="BodyText"/>
      </w:pPr>
      <w:r w:rsidRPr="00D66195">
        <w:t xml:space="preserve">Ports of Auckland have conducted assessments of climate risk. However, engagement undertaken for the </w:t>
      </w:r>
      <w:r w:rsidR="007510C4" w:rsidRPr="00D66195">
        <w:t>National Climate</w:t>
      </w:r>
      <w:r w:rsidR="007510C4">
        <w:t xml:space="preserve"> Change</w:t>
      </w:r>
      <w:r w:rsidR="007510C4" w:rsidRPr="00D66195">
        <w:t xml:space="preserve"> Risk Assessment for Aotearoa New Zealand </w:t>
      </w:r>
      <w:r w:rsidR="007510C4">
        <w:t>(</w:t>
      </w:r>
      <w:r w:rsidRPr="00D66195">
        <w:t>NCCRA</w:t>
      </w:r>
      <w:r w:rsidR="007510C4">
        <w:t>)</w:t>
      </w:r>
      <w:r w:rsidRPr="00D66195">
        <w:t xml:space="preserve"> revealed no further information on adaptation actions planned or under</w:t>
      </w:r>
      <w:r w:rsidR="00DA0095">
        <w:t xml:space="preserve"> </w:t>
      </w:r>
      <w:r w:rsidRPr="00D66195">
        <w:t>way in relation to this risk.</w:t>
      </w:r>
    </w:p>
    <w:p w14:paraId="5288CDCD" w14:textId="4DD5C87A" w:rsidR="00BF5A51" w:rsidRPr="00D66195" w:rsidRDefault="00826BA4" w:rsidP="00A5539C">
      <w:pPr>
        <w:pStyle w:val="Tableheading2"/>
      </w:pPr>
      <w:bookmarkStart w:id="637" w:name="_Toc45391935"/>
      <w:r w:rsidRPr="00D66195">
        <w:t>B5 Risks to ports and associated infrastructure</w:t>
      </w:r>
      <w:r w:rsidR="00BF5A51" w:rsidRPr="00D52C19">
        <w:rPr>
          <w:lang w:eastAsia="en-AU"/>
        </w:rPr>
        <w:t xml:space="preserve">: </w:t>
      </w:r>
      <w:r w:rsidR="00A5539C">
        <w:rPr>
          <w:lang w:eastAsia="en-AU"/>
        </w:rPr>
        <w:t>U</w:t>
      </w:r>
      <w:r w:rsidR="00BF5A51" w:rsidRPr="00D52C19">
        <w:rPr>
          <w:lang w:eastAsia="en-AU"/>
        </w:rPr>
        <w:t>rgency profile</w:t>
      </w:r>
      <w:bookmarkEnd w:id="637"/>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820"/>
        <w:gridCol w:w="992"/>
        <w:gridCol w:w="851"/>
        <w:gridCol w:w="1324"/>
        <w:gridCol w:w="990"/>
        <w:gridCol w:w="638"/>
        <w:gridCol w:w="1867"/>
        <w:gridCol w:w="23"/>
      </w:tblGrid>
      <w:tr w:rsidR="009B4C28" w:rsidRPr="009B4C28" w14:paraId="315ACDBC" w14:textId="77777777" w:rsidTr="009B4C28">
        <w:trPr>
          <w:gridBefore w:val="1"/>
          <w:wBefore w:w="23" w:type="dxa"/>
        </w:trPr>
        <w:tc>
          <w:tcPr>
            <w:tcW w:w="8505" w:type="dxa"/>
            <w:gridSpan w:val="8"/>
            <w:shd w:val="clear" w:color="auto" w:fill="0F7B7D"/>
          </w:tcPr>
          <w:p w14:paraId="654C0B4F" w14:textId="77D59058" w:rsidR="00BF5A51" w:rsidRPr="009B4C28" w:rsidRDefault="00826BA4" w:rsidP="00756486">
            <w:pPr>
              <w:pStyle w:val="TableTextbold"/>
              <w:keepNext/>
              <w:rPr>
                <w:color w:val="FFFFFF" w:themeColor="background1"/>
              </w:rPr>
            </w:pPr>
            <w:r w:rsidRPr="009B4C28">
              <w:rPr>
                <w:color w:val="FFFFFF" w:themeColor="background1"/>
              </w:rPr>
              <w:t>B5 Risks to ports and associated infrastructure</w:t>
            </w:r>
            <w:r w:rsidR="00A5539C">
              <w:rPr>
                <w:color w:val="FFFFFF" w:themeColor="background1"/>
              </w:rPr>
              <w:t>: U</w:t>
            </w:r>
            <w:r w:rsidR="00BF5A51" w:rsidRPr="009B4C28">
              <w:rPr>
                <w:color w:val="FFFFFF" w:themeColor="background1"/>
              </w:rPr>
              <w:t>rgency profile</w:t>
            </w:r>
          </w:p>
        </w:tc>
      </w:tr>
      <w:tr w:rsidR="00BF5A51" w:rsidRPr="005D6D89" w14:paraId="7D712E10" w14:textId="77777777" w:rsidTr="009B4C28">
        <w:trPr>
          <w:gridBefore w:val="1"/>
          <w:wBefore w:w="23" w:type="dxa"/>
        </w:trPr>
        <w:tc>
          <w:tcPr>
            <w:tcW w:w="1820" w:type="dxa"/>
            <w:shd w:val="clear" w:color="auto" w:fill="FFFFFF" w:themeFill="background1"/>
            <w:vAlign w:val="bottom"/>
          </w:tcPr>
          <w:p w14:paraId="03937EB1" w14:textId="77777777" w:rsidR="00BF5A51" w:rsidRPr="003F0A2D" w:rsidRDefault="00BF5A51" w:rsidP="00756486">
            <w:pPr>
              <w:pStyle w:val="TableTextbold"/>
              <w:keepNext/>
              <w:spacing w:before="40" w:after="40"/>
            </w:pPr>
            <w:r w:rsidRPr="003F0A2D">
              <w:t>Urgency category</w:t>
            </w:r>
          </w:p>
        </w:tc>
        <w:tc>
          <w:tcPr>
            <w:tcW w:w="1843" w:type="dxa"/>
            <w:gridSpan w:val="2"/>
            <w:vAlign w:val="bottom"/>
          </w:tcPr>
          <w:p w14:paraId="4C6FF42A" w14:textId="77777777" w:rsidR="00BF5A51" w:rsidRPr="003350E2" w:rsidRDefault="00BF5A51" w:rsidP="00756486">
            <w:pPr>
              <w:pStyle w:val="TableTextbold"/>
              <w:keepNext/>
              <w:spacing w:before="40" w:after="40"/>
            </w:pPr>
            <w:r w:rsidRPr="003350E2">
              <w:t>Proportion of urgency</w:t>
            </w:r>
          </w:p>
        </w:tc>
        <w:tc>
          <w:tcPr>
            <w:tcW w:w="4842" w:type="dxa"/>
            <w:gridSpan w:val="5"/>
            <w:vAlign w:val="bottom"/>
          </w:tcPr>
          <w:p w14:paraId="7DF6BB02" w14:textId="77777777" w:rsidR="00BF5A51" w:rsidRPr="005D6D89" w:rsidRDefault="00BF5A51" w:rsidP="00756486">
            <w:pPr>
              <w:pStyle w:val="TableTextbold"/>
              <w:keepNext/>
              <w:spacing w:before="40" w:after="40"/>
            </w:pPr>
            <w:r w:rsidRPr="005D6D89">
              <w:t>Description of actions</w:t>
            </w:r>
          </w:p>
        </w:tc>
      </w:tr>
      <w:tr w:rsidR="007220FD" w:rsidRPr="00D66195" w14:paraId="084944E9" w14:textId="77777777" w:rsidTr="009B4C28">
        <w:tblPrEx>
          <w:tblCellMar>
            <w:left w:w="108" w:type="dxa"/>
            <w:right w:w="108" w:type="dxa"/>
          </w:tblCellMar>
        </w:tblPrEx>
        <w:trPr>
          <w:gridAfter w:val="1"/>
          <w:wAfter w:w="23" w:type="dxa"/>
        </w:trPr>
        <w:tc>
          <w:tcPr>
            <w:tcW w:w="1843" w:type="dxa"/>
            <w:gridSpan w:val="2"/>
            <w:shd w:val="clear" w:color="auto" w:fill="FFFFFF" w:themeFill="background1"/>
            <w:hideMark/>
          </w:tcPr>
          <w:p w14:paraId="7A012334" w14:textId="77777777" w:rsidR="007220FD" w:rsidRPr="00F23814" w:rsidRDefault="007220FD" w:rsidP="00756486">
            <w:pPr>
              <w:pStyle w:val="TableText"/>
              <w:rPr>
                <w:b/>
                <w:bCs/>
              </w:rPr>
            </w:pPr>
            <w:bookmarkStart w:id="638" w:name="_Hlk35589777"/>
            <w:r w:rsidRPr="00F23814">
              <w:rPr>
                <w:b/>
                <w:bCs/>
              </w:rPr>
              <w:t>More action needed</w:t>
            </w:r>
          </w:p>
        </w:tc>
        <w:tc>
          <w:tcPr>
            <w:tcW w:w="1843" w:type="dxa"/>
            <w:gridSpan w:val="2"/>
          </w:tcPr>
          <w:p w14:paraId="18B08ACA" w14:textId="77777777" w:rsidR="007220FD" w:rsidRPr="00D66195" w:rsidRDefault="007220FD" w:rsidP="005B2D96">
            <w:pPr>
              <w:pStyle w:val="TableText"/>
              <w:jc w:val="center"/>
            </w:pPr>
            <w:r w:rsidRPr="00D66195">
              <w:t>10</w:t>
            </w:r>
          </w:p>
        </w:tc>
        <w:tc>
          <w:tcPr>
            <w:tcW w:w="4819" w:type="dxa"/>
            <w:gridSpan w:val="4"/>
          </w:tcPr>
          <w:p w14:paraId="47C91577" w14:textId="77777777" w:rsidR="007220FD" w:rsidRPr="00D66195" w:rsidRDefault="007220FD" w:rsidP="00756486">
            <w:pPr>
              <w:pStyle w:val="TableText"/>
            </w:pPr>
            <w:r w:rsidRPr="00D66195">
              <w:t>Central government to lead an integrated approach to understanding climate change risk for ports, and associated adaptation planning.</w:t>
            </w:r>
          </w:p>
        </w:tc>
      </w:tr>
      <w:tr w:rsidR="007220FD" w:rsidRPr="00D66195" w14:paraId="4308916A" w14:textId="77777777" w:rsidTr="009B4C28">
        <w:tblPrEx>
          <w:tblCellMar>
            <w:left w:w="108" w:type="dxa"/>
            <w:right w:w="108" w:type="dxa"/>
          </w:tblCellMar>
        </w:tblPrEx>
        <w:trPr>
          <w:gridAfter w:val="1"/>
          <w:wAfter w:w="23" w:type="dxa"/>
        </w:trPr>
        <w:tc>
          <w:tcPr>
            <w:tcW w:w="1843" w:type="dxa"/>
            <w:gridSpan w:val="2"/>
            <w:shd w:val="clear" w:color="auto" w:fill="FFFFFF" w:themeFill="background1"/>
            <w:hideMark/>
          </w:tcPr>
          <w:p w14:paraId="7DE5477A" w14:textId="77777777" w:rsidR="007220FD" w:rsidRPr="00F23814" w:rsidRDefault="007220FD" w:rsidP="00756486">
            <w:pPr>
              <w:pStyle w:val="TableText"/>
              <w:rPr>
                <w:b/>
                <w:bCs/>
                <w:highlight w:val="yellow"/>
              </w:rPr>
            </w:pPr>
            <w:r w:rsidRPr="00F23814">
              <w:rPr>
                <w:b/>
                <w:bCs/>
              </w:rPr>
              <w:t>Research priority</w:t>
            </w:r>
          </w:p>
        </w:tc>
        <w:tc>
          <w:tcPr>
            <w:tcW w:w="1843" w:type="dxa"/>
            <w:gridSpan w:val="2"/>
          </w:tcPr>
          <w:p w14:paraId="5FF4134C" w14:textId="77777777" w:rsidR="007220FD" w:rsidRPr="00D66195" w:rsidRDefault="007220FD" w:rsidP="005B2D96">
            <w:pPr>
              <w:pStyle w:val="TableText"/>
              <w:jc w:val="center"/>
            </w:pPr>
            <w:r w:rsidRPr="00D66195">
              <w:t>60</w:t>
            </w:r>
          </w:p>
        </w:tc>
        <w:tc>
          <w:tcPr>
            <w:tcW w:w="4819" w:type="dxa"/>
            <w:gridSpan w:val="4"/>
          </w:tcPr>
          <w:p w14:paraId="31952DBE" w14:textId="6FEA66E1" w:rsidR="007220FD" w:rsidRPr="00D66195" w:rsidRDefault="007220FD" w:rsidP="00C079E1">
            <w:pPr>
              <w:pStyle w:val="TableText"/>
            </w:pPr>
            <w:r w:rsidRPr="00D66195">
              <w:t xml:space="preserve">Strategic view for all New Zealand ports to establish a nationally consistent approach to </w:t>
            </w:r>
            <w:r>
              <w:t xml:space="preserve">identifying </w:t>
            </w:r>
            <w:r w:rsidRPr="00D66195">
              <w:t>risk</w:t>
            </w:r>
            <w:r>
              <w:t>s</w:t>
            </w:r>
            <w:r w:rsidRPr="00D66195">
              <w:t xml:space="preserve"> associated with climate change, including interdependencies and cascading impacts.</w:t>
            </w:r>
          </w:p>
        </w:tc>
      </w:tr>
      <w:tr w:rsidR="007220FD" w:rsidRPr="00D66195" w14:paraId="55E58FDE" w14:textId="77777777" w:rsidTr="009B4C28">
        <w:tblPrEx>
          <w:tblCellMar>
            <w:left w:w="108" w:type="dxa"/>
            <w:right w:w="108" w:type="dxa"/>
          </w:tblCellMar>
        </w:tblPrEx>
        <w:trPr>
          <w:gridAfter w:val="1"/>
          <w:wAfter w:w="23" w:type="dxa"/>
        </w:trPr>
        <w:tc>
          <w:tcPr>
            <w:tcW w:w="1843" w:type="dxa"/>
            <w:gridSpan w:val="2"/>
            <w:shd w:val="clear" w:color="auto" w:fill="FFFFFF" w:themeFill="background1"/>
            <w:hideMark/>
          </w:tcPr>
          <w:p w14:paraId="3ABF5C9C" w14:textId="77777777" w:rsidR="007220FD" w:rsidRPr="00F23814" w:rsidRDefault="007220FD" w:rsidP="00756486">
            <w:pPr>
              <w:pStyle w:val="TableText"/>
              <w:rPr>
                <w:b/>
                <w:bCs/>
              </w:rPr>
            </w:pPr>
            <w:r w:rsidRPr="00F23814">
              <w:rPr>
                <w:b/>
                <w:bCs/>
              </w:rPr>
              <w:t>Sustain current action</w:t>
            </w:r>
          </w:p>
        </w:tc>
        <w:tc>
          <w:tcPr>
            <w:tcW w:w="1843" w:type="dxa"/>
            <w:gridSpan w:val="2"/>
          </w:tcPr>
          <w:p w14:paraId="5A50A2FD" w14:textId="77777777" w:rsidR="007220FD" w:rsidRPr="00D66195" w:rsidRDefault="007220FD" w:rsidP="005B2D96">
            <w:pPr>
              <w:pStyle w:val="TableText"/>
              <w:jc w:val="center"/>
            </w:pPr>
            <w:r w:rsidRPr="00D66195">
              <w:t>30</w:t>
            </w:r>
          </w:p>
        </w:tc>
        <w:tc>
          <w:tcPr>
            <w:tcW w:w="4819" w:type="dxa"/>
            <w:gridSpan w:val="4"/>
          </w:tcPr>
          <w:p w14:paraId="6289A757" w14:textId="77777777" w:rsidR="007220FD" w:rsidRPr="00D66195" w:rsidRDefault="007220FD" w:rsidP="00756486">
            <w:pPr>
              <w:pStyle w:val="TableText"/>
            </w:pPr>
            <w:r w:rsidRPr="00D66195">
              <w:t>Organisations to continue their ongoing operational responses to manage current and future risk associated with climate change.</w:t>
            </w:r>
          </w:p>
        </w:tc>
      </w:tr>
      <w:tr w:rsidR="00BA435F" w:rsidRPr="00D66195" w14:paraId="523D73DA" w14:textId="77777777" w:rsidTr="009B4C28">
        <w:tblPrEx>
          <w:tblCellMar>
            <w:left w:w="108" w:type="dxa"/>
            <w:right w:w="108" w:type="dxa"/>
          </w:tblCellMar>
        </w:tblPrEx>
        <w:trPr>
          <w:gridAfter w:val="1"/>
          <w:wAfter w:w="23" w:type="dxa"/>
        </w:trPr>
        <w:tc>
          <w:tcPr>
            <w:tcW w:w="1843" w:type="dxa"/>
            <w:gridSpan w:val="2"/>
            <w:tcBorders>
              <w:bottom w:val="single" w:sz="8" w:space="0" w:color="0F7B7D"/>
            </w:tcBorders>
            <w:shd w:val="clear" w:color="auto" w:fill="FFFFFF" w:themeFill="background1"/>
            <w:hideMark/>
          </w:tcPr>
          <w:p w14:paraId="62CD1AA0" w14:textId="77777777" w:rsidR="007220FD" w:rsidRPr="00F23814" w:rsidRDefault="007220FD" w:rsidP="00756486">
            <w:pPr>
              <w:pStyle w:val="TableText"/>
              <w:rPr>
                <w:b/>
                <w:bCs/>
              </w:rPr>
            </w:pPr>
            <w:r w:rsidRPr="00F23814">
              <w:rPr>
                <w:b/>
                <w:bCs/>
              </w:rPr>
              <w:t xml:space="preserve">Watching brief </w:t>
            </w:r>
          </w:p>
        </w:tc>
        <w:tc>
          <w:tcPr>
            <w:tcW w:w="1843" w:type="dxa"/>
            <w:gridSpan w:val="2"/>
            <w:tcBorders>
              <w:bottom w:val="single" w:sz="8" w:space="0" w:color="0F7B7D"/>
            </w:tcBorders>
          </w:tcPr>
          <w:p w14:paraId="71836A4D" w14:textId="77777777" w:rsidR="007220FD" w:rsidRPr="00D66195" w:rsidRDefault="007220FD" w:rsidP="005B2D96">
            <w:pPr>
              <w:pStyle w:val="TableText"/>
              <w:jc w:val="center"/>
              <w:rPr>
                <w:i/>
              </w:rPr>
            </w:pPr>
          </w:p>
        </w:tc>
        <w:tc>
          <w:tcPr>
            <w:tcW w:w="4819" w:type="dxa"/>
            <w:gridSpan w:val="4"/>
            <w:tcBorders>
              <w:bottom w:val="single" w:sz="8" w:space="0" w:color="0F7B7D"/>
            </w:tcBorders>
          </w:tcPr>
          <w:p w14:paraId="599207AE" w14:textId="77777777" w:rsidR="007220FD" w:rsidRPr="00D66195" w:rsidRDefault="007220FD" w:rsidP="00756486">
            <w:pPr>
              <w:pStyle w:val="TableText"/>
              <w:rPr>
                <w:i/>
              </w:rPr>
            </w:pPr>
          </w:p>
        </w:tc>
      </w:tr>
      <w:tr w:rsidR="003F755F" w:rsidRPr="00D66195" w14:paraId="33E50248" w14:textId="77777777" w:rsidTr="009B4C28">
        <w:tblPrEx>
          <w:tblCellMar>
            <w:left w:w="108" w:type="dxa"/>
            <w:right w:w="108" w:type="dxa"/>
          </w:tblCellMar>
        </w:tblPrEx>
        <w:trPr>
          <w:gridAfter w:val="1"/>
          <w:wAfter w:w="23" w:type="dxa"/>
        </w:trPr>
        <w:tc>
          <w:tcPr>
            <w:tcW w:w="1843" w:type="dxa"/>
            <w:gridSpan w:val="2"/>
            <w:tcBorders>
              <w:top w:val="single" w:sz="8" w:space="0" w:color="0F7B7D"/>
            </w:tcBorders>
            <w:shd w:val="clear" w:color="auto" w:fill="0F7B7D"/>
          </w:tcPr>
          <w:p w14:paraId="1A9263A4" w14:textId="77777777" w:rsidR="007220FD" w:rsidRPr="003F755F" w:rsidRDefault="007220FD" w:rsidP="003953B4">
            <w:pPr>
              <w:pStyle w:val="TableText"/>
              <w:rPr>
                <w:b/>
                <w:bCs/>
                <w:color w:val="FFFFFF" w:themeColor="background1"/>
              </w:rPr>
            </w:pPr>
            <w:r w:rsidRPr="003F755F">
              <w:rPr>
                <w:b/>
                <w:bCs/>
                <w:color w:val="FFFFFF" w:themeColor="background1"/>
              </w:rPr>
              <w:t xml:space="preserve">Adaptation urgency </w:t>
            </w:r>
          </w:p>
        </w:tc>
        <w:tc>
          <w:tcPr>
            <w:tcW w:w="1843" w:type="dxa"/>
            <w:gridSpan w:val="2"/>
            <w:tcBorders>
              <w:top w:val="single" w:sz="8" w:space="0" w:color="0F7B7D"/>
            </w:tcBorders>
            <w:shd w:val="clear" w:color="auto" w:fill="auto"/>
          </w:tcPr>
          <w:p w14:paraId="7D053E33" w14:textId="77777777" w:rsidR="007220FD" w:rsidRPr="003953B4" w:rsidRDefault="007220FD" w:rsidP="005B2D96">
            <w:pPr>
              <w:pStyle w:val="TableText"/>
              <w:jc w:val="center"/>
              <w:rPr>
                <w:rFonts w:cs="Calibri"/>
              </w:rPr>
            </w:pPr>
            <w:r w:rsidRPr="003953B4">
              <w:rPr>
                <w:rFonts w:cs="Calibri"/>
              </w:rPr>
              <w:t>70</w:t>
            </w:r>
          </w:p>
        </w:tc>
        <w:tc>
          <w:tcPr>
            <w:tcW w:w="1324" w:type="dxa"/>
            <w:tcBorders>
              <w:top w:val="single" w:sz="8" w:space="0" w:color="0F7B7D"/>
            </w:tcBorders>
            <w:shd w:val="clear" w:color="auto" w:fill="0F7B7D"/>
          </w:tcPr>
          <w:p w14:paraId="4D303080" w14:textId="77777777" w:rsidR="007220FD" w:rsidRPr="003953B4" w:rsidRDefault="007220FD" w:rsidP="00756486">
            <w:pPr>
              <w:pStyle w:val="TableText"/>
              <w:rPr>
                <w:rFonts w:cs="Calibri"/>
                <w:b/>
                <w:bCs/>
                <w:color w:val="FFFFFF" w:themeColor="background1"/>
              </w:rPr>
            </w:pPr>
            <w:r w:rsidRPr="003953B4">
              <w:rPr>
                <w:rFonts w:cs="Calibri"/>
                <w:b/>
                <w:bCs/>
                <w:color w:val="FFFFFF" w:themeColor="background1"/>
              </w:rPr>
              <w:t xml:space="preserve">Confidence </w:t>
            </w:r>
          </w:p>
        </w:tc>
        <w:tc>
          <w:tcPr>
            <w:tcW w:w="3495" w:type="dxa"/>
            <w:gridSpan w:val="3"/>
            <w:tcBorders>
              <w:top w:val="single" w:sz="8" w:space="0" w:color="0F7B7D"/>
            </w:tcBorders>
          </w:tcPr>
          <w:p w14:paraId="4CC16FA6" w14:textId="77777777" w:rsidR="007220FD" w:rsidRPr="003953B4" w:rsidRDefault="007220FD" w:rsidP="00756486">
            <w:pPr>
              <w:pStyle w:val="TableText"/>
              <w:rPr>
                <w:rFonts w:cs="Calibri"/>
              </w:rPr>
            </w:pPr>
            <w:r w:rsidRPr="003953B4">
              <w:rPr>
                <w:rFonts w:cs="Calibri"/>
              </w:rPr>
              <w:t>High agreement, low evidence</w:t>
            </w:r>
          </w:p>
        </w:tc>
      </w:tr>
      <w:tr w:rsidR="00F23814" w:rsidRPr="00D66195" w14:paraId="1B0C783C" w14:textId="77777777" w:rsidTr="009B4C28">
        <w:tblPrEx>
          <w:tblCellMar>
            <w:left w:w="108" w:type="dxa"/>
            <w:right w:w="108" w:type="dxa"/>
          </w:tblCellMar>
        </w:tblPrEx>
        <w:trPr>
          <w:gridAfter w:val="1"/>
          <w:wAfter w:w="23" w:type="dxa"/>
        </w:trPr>
        <w:tc>
          <w:tcPr>
            <w:tcW w:w="1843" w:type="dxa"/>
            <w:gridSpan w:val="2"/>
            <w:shd w:val="clear" w:color="auto" w:fill="0F7B7D"/>
          </w:tcPr>
          <w:p w14:paraId="739548DD" w14:textId="77777777" w:rsidR="007220FD" w:rsidRPr="003F755F" w:rsidRDefault="007220FD" w:rsidP="003953B4">
            <w:pPr>
              <w:pStyle w:val="TableText"/>
              <w:rPr>
                <w:b/>
                <w:bCs/>
                <w:color w:val="FFFFFF" w:themeColor="background1"/>
              </w:rPr>
            </w:pPr>
            <w:r w:rsidRPr="003F755F">
              <w:rPr>
                <w:b/>
                <w:bCs/>
                <w:color w:val="FFFFFF" w:themeColor="background1"/>
              </w:rPr>
              <w:t xml:space="preserve">Consequence </w:t>
            </w:r>
          </w:p>
        </w:tc>
        <w:tc>
          <w:tcPr>
            <w:tcW w:w="992" w:type="dxa"/>
            <w:shd w:val="clear" w:color="auto" w:fill="0F7B7D"/>
          </w:tcPr>
          <w:p w14:paraId="411935C7" w14:textId="77777777" w:rsidR="007220FD" w:rsidRPr="003953B4" w:rsidRDefault="007220FD" w:rsidP="00756486">
            <w:pPr>
              <w:pStyle w:val="TableText"/>
              <w:rPr>
                <w:rFonts w:cs="Calibri"/>
                <w:color w:val="FFFFFF" w:themeColor="background1"/>
              </w:rPr>
            </w:pPr>
            <w:r w:rsidRPr="003953B4">
              <w:rPr>
                <w:rFonts w:cs="Calibri"/>
              </w:rPr>
              <w:t xml:space="preserve"> </w:t>
            </w:r>
            <w:r w:rsidRPr="003953B4">
              <w:rPr>
                <w:rFonts w:cs="Calibri"/>
                <w:color w:val="FFFFFF" w:themeColor="background1"/>
              </w:rPr>
              <w:t>Now</w:t>
            </w:r>
          </w:p>
        </w:tc>
        <w:tc>
          <w:tcPr>
            <w:tcW w:w="851" w:type="dxa"/>
          </w:tcPr>
          <w:p w14:paraId="7F30F7EB" w14:textId="77777777" w:rsidR="007220FD" w:rsidRPr="003953B4" w:rsidRDefault="007220FD" w:rsidP="00756486">
            <w:pPr>
              <w:pStyle w:val="TableText"/>
              <w:rPr>
                <w:rFonts w:cs="Calibri"/>
              </w:rPr>
            </w:pPr>
            <w:r w:rsidRPr="003953B4">
              <w:rPr>
                <w:rFonts w:cs="Calibri"/>
              </w:rPr>
              <w:t>Minor</w:t>
            </w:r>
          </w:p>
        </w:tc>
        <w:tc>
          <w:tcPr>
            <w:tcW w:w="1324" w:type="dxa"/>
            <w:shd w:val="clear" w:color="auto" w:fill="0F7B7D"/>
          </w:tcPr>
          <w:p w14:paraId="14A3F067" w14:textId="77777777" w:rsidR="007220FD" w:rsidRPr="003953B4" w:rsidRDefault="007220FD" w:rsidP="00756486">
            <w:pPr>
              <w:pStyle w:val="TableText"/>
              <w:rPr>
                <w:rFonts w:cs="Calibri"/>
                <w:color w:val="FFFFFF" w:themeColor="background1"/>
              </w:rPr>
            </w:pPr>
            <w:r w:rsidRPr="003953B4">
              <w:rPr>
                <w:rFonts w:cs="Calibri"/>
                <w:color w:val="FFFFFF" w:themeColor="background1"/>
              </w:rPr>
              <w:t>2050</w:t>
            </w:r>
          </w:p>
        </w:tc>
        <w:tc>
          <w:tcPr>
            <w:tcW w:w="990" w:type="dxa"/>
          </w:tcPr>
          <w:p w14:paraId="704A66F9" w14:textId="77777777" w:rsidR="007220FD" w:rsidRPr="003953B4" w:rsidRDefault="007220FD" w:rsidP="00756486">
            <w:pPr>
              <w:pStyle w:val="TableText"/>
              <w:rPr>
                <w:rFonts w:cs="Calibri"/>
              </w:rPr>
            </w:pPr>
            <w:r w:rsidRPr="003953B4">
              <w:rPr>
                <w:rFonts w:cs="Calibri"/>
              </w:rPr>
              <w:t>Moderate</w:t>
            </w:r>
          </w:p>
        </w:tc>
        <w:tc>
          <w:tcPr>
            <w:tcW w:w="638" w:type="dxa"/>
            <w:shd w:val="clear" w:color="auto" w:fill="0F7B7D"/>
          </w:tcPr>
          <w:p w14:paraId="715D4A34" w14:textId="77777777" w:rsidR="007220FD" w:rsidRPr="003953B4" w:rsidRDefault="007220FD" w:rsidP="00756486">
            <w:pPr>
              <w:pStyle w:val="TableText"/>
              <w:rPr>
                <w:rFonts w:cs="Calibri"/>
                <w:color w:val="FFFFFF" w:themeColor="background1"/>
              </w:rPr>
            </w:pPr>
            <w:r w:rsidRPr="003953B4">
              <w:rPr>
                <w:rFonts w:cs="Calibri"/>
                <w:color w:val="FFFFFF" w:themeColor="background1"/>
              </w:rPr>
              <w:t>2100</w:t>
            </w:r>
          </w:p>
        </w:tc>
        <w:tc>
          <w:tcPr>
            <w:tcW w:w="1867" w:type="dxa"/>
          </w:tcPr>
          <w:p w14:paraId="22F48E86" w14:textId="77777777" w:rsidR="007220FD" w:rsidRPr="003953B4" w:rsidRDefault="007220FD" w:rsidP="00756486">
            <w:pPr>
              <w:pStyle w:val="TableText"/>
              <w:rPr>
                <w:rFonts w:cs="Calibri"/>
              </w:rPr>
            </w:pPr>
            <w:r w:rsidRPr="003953B4">
              <w:rPr>
                <w:rFonts w:cs="Calibri"/>
              </w:rPr>
              <w:t>Major</w:t>
            </w:r>
          </w:p>
        </w:tc>
      </w:tr>
    </w:tbl>
    <w:p w14:paraId="486D4933" w14:textId="2CD9C5AB" w:rsidR="007220FD" w:rsidRPr="00E801EE" w:rsidRDefault="007220FD" w:rsidP="00554444">
      <w:pPr>
        <w:pStyle w:val="Heading3"/>
        <w:numPr>
          <w:ilvl w:val="0"/>
          <w:numId w:val="39"/>
        </w:numPr>
        <w:spacing w:before="400"/>
      </w:pPr>
      <w:bookmarkStart w:id="639" w:name="_Toc37153190"/>
      <w:bookmarkStart w:id="640" w:name="_Toc37404124"/>
      <w:bookmarkStart w:id="641" w:name="_Toc40302910"/>
      <w:bookmarkEnd w:id="638"/>
      <w:r w:rsidRPr="00E801EE">
        <w:lastRenderedPageBreak/>
        <w:t>B6 Risks to linear transport networks due to changes in temperature, extreme weather events and ongoing sea</w:t>
      </w:r>
      <w:r w:rsidR="00916528">
        <w:t>-</w:t>
      </w:r>
      <w:r w:rsidRPr="00E801EE">
        <w:t>level rise</w:t>
      </w:r>
      <w:bookmarkEnd w:id="633"/>
      <w:bookmarkEnd w:id="639"/>
      <w:bookmarkEnd w:id="640"/>
      <w:bookmarkEnd w:id="641"/>
    </w:p>
    <w:p w14:paraId="239DF43C" w14:textId="77777777" w:rsidR="007220FD" w:rsidRPr="005B2D96" w:rsidRDefault="007220FD" w:rsidP="005B2D96">
      <w:pPr>
        <w:pStyle w:val="Heading4"/>
      </w:pPr>
      <w:r w:rsidRPr="00D66195">
        <w:t xml:space="preserve">Risk summary </w:t>
      </w:r>
    </w:p>
    <w:p w14:paraId="7DAF58F1" w14:textId="60995387" w:rsidR="007220FD" w:rsidRPr="00D66195" w:rsidRDefault="007220FD" w:rsidP="005B2D96">
      <w:pPr>
        <w:pStyle w:val="BodyText"/>
      </w:pPr>
      <w:bookmarkStart w:id="642" w:name="_Hlk37683114"/>
      <w:bookmarkStart w:id="643" w:name="_Hlk35546058"/>
      <w:r w:rsidRPr="00D66195">
        <w:t>New Zealand’s road and rail networks, or ‘linear transport networks’, are at risk from increases in temperature, extreme weather events, drought and sea</w:t>
      </w:r>
      <w:r>
        <w:t>-</w:t>
      </w:r>
      <w:r w:rsidRPr="00D66195">
        <w:t xml:space="preserve">level rise. They are also </w:t>
      </w:r>
      <w:r>
        <w:t>exposed to</w:t>
      </w:r>
      <w:r w:rsidRPr="00D66195">
        <w:t xml:space="preserve"> risk</w:t>
      </w:r>
      <w:r>
        <w:t>s</w:t>
      </w:r>
      <w:r w:rsidRPr="00D66195">
        <w:t xml:space="preserve"> from associated natural hazards such as inland flooding, coastal flooding, coastal erosion, landslides and groundwater rise</w:t>
      </w:r>
      <w:r>
        <w:t>,</w:t>
      </w:r>
      <w:r w:rsidRPr="00D66195">
        <w:t xml:space="preserve"> all of which are projected to increase in frequency and severity due to climate change. These impacts </w:t>
      </w:r>
      <w:r>
        <w:t>could</w:t>
      </w:r>
      <w:r w:rsidRPr="00D66195">
        <w:t xml:space="preserve"> cause widespread disruptions to New Zealand’s transport network in the future. </w:t>
      </w:r>
    </w:p>
    <w:p w14:paraId="4AF409C4" w14:textId="2BD422F5" w:rsidR="007220FD" w:rsidRPr="00D66195" w:rsidRDefault="007220FD" w:rsidP="005B2D96">
      <w:pPr>
        <w:pStyle w:val="BodyText"/>
      </w:pPr>
      <w:r w:rsidRPr="00D66195">
        <w:t>Road and rail networks allow people and goods</w:t>
      </w:r>
      <w:r>
        <w:t xml:space="preserve"> to move</w:t>
      </w:r>
      <w:r w:rsidRPr="00D66195">
        <w:t xml:space="preserve"> across New Zealand. These networks provide connectivity for communities</w:t>
      </w:r>
      <w:r>
        <w:t>,</w:t>
      </w:r>
      <w:r w:rsidRPr="00D66195">
        <w:t xml:space="preserve"> as well as access to critical (lifeline) utilities such as airports, ports, </w:t>
      </w:r>
      <w:r w:rsidR="00F5599D">
        <w:t xml:space="preserve">and </w:t>
      </w:r>
      <w:r w:rsidRPr="00D66195">
        <w:t xml:space="preserve">power or water infrastructure. Climate change could </w:t>
      </w:r>
      <w:r>
        <w:t>cause</w:t>
      </w:r>
      <w:r w:rsidRPr="00D66195">
        <w:t xml:space="preserve"> temporary disruption, </w:t>
      </w:r>
      <w:r w:rsidR="00F5599D">
        <w:t xml:space="preserve">and </w:t>
      </w:r>
      <w:r w:rsidRPr="00D66195">
        <w:t xml:space="preserve">temporary or permanent damage to networks, and potentially require relocation from at-risk locations. </w:t>
      </w:r>
    </w:p>
    <w:p w14:paraId="0F27738E" w14:textId="77777777" w:rsidR="007220FD" w:rsidRPr="00D66195" w:rsidRDefault="007220FD" w:rsidP="005B2D96">
      <w:pPr>
        <w:pStyle w:val="BodyText"/>
      </w:pPr>
      <w:r w:rsidRPr="00D66195">
        <w:t>The</w:t>
      </w:r>
      <w:r>
        <w:t>re is limited</w:t>
      </w:r>
      <w:r w:rsidRPr="00D66195">
        <w:t xml:space="preserve"> ability to adapt existing infrastructure in a cost-effective manner</w:t>
      </w:r>
      <w:r>
        <w:t>,</w:t>
      </w:r>
      <w:r w:rsidRPr="00D66195">
        <w:t xml:space="preserve"> due to</w:t>
      </w:r>
      <w:r>
        <w:t xml:space="preserve"> the</w:t>
      </w:r>
      <w:r w:rsidRPr="00D66195">
        <w:t xml:space="preserve"> inherent design constraints of roads and rail. For instance, road and rail are generally fixed, have long design lives</w:t>
      </w:r>
      <w:r>
        <w:t>,</w:t>
      </w:r>
      <w:r w:rsidRPr="00D66195">
        <w:t xml:space="preserve"> and provide essential services that are costly to interrupt. However, new infrastructure can be relocated away from risk areas or designed to accommodate projected changes to the climate. </w:t>
      </w:r>
    </w:p>
    <w:p w14:paraId="7788CFC5" w14:textId="2BB0EEAA" w:rsidR="007220FD" w:rsidRPr="00D66195" w:rsidRDefault="007220FD" w:rsidP="005B2D96">
      <w:pPr>
        <w:pStyle w:val="BodyText"/>
      </w:pPr>
      <w:r w:rsidRPr="00D66195">
        <w:t xml:space="preserve">Given the location of </w:t>
      </w:r>
      <w:r w:rsidR="00F5599D">
        <w:t xml:space="preserve">many </w:t>
      </w:r>
      <w:r w:rsidRPr="00D66195">
        <w:t>Māori communities in coastal regions and adjacent to rivers, access</w:t>
      </w:r>
      <w:r w:rsidR="00F5599D">
        <w:t> </w:t>
      </w:r>
      <w:r w:rsidRPr="00D66195">
        <w:t>roads</w:t>
      </w:r>
      <w:r w:rsidR="00DE44CC">
        <w:t> </w:t>
      </w:r>
      <w:r w:rsidRPr="00D66195">
        <w:t>to marae are often exposed to flooding, coastal processes and landslides. Damage</w:t>
      </w:r>
      <w:r w:rsidR="00F5599D">
        <w:t> </w:t>
      </w:r>
      <w:r w:rsidRPr="00D66195">
        <w:t>to the</w:t>
      </w:r>
      <w:r w:rsidR="00DE44CC">
        <w:t> </w:t>
      </w:r>
      <w:r w:rsidRPr="00D66195">
        <w:t xml:space="preserve">transport network could </w:t>
      </w:r>
      <w:r w:rsidR="00F5599D">
        <w:t>cut off</w:t>
      </w:r>
      <w:r w:rsidRPr="00D66195">
        <w:t xml:space="preserve"> marae and wider Māori communities increasingly frequent</w:t>
      </w:r>
      <w:r>
        <w:t>ly</w:t>
      </w:r>
      <w:r w:rsidRPr="00D66195">
        <w:t xml:space="preserve">. </w:t>
      </w:r>
    </w:p>
    <w:bookmarkEnd w:id="642"/>
    <w:p w14:paraId="5697B9D1" w14:textId="77777777" w:rsidR="007220FD" w:rsidRPr="00D66195" w:rsidRDefault="007220FD" w:rsidP="005B2D96">
      <w:pPr>
        <w:pStyle w:val="Heading4"/>
      </w:pPr>
      <w:r w:rsidRPr="00D66195">
        <w:t xml:space="preserve">Exposure </w:t>
      </w:r>
    </w:p>
    <w:p w14:paraId="15C06D81" w14:textId="369C5B6D" w:rsidR="007220FD" w:rsidRDefault="007220FD" w:rsidP="005B2D96">
      <w:pPr>
        <w:pStyle w:val="BodyText"/>
      </w:pPr>
      <w:r w:rsidRPr="00D66195">
        <w:t>Transport networks are exposed to increases in temperature (heatwaves, hot days and drought), extreme weather events (heavy rainfall, storm events) and ongoing sea</w:t>
      </w:r>
      <w:r>
        <w:t>-</w:t>
      </w:r>
      <w:r w:rsidRPr="00D66195">
        <w:t>level rise</w:t>
      </w:r>
      <w:r w:rsidR="00DE44CC">
        <w:t> </w:t>
      </w:r>
      <w:r w:rsidRPr="00D66195">
        <w:t xml:space="preserve">(exacerbating coastal flooding and erosion). </w:t>
      </w:r>
    </w:p>
    <w:p w14:paraId="1235BAE5" w14:textId="749C7B5B" w:rsidR="005B2D96" w:rsidRPr="00D66195" w:rsidRDefault="005B2D96" w:rsidP="005B2D96">
      <w:pPr>
        <w:pStyle w:val="Figureheading"/>
      </w:pPr>
      <w:bookmarkStart w:id="644" w:name="figure18"/>
      <w:bookmarkStart w:id="645" w:name="_Toc45391984"/>
      <w:bookmarkStart w:id="646" w:name="_Toc40696523"/>
      <w:r w:rsidRPr="00D66195">
        <w:lastRenderedPageBreak/>
        <w:t xml:space="preserve">Figure </w:t>
      </w:r>
      <w:r w:rsidR="009D77C6">
        <w:t>18</w:t>
      </w:r>
      <w:bookmarkEnd w:id="644"/>
      <w:r w:rsidR="009D77C6">
        <w:t>:</w:t>
      </w:r>
      <w:r w:rsidRPr="00D66195">
        <w:tab/>
        <w:t>Regional</w:t>
      </w:r>
      <w:r w:rsidR="00F5599D">
        <w:t>-</w:t>
      </w:r>
      <w:r w:rsidRPr="00D66195">
        <w:t>level road network exposure to inland flood hazard</w:t>
      </w:r>
      <w:r>
        <w:t xml:space="preserve"> </w:t>
      </w:r>
      <w:r w:rsidRPr="00D66195">
        <w:t>(Paulik et al,</w:t>
      </w:r>
      <w:r w:rsidR="00540159">
        <w:t> </w:t>
      </w:r>
      <w:r w:rsidRPr="00D66195">
        <w:t>2019</w:t>
      </w:r>
      <w:r>
        <w:t>a</w:t>
      </w:r>
      <w:r w:rsidRPr="00D66195">
        <w:t>)</w:t>
      </w:r>
      <w:bookmarkEnd w:id="645"/>
      <w:r w:rsidRPr="00D66195">
        <w:t xml:space="preserve"> </w:t>
      </w:r>
      <w:bookmarkEnd w:id="646"/>
    </w:p>
    <w:p w14:paraId="324F8C2E" w14:textId="77777777" w:rsidR="007220FD" w:rsidRPr="00D66195" w:rsidRDefault="007220FD" w:rsidP="00DE44CC">
      <w:pPr>
        <w:pStyle w:val="BodyText"/>
      </w:pPr>
      <w:r w:rsidRPr="00D66195">
        <w:rPr>
          <w:noProof/>
        </w:rPr>
        <w:drawing>
          <wp:inline distT="0" distB="0" distL="0" distR="0" wp14:anchorId="327D34DB" wp14:editId="08618537">
            <wp:extent cx="5310835" cy="3212626"/>
            <wp:effectExtent l="0" t="0" r="444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10835" cy="3212626"/>
                    </a:xfrm>
                    <a:prstGeom prst="rect">
                      <a:avLst/>
                    </a:prstGeom>
                  </pic:spPr>
                </pic:pic>
              </a:graphicData>
            </a:graphic>
          </wp:inline>
        </w:drawing>
      </w:r>
    </w:p>
    <w:p w14:paraId="30C181E6" w14:textId="7BCF1A99" w:rsidR="007220FD" w:rsidRPr="00D66195" w:rsidRDefault="007220FD" w:rsidP="00DE44CC">
      <w:pPr>
        <w:pStyle w:val="BodyText"/>
      </w:pPr>
      <w:r w:rsidRPr="00D66195">
        <w:t xml:space="preserve">At present, more than 19,000 km of road, or </w:t>
      </w:r>
      <w:r w:rsidR="005B255E">
        <w:t>about</w:t>
      </w:r>
      <w:r w:rsidR="005B255E" w:rsidRPr="00D66195">
        <w:t xml:space="preserve"> </w:t>
      </w:r>
      <w:r w:rsidRPr="00D66195">
        <w:t>20 per cent of New Zealand’s road network, is located in inland flood hazard areas</w:t>
      </w:r>
      <w:r>
        <w:t xml:space="preserve"> </w:t>
      </w:r>
      <w:r w:rsidRPr="00D66195">
        <w:t>(Paulik et al, 2019</w:t>
      </w:r>
      <w:r>
        <w:t>a</w:t>
      </w:r>
      <w:r w:rsidRPr="00D66195">
        <w:t xml:space="preserve">). As </w:t>
      </w:r>
      <w:hyperlink w:anchor="figure18" w:history="1">
        <w:r w:rsidRPr="00DB3D34">
          <w:rPr>
            <w:rStyle w:val="Hyperlink"/>
          </w:rPr>
          <w:t>figure 18</w:t>
        </w:r>
      </w:hyperlink>
      <w:r w:rsidR="00F5599D">
        <w:t xml:space="preserve"> shows</w:t>
      </w:r>
      <w:r w:rsidRPr="00D66195">
        <w:t>, Canterbury has the greatest exposure</w:t>
      </w:r>
      <w:r>
        <w:t>,</w:t>
      </w:r>
      <w:r w:rsidRPr="00D66195">
        <w:t xml:space="preserve"> with over 3900 k</w:t>
      </w:r>
      <w:r>
        <w:t>ilo</w:t>
      </w:r>
      <w:r w:rsidRPr="00D66195">
        <w:t>m</w:t>
      </w:r>
      <w:r>
        <w:t>etres</w:t>
      </w:r>
      <w:r w:rsidR="005B255E">
        <w:t xml:space="preserve"> exposed</w:t>
      </w:r>
      <w:r w:rsidRPr="00D66195">
        <w:t xml:space="preserve">, followed by Waikato with </w:t>
      </w:r>
      <w:r>
        <w:t>more</w:t>
      </w:r>
      <w:r w:rsidRPr="00D66195">
        <w:t xml:space="preserve"> than 2500 </w:t>
      </w:r>
      <w:r w:rsidRPr="00960557">
        <w:t>kilometres</w:t>
      </w:r>
      <w:r w:rsidRPr="00D66195">
        <w:t xml:space="preserve"> and Southland with just under 2000 </w:t>
      </w:r>
      <w:r w:rsidRPr="00960557">
        <w:t>kilometres</w:t>
      </w:r>
      <w:r w:rsidRPr="00D66195">
        <w:t xml:space="preserve"> exposed. Over 1500 </w:t>
      </w:r>
      <w:r w:rsidRPr="00960557">
        <w:t>kilometres</w:t>
      </w:r>
      <w:r w:rsidRPr="00D66195">
        <w:t xml:space="preserve"> of railway is currently exposed to inland flood hazards around New Zealand</w:t>
      </w:r>
      <w:r>
        <w:t xml:space="preserve"> </w:t>
      </w:r>
      <w:r w:rsidRPr="00D66195">
        <w:t>(Paulik et al, 2019</w:t>
      </w:r>
      <w:r>
        <w:t>a</w:t>
      </w:r>
      <w:r w:rsidRPr="00D66195">
        <w:t>). Railway network exposure exceeds 200</w:t>
      </w:r>
      <w:r>
        <w:t> </w:t>
      </w:r>
      <w:r w:rsidRPr="00960557">
        <w:t>kilometres</w:t>
      </w:r>
      <w:r w:rsidRPr="00D66195">
        <w:t xml:space="preserve"> in the Manawatu</w:t>
      </w:r>
      <w:r w:rsidR="006116B9">
        <w:t>–</w:t>
      </w:r>
      <w:r w:rsidRPr="00D66195">
        <w:t>W</w:t>
      </w:r>
      <w:r w:rsidR="006116B9">
        <w:t>h</w:t>
      </w:r>
      <w:r w:rsidRPr="00D66195">
        <w:t xml:space="preserve">anganui and West Coast regions, and 150 </w:t>
      </w:r>
      <w:r w:rsidRPr="00960557">
        <w:t>kilometres</w:t>
      </w:r>
      <w:r w:rsidRPr="00D66195">
        <w:t xml:space="preserve"> in </w:t>
      </w:r>
      <w:r w:rsidR="005B255E">
        <w:t xml:space="preserve">the </w:t>
      </w:r>
      <w:r w:rsidRPr="00D66195">
        <w:t>Auckland, Waikato, Northland and Canterbury regions</w:t>
      </w:r>
      <w:r>
        <w:t xml:space="preserve"> </w:t>
      </w:r>
      <w:r w:rsidRPr="00D66195">
        <w:t>(Paulik et al, 2019</w:t>
      </w:r>
      <w:r>
        <w:t>a</w:t>
      </w:r>
      <w:r w:rsidRPr="00D66195">
        <w:t xml:space="preserve">). </w:t>
      </w:r>
      <w:bookmarkStart w:id="647" w:name="_Hlk37165348"/>
      <w:r w:rsidRPr="00D66195">
        <w:t xml:space="preserve">Exposure of transport networks to flooding is likely to increase under both RCP4.5 and RCP8.5, although </w:t>
      </w:r>
      <w:r>
        <w:t xml:space="preserve">only </w:t>
      </w:r>
      <w:r w:rsidRPr="00D66195">
        <w:t xml:space="preserve">limited assessments of future flood risk due to climate change have </w:t>
      </w:r>
      <w:r>
        <w:t>been done</w:t>
      </w:r>
      <w:r w:rsidRPr="00D66195">
        <w:t xml:space="preserve">. </w:t>
      </w:r>
      <w:bookmarkEnd w:id="647"/>
    </w:p>
    <w:p w14:paraId="0AA12F72" w14:textId="4B628355" w:rsidR="007220FD" w:rsidRPr="00D66195" w:rsidRDefault="007220FD" w:rsidP="00DE44CC">
      <w:pPr>
        <w:pStyle w:val="BodyText"/>
      </w:pPr>
      <w:r w:rsidRPr="00D66195">
        <w:t>Road and rail networks are also highly exposed to coastal flooding</w:t>
      </w:r>
      <w:r>
        <w:t xml:space="preserve"> </w:t>
      </w:r>
      <w:r w:rsidRPr="00D66195">
        <w:t>(Paulik et al, 2019b). New</w:t>
      </w:r>
      <w:r w:rsidR="00DE44CC">
        <w:t> </w:t>
      </w:r>
      <w:r w:rsidRPr="00D66195">
        <w:t xml:space="preserve">Zealand has </w:t>
      </w:r>
      <w:r w:rsidR="005B255E">
        <w:t>about</w:t>
      </w:r>
      <w:r w:rsidR="005B255E" w:rsidRPr="00D66195">
        <w:t xml:space="preserve"> </w:t>
      </w:r>
      <w:r w:rsidRPr="00D66195">
        <w:t xml:space="preserve">1400 </w:t>
      </w:r>
      <w:r w:rsidRPr="00960557">
        <w:t>kilometres</w:t>
      </w:r>
      <w:r w:rsidRPr="00D66195">
        <w:t xml:space="preserve"> of roads </w:t>
      </w:r>
      <w:r>
        <w:t xml:space="preserve">currently </w:t>
      </w:r>
      <w:r w:rsidRPr="00D66195">
        <w:t xml:space="preserve">exposed to coastal flooding. The Waikato </w:t>
      </w:r>
      <w:r>
        <w:t>r</w:t>
      </w:r>
      <w:r w:rsidRPr="00D66195">
        <w:t xml:space="preserve">egion has 342 </w:t>
      </w:r>
      <w:r w:rsidRPr="00960557">
        <w:t>kilometres</w:t>
      </w:r>
      <w:r w:rsidRPr="00D66195">
        <w:t xml:space="preserve"> of roads exposed, followed by the Bay of Plenty at 234</w:t>
      </w:r>
      <w:r w:rsidR="005B255E">
        <w:t> </w:t>
      </w:r>
      <w:r w:rsidRPr="00960557">
        <w:t>kilometres</w:t>
      </w:r>
      <w:r w:rsidRPr="00D66195">
        <w:t xml:space="preserve"> and Canterbury at 243 </w:t>
      </w:r>
      <w:r w:rsidRPr="00960557">
        <w:t>kilometres</w:t>
      </w:r>
      <w:r>
        <w:t xml:space="preserve"> </w:t>
      </w:r>
      <w:r w:rsidRPr="00D66195">
        <w:t xml:space="preserve">(Paulik et al, 2019b). </w:t>
      </w:r>
      <w:r w:rsidR="005B255E">
        <w:t>About</w:t>
      </w:r>
      <w:r w:rsidRPr="00D66195">
        <w:t xml:space="preserve"> 87 </w:t>
      </w:r>
      <w:r w:rsidRPr="00960557">
        <w:t>kilometres</w:t>
      </w:r>
      <w:r w:rsidRPr="00D66195">
        <w:t xml:space="preserve"> of rail networks</w:t>
      </w:r>
      <w:r w:rsidR="005B255E">
        <w:t xml:space="preserve"> are</w:t>
      </w:r>
      <w:r w:rsidRPr="00D66195">
        <w:t xml:space="preserve"> exposed at present, of which Otago has 25</w:t>
      </w:r>
      <w:r w:rsidR="00DE44CC">
        <w:t> </w:t>
      </w:r>
      <w:r w:rsidRPr="00960557">
        <w:t>kilometres</w:t>
      </w:r>
      <w:r w:rsidRPr="00D66195">
        <w:t xml:space="preserve"> and Auckland 10</w:t>
      </w:r>
      <w:r w:rsidR="005B255E">
        <w:t> </w:t>
      </w:r>
      <w:r w:rsidRPr="00960557">
        <w:t>kilometres</w:t>
      </w:r>
      <w:r w:rsidRPr="00D66195">
        <w:t xml:space="preserve"> of commuter rail services</w:t>
      </w:r>
      <w:r>
        <w:t xml:space="preserve"> </w:t>
      </w:r>
      <w:r w:rsidRPr="00D66195">
        <w:t xml:space="preserve">(Paulik et al, 2019b). </w:t>
      </w:r>
      <w:bookmarkStart w:id="648" w:name="_Hlk37321852"/>
      <w:r w:rsidRPr="00D66195">
        <w:t>Exposure of transport networks to coastal flooding is projected to increase under both RCP4.5</w:t>
      </w:r>
      <w:r w:rsidR="00DE44CC">
        <w:t> </w:t>
      </w:r>
      <w:r w:rsidRPr="00D66195">
        <w:t xml:space="preserve">and RCP8.5. Under RCP8.5 at 2100, </w:t>
      </w:r>
      <w:r w:rsidR="00433AA3">
        <w:t>about</w:t>
      </w:r>
      <w:r w:rsidR="00433AA3" w:rsidRPr="00D66195">
        <w:t xml:space="preserve"> </w:t>
      </w:r>
      <w:r w:rsidRPr="00D66195">
        <w:t xml:space="preserve">2710 </w:t>
      </w:r>
      <w:r w:rsidRPr="00960557">
        <w:t>kilometres</w:t>
      </w:r>
      <w:r w:rsidRPr="00D66195">
        <w:t xml:space="preserve"> of roads and 180</w:t>
      </w:r>
      <w:r w:rsidR="00DE44CC">
        <w:t> </w:t>
      </w:r>
      <w:r w:rsidRPr="00960557">
        <w:t>kilometres</w:t>
      </w:r>
      <w:r w:rsidRPr="00D66195">
        <w:t xml:space="preserve"> of rail networks are projected to be exposed</w:t>
      </w:r>
      <w:r>
        <w:t xml:space="preserve"> </w:t>
      </w:r>
      <w:r w:rsidRPr="00D66195">
        <w:t>(Paulik et al, 2019b).</w:t>
      </w:r>
      <w:bookmarkEnd w:id="648"/>
    </w:p>
    <w:p w14:paraId="64A5E88D" w14:textId="77777777" w:rsidR="007220FD" w:rsidRPr="00D66195" w:rsidRDefault="007220FD" w:rsidP="00DE44CC">
      <w:pPr>
        <w:pStyle w:val="BodyText"/>
      </w:pPr>
      <w:r w:rsidRPr="00D66195">
        <w:t>Road and rail networks around New Zealand are potentially exposed to higher temperatures and drought – leading to potential land subsidence, degradation of asphalt and buckling o</w:t>
      </w:r>
      <w:r>
        <w:t>f</w:t>
      </w:r>
      <w:r w:rsidRPr="00D66195">
        <w:t xml:space="preserve"> rail</w:t>
      </w:r>
      <w:r w:rsidR="00DE44CC">
        <w:t> </w:t>
      </w:r>
      <w:r w:rsidRPr="00D66195">
        <w:t xml:space="preserve">lines. Between 2004 and 2008, Gardiner et al (2009) recorded 78 events throughout the national rail network of </w:t>
      </w:r>
      <w:r>
        <w:t xml:space="preserve">tracks </w:t>
      </w:r>
      <w:r w:rsidRPr="00D66195">
        <w:t xml:space="preserve">buckling due to heat. Road and rail networks in the north are at </w:t>
      </w:r>
      <w:r>
        <w:t>greater</w:t>
      </w:r>
      <w:r w:rsidRPr="00D66195">
        <w:t xml:space="preserve"> risk </w:t>
      </w:r>
      <w:r>
        <w:t>from</w:t>
      </w:r>
      <w:r w:rsidRPr="00D66195">
        <w:t xml:space="preserve"> climate change, as temperatures and hot days are projected to be higher in these locations. Exposure to higher temperatures will increase under both RCP4.5 and RCP8.5, with higher exposure projected under RCP8.5. </w:t>
      </w:r>
    </w:p>
    <w:p w14:paraId="4BD755A5" w14:textId="77777777" w:rsidR="007220FD" w:rsidRPr="00D66195" w:rsidRDefault="007220FD" w:rsidP="00DE44CC">
      <w:pPr>
        <w:pStyle w:val="BodyText"/>
      </w:pPr>
      <w:r w:rsidRPr="00D66195">
        <w:lastRenderedPageBreak/>
        <w:t>Groundwater rise is poorly understood in New Zealand. However, it is recognised as an</w:t>
      </w:r>
      <w:r w:rsidR="00DE44CC">
        <w:t> </w:t>
      </w:r>
      <w:r w:rsidRPr="00D66195">
        <w:t>emerging issue in a number of coastal areas</w:t>
      </w:r>
      <w:r>
        <w:t>, and as having potential to</w:t>
      </w:r>
      <w:r w:rsidRPr="00D66195">
        <w:t xml:space="preserve"> particular</w:t>
      </w:r>
      <w:r>
        <w:t>ly</w:t>
      </w:r>
      <w:r w:rsidRPr="00D66195">
        <w:t xml:space="preserve"> impact</w:t>
      </w:r>
      <w:r w:rsidR="00DE44CC">
        <w:t> </w:t>
      </w:r>
      <w:r w:rsidRPr="00D66195">
        <w:t>on</w:t>
      </w:r>
      <w:r w:rsidR="00DE44CC">
        <w:t> </w:t>
      </w:r>
      <w:r w:rsidRPr="00D66195">
        <w:t xml:space="preserve">roads. </w:t>
      </w:r>
    </w:p>
    <w:p w14:paraId="1EFD6E6A" w14:textId="77777777" w:rsidR="007220FD" w:rsidRPr="00D66195" w:rsidRDefault="007220FD" w:rsidP="00DE44CC">
      <w:pPr>
        <w:pStyle w:val="Heading4"/>
      </w:pPr>
      <w:r w:rsidRPr="009B1E20">
        <w:t>Sensitivity</w:t>
      </w:r>
    </w:p>
    <w:p w14:paraId="7B819951" w14:textId="2ECA38BE" w:rsidR="007220FD" w:rsidRPr="00D66195" w:rsidRDefault="007220FD" w:rsidP="00DE44CC">
      <w:pPr>
        <w:pStyle w:val="BodyText"/>
      </w:pPr>
      <w:r w:rsidRPr="00D66195">
        <w:t>The sensitivity of linear transport networks to extreme weather events depends on the physical condition of the assets, local ground conditions</w:t>
      </w:r>
      <w:r>
        <w:t>,</w:t>
      </w:r>
      <w:r w:rsidRPr="00D66195">
        <w:t xml:space="preserve"> and design of the infrastructure itself</w:t>
      </w:r>
      <w:r w:rsidR="002E2671">
        <w:t> </w:t>
      </w:r>
      <w:r w:rsidRPr="00D66195">
        <w:t>(Gardiner et al, 2009). Transport networks are sensitive to frequent inland or coastal flood events. These</w:t>
      </w:r>
      <w:r w:rsidR="005B255E">
        <w:t xml:space="preserve"> events</w:t>
      </w:r>
      <w:r w:rsidRPr="00D66195">
        <w:t xml:space="preserve"> can result in short</w:t>
      </w:r>
      <w:r>
        <w:t>-</w:t>
      </w:r>
      <w:r w:rsidRPr="00D66195">
        <w:t>term disruption and closure while the road or rail route is impassable, and larger events can lead to damage (</w:t>
      </w:r>
      <w:r>
        <w:t>for example</w:t>
      </w:r>
      <w:r w:rsidRPr="00D66195">
        <w:t>, scour, erosion</w:t>
      </w:r>
      <w:r w:rsidR="005B255E">
        <w:t xml:space="preserve"> or</w:t>
      </w:r>
      <w:r w:rsidRPr="00D66195">
        <w:t xml:space="preserve"> washout)</w:t>
      </w:r>
      <w:r>
        <w:t xml:space="preserve"> </w:t>
      </w:r>
      <w:r w:rsidRPr="00D66195">
        <w:t>(New Zealand Lifelines Council, 2017). Large rainfall events can also lead to landslides. Recent events have demonstrated the</w:t>
      </w:r>
      <w:r w:rsidR="005B255E">
        <w:t xml:space="preserve">y </w:t>
      </w:r>
      <w:r w:rsidRPr="00D66195">
        <w:t xml:space="preserve">can cause substantial damage to road and rail networks. </w:t>
      </w:r>
    </w:p>
    <w:p w14:paraId="35E3BD33" w14:textId="70E06A0E" w:rsidR="007220FD" w:rsidRPr="00D66195" w:rsidRDefault="007220FD" w:rsidP="00DE44CC">
      <w:pPr>
        <w:pStyle w:val="BodyText"/>
      </w:pPr>
      <w:r w:rsidRPr="00D66195">
        <w:t xml:space="preserve">The transport network is </w:t>
      </w:r>
      <w:r>
        <w:t xml:space="preserve">currently </w:t>
      </w:r>
      <w:r w:rsidRPr="00D66195">
        <w:t>sensitive to these hazards</w:t>
      </w:r>
      <w:r>
        <w:t>,</w:t>
      </w:r>
      <w:r w:rsidRPr="00D66195">
        <w:t xml:space="preserve"> </w:t>
      </w:r>
      <w:r w:rsidR="005B255E">
        <w:t>as</w:t>
      </w:r>
      <w:r w:rsidR="005B255E" w:rsidRPr="00D66195">
        <w:t xml:space="preserve"> </w:t>
      </w:r>
      <w:r w:rsidRPr="00D66195">
        <w:t>numerous examples of road and rail disruption, damage and closure</w:t>
      </w:r>
      <w:r w:rsidR="005B255E">
        <w:t xml:space="preserve"> demonstrate</w:t>
      </w:r>
      <w:r w:rsidRPr="00D66195">
        <w:t xml:space="preserve">. The 2019 Canterbury floods resulted in damage and closures to state highways connecting North and South Canterbury after the Rangitata River burst its banks. King tide flooding of State Highway 1 north of the Auckland Harbour Bridge has occurred a number of times in the past </w:t>
      </w:r>
      <w:r>
        <w:t>five</w:t>
      </w:r>
      <w:r w:rsidRPr="00D66195">
        <w:t xml:space="preserve"> years, resulting in inundation and lane closures</w:t>
      </w:r>
      <w:r>
        <w:t xml:space="preserve"> </w:t>
      </w:r>
      <w:r w:rsidRPr="00D66195">
        <w:t>(Auckland Transport, 2018). The sensitivity of the rail</w:t>
      </w:r>
      <w:r w:rsidR="002E2671">
        <w:t> </w:t>
      </w:r>
      <w:r w:rsidRPr="00D66195">
        <w:t>and road networks to inland flooding is partly related to inadequacies in culverts and drainage systems</w:t>
      </w:r>
      <w:r>
        <w:t xml:space="preserve"> </w:t>
      </w:r>
      <w:r w:rsidRPr="00D66195">
        <w:t xml:space="preserve">(Rushbrook and Wilson, 2007). </w:t>
      </w:r>
    </w:p>
    <w:p w14:paraId="7CDE2245" w14:textId="046385CE" w:rsidR="007220FD" w:rsidRPr="00D66195" w:rsidRDefault="007220FD" w:rsidP="00DE44CC">
      <w:pPr>
        <w:pStyle w:val="BodyText"/>
      </w:pPr>
      <w:r w:rsidRPr="00D66195">
        <w:t xml:space="preserve">Increased temperatures </w:t>
      </w:r>
      <w:r>
        <w:t>can</w:t>
      </w:r>
      <w:r w:rsidRPr="00D66195">
        <w:t xml:space="preserve"> cause damage and disruption to both the rail and road network</w:t>
      </w:r>
      <w:r>
        <w:t>,</w:t>
      </w:r>
      <w:r w:rsidRPr="00D66195">
        <w:t xml:space="preserve"> with extreme heat causing buckling of rail lines and degradation of asphalt road surfaces. All railway networks are sensitive to increased air temperature, which can </w:t>
      </w:r>
      <w:r>
        <w:t>buckle</w:t>
      </w:r>
      <w:r w:rsidRPr="00D66195">
        <w:t xml:space="preserve"> tracks and </w:t>
      </w:r>
      <w:r>
        <w:t>cause</w:t>
      </w:r>
      <w:r w:rsidR="002E2671">
        <w:t> </w:t>
      </w:r>
      <w:r w:rsidRPr="00D66195">
        <w:t xml:space="preserve">signalling system overheating </w:t>
      </w:r>
      <w:r>
        <w:t>and</w:t>
      </w:r>
      <w:r w:rsidRPr="00D66195">
        <w:t xml:space="preserve"> outages</w:t>
      </w:r>
      <w:r>
        <w:t xml:space="preserve"> </w:t>
      </w:r>
      <w:r w:rsidRPr="00D66195">
        <w:t>(Gardiner et al, 2009). Th</w:t>
      </w:r>
      <w:r w:rsidR="005B255E">
        <w:t>ese impacts</w:t>
      </w:r>
      <w:r w:rsidRPr="00D66195">
        <w:t xml:space="preserve"> already occur</w:t>
      </w:r>
      <w:r w:rsidR="005B255E">
        <w:t xml:space="preserve"> regularly</w:t>
      </w:r>
      <w:r w:rsidRPr="00D66195">
        <w:t xml:space="preserve">, with </w:t>
      </w:r>
      <w:r w:rsidR="00412519">
        <w:t xml:space="preserve">the result that, for example, </w:t>
      </w:r>
      <w:r w:rsidRPr="00D66195">
        <w:t xml:space="preserve">Metlink </w:t>
      </w:r>
      <w:r>
        <w:t xml:space="preserve">in </w:t>
      </w:r>
      <w:r w:rsidRPr="00D66195">
        <w:t xml:space="preserve">Wellington </w:t>
      </w:r>
      <w:r w:rsidR="00412519">
        <w:t xml:space="preserve">has </w:t>
      </w:r>
      <w:r w:rsidRPr="00D66195">
        <w:t>plac</w:t>
      </w:r>
      <w:r w:rsidR="00412519">
        <w:t>ed</w:t>
      </w:r>
      <w:r w:rsidRPr="00D66195">
        <w:t xml:space="preserve"> permanent temperature monitoring equipment across </w:t>
      </w:r>
      <w:r w:rsidR="005B255E">
        <w:t xml:space="preserve">its </w:t>
      </w:r>
      <w:r w:rsidRPr="00D66195">
        <w:t>network</w:t>
      </w:r>
      <w:r>
        <w:t xml:space="preserve"> </w:t>
      </w:r>
      <w:r w:rsidRPr="00D66195">
        <w:t>(</w:t>
      </w:r>
      <w:r>
        <w:t>Wellington.Scoop</w:t>
      </w:r>
      <w:r w:rsidRPr="00D66195">
        <w:t xml:space="preserve">, 2019). High temperatures have resulted in signalling system overheating and outages in Petone </w:t>
      </w:r>
      <w:r>
        <w:t>(</w:t>
      </w:r>
      <w:r w:rsidRPr="00D66195">
        <w:t>Wellington</w:t>
      </w:r>
      <w:r>
        <w:t>)</w:t>
      </w:r>
      <w:r w:rsidRPr="00D66195">
        <w:t xml:space="preserve"> in 2019, </w:t>
      </w:r>
      <w:r>
        <w:t>and</w:t>
      </w:r>
      <w:r w:rsidR="00CF18EB">
        <w:t xml:space="preserve"> have</w:t>
      </w:r>
      <w:r>
        <w:t xml:space="preserve"> derailed</w:t>
      </w:r>
      <w:r w:rsidRPr="00D66195">
        <w:t xml:space="preserve"> a goods train in National Park in 2016</w:t>
      </w:r>
      <w:r>
        <w:t xml:space="preserve"> due to </w:t>
      </w:r>
      <w:r w:rsidRPr="00D66195">
        <w:t>track buckling</w:t>
      </w:r>
      <w:r>
        <w:t xml:space="preserve"> </w:t>
      </w:r>
      <w:r w:rsidRPr="00D66195">
        <w:t>(</w:t>
      </w:r>
      <w:r>
        <w:t>Wellington.Scoop</w:t>
      </w:r>
      <w:r w:rsidRPr="00D66195">
        <w:t>, 2019; Stuff, 2016</w:t>
      </w:r>
      <w:r>
        <w:t>a</w:t>
      </w:r>
      <w:r w:rsidRPr="00D66195">
        <w:t>). Higher temperatures can also damage and degrade road networks, with pavement surfaces melting on hot days</w:t>
      </w:r>
      <w:r>
        <w:t xml:space="preserve"> </w:t>
      </w:r>
      <w:r w:rsidRPr="00D66195">
        <w:t>(Gardiner et al, 2008).</w:t>
      </w:r>
    </w:p>
    <w:p w14:paraId="70D59B9D" w14:textId="12EE8BDE" w:rsidR="007220FD" w:rsidRPr="00D66195" w:rsidRDefault="007220FD" w:rsidP="00DE44CC">
      <w:pPr>
        <w:pStyle w:val="BodyText"/>
      </w:pPr>
      <w:r w:rsidRPr="00D66195">
        <w:t>High groundwater can damage road formations, lead to shrink</w:t>
      </w:r>
      <w:r w:rsidR="00CF18EB">
        <w:t>–</w:t>
      </w:r>
      <w:r w:rsidRPr="00D66195">
        <w:t>swell issues when combined with drought conditions</w:t>
      </w:r>
      <w:r>
        <w:t>,</w:t>
      </w:r>
      <w:r w:rsidRPr="00D66195">
        <w:t xml:space="preserve"> and increase liquefaction susceptibility. </w:t>
      </w:r>
    </w:p>
    <w:p w14:paraId="4DBFBB43" w14:textId="77777777" w:rsidR="007220FD" w:rsidRPr="00D66195" w:rsidRDefault="007220FD" w:rsidP="002E2671">
      <w:pPr>
        <w:pStyle w:val="Heading4"/>
      </w:pPr>
      <w:r w:rsidRPr="00D66195">
        <w:t>Adaptive capacity</w:t>
      </w:r>
    </w:p>
    <w:p w14:paraId="4F7FE277" w14:textId="16E437B4" w:rsidR="007220FD" w:rsidRPr="00D66195" w:rsidRDefault="007220FD" w:rsidP="002E2671">
      <w:pPr>
        <w:pStyle w:val="BodyText"/>
      </w:pPr>
      <w:r>
        <w:t>Many</w:t>
      </w:r>
      <w:r w:rsidRPr="00D66195">
        <w:t xml:space="preserve"> factors affect the adaptive capacity of linear transport infrastructure, including availability of funding, asset renewal cycles, and the fragmentation of ownership (</w:t>
      </w:r>
      <w:r>
        <w:t xml:space="preserve">across </w:t>
      </w:r>
      <w:r w:rsidR="00FD328F">
        <w:t xml:space="preserve">the </w:t>
      </w:r>
      <w:r w:rsidRPr="00D66195">
        <w:t>N</w:t>
      </w:r>
      <w:r w:rsidR="00FD328F">
        <w:t>ew Zealand</w:t>
      </w:r>
      <w:r w:rsidR="002E2671">
        <w:t> </w:t>
      </w:r>
      <w:r w:rsidRPr="00D66195">
        <w:t>T</w:t>
      </w:r>
      <w:r>
        <w:t xml:space="preserve">ransport </w:t>
      </w:r>
      <w:r w:rsidRPr="00D66195">
        <w:t>A</w:t>
      </w:r>
      <w:r>
        <w:t>uthority</w:t>
      </w:r>
      <w:r w:rsidRPr="00D66195">
        <w:t>, Kiwi</w:t>
      </w:r>
      <w:r>
        <w:t>R</w:t>
      </w:r>
      <w:r w:rsidRPr="00D66195">
        <w:t>ail</w:t>
      </w:r>
      <w:r w:rsidR="00FD328F">
        <w:t xml:space="preserve"> and</w:t>
      </w:r>
      <w:r w:rsidRPr="00D66195">
        <w:t xml:space="preserve"> territorial authorities). </w:t>
      </w:r>
      <w:r>
        <w:t>Because of this</w:t>
      </w:r>
      <w:r w:rsidR="00FD328F">
        <w:t xml:space="preserve"> wide range of influences</w:t>
      </w:r>
      <w:r w:rsidRPr="00D66195">
        <w:t xml:space="preserve">, adaptive capacity varies considerably. </w:t>
      </w:r>
    </w:p>
    <w:p w14:paraId="781FC2FF" w14:textId="623F4952" w:rsidR="007220FD" w:rsidRPr="00D66195" w:rsidRDefault="007220FD" w:rsidP="002E2671">
      <w:pPr>
        <w:pStyle w:val="BodyText"/>
      </w:pPr>
      <w:r w:rsidRPr="00D66195">
        <w:t xml:space="preserve">The length of road </w:t>
      </w:r>
      <w:r w:rsidR="00FD328F">
        <w:t xml:space="preserve">available </w:t>
      </w:r>
      <w:r w:rsidRPr="00D66195">
        <w:t xml:space="preserve">per person in New Zealand is one of the highest in the world, which could constrain funding. </w:t>
      </w:r>
      <w:r w:rsidR="00FD328F">
        <w:t>Because</w:t>
      </w:r>
      <w:r w:rsidR="00FD328F" w:rsidRPr="00D66195">
        <w:t xml:space="preserve"> </w:t>
      </w:r>
      <w:r w:rsidRPr="00D66195">
        <w:t xml:space="preserve">local government is responsible for maintaining local roads, </w:t>
      </w:r>
      <w:r w:rsidR="00FD328F">
        <w:t xml:space="preserve">regions </w:t>
      </w:r>
      <w:r w:rsidRPr="00D66195">
        <w:t xml:space="preserve">could differ in </w:t>
      </w:r>
      <w:r w:rsidR="00FD328F">
        <w:t xml:space="preserve">their </w:t>
      </w:r>
      <w:r w:rsidRPr="00D66195">
        <w:t xml:space="preserve">adaptive capacity </w:t>
      </w:r>
      <w:r>
        <w:t>because of</w:t>
      </w:r>
      <w:r w:rsidRPr="00D66195">
        <w:t xml:space="preserve"> funding constraints faced by territorial authorities and regional councils.</w:t>
      </w:r>
    </w:p>
    <w:p w14:paraId="7588B3AF" w14:textId="4449291E" w:rsidR="007220FD" w:rsidRPr="00D66195" w:rsidRDefault="007220FD" w:rsidP="002E2671">
      <w:pPr>
        <w:pStyle w:val="BodyText"/>
      </w:pPr>
      <w:r w:rsidRPr="00D66195">
        <w:t xml:space="preserve">Transport assets also have long life cycles. </w:t>
      </w:r>
      <w:r w:rsidR="00443C66">
        <w:t>It is easier to adapt a</w:t>
      </w:r>
      <w:r w:rsidRPr="00D66195">
        <w:t>ssets</w:t>
      </w:r>
      <w:r w:rsidR="00443C66" w:rsidRPr="00443C66">
        <w:t xml:space="preserve"> </w:t>
      </w:r>
      <w:r w:rsidR="00443C66">
        <w:t>for</w:t>
      </w:r>
      <w:r w:rsidR="00443C66" w:rsidRPr="00D66195">
        <w:t xml:space="preserve"> climate change</w:t>
      </w:r>
      <w:r w:rsidRPr="00D66195">
        <w:t xml:space="preserve"> </w:t>
      </w:r>
      <w:r w:rsidR="00443C66">
        <w:t>when they</w:t>
      </w:r>
      <w:r w:rsidR="00443C66" w:rsidRPr="00D66195">
        <w:t xml:space="preserve"> </w:t>
      </w:r>
      <w:r w:rsidRPr="00D66195">
        <w:t>are scheduled for renewal</w:t>
      </w:r>
      <w:r w:rsidR="00443C66">
        <w:t xml:space="preserve">; in contrast, </w:t>
      </w:r>
      <w:r w:rsidRPr="00D66195">
        <w:t xml:space="preserve">recently constructed infrastructure that does not </w:t>
      </w:r>
      <w:r>
        <w:t xml:space="preserve">already </w:t>
      </w:r>
      <w:r w:rsidRPr="00D66195">
        <w:t>consider climate change will be more costly to adapt.</w:t>
      </w:r>
    </w:p>
    <w:p w14:paraId="186234F1" w14:textId="0A15C038" w:rsidR="007220FD" w:rsidRPr="00443C66" w:rsidRDefault="007220FD" w:rsidP="002E2671">
      <w:pPr>
        <w:pStyle w:val="BodyText"/>
        <w:rPr>
          <w:spacing w:val="-2"/>
        </w:rPr>
      </w:pPr>
      <w:r w:rsidRPr="00443C66">
        <w:rPr>
          <w:spacing w:val="-2"/>
        </w:rPr>
        <w:lastRenderedPageBreak/>
        <w:t>Another issue is the lack of consistent approaches (such as design standards and decision support tools) to account for climate change. This</w:t>
      </w:r>
      <w:r w:rsidR="00443C66" w:rsidRPr="00443C66">
        <w:rPr>
          <w:spacing w:val="-2"/>
        </w:rPr>
        <w:t xml:space="preserve"> inconsistency</w:t>
      </w:r>
      <w:r w:rsidRPr="00443C66">
        <w:rPr>
          <w:spacing w:val="-2"/>
        </w:rPr>
        <w:t xml:space="preserve"> reduces the adaptive capacity of the road and rail systems. Adoption of improved, consistent methods and approaches will improve risk</w:t>
      </w:r>
      <w:r w:rsidR="002E2671" w:rsidRPr="00443C66">
        <w:rPr>
          <w:spacing w:val="-2"/>
        </w:rPr>
        <w:t> </w:t>
      </w:r>
      <w:r w:rsidRPr="00443C66">
        <w:rPr>
          <w:spacing w:val="-2"/>
        </w:rPr>
        <w:t xml:space="preserve">reduction for transport infrastructure, through appropriate siting of infrastructure, using suitable standards and designing for uncertainty, redundancy and flexibility. </w:t>
      </w:r>
    </w:p>
    <w:p w14:paraId="0A95B87A" w14:textId="77777777" w:rsidR="007220FD" w:rsidRPr="00D66195" w:rsidRDefault="007220FD" w:rsidP="002E2671">
      <w:pPr>
        <w:pStyle w:val="Heading4"/>
      </w:pPr>
      <w:r w:rsidRPr="00D66195">
        <w:t>Consequence</w:t>
      </w:r>
    </w:p>
    <w:p w14:paraId="2CD2D944" w14:textId="0ADC4FF7" w:rsidR="007220FD" w:rsidRPr="00D66195" w:rsidRDefault="007220FD" w:rsidP="002E2671">
      <w:pPr>
        <w:pStyle w:val="BodyText"/>
      </w:pPr>
      <w:r w:rsidRPr="00D66195">
        <w:t>Extreme weather events, ongoing sea</w:t>
      </w:r>
      <w:r>
        <w:t>-</w:t>
      </w:r>
      <w:r w:rsidRPr="00D66195">
        <w:t xml:space="preserve">level rise and increased temperatures </w:t>
      </w:r>
      <w:r>
        <w:t>could</w:t>
      </w:r>
      <w:r w:rsidRPr="00D66195">
        <w:t xml:space="preserve"> damage</w:t>
      </w:r>
      <w:r w:rsidR="00604519">
        <w:t> </w:t>
      </w:r>
      <w:r w:rsidRPr="00D66195">
        <w:t>and</w:t>
      </w:r>
      <w:r w:rsidR="00CB61CF">
        <w:t> </w:t>
      </w:r>
      <w:r w:rsidRPr="00D66195">
        <w:t>disrupt linear transport networks. These networks provide a critical service</w:t>
      </w:r>
      <w:r w:rsidR="00D92EB9">
        <w:t> </w:t>
      </w:r>
      <w:r w:rsidRPr="00D66195">
        <w:t>to</w:t>
      </w:r>
      <w:r w:rsidR="00604519">
        <w:t> </w:t>
      </w:r>
      <w:r w:rsidRPr="00D66195">
        <w:t>all</w:t>
      </w:r>
      <w:r w:rsidR="00604519">
        <w:t> </w:t>
      </w:r>
      <w:r w:rsidRPr="00D66195">
        <w:t>communities in New Zealand and are essential to the economy.</w:t>
      </w:r>
      <w:r>
        <w:t xml:space="preserve"> </w:t>
      </w:r>
    </w:p>
    <w:p w14:paraId="2FE5E157" w14:textId="17DD1A37" w:rsidR="007220FD" w:rsidRPr="00D66195" w:rsidRDefault="007220FD" w:rsidP="002E2671">
      <w:pPr>
        <w:pStyle w:val="BodyText"/>
      </w:pPr>
      <w:r w:rsidRPr="00D66195">
        <w:t>Road networks provide critical access to lifeline utilities (power, water, gas, telecommunications, health</w:t>
      </w:r>
      <w:r w:rsidR="00921732">
        <w:t xml:space="preserve"> </w:t>
      </w:r>
      <w:r w:rsidRPr="00D66195">
        <w:t>care) and other essential services</w:t>
      </w:r>
      <w:r w:rsidR="00443C66">
        <w:t>.</w:t>
      </w:r>
      <w:r w:rsidRPr="00D66195">
        <w:t xml:space="preserve"> </w:t>
      </w:r>
      <w:r w:rsidR="00443C66">
        <w:t>A</w:t>
      </w:r>
      <w:r w:rsidRPr="00D66195">
        <w:t>ny disruption to transport</w:t>
      </w:r>
      <w:r w:rsidR="00604519">
        <w:t> </w:t>
      </w:r>
      <w:r w:rsidRPr="00D66195">
        <w:t>can</w:t>
      </w:r>
      <w:r w:rsidR="002E2671">
        <w:t> </w:t>
      </w:r>
      <w:r w:rsidRPr="00D66195">
        <w:t xml:space="preserve">lead to significant cascading consequences. </w:t>
      </w:r>
    </w:p>
    <w:p w14:paraId="2102A611" w14:textId="4DDD521D" w:rsidR="007220FD" w:rsidRPr="00D66195" w:rsidRDefault="007220FD" w:rsidP="002E2671">
      <w:pPr>
        <w:pStyle w:val="BodyText"/>
      </w:pPr>
      <w:r w:rsidRPr="00D66195">
        <w:t>Co-location of transport networks is common across New Zealand, expos</w:t>
      </w:r>
      <w:r>
        <w:t>ing</w:t>
      </w:r>
      <w:r w:rsidRPr="00D66195">
        <w:t xml:space="preserve"> </w:t>
      </w:r>
      <w:r>
        <w:t>many</w:t>
      </w:r>
      <w:r w:rsidRPr="00D66195">
        <w:t xml:space="preserve"> road and</w:t>
      </w:r>
      <w:r w:rsidR="00D92EB9">
        <w:t> </w:t>
      </w:r>
      <w:r w:rsidRPr="00D66195">
        <w:t xml:space="preserve">rail networks to common hazards, with limited alternative routing. </w:t>
      </w:r>
      <w:r w:rsidR="00443C66">
        <w:t xml:space="preserve">The New Zealand </w:t>
      </w:r>
      <w:r w:rsidR="00443C66" w:rsidRPr="00D66195">
        <w:t>T</w:t>
      </w:r>
      <w:r w:rsidR="00443C66">
        <w:t xml:space="preserve">ransport </w:t>
      </w:r>
      <w:r w:rsidR="00443C66" w:rsidRPr="00D66195">
        <w:t>A</w:t>
      </w:r>
      <w:r w:rsidR="00443C66">
        <w:t>uthority</w:t>
      </w:r>
      <w:r w:rsidR="00443C66" w:rsidRPr="00D66195">
        <w:t xml:space="preserve"> </w:t>
      </w:r>
      <w:r w:rsidR="00443C66">
        <w:t>has assessed the r</w:t>
      </w:r>
      <w:r w:rsidRPr="00D66195">
        <w:t>esilience of the transport network, includ</w:t>
      </w:r>
      <w:r>
        <w:t>ing</w:t>
      </w:r>
      <w:r w:rsidRPr="00D66195">
        <w:t xml:space="preserve"> weighting for suitable detour routes given their importance of overall resilience. For example, the West Coast highway in the South Island (State Highway 6) has no alternat</w:t>
      </w:r>
      <w:r w:rsidR="00443C66">
        <w:t>iv</w:t>
      </w:r>
      <w:r w:rsidRPr="00D66195">
        <w:t xml:space="preserve">e route along much of its length. Climate change hazards and associated flooding and erosion could lead to widespread, and potentially long-term, service disruption. </w:t>
      </w:r>
    </w:p>
    <w:p w14:paraId="7DA99D62" w14:textId="77777777" w:rsidR="007220FD" w:rsidRPr="00D66195" w:rsidRDefault="007220FD" w:rsidP="00CB61CF">
      <w:pPr>
        <w:pStyle w:val="Heading4"/>
      </w:pPr>
      <w:r w:rsidRPr="00D66195">
        <w:t xml:space="preserve">Interacting risks </w:t>
      </w:r>
    </w:p>
    <w:p w14:paraId="6F07B62E" w14:textId="34AF52ED" w:rsidR="007220FD" w:rsidRPr="00D66195" w:rsidRDefault="007220FD" w:rsidP="00CB61CF">
      <w:pPr>
        <w:pStyle w:val="BodyText"/>
      </w:pPr>
      <w:r w:rsidRPr="00D66195">
        <w:t xml:space="preserve">Impacts on the transport network are exacerbated by a range of institutional and governance factors. These include a lack of alignment and integration </w:t>
      </w:r>
      <w:r>
        <w:t>within and between</w:t>
      </w:r>
      <w:r w:rsidRPr="00D66195">
        <w:t xml:space="preserve"> the transport sector organisations </w:t>
      </w:r>
      <w:r>
        <w:t>and</w:t>
      </w:r>
      <w:r w:rsidRPr="00D66195">
        <w:t xml:space="preserve"> relevant legislation (G2). There is also limited application of methods to prioritise investment and access funding for adaptation (G1, G5). Damage and outage to the land transport network can also impact on other critical services such as airports (B7), </w:t>
      </w:r>
      <w:r w:rsidR="00136D33">
        <w:t>three</w:t>
      </w:r>
      <w:r w:rsidRPr="00D66195">
        <w:t>-waters (</w:t>
      </w:r>
      <w:r w:rsidR="00E333FC">
        <w:t xml:space="preserve">B1, </w:t>
      </w:r>
      <w:r w:rsidRPr="00D66195">
        <w:t>B4)</w:t>
      </w:r>
      <w:r w:rsidR="00E333FC">
        <w:t xml:space="preserve"> and</w:t>
      </w:r>
      <w:r w:rsidRPr="00D66195">
        <w:t xml:space="preserve"> ports (B5), </w:t>
      </w:r>
      <w:r w:rsidR="00E333FC">
        <w:t>as well as on</w:t>
      </w:r>
      <w:r w:rsidR="00E333FC" w:rsidRPr="00D66195">
        <w:t xml:space="preserve"> </w:t>
      </w:r>
      <w:r w:rsidRPr="00D66195">
        <w:t>communities (B2) and emergency services. These risks could potential</w:t>
      </w:r>
      <w:r w:rsidR="00E333FC">
        <w:t>ly have</w:t>
      </w:r>
      <w:r w:rsidRPr="00D66195">
        <w:t xml:space="preserve"> social and cultural impacts</w:t>
      </w:r>
      <w:r>
        <w:t>,</w:t>
      </w:r>
      <w:r w:rsidRPr="00D66195">
        <w:t xml:space="preserve"> including physical and mental health impacts, </w:t>
      </w:r>
      <w:r w:rsidR="00E333FC">
        <w:t xml:space="preserve">reduced </w:t>
      </w:r>
      <w:r w:rsidRPr="00D66195">
        <w:t xml:space="preserve">social cohesion, </w:t>
      </w:r>
      <w:r>
        <w:t xml:space="preserve">and </w:t>
      </w:r>
      <w:r w:rsidR="00E333FC">
        <w:t xml:space="preserve">reduced </w:t>
      </w:r>
      <w:r w:rsidRPr="00D66195">
        <w:t>ability to access cultural sites such as marae (</w:t>
      </w:r>
      <w:r w:rsidR="00E333FC" w:rsidRPr="00D66195">
        <w:t xml:space="preserve">H3, H4, </w:t>
      </w:r>
      <w:r w:rsidRPr="00D66195">
        <w:t>H5,</w:t>
      </w:r>
      <w:r w:rsidR="00E333FC" w:rsidRPr="00D66195">
        <w:t xml:space="preserve"> H7,</w:t>
      </w:r>
      <w:r w:rsidRPr="00D66195">
        <w:t xml:space="preserve"> H8, B2). These ultimately can lead to cascading economic impacts across all sectors at local, regional and national level</w:t>
      </w:r>
      <w:r w:rsidR="00E333FC">
        <w:t>s</w:t>
      </w:r>
      <w:r w:rsidRPr="00D66195">
        <w:t>, including tourism (E4),</w:t>
      </w:r>
      <w:r w:rsidRPr="00D66195" w:rsidDel="002242F8">
        <w:t xml:space="preserve"> </w:t>
      </w:r>
      <w:r w:rsidRPr="00D66195">
        <w:t xml:space="preserve">the primary sector (E3), fisheries (E5) and broader business impacts (E7). </w:t>
      </w:r>
    </w:p>
    <w:p w14:paraId="15E4ED09" w14:textId="77777777" w:rsidR="007220FD" w:rsidRPr="00CB61CF" w:rsidRDefault="007220FD" w:rsidP="00CB61CF">
      <w:pPr>
        <w:pStyle w:val="Heading4"/>
      </w:pPr>
      <w:r w:rsidRPr="00D66195">
        <w:t xml:space="preserve">Confidence: High agreement, medium evidence </w:t>
      </w:r>
    </w:p>
    <w:p w14:paraId="0A664285" w14:textId="6AAA854B" w:rsidR="007220FD" w:rsidRPr="00D66195" w:rsidRDefault="007220FD" w:rsidP="00CB61CF">
      <w:pPr>
        <w:pStyle w:val="BodyText"/>
      </w:pPr>
      <w:r w:rsidRPr="00D66195">
        <w:t xml:space="preserve">There is </w:t>
      </w:r>
      <w:r w:rsidR="00344C18">
        <w:t xml:space="preserve">a </w:t>
      </w:r>
      <w:r w:rsidRPr="00D66195">
        <w:t xml:space="preserve">high </w:t>
      </w:r>
      <w:r w:rsidR="00344C18">
        <w:t xml:space="preserve">level of </w:t>
      </w:r>
      <w:r w:rsidRPr="00D66195">
        <w:t>agreement that transport networks are exposed and sensitive to climate hazards.</w:t>
      </w:r>
      <w:r w:rsidR="00CB61CF">
        <w:t> </w:t>
      </w:r>
      <w:r w:rsidRPr="00D66195">
        <w:t xml:space="preserve">There is </w:t>
      </w:r>
      <w:r w:rsidR="00344C18">
        <w:t>strong</w:t>
      </w:r>
      <w:r w:rsidR="00344C18" w:rsidRPr="00D66195">
        <w:t xml:space="preserve"> </w:t>
      </w:r>
      <w:r w:rsidRPr="00D66195">
        <w:t xml:space="preserve">evidence on the scale of present exposure, but further research is </w:t>
      </w:r>
      <w:r>
        <w:t>needed</w:t>
      </w:r>
      <w:r w:rsidRPr="00D66195">
        <w:t xml:space="preserve"> to determine future exposure due to climate change (in particular for flood hazards). The evidence o</w:t>
      </w:r>
      <w:r w:rsidR="00344C18">
        <w:t>n</w:t>
      </w:r>
      <w:r w:rsidRPr="00D66195">
        <w:t xml:space="preserve"> the sensitivity of roads to present</w:t>
      </w:r>
      <w:r>
        <w:t>-</w:t>
      </w:r>
      <w:r w:rsidRPr="00D66195">
        <w:t xml:space="preserve">day natural hazards is robust. </w:t>
      </w:r>
      <w:bookmarkEnd w:id="643"/>
    </w:p>
    <w:p w14:paraId="1012B067" w14:textId="77777777" w:rsidR="007220FD" w:rsidRPr="00D66195" w:rsidRDefault="007220FD" w:rsidP="00CB61CF">
      <w:pPr>
        <w:pStyle w:val="Heading4"/>
      </w:pPr>
      <w:r w:rsidRPr="00D66195">
        <w:t>Adaptation</w:t>
      </w:r>
    </w:p>
    <w:p w14:paraId="380608DB" w14:textId="0E88EFB3" w:rsidR="007220FD" w:rsidRDefault="007220FD" w:rsidP="00CB61CF">
      <w:pPr>
        <w:pStyle w:val="BodyText"/>
      </w:pPr>
      <w:r w:rsidRPr="00D66195">
        <w:t xml:space="preserve">A number of </w:t>
      </w:r>
      <w:r w:rsidR="00344C18" w:rsidRPr="00D66195">
        <w:t xml:space="preserve">local and central government </w:t>
      </w:r>
      <w:r w:rsidRPr="00D66195">
        <w:t>adaptation efforts</w:t>
      </w:r>
      <w:r w:rsidR="00344C18" w:rsidRPr="00344C18">
        <w:t xml:space="preserve"> </w:t>
      </w:r>
      <w:r w:rsidRPr="00D66195">
        <w:t>are under</w:t>
      </w:r>
      <w:r w:rsidR="00344C18">
        <w:t xml:space="preserve"> </w:t>
      </w:r>
      <w:r w:rsidRPr="00D66195">
        <w:t>way to reduce climate risks to linear transport networks.</w:t>
      </w:r>
      <w:r>
        <w:t xml:space="preserve"> The</w:t>
      </w:r>
      <w:r w:rsidRPr="00D66195">
        <w:t xml:space="preserve"> </w:t>
      </w:r>
      <w:r w:rsidR="00344C18">
        <w:t>New Zealand</w:t>
      </w:r>
      <w:r w:rsidR="00344C18" w:rsidRPr="004B2848">
        <w:t xml:space="preserve"> </w:t>
      </w:r>
      <w:r w:rsidRPr="004B2848">
        <w:t>Transport Authority</w:t>
      </w:r>
      <w:r w:rsidRPr="00D66195">
        <w:t xml:space="preserve"> is currently developing a</w:t>
      </w:r>
      <w:r w:rsidR="00CB61CF">
        <w:t> </w:t>
      </w:r>
      <w:r w:rsidRPr="00D66195">
        <w:t>business case</w:t>
      </w:r>
      <w:r>
        <w:t xml:space="preserve"> for a</w:t>
      </w:r>
      <w:r w:rsidRPr="00D66195">
        <w:t xml:space="preserve"> national resilience programme (including climate hazards), as well as a national coastal exposure assessment, which will inform a climate</w:t>
      </w:r>
      <w:r w:rsidR="00566C0C">
        <w:t xml:space="preserve"> change</w:t>
      </w:r>
      <w:r w:rsidRPr="00D66195">
        <w:t xml:space="preserve"> adaptation plan. Most regional councils regularly map flood and coastal hazards to inform planning. Some territorial authorities are beginning to build adaptation planning into long</w:t>
      </w:r>
      <w:r>
        <w:t>-</w:t>
      </w:r>
      <w:r w:rsidRPr="00D66195">
        <w:t xml:space="preserve">term plans. </w:t>
      </w:r>
    </w:p>
    <w:p w14:paraId="5A8E7E31" w14:textId="02FE2CD4" w:rsidR="0030474A" w:rsidRPr="00D66195" w:rsidRDefault="008E35AA" w:rsidP="00D92EB9">
      <w:pPr>
        <w:pStyle w:val="Tableheading2"/>
      </w:pPr>
      <w:bookmarkStart w:id="649" w:name="_Toc45391936"/>
      <w:r w:rsidRPr="00E801EE">
        <w:lastRenderedPageBreak/>
        <w:t>B6 Risks to linear transport networks</w:t>
      </w:r>
      <w:r w:rsidR="0030474A" w:rsidRPr="00D52C19">
        <w:rPr>
          <w:lang w:eastAsia="en-AU"/>
        </w:rPr>
        <w:t xml:space="preserve">: </w:t>
      </w:r>
      <w:r w:rsidR="00D92EB9">
        <w:rPr>
          <w:lang w:eastAsia="en-AU"/>
        </w:rPr>
        <w:t>U</w:t>
      </w:r>
      <w:r w:rsidR="0030474A" w:rsidRPr="00D52C19">
        <w:rPr>
          <w:lang w:eastAsia="en-AU"/>
        </w:rPr>
        <w:t>rgency profile</w:t>
      </w:r>
      <w:bookmarkEnd w:id="649"/>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850"/>
        <w:gridCol w:w="993"/>
        <w:gridCol w:w="1275"/>
        <w:gridCol w:w="709"/>
        <w:gridCol w:w="851"/>
        <w:gridCol w:w="1842"/>
        <w:gridCol w:w="23"/>
      </w:tblGrid>
      <w:tr w:rsidR="00CD437B" w:rsidRPr="00CD437B" w14:paraId="41DB86E7" w14:textId="77777777" w:rsidTr="00CD437B">
        <w:trPr>
          <w:gridBefore w:val="1"/>
          <w:wBefore w:w="23" w:type="dxa"/>
        </w:trPr>
        <w:tc>
          <w:tcPr>
            <w:tcW w:w="8505" w:type="dxa"/>
            <w:gridSpan w:val="8"/>
            <w:shd w:val="clear" w:color="auto" w:fill="0F7B7D"/>
          </w:tcPr>
          <w:p w14:paraId="278C0654" w14:textId="2080D8BB" w:rsidR="0030474A" w:rsidRPr="00CD437B" w:rsidRDefault="008E35AA" w:rsidP="000F3720">
            <w:pPr>
              <w:pStyle w:val="TableTextbold"/>
              <w:keepNext/>
              <w:spacing w:before="40" w:after="40"/>
              <w:rPr>
                <w:color w:val="FFFFFF" w:themeColor="background1"/>
              </w:rPr>
            </w:pPr>
            <w:r w:rsidRPr="00CD437B">
              <w:rPr>
                <w:color w:val="FFFFFF" w:themeColor="background1"/>
              </w:rPr>
              <w:t>B6 Risks to linear transport networks</w:t>
            </w:r>
            <w:r w:rsidR="00D92EB9">
              <w:rPr>
                <w:color w:val="FFFFFF" w:themeColor="background1"/>
              </w:rPr>
              <w:t>:</w:t>
            </w:r>
            <w:r w:rsidRPr="00CD437B">
              <w:rPr>
                <w:color w:val="FFFFFF" w:themeColor="background1"/>
              </w:rPr>
              <w:t xml:space="preserve"> </w:t>
            </w:r>
            <w:r w:rsidR="00D92EB9">
              <w:rPr>
                <w:color w:val="FFFFFF" w:themeColor="background1"/>
              </w:rPr>
              <w:t>U</w:t>
            </w:r>
            <w:r w:rsidR="0030474A" w:rsidRPr="00CD437B">
              <w:rPr>
                <w:color w:val="FFFFFF" w:themeColor="background1"/>
              </w:rPr>
              <w:t>rgency profile</w:t>
            </w:r>
          </w:p>
        </w:tc>
      </w:tr>
      <w:tr w:rsidR="0030474A" w:rsidRPr="005D6D89" w14:paraId="278FE17F" w14:textId="77777777" w:rsidTr="00CD437B">
        <w:trPr>
          <w:gridBefore w:val="1"/>
          <w:wBefore w:w="23" w:type="dxa"/>
        </w:trPr>
        <w:tc>
          <w:tcPr>
            <w:tcW w:w="1962" w:type="dxa"/>
            <w:shd w:val="clear" w:color="auto" w:fill="FFFFFF" w:themeFill="background1"/>
            <w:vAlign w:val="bottom"/>
          </w:tcPr>
          <w:p w14:paraId="1DD32336" w14:textId="77777777" w:rsidR="0030474A" w:rsidRPr="003F0A2D" w:rsidRDefault="0030474A" w:rsidP="000F3720">
            <w:pPr>
              <w:pStyle w:val="TableTextbold"/>
              <w:keepNext/>
              <w:spacing w:before="40" w:after="40"/>
            </w:pPr>
            <w:r w:rsidRPr="003F0A2D">
              <w:t>Urgency category</w:t>
            </w:r>
          </w:p>
        </w:tc>
        <w:tc>
          <w:tcPr>
            <w:tcW w:w="1843" w:type="dxa"/>
            <w:gridSpan w:val="2"/>
            <w:vAlign w:val="bottom"/>
          </w:tcPr>
          <w:p w14:paraId="47FA998C" w14:textId="77777777" w:rsidR="0030474A" w:rsidRPr="003350E2" w:rsidRDefault="0030474A" w:rsidP="000F3720">
            <w:pPr>
              <w:pStyle w:val="TableTextbold"/>
              <w:keepNext/>
              <w:spacing w:before="40" w:after="40"/>
            </w:pPr>
            <w:r w:rsidRPr="003350E2">
              <w:t>Proportion of urgency</w:t>
            </w:r>
          </w:p>
        </w:tc>
        <w:tc>
          <w:tcPr>
            <w:tcW w:w="4700" w:type="dxa"/>
            <w:gridSpan w:val="5"/>
            <w:vAlign w:val="bottom"/>
          </w:tcPr>
          <w:p w14:paraId="73E15BE9" w14:textId="77777777" w:rsidR="0030474A" w:rsidRPr="005D6D89" w:rsidRDefault="0030474A" w:rsidP="000F3720">
            <w:pPr>
              <w:pStyle w:val="TableTextbold"/>
              <w:keepNext/>
              <w:spacing w:before="40" w:after="40"/>
            </w:pPr>
            <w:r w:rsidRPr="005D6D89">
              <w:t>Description of actions</w:t>
            </w:r>
          </w:p>
        </w:tc>
      </w:tr>
      <w:tr w:rsidR="0030474A" w:rsidRPr="00D66195" w14:paraId="766CCD56"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55CA95AF" w14:textId="77777777" w:rsidR="007220FD" w:rsidRPr="0030474A" w:rsidRDefault="007220FD" w:rsidP="000F3720">
            <w:pPr>
              <w:pStyle w:val="TableText"/>
              <w:spacing w:before="40" w:after="40"/>
              <w:rPr>
                <w:b/>
                <w:bCs/>
              </w:rPr>
            </w:pPr>
            <w:r w:rsidRPr="0030474A">
              <w:rPr>
                <w:b/>
                <w:bCs/>
              </w:rPr>
              <w:t>More action needed</w:t>
            </w:r>
          </w:p>
        </w:tc>
        <w:tc>
          <w:tcPr>
            <w:tcW w:w="1843" w:type="dxa"/>
            <w:gridSpan w:val="2"/>
          </w:tcPr>
          <w:p w14:paraId="57DD3E87" w14:textId="77777777" w:rsidR="007220FD" w:rsidRPr="00D66195" w:rsidRDefault="007220FD" w:rsidP="000F3720">
            <w:pPr>
              <w:pStyle w:val="TableText"/>
              <w:spacing w:before="40" w:after="40"/>
              <w:jc w:val="center"/>
            </w:pPr>
            <w:r w:rsidRPr="00D66195">
              <w:t>20</w:t>
            </w:r>
          </w:p>
        </w:tc>
        <w:tc>
          <w:tcPr>
            <w:tcW w:w="4677" w:type="dxa"/>
            <w:gridSpan w:val="4"/>
          </w:tcPr>
          <w:p w14:paraId="5DB4A6B8" w14:textId="77447278" w:rsidR="007220FD" w:rsidRPr="00D66195" w:rsidRDefault="007220FD" w:rsidP="000F3720">
            <w:pPr>
              <w:pStyle w:val="TableText"/>
              <w:spacing w:before="40" w:after="40"/>
            </w:pPr>
            <w:r w:rsidRPr="00D66195">
              <w:t>For coastal inundation, more action is needed across the road and rail network</w:t>
            </w:r>
            <w:r w:rsidR="00344C18">
              <w:t>s</w:t>
            </w:r>
            <w:r w:rsidRPr="00D66195">
              <w:t xml:space="preserve"> to best understand future steps. For effective action, consideration around funding and legislative constraints will be required to reduce current and</w:t>
            </w:r>
            <w:r w:rsidR="00531F81">
              <w:t> </w:t>
            </w:r>
            <w:r w:rsidRPr="00D66195">
              <w:t>future risk</w:t>
            </w:r>
            <w:r w:rsidR="00344C18">
              <w:t>s</w:t>
            </w:r>
            <w:r w:rsidRPr="00D66195">
              <w:t>.</w:t>
            </w:r>
          </w:p>
        </w:tc>
      </w:tr>
      <w:tr w:rsidR="0030474A" w:rsidRPr="00D66195" w14:paraId="044D0558"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470E5D0B" w14:textId="77777777" w:rsidR="007220FD" w:rsidRPr="0030474A" w:rsidRDefault="007220FD" w:rsidP="000F3720">
            <w:pPr>
              <w:pStyle w:val="TableText"/>
              <w:spacing w:before="40" w:after="40"/>
              <w:rPr>
                <w:b/>
                <w:bCs/>
                <w:highlight w:val="yellow"/>
              </w:rPr>
            </w:pPr>
            <w:r w:rsidRPr="0030474A">
              <w:rPr>
                <w:b/>
                <w:bCs/>
              </w:rPr>
              <w:t>Research priority</w:t>
            </w:r>
          </w:p>
        </w:tc>
        <w:tc>
          <w:tcPr>
            <w:tcW w:w="1843" w:type="dxa"/>
            <w:gridSpan w:val="2"/>
          </w:tcPr>
          <w:p w14:paraId="0D145221" w14:textId="77777777" w:rsidR="007220FD" w:rsidRPr="00D66195" w:rsidRDefault="007220FD" w:rsidP="000F3720">
            <w:pPr>
              <w:pStyle w:val="TableText"/>
              <w:spacing w:before="40" w:after="40"/>
              <w:jc w:val="center"/>
            </w:pPr>
          </w:p>
        </w:tc>
        <w:tc>
          <w:tcPr>
            <w:tcW w:w="4677" w:type="dxa"/>
            <w:gridSpan w:val="4"/>
          </w:tcPr>
          <w:p w14:paraId="5F9F7B60" w14:textId="77777777" w:rsidR="007220FD" w:rsidRPr="00D66195" w:rsidRDefault="007220FD" w:rsidP="000F3720">
            <w:pPr>
              <w:pStyle w:val="TableText"/>
              <w:spacing w:before="40" w:after="40"/>
            </w:pPr>
          </w:p>
        </w:tc>
      </w:tr>
      <w:tr w:rsidR="0030474A" w:rsidRPr="00D66195" w14:paraId="6B37184B"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19D2B0ED" w14:textId="77777777" w:rsidR="007220FD" w:rsidRPr="0030474A" w:rsidRDefault="007220FD" w:rsidP="000F3720">
            <w:pPr>
              <w:pStyle w:val="TableText"/>
              <w:spacing w:before="40" w:after="40"/>
              <w:rPr>
                <w:b/>
                <w:bCs/>
              </w:rPr>
            </w:pPr>
            <w:r w:rsidRPr="0030474A">
              <w:rPr>
                <w:b/>
                <w:bCs/>
              </w:rPr>
              <w:t>Sustain current action</w:t>
            </w:r>
          </w:p>
        </w:tc>
        <w:tc>
          <w:tcPr>
            <w:tcW w:w="1843" w:type="dxa"/>
            <w:gridSpan w:val="2"/>
          </w:tcPr>
          <w:p w14:paraId="42DA312A" w14:textId="77777777" w:rsidR="007220FD" w:rsidRPr="00D66195" w:rsidRDefault="007220FD" w:rsidP="000F3720">
            <w:pPr>
              <w:pStyle w:val="TableText"/>
              <w:spacing w:before="40" w:after="40"/>
              <w:jc w:val="center"/>
            </w:pPr>
            <w:r w:rsidRPr="00D66195">
              <w:t>80</w:t>
            </w:r>
          </w:p>
        </w:tc>
        <w:tc>
          <w:tcPr>
            <w:tcW w:w="4677" w:type="dxa"/>
            <w:gridSpan w:val="4"/>
          </w:tcPr>
          <w:p w14:paraId="479CF385" w14:textId="77777777" w:rsidR="007220FD" w:rsidRPr="00D66195" w:rsidRDefault="007220FD" w:rsidP="000F3720">
            <w:pPr>
              <w:pStyle w:val="TableText"/>
              <w:spacing w:before="40" w:after="40"/>
            </w:pPr>
            <w:r w:rsidRPr="00D66195">
              <w:t xml:space="preserve">Current action in understanding and managing the majority of flood risk </w:t>
            </w:r>
            <w:r>
              <w:t>for t</w:t>
            </w:r>
            <w:r w:rsidRPr="00D66195">
              <w:t xml:space="preserve">he linear transport network is adequate currently and into the near future. </w:t>
            </w:r>
          </w:p>
        </w:tc>
      </w:tr>
      <w:tr w:rsidR="0030474A" w:rsidRPr="00D66195" w14:paraId="3107695F" w14:textId="77777777" w:rsidTr="00CD437B">
        <w:tblPrEx>
          <w:tblCellMar>
            <w:left w:w="108" w:type="dxa"/>
            <w:right w:w="108" w:type="dxa"/>
          </w:tblCellMar>
        </w:tblPrEx>
        <w:trPr>
          <w:gridAfter w:val="1"/>
          <w:wAfter w:w="23" w:type="dxa"/>
        </w:trPr>
        <w:tc>
          <w:tcPr>
            <w:tcW w:w="1985" w:type="dxa"/>
            <w:gridSpan w:val="2"/>
            <w:tcBorders>
              <w:bottom w:val="single" w:sz="8" w:space="0" w:color="0F7B7D"/>
            </w:tcBorders>
            <w:shd w:val="clear" w:color="auto" w:fill="FFFFFF" w:themeFill="background1"/>
            <w:hideMark/>
          </w:tcPr>
          <w:p w14:paraId="3BABF36D" w14:textId="77777777" w:rsidR="007220FD" w:rsidRPr="0030474A" w:rsidRDefault="007220FD" w:rsidP="000F3720">
            <w:pPr>
              <w:pStyle w:val="TableText"/>
              <w:spacing w:before="40" w:after="40"/>
              <w:rPr>
                <w:b/>
                <w:bCs/>
              </w:rPr>
            </w:pPr>
            <w:r w:rsidRPr="0030474A">
              <w:rPr>
                <w:b/>
                <w:bCs/>
              </w:rPr>
              <w:t xml:space="preserve">Watching brief </w:t>
            </w:r>
          </w:p>
        </w:tc>
        <w:tc>
          <w:tcPr>
            <w:tcW w:w="1843" w:type="dxa"/>
            <w:gridSpan w:val="2"/>
            <w:tcBorders>
              <w:bottom w:val="single" w:sz="8" w:space="0" w:color="0F7B7D"/>
            </w:tcBorders>
          </w:tcPr>
          <w:p w14:paraId="4EA671F1" w14:textId="77777777" w:rsidR="007220FD" w:rsidRPr="00D66195" w:rsidRDefault="007220FD" w:rsidP="000F3720">
            <w:pPr>
              <w:pStyle w:val="TableText"/>
              <w:spacing w:before="40" w:after="40"/>
              <w:jc w:val="center"/>
              <w:rPr>
                <w:i/>
              </w:rPr>
            </w:pPr>
          </w:p>
        </w:tc>
        <w:tc>
          <w:tcPr>
            <w:tcW w:w="4677" w:type="dxa"/>
            <w:gridSpan w:val="4"/>
            <w:tcBorders>
              <w:bottom w:val="single" w:sz="8" w:space="0" w:color="0F7B7D"/>
            </w:tcBorders>
          </w:tcPr>
          <w:p w14:paraId="626E001E" w14:textId="77777777" w:rsidR="007220FD" w:rsidRPr="00D66195" w:rsidRDefault="007220FD" w:rsidP="000F3720">
            <w:pPr>
              <w:pStyle w:val="TableText"/>
              <w:spacing w:before="40" w:after="40"/>
              <w:rPr>
                <w:i/>
              </w:rPr>
            </w:pPr>
          </w:p>
        </w:tc>
      </w:tr>
      <w:tr w:rsidR="0030474A" w:rsidRPr="00D84350" w14:paraId="3C77ED35" w14:textId="77777777" w:rsidTr="00CD437B">
        <w:tblPrEx>
          <w:tblCellMar>
            <w:left w:w="108" w:type="dxa"/>
            <w:right w:w="108" w:type="dxa"/>
          </w:tblCellMar>
        </w:tblPrEx>
        <w:trPr>
          <w:gridAfter w:val="1"/>
          <w:wAfter w:w="23" w:type="dxa"/>
        </w:trPr>
        <w:tc>
          <w:tcPr>
            <w:tcW w:w="1985" w:type="dxa"/>
            <w:gridSpan w:val="2"/>
            <w:tcBorders>
              <w:top w:val="single" w:sz="8" w:space="0" w:color="0F7B7D"/>
            </w:tcBorders>
            <w:shd w:val="clear" w:color="auto" w:fill="0F7B7D"/>
          </w:tcPr>
          <w:p w14:paraId="04623FA0" w14:textId="77777777" w:rsidR="007220FD" w:rsidRPr="0030474A" w:rsidRDefault="007220FD" w:rsidP="000F3720">
            <w:pPr>
              <w:pStyle w:val="TableText"/>
              <w:spacing w:before="40" w:after="40"/>
              <w:rPr>
                <w:b/>
                <w:bCs/>
                <w:color w:val="FFFFFF" w:themeColor="background1"/>
              </w:rPr>
            </w:pPr>
            <w:r w:rsidRPr="0030474A">
              <w:rPr>
                <w:b/>
                <w:bCs/>
                <w:color w:val="FFFFFF" w:themeColor="background1"/>
              </w:rPr>
              <w:t xml:space="preserve">Adaptation urgency </w:t>
            </w:r>
          </w:p>
        </w:tc>
        <w:tc>
          <w:tcPr>
            <w:tcW w:w="1843" w:type="dxa"/>
            <w:gridSpan w:val="2"/>
            <w:tcBorders>
              <w:top w:val="single" w:sz="8" w:space="0" w:color="0F7B7D"/>
            </w:tcBorders>
            <w:shd w:val="clear" w:color="auto" w:fill="auto"/>
          </w:tcPr>
          <w:p w14:paraId="482F95FF" w14:textId="77777777" w:rsidR="007220FD" w:rsidRPr="00D84350" w:rsidRDefault="007220FD" w:rsidP="000F3720">
            <w:pPr>
              <w:pStyle w:val="TableText"/>
              <w:spacing w:before="40" w:after="40"/>
              <w:jc w:val="center"/>
            </w:pPr>
            <w:r w:rsidRPr="00D84350">
              <w:t>60</w:t>
            </w:r>
          </w:p>
        </w:tc>
        <w:tc>
          <w:tcPr>
            <w:tcW w:w="1275" w:type="dxa"/>
            <w:tcBorders>
              <w:top w:val="single" w:sz="8" w:space="0" w:color="0F7B7D"/>
            </w:tcBorders>
            <w:shd w:val="clear" w:color="auto" w:fill="0F7B7D"/>
          </w:tcPr>
          <w:p w14:paraId="649A2C4E" w14:textId="77777777" w:rsidR="007220FD" w:rsidRPr="00531F81" w:rsidRDefault="007220FD" w:rsidP="000F3720">
            <w:pPr>
              <w:pStyle w:val="TableText"/>
              <w:spacing w:before="40" w:after="40"/>
              <w:rPr>
                <w:b/>
                <w:bCs/>
                <w:color w:val="FFFFFF" w:themeColor="background1"/>
              </w:rPr>
            </w:pPr>
            <w:r w:rsidRPr="00531F81">
              <w:rPr>
                <w:b/>
                <w:bCs/>
                <w:color w:val="FFFFFF" w:themeColor="background1"/>
              </w:rPr>
              <w:t xml:space="preserve">Confidence </w:t>
            </w:r>
          </w:p>
        </w:tc>
        <w:tc>
          <w:tcPr>
            <w:tcW w:w="3402" w:type="dxa"/>
            <w:gridSpan w:val="3"/>
            <w:tcBorders>
              <w:top w:val="single" w:sz="8" w:space="0" w:color="0F7B7D"/>
            </w:tcBorders>
          </w:tcPr>
          <w:p w14:paraId="09A28FEB" w14:textId="77777777" w:rsidR="007220FD" w:rsidRPr="00D84350" w:rsidRDefault="007220FD" w:rsidP="000F3720">
            <w:pPr>
              <w:pStyle w:val="TableText"/>
              <w:spacing w:before="40" w:after="40"/>
            </w:pPr>
            <w:r w:rsidRPr="00D84350">
              <w:t>High agreement, medium evidence</w:t>
            </w:r>
          </w:p>
        </w:tc>
      </w:tr>
      <w:tr w:rsidR="005F54B8" w:rsidRPr="00D84350" w14:paraId="02716675" w14:textId="77777777" w:rsidTr="00CD437B">
        <w:tblPrEx>
          <w:tblCellMar>
            <w:left w:w="108" w:type="dxa"/>
            <w:right w:w="108" w:type="dxa"/>
          </w:tblCellMar>
        </w:tblPrEx>
        <w:trPr>
          <w:gridAfter w:val="1"/>
          <w:wAfter w:w="23" w:type="dxa"/>
        </w:trPr>
        <w:tc>
          <w:tcPr>
            <w:tcW w:w="1985" w:type="dxa"/>
            <w:gridSpan w:val="2"/>
            <w:shd w:val="clear" w:color="auto" w:fill="0F7B7D"/>
          </w:tcPr>
          <w:p w14:paraId="5FD3E4FE" w14:textId="77777777" w:rsidR="007220FD" w:rsidRPr="0030474A" w:rsidRDefault="007220FD" w:rsidP="000F3720">
            <w:pPr>
              <w:pStyle w:val="TableText"/>
              <w:spacing w:before="40" w:after="40"/>
              <w:rPr>
                <w:b/>
                <w:bCs/>
                <w:color w:val="FFFFFF" w:themeColor="background1"/>
                <w:highlight w:val="yellow"/>
              </w:rPr>
            </w:pPr>
            <w:r w:rsidRPr="0030474A">
              <w:rPr>
                <w:b/>
                <w:bCs/>
                <w:color w:val="FFFFFF" w:themeColor="background1"/>
              </w:rPr>
              <w:t xml:space="preserve">Consequence </w:t>
            </w:r>
          </w:p>
        </w:tc>
        <w:tc>
          <w:tcPr>
            <w:tcW w:w="850" w:type="dxa"/>
            <w:shd w:val="clear" w:color="auto" w:fill="0F7B7D"/>
          </w:tcPr>
          <w:p w14:paraId="5F04BCD6" w14:textId="77777777" w:rsidR="007220FD" w:rsidRPr="00D84350" w:rsidRDefault="007220FD" w:rsidP="000F3720">
            <w:pPr>
              <w:pStyle w:val="TableText"/>
              <w:spacing w:before="40" w:after="40"/>
              <w:rPr>
                <w:color w:val="FFFFFF" w:themeColor="background1"/>
              </w:rPr>
            </w:pPr>
            <w:r w:rsidRPr="00D84350">
              <w:rPr>
                <w:color w:val="FFFFFF" w:themeColor="background1"/>
              </w:rPr>
              <w:t xml:space="preserve"> Now</w:t>
            </w:r>
          </w:p>
        </w:tc>
        <w:tc>
          <w:tcPr>
            <w:tcW w:w="993" w:type="dxa"/>
          </w:tcPr>
          <w:p w14:paraId="53CD5268" w14:textId="77777777" w:rsidR="007220FD" w:rsidRPr="00D84350" w:rsidRDefault="007220FD" w:rsidP="000F3720">
            <w:pPr>
              <w:pStyle w:val="TableText"/>
              <w:spacing w:before="40" w:after="40"/>
            </w:pPr>
            <w:r w:rsidRPr="00D84350">
              <w:t>Major</w:t>
            </w:r>
          </w:p>
        </w:tc>
        <w:tc>
          <w:tcPr>
            <w:tcW w:w="1275" w:type="dxa"/>
            <w:shd w:val="clear" w:color="auto" w:fill="0F7B7D"/>
          </w:tcPr>
          <w:p w14:paraId="06DF3282" w14:textId="77777777" w:rsidR="007220FD" w:rsidRPr="00D84350" w:rsidRDefault="007220FD" w:rsidP="000F3720">
            <w:pPr>
              <w:pStyle w:val="TableText"/>
              <w:spacing w:before="40" w:after="40"/>
              <w:rPr>
                <w:color w:val="FFFFFF" w:themeColor="background1"/>
              </w:rPr>
            </w:pPr>
            <w:r w:rsidRPr="00D84350">
              <w:rPr>
                <w:color w:val="FFFFFF" w:themeColor="background1"/>
              </w:rPr>
              <w:t>2050</w:t>
            </w:r>
          </w:p>
        </w:tc>
        <w:tc>
          <w:tcPr>
            <w:tcW w:w="709" w:type="dxa"/>
          </w:tcPr>
          <w:p w14:paraId="3BA146B8" w14:textId="77777777" w:rsidR="007220FD" w:rsidRPr="00D84350" w:rsidRDefault="007220FD" w:rsidP="000F3720">
            <w:pPr>
              <w:pStyle w:val="TableText"/>
              <w:spacing w:before="40" w:after="40"/>
            </w:pPr>
            <w:r w:rsidRPr="00D84350">
              <w:t>Major</w:t>
            </w:r>
          </w:p>
        </w:tc>
        <w:tc>
          <w:tcPr>
            <w:tcW w:w="851" w:type="dxa"/>
            <w:shd w:val="clear" w:color="auto" w:fill="0F7B7D"/>
          </w:tcPr>
          <w:p w14:paraId="3522E21A" w14:textId="77777777" w:rsidR="007220FD" w:rsidRPr="00D84350" w:rsidRDefault="007220FD" w:rsidP="000F3720">
            <w:pPr>
              <w:pStyle w:val="TableText"/>
              <w:spacing w:before="40" w:after="40"/>
              <w:rPr>
                <w:color w:val="FFFFFF" w:themeColor="background1"/>
              </w:rPr>
            </w:pPr>
            <w:r w:rsidRPr="00D84350">
              <w:rPr>
                <w:color w:val="FFFFFF" w:themeColor="background1"/>
              </w:rPr>
              <w:t>2100</w:t>
            </w:r>
          </w:p>
        </w:tc>
        <w:tc>
          <w:tcPr>
            <w:tcW w:w="1842" w:type="dxa"/>
          </w:tcPr>
          <w:p w14:paraId="1648D072" w14:textId="77777777" w:rsidR="007220FD" w:rsidRPr="00D84350" w:rsidRDefault="007220FD" w:rsidP="000F3720">
            <w:pPr>
              <w:pStyle w:val="TableText"/>
              <w:spacing w:before="40" w:after="40"/>
            </w:pPr>
            <w:r w:rsidRPr="00D84350">
              <w:t>Extreme</w:t>
            </w:r>
          </w:p>
        </w:tc>
      </w:tr>
    </w:tbl>
    <w:p w14:paraId="53743D17" w14:textId="1F01D18A" w:rsidR="007220FD" w:rsidRPr="00D66195" w:rsidRDefault="007220FD" w:rsidP="00554444">
      <w:pPr>
        <w:pStyle w:val="Heading3"/>
        <w:numPr>
          <w:ilvl w:val="0"/>
          <w:numId w:val="39"/>
        </w:numPr>
        <w:spacing w:before="400"/>
      </w:pPr>
      <w:bookmarkStart w:id="650" w:name="_Toc35710395"/>
      <w:bookmarkStart w:id="651" w:name="_Toc37153191"/>
      <w:bookmarkStart w:id="652" w:name="_Toc37404125"/>
      <w:bookmarkStart w:id="653" w:name="_Toc40302911"/>
      <w:r w:rsidRPr="00D66195">
        <w:t>B7 Risk to airports due to changes in temperature, wind, extreme</w:t>
      </w:r>
      <w:r w:rsidR="00531F81">
        <w:t> </w:t>
      </w:r>
      <w:r w:rsidRPr="00D66195">
        <w:t>weather events and ongoing sea</w:t>
      </w:r>
      <w:r w:rsidR="00745287">
        <w:t>-</w:t>
      </w:r>
      <w:r w:rsidRPr="00D66195">
        <w:t>level rise</w:t>
      </w:r>
      <w:bookmarkEnd w:id="650"/>
      <w:bookmarkEnd w:id="651"/>
      <w:bookmarkEnd w:id="652"/>
      <w:bookmarkEnd w:id="653"/>
    </w:p>
    <w:p w14:paraId="2D588A1A" w14:textId="77777777" w:rsidR="007220FD" w:rsidRPr="000F3720" w:rsidRDefault="007220FD" w:rsidP="000F3720">
      <w:pPr>
        <w:pStyle w:val="Heading4"/>
        <w:spacing w:before="180"/>
      </w:pPr>
      <w:r w:rsidRPr="00D66195">
        <w:t xml:space="preserve">Risk summary </w:t>
      </w:r>
    </w:p>
    <w:p w14:paraId="38B6E3C2" w14:textId="036B4C37" w:rsidR="007220FD" w:rsidRPr="00D66195" w:rsidRDefault="007220FD" w:rsidP="000F3720">
      <w:pPr>
        <w:pStyle w:val="BodyText"/>
        <w:spacing w:before="100" w:after="100"/>
      </w:pPr>
      <w:bookmarkStart w:id="654" w:name="_Hlk37683140"/>
      <w:r w:rsidRPr="00D66195">
        <w:t>New Zealand’s airports are at risk</w:t>
      </w:r>
      <w:r>
        <w:t xml:space="preserve"> from</w:t>
      </w:r>
      <w:r w:rsidRPr="00D66195">
        <w:t xml:space="preserve"> projected changes in temperature, wind, extreme weather events and sea levels due to climate change. Airports are also at risk from associated natural hazards such as inland flooding, coastal flooding</w:t>
      </w:r>
      <w:r>
        <w:t xml:space="preserve"> and</w:t>
      </w:r>
      <w:r w:rsidRPr="00D66195">
        <w:t xml:space="preserve"> coastal erosion. These hazards are projected to increase in frequency and severity over time. </w:t>
      </w:r>
    </w:p>
    <w:p w14:paraId="5B4C5AEC" w14:textId="59A5401E" w:rsidR="007220FD" w:rsidRPr="00D66195" w:rsidRDefault="007220FD" w:rsidP="000F3720">
      <w:pPr>
        <w:pStyle w:val="BodyText"/>
        <w:spacing w:before="100" w:after="100"/>
      </w:pPr>
      <w:r w:rsidRPr="00D66195">
        <w:t>Airports provide a vital link during business</w:t>
      </w:r>
      <w:r>
        <w:t xml:space="preserve"> </w:t>
      </w:r>
      <w:r w:rsidRPr="00D66195">
        <w:t>as</w:t>
      </w:r>
      <w:r>
        <w:t xml:space="preserve"> </w:t>
      </w:r>
      <w:r w:rsidRPr="00D66195">
        <w:t>usual and emergencies</w:t>
      </w:r>
      <w:r>
        <w:t>,</w:t>
      </w:r>
      <w:r w:rsidRPr="00D66195">
        <w:t xml:space="preserve"> and are specifically defined and listed as lifeline utilities in</w:t>
      </w:r>
      <w:r>
        <w:t xml:space="preserve"> </w:t>
      </w:r>
      <w:r w:rsidRPr="00D66195">
        <w:t>Schedule 1</w:t>
      </w:r>
      <w:r>
        <w:t xml:space="preserve"> of</w:t>
      </w:r>
      <w:r w:rsidRPr="00D66195">
        <w:t xml:space="preserve"> the </w:t>
      </w:r>
      <w:r w:rsidRPr="002E060F">
        <w:rPr>
          <w:iCs/>
        </w:rPr>
        <w:t>Civil Defence Emergency Management Act 2002</w:t>
      </w:r>
      <w:r w:rsidRPr="00D66195">
        <w:t>. Climate change could result in damage to airport infrastructure and assets, as well as operational impacts from extreme weather events and</w:t>
      </w:r>
      <w:r w:rsidR="00826BA4">
        <w:t> </w:t>
      </w:r>
      <w:r w:rsidRPr="00D66195">
        <w:t>flooding. Increased</w:t>
      </w:r>
      <w:r>
        <w:t xml:space="preserve"> numbers of</w:t>
      </w:r>
      <w:r w:rsidRPr="00D66195">
        <w:t xml:space="preserve"> hot days could also affect aircraft take-off performance and damage runway pavements. </w:t>
      </w:r>
      <w:r w:rsidR="00DB3D34">
        <w:t xml:space="preserve">Because </w:t>
      </w:r>
      <w:r w:rsidRPr="00D66195">
        <w:t xml:space="preserve">airports </w:t>
      </w:r>
      <w:r w:rsidR="00DB3D34">
        <w:t xml:space="preserve">are networked </w:t>
      </w:r>
      <w:r w:rsidRPr="00D66195">
        <w:t>to surrounding infrastructure</w:t>
      </w:r>
      <w:r>
        <w:t>,</w:t>
      </w:r>
      <w:r w:rsidRPr="00D66195">
        <w:t xml:space="preserve"> such as access roads and other domestic and international</w:t>
      </w:r>
      <w:r w:rsidR="00DB3D34" w:rsidRPr="00DB3D34">
        <w:t xml:space="preserve"> </w:t>
      </w:r>
      <w:r w:rsidR="00DB3D34" w:rsidRPr="00D66195">
        <w:t>airports</w:t>
      </w:r>
      <w:r w:rsidRPr="00D66195">
        <w:t xml:space="preserve">, the potential for cascading impacts </w:t>
      </w:r>
      <w:r>
        <w:t>and</w:t>
      </w:r>
      <w:r w:rsidRPr="00D66195">
        <w:t xml:space="preserve"> associated consequences </w:t>
      </w:r>
      <w:r>
        <w:t>for</w:t>
      </w:r>
      <w:r w:rsidRPr="00D66195">
        <w:t xml:space="preserve"> New Zealand</w:t>
      </w:r>
      <w:r w:rsidR="00DB3D34">
        <w:t xml:space="preserve"> is higher</w:t>
      </w:r>
      <w:r w:rsidRPr="00D66195">
        <w:t xml:space="preserve">. </w:t>
      </w:r>
    </w:p>
    <w:p w14:paraId="1B48FA96" w14:textId="226E3503" w:rsidR="007220FD" w:rsidRPr="00D66195" w:rsidRDefault="007220FD" w:rsidP="000F3720">
      <w:pPr>
        <w:pStyle w:val="BodyText"/>
        <w:spacing w:before="100" w:after="100"/>
      </w:pPr>
      <w:r w:rsidRPr="00D66195">
        <w:t>The adaptive capacity of airports vari</w:t>
      </w:r>
      <w:r w:rsidR="00DB3D34">
        <w:t>es.</w:t>
      </w:r>
      <w:r w:rsidRPr="00D66195">
        <w:t xml:space="preserve"> </w:t>
      </w:r>
      <w:r w:rsidR="00DB3D34">
        <w:t>S</w:t>
      </w:r>
      <w:r w:rsidRPr="00D66195">
        <w:t>ome airports</w:t>
      </w:r>
      <w:r w:rsidR="00DB3D34">
        <w:t xml:space="preserve"> are</w:t>
      </w:r>
      <w:r w:rsidRPr="00D66195">
        <w:t xml:space="preserve"> invest</w:t>
      </w:r>
      <w:r>
        <w:t>ing</w:t>
      </w:r>
      <w:r w:rsidRPr="00D66195">
        <w:t xml:space="preserve"> in plans to address key risks</w:t>
      </w:r>
      <w:r w:rsidR="00DB3D34">
        <w:t>, whereas</w:t>
      </w:r>
      <w:r w:rsidRPr="00D66195">
        <w:t xml:space="preserve"> others</w:t>
      </w:r>
      <w:r w:rsidR="00DB3D34">
        <w:t xml:space="preserve"> face</w:t>
      </w:r>
      <w:r w:rsidRPr="00D66195">
        <w:t xml:space="preserve"> a lack of finance </w:t>
      </w:r>
      <w:r w:rsidR="00DB3D34">
        <w:t>a</w:t>
      </w:r>
      <w:r w:rsidRPr="00D66195">
        <w:t>s a major hurdle</w:t>
      </w:r>
      <w:r w:rsidR="00DB3D34">
        <w:t>,</w:t>
      </w:r>
      <w:r w:rsidRPr="00D66195">
        <w:t xml:space="preserve"> limit</w:t>
      </w:r>
      <w:r w:rsidR="00DB3D34">
        <w:t>ing their</w:t>
      </w:r>
      <w:r w:rsidRPr="00D66195">
        <w:t xml:space="preserve"> adaptive capacity.</w:t>
      </w:r>
    </w:p>
    <w:bookmarkEnd w:id="654"/>
    <w:p w14:paraId="59C200B7" w14:textId="77777777" w:rsidR="007220FD" w:rsidRPr="000F3720" w:rsidRDefault="007220FD" w:rsidP="000F3720">
      <w:pPr>
        <w:pStyle w:val="Heading4"/>
      </w:pPr>
      <w:r w:rsidRPr="00D66195">
        <w:t xml:space="preserve">Exposure </w:t>
      </w:r>
    </w:p>
    <w:p w14:paraId="02A25D7A" w14:textId="3F2E7EB4" w:rsidR="007220FD" w:rsidRPr="00D66195" w:rsidRDefault="007220FD" w:rsidP="000F3720">
      <w:pPr>
        <w:pStyle w:val="BodyText"/>
        <w:spacing w:before="100" w:after="100"/>
      </w:pPr>
      <w:r w:rsidRPr="00D66195">
        <w:t>Airports are exposed to increases in temperature, wind, extreme weather events (heavy rainfall leading to inland flooding) and ongoing sea</w:t>
      </w:r>
      <w:r>
        <w:t>-</w:t>
      </w:r>
      <w:r w:rsidRPr="00D66195">
        <w:t>level rise (exacerbating coastal flooding and erosion). The airport components exposed are the airfield (including the runway, taxiway and apron), terminals, navigation and ground equipment, and airport and aircraft operations (including aircraft take-off and landing</w:t>
      </w:r>
      <w:r>
        <w:t>,</w:t>
      </w:r>
      <w:r w:rsidRPr="00D66195">
        <w:t xml:space="preserve"> loading and unloading). Exposure of all components is likely to increase by 2050 and 2100 under both RCP4.5 and RCP8.5. </w:t>
      </w:r>
    </w:p>
    <w:p w14:paraId="29E8C180" w14:textId="647AA4C4" w:rsidR="007220FD" w:rsidRDefault="00406F68" w:rsidP="000F3720">
      <w:pPr>
        <w:pStyle w:val="BodyText"/>
        <w:spacing w:before="100" w:after="100"/>
      </w:pPr>
      <w:hyperlink w:anchor="figure19" w:history="1">
        <w:r w:rsidR="007220FD" w:rsidRPr="00DB3D34">
          <w:rPr>
            <w:rStyle w:val="Hyperlink"/>
          </w:rPr>
          <w:t>Figure 19</w:t>
        </w:r>
      </w:hyperlink>
      <w:r w:rsidR="007220FD" w:rsidRPr="00D66195">
        <w:t xml:space="preserve"> presents current exposure to inland flooding</w:t>
      </w:r>
      <w:r w:rsidR="007220FD">
        <w:t xml:space="preserve"> </w:t>
      </w:r>
      <w:r w:rsidR="007220FD" w:rsidRPr="00D66195">
        <w:t>(Paulik et al, 2019</w:t>
      </w:r>
      <w:r w:rsidR="007220FD">
        <w:t>a</w:t>
      </w:r>
      <w:r w:rsidR="007220FD" w:rsidRPr="00D66195">
        <w:t>). This shows New Zealand currently has around 20 airports exposed to inland flood hazard areas, including Auckland and Christchurch international airports</w:t>
      </w:r>
      <w:r w:rsidR="007220FD">
        <w:t xml:space="preserve"> </w:t>
      </w:r>
      <w:r w:rsidR="007220FD" w:rsidRPr="00D66195">
        <w:t>(Paulik et al, 2019</w:t>
      </w:r>
      <w:r w:rsidR="007220FD">
        <w:t>a</w:t>
      </w:r>
      <w:r w:rsidR="007220FD" w:rsidRPr="00D66195">
        <w:t xml:space="preserve">). </w:t>
      </w:r>
      <w:r w:rsidR="007220FD">
        <w:t>This e</w:t>
      </w:r>
      <w:r w:rsidR="007220FD" w:rsidRPr="00D66195">
        <w:t xml:space="preserve">xposure of airports to flooding is likely to increase under both RCP4.5 and RCP8.5, although </w:t>
      </w:r>
      <w:r w:rsidR="007220FD">
        <w:t>few</w:t>
      </w:r>
      <w:r w:rsidR="007220FD" w:rsidRPr="00D66195">
        <w:t xml:space="preserve"> assessments of future flood risk due to climate change have </w:t>
      </w:r>
      <w:r w:rsidR="007220FD">
        <w:t>been done</w:t>
      </w:r>
      <w:r w:rsidR="007220FD" w:rsidRPr="00D66195">
        <w:t>.</w:t>
      </w:r>
    </w:p>
    <w:p w14:paraId="61541D79" w14:textId="4805173C" w:rsidR="000F3720" w:rsidRPr="00D66195" w:rsidRDefault="000F3720" w:rsidP="000F3720">
      <w:pPr>
        <w:pStyle w:val="Figureheading"/>
      </w:pPr>
      <w:bookmarkStart w:id="655" w:name="figure19"/>
      <w:bookmarkStart w:id="656" w:name="_Toc45391985"/>
      <w:bookmarkStart w:id="657" w:name="_Toc36537703"/>
      <w:bookmarkStart w:id="658" w:name="_Toc40696524"/>
      <w:r w:rsidRPr="00D66195">
        <w:lastRenderedPageBreak/>
        <w:t xml:space="preserve">Figure </w:t>
      </w:r>
      <w:r w:rsidR="009D77C6">
        <w:t>19</w:t>
      </w:r>
      <w:bookmarkEnd w:id="655"/>
      <w:r w:rsidR="009D77C6">
        <w:t>:</w:t>
      </w:r>
      <w:r w:rsidRPr="00D66195">
        <w:tab/>
        <w:t>Regional airport exposure within the flood hazard area</w:t>
      </w:r>
      <w:r>
        <w:t xml:space="preserve"> </w:t>
      </w:r>
      <w:r w:rsidRPr="00D66195">
        <w:t>(Paulik et al, 2019</w:t>
      </w:r>
      <w:r>
        <w:t>a</w:t>
      </w:r>
      <w:r w:rsidRPr="00D66195">
        <w:t>)</w:t>
      </w:r>
      <w:bookmarkEnd w:id="656"/>
      <w:r w:rsidRPr="00D66195">
        <w:t xml:space="preserve"> </w:t>
      </w:r>
      <w:bookmarkEnd w:id="657"/>
      <w:bookmarkEnd w:id="658"/>
    </w:p>
    <w:p w14:paraId="72FB90DB" w14:textId="77777777" w:rsidR="007220FD" w:rsidRPr="00D66195" w:rsidRDefault="007220FD" w:rsidP="000F3720">
      <w:pPr>
        <w:pStyle w:val="BodyText"/>
      </w:pPr>
      <w:r w:rsidRPr="00D66195">
        <w:rPr>
          <w:noProof/>
        </w:rPr>
        <w:drawing>
          <wp:inline distT="0" distB="0" distL="0" distR="0" wp14:anchorId="20403652" wp14:editId="1BB1C038">
            <wp:extent cx="5426015" cy="3474085"/>
            <wp:effectExtent l="0" t="0" r="3810" b="0"/>
            <wp:docPr id="3" name="Picture 3" descr="2282C5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282C5CA"/>
                    <pic:cNvPicPr>
                      <a:picLocks noChangeAspect="1" noChangeArrowheads="1"/>
                    </pic:cNvPicPr>
                  </pic:nvPicPr>
                  <pic:blipFill rotWithShape="1">
                    <a:blip r:embed="rId44">
                      <a:extLst>
                        <a:ext uri="{28A0092B-C50C-407E-A947-70E740481C1C}">
                          <a14:useLocalDpi xmlns:a14="http://schemas.microsoft.com/office/drawing/2010/main" val="0"/>
                        </a:ext>
                      </a:extLst>
                    </a:blip>
                    <a:srcRect l="8434" r="3433" b="12851"/>
                    <a:stretch/>
                  </pic:blipFill>
                  <pic:spPr bwMode="auto">
                    <a:xfrm>
                      <a:off x="0" y="0"/>
                      <a:ext cx="5457900" cy="3494500"/>
                    </a:xfrm>
                    <a:prstGeom prst="rect">
                      <a:avLst/>
                    </a:prstGeom>
                    <a:noFill/>
                    <a:ln>
                      <a:noFill/>
                    </a:ln>
                    <a:extLst>
                      <a:ext uri="{53640926-AAD7-44D8-BBD7-CCE9431645EC}">
                        <a14:shadowObscured xmlns:a14="http://schemas.microsoft.com/office/drawing/2010/main"/>
                      </a:ext>
                    </a:extLst>
                  </pic:spPr>
                </pic:pic>
              </a:graphicData>
            </a:graphic>
          </wp:inline>
        </w:drawing>
      </w:r>
    </w:p>
    <w:p w14:paraId="37F122F6" w14:textId="77777777" w:rsidR="007220FD" w:rsidRPr="00D66195" w:rsidRDefault="007220FD" w:rsidP="000F3720">
      <w:pPr>
        <w:pStyle w:val="BodyText"/>
      </w:pPr>
      <w:r w:rsidRPr="00D66195">
        <w:t>Airports are also exposed to sea</w:t>
      </w:r>
      <w:r>
        <w:t>-</w:t>
      </w:r>
      <w:r w:rsidRPr="00D66195">
        <w:t>level rise and associated coastal flooding. At present</w:t>
      </w:r>
      <w:r>
        <w:t>-</w:t>
      </w:r>
      <w:r w:rsidRPr="00D66195">
        <w:t>day mean sea level, there are 13 airports with land exposed to coastal flooding</w:t>
      </w:r>
      <w:r>
        <w:t xml:space="preserve"> </w:t>
      </w:r>
      <w:r w:rsidRPr="00D66195">
        <w:t>(Paulik et al, 2019b). This includes Auckland and Wellington international airports</w:t>
      </w:r>
      <w:r>
        <w:t>,</w:t>
      </w:r>
      <w:r w:rsidRPr="00D66195">
        <w:t xml:space="preserve"> and major domestic airports in Tauranga, </w:t>
      </w:r>
      <w:r>
        <w:t>Hawke’s Bay</w:t>
      </w:r>
      <w:r w:rsidRPr="00D66195">
        <w:t>, Nelson and Dunedin</w:t>
      </w:r>
      <w:r>
        <w:t xml:space="preserve"> </w:t>
      </w:r>
      <w:r w:rsidRPr="00D66195">
        <w:t>(Paulik et al, 2019b). Coastal erosion, exacerbated by sea</w:t>
      </w:r>
      <w:r>
        <w:t>-</w:t>
      </w:r>
      <w:r w:rsidRPr="00D66195">
        <w:t xml:space="preserve">level rise and extreme weather events, has been raised as an issue by representatives from major airports in New Zealand during consultation </w:t>
      </w:r>
      <w:r>
        <w:t>for</w:t>
      </w:r>
      <w:r w:rsidRPr="00D66195">
        <w:t xml:space="preserve"> the NCCRA. Exposure of airports to coastal flooding is likely to increase at 2050 and 2100 under RCP4.5 and</w:t>
      </w:r>
      <w:r w:rsidR="000F3720">
        <w:t> </w:t>
      </w:r>
      <w:r w:rsidRPr="00D66195">
        <w:t>RCP8.5, with an estimated 14 airports exposed in 2100 under RCP8.5</w:t>
      </w:r>
      <w:r>
        <w:t xml:space="preserve"> </w:t>
      </w:r>
      <w:r w:rsidRPr="00D66195">
        <w:t>(Paulik et al, 2019b).</w:t>
      </w:r>
    </w:p>
    <w:p w14:paraId="38D70585" w14:textId="77777777" w:rsidR="007220FD" w:rsidRPr="00D66195" w:rsidRDefault="007220FD" w:rsidP="000F3720">
      <w:pPr>
        <w:pStyle w:val="BodyText"/>
      </w:pPr>
      <w:r w:rsidRPr="00D66195">
        <w:t xml:space="preserve">The exposure of airports to strong winds is projected to increase, which </w:t>
      </w:r>
      <w:r>
        <w:t>could</w:t>
      </w:r>
      <w:r w:rsidRPr="00D66195">
        <w:t xml:space="preserve"> damage airport</w:t>
      </w:r>
      <w:r w:rsidR="000F3720">
        <w:t> </w:t>
      </w:r>
      <w:r w:rsidRPr="00D66195">
        <w:t>ground equipment and affect operations</w:t>
      </w:r>
      <w:r>
        <w:t xml:space="preserve"> </w:t>
      </w:r>
      <w:r w:rsidRPr="00D66195">
        <w:t>(</w:t>
      </w:r>
      <w:r>
        <w:rPr>
          <w:rFonts w:asciiTheme="minorHAnsi" w:hAnsiTheme="minorHAnsi" w:cstheme="minorHAnsi"/>
        </w:rPr>
        <w:t>Ministry for the Environment</w:t>
      </w:r>
      <w:r w:rsidRPr="00D66195">
        <w:t>, 2018; National</w:t>
      </w:r>
      <w:r w:rsidR="000F3720">
        <w:t> </w:t>
      </w:r>
      <w:r w:rsidRPr="00D66195">
        <w:t>Academies of Sciences, Engineering, and Medicine, 2012). Airports are also exposed to extreme heat</w:t>
      </w:r>
      <w:r>
        <w:t>,</w:t>
      </w:r>
      <w:r w:rsidRPr="00D66195">
        <w:t xml:space="preserve"> which can affect runway pavements and aircraft take-off performance, and</w:t>
      </w:r>
      <w:r w:rsidR="000F3720">
        <w:t> </w:t>
      </w:r>
      <w:r w:rsidRPr="00D66195">
        <w:t>the number of hot days is projected to increase under RCP4.5 and RCP8.5</w:t>
      </w:r>
      <w:r>
        <w:t xml:space="preserve"> </w:t>
      </w:r>
      <w:r w:rsidRPr="00D66195">
        <w:t>(</w:t>
      </w:r>
      <w:r>
        <w:rPr>
          <w:rFonts w:asciiTheme="minorHAnsi" w:hAnsiTheme="minorHAnsi" w:cstheme="minorHAnsi"/>
        </w:rPr>
        <w:t>Ministry for the</w:t>
      </w:r>
      <w:r w:rsidR="000F3720">
        <w:rPr>
          <w:rFonts w:asciiTheme="minorHAnsi" w:hAnsiTheme="minorHAnsi" w:cstheme="minorHAnsi"/>
        </w:rPr>
        <w:t> </w:t>
      </w:r>
      <w:r>
        <w:rPr>
          <w:rFonts w:asciiTheme="minorHAnsi" w:hAnsiTheme="minorHAnsi" w:cstheme="minorHAnsi"/>
        </w:rPr>
        <w:t>Environment</w:t>
      </w:r>
      <w:r w:rsidRPr="00D66195">
        <w:t>, 2018).</w:t>
      </w:r>
    </w:p>
    <w:p w14:paraId="2BFB841A" w14:textId="77777777" w:rsidR="007220FD" w:rsidRPr="00D66195" w:rsidRDefault="007220FD" w:rsidP="000F3720">
      <w:pPr>
        <w:pStyle w:val="Heading4"/>
      </w:pPr>
      <w:r w:rsidRPr="00D66195">
        <w:t>Sensitivity</w:t>
      </w:r>
    </w:p>
    <w:p w14:paraId="6B07A98B" w14:textId="7FCBF35A" w:rsidR="007220FD" w:rsidRPr="00D66195" w:rsidRDefault="007220FD" w:rsidP="000F3720">
      <w:pPr>
        <w:pStyle w:val="BodyText"/>
      </w:pPr>
      <w:r w:rsidRPr="00D66195">
        <w:t>Airport infrastructure, equipment and operations are sensitive to increased temperature, wind, extreme weather events and ongoing sea</w:t>
      </w:r>
      <w:r>
        <w:t>-</w:t>
      </w:r>
      <w:r w:rsidRPr="00D66195">
        <w:t>level rise, as well as associated natural hazards. The sensitivity of airports is driven by a number of factors, including the condition and</w:t>
      </w:r>
      <w:r w:rsidR="000F3720">
        <w:t> </w:t>
      </w:r>
      <w:r w:rsidRPr="00D66195">
        <w:t>design of airport assets and infrastructure and operational requirements.</w:t>
      </w:r>
    </w:p>
    <w:p w14:paraId="20001A02" w14:textId="77777777" w:rsidR="007220FD" w:rsidRPr="00D66195" w:rsidRDefault="007220FD" w:rsidP="000F3720">
      <w:pPr>
        <w:pStyle w:val="BodyText"/>
      </w:pPr>
      <w:r w:rsidRPr="00D66195">
        <w:t>Airports are sensitive to flooding, which can damage airport buildings, runways and other infrastructure</w:t>
      </w:r>
      <w:r>
        <w:t xml:space="preserve"> </w:t>
      </w:r>
      <w:r w:rsidRPr="00D66195">
        <w:t xml:space="preserve">(Burbidge, 2016; National Academies of Sciences, Engineering, and Medicine, 2019). Current aerodrome surface drainage capacity may be sensitive to increased flooding, which could result in disruptions and delays </w:t>
      </w:r>
      <w:r>
        <w:t xml:space="preserve">to </w:t>
      </w:r>
      <w:r w:rsidRPr="00D66195">
        <w:t>airport operations</w:t>
      </w:r>
      <w:r>
        <w:t xml:space="preserve"> (</w:t>
      </w:r>
      <w:r w:rsidRPr="00D66195">
        <w:t>Burbidge, 2016</w:t>
      </w:r>
      <w:r>
        <w:t>)</w:t>
      </w:r>
      <w:r w:rsidRPr="00D66195">
        <w:t xml:space="preserve">. Ground transport links to airports may also be at risk </w:t>
      </w:r>
      <w:r>
        <w:t>from</w:t>
      </w:r>
      <w:r w:rsidRPr="00D66195">
        <w:t xml:space="preserve"> inundation</w:t>
      </w:r>
      <w:r>
        <w:t xml:space="preserve"> (</w:t>
      </w:r>
      <w:r w:rsidRPr="00D66195">
        <w:t>Burbidge, 2016</w:t>
      </w:r>
      <w:r>
        <w:t>)</w:t>
      </w:r>
      <w:r w:rsidRPr="00D66195">
        <w:t>. Navigation equipment at and below ground level is particularly sensitive to the impacts of inland and coastal flooding</w:t>
      </w:r>
      <w:r>
        <w:t xml:space="preserve"> </w:t>
      </w:r>
      <w:r w:rsidRPr="00D66195">
        <w:t xml:space="preserve">(National Academies of Sciences, Engineering, and Medicine, 2012). Flood </w:t>
      </w:r>
      <w:r w:rsidRPr="00D66195">
        <w:lastRenderedPageBreak/>
        <w:t>hazards may lead to permanent inundation of infrastructure and capacity loss unless preventative measures are taken, such as constructing coastal defences</w:t>
      </w:r>
      <w:r>
        <w:t xml:space="preserve"> </w:t>
      </w:r>
      <w:r w:rsidRPr="00D66195">
        <w:t>(National Academies</w:t>
      </w:r>
      <w:r w:rsidR="000F3720">
        <w:t> </w:t>
      </w:r>
      <w:r w:rsidRPr="00D66195">
        <w:t xml:space="preserve">of Sciences, Engineering, and Medicine, 2012). </w:t>
      </w:r>
    </w:p>
    <w:p w14:paraId="3EF27068" w14:textId="5938F7EC" w:rsidR="007220FD" w:rsidRPr="00D66195" w:rsidRDefault="007220FD" w:rsidP="000F3720">
      <w:pPr>
        <w:pStyle w:val="BodyText"/>
      </w:pPr>
      <w:r w:rsidRPr="00D66195">
        <w:t>Airports in New Zealand are currently sensitive to extreme weather events and increased storminess. Strong winds can impact runway usage and capacity, result in difficulties for planes</w:t>
      </w:r>
      <w:r w:rsidR="000F3720">
        <w:t> </w:t>
      </w:r>
      <w:r w:rsidRPr="00D66195">
        <w:t>tak</w:t>
      </w:r>
      <w:r>
        <w:t>ing</w:t>
      </w:r>
      <w:r w:rsidRPr="00D66195">
        <w:t xml:space="preserve"> off and land</w:t>
      </w:r>
      <w:r>
        <w:t>ing</w:t>
      </w:r>
      <w:r w:rsidRPr="00D66195">
        <w:t xml:space="preserve"> safely, and delay ground operations and maintenance</w:t>
      </w:r>
      <w:r>
        <w:t xml:space="preserve"> </w:t>
      </w:r>
      <w:r w:rsidRPr="00D66195">
        <w:t>(National</w:t>
      </w:r>
      <w:r w:rsidR="000F3720">
        <w:t> </w:t>
      </w:r>
      <w:r w:rsidRPr="00D66195">
        <w:t xml:space="preserve">Academies of Sciences, Engineering, and Medicine, 2012). Thunderstorms </w:t>
      </w:r>
      <w:r>
        <w:t xml:space="preserve">can </w:t>
      </w:r>
      <w:r w:rsidRPr="00D66195">
        <w:t>also</w:t>
      </w:r>
      <w:r w:rsidR="000F3720">
        <w:t> </w:t>
      </w:r>
      <w:r w:rsidRPr="00D66195">
        <w:t>affect airport operations due to lightning damag</w:t>
      </w:r>
      <w:r>
        <w:t>e to</w:t>
      </w:r>
      <w:r w:rsidRPr="00D66195">
        <w:t xml:space="preserve"> airport equipment and power systems</w:t>
      </w:r>
      <w:r>
        <w:t>,</w:t>
      </w:r>
      <w:r w:rsidRPr="00D66195">
        <w:t xml:space="preserve"> and </w:t>
      </w:r>
      <w:r w:rsidR="00422E78">
        <w:t xml:space="preserve">they can </w:t>
      </w:r>
      <w:r w:rsidRPr="00D66195">
        <w:t>delay and disrupt ground operations</w:t>
      </w:r>
      <w:r>
        <w:t xml:space="preserve"> </w:t>
      </w:r>
      <w:r w:rsidRPr="00D66195">
        <w:t>(National Academies of Sciences, Engineering, and Medicine, 2012</w:t>
      </w:r>
      <w:r w:rsidR="005D7A83">
        <w:t xml:space="preserve">; </w:t>
      </w:r>
      <w:r w:rsidR="005D7A83" w:rsidRPr="00D66195">
        <w:t>Otago Daily Times, 2019a</w:t>
      </w:r>
      <w:r w:rsidRPr="00D66195">
        <w:t xml:space="preserve">). </w:t>
      </w:r>
    </w:p>
    <w:p w14:paraId="75CF09AA" w14:textId="278983F5" w:rsidR="007220FD" w:rsidRPr="00D66195" w:rsidRDefault="007220FD" w:rsidP="000F3720">
      <w:pPr>
        <w:pStyle w:val="BodyText"/>
      </w:pPr>
      <w:r w:rsidRPr="00D66195">
        <w:t xml:space="preserve">Airports are sensitive to long-term changes in </w:t>
      </w:r>
      <w:r>
        <w:t>wind</w:t>
      </w:r>
      <w:r w:rsidRPr="00D66195">
        <w:t xml:space="preserve"> direction. As runways are designed based</w:t>
      </w:r>
      <w:r w:rsidR="000F3720">
        <w:t> </w:t>
      </w:r>
      <w:r w:rsidRPr="00D66195">
        <w:t xml:space="preserve">on prevailing winds, </w:t>
      </w:r>
      <w:r w:rsidR="00310F49">
        <w:t>if those winds</w:t>
      </w:r>
      <w:r w:rsidR="00310F49" w:rsidRPr="00D66195">
        <w:t xml:space="preserve"> </w:t>
      </w:r>
      <w:r w:rsidRPr="00D66195">
        <w:t>change</w:t>
      </w:r>
      <w:r w:rsidR="00310F49">
        <w:t>d airports might need to use</w:t>
      </w:r>
      <w:r w:rsidRPr="00D66195">
        <w:t xml:space="preserve"> crosswind runways more often or </w:t>
      </w:r>
      <w:r w:rsidR="00310F49">
        <w:t xml:space="preserve">to </w:t>
      </w:r>
      <w:r w:rsidRPr="00D66195">
        <w:t>relocat</w:t>
      </w:r>
      <w:r w:rsidR="00310F49">
        <w:t>e</w:t>
      </w:r>
      <w:r w:rsidRPr="00D66195">
        <w:t xml:space="preserve"> runways. For some airports, </w:t>
      </w:r>
      <w:r w:rsidR="00310F49">
        <w:t>such adjustments</w:t>
      </w:r>
      <w:r w:rsidRPr="00D66195">
        <w:t xml:space="preserve"> may require</w:t>
      </w:r>
      <w:r w:rsidR="000F3720">
        <w:t> </w:t>
      </w:r>
      <w:r w:rsidRPr="00D66195">
        <w:t>significant investment</w:t>
      </w:r>
      <w:r>
        <w:t xml:space="preserve"> </w:t>
      </w:r>
      <w:r w:rsidRPr="00D66195">
        <w:t>(Burbidge, 2016; National Academies of Sciences, Engineering,</w:t>
      </w:r>
      <w:r w:rsidR="000F3720">
        <w:t> </w:t>
      </w:r>
      <w:r w:rsidRPr="00D66195">
        <w:t xml:space="preserve">and Medicine, 2012). </w:t>
      </w:r>
    </w:p>
    <w:p w14:paraId="22B2AE54" w14:textId="435311E5" w:rsidR="007220FD" w:rsidRPr="00D66195" w:rsidRDefault="007220FD" w:rsidP="000F3720">
      <w:pPr>
        <w:pStyle w:val="BodyText"/>
      </w:pPr>
      <w:r w:rsidRPr="00D66195">
        <w:t>Airports are also sensitive to pavement deformation and damage due to extreme temperatures</w:t>
      </w:r>
      <w:r>
        <w:t xml:space="preserve"> (</w:t>
      </w:r>
      <w:r w:rsidRPr="00D66195">
        <w:t>National Academies of Sciences, Engineering, and Medicine, 2012</w:t>
      </w:r>
      <w:r>
        <w:t>)</w:t>
      </w:r>
      <w:r w:rsidRPr="00D66195">
        <w:t xml:space="preserve">. </w:t>
      </w:r>
      <w:r>
        <w:t>T</w:t>
      </w:r>
      <w:r w:rsidRPr="00D66195">
        <w:t>his is</w:t>
      </w:r>
      <w:r>
        <w:t xml:space="preserve"> currently</w:t>
      </w:r>
      <w:r w:rsidRPr="00D66195">
        <w:t xml:space="preserve"> impact</w:t>
      </w:r>
      <w:r>
        <w:t>ing</w:t>
      </w:r>
      <w:r w:rsidR="00310F49">
        <w:t xml:space="preserve"> on</w:t>
      </w:r>
      <w:r w:rsidRPr="00D66195">
        <w:t xml:space="preserve"> runway pavements, such as </w:t>
      </w:r>
      <w:r w:rsidR="00310F49">
        <w:t>when</w:t>
      </w:r>
      <w:r w:rsidRPr="00D66195">
        <w:t xml:space="preserve"> the Auckland Airport runway </w:t>
      </w:r>
      <w:r w:rsidR="00310F49">
        <w:t xml:space="preserve">was closed </w:t>
      </w:r>
      <w:r w:rsidRPr="00D66195">
        <w:t>for</w:t>
      </w:r>
      <w:r w:rsidR="000F3720">
        <w:t> </w:t>
      </w:r>
      <w:r w:rsidRPr="00D66195">
        <w:t>emergency repairs in February 2020</w:t>
      </w:r>
      <w:r>
        <w:t xml:space="preserve"> (</w:t>
      </w:r>
      <w:r w:rsidRPr="00D66195">
        <w:t xml:space="preserve">RNZ, 2020a). Higher temperatures can also affect airport operations </w:t>
      </w:r>
      <w:r w:rsidR="0005000E">
        <w:t>by</w:t>
      </w:r>
      <w:r w:rsidRPr="00D66195">
        <w:t xml:space="preserve"> impact</w:t>
      </w:r>
      <w:r w:rsidR="0005000E">
        <w:t>ing on</w:t>
      </w:r>
      <w:r w:rsidRPr="00D66195">
        <w:t xml:space="preserve"> aircraft take-off performance</w:t>
      </w:r>
      <w:r>
        <w:t xml:space="preserve"> </w:t>
      </w:r>
      <w:r w:rsidRPr="00D66195">
        <w:t>(Coffel et</w:t>
      </w:r>
      <w:r w:rsidR="000F3720">
        <w:t> </w:t>
      </w:r>
      <w:r w:rsidRPr="00D66195">
        <w:t xml:space="preserve">al, 2017). Take-off performance is particularly affected </w:t>
      </w:r>
      <w:r w:rsidR="0005000E">
        <w:t>in</w:t>
      </w:r>
      <w:r w:rsidR="0005000E" w:rsidRPr="00D66195">
        <w:t xml:space="preserve"> </w:t>
      </w:r>
      <w:r w:rsidRPr="00D66195">
        <w:t>airports with short runways and high temperatures, or those at high elevations</w:t>
      </w:r>
      <w:r>
        <w:t xml:space="preserve"> </w:t>
      </w:r>
      <w:r w:rsidRPr="00D66195">
        <w:t>(Coffel et al, 2017).</w:t>
      </w:r>
    </w:p>
    <w:p w14:paraId="3BD691D3" w14:textId="77777777" w:rsidR="007220FD" w:rsidRPr="00D66195" w:rsidRDefault="007220FD" w:rsidP="000F3720">
      <w:pPr>
        <w:pStyle w:val="Heading4"/>
      </w:pPr>
      <w:r w:rsidRPr="00D66195">
        <w:t>Adaptive capacity</w:t>
      </w:r>
    </w:p>
    <w:p w14:paraId="31A5262B" w14:textId="1E505664" w:rsidR="007220FD" w:rsidRPr="00D66195" w:rsidRDefault="007220FD" w:rsidP="001A4A87">
      <w:pPr>
        <w:pStyle w:val="BodyText"/>
      </w:pPr>
      <w:r w:rsidRPr="00D66195">
        <w:t>Adaptation of airport buildings, infrastructure and assets through relocation, redesign, flood defences or changing drainage capacity is technically feasible</w:t>
      </w:r>
      <w:r>
        <w:t>,</w:t>
      </w:r>
      <w:r w:rsidRPr="00D66195">
        <w:t xml:space="preserve"> but likely to require significant capital investment</w:t>
      </w:r>
      <w:r>
        <w:t xml:space="preserve"> (</w:t>
      </w:r>
      <w:r w:rsidRPr="00D66195">
        <w:t>Burbidge, 2016</w:t>
      </w:r>
      <w:r>
        <w:t>)</w:t>
      </w:r>
      <w:r w:rsidRPr="00D66195">
        <w:t xml:space="preserve">. Climate change mitigation responses (and other impacts on demand for air travel) could also affect adaptive capacity and the ability </w:t>
      </w:r>
      <w:r>
        <w:t>of</w:t>
      </w:r>
      <w:r w:rsidRPr="00D66195">
        <w:t xml:space="preserve"> airports to finance adaptation actions.</w:t>
      </w:r>
    </w:p>
    <w:p w14:paraId="27B60348" w14:textId="60A4EF5D" w:rsidR="007220FD" w:rsidRPr="00D66195" w:rsidRDefault="007220FD" w:rsidP="001A4A87">
      <w:pPr>
        <w:pStyle w:val="BodyText"/>
      </w:pPr>
      <w:r w:rsidRPr="00D66195">
        <w:t>Reducing risks to airports also depends on strengthening supporting infrastructure, such as road and power networks, which airport authorities generally do not have control over. If major changes to</w:t>
      </w:r>
      <w:r>
        <w:t xml:space="preserve"> </w:t>
      </w:r>
      <w:r w:rsidRPr="00D66195">
        <w:t>airport infrastructure are required, current governance arrangements in New</w:t>
      </w:r>
      <w:r w:rsidR="001A4A87">
        <w:t> </w:t>
      </w:r>
      <w:r w:rsidRPr="00D66195">
        <w:t xml:space="preserve">Zealand could affect the adaptive capacity of airports. For example, the relocation of a runway may involve significant and complex consenting requirements under the </w:t>
      </w:r>
      <w:r w:rsidRPr="00DA3A75">
        <w:t>Resource Management Act</w:t>
      </w:r>
      <w:r>
        <w:t xml:space="preserve"> 1991</w:t>
      </w:r>
      <w:r w:rsidRPr="00DA3A75">
        <w:t>.</w:t>
      </w:r>
    </w:p>
    <w:p w14:paraId="0CA8BBD3" w14:textId="77777777" w:rsidR="007220FD" w:rsidRPr="001A4A87" w:rsidRDefault="007220FD" w:rsidP="001A4A87">
      <w:pPr>
        <w:pStyle w:val="Heading4"/>
      </w:pPr>
      <w:r w:rsidRPr="008D0197">
        <w:t>Consequence</w:t>
      </w:r>
    </w:p>
    <w:p w14:paraId="403A38E3" w14:textId="293AD267" w:rsidR="007220FD" w:rsidRPr="00D66195" w:rsidRDefault="007220FD" w:rsidP="001A4A87">
      <w:pPr>
        <w:pStyle w:val="BodyText"/>
      </w:pPr>
      <w:r w:rsidRPr="00D66195">
        <w:t xml:space="preserve">Operational impacts of flooding on airports can include flight delays, temporary apron or runway closure, and reduced access to airports (National Academies of Sciences, Engineering, and Medicine, </w:t>
      </w:r>
      <w:r w:rsidR="003402A9" w:rsidRPr="00D66195">
        <w:t>2012</w:t>
      </w:r>
      <w:r w:rsidR="003402A9">
        <w:t xml:space="preserve">, </w:t>
      </w:r>
      <w:r w:rsidRPr="00D66195">
        <w:t>2019). This is a nationally significant risk, as airports are central to the movement of people and goods and support the functioning of New Zealand’s economy</w:t>
      </w:r>
      <w:r>
        <w:t>; they</w:t>
      </w:r>
      <w:r w:rsidR="001A4A87">
        <w:t> </w:t>
      </w:r>
      <w:r>
        <w:t>are</w:t>
      </w:r>
      <w:r w:rsidRPr="00D66195">
        <w:t xml:space="preserve"> gateways for tourism, commerce and business. The three major airports (Auckland, Christchurch</w:t>
      </w:r>
      <w:r w:rsidR="003402A9">
        <w:t xml:space="preserve"> and</w:t>
      </w:r>
      <w:r w:rsidRPr="00D66195">
        <w:t xml:space="preserve"> Wellington) </w:t>
      </w:r>
      <w:r w:rsidR="003402A9">
        <w:t>together</w:t>
      </w:r>
      <w:r w:rsidR="003402A9" w:rsidRPr="00D66195">
        <w:t xml:space="preserve"> </w:t>
      </w:r>
      <w:r w:rsidRPr="00D66195">
        <w:t xml:space="preserve">represent around 34 million passenger trips per year on </w:t>
      </w:r>
      <w:r w:rsidRPr="00D66195">
        <w:lastRenderedPageBreak/>
        <w:t>average</w:t>
      </w:r>
      <w:r w:rsidR="00F2313D">
        <w:t>,</w:t>
      </w:r>
      <w:r w:rsidR="001B0A7D">
        <w:rPr>
          <w:rStyle w:val="FootnoteReference"/>
        </w:rPr>
        <w:footnoteReference w:id="14"/>
      </w:r>
      <w:r w:rsidRPr="00D66195">
        <w:t xml:space="preserve"> </w:t>
      </w:r>
      <w:r w:rsidR="003402A9">
        <w:t>which amounts to about</w:t>
      </w:r>
      <w:r w:rsidR="003402A9" w:rsidRPr="00D66195">
        <w:t xml:space="preserve"> </w:t>
      </w:r>
      <w:r w:rsidRPr="00D66195">
        <w:t>80 per cent of total New Zealand passenger trips (</w:t>
      </w:r>
      <w:bookmarkStart w:id="659" w:name="_Hlk37428774"/>
      <w:r w:rsidRPr="00D66195">
        <w:t>Airways, 2019</w:t>
      </w:r>
      <w:bookmarkEnd w:id="659"/>
      <w:r w:rsidRPr="00D66195">
        <w:t>). Airports maintain connectivity for regions across New Zealand and provide crucial transport links during emergenc</w:t>
      </w:r>
      <w:r w:rsidR="003402A9">
        <w:t>ies</w:t>
      </w:r>
      <w:r w:rsidRPr="00D66195">
        <w:t xml:space="preserve">. Airports are specifically defined and listed as lifeline utilities in the </w:t>
      </w:r>
      <w:r w:rsidRPr="00DA3A75">
        <w:t>Civil Defence Emergency Management Act</w:t>
      </w:r>
      <w:r w:rsidR="00C66A69">
        <w:t xml:space="preserve"> 2002</w:t>
      </w:r>
      <w:r w:rsidRPr="00D66195">
        <w:t>. </w:t>
      </w:r>
    </w:p>
    <w:p w14:paraId="14A52EE4" w14:textId="77777777" w:rsidR="007220FD" w:rsidRPr="001A4A87" w:rsidRDefault="007220FD" w:rsidP="001A4A87">
      <w:pPr>
        <w:pStyle w:val="Heading4"/>
      </w:pPr>
      <w:r w:rsidRPr="00D66195">
        <w:t xml:space="preserve">Interacting risks </w:t>
      </w:r>
    </w:p>
    <w:p w14:paraId="20048CD0" w14:textId="67433472" w:rsidR="007220FD" w:rsidRPr="00D66195" w:rsidRDefault="007220FD" w:rsidP="001A4A87">
      <w:pPr>
        <w:pStyle w:val="BodyText"/>
      </w:pPr>
      <w:r w:rsidRPr="00D66195">
        <w:t xml:space="preserve">Climate change risks to airports could result in complex interacting risks </w:t>
      </w:r>
      <w:r>
        <w:t>with</w:t>
      </w:r>
      <w:r w:rsidRPr="00D66195">
        <w:t xml:space="preserve"> significant economic impacts, including risks to supply chains (E7) and the tourism sector (E4). Regional airports service much of New Zealand and can have national significance in an emergency (G6). For example, Hokitika Airport </w:t>
      </w:r>
      <w:r>
        <w:t>could</w:t>
      </w:r>
      <w:r w:rsidRPr="00D66195">
        <w:t xml:space="preserve"> become critical</w:t>
      </w:r>
      <w:r w:rsidR="006905A7">
        <w:t xml:space="preserve"> as a transport link</w:t>
      </w:r>
      <w:r w:rsidRPr="00D66195">
        <w:t xml:space="preserve"> for the West Coast if the</w:t>
      </w:r>
      <w:r w:rsidR="001A4A87">
        <w:t> </w:t>
      </w:r>
      <w:r w:rsidRPr="00D66195">
        <w:t>region is isolated by road (New Zealand Lifelines Council, 2017).</w:t>
      </w:r>
    </w:p>
    <w:p w14:paraId="699AD2F0" w14:textId="77777777" w:rsidR="007220FD" w:rsidRPr="001A4A87" w:rsidRDefault="007220FD" w:rsidP="001A4A87">
      <w:pPr>
        <w:pStyle w:val="Heading4"/>
      </w:pPr>
      <w:r w:rsidRPr="00D66195">
        <w:t>Confidence: High agreement, low evidence</w:t>
      </w:r>
    </w:p>
    <w:p w14:paraId="739B370C" w14:textId="3720D3B4" w:rsidR="007220FD" w:rsidRPr="00D66195" w:rsidRDefault="007220FD" w:rsidP="001A4A87">
      <w:pPr>
        <w:pStyle w:val="BodyText"/>
      </w:pPr>
      <w:r w:rsidRPr="00D66195">
        <w:t>There is a high</w:t>
      </w:r>
      <w:r w:rsidR="006905A7">
        <w:t xml:space="preserve"> level of</w:t>
      </w:r>
      <w:r w:rsidRPr="00D66195">
        <w:t xml:space="preserve"> agreement that airports are both exposed and sensitive to climate change. There is relatively strong evidence for the exposure of airports to sea</w:t>
      </w:r>
      <w:r>
        <w:t>-</w:t>
      </w:r>
      <w:r w:rsidRPr="00D66195">
        <w:t xml:space="preserve">level rise and coastal flooding, but evidence is lacking for future flood risk under RCP4.5 and RCP8.5. </w:t>
      </w:r>
      <w:r w:rsidR="006905A7">
        <w:t>R</w:t>
      </w:r>
      <w:r w:rsidRPr="00D66195">
        <w:t xml:space="preserve">esearch globally </w:t>
      </w:r>
      <w:r w:rsidR="006905A7">
        <w:t>has examined</w:t>
      </w:r>
      <w:r w:rsidR="006905A7" w:rsidRPr="00D66195">
        <w:t xml:space="preserve"> </w:t>
      </w:r>
      <w:r w:rsidRPr="00D66195">
        <w:t>the sensitivity of airports and airport operations to natural hazards</w:t>
      </w:r>
      <w:r w:rsidR="006905A7">
        <w:t>;</w:t>
      </w:r>
      <w:r w:rsidRPr="00D66195">
        <w:t xml:space="preserve"> however</w:t>
      </w:r>
      <w:r w:rsidR="006905A7">
        <w:t>,</w:t>
      </w:r>
      <w:r w:rsidRPr="00D66195">
        <w:t xml:space="preserve"> little New Zealand</w:t>
      </w:r>
      <w:r>
        <w:t>-</w:t>
      </w:r>
      <w:r w:rsidRPr="00D66195">
        <w:t>specific research</w:t>
      </w:r>
      <w:r w:rsidR="006905A7">
        <w:t xml:space="preserve"> is available</w:t>
      </w:r>
      <w:r w:rsidRPr="00D66195">
        <w:t xml:space="preserve">. </w:t>
      </w:r>
    </w:p>
    <w:p w14:paraId="249BBCD9" w14:textId="77777777" w:rsidR="007220FD" w:rsidRPr="001A4A87" w:rsidRDefault="007220FD" w:rsidP="001A4A87">
      <w:pPr>
        <w:pStyle w:val="Heading4"/>
      </w:pPr>
      <w:r w:rsidRPr="00D66195">
        <w:t>Adaptation</w:t>
      </w:r>
    </w:p>
    <w:p w14:paraId="05A8A37B" w14:textId="3206A3D3" w:rsidR="007220FD" w:rsidRDefault="007220FD" w:rsidP="001A4A87">
      <w:pPr>
        <w:pStyle w:val="BodyText"/>
      </w:pPr>
      <w:r w:rsidRPr="00D66195">
        <w:t xml:space="preserve">A number of airport authorities (and their local government owners) are </w:t>
      </w:r>
      <w:r>
        <w:t>carrying out</w:t>
      </w:r>
      <w:r w:rsidRPr="00D66195">
        <w:t xml:space="preserve"> risk assessments and adaptation planning. </w:t>
      </w:r>
      <w:r>
        <w:t>S</w:t>
      </w:r>
      <w:r w:rsidRPr="00D66195">
        <w:t>ome airports are looking at elevating navigation equipment and power assets to reduce exposure, and a number are planning for</w:t>
      </w:r>
      <w:r>
        <w:t xml:space="preserve"> future</w:t>
      </w:r>
      <w:r w:rsidRPr="00D66195">
        <w:t xml:space="preserve"> engineering solutions and considering relocation of assets where needed.</w:t>
      </w:r>
      <w:r>
        <w:rPr>
          <w:rStyle w:val="FootnoteReference"/>
        </w:rPr>
        <w:footnoteReference w:id="15"/>
      </w:r>
    </w:p>
    <w:p w14:paraId="31946693" w14:textId="1F9F2C98" w:rsidR="001B671F" w:rsidRPr="00D66195" w:rsidRDefault="001B671F" w:rsidP="00D92EB9">
      <w:pPr>
        <w:pStyle w:val="Tableheading2"/>
      </w:pPr>
      <w:bookmarkStart w:id="660" w:name="_Toc45391937"/>
      <w:r w:rsidRPr="00D66195">
        <w:t>B7 Risk to airports</w:t>
      </w:r>
      <w:r w:rsidRPr="00D52C19">
        <w:rPr>
          <w:lang w:eastAsia="en-AU"/>
        </w:rPr>
        <w:t xml:space="preserve">: </w:t>
      </w:r>
      <w:r w:rsidR="00D92EB9">
        <w:rPr>
          <w:lang w:eastAsia="en-AU"/>
        </w:rPr>
        <w:t>U</w:t>
      </w:r>
      <w:r w:rsidRPr="00D52C19">
        <w:rPr>
          <w:lang w:eastAsia="en-AU"/>
        </w:rPr>
        <w:t>rgency profile</w:t>
      </w:r>
      <w:bookmarkEnd w:id="660"/>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822"/>
        <w:gridCol w:w="1021"/>
        <w:gridCol w:w="1134"/>
        <w:gridCol w:w="832"/>
        <w:gridCol w:w="659"/>
        <w:gridCol w:w="2052"/>
        <w:gridCol w:w="23"/>
      </w:tblGrid>
      <w:tr w:rsidR="00190026" w:rsidRPr="00190026" w14:paraId="36F4DD7F" w14:textId="77777777" w:rsidTr="00CD437B">
        <w:trPr>
          <w:gridBefore w:val="1"/>
          <w:wBefore w:w="23" w:type="dxa"/>
        </w:trPr>
        <w:tc>
          <w:tcPr>
            <w:tcW w:w="8505" w:type="dxa"/>
            <w:gridSpan w:val="8"/>
            <w:shd w:val="clear" w:color="auto" w:fill="0F7B7D"/>
          </w:tcPr>
          <w:p w14:paraId="252FD46B" w14:textId="68554CB5" w:rsidR="001B671F" w:rsidRPr="00190026" w:rsidRDefault="001B671F" w:rsidP="00756486">
            <w:pPr>
              <w:pStyle w:val="TableTextbold"/>
              <w:keepNext/>
              <w:rPr>
                <w:color w:val="FFFFFF" w:themeColor="background1"/>
              </w:rPr>
            </w:pPr>
            <w:r w:rsidRPr="00190026">
              <w:rPr>
                <w:color w:val="FFFFFF" w:themeColor="background1"/>
              </w:rPr>
              <w:t>B7 Risk to airports</w:t>
            </w:r>
            <w:r w:rsidR="00D92EB9">
              <w:rPr>
                <w:color w:val="FFFFFF" w:themeColor="background1"/>
              </w:rPr>
              <w:t>:</w:t>
            </w:r>
            <w:r w:rsidRPr="00190026">
              <w:rPr>
                <w:color w:val="FFFFFF" w:themeColor="background1"/>
              </w:rPr>
              <w:t xml:space="preserve"> </w:t>
            </w:r>
            <w:r w:rsidR="00D92EB9">
              <w:rPr>
                <w:color w:val="FFFFFF" w:themeColor="background1"/>
              </w:rPr>
              <w:t>U</w:t>
            </w:r>
            <w:r w:rsidRPr="00190026">
              <w:rPr>
                <w:color w:val="FFFFFF" w:themeColor="background1"/>
              </w:rPr>
              <w:t>rgency profile</w:t>
            </w:r>
          </w:p>
        </w:tc>
      </w:tr>
      <w:tr w:rsidR="001B671F" w:rsidRPr="005D6D89" w14:paraId="199628B7" w14:textId="77777777" w:rsidTr="00CD437B">
        <w:trPr>
          <w:gridBefore w:val="1"/>
          <w:wBefore w:w="23" w:type="dxa"/>
        </w:trPr>
        <w:tc>
          <w:tcPr>
            <w:tcW w:w="1962" w:type="dxa"/>
            <w:shd w:val="clear" w:color="auto" w:fill="FFFFFF" w:themeFill="background1"/>
            <w:vAlign w:val="bottom"/>
          </w:tcPr>
          <w:p w14:paraId="6AE215B2" w14:textId="77777777" w:rsidR="001B671F" w:rsidRPr="003F0A2D" w:rsidRDefault="001B671F" w:rsidP="00756486">
            <w:pPr>
              <w:pStyle w:val="TableTextbold"/>
              <w:keepNext/>
              <w:spacing w:before="40" w:after="40"/>
            </w:pPr>
            <w:r w:rsidRPr="003F0A2D">
              <w:t>Urgency category</w:t>
            </w:r>
          </w:p>
        </w:tc>
        <w:tc>
          <w:tcPr>
            <w:tcW w:w="1843" w:type="dxa"/>
            <w:gridSpan w:val="2"/>
            <w:vAlign w:val="bottom"/>
          </w:tcPr>
          <w:p w14:paraId="7E672F38" w14:textId="77777777" w:rsidR="001B671F" w:rsidRPr="003350E2" w:rsidRDefault="001B671F" w:rsidP="00756486">
            <w:pPr>
              <w:pStyle w:val="TableTextbold"/>
              <w:keepNext/>
              <w:spacing w:before="40" w:after="40"/>
            </w:pPr>
            <w:r w:rsidRPr="003350E2">
              <w:t>Proportion of urgency</w:t>
            </w:r>
          </w:p>
        </w:tc>
        <w:tc>
          <w:tcPr>
            <w:tcW w:w="4700" w:type="dxa"/>
            <w:gridSpan w:val="5"/>
            <w:vAlign w:val="bottom"/>
          </w:tcPr>
          <w:p w14:paraId="578B645D" w14:textId="77777777" w:rsidR="001B671F" w:rsidRPr="005D6D89" w:rsidRDefault="001B671F" w:rsidP="00756486">
            <w:pPr>
              <w:pStyle w:val="TableTextbold"/>
              <w:keepNext/>
              <w:spacing w:before="40" w:after="40"/>
            </w:pPr>
            <w:r w:rsidRPr="005D6D89">
              <w:t>Description of actions</w:t>
            </w:r>
          </w:p>
        </w:tc>
      </w:tr>
      <w:tr w:rsidR="007220FD" w:rsidRPr="00006812" w14:paraId="42CA60EF"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30A4C1A8" w14:textId="77777777" w:rsidR="007220FD" w:rsidRPr="00006812" w:rsidRDefault="007220FD" w:rsidP="00006812">
            <w:pPr>
              <w:pStyle w:val="TableText"/>
              <w:rPr>
                <w:b/>
                <w:bCs/>
              </w:rPr>
            </w:pPr>
            <w:r w:rsidRPr="00006812">
              <w:rPr>
                <w:b/>
                <w:bCs/>
              </w:rPr>
              <w:t>More action needed</w:t>
            </w:r>
          </w:p>
        </w:tc>
        <w:tc>
          <w:tcPr>
            <w:tcW w:w="1843" w:type="dxa"/>
            <w:gridSpan w:val="2"/>
          </w:tcPr>
          <w:p w14:paraId="3BA62751" w14:textId="77777777" w:rsidR="007220FD" w:rsidRPr="00006812" w:rsidRDefault="007220FD" w:rsidP="00006812">
            <w:pPr>
              <w:pStyle w:val="TableText"/>
            </w:pPr>
          </w:p>
        </w:tc>
        <w:tc>
          <w:tcPr>
            <w:tcW w:w="4677" w:type="dxa"/>
            <w:gridSpan w:val="4"/>
          </w:tcPr>
          <w:p w14:paraId="703F2DBB" w14:textId="77777777" w:rsidR="007220FD" w:rsidRPr="00006812" w:rsidRDefault="007220FD" w:rsidP="00006812">
            <w:pPr>
              <w:pStyle w:val="TableText"/>
            </w:pPr>
          </w:p>
        </w:tc>
      </w:tr>
      <w:tr w:rsidR="007220FD" w:rsidRPr="00006812" w14:paraId="74139054"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68F5905B" w14:textId="77777777" w:rsidR="007220FD" w:rsidRPr="00006812" w:rsidRDefault="007220FD" w:rsidP="00006812">
            <w:pPr>
              <w:pStyle w:val="TableText"/>
              <w:rPr>
                <w:b/>
                <w:bCs/>
                <w:highlight w:val="yellow"/>
              </w:rPr>
            </w:pPr>
            <w:r w:rsidRPr="00006812">
              <w:rPr>
                <w:b/>
                <w:bCs/>
              </w:rPr>
              <w:t>Research priority</w:t>
            </w:r>
          </w:p>
        </w:tc>
        <w:tc>
          <w:tcPr>
            <w:tcW w:w="1843" w:type="dxa"/>
            <w:gridSpan w:val="2"/>
          </w:tcPr>
          <w:p w14:paraId="2FAFE39A" w14:textId="77777777" w:rsidR="007220FD" w:rsidRPr="00006812" w:rsidRDefault="007220FD" w:rsidP="00006812">
            <w:pPr>
              <w:pStyle w:val="TableText"/>
            </w:pPr>
            <w:r w:rsidRPr="00006812">
              <w:t>20</w:t>
            </w:r>
          </w:p>
        </w:tc>
        <w:tc>
          <w:tcPr>
            <w:tcW w:w="4677" w:type="dxa"/>
            <w:gridSpan w:val="4"/>
          </w:tcPr>
          <w:p w14:paraId="09BB5E0B" w14:textId="77777777" w:rsidR="007220FD" w:rsidRPr="00006812" w:rsidRDefault="007220FD" w:rsidP="00006812">
            <w:pPr>
              <w:pStyle w:val="TableText"/>
            </w:pPr>
            <w:r w:rsidRPr="00006812">
              <w:t xml:space="preserve">Research into specific hazard impacts on airports is needed, given they are classed as critical infrastructure. This includes further understanding of any barriers to future adaptations needed for climate change in existing environmental legislation. </w:t>
            </w:r>
          </w:p>
        </w:tc>
      </w:tr>
      <w:tr w:rsidR="007220FD" w:rsidRPr="00006812" w14:paraId="01CCC367"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2D94D988" w14:textId="77777777" w:rsidR="007220FD" w:rsidRPr="00006812" w:rsidRDefault="007220FD" w:rsidP="00006812">
            <w:pPr>
              <w:pStyle w:val="TableText"/>
              <w:rPr>
                <w:b/>
                <w:bCs/>
              </w:rPr>
            </w:pPr>
            <w:r w:rsidRPr="00006812">
              <w:rPr>
                <w:b/>
                <w:bCs/>
              </w:rPr>
              <w:t>Sustain current action</w:t>
            </w:r>
          </w:p>
        </w:tc>
        <w:tc>
          <w:tcPr>
            <w:tcW w:w="1843" w:type="dxa"/>
            <w:gridSpan w:val="2"/>
          </w:tcPr>
          <w:p w14:paraId="426A095A" w14:textId="77777777" w:rsidR="007220FD" w:rsidRPr="00006812" w:rsidRDefault="007220FD" w:rsidP="00006812">
            <w:pPr>
              <w:pStyle w:val="TableText"/>
            </w:pPr>
            <w:r w:rsidRPr="00006812">
              <w:t>80</w:t>
            </w:r>
          </w:p>
        </w:tc>
        <w:tc>
          <w:tcPr>
            <w:tcW w:w="4677" w:type="dxa"/>
            <w:gridSpan w:val="4"/>
          </w:tcPr>
          <w:p w14:paraId="78F59E74" w14:textId="040D8341" w:rsidR="007220FD" w:rsidRPr="00006812" w:rsidRDefault="007220FD" w:rsidP="006905A7">
            <w:pPr>
              <w:pStyle w:val="TableText"/>
            </w:pPr>
            <w:r w:rsidRPr="00006812">
              <w:t xml:space="preserve">Knowledge development and associated adaptation planning for climate change </w:t>
            </w:r>
            <w:r w:rsidR="006905A7">
              <w:t>are occurring and should continue</w:t>
            </w:r>
            <w:r w:rsidR="006905A7" w:rsidRPr="00006812">
              <w:t xml:space="preserve"> </w:t>
            </w:r>
            <w:r w:rsidRPr="00006812">
              <w:t>in organisations.</w:t>
            </w:r>
          </w:p>
        </w:tc>
      </w:tr>
      <w:tr w:rsidR="001B671F" w:rsidRPr="00006812" w14:paraId="456688B0" w14:textId="77777777" w:rsidTr="00CD437B">
        <w:tblPrEx>
          <w:tblCellMar>
            <w:left w:w="108" w:type="dxa"/>
            <w:right w:w="108" w:type="dxa"/>
          </w:tblCellMar>
        </w:tblPrEx>
        <w:trPr>
          <w:gridAfter w:val="1"/>
          <w:wAfter w:w="23" w:type="dxa"/>
        </w:trPr>
        <w:tc>
          <w:tcPr>
            <w:tcW w:w="1985" w:type="dxa"/>
            <w:gridSpan w:val="2"/>
            <w:tcBorders>
              <w:bottom w:val="single" w:sz="8" w:space="0" w:color="0F7B7D"/>
            </w:tcBorders>
            <w:shd w:val="clear" w:color="auto" w:fill="FFFFFF" w:themeFill="background1"/>
            <w:hideMark/>
          </w:tcPr>
          <w:p w14:paraId="2770F241" w14:textId="77777777" w:rsidR="007220FD" w:rsidRPr="00006812" w:rsidRDefault="007220FD" w:rsidP="00006812">
            <w:pPr>
              <w:pStyle w:val="TableText"/>
              <w:rPr>
                <w:b/>
                <w:bCs/>
              </w:rPr>
            </w:pPr>
            <w:r w:rsidRPr="00006812">
              <w:rPr>
                <w:b/>
                <w:bCs/>
              </w:rPr>
              <w:t xml:space="preserve">Watching brief </w:t>
            </w:r>
          </w:p>
        </w:tc>
        <w:tc>
          <w:tcPr>
            <w:tcW w:w="1843" w:type="dxa"/>
            <w:gridSpan w:val="2"/>
            <w:tcBorders>
              <w:bottom w:val="single" w:sz="8" w:space="0" w:color="0F7B7D"/>
            </w:tcBorders>
          </w:tcPr>
          <w:p w14:paraId="330A650F" w14:textId="77777777" w:rsidR="007220FD" w:rsidRPr="00006812" w:rsidRDefault="007220FD" w:rsidP="00006812">
            <w:pPr>
              <w:pStyle w:val="TableText"/>
            </w:pPr>
          </w:p>
        </w:tc>
        <w:tc>
          <w:tcPr>
            <w:tcW w:w="4677" w:type="dxa"/>
            <w:gridSpan w:val="4"/>
            <w:tcBorders>
              <w:bottom w:val="single" w:sz="8" w:space="0" w:color="0F7B7D"/>
            </w:tcBorders>
          </w:tcPr>
          <w:p w14:paraId="30D3B8D5" w14:textId="77777777" w:rsidR="007220FD" w:rsidRPr="00006812" w:rsidRDefault="007220FD" w:rsidP="00006812">
            <w:pPr>
              <w:pStyle w:val="TableText"/>
            </w:pPr>
          </w:p>
        </w:tc>
      </w:tr>
      <w:tr w:rsidR="001B671F" w:rsidRPr="00006812" w14:paraId="0F72C53A" w14:textId="77777777" w:rsidTr="00CD437B">
        <w:tblPrEx>
          <w:tblCellMar>
            <w:left w:w="108" w:type="dxa"/>
            <w:right w:w="108" w:type="dxa"/>
          </w:tblCellMar>
        </w:tblPrEx>
        <w:trPr>
          <w:gridAfter w:val="1"/>
          <w:wAfter w:w="23" w:type="dxa"/>
        </w:trPr>
        <w:tc>
          <w:tcPr>
            <w:tcW w:w="1985" w:type="dxa"/>
            <w:gridSpan w:val="2"/>
            <w:tcBorders>
              <w:top w:val="single" w:sz="8" w:space="0" w:color="0F7B7D"/>
            </w:tcBorders>
            <w:shd w:val="clear" w:color="auto" w:fill="0F7B7D"/>
          </w:tcPr>
          <w:p w14:paraId="0996A274" w14:textId="77777777" w:rsidR="007220FD" w:rsidRPr="00006812" w:rsidRDefault="007220FD" w:rsidP="00006812">
            <w:pPr>
              <w:pStyle w:val="TableText"/>
              <w:rPr>
                <w:b/>
                <w:bCs/>
                <w:color w:val="FFFFFF" w:themeColor="background1"/>
              </w:rPr>
            </w:pPr>
            <w:r w:rsidRPr="00006812">
              <w:rPr>
                <w:b/>
                <w:bCs/>
                <w:color w:val="FFFFFF" w:themeColor="background1"/>
              </w:rPr>
              <w:t xml:space="preserve">Adaptation urgency </w:t>
            </w:r>
          </w:p>
        </w:tc>
        <w:tc>
          <w:tcPr>
            <w:tcW w:w="1843" w:type="dxa"/>
            <w:gridSpan w:val="2"/>
            <w:tcBorders>
              <w:top w:val="single" w:sz="8" w:space="0" w:color="0F7B7D"/>
            </w:tcBorders>
            <w:shd w:val="clear" w:color="auto" w:fill="auto"/>
          </w:tcPr>
          <w:p w14:paraId="72E2FFCC" w14:textId="77777777" w:rsidR="007220FD" w:rsidRPr="00006812" w:rsidRDefault="007220FD" w:rsidP="00006812">
            <w:pPr>
              <w:pStyle w:val="TableText"/>
            </w:pPr>
            <w:r w:rsidRPr="00006812">
              <w:t>55</w:t>
            </w:r>
          </w:p>
        </w:tc>
        <w:tc>
          <w:tcPr>
            <w:tcW w:w="1134" w:type="dxa"/>
            <w:tcBorders>
              <w:top w:val="single" w:sz="8" w:space="0" w:color="0F7B7D"/>
            </w:tcBorders>
            <w:shd w:val="clear" w:color="auto" w:fill="0F7B7D"/>
          </w:tcPr>
          <w:p w14:paraId="097C3624" w14:textId="77777777" w:rsidR="007220FD" w:rsidRPr="00006812" w:rsidRDefault="007220FD" w:rsidP="00006812">
            <w:pPr>
              <w:pStyle w:val="TableText"/>
              <w:rPr>
                <w:b/>
                <w:bCs/>
                <w:color w:val="FFFFFF" w:themeColor="background1"/>
              </w:rPr>
            </w:pPr>
            <w:r w:rsidRPr="00006812">
              <w:rPr>
                <w:b/>
                <w:bCs/>
                <w:color w:val="FFFFFF" w:themeColor="background1"/>
              </w:rPr>
              <w:t xml:space="preserve">Confidence </w:t>
            </w:r>
          </w:p>
        </w:tc>
        <w:tc>
          <w:tcPr>
            <w:tcW w:w="3543" w:type="dxa"/>
            <w:gridSpan w:val="3"/>
            <w:tcBorders>
              <w:top w:val="single" w:sz="8" w:space="0" w:color="0F7B7D"/>
            </w:tcBorders>
          </w:tcPr>
          <w:p w14:paraId="7D35AE75" w14:textId="77777777" w:rsidR="007220FD" w:rsidRPr="00006812" w:rsidRDefault="007220FD" w:rsidP="00006812">
            <w:pPr>
              <w:pStyle w:val="TableText"/>
            </w:pPr>
            <w:r w:rsidRPr="00006812">
              <w:t>High agreement, low evidence</w:t>
            </w:r>
          </w:p>
        </w:tc>
      </w:tr>
      <w:tr w:rsidR="00006812" w:rsidRPr="00006812" w14:paraId="15A90617" w14:textId="77777777" w:rsidTr="00CD437B">
        <w:tblPrEx>
          <w:tblCellMar>
            <w:left w:w="108" w:type="dxa"/>
            <w:right w:w="108" w:type="dxa"/>
          </w:tblCellMar>
        </w:tblPrEx>
        <w:trPr>
          <w:gridAfter w:val="1"/>
          <w:wAfter w:w="23" w:type="dxa"/>
        </w:trPr>
        <w:tc>
          <w:tcPr>
            <w:tcW w:w="1985" w:type="dxa"/>
            <w:gridSpan w:val="2"/>
            <w:shd w:val="clear" w:color="auto" w:fill="0F7B7D"/>
          </w:tcPr>
          <w:p w14:paraId="41050C53" w14:textId="77777777" w:rsidR="007220FD" w:rsidRPr="00006812" w:rsidRDefault="007220FD" w:rsidP="00006812">
            <w:pPr>
              <w:pStyle w:val="TableText"/>
              <w:rPr>
                <w:b/>
                <w:bCs/>
                <w:color w:val="FFFFFF" w:themeColor="background1"/>
                <w:highlight w:val="yellow"/>
              </w:rPr>
            </w:pPr>
            <w:r w:rsidRPr="00006812">
              <w:rPr>
                <w:b/>
                <w:bCs/>
                <w:color w:val="FFFFFF" w:themeColor="background1"/>
              </w:rPr>
              <w:t xml:space="preserve">Consequence </w:t>
            </w:r>
          </w:p>
        </w:tc>
        <w:tc>
          <w:tcPr>
            <w:tcW w:w="822" w:type="dxa"/>
            <w:shd w:val="clear" w:color="auto" w:fill="0F7B7D"/>
          </w:tcPr>
          <w:p w14:paraId="79B6A637" w14:textId="77777777" w:rsidR="007220FD" w:rsidRPr="00006812" w:rsidRDefault="007220FD" w:rsidP="00006812">
            <w:pPr>
              <w:pStyle w:val="TableText"/>
              <w:rPr>
                <w:color w:val="FFFFFF" w:themeColor="background1"/>
              </w:rPr>
            </w:pPr>
            <w:r w:rsidRPr="00006812">
              <w:t xml:space="preserve"> </w:t>
            </w:r>
            <w:r w:rsidRPr="00006812">
              <w:rPr>
                <w:color w:val="FFFFFF" w:themeColor="background1"/>
              </w:rPr>
              <w:t>Now</w:t>
            </w:r>
          </w:p>
        </w:tc>
        <w:tc>
          <w:tcPr>
            <w:tcW w:w="1021" w:type="dxa"/>
          </w:tcPr>
          <w:p w14:paraId="6F13728E" w14:textId="77777777" w:rsidR="007220FD" w:rsidRPr="00006812" w:rsidRDefault="007220FD" w:rsidP="00006812">
            <w:pPr>
              <w:pStyle w:val="TableText"/>
            </w:pPr>
            <w:r w:rsidRPr="00006812">
              <w:t>Major</w:t>
            </w:r>
          </w:p>
        </w:tc>
        <w:tc>
          <w:tcPr>
            <w:tcW w:w="1134" w:type="dxa"/>
            <w:shd w:val="clear" w:color="auto" w:fill="0F7B7D"/>
          </w:tcPr>
          <w:p w14:paraId="581EA50D" w14:textId="77777777" w:rsidR="007220FD" w:rsidRPr="00006812" w:rsidRDefault="007220FD" w:rsidP="00006812">
            <w:pPr>
              <w:pStyle w:val="TableText"/>
              <w:rPr>
                <w:color w:val="FFFFFF" w:themeColor="background1"/>
              </w:rPr>
            </w:pPr>
            <w:r w:rsidRPr="00006812">
              <w:rPr>
                <w:color w:val="FFFFFF" w:themeColor="background1"/>
              </w:rPr>
              <w:t>2050</w:t>
            </w:r>
          </w:p>
        </w:tc>
        <w:tc>
          <w:tcPr>
            <w:tcW w:w="832" w:type="dxa"/>
          </w:tcPr>
          <w:p w14:paraId="2AAEBA1E" w14:textId="77777777" w:rsidR="007220FD" w:rsidRPr="00006812" w:rsidRDefault="007220FD" w:rsidP="00006812">
            <w:pPr>
              <w:pStyle w:val="TableText"/>
            </w:pPr>
            <w:r w:rsidRPr="00006812">
              <w:t>Major</w:t>
            </w:r>
          </w:p>
        </w:tc>
        <w:tc>
          <w:tcPr>
            <w:tcW w:w="659" w:type="dxa"/>
            <w:shd w:val="clear" w:color="auto" w:fill="0F7B7D"/>
          </w:tcPr>
          <w:p w14:paraId="0C26D4F0" w14:textId="77777777" w:rsidR="007220FD" w:rsidRPr="00006812" w:rsidRDefault="007220FD" w:rsidP="00006812">
            <w:pPr>
              <w:pStyle w:val="TableText"/>
              <w:rPr>
                <w:color w:val="FFFFFF" w:themeColor="background1"/>
              </w:rPr>
            </w:pPr>
            <w:r w:rsidRPr="00006812">
              <w:rPr>
                <w:color w:val="FFFFFF" w:themeColor="background1"/>
              </w:rPr>
              <w:t>2100</w:t>
            </w:r>
          </w:p>
        </w:tc>
        <w:tc>
          <w:tcPr>
            <w:tcW w:w="2052" w:type="dxa"/>
          </w:tcPr>
          <w:p w14:paraId="48C3ABF7" w14:textId="77777777" w:rsidR="007220FD" w:rsidRPr="00006812" w:rsidRDefault="007220FD" w:rsidP="00006812">
            <w:pPr>
              <w:pStyle w:val="TableText"/>
            </w:pPr>
            <w:r w:rsidRPr="00006812">
              <w:t>Extreme</w:t>
            </w:r>
          </w:p>
        </w:tc>
      </w:tr>
    </w:tbl>
    <w:p w14:paraId="105B4E4A" w14:textId="02A4D803" w:rsidR="007220FD" w:rsidRPr="00E801EE" w:rsidRDefault="007220FD" w:rsidP="00554444">
      <w:pPr>
        <w:pStyle w:val="Heading3"/>
        <w:numPr>
          <w:ilvl w:val="0"/>
          <w:numId w:val="39"/>
        </w:numPr>
        <w:spacing w:before="400"/>
      </w:pPr>
      <w:bookmarkStart w:id="661" w:name="_Toc35710397"/>
      <w:bookmarkStart w:id="662" w:name="_Toc37153192"/>
      <w:bookmarkStart w:id="663" w:name="_Toc37404126"/>
      <w:bookmarkStart w:id="664" w:name="_Toc40302912"/>
      <w:r w:rsidRPr="00E801EE">
        <w:lastRenderedPageBreak/>
        <w:t xml:space="preserve">B8 </w:t>
      </w:r>
      <w:bookmarkEnd w:id="661"/>
      <w:bookmarkEnd w:id="662"/>
      <w:bookmarkEnd w:id="663"/>
      <w:r w:rsidRPr="00E801EE">
        <w:t>Risks to electricity infrastructure due to changes in temperature, rainfall, snow, extreme weather events, wind</w:t>
      </w:r>
      <w:r w:rsidR="00D92EB9">
        <w:t> </w:t>
      </w:r>
      <w:r w:rsidRPr="00E801EE">
        <w:t>and</w:t>
      </w:r>
      <w:r w:rsidR="00CE5B25">
        <w:t> </w:t>
      </w:r>
      <w:r w:rsidRPr="00E801EE">
        <w:t>increased fire weather</w:t>
      </w:r>
      <w:bookmarkEnd w:id="664"/>
    </w:p>
    <w:p w14:paraId="19D72DA0" w14:textId="77777777" w:rsidR="007220FD" w:rsidRPr="00CE5B25" w:rsidRDefault="007220FD" w:rsidP="00CE5B25">
      <w:pPr>
        <w:pStyle w:val="Heading4"/>
      </w:pPr>
      <w:r w:rsidRPr="00D66195">
        <w:t xml:space="preserve">Risk summary </w:t>
      </w:r>
      <w:bookmarkStart w:id="665" w:name="_Hlk35546188"/>
    </w:p>
    <w:p w14:paraId="6EFE0433" w14:textId="77777777" w:rsidR="007220FD" w:rsidRPr="00D66195" w:rsidRDefault="007220FD" w:rsidP="00CE5B25">
      <w:pPr>
        <w:pStyle w:val="BodyText"/>
        <w:keepLines/>
      </w:pPr>
      <w:bookmarkStart w:id="666" w:name="_Hlk37683157"/>
      <w:r w:rsidRPr="00D66195">
        <w:t xml:space="preserve">Climate change presents a range of risks for electricity infrastructure in New Zealand. These risks are predominantly associated with changes in temperature, rainfall, snow, extreme weather events, wind and fire weather. Electricity infrastructure is also at risk from natural hazards such as inland and coastal flooding. </w:t>
      </w:r>
    </w:p>
    <w:p w14:paraId="21F417C2" w14:textId="6541F0D6" w:rsidR="007220FD" w:rsidRPr="00D66195" w:rsidRDefault="007220FD" w:rsidP="00CE5B25">
      <w:pPr>
        <w:pStyle w:val="BodyText"/>
      </w:pPr>
      <w:r w:rsidRPr="00D66195">
        <w:t>For generation infrastructure, present</w:t>
      </w:r>
      <w:r>
        <w:t>-</w:t>
      </w:r>
      <w:r w:rsidRPr="00D66195">
        <w:t xml:space="preserve">day risks are low, with limited changes in risk projected into the future. New Zealand’s heavy reliance on renewable electricity sources (particularly hydro and wind) means </w:t>
      </w:r>
      <w:r w:rsidR="006905A7">
        <w:t>it has</w:t>
      </w:r>
      <w:r w:rsidRPr="00D66195">
        <w:t xml:space="preserve"> significant exposure to climate variability. Specific risks include potential changes in water flows (resulting from changes in rainfall and snowmelt) and in wind patterns, affecting security of supply and associated generation capacity. Climate change could also affect demand for electricity </w:t>
      </w:r>
      <w:r>
        <w:t>through</w:t>
      </w:r>
      <w:r w:rsidRPr="00D66195">
        <w:t xml:space="preserve"> increased cooling demand </w:t>
      </w:r>
      <w:r>
        <w:t>in</w:t>
      </w:r>
      <w:r w:rsidRPr="00D66195">
        <w:t xml:space="preserve"> summer and reduc</w:t>
      </w:r>
      <w:r>
        <w:t>ed</w:t>
      </w:r>
      <w:r w:rsidRPr="00D66195">
        <w:t xml:space="preserve"> heating demand </w:t>
      </w:r>
      <w:r>
        <w:t>in</w:t>
      </w:r>
      <w:r w:rsidRPr="00D66195">
        <w:t xml:space="preserve"> winter. This will cascad</w:t>
      </w:r>
      <w:r>
        <w:t>e</w:t>
      </w:r>
      <w:r w:rsidRPr="00D66195">
        <w:t xml:space="preserve"> impacts </w:t>
      </w:r>
      <w:r w:rsidR="00D549A7">
        <w:t>in</w:t>
      </w:r>
      <w:r w:rsidRPr="00D66195">
        <w:t>to physical infrastructure, which could require upgrades to adjust for changing demand peaks.</w:t>
      </w:r>
    </w:p>
    <w:p w14:paraId="2C403170" w14:textId="68B0D428" w:rsidR="007220FD" w:rsidRPr="00D66195" w:rsidRDefault="007220FD" w:rsidP="00CE5B25">
      <w:pPr>
        <w:pStyle w:val="BodyText"/>
      </w:pPr>
      <w:r w:rsidRPr="00D66195">
        <w:t xml:space="preserve">Transmission and distribution infrastructure </w:t>
      </w:r>
      <w:r w:rsidR="00D549A7">
        <w:t>is</w:t>
      </w:r>
      <w:r w:rsidR="00D549A7" w:rsidRPr="00D66195">
        <w:t xml:space="preserve"> </w:t>
      </w:r>
      <w:r w:rsidRPr="00D66195">
        <w:t>currently at risk of disruption and damage from climate</w:t>
      </w:r>
      <w:r w:rsidR="00D549A7">
        <w:t xml:space="preserve"> change</w:t>
      </w:r>
      <w:r w:rsidRPr="00D66195">
        <w:t xml:space="preserve"> hazards, including extreme weather and fire weather, and this risk will increase into the future. Climate change risks to electricity transmission and distribution infrastructure could have significant potential consequences for New Zealand’s energy security if </w:t>
      </w:r>
      <w:r w:rsidR="00D549A7">
        <w:t xml:space="preserve">they are </w:t>
      </w:r>
      <w:r w:rsidRPr="00D66195">
        <w:t>not well</w:t>
      </w:r>
      <w:r w:rsidR="00C45F90">
        <w:t> </w:t>
      </w:r>
      <w:r w:rsidRPr="00D66195">
        <w:t>managed.</w:t>
      </w:r>
    </w:p>
    <w:p w14:paraId="35B565DD" w14:textId="3D0395E4" w:rsidR="007220FD" w:rsidRPr="00D66195" w:rsidRDefault="007220FD" w:rsidP="00CE5B25">
      <w:pPr>
        <w:pStyle w:val="BodyText"/>
      </w:pPr>
      <w:r w:rsidRPr="00D66195">
        <w:t xml:space="preserve">Electricity generation in New Zealand has a moderate level of adaptive capacity, </w:t>
      </w:r>
      <w:r>
        <w:t>as</w:t>
      </w:r>
      <w:r w:rsidRPr="00D66195">
        <w:t xml:space="preserve"> divers</w:t>
      </w:r>
      <w:r>
        <w:t xml:space="preserve">e </w:t>
      </w:r>
      <w:r w:rsidRPr="00D66195">
        <w:t>distributed generation sources</w:t>
      </w:r>
      <w:r w:rsidR="00D549A7" w:rsidRPr="00D549A7">
        <w:t xml:space="preserve"> </w:t>
      </w:r>
      <w:r w:rsidR="00D549A7">
        <w:t>are</w:t>
      </w:r>
      <w:r w:rsidRPr="00D66195">
        <w:t xml:space="preserve"> connected to the national grid. A number of electricity generation companies are actively assessing, modelling and planning for risks associated with a</w:t>
      </w:r>
      <w:r w:rsidR="00C45F90">
        <w:t> </w:t>
      </w:r>
      <w:r w:rsidRPr="00D66195">
        <w:t>changing climate. Th</w:t>
      </w:r>
      <w:r w:rsidR="00D549A7">
        <w:t>e results of this work</w:t>
      </w:r>
      <w:r w:rsidRPr="00D66195">
        <w:t xml:space="preserve"> should provide </w:t>
      </w:r>
      <w:r w:rsidR="00D549A7">
        <w:t xml:space="preserve">for </w:t>
      </w:r>
      <w:r w:rsidRPr="00D66195">
        <w:t>more informed decisions</w:t>
      </w:r>
      <w:r w:rsidR="00D549A7">
        <w:t xml:space="preserve"> that</w:t>
      </w:r>
      <w:r w:rsidRPr="00D66195">
        <w:t xml:space="preserve"> account for uncertainty wherever possible, enhancing adaptive capacity. Transmission and distribution infrastructure ha</w:t>
      </w:r>
      <w:r w:rsidR="00D549A7">
        <w:t>s</w:t>
      </w:r>
      <w:r w:rsidRPr="00D66195">
        <w:t xml:space="preserve"> a lower level of adaptive capacity, given that </w:t>
      </w:r>
      <w:r>
        <w:t>many</w:t>
      </w:r>
      <w:r w:rsidRPr="00D66195">
        <w:t xml:space="preserve"> of the networks are already operating</w:t>
      </w:r>
      <w:r w:rsidR="00C45F90">
        <w:t> </w:t>
      </w:r>
      <w:r w:rsidRPr="00D66195">
        <w:t xml:space="preserve">at capacity. </w:t>
      </w:r>
    </w:p>
    <w:p w14:paraId="0B119067" w14:textId="79DF3C20" w:rsidR="007220FD" w:rsidRPr="00D66195" w:rsidRDefault="007220FD" w:rsidP="00CE5B25">
      <w:pPr>
        <w:pStyle w:val="BodyText"/>
      </w:pPr>
      <w:r w:rsidRPr="00D66195">
        <w:t>M</w:t>
      </w:r>
      <w:r w:rsidRPr="00D66195">
        <w:rPr>
          <w:rFonts w:cs="Arial"/>
        </w:rPr>
        <w:t>ā</w:t>
      </w:r>
      <w:r w:rsidRPr="00D66195">
        <w:t>ori</w:t>
      </w:r>
      <w:r w:rsidR="00D549A7">
        <w:t xml:space="preserve"> face</w:t>
      </w:r>
      <w:r w:rsidRPr="00D66195">
        <w:t xml:space="preserve"> potential flow</w:t>
      </w:r>
      <w:r>
        <w:t>-</w:t>
      </w:r>
      <w:r w:rsidRPr="00D66195">
        <w:t xml:space="preserve">on effects from increased electricity demand in summer at the expense of ecological or cultural values (Interim Climate Change Committee, 2019). </w:t>
      </w:r>
    </w:p>
    <w:bookmarkEnd w:id="666"/>
    <w:p w14:paraId="3BDD6CFA" w14:textId="77777777" w:rsidR="007220FD" w:rsidRPr="00C45F90" w:rsidRDefault="007220FD" w:rsidP="00C45F90">
      <w:pPr>
        <w:pStyle w:val="Heading4"/>
      </w:pPr>
      <w:r w:rsidRPr="00D66195">
        <w:t xml:space="preserve">Exposure </w:t>
      </w:r>
    </w:p>
    <w:p w14:paraId="38AA7715" w14:textId="77777777" w:rsidR="007220FD" w:rsidRPr="00D66195" w:rsidRDefault="007220FD" w:rsidP="00C45F90">
      <w:pPr>
        <w:pStyle w:val="BodyText"/>
      </w:pPr>
      <w:r w:rsidRPr="00D66195">
        <w:t xml:space="preserve">Elements of New Zealand’s electricity generation, transmission and distribution network are exposed to changes in temperature, rainfall, snow, extreme weather events, wind and fire weather. Exposure is expected to increase under both RCP4.5 and RCP8.5 over this century. </w:t>
      </w:r>
    </w:p>
    <w:p w14:paraId="7EA7264F" w14:textId="77777777" w:rsidR="007220FD" w:rsidRPr="00D66195" w:rsidRDefault="007220FD" w:rsidP="00C45F90">
      <w:pPr>
        <w:pStyle w:val="Heading4"/>
      </w:pPr>
      <w:r w:rsidRPr="00D66195">
        <w:t>Electricity generation</w:t>
      </w:r>
    </w:p>
    <w:p w14:paraId="6D75A20D" w14:textId="77777777" w:rsidR="007220FD" w:rsidRPr="00D66195" w:rsidRDefault="007220FD" w:rsidP="00C45F90">
      <w:pPr>
        <w:pStyle w:val="BodyText"/>
      </w:pPr>
      <w:r w:rsidRPr="00D66195">
        <w:t>New Zealand’s generation infrastructure is exposed to changes in rainfall and snowmelt, which will affect inflows to dams supplying hydro</w:t>
      </w:r>
      <w:r>
        <w:t>-</w:t>
      </w:r>
      <w:r w:rsidRPr="00D66195">
        <w:t xml:space="preserve">electric generators, reducing generating capacity. Similarly, changing wind patterns will affect generation from wind sources. Managing volatility in both water inflows and wind patterns is already a key challenge for </w:t>
      </w:r>
      <w:r w:rsidRPr="00791AB5">
        <w:t>New Zealand</w:t>
      </w:r>
      <w:r>
        <w:t xml:space="preserve">’s </w:t>
      </w:r>
      <w:r w:rsidRPr="00D66195">
        <w:t xml:space="preserve">electricity providers (Meridian Energy Limited, 2019). </w:t>
      </w:r>
    </w:p>
    <w:p w14:paraId="54D6C894" w14:textId="3157757B" w:rsidR="007220FD" w:rsidRPr="00D66195" w:rsidRDefault="007220FD" w:rsidP="00C45F90">
      <w:pPr>
        <w:pStyle w:val="BodyText"/>
      </w:pPr>
      <w:r w:rsidRPr="00D66195">
        <w:t>Water storage for hydro</w:t>
      </w:r>
      <w:r>
        <w:t>-</w:t>
      </w:r>
      <w:r w:rsidRPr="00D66195">
        <w:t>electric power generation is dominated by a few key reservoirs in the South Island and Lake Taup</w:t>
      </w:r>
      <w:r w:rsidR="00B41619">
        <w:rPr>
          <w:rFonts w:cs="Calibri"/>
        </w:rPr>
        <w:t>ō</w:t>
      </w:r>
      <w:r w:rsidRPr="00D66195">
        <w:t xml:space="preserve"> in the North Island (Renwick et al, 2010). Generation is driven by </w:t>
      </w:r>
      <w:r w:rsidRPr="00D66195">
        <w:lastRenderedPageBreak/>
        <w:t>a combination of rainfall and snowmelt, with snowmelt providing on average 50 per cent of spring and summer inflows into New Zealand’s main hydro</w:t>
      </w:r>
      <w:r>
        <w:t>-</w:t>
      </w:r>
      <w:r w:rsidRPr="00D66195">
        <w:t xml:space="preserve">electric storage reservoir in the Waitaki catchment </w:t>
      </w:r>
      <w:r w:rsidRPr="0022153F">
        <w:t xml:space="preserve">(McKerchar et al, 1998). </w:t>
      </w:r>
      <w:bookmarkStart w:id="667" w:name="_Hlk36457252"/>
      <w:r w:rsidRPr="0022153F">
        <w:t>Modelling has indicated little change in total yearly</w:t>
      </w:r>
      <w:r w:rsidR="00C45F90">
        <w:t> </w:t>
      </w:r>
      <w:r w:rsidRPr="0022153F">
        <w:t>inflow to hydro lakes by</w:t>
      </w:r>
      <w:bookmarkEnd w:id="667"/>
      <w:r w:rsidRPr="00D66195">
        <w:t xml:space="preserve"> 2050, </w:t>
      </w:r>
      <w:r>
        <w:t>but</w:t>
      </w:r>
      <w:r w:rsidRPr="00D66195">
        <w:t xml:space="preserve"> seasonal changes are projected for the South Island, with summer inflows reducing and winter inflows increasing (Interim Climate Change Committee, 2019). North Island inflows are not expected to change by 2050 (Interim Climate</w:t>
      </w:r>
      <w:r w:rsidR="00C45F90">
        <w:t> </w:t>
      </w:r>
      <w:r w:rsidRPr="00D66195">
        <w:t xml:space="preserve">Change Committee, 2019). </w:t>
      </w:r>
    </w:p>
    <w:p w14:paraId="4ED9B958" w14:textId="6AA3227B" w:rsidR="007220FD" w:rsidRPr="00D66195" w:rsidRDefault="007220FD" w:rsidP="00C45F90">
      <w:pPr>
        <w:pStyle w:val="BodyText"/>
      </w:pPr>
      <w:r w:rsidRPr="00D66195">
        <w:t>New Zealand’s current wind energy resource is predominantly from westerly winds</w:t>
      </w:r>
      <w:r w:rsidR="00D549A7">
        <w:t>.</w:t>
      </w:r>
      <w:r w:rsidRPr="00D66195">
        <w:t xml:space="preserve"> </w:t>
      </w:r>
      <w:r w:rsidR="00D549A7">
        <w:t>C</w:t>
      </w:r>
      <w:r w:rsidRPr="00D66195">
        <w:t>limate change could increase these westerly wind flows, particularly during winter and spring</w:t>
      </w:r>
      <w:r w:rsidR="00C45F90">
        <w:t> </w:t>
      </w:r>
      <w:r w:rsidRPr="00D66195">
        <w:t>(Electricity Authority, 2018)</w:t>
      </w:r>
      <w:r>
        <w:t>,</w:t>
      </w:r>
      <w:r w:rsidRPr="00D66195">
        <w:t xml:space="preserve"> potentially </w:t>
      </w:r>
      <w:r>
        <w:t>increasing</w:t>
      </w:r>
      <w:r w:rsidRPr="00D66195">
        <w:t xml:space="preserve"> generation capacity. </w:t>
      </w:r>
    </w:p>
    <w:p w14:paraId="11A84E2C" w14:textId="3F9CC831" w:rsidR="007220FD" w:rsidRPr="00D66195" w:rsidRDefault="007220FD" w:rsidP="00C45F90">
      <w:pPr>
        <w:pStyle w:val="BodyText"/>
      </w:pPr>
      <w:r w:rsidRPr="00D66195">
        <w:t xml:space="preserve">Generation infrastructure is also exposed to </w:t>
      </w:r>
      <w:r>
        <w:t xml:space="preserve">potential </w:t>
      </w:r>
      <w:r w:rsidRPr="00D66195">
        <w:t xml:space="preserve">changes in electricity demand from climate change (for example, warmer winters </w:t>
      </w:r>
      <w:r>
        <w:t>meaning</w:t>
      </w:r>
      <w:r w:rsidRPr="00D66195">
        <w:t xml:space="preserve"> less demand for heating, or warmer summers </w:t>
      </w:r>
      <w:r>
        <w:t>meaning</w:t>
      </w:r>
      <w:r w:rsidRPr="00D66195">
        <w:t xml:space="preserve"> increased demand for cooling) (</w:t>
      </w:r>
      <w:r w:rsidR="009803AF" w:rsidRPr="00D66195">
        <w:t>Interim Climate Change Committee, 2019; Meridian Energy Limited, 2019;</w:t>
      </w:r>
      <w:r w:rsidR="009803AF">
        <w:t xml:space="preserve"> </w:t>
      </w:r>
      <w:r>
        <w:t>Ministry of Business, Innovation and Employment</w:t>
      </w:r>
      <w:r w:rsidRPr="00D66195">
        <w:t xml:space="preserve">, 2019). </w:t>
      </w:r>
    </w:p>
    <w:p w14:paraId="00CBA25D" w14:textId="77777777" w:rsidR="007220FD" w:rsidRPr="00D66195" w:rsidRDefault="007220FD" w:rsidP="00C45F90">
      <w:pPr>
        <w:pStyle w:val="Heading4"/>
      </w:pPr>
      <w:r w:rsidRPr="00D66195">
        <w:t>Transmission and distribution infrastructure</w:t>
      </w:r>
    </w:p>
    <w:p w14:paraId="1F207BFD" w14:textId="264B16E5" w:rsidR="007220FD" w:rsidRPr="00D66195" w:rsidRDefault="007220FD" w:rsidP="00C45F90">
      <w:pPr>
        <w:pStyle w:val="BodyText"/>
      </w:pPr>
      <w:r w:rsidRPr="00D66195">
        <w:t xml:space="preserve">Transmission and distribution infrastructure around New Zealand is exposed to extreme weather events, wildfire and associated natural hazards including inland and coastal flooding. </w:t>
      </w:r>
    </w:p>
    <w:p w14:paraId="3C416736" w14:textId="7561F2D8" w:rsidR="007220FD" w:rsidRPr="00D66195" w:rsidRDefault="007220FD" w:rsidP="00C45F90">
      <w:pPr>
        <w:pStyle w:val="BodyText"/>
      </w:pPr>
      <w:r w:rsidRPr="00D66195">
        <w:t>Extreme weather events</w:t>
      </w:r>
      <w:r w:rsidR="009803AF" w:rsidRPr="00D66195">
        <w:t>, including extreme wind and rain</w:t>
      </w:r>
      <w:r w:rsidR="009803AF">
        <w:t>,</w:t>
      </w:r>
      <w:r w:rsidR="009803AF" w:rsidRPr="00D66195">
        <w:t xml:space="preserve"> and coastal flooding from storm events and ex-tropical cyclones</w:t>
      </w:r>
      <w:r w:rsidR="009803AF">
        <w:t>,</w:t>
      </w:r>
      <w:r w:rsidRPr="00D66195">
        <w:t xml:space="preserve"> currently affect the electricity network throughout New Zealand (Orion New Zealand Limited, 2019; Paulik et al, 2019b). Over the long</w:t>
      </w:r>
      <w:r>
        <w:t xml:space="preserve"> </w:t>
      </w:r>
      <w:r w:rsidRPr="00D66195">
        <w:t>term, the exposure of electricity networks to extreme weather events is likely to increase under both RCP4.5 and RCP8.5 (</w:t>
      </w:r>
      <w:r>
        <w:t>Ministry for the Environment</w:t>
      </w:r>
      <w:r w:rsidRPr="00D66195">
        <w:t>, 2018).</w:t>
      </w:r>
    </w:p>
    <w:p w14:paraId="342160D7" w14:textId="616195A7" w:rsidR="007220FD" w:rsidRPr="00D66195" w:rsidRDefault="007220FD" w:rsidP="00C45F90">
      <w:pPr>
        <w:pStyle w:val="BodyText"/>
      </w:pPr>
      <w:r w:rsidRPr="00D66195">
        <w:t xml:space="preserve">Transmission and distribution infrastructure </w:t>
      </w:r>
      <w:r w:rsidR="008E784A">
        <w:t>is</w:t>
      </w:r>
      <w:r w:rsidR="008E784A" w:rsidRPr="00D66195">
        <w:t xml:space="preserve"> </w:t>
      </w:r>
      <w:r w:rsidRPr="00D66195">
        <w:t>currently exposed to wildfire in hotspots throughout New Zealand, and exposure is projected to increase this century (</w:t>
      </w:r>
      <w:r w:rsidR="008E784A" w:rsidRPr="00D66195">
        <w:t>Pearce, 2019</w:t>
      </w:r>
      <w:r w:rsidR="008E784A">
        <w:t xml:space="preserve">; </w:t>
      </w:r>
      <w:r w:rsidRPr="00D66195">
        <w:t xml:space="preserve">Pearce et al, 2018). Fire exposure could also increase due to wildfires starting from electricity networks, particularly in rural areas. With more uncertainty </w:t>
      </w:r>
      <w:r w:rsidR="00C70D5F">
        <w:t>over</w:t>
      </w:r>
      <w:r w:rsidR="00C70D5F" w:rsidRPr="00D66195">
        <w:t xml:space="preserve"> </w:t>
      </w:r>
      <w:r w:rsidRPr="00D66195">
        <w:t xml:space="preserve">projected fire weather, it is difficult to </w:t>
      </w:r>
      <w:r>
        <w:t>identify</w:t>
      </w:r>
      <w:r w:rsidRPr="00D66195">
        <w:t xml:space="preserve"> the changing level of exposure between RCP4.5 and RCP8.5 out to 2100. </w:t>
      </w:r>
    </w:p>
    <w:p w14:paraId="7F8CEE92" w14:textId="4E7A4431" w:rsidR="007220FD" w:rsidRPr="00D66195" w:rsidRDefault="007220FD" w:rsidP="00C45F90">
      <w:pPr>
        <w:pStyle w:val="BodyText"/>
      </w:pPr>
      <w:r w:rsidRPr="00D66195">
        <w:t xml:space="preserve">In terms of inland flood exposure, at present there are </w:t>
      </w:r>
      <w:r w:rsidR="00C70D5F">
        <w:t>about</w:t>
      </w:r>
      <w:r w:rsidR="00C70D5F" w:rsidRPr="00D66195">
        <w:t xml:space="preserve"> </w:t>
      </w:r>
      <w:r w:rsidRPr="00D66195">
        <w:t xml:space="preserve">3400 </w:t>
      </w:r>
      <w:r w:rsidRPr="00960557">
        <w:t>kilometres</w:t>
      </w:r>
      <w:r w:rsidRPr="00D66195">
        <w:t xml:space="preserve"> of transmission lines and 5800 structures in inland flood hazard areas (Paulik et al, 2019a). Canterbury, Waikato and Manawatu</w:t>
      </w:r>
      <w:r w:rsidR="006116B9">
        <w:t>–</w:t>
      </w:r>
      <w:r w:rsidRPr="00D66195">
        <w:t>W</w:t>
      </w:r>
      <w:r w:rsidR="006116B9">
        <w:t>h</w:t>
      </w:r>
      <w:r w:rsidRPr="00D66195">
        <w:t>anganui have the highest transmission line exposure in</w:t>
      </w:r>
      <w:r w:rsidR="00C45F90">
        <w:t> </w:t>
      </w:r>
      <w:r w:rsidRPr="00D66195">
        <w:t>these areas (Paulik et al, 2019a). Over the past decade, flooding has affected the electricity network (including pylons and substations) on numerous occasions across New Zealand (</w:t>
      </w:r>
      <w:r w:rsidR="00C70D5F" w:rsidRPr="00D66195">
        <w:t>Powerco, 2017</w:t>
      </w:r>
      <w:r w:rsidR="00C70D5F">
        <w:t xml:space="preserve">; </w:t>
      </w:r>
      <w:r w:rsidRPr="00D66195">
        <w:t xml:space="preserve">Transpower, 2019; Vector Limited, 2017). Inland flood exposure is likely to increase under RCP4.5 and RCP8.5. </w:t>
      </w:r>
    </w:p>
    <w:p w14:paraId="5CA94867" w14:textId="74ECBC88" w:rsidR="007220FD" w:rsidRPr="00965BDB" w:rsidRDefault="007220FD" w:rsidP="00C45F90">
      <w:pPr>
        <w:pStyle w:val="BodyText"/>
        <w:rPr>
          <w:spacing w:val="-2"/>
        </w:rPr>
      </w:pPr>
      <w:r w:rsidRPr="00965BDB">
        <w:rPr>
          <w:spacing w:val="-2"/>
        </w:rPr>
        <w:t>Transmission infrastructure is also exposed to coastal flooding at present, including around</w:t>
      </w:r>
      <w:r w:rsidR="008F05FC" w:rsidRPr="00965BDB">
        <w:rPr>
          <w:spacing w:val="-2"/>
        </w:rPr>
        <w:t> </w:t>
      </w:r>
      <w:r w:rsidRPr="00965BDB">
        <w:rPr>
          <w:spacing w:val="-2"/>
        </w:rPr>
        <w:t>120 kilometres of transmission lines, 180 support structures and two substation sites</w:t>
      </w:r>
      <w:r w:rsidR="008F05FC" w:rsidRPr="00965BDB">
        <w:rPr>
          <w:spacing w:val="-2"/>
        </w:rPr>
        <w:t> </w:t>
      </w:r>
      <w:r w:rsidRPr="00965BDB">
        <w:rPr>
          <w:spacing w:val="-2"/>
        </w:rPr>
        <w:t>(Paulik</w:t>
      </w:r>
      <w:r w:rsidR="00C45F90" w:rsidRPr="00965BDB">
        <w:rPr>
          <w:spacing w:val="-2"/>
        </w:rPr>
        <w:t> </w:t>
      </w:r>
      <w:r w:rsidRPr="00965BDB">
        <w:rPr>
          <w:spacing w:val="-2"/>
        </w:rPr>
        <w:t>et al, 2019b). Exposure of transmission networks to coastal flooding is projected to</w:t>
      </w:r>
      <w:r w:rsidR="008F05FC" w:rsidRPr="00965BDB">
        <w:rPr>
          <w:spacing w:val="-2"/>
        </w:rPr>
        <w:t> </w:t>
      </w:r>
      <w:r w:rsidRPr="00965BDB">
        <w:rPr>
          <w:spacing w:val="-2"/>
        </w:rPr>
        <w:t xml:space="preserve">increase under both RCP4.5 and RCP8.5. Under RCP8.5 at 2100, </w:t>
      </w:r>
      <w:r w:rsidR="00965BDB" w:rsidRPr="00965BDB">
        <w:rPr>
          <w:spacing w:val="-2"/>
        </w:rPr>
        <w:t xml:space="preserve">about </w:t>
      </w:r>
      <w:r w:rsidRPr="00965BDB">
        <w:rPr>
          <w:spacing w:val="-2"/>
        </w:rPr>
        <w:t>187</w:t>
      </w:r>
      <w:r w:rsidR="00C45F90" w:rsidRPr="00965BDB">
        <w:rPr>
          <w:spacing w:val="-2"/>
        </w:rPr>
        <w:t> </w:t>
      </w:r>
      <w:r w:rsidRPr="00965BDB">
        <w:rPr>
          <w:spacing w:val="-2"/>
        </w:rPr>
        <w:t>kilometres of transmission lines and 305 support structures are projected to be exposed</w:t>
      </w:r>
      <w:r w:rsidR="008F05FC" w:rsidRPr="00965BDB">
        <w:rPr>
          <w:spacing w:val="-2"/>
        </w:rPr>
        <w:t> </w:t>
      </w:r>
      <w:r w:rsidRPr="00965BDB">
        <w:rPr>
          <w:spacing w:val="-2"/>
        </w:rPr>
        <w:t>(Paulik et al, 2019b).</w:t>
      </w:r>
    </w:p>
    <w:p w14:paraId="654B90E0" w14:textId="77777777" w:rsidR="007220FD" w:rsidRPr="00D66195" w:rsidRDefault="007220FD" w:rsidP="008F05FC">
      <w:pPr>
        <w:pStyle w:val="Heading4"/>
      </w:pPr>
      <w:r w:rsidRPr="00D66195">
        <w:t>Sensitivity</w:t>
      </w:r>
    </w:p>
    <w:p w14:paraId="1F01CC13" w14:textId="790A16B0" w:rsidR="007220FD" w:rsidRPr="00D66195" w:rsidRDefault="007220FD" w:rsidP="008F05FC">
      <w:pPr>
        <w:pStyle w:val="BodyText"/>
      </w:pPr>
      <w:r w:rsidRPr="00D66195">
        <w:t>Wind and hydro</w:t>
      </w:r>
      <w:r>
        <w:t>-</w:t>
      </w:r>
      <w:r w:rsidRPr="00D66195">
        <w:t xml:space="preserve">electric generators are sensitive to changing water inflows, wind patterns and demand profiles due to climate change. Transmission and distribution infrastructure sensitivity is driven by the age, condition and design of structures. </w:t>
      </w:r>
    </w:p>
    <w:p w14:paraId="22FEC18E" w14:textId="77777777" w:rsidR="007220FD" w:rsidRPr="00D66195" w:rsidRDefault="007220FD" w:rsidP="008F05FC">
      <w:pPr>
        <w:pStyle w:val="Heading4"/>
      </w:pPr>
      <w:r w:rsidRPr="00D66195">
        <w:lastRenderedPageBreak/>
        <w:t xml:space="preserve">Generation infrastructure </w:t>
      </w:r>
    </w:p>
    <w:p w14:paraId="22543775" w14:textId="5D0D12FE" w:rsidR="007220FD" w:rsidRPr="00D66195" w:rsidRDefault="007220FD" w:rsidP="008F05FC">
      <w:pPr>
        <w:pStyle w:val="BodyText"/>
      </w:pPr>
      <w:r w:rsidRPr="00D66195">
        <w:t>The sensitivity of generation infrastructure depend</w:t>
      </w:r>
      <w:r>
        <w:t>s</w:t>
      </w:r>
      <w:r w:rsidRPr="00D66195">
        <w:t xml:space="preserve"> on inflows of water into reservoirs and the capacity of the network to respond to changes in demand for electricity (Climate Change</w:t>
      </w:r>
      <w:r w:rsidR="008F05FC">
        <w:t> </w:t>
      </w:r>
      <w:r w:rsidRPr="00D66195">
        <w:t xml:space="preserve">Adaptation Technical Working Group, 2017). </w:t>
      </w:r>
      <w:r w:rsidR="00965BDB">
        <w:t>Although</w:t>
      </w:r>
      <w:r w:rsidR="00965BDB" w:rsidRPr="00D66195">
        <w:t xml:space="preserve"> </w:t>
      </w:r>
      <w:r w:rsidRPr="00D66195">
        <w:t>hydro</w:t>
      </w:r>
      <w:r>
        <w:t>-</w:t>
      </w:r>
      <w:r w:rsidRPr="00D66195">
        <w:t>electric</w:t>
      </w:r>
      <w:r>
        <w:t>ity</w:t>
      </w:r>
      <w:r w:rsidRPr="00D66195">
        <w:t xml:space="preserve"> stations are inherently sensitive to changes in rainfall and snowmelt, at present this is considered a manageable impact and does not pose a significant risk over the short</w:t>
      </w:r>
      <w:r>
        <w:t xml:space="preserve"> </w:t>
      </w:r>
      <w:r w:rsidRPr="00D66195">
        <w:t>term (Meridian Energy</w:t>
      </w:r>
      <w:r w:rsidR="008F05FC">
        <w:t> </w:t>
      </w:r>
      <w:r w:rsidRPr="00D66195">
        <w:t xml:space="preserve">Limited, 2019). </w:t>
      </w:r>
    </w:p>
    <w:p w14:paraId="13E0594D" w14:textId="77777777" w:rsidR="007220FD" w:rsidRPr="00D66195" w:rsidRDefault="007220FD" w:rsidP="008F05FC">
      <w:pPr>
        <w:pStyle w:val="BodyText"/>
      </w:pPr>
      <w:r w:rsidRPr="00D66195">
        <w:t xml:space="preserve">The generation capacity of existing wind farms should increase as a result of climate change, but strong winds could also result in more instances where turbines need to be shut down to avoid damage from strong winds (Electricity Authority, 2018). </w:t>
      </w:r>
    </w:p>
    <w:p w14:paraId="20CE91A0" w14:textId="09E72452" w:rsidR="007220FD" w:rsidRPr="00D66195" w:rsidRDefault="007220FD" w:rsidP="008F05FC">
      <w:pPr>
        <w:pStyle w:val="BodyText"/>
      </w:pPr>
      <w:r w:rsidRPr="00D66195">
        <w:t>Generation infrastructure could also be sensitive to increases in demand and the potential flattening of the annual demand profile (due to increased demand for summertime cooling and irrigation and reduced wintertime heating requirements)</w:t>
      </w:r>
      <w:r w:rsidR="00541EA8">
        <w:t>,</w:t>
      </w:r>
      <w:r w:rsidRPr="00D66195">
        <w:t xml:space="preserve"> although not all studies have reached these conclusions (</w:t>
      </w:r>
      <w:bookmarkStart w:id="668" w:name="_Hlk36624336"/>
      <w:r>
        <w:t>BusinessNZ Energy Council</w:t>
      </w:r>
      <w:r w:rsidRPr="00D66195">
        <w:t>, 2019; Climate Change Adaptation Technical Working Group, 2017</w:t>
      </w:r>
      <w:bookmarkEnd w:id="668"/>
      <w:r w:rsidR="00541EA8">
        <w:t>;</w:t>
      </w:r>
      <w:r w:rsidR="00541EA8" w:rsidRPr="00541EA8">
        <w:t xml:space="preserve"> </w:t>
      </w:r>
      <w:r w:rsidR="00541EA8" w:rsidRPr="00D66195">
        <w:t>Electricity Authority, 2018; Transpower, 2018</w:t>
      </w:r>
      <w:r w:rsidRPr="00D66195">
        <w:t>). While it is understood that energy generation is not overly sensitive to changes in peak demand, the electricity grid is vulnerable to increasing demand (Transpower, 2018)</w:t>
      </w:r>
      <w:r>
        <w:t>,</w:t>
      </w:r>
      <w:r w:rsidRPr="00D66195">
        <w:t xml:space="preserve"> as discussed below. </w:t>
      </w:r>
    </w:p>
    <w:p w14:paraId="2FB578E0" w14:textId="77777777" w:rsidR="007220FD" w:rsidRPr="00D66195" w:rsidRDefault="007220FD" w:rsidP="008F05FC">
      <w:pPr>
        <w:pStyle w:val="Heading4"/>
      </w:pPr>
      <w:r w:rsidRPr="00D66195">
        <w:t>Transmission and distribution infrastructure</w:t>
      </w:r>
    </w:p>
    <w:p w14:paraId="5FEAE35E" w14:textId="182FEF29" w:rsidR="007220FD" w:rsidRPr="00D66195" w:rsidRDefault="007220FD" w:rsidP="008F05FC">
      <w:pPr>
        <w:pStyle w:val="BodyText"/>
      </w:pPr>
      <w:r w:rsidRPr="00D66195">
        <w:t xml:space="preserve">Transmission and distribution infrastructure is </w:t>
      </w:r>
      <w:r>
        <w:t>currently</w:t>
      </w:r>
      <w:r w:rsidRPr="00D66195">
        <w:t xml:space="preserve"> sensitive to extreme weather events, fire weather and associated coastal and inland flooding (Climate Change Adaptation Technical Working Group, 2017). </w:t>
      </w:r>
    </w:p>
    <w:p w14:paraId="51217D9D" w14:textId="460233F1" w:rsidR="007220FD" w:rsidRPr="00D66195" w:rsidRDefault="007220FD" w:rsidP="008F05FC">
      <w:pPr>
        <w:pStyle w:val="BodyText"/>
      </w:pPr>
      <w:r w:rsidRPr="00D66195">
        <w:t>Extreme weather events can damage the network and interrupt power supply throughout New</w:t>
      </w:r>
      <w:r w:rsidR="008F05FC">
        <w:t> </w:t>
      </w:r>
      <w:r w:rsidRPr="00D66195">
        <w:t>Zealand (Orion New Zealand Limited, 2019). Transmission and distribution lines can be</w:t>
      </w:r>
      <w:r w:rsidR="008F05FC">
        <w:t> </w:t>
      </w:r>
      <w:r w:rsidRPr="00D66195">
        <w:t xml:space="preserve">damaged </w:t>
      </w:r>
      <w:r>
        <w:t>by</w:t>
      </w:r>
      <w:r w:rsidRPr="00D66195">
        <w:t xml:space="preserve"> wind, including from falling trees and other windborne debris, and lightning (Burillo, 2018; Orion New Zealand Limited, 2019). Heavy rainfall can lead to flooding, landslides</w:t>
      </w:r>
      <w:r>
        <w:t>,</w:t>
      </w:r>
      <w:r w:rsidRPr="00D66195">
        <w:t xml:space="preserve"> and erosion, which can also damage the electricity network (Burillo, 2018; New</w:t>
      </w:r>
      <w:r w:rsidR="008F05FC">
        <w:t> </w:t>
      </w:r>
      <w:r w:rsidRPr="00D66195">
        <w:t>Zealand Lifelines Council, 2017; Orion New Zealand Limited, 2019). Landslides can cause</w:t>
      </w:r>
      <w:r w:rsidR="008F05FC">
        <w:t> </w:t>
      </w:r>
      <w:r w:rsidRPr="00D66195">
        <w:t xml:space="preserve">damage to overhead lines, and critical transmission lines pass through many areas of slip-prone terrain (New Zealand Lifelines Council, 2017). A recent example </w:t>
      </w:r>
      <w:r w:rsidR="00C04379">
        <w:t>comes from</w:t>
      </w:r>
      <w:r w:rsidR="00C04379" w:rsidRPr="00D66195">
        <w:t xml:space="preserve"> </w:t>
      </w:r>
      <w:r w:rsidRPr="00D66195">
        <w:t>the South Island floods in December 2019, whe</w:t>
      </w:r>
      <w:r w:rsidR="00C04379">
        <w:t>n</w:t>
      </w:r>
      <w:r w:rsidRPr="00D66195">
        <w:t xml:space="preserve"> pylons were damaged due to river flooding</w:t>
      </w:r>
      <w:r>
        <w:t>,</w:t>
      </w:r>
      <w:r w:rsidRPr="00D66195">
        <w:t xml:space="preserve"> </w:t>
      </w:r>
      <w:r>
        <w:t>causing</w:t>
      </w:r>
      <w:r w:rsidRPr="00D66195">
        <w:t xml:space="preserve"> power outages (Transpower, 2019). </w:t>
      </w:r>
    </w:p>
    <w:p w14:paraId="0CDCE287" w14:textId="66A6BA8D" w:rsidR="007220FD" w:rsidRPr="00D66195" w:rsidRDefault="007220FD" w:rsidP="008F05FC">
      <w:pPr>
        <w:pStyle w:val="BodyText"/>
      </w:pPr>
      <w:r w:rsidRPr="00D66195">
        <w:t>Underground cables tend to be more resilient to flood impacts, but floodwaters can scour bridges and attached cables (New Zealand Lifelines Council, 2017). Widespread flooding can also affect lower</w:t>
      </w:r>
      <w:r w:rsidR="002D03CC">
        <w:t>-</w:t>
      </w:r>
      <w:r w:rsidRPr="00D66195">
        <w:t xml:space="preserve">level electrical generating equipment, such as substations, </w:t>
      </w:r>
      <w:r>
        <w:t>causing</w:t>
      </w:r>
      <w:r w:rsidRPr="00D66195">
        <w:t xml:space="preserve"> extended business interruption losses, </w:t>
      </w:r>
      <w:bookmarkStart w:id="669" w:name="_Hlk41729310"/>
      <w:r w:rsidRPr="00D66195">
        <w:t xml:space="preserve">although these are subject to high design standards </w:t>
      </w:r>
      <w:bookmarkEnd w:id="669"/>
      <w:r w:rsidRPr="00D66195">
        <w:t>(Burillo, 2018; Lawrence et al, 2016</w:t>
      </w:r>
      <w:r w:rsidR="002D03CC">
        <w:t>;</w:t>
      </w:r>
      <w:r w:rsidR="002D03CC" w:rsidRPr="002D03CC">
        <w:t xml:space="preserve"> </w:t>
      </w:r>
      <w:r w:rsidR="002D03CC" w:rsidRPr="00D66195">
        <w:t>New Zealand Lifelines Council, 2017</w:t>
      </w:r>
      <w:r w:rsidRPr="00D66195">
        <w:t xml:space="preserve">). </w:t>
      </w:r>
    </w:p>
    <w:p w14:paraId="10EB1D80" w14:textId="357BE5B3" w:rsidR="007220FD" w:rsidRPr="00D66195" w:rsidRDefault="007220FD" w:rsidP="008F05FC">
      <w:pPr>
        <w:pStyle w:val="BodyText"/>
      </w:pPr>
      <w:r w:rsidRPr="00D66195">
        <w:t>Rural electricity networks are sensitive to fire weather in New Zealand. Wildfires can damage electricity network infrastructure and render power lines inoperable due to ioni</w:t>
      </w:r>
      <w:r>
        <w:t>s</w:t>
      </w:r>
      <w:r w:rsidRPr="00D66195">
        <w:t xml:space="preserve">ed air (Burillo, 2018). Networks are also potentially a source of </w:t>
      </w:r>
      <w:r w:rsidRPr="008F05FC">
        <w:t>ignition</w:t>
      </w:r>
      <w:r w:rsidRPr="00D66195">
        <w:t xml:space="preserve"> for fires (</w:t>
      </w:r>
      <w:r w:rsidR="00E90038" w:rsidRPr="00D66195">
        <w:t>Burillo, 2018</w:t>
      </w:r>
      <w:r w:rsidR="00E90038">
        <w:t xml:space="preserve">; </w:t>
      </w:r>
      <w:r w:rsidRPr="00D66195">
        <w:t xml:space="preserve">Otago Daily Times, 2019b; Stuff, 2020). Ignitions can occur from the failure of distribution and transmission network components (Mitchell, 2013). This includes ignitions </w:t>
      </w:r>
      <w:r>
        <w:t>from</w:t>
      </w:r>
      <w:r w:rsidRPr="00D66195">
        <w:t xml:space="preserve"> an asset failure, such as transformer or substation failure, and those caused by a contact event, such as trees contacting powerlines (Cainey, 2019). </w:t>
      </w:r>
    </w:p>
    <w:p w14:paraId="26D783C7" w14:textId="77777777" w:rsidR="007220FD" w:rsidRPr="00D66195" w:rsidRDefault="007220FD" w:rsidP="008F05FC">
      <w:pPr>
        <w:pStyle w:val="Heading4"/>
      </w:pPr>
      <w:r w:rsidRPr="00D66195">
        <w:lastRenderedPageBreak/>
        <w:t>Adaptive capacity</w:t>
      </w:r>
    </w:p>
    <w:p w14:paraId="34E73FB0" w14:textId="1056192E" w:rsidR="007220FD" w:rsidRPr="00D66195" w:rsidRDefault="007220FD" w:rsidP="008F05FC">
      <w:pPr>
        <w:pStyle w:val="BodyText"/>
      </w:pPr>
      <w:r w:rsidRPr="00D66195">
        <w:t xml:space="preserve">Electricity generation in New Zealand has a moderate level of adaptive capacity, given there </w:t>
      </w:r>
      <w:r>
        <w:t>are</w:t>
      </w:r>
      <w:r w:rsidRPr="00D66195">
        <w:t xml:space="preserve"> divers</w:t>
      </w:r>
      <w:r>
        <w:t>e</w:t>
      </w:r>
      <w:r w:rsidRPr="00D66195">
        <w:t xml:space="preserve"> distributed generation sources connected to the national grid. </w:t>
      </w:r>
      <w:r>
        <w:t>A</w:t>
      </w:r>
      <w:r w:rsidRPr="00D66195">
        <w:t xml:space="preserve"> number of electricity generation companies are actively assessing, modelling and planning for risks associated with a changing climate. Th</w:t>
      </w:r>
      <w:r w:rsidR="001B57B8">
        <w:t>e results of this work</w:t>
      </w:r>
      <w:r w:rsidRPr="00D66195">
        <w:t xml:space="preserve"> should provide </w:t>
      </w:r>
      <w:r w:rsidR="001B57B8">
        <w:t xml:space="preserve">for </w:t>
      </w:r>
      <w:r w:rsidRPr="00D66195">
        <w:t xml:space="preserve">more informed decisions, accounting for uncertainty wherever possible </w:t>
      </w:r>
      <w:r>
        <w:t xml:space="preserve">and </w:t>
      </w:r>
      <w:r w:rsidRPr="00D66195">
        <w:t xml:space="preserve">enhancing adaptive capacity. </w:t>
      </w:r>
    </w:p>
    <w:p w14:paraId="268306F9" w14:textId="6C3824BE" w:rsidR="007220FD" w:rsidRPr="00D66195" w:rsidRDefault="007220FD" w:rsidP="008F05FC">
      <w:pPr>
        <w:pStyle w:val="BodyText"/>
      </w:pPr>
      <w:r w:rsidRPr="00D66195">
        <w:t>Transmission and distribution infrastructure ha</w:t>
      </w:r>
      <w:r w:rsidR="001B57B8">
        <w:t>s</w:t>
      </w:r>
      <w:r w:rsidRPr="00D66195">
        <w:t xml:space="preserve"> a lower level of adaptive capacity, given that </w:t>
      </w:r>
      <w:r>
        <w:t>many</w:t>
      </w:r>
      <w:r w:rsidRPr="00D66195">
        <w:t xml:space="preserve"> of the networks are already operating at capacity, fixed in location and controlled by population locations. Additionally, as distribution infrastructure is managed by numerous individual businesses that make their own investment decisions about resilience levels, and less funding is available, distribution infrastructure is likely to have lower adaptive capacity than transmission infrastructure (Climate Change Adaptation Technical Working Group, 2017). </w:t>
      </w:r>
    </w:p>
    <w:p w14:paraId="0BAF559A" w14:textId="77777777" w:rsidR="007220FD" w:rsidRPr="008F05FC" w:rsidRDefault="007220FD" w:rsidP="008F05FC">
      <w:pPr>
        <w:pStyle w:val="Heading4"/>
      </w:pPr>
      <w:r w:rsidRPr="00D66195">
        <w:t>Consequence</w:t>
      </w:r>
    </w:p>
    <w:p w14:paraId="6073B1EF" w14:textId="77777777" w:rsidR="007220FD" w:rsidRPr="00D66195" w:rsidRDefault="007220FD" w:rsidP="008F05FC">
      <w:pPr>
        <w:pStyle w:val="BodyText"/>
      </w:pPr>
      <w:r w:rsidRPr="00D66195">
        <w:t xml:space="preserve">The electricity network is nationally significant infrastructure, needed for powering homes and businesses </w:t>
      </w:r>
      <w:r>
        <w:t>and</w:t>
      </w:r>
      <w:r w:rsidRPr="00D66195">
        <w:t xml:space="preserve"> delivering public services (Lawrence et al, 2016; New Zealand Lifelines Council, 2017). Failures of generation, transmission or distribution elements can have widespread, severe consequences across all sectors of New Zealand’s economy and society. </w:t>
      </w:r>
    </w:p>
    <w:p w14:paraId="517E187B" w14:textId="7A785B9A" w:rsidR="007220FD" w:rsidRPr="00D66195" w:rsidRDefault="007220FD" w:rsidP="008F05FC">
      <w:pPr>
        <w:pStyle w:val="BodyText"/>
      </w:pPr>
      <w:r w:rsidRPr="00D66195">
        <w:t>The most critical components of the transmission and distribution network are those that transmit the largest volume of electricity, have limited redundancy, and supply critical customers. Businesses, public services, and critical national infrastructure rely on a functioning electricity network, and unmanaged climate change impacts could result in increased cost and reduced reliability (New Zealand Lifelines Council, 2017).</w:t>
      </w:r>
    </w:p>
    <w:p w14:paraId="6D7E0DC8" w14:textId="00816450" w:rsidR="007220FD" w:rsidRPr="00D66195" w:rsidRDefault="007220FD" w:rsidP="008F05FC">
      <w:pPr>
        <w:pStyle w:val="BodyText"/>
      </w:pPr>
      <w:r w:rsidRPr="00D66195">
        <w:t xml:space="preserve">While impacts on transmission and distribution infrastructure are manageable at present, climate change is set to increase risks over this century, and this could present significant consequences to New Zealand if not well managed and planned for. </w:t>
      </w:r>
    </w:p>
    <w:p w14:paraId="17E3AF77" w14:textId="46647782" w:rsidR="007220FD" w:rsidRPr="00D66195" w:rsidRDefault="007220FD" w:rsidP="008F05FC">
      <w:pPr>
        <w:pStyle w:val="BodyText"/>
      </w:pPr>
      <w:r w:rsidRPr="00D66195">
        <w:t>If electricity demand increases significantly, additional infrastructure will be required to provide for this increased demand, with long lead times and much investment needed (Interim</w:t>
      </w:r>
      <w:r w:rsidR="008F05FC">
        <w:t> </w:t>
      </w:r>
      <w:r w:rsidRPr="00D66195">
        <w:t xml:space="preserve">Climate Change Committee, 2019; Meridian Energy Limited, 2020; </w:t>
      </w:r>
      <w:r w:rsidRPr="00D66195">
        <w:rPr>
          <w:rFonts w:cs="Arial"/>
        </w:rPr>
        <w:t>BusinessNZ Energy Council</w:t>
      </w:r>
      <w:r w:rsidRPr="00D66195">
        <w:t xml:space="preserve">, 2019). Increasing proportions of renewable generation (particularly wind and solar) could result in increasing intermittency in supply, especially when </w:t>
      </w:r>
      <w:r>
        <w:t xml:space="preserve">the levels of </w:t>
      </w:r>
      <w:r w:rsidRPr="00D66195">
        <w:t>dams supplying hydro</w:t>
      </w:r>
      <w:r>
        <w:t>-</w:t>
      </w:r>
      <w:r w:rsidRPr="00D66195">
        <w:t>electric generators are low during dry years (Transpower, 2018; Meridian Energy Limited, 2020).</w:t>
      </w:r>
    </w:p>
    <w:p w14:paraId="14CF1ACF" w14:textId="77777777" w:rsidR="007220FD" w:rsidRPr="008F05FC" w:rsidRDefault="007220FD" w:rsidP="008F05FC">
      <w:pPr>
        <w:pStyle w:val="Heading4"/>
      </w:pPr>
      <w:r w:rsidRPr="00D66195">
        <w:t xml:space="preserve">Interacting risks </w:t>
      </w:r>
    </w:p>
    <w:p w14:paraId="684441FA" w14:textId="7E3FD403" w:rsidR="007220FD" w:rsidRPr="00D66195" w:rsidRDefault="007220FD" w:rsidP="008F05FC">
      <w:pPr>
        <w:pStyle w:val="BodyText"/>
      </w:pPr>
      <w:r w:rsidRPr="00D66195">
        <w:t xml:space="preserve">Risks to the electricity network will interact with a range of risks in the built environment, economy, natural environment, and human domains. Climate hazards, and associated impacts, could result in power interruptions leading to cascading risks to supply chains and business continuity (E7), the delivery of public services (including emergency services) (G6), and electrified transport systems (B3). The risk of electricity networks igniting fires will </w:t>
      </w:r>
      <w:r>
        <w:t>have</w:t>
      </w:r>
      <w:r w:rsidRPr="00D66195">
        <w:t xml:space="preserve"> cascading risks across domains, including risks to buildings and people (B2), human health and wellbeing (H3), and terrestrial ecosystems (N7). If demand for electricity increases, there could be increased investment in renewable energy projects. This could result in environmental risks</w:t>
      </w:r>
      <w:r w:rsidR="0069572C">
        <w:t> </w:t>
      </w:r>
      <w:r w:rsidRPr="00D66195">
        <w:t>and Māori-specific impacts in relation to ecological or cultural values (H5) (Interim Climate Change Committee, 2019).</w:t>
      </w:r>
    </w:p>
    <w:p w14:paraId="1DA3F84D" w14:textId="77777777" w:rsidR="007220FD" w:rsidRPr="008F05FC" w:rsidRDefault="007220FD" w:rsidP="008F05FC">
      <w:pPr>
        <w:pStyle w:val="Heading4"/>
      </w:pPr>
      <w:r w:rsidRPr="00D66195">
        <w:lastRenderedPageBreak/>
        <w:t>Confidence: High agreement, medium evidence</w:t>
      </w:r>
    </w:p>
    <w:p w14:paraId="36796BB4" w14:textId="2D6410CE" w:rsidR="007220FD" w:rsidRPr="00D66195" w:rsidRDefault="007220FD" w:rsidP="008F05FC">
      <w:pPr>
        <w:pStyle w:val="BodyText"/>
      </w:pPr>
      <w:r w:rsidRPr="00D66195">
        <w:t>There is high agreement that electricity infrastructure is exposed and sensitive to climate change impacts, with potentially high consequences. There is a strong understanding of the</w:t>
      </w:r>
      <w:r w:rsidR="0069572C">
        <w:t> </w:t>
      </w:r>
      <w:r w:rsidRPr="00D66195">
        <w:t>exposure and sensitivity of electricity infrastructure to climate change at present, but further research is needed to build an evidence base for long</w:t>
      </w:r>
      <w:r>
        <w:t>-</w:t>
      </w:r>
      <w:r w:rsidRPr="00D66195">
        <w:t>term exposure under RCP4.5 and</w:t>
      </w:r>
      <w:r w:rsidR="0069572C">
        <w:t> </w:t>
      </w:r>
      <w:r w:rsidRPr="00D66195">
        <w:t xml:space="preserve">RCP8.5. </w:t>
      </w:r>
      <w:bookmarkEnd w:id="665"/>
    </w:p>
    <w:p w14:paraId="6B25A809" w14:textId="77777777" w:rsidR="007220FD" w:rsidRPr="0069572C" w:rsidRDefault="007220FD" w:rsidP="0069572C">
      <w:pPr>
        <w:pStyle w:val="Heading4"/>
      </w:pPr>
      <w:r w:rsidRPr="00D66195">
        <w:t>Adaptation</w:t>
      </w:r>
    </w:p>
    <w:p w14:paraId="1EAC64B2" w14:textId="609C8756" w:rsidR="007220FD" w:rsidRDefault="007220FD" w:rsidP="0069572C">
      <w:pPr>
        <w:pStyle w:val="BodyText"/>
      </w:pPr>
      <w:r w:rsidRPr="00D66195">
        <w:t>Most electricity generation companies are assessing future climate change risks and scenarios to understand potential future demand and how to plan and adapt to potential changes. Transpower are understood to be assessing climate change risk to transmission assets, such as</w:t>
      </w:r>
      <w:r w:rsidR="0069572C">
        <w:t> </w:t>
      </w:r>
      <w:r w:rsidRPr="00D66195">
        <w:t>substations, and are also looking at future demand scenarios and management options. Engagement for the NCCRA revealed limited information on adaptation actions</w:t>
      </w:r>
      <w:r>
        <w:t xml:space="preserve"> </w:t>
      </w:r>
      <w:r w:rsidRPr="00D66195">
        <w:t>planned or underway for distribution infrastructure in relation to this risk.</w:t>
      </w:r>
    </w:p>
    <w:p w14:paraId="569FCB37" w14:textId="7110D283" w:rsidR="00344CD6" w:rsidRPr="00D66195" w:rsidRDefault="000E3051" w:rsidP="00D92EB9">
      <w:pPr>
        <w:pStyle w:val="Tableheading2"/>
      </w:pPr>
      <w:bookmarkStart w:id="670" w:name="_Toc45391938"/>
      <w:r w:rsidRPr="00E801EE">
        <w:t>B8 Risks to electricity infrastructure</w:t>
      </w:r>
      <w:r w:rsidR="00344CD6" w:rsidRPr="00D52C19">
        <w:rPr>
          <w:lang w:eastAsia="en-AU"/>
        </w:rPr>
        <w:t xml:space="preserve">: </w:t>
      </w:r>
      <w:r w:rsidR="00D92EB9">
        <w:rPr>
          <w:lang w:eastAsia="en-AU"/>
        </w:rPr>
        <w:t>U</w:t>
      </w:r>
      <w:r w:rsidR="00344CD6" w:rsidRPr="00D52C19">
        <w:rPr>
          <w:lang w:eastAsia="en-AU"/>
        </w:rPr>
        <w:t>rgency profile</w:t>
      </w:r>
      <w:bookmarkEnd w:id="670"/>
    </w:p>
    <w:tbl>
      <w:tblPr>
        <w:tblW w:w="8528" w:type="dxa"/>
        <w:tblInd w:w="85"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850"/>
        <w:gridCol w:w="993"/>
        <w:gridCol w:w="1134"/>
        <w:gridCol w:w="1001"/>
        <w:gridCol w:w="700"/>
        <w:gridCol w:w="708"/>
        <w:gridCol w:w="709"/>
        <w:gridCol w:w="425"/>
        <w:gridCol w:w="23"/>
      </w:tblGrid>
      <w:tr w:rsidR="00344CD6" w:rsidRPr="00CD437B" w14:paraId="08CAF778" w14:textId="77777777" w:rsidTr="00344CD6">
        <w:trPr>
          <w:gridBefore w:val="1"/>
          <w:wBefore w:w="23" w:type="dxa"/>
        </w:trPr>
        <w:tc>
          <w:tcPr>
            <w:tcW w:w="8505" w:type="dxa"/>
            <w:gridSpan w:val="10"/>
            <w:shd w:val="clear" w:color="auto" w:fill="0F7B7D"/>
          </w:tcPr>
          <w:p w14:paraId="4B43F2EB" w14:textId="1BB1E7C3" w:rsidR="00344CD6" w:rsidRPr="00CD437B" w:rsidRDefault="000E3051" w:rsidP="00756486">
            <w:pPr>
              <w:pStyle w:val="TableTextbold"/>
              <w:keepNext/>
              <w:rPr>
                <w:color w:val="FFFFFF" w:themeColor="background1"/>
              </w:rPr>
            </w:pPr>
            <w:r w:rsidRPr="00CD437B">
              <w:rPr>
                <w:color w:val="FFFFFF" w:themeColor="background1"/>
              </w:rPr>
              <w:t>B8 Risks to electricity infrastructure</w:t>
            </w:r>
            <w:r w:rsidR="00D92EB9">
              <w:rPr>
                <w:color w:val="FFFFFF" w:themeColor="background1"/>
              </w:rPr>
              <w:t>:</w:t>
            </w:r>
            <w:r w:rsidRPr="00CD437B">
              <w:rPr>
                <w:color w:val="FFFFFF" w:themeColor="background1"/>
              </w:rPr>
              <w:t xml:space="preserve"> </w:t>
            </w:r>
            <w:r w:rsidR="00D92EB9">
              <w:rPr>
                <w:color w:val="FFFFFF" w:themeColor="background1"/>
              </w:rPr>
              <w:t>U</w:t>
            </w:r>
            <w:r w:rsidR="00344CD6" w:rsidRPr="00CD437B">
              <w:rPr>
                <w:color w:val="FFFFFF" w:themeColor="background1"/>
              </w:rPr>
              <w:t>rgency profile</w:t>
            </w:r>
          </w:p>
        </w:tc>
      </w:tr>
      <w:tr w:rsidR="00344CD6" w:rsidRPr="005D6D89" w14:paraId="3F76EF34" w14:textId="77777777" w:rsidTr="00344CD6">
        <w:trPr>
          <w:gridBefore w:val="1"/>
          <w:wBefore w:w="23" w:type="dxa"/>
        </w:trPr>
        <w:tc>
          <w:tcPr>
            <w:tcW w:w="1962" w:type="dxa"/>
            <w:shd w:val="clear" w:color="auto" w:fill="FFFFFF" w:themeFill="background1"/>
            <w:vAlign w:val="bottom"/>
          </w:tcPr>
          <w:p w14:paraId="6D845EC1" w14:textId="77777777" w:rsidR="00344CD6" w:rsidRPr="003F0A2D" w:rsidRDefault="00344CD6" w:rsidP="00756486">
            <w:pPr>
              <w:pStyle w:val="TableTextbold"/>
              <w:keepNext/>
              <w:spacing w:before="40" w:after="40"/>
            </w:pPr>
            <w:r w:rsidRPr="003F0A2D">
              <w:t>Urgency category</w:t>
            </w:r>
          </w:p>
        </w:tc>
        <w:tc>
          <w:tcPr>
            <w:tcW w:w="1843" w:type="dxa"/>
            <w:gridSpan w:val="2"/>
            <w:vAlign w:val="bottom"/>
          </w:tcPr>
          <w:p w14:paraId="0A33F9BE" w14:textId="77777777" w:rsidR="00344CD6" w:rsidRPr="003350E2" w:rsidRDefault="00344CD6" w:rsidP="00756486">
            <w:pPr>
              <w:pStyle w:val="TableTextbold"/>
              <w:keepNext/>
              <w:spacing w:before="40" w:after="40"/>
            </w:pPr>
            <w:r w:rsidRPr="003350E2">
              <w:t>Proportion of urgency</w:t>
            </w:r>
          </w:p>
        </w:tc>
        <w:tc>
          <w:tcPr>
            <w:tcW w:w="4700" w:type="dxa"/>
            <w:gridSpan w:val="7"/>
            <w:vAlign w:val="bottom"/>
          </w:tcPr>
          <w:p w14:paraId="0700A998" w14:textId="77777777" w:rsidR="00344CD6" w:rsidRPr="005D6D89" w:rsidRDefault="00344CD6" w:rsidP="00756486">
            <w:pPr>
              <w:pStyle w:val="TableTextbold"/>
              <w:keepNext/>
              <w:spacing w:before="40" w:after="40"/>
            </w:pPr>
            <w:r w:rsidRPr="005D6D89">
              <w:t>Description of actions</w:t>
            </w:r>
          </w:p>
        </w:tc>
      </w:tr>
      <w:tr w:rsidR="007220FD" w:rsidRPr="00172E5A" w14:paraId="1FAFB27A" w14:textId="77777777" w:rsidTr="00344CD6">
        <w:tblPrEx>
          <w:tblCellMar>
            <w:left w:w="108" w:type="dxa"/>
            <w:right w:w="108" w:type="dxa"/>
          </w:tblCellMar>
        </w:tblPrEx>
        <w:trPr>
          <w:gridAfter w:val="1"/>
          <w:wAfter w:w="23" w:type="dxa"/>
        </w:trPr>
        <w:tc>
          <w:tcPr>
            <w:tcW w:w="1985" w:type="dxa"/>
            <w:gridSpan w:val="2"/>
            <w:shd w:val="clear" w:color="auto" w:fill="FFFFFF" w:themeFill="background1"/>
            <w:hideMark/>
          </w:tcPr>
          <w:p w14:paraId="50C38691" w14:textId="77777777" w:rsidR="007220FD" w:rsidRPr="00172E5A" w:rsidRDefault="007220FD" w:rsidP="00172E5A">
            <w:pPr>
              <w:pStyle w:val="TableText"/>
              <w:rPr>
                <w:b/>
                <w:bCs/>
              </w:rPr>
            </w:pPr>
            <w:r w:rsidRPr="00172E5A">
              <w:rPr>
                <w:b/>
                <w:bCs/>
              </w:rPr>
              <w:t>More action needed</w:t>
            </w:r>
          </w:p>
        </w:tc>
        <w:tc>
          <w:tcPr>
            <w:tcW w:w="1843" w:type="dxa"/>
            <w:gridSpan w:val="2"/>
          </w:tcPr>
          <w:p w14:paraId="780E38FF" w14:textId="77777777" w:rsidR="007220FD" w:rsidRPr="00172E5A" w:rsidRDefault="007220FD" w:rsidP="00673FEF">
            <w:pPr>
              <w:pStyle w:val="TableText"/>
              <w:jc w:val="center"/>
            </w:pPr>
          </w:p>
        </w:tc>
        <w:tc>
          <w:tcPr>
            <w:tcW w:w="4677" w:type="dxa"/>
            <w:gridSpan w:val="6"/>
          </w:tcPr>
          <w:p w14:paraId="54AD840C" w14:textId="77777777" w:rsidR="007220FD" w:rsidRPr="00172E5A" w:rsidRDefault="007220FD" w:rsidP="00172E5A">
            <w:pPr>
              <w:pStyle w:val="TableText"/>
            </w:pPr>
          </w:p>
        </w:tc>
      </w:tr>
      <w:tr w:rsidR="007220FD" w:rsidRPr="00172E5A" w14:paraId="312C4AE4" w14:textId="77777777" w:rsidTr="00344CD6">
        <w:tblPrEx>
          <w:tblCellMar>
            <w:left w:w="108" w:type="dxa"/>
            <w:right w:w="108" w:type="dxa"/>
          </w:tblCellMar>
        </w:tblPrEx>
        <w:trPr>
          <w:gridAfter w:val="1"/>
          <w:wAfter w:w="23" w:type="dxa"/>
        </w:trPr>
        <w:tc>
          <w:tcPr>
            <w:tcW w:w="1985" w:type="dxa"/>
            <w:gridSpan w:val="2"/>
            <w:shd w:val="clear" w:color="auto" w:fill="FFFFFF" w:themeFill="background1"/>
            <w:hideMark/>
          </w:tcPr>
          <w:p w14:paraId="325EBE4C" w14:textId="77777777" w:rsidR="007220FD" w:rsidRPr="00172E5A" w:rsidRDefault="007220FD" w:rsidP="00172E5A">
            <w:pPr>
              <w:pStyle w:val="TableText"/>
              <w:rPr>
                <w:b/>
                <w:bCs/>
                <w:highlight w:val="yellow"/>
              </w:rPr>
            </w:pPr>
            <w:r w:rsidRPr="00172E5A">
              <w:rPr>
                <w:b/>
                <w:bCs/>
              </w:rPr>
              <w:t>Research priority</w:t>
            </w:r>
          </w:p>
        </w:tc>
        <w:tc>
          <w:tcPr>
            <w:tcW w:w="1843" w:type="dxa"/>
            <w:gridSpan w:val="2"/>
          </w:tcPr>
          <w:p w14:paraId="77B74A7D" w14:textId="77777777" w:rsidR="007220FD" w:rsidRPr="00172E5A" w:rsidRDefault="007220FD" w:rsidP="00673FEF">
            <w:pPr>
              <w:pStyle w:val="TableText"/>
              <w:jc w:val="center"/>
            </w:pPr>
            <w:r w:rsidRPr="00172E5A">
              <w:t>20</w:t>
            </w:r>
          </w:p>
        </w:tc>
        <w:tc>
          <w:tcPr>
            <w:tcW w:w="4677" w:type="dxa"/>
            <w:gridSpan w:val="6"/>
          </w:tcPr>
          <w:p w14:paraId="4DB1984B" w14:textId="18286B72" w:rsidR="007220FD" w:rsidRPr="00172E5A" w:rsidRDefault="007220FD" w:rsidP="00FE07BF">
            <w:pPr>
              <w:pStyle w:val="TableText"/>
            </w:pPr>
            <w:r w:rsidRPr="00172E5A">
              <w:t>Further knowledge and understanding is needed of physical climate change risks to transmission and distribution networks. Research on impacts of changing demand on generation, transmission and distribution is also a priority.</w:t>
            </w:r>
          </w:p>
        </w:tc>
      </w:tr>
      <w:tr w:rsidR="007220FD" w:rsidRPr="00172E5A" w14:paraId="23E39CFF" w14:textId="77777777" w:rsidTr="00344CD6">
        <w:tblPrEx>
          <w:tblCellMar>
            <w:left w:w="108" w:type="dxa"/>
            <w:right w:w="108" w:type="dxa"/>
          </w:tblCellMar>
        </w:tblPrEx>
        <w:trPr>
          <w:gridAfter w:val="1"/>
          <w:wAfter w:w="23" w:type="dxa"/>
        </w:trPr>
        <w:tc>
          <w:tcPr>
            <w:tcW w:w="1985" w:type="dxa"/>
            <w:gridSpan w:val="2"/>
            <w:shd w:val="clear" w:color="auto" w:fill="FFFFFF" w:themeFill="background1"/>
            <w:hideMark/>
          </w:tcPr>
          <w:p w14:paraId="0B41D7E9" w14:textId="77777777" w:rsidR="007220FD" w:rsidRPr="00172E5A" w:rsidRDefault="007220FD" w:rsidP="00172E5A">
            <w:pPr>
              <w:pStyle w:val="TableText"/>
              <w:rPr>
                <w:b/>
                <w:bCs/>
              </w:rPr>
            </w:pPr>
            <w:r w:rsidRPr="00172E5A">
              <w:rPr>
                <w:b/>
                <w:bCs/>
              </w:rPr>
              <w:t>Sustain current action</w:t>
            </w:r>
          </w:p>
        </w:tc>
        <w:tc>
          <w:tcPr>
            <w:tcW w:w="1843" w:type="dxa"/>
            <w:gridSpan w:val="2"/>
          </w:tcPr>
          <w:p w14:paraId="7804B944" w14:textId="77777777" w:rsidR="007220FD" w:rsidRPr="00172E5A" w:rsidRDefault="007220FD" w:rsidP="00673FEF">
            <w:pPr>
              <w:pStyle w:val="TableText"/>
              <w:jc w:val="center"/>
            </w:pPr>
            <w:r w:rsidRPr="00172E5A">
              <w:t>80</w:t>
            </w:r>
          </w:p>
        </w:tc>
        <w:tc>
          <w:tcPr>
            <w:tcW w:w="4677" w:type="dxa"/>
            <w:gridSpan w:val="6"/>
          </w:tcPr>
          <w:p w14:paraId="68446BAC" w14:textId="67F37A66" w:rsidR="007220FD" w:rsidRPr="00172E5A" w:rsidRDefault="007220FD" w:rsidP="00FE07BF">
            <w:pPr>
              <w:pStyle w:val="TableText"/>
            </w:pPr>
            <w:r w:rsidRPr="00172E5A">
              <w:t xml:space="preserve">Existing research has provided good knowledge to risks associated with climate change at an organisational level. </w:t>
            </w:r>
          </w:p>
        </w:tc>
      </w:tr>
      <w:tr w:rsidR="007220FD" w:rsidRPr="00172E5A" w14:paraId="11F9AC75" w14:textId="77777777" w:rsidTr="00673FEF">
        <w:tblPrEx>
          <w:tblCellMar>
            <w:left w:w="108" w:type="dxa"/>
            <w:right w:w="108" w:type="dxa"/>
          </w:tblCellMar>
        </w:tblPrEx>
        <w:trPr>
          <w:gridAfter w:val="1"/>
          <w:wAfter w:w="23" w:type="dxa"/>
        </w:trPr>
        <w:tc>
          <w:tcPr>
            <w:tcW w:w="1985" w:type="dxa"/>
            <w:gridSpan w:val="2"/>
            <w:tcBorders>
              <w:bottom w:val="single" w:sz="8" w:space="0" w:color="0F7B7D"/>
            </w:tcBorders>
            <w:shd w:val="clear" w:color="auto" w:fill="FFFFFF" w:themeFill="background1"/>
            <w:hideMark/>
          </w:tcPr>
          <w:p w14:paraId="6E0AB19C" w14:textId="77777777" w:rsidR="007220FD" w:rsidRPr="00172E5A" w:rsidRDefault="007220FD" w:rsidP="00172E5A">
            <w:pPr>
              <w:pStyle w:val="TableText"/>
              <w:rPr>
                <w:b/>
                <w:bCs/>
              </w:rPr>
            </w:pPr>
            <w:r w:rsidRPr="00172E5A">
              <w:rPr>
                <w:b/>
                <w:bCs/>
              </w:rPr>
              <w:t xml:space="preserve">Watching brief </w:t>
            </w:r>
          </w:p>
        </w:tc>
        <w:tc>
          <w:tcPr>
            <w:tcW w:w="1843" w:type="dxa"/>
            <w:gridSpan w:val="2"/>
            <w:tcBorders>
              <w:bottom w:val="single" w:sz="8" w:space="0" w:color="0F7B7D"/>
            </w:tcBorders>
          </w:tcPr>
          <w:p w14:paraId="2B4C98BF" w14:textId="77777777" w:rsidR="007220FD" w:rsidRPr="00172E5A" w:rsidRDefault="007220FD" w:rsidP="00673FEF">
            <w:pPr>
              <w:pStyle w:val="TableText"/>
              <w:jc w:val="center"/>
            </w:pPr>
          </w:p>
        </w:tc>
        <w:tc>
          <w:tcPr>
            <w:tcW w:w="4677" w:type="dxa"/>
            <w:gridSpan w:val="6"/>
            <w:tcBorders>
              <w:bottom w:val="single" w:sz="8" w:space="0" w:color="0F7B7D"/>
            </w:tcBorders>
          </w:tcPr>
          <w:p w14:paraId="348CA098" w14:textId="77777777" w:rsidR="007220FD" w:rsidRPr="00172E5A" w:rsidRDefault="007220FD" w:rsidP="00172E5A">
            <w:pPr>
              <w:pStyle w:val="TableText"/>
            </w:pPr>
          </w:p>
        </w:tc>
      </w:tr>
      <w:tr w:rsidR="00673FEF" w:rsidRPr="00172E5A" w14:paraId="2CB2D49F" w14:textId="77777777" w:rsidTr="00673FEF">
        <w:tblPrEx>
          <w:tblCellMar>
            <w:left w:w="108" w:type="dxa"/>
            <w:right w:w="108" w:type="dxa"/>
          </w:tblCellMar>
        </w:tblPrEx>
        <w:trPr>
          <w:gridAfter w:val="1"/>
          <w:wAfter w:w="23" w:type="dxa"/>
        </w:trPr>
        <w:tc>
          <w:tcPr>
            <w:tcW w:w="1985" w:type="dxa"/>
            <w:gridSpan w:val="2"/>
            <w:tcBorders>
              <w:top w:val="single" w:sz="8" w:space="0" w:color="0F7B7D"/>
            </w:tcBorders>
            <w:shd w:val="clear" w:color="auto" w:fill="0F7B7D"/>
          </w:tcPr>
          <w:p w14:paraId="3259B1B0" w14:textId="77777777" w:rsidR="007220FD" w:rsidRPr="00172E5A" w:rsidRDefault="007220FD" w:rsidP="00172E5A">
            <w:pPr>
              <w:pStyle w:val="TableText"/>
              <w:rPr>
                <w:b/>
                <w:bCs/>
                <w:color w:val="FFFFFF" w:themeColor="background1"/>
              </w:rPr>
            </w:pPr>
            <w:r w:rsidRPr="00172E5A">
              <w:rPr>
                <w:b/>
                <w:bCs/>
                <w:color w:val="FFFFFF" w:themeColor="background1"/>
              </w:rPr>
              <w:t xml:space="preserve">Adaptation urgency </w:t>
            </w:r>
          </w:p>
        </w:tc>
        <w:tc>
          <w:tcPr>
            <w:tcW w:w="1843" w:type="dxa"/>
            <w:gridSpan w:val="2"/>
            <w:tcBorders>
              <w:top w:val="single" w:sz="8" w:space="0" w:color="0F7B7D"/>
            </w:tcBorders>
            <w:shd w:val="clear" w:color="auto" w:fill="auto"/>
          </w:tcPr>
          <w:p w14:paraId="360274B8" w14:textId="77777777" w:rsidR="007220FD" w:rsidRPr="00172E5A" w:rsidRDefault="007220FD" w:rsidP="00673FEF">
            <w:pPr>
              <w:pStyle w:val="TableText"/>
              <w:jc w:val="center"/>
            </w:pPr>
            <w:r w:rsidRPr="00172E5A">
              <w:t>55</w:t>
            </w:r>
          </w:p>
        </w:tc>
        <w:tc>
          <w:tcPr>
            <w:tcW w:w="1134" w:type="dxa"/>
            <w:tcBorders>
              <w:top w:val="single" w:sz="8" w:space="0" w:color="0F7B7D"/>
            </w:tcBorders>
            <w:shd w:val="clear" w:color="auto" w:fill="0F7B7D"/>
          </w:tcPr>
          <w:p w14:paraId="17449123" w14:textId="77777777" w:rsidR="007220FD" w:rsidRPr="00172E5A" w:rsidRDefault="007220FD" w:rsidP="00172E5A">
            <w:pPr>
              <w:pStyle w:val="TableText"/>
              <w:rPr>
                <w:b/>
                <w:bCs/>
                <w:color w:val="FFFFFF" w:themeColor="background1"/>
              </w:rPr>
            </w:pPr>
            <w:r w:rsidRPr="00172E5A">
              <w:rPr>
                <w:b/>
                <w:bCs/>
                <w:color w:val="FFFFFF" w:themeColor="background1"/>
              </w:rPr>
              <w:t xml:space="preserve">Confidence </w:t>
            </w:r>
          </w:p>
        </w:tc>
        <w:tc>
          <w:tcPr>
            <w:tcW w:w="3543" w:type="dxa"/>
            <w:gridSpan w:val="5"/>
            <w:tcBorders>
              <w:top w:val="single" w:sz="8" w:space="0" w:color="0F7B7D"/>
            </w:tcBorders>
          </w:tcPr>
          <w:p w14:paraId="3C809A78" w14:textId="77777777" w:rsidR="007220FD" w:rsidRPr="00172E5A" w:rsidRDefault="007220FD" w:rsidP="00172E5A">
            <w:pPr>
              <w:pStyle w:val="TableText"/>
            </w:pPr>
            <w:r w:rsidRPr="00172E5A">
              <w:t>High agreement, medium evidence</w:t>
            </w:r>
          </w:p>
        </w:tc>
      </w:tr>
      <w:tr w:rsidR="00172E5A" w:rsidRPr="00172E5A" w14:paraId="1B7AA573" w14:textId="77777777" w:rsidTr="00673FEF">
        <w:tblPrEx>
          <w:tblCellMar>
            <w:left w:w="108" w:type="dxa"/>
            <w:right w:w="108" w:type="dxa"/>
          </w:tblCellMar>
        </w:tblPrEx>
        <w:trPr>
          <w:gridAfter w:val="1"/>
          <w:wAfter w:w="23" w:type="dxa"/>
        </w:trPr>
        <w:tc>
          <w:tcPr>
            <w:tcW w:w="1985" w:type="dxa"/>
            <w:gridSpan w:val="2"/>
            <w:shd w:val="clear" w:color="auto" w:fill="0F7B7D"/>
          </w:tcPr>
          <w:p w14:paraId="6393A83C" w14:textId="77777777" w:rsidR="007220FD" w:rsidRPr="00172E5A" w:rsidRDefault="007220FD" w:rsidP="00172E5A">
            <w:pPr>
              <w:pStyle w:val="TableText"/>
              <w:rPr>
                <w:b/>
                <w:bCs/>
                <w:color w:val="FFFFFF" w:themeColor="background1"/>
                <w:highlight w:val="yellow"/>
              </w:rPr>
            </w:pPr>
            <w:r w:rsidRPr="00172E5A">
              <w:rPr>
                <w:b/>
                <w:bCs/>
                <w:color w:val="FFFFFF" w:themeColor="background1"/>
              </w:rPr>
              <w:t xml:space="preserve">Consequence </w:t>
            </w:r>
          </w:p>
        </w:tc>
        <w:tc>
          <w:tcPr>
            <w:tcW w:w="850" w:type="dxa"/>
            <w:shd w:val="clear" w:color="auto" w:fill="0F7B7D"/>
          </w:tcPr>
          <w:p w14:paraId="32A9E2C9" w14:textId="77777777" w:rsidR="007220FD" w:rsidRPr="00172E5A" w:rsidRDefault="007220FD" w:rsidP="00172E5A">
            <w:pPr>
              <w:pStyle w:val="TableText"/>
              <w:rPr>
                <w:color w:val="FFFFFF" w:themeColor="background1"/>
              </w:rPr>
            </w:pPr>
            <w:r w:rsidRPr="00172E5A">
              <w:rPr>
                <w:color w:val="FFFFFF" w:themeColor="background1"/>
              </w:rPr>
              <w:t>Now</w:t>
            </w:r>
          </w:p>
        </w:tc>
        <w:tc>
          <w:tcPr>
            <w:tcW w:w="993" w:type="dxa"/>
          </w:tcPr>
          <w:p w14:paraId="3A6DFC75" w14:textId="77777777" w:rsidR="007220FD" w:rsidRPr="00172E5A" w:rsidRDefault="007220FD" w:rsidP="00172E5A">
            <w:pPr>
              <w:pStyle w:val="TableText"/>
            </w:pPr>
            <w:r w:rsidRPr="00172E5A">
              <w:t>Moderate</w:t>
            </w:r>
          </w:p>
        </w:tc>
        <w:tc>
          <w:tcPr>
            <w:tcW w:w="1134" w:type="dxa"/>
            <w:shd w:val="clear" w:color="auto" w:fill="0F7B7D"/>
          </w:tcPr>
          <w:p w14:paraId="287ADA44" w14:textId="77777777" w:rsidR="007220FD" w:rsidRPr="00172E5A" w:rsidRDefault="007220FD" w:rsidP="00172E5A">
            <w:pPr>
              <w:pStyle w:val="TableText"/>
              <w:rPr>
                <w:color w:val="FFFFFF" w:themeColor="background1"/>
              </w:rPr>
            </w:pPr>
            <w:r w:rsidRPr="00172E5A">
              <w:rPr>
                <w:color w:val="FFFFFF" w:themeColor="background1"/>
              </w:rPr>
              <w:t>2050</w:t>
            </w:r>
          </w:p>
        </w:tc>
        <w:tc>
          <w:tcPr>
            <w:tcW w:w="1001" w:type="dxa"/>
          </w:tcPr>
          <w:p w14:paraId="0C141A4E" w14:textId="77777777" w:rsidR="007220FD" w:rsidRPr="00172E5A" w:rsidRDefault="007220FD" w:rsidP="00172E5A">
            <w:pPr>
              <w:pStyle w:val="TableText"/>
            </w:pPr>
            <w:r w:rsidRPr="00172E5A">
              <w:t>Moderate</w:t>
            </w:r>
          </w:p>
        </w:tc>
        <w:tc>
          <w:tcPr>
            <w:tcW w:w="700" w:type="dxa"/>
            <w:shd w:val="clear" w:color="auto" w:fill="0F7B7D"/>
          </w:tcPr>
          <w:p w14:paraId="7A41CD44" w14:textId="77777777" w:rsidR="007220FD" w:rsidRPr="00172E5A" w:rsidRDefault="007220FD" w:rsidP="00172E5A">
            <w:pPr>
              <w:pStyle w:val="TableText"/>
              <w:rPr>
                <w:color w:val="FFFFFF" w:themeColor="background1"/>
              </w:rPr>
            </w:pPr>
            <w:r w:rsidRPr="00172E5A">
              <w:rPr>
                <w:color w:val="FFFFFF" w:themeColor="background1"/>
              </w:rPr>
              <w:t>2100</w:t>
            </w:r>
          </w:p>
        </w:tc>
        <w:tc>
          <w:tcPr>
            <w:tcW w:w="708" w:type="dxa"/>
          </w:tcPr>
          <w:p w14:paraId="496CACFA" w14:textId="77777777" w:rsidR="007220FD" w:rsidRPr="00172E5A" w:rsidRDefault="007220FD" w:rsidP="00172E5A">
            <w:pPr>
              <w:pStyle w:val="TableText"/>
            </w:pPr>
            <w:r w:rsidRPr="00172E5A">
              <w:t>Major</w:t>
            </w:r>
          </w:p>
        </w:tc>
        <w:tc>
          <w:tcPr>
            <w:tcW w:w="709" w:type="dxa"/>
            <w:shd w:val="clear" w:color="auto" w:fill="0F7B7D"/>
          </w:tcPr>
          <w:p w14:paraId="6934D5A6" w14:textId="77777777" w:rsidR="007220FD" w:rsidRPr="00172E5A" w:rsidRDefault="007220FD" w:rsidP="00172E5A">
            <w:pPr>
              <w:pStyle w:val="TableText"/>
              <w:rPr>
                <w:color w:val="FFFFFF" w:themeColor="background1"/>
              </w:rPr>
            </w:pPr>
            <w:r w:rsidRPr="00172E5A">
              <w:rPr>
                <w:color w:val="FFFFFF" w:themeColor="background1"/>
              </w:rPr>
              <w:t xml:space="preserve">2150 </w:t>
            </w:r>
          </w:p>
        </w:tc>
        <w:tc>
          <w:tcPr>
            <w:tcW w:w="425" w:type="dxa"/>
          </w:tcPr>
          <w:p w14:paraId="2AF5318D" w14:textId="77777777" w:rsidR="007220FD" w:rsidRPr="00172E5A" w:rsidRDefault="007220FD" w:rsidP="00172E5A">
            <w:pPr>
              <w:pStyle w:val="TableText"/>
              <w:rPr>
                <w:highlight w:val="yellow"/>
              </w:rPr>
            </w:pPr>
          </w:p>
        </w:tc>
      </w:tr>
    </w:tbl>
    <w:p w14:paraId="4B29DB3C" w14:textId="6C0168DF" w:rsidR="007220FD" w:rsidRPr="00D66195" w:rsidRDefault="007220FD" w:rsidP="00554444">
      <w:pPr>
        <w:pStyle w:val="Heading3"/>
        <w:numPr>
          <w:ilvl w:val="0"/>
          <w:numId w:val="39"/>
        </w:numPr>
        <w:spacing w:before="400"/>
      </w:pPr>
      <w:bookmarkStart w:id="671" w:name="_Toc37404127"/>
      <w:bookmarkStart w:id="672" w:name="_Toc40302913"/>
      <w:r w:rsidRPr="00D66195">
        <w:t>B01 Opportunity for reduction in winter heating demand due</w:t>
      </w:r>
      <w:r w:rsidR="006415BB">
        <w:t> </w:t>
      </w:r>
      <w:r w:rsidRPr="00D66195">
        <w:t>to</w:t>
      </w:r>
      <w:r w:rsidR="006415BB">
        <w:t> </w:t>
      </w:r>
      <w:r w:rsidRPr="00D66195">
        <w:t>warmer temperatures</w:t>
      </w:r>
      <w:bookmarkEnd w:id="671"/>
      <w:bookmarkEnd w:id="672"/>
    </w:p>
    <w:p w14:paraId="1FCC57F4" w14:textId="77777777" w:rsidR="007220FD" w:rsidRDefault="007220FD" w:rsidP="006415BB">
      <w:pPr>
        <w:pStyle w:val="BodyText"/>
      </w:pPr>
      <w:r w:rsidRPr="00D66195">
        <w:t>Households in New Zealand typically use about 15 per cent of their energy on space heating and 27 per cent on water heating (Electricity Authority</w:t>
      </w:r>
      <w:r>
        <w:t>,</w:t>
      </w:r>
      <w:r w:rsidRPr="00D66195">
        <w:t xml:space="preserve"> 2018). Energy use in New Zealand is significantly higher in winter (June to August) (Electricity Authority</w:t>
      </w:r>
      <w:r>
        <w:t>,</w:t>
      </w:r>
      <w:r w:rsidRPr="00D66195">
        <w:t xml:space="preserve"> 2018). </w:t>
      </w:r>
    </w:p>
    <w:p w14:paraId="7D56E63B" w14:textId="77777777" w:rsidR="007220FD" w:rsidRPr="00D66195" w:rsidRDefault="007220FD" w:rsidP="006415BB">
      <w:pPr>
        <w:pStyle w:val="BodyText"/>
      </w:pPr>
      <w:r w:rsidRPr="00D66195">
        <w:t>About a quarter of New Zealand households are estimated to be in fuel poverty (Howden-Chapman et al, 2012). Average indoor temperatures are cold by international standards</w:t>
      </w:r>
      <w:r>
        <w:t>,</w:t>
      </w:r>
      <w:r w:rsidRPr="00D66195">
        <w:t xml:space="preserve"> and</w:t>
      </w:r>
      <w:r w:rsidR="006415BB">
        <w:t> </w:t>
      </w:r>
      <w:r w:rsidRPr="00D66195">
        <w:t>occupants regularly report they are cold because they cannot afford to heat their houses</w:t>
      </w:r>
      <w:r w:rsidR="00E318ED">
        <w:t> </w:t>
      </w:r>
      <w:r w:rsidRPr="00D66195">
        <w:t>(</w:t>
      </w:r>
      <w:bookmarkStart w:id="673" w:name="_Hlk40296617"/>
      <w:r w:rsidRPr="00D66195">
        <w:t>Howden-Chapman et al, 2012</w:t>
      </w:r>
      <w:bookmarkEnd w:id="673"/>
      <w:r w:rsidRPr="00D66195">
        <w:t xml:space="preserve">). </w:t>
      </w:r>
    </w:p>
    <w:p w14:paraId="09CB674A" w14:textId="6D4927BC" w:rsidR="007220FD" w:rsidRDefault="007220FD" w:rsidP="006415BB">
      <w:pPr>
        <w:pStyle w:val="BodyText"/>
      </w:pPr>
      <w:r w:rsidRPr="00D66195">
        <w:t xml:space="preserve">Fuel poverty is thought to be a factor in </w:t>
      </w:r>
      <w:r w:rsidRPr="00504734">
        <w:t>New Zealand</w:t>
      </w:r>
      <w:r w:rsidRPr="00D66195">
        <w:t>'s high rate of excess winter mortality (16</w:t>
      </w:r>
      <w:r w:rsidR="006415BB">
        <w:t> </w:t>
      </w:r>
      <w:r w:rsidRPr="00D66195">
        <w:t>per cent) and excess winter hospitalisations (8 per cent) (Howden-Chapman et al, 2012). Warmer winters and fewer frosts due to climate change could reduc</w:t>
      </w:r>
      <w:r>
        <w:t>e</w:t>
      </w:r>
      <w:r w:rsidRPr="00D66195">
        <w:t xml:space="preserve"> demand for winter heating (</w:t>
      </w:r>
      <w:r>
        <w:t>Ministry for the Environment</w:t>
      </w:r>
      <w:r w:rsidRPr="00D66195">
        <w:t>, 2017c). This could lead to lower costs and reduced stress for those who cannot afford electricity. However, the effects of warmer winters on heating demand and fuel poverty are complex to predict</w:t>
      </w:r>
      <w:r>
        <w:t>,</w:t>
      </w:r>
      <w:r w:rsidRPr="00D66195">
        <w:t xml:space="preserve"> as non-climat</w:t>
      </w:r>
      <w:r>
        <w:t>e</w:t>
      </w:r>
      <w:r w:rsidRPr="00D66195">
        <w:t xml:space="preserve"> factors, such as </w:t>
      </w:r>
      <w:r w:rsidRPr="00D66195">
        <w:lastRenderedPageBreak/>
        <w:t>future</w:t>
      </w:r>
      <w:r w:rsidR="006415BB">
        <w:t> </w:t>
      </w:r>
      <w:r w:rsidRPr="00D66195">
        <w:t>energy policy, prices and housing quality</w:t>
      </w:r>
      <w:r>
        <w:t>,</w:t>
      </w:r>
      <w:r w:rsidRPr="00D66195">
        <w:t xml:space="preserve"> are also important considerations. Further, this reduction could be offset by increased air conditioning use in summer.</w:t>
      </w:r>
    </w:p>
    <w:p w14:paraId="5B462D1D" w14:textId="4DC702F6" w:rsidR="005B34F7" w:rsidRPr="00D66195" w:rsidRDefault="005B34F7" w:rsidP="00D92EB9">
      <w:pPr>
        <w:pStyle w:val="Tableheading2"/>
      </w:pPr>
      <w:bookmarkStart w:id="674" w:name="_Toc45391939"/>
      <w:r w:rsidRPr="00D66195">
        <w:t>B01 Opportunity for reduction in winter heating demand</w:t>
      </w:r>
      <w:r w:rsidRPr="00D52C19">
        <w:rPr>
          <w:lang w:eastAsia="en-AU"/>
        </w:rPr>
        <w:t xml:space="preserve">: </w:t>
      </w:r>
      <w:r w:rsidR="00D92EB9">
        <w:rPr>
          <w:lang w:eastAsia="en-AU"/>
        </w:rPr>
        <w:t>O</w:t>
      </w:r>
      <w:r w:rsidRPr="005B34F7">
        <w:rPr>
          <w:lang w:eastAsia="en-AU"/>
        </w:rPr>
        <w:t xml:space="preserve">pportunity </w:t>
      </w:r>
      <w:r w:rsidRPr="00D52C19">
        <w:rPr>
          <w:lang w:eastAsia="en-AU"/>
        </w:rPr>
        <w:t>urgency profile</w:t>
      </w:r>
      <w:bookmarkEnd w:id="674"/>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1843"/>
        <w:gridCol w:w="1227"/>
        <w:gridCol w:w="3450"/>
        <w:gridCol w:w="23"/>
      </w:tblGrid>
      <w:tr w:rsidR="00B373FE" w:rsidRPr="00B373FE" w14:paraId="0EBBDE23" w14:textId="77777777" w:rsidTr="00CD437B">
        <w:trPr>
          <w:gridBefore w:val="1"/>
          <w:wBefore w:w="23" w:type="dxa"/>
        </w:trPr>
        <w:tc>
          <w:tcPr>
            <w:tcW w:w="8505" w:type="dxa"/>
            <w:gridSpan w:val="5"/>
            <w:shd w:val="clear" w:color="auto" w:fill="0F7B7D"/>
          </w:tcPr>
          <w:p w14:paraId="2E3DAA52" w14:textId="667961CB" w:rsidR="005B34F7" w:rsidRPr="00B373FE" w:rsidRDefault="005B34F7" w:rsidP="00756486">
            <w:pPr>
              <w:pStyle w:val="TableTextbold"/>
              <w:keepNext/>
              <w:rPr>
                <w:color w:val="FFFFFF" w:themeColor="background1"/>
              </w:rPr>
            </w:pPr>
            <w:r w:rsidRPr="00B373FE">
              <w:rPr>
                <w:color w:val="FFFFFF" w:themeColor="background1"/>
              </w:rPr>
              <w:t>B01 Opportunity for reduction in winter heating demand</w:t>
            </w:r>
            <w:r w:rsidR="00D92EB9">
              <w:rPr>
                <w:color w:val="FFFFFF" w:themeColor="background1"/>
              </w:rPr>
              <w:t>:</w:t>
            </w:r>
            <w:r w:rsidRPr="00B373FE">
              <w:rPr>
                <w:color w:val="FFFFFF" w:themeColor="background1"/>
              </w:rPr>
              <w:t xml:space="preserve"> </w:t>
            </w:r>
            <w:r w:rsidR="00D92EB9">
              <w:rPr>
                <w:color w:val="FFFFFF" w:themeColor="background1"/>
              </w:rPr>
              <w:t>O</w:t>
            </w:r>
            <w:r w:rsidRPr="00B373FE">
              <w:rPr>
                <w:color w:val="FFFFFF" w:themeColor="background1"/>
              </w:rPr>
              <w:t>pportunity urgency profile</w:t>
            </w:r>
          </w:p>
        </w:tc>
      </w:tr>
      <w:tr w:rsidR="005B34F7" w:rsidRPr="005D6D89" w14:paraId="46EA6D3D" w14:textId="77777777" w:rsidTr="00CD437B">
        <w:trPr>
          <w:gridBefore w:val="1"/>
          <w:wBefore w:w="23" w:type="dxa"/>
        </w:trPr>
        <w:tc>
          <w:tcPr>
            <w:tcW w:w="1962" w:type="dxa"/>
            <w:shd w:val="clear" w:color="auto" w:fill="FFFFFF" w:themeFill="background1"/>
            <w:vAlign w:val="bottom"/>
          </w:tcPr>
          <w:p w14:paraId="5845B017" w14:textId="77777777" w:rsidR="005B34F7" w:rsidRPr="003F0A2D" w:rsidRDefault="005B34F7" w:rsidP="00756486">
            <w:pPr>
              <w:pStyle w:val="TableTextbold"/>
              <w:keepNext/>
              <w:spacing w:before="40" w:after="40"/>
            </w:pPr>
            <w:r w:rsidRPr="003F0A2D">
              <w:t>Urgency category</w:t>
            </w:r>
          </w:p>
        </w:tc>
        <w:tc>
          <w:tcPr>
            <w:tcW w:w="1843" w:type="dxa"/>
            <w:vAlign w:val="bottom"/>
          </w:tcPr>
          <w:p w14:paraId="04815839" w14:textId="77777777" w:rsidR="005B34F7" w:rsidRPr="003350E2" w:rsidRDefault="005B34F7" w:rsidP="00756486">
            <w:pPr>
              <w:pStyle w:val="TableTextbold"/>
              <w:keepNext/>
              <w:spacing w:before="40" w:after="40"/>
            </w:pPr>
            <w:r w:rsidRPr="003350E2">
              <w:t>Proportion of urgency</w:t>
            </w:r>
          </w:p>
        </w:tc>
        <w:tc>
          <w:tcPr>
            <w:tcW w:w="4700" w:type="dxa"/>
            <w:gridSpan w:val="3"/>
            <w:vAlign w:val="bottom"/>
          </w:tcPr>
          <w:p w14:paraId="71222B77" w14:textId="77777777" w:rsidR="005B34F7" w:rsidRPr="005D6D89" w:rsidRDefault="005B34F7" w:rsidP="00756486">
            <w:pPr>
              <w:pStyle w:val="TableTextbold"/>
              <w:keepNext/>
              <w:spacing w:before="40" w:after="40"/>
            </w:pPr>
            <w:r w:rsidRPr="005D6D89">
              <w:t>Description of actions</w:t>
            </w:r>
          </w:p>
        </w:tc>
      </w:tr>
      <w:tr w:rsidR="007220FD" w:rsidRPr="00E318ED" w14:paraId="0EF1931A"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2A6DA47D" w14:textId="77777777" w:rsidR="007220FD" w:rsidRPr="00E318ED" w:rsidRDefault="007220FD" w:rsidP="00E318ED">
            <w:pPr>
              <w:pStyle w:val="TableText"/>
              <w:rPr>
                <w:b/>
                <w:bCs/>
              </w:rPr>
            </w:pPr>
            <w:r w:rsidRPr="00E318ED">
              <w:rPr>
                <w:b/>
                <w:bCs/>
              </w:rPr>
              <w:t>More action needed</w:t>
            </w:r>
          </w:p>
        </w:tc>
        <w:tc>
          <w:tcPr>
            <w:tcW w:w="1843" w:type="dxa"/>
          </w:tcPr>
          <w:p w14:paraId="4B4C1565" w14:textId="77777777" w:rsidR="007220FD" w:rsidRPr="00E318ED" w:rsidRDefault="007220FD" w:rsidP="00E318ED">
            <w:pPr>
              <w:pStyle w:val="TableText"/>
              <w:jc w:val="center"/>
            </w:pPr>
            <w:r w:rsidRPr="00E318ED">
              <w:t>40</w:t>
            </w:r>
          </w:p>
        </w:tc>
        <w:tc>
          <w:tcPr>
            <w:tcW w:w="4677" w:type="dxa"/>
            <w:gridSpan w:val="2"/>
          </w:tcPr>
          <w:p w14:paraId="40DD9032" w14:textId="77777777" w:rsidR="007220FD" w:rsidRPr="00E318ED" w:rsidRDefault="007220FD" w:rsidP="00E318ED">
            <w:pPr>
              <w:pStyle w:val="TableText"/>
            </w:pPr>
            <w:r w:rsidRPr="00E318ED">
              <w:t>The condition of housing in New Zealand needs to be improved to support better public health outcomes and potential reductions in heating cost.</w:t>
            </w:r>
          </w:p>
        </w:tc>
      </w:tr>
      <w:tr w:rsidR="007220FD" w:rsidRPr="00E318ED" w14:paraId="6D8C2690"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64A5041D" w14:textId="77777777" w:rsidR="007220FD" w:rsidRPr="00E318ED" w:rsidRDefault="007220FD" w:rsidP="00E318ED">
            <w:pPr>
              <w:pStyle w:val="TableText"/>
              <w:rPr>
                <w:b/>
                <w:bCs/>
              </w:rPr>
            </w:pPr>
            <w:r w:rsidRPr="00E318ED">
              <w:rPr>
                <w:b/>
                <w:bCs/>
              </w:rPr>
              <w:t>Research priority</w:t>
            </w:r>
          </w:p>
        </w:tc>
        <w:tc>
          <w:tcPr>
            <w:tcW w:w="1843" w:type="dxa"/>
          </w:tcPr>
          <w:p w14:paraId="299BCB2A" w14:textId="77777777" w:rsidR="007220FD" w:rsidRPr="00E318ED" w:rsidRDefault="007220FD" w:rsidP="00E318ED">
            <w:pPr>
              <w:pStyle w:val="TableText"/>
              <w:jc w:val="center"/>
            </w:pPr>
            <w:r w:rsidRPr="00E318ED">
              <w:t>20</w:t>
            </w:r>
          </w:p>
        </w:tc>
        <w:tc>
          <w:tcPr>
            <w:tcW w:w="4677" w:type="dxa"/>
            <w:gridSpan w:val="2"/>
          </w:tcPr>
          <w:p w14:paraId="58CDE30C" w14:textId="77777777" w:rsidR="007220FD" w:rsidRPr="00E318ED" w:rsidRDefault="007220FD" w:rsidP="00E318ED">
            <w:pPr>
              <w:pStyle w:val="TableText"/>
            </w:pPr>
            <w:r w:rsidRPr="00E318ED">
              <w:t>Understanding the benefits from warmer winter temperatures, potential risks from overheating in summer, and how New Zealand’s housing stock should be adapted.</w:t>
            </w:r>
          </w:p>
        </w:tc>
      </w:tr>
      <w:tr w:rsidR="007220FD" w:rsidRPr="00E318ED" w14:paraId="22273D80" w14:textId="77777777" w:rsidTr="00CD437B">
        <w:tblPrEx>
          <w:tblCellMar>
            <w:left w:w="108" w:type="dxa"/>
            <w:right w:w="108" w:type="dxa"/>
          </w:tblCellMar>
        </w:tblPrEx>
        <w:trPr>
          <w:gridAfter w:val="1"/>
          <w:wAfter w:w="23" w:type="dxa"/>
        </w:trPr>
        <w:tc>
          <w:tcPr>
            <w:tcW w:w="1985" w:type="dxa"/>
            <w:gridSpan w:val="2"/>
            <w:shd w:val="clear" w:color="auto" w:fill="FFFFFF" w:themeFill="background1"/>
            <w:hideMark/>
          </w:tcPr>
          <w:p w14:paraId="34B04F09" w14:textId="77777777" w:rsidR="007220FD" w:rsidRPr="00E318ED" w:rsidRDefault="007220FD" w:rsidP="00E318ED">
            <w:pPr>
              <w:pStyle w:val="TableText"/>
              <w:rPr>
                <w:b/>
                <w:bCs/>
              </w:rPr>
            </w:pPr>
            <w:r w:rsidRPr="00E318ED">
              <w:rPr>
                <w:b/>
                <w:bCs/>
              </w:rPr>
              <w:t>Sustain current action</w:t>
            </w:r>
          </w:p>
        </w:tc>
        <w:tc>
          <w:tcPr>
            <w:tcW w:w="1843" w:type="dxa"/>
          </w:tcPr>
          <w:p w14:paraId="6AD4D553" w14:textId="77777777" w:rsidR="007220FD" w:rsidRPr="00E318ED" w:rsidRDefault="007220FD" w:rsidP="00E318ED">
            <w:pPr>
              <w:pStyle w:val="TableText"/>
              <w:jc w:val="center"/>
            </w:pPr>
            <w:r w:rsidRPr="00E318ED">
              <w:t>0</w:t>
            </w:r>
          </w:p>
        </w:tc>
        <w:tc>
          <w:tcPr>
            <w:tcW w:w="4677" w:type="dxa"/>
            <w:gridSpan w:val="2"/>
          </w:tcPr>
          <w:p w14:paraId="0208AED1" w14:textId="77777777" w:rsidR="007220FD" w:rsidRPr="00E318ED" w:rsidRDefault="007220FD" w:rsidP="00E318ED">
            <w:pPr>
              <w:pStyle w:val="TableText"/>
            </w:pPr>
            <w:r w:rsidRPr="00E318ED">
              <w:t xml:space="preserve"> </w:t>
            </w:r>
          </w:p>
        </w:tc>
      </w:tr>
      <w:tr w:rsidR="007220FD" w:rsidRPr="00E318ED" w14:paraId="0BAAC98F" w14:textId="77777777" w:rsidTr="00CD437B">
        <w:tblPrEx>
          <w:tblCellMar>
            <w:left w:w="108" w:type="dxa"/>
            <w:right w:w="108" w:type="dxa"/>
          </w:tblCellMar>
        </w:tblPrEx>
        <w:trPr>
          <w:gridAfter w:val="1"/>
          <w:wAfter w:w="23" w:type="dxa"/>
        </w:trPr>
        <w:tc>
          <w:tcPr>
            <w:tcW w:w="1985" w:type="dxa"/>
            <w:gridSpan w:val="2"/>
            <w:tcBorders>
              <w:bottom w:val="single" w:sz="8" w:space="0" w:color="0F7B7D"/>
            </w:tcBorders>
            <w:shd w:val="clear" w:color="auto" w:fill="FFFFFF" w:themeFill="background1"/>
            <w:hideMark/>
          </w:tcPr>
          <w:p w14:paraId="566F2C78" w14:textId="77777777" w:rsidR="007220FD" w:rsidRPr="00E318ED" w:rsidRDefault="007220FD" w:rsidP="00E318ED">
            <w:pPr>
              <w:pStyle w:val="TableText"/>
              <w:rPr>
                <w:b/>
                <w:bCs/>
              </w:rPr>
            </w:pPr>
            <w:r w:rsidRPr="00E318ED">
              <w:rPr>
                <w:b/>
                <w:bCs/>
              </w:rPr>
              <w:t xml:space="preserve">Watching brief </w:t>
            </w:r>
          </w:p>
        </w:tc>
        <w:tc>
          <w:tcPr>
            <w:tcW w:w="1843" w:type="dxa"/>
            <w:tcBorders>
              <w:bottom w:val="single" w:sz="8" w:space="0" w:color="0F7B7D"/>
            </w:tcBorders>
          </w:tcPr>
          <w:p w14:paraId="0209E7B1" w14:textId="77777777" w:rsidR="007220FD" w:rsidRPr="00E318ED" w:rsidRDefault="007220FD" w:rsidP="00E318ED">
            <w:pPr>
              <w:pStyle w:val="TableText"/>
              <w:jc w:val="center"/>
            </w:pPr>
            <w:r w:rsidRPr="00E318ED">
              <w:t>40</w:t>
            </w:r>
          </w:p>
        </w:tc>
        <w:tc>
          <w:tcPr>
            <w:tcW w:w="4677" w:type="dxa"/>
            <w:gridSpan w:val="2"/>
            <w:tcBorders>
              <w:bottom w:val="single" w:sz="8" w:space="0" w:color="0F7B7D"/>
            </w:tcBorders>
          </w:tcPr>
          <w:p w14:paraId="510A1A96" w14:textId="77777777" w:rsidR="007220FD" w:rsidRPr="00E318ED" w:rsidRDefault="007220FD" w:rsidP="00E318ED">
            <w:pPr>
              <w:pStyle w:val="TableText"/>
            </w:pPr>
            <w:r w:rsidRPr="00E318ED">
              <w:t>Watch and monitor.</w:t>
            </w:r>
          </w:p>
        </w:tc>
      </w:tr>
      <w:tr w:rsidR="005B34F7" w:rsidRPr="00E318ED" w14:paraId="12F180F5" w14:textId="77777777" w:rsidTr="00CD437B">
        <w:tblPrEx>
          <w:tblCellMar>
            <w:left w:w="108" w:type="dxa"/>
            <w:right w:w="108" w:type="dxa"/>
          </w:tblCellMar>
        </w:tblPrEx>
        <w:trPr>
          <w:gridAfter w:val="1"/>
          <w:wAfter w:w="23" w:type="dxa"/>
        </w:trPr>
        <w:tc>
          <w:tcPr>
            <w:tcW w:w="1985" w:type="dxa"/>
            <w:gridSpan w:val="2"/>
            <w:tcBorders>
              <w:top w:val="single" w:sz="8" w:space="0" w:color="0F7B7D"/>
            </w:tcBorders>
            <w:shd w:val="clear" w:color="auto" w:fill="0F7B7D"/>
          </w:tcPr>
          <w:p w14:paraId="32032DFE" w14:textId="77777777" w:rsidR="007220FD" w:rsidRPr="00E318ED" w:rsidRDefault="007220FD" w:rsidP="00E318ED">
            <w:pPr>
              <w:pStyle w:val="TableText"/>
              <w:rPr>
                <w:b/>
                <w:bCs/>
                <w:color w:val="FFFFFF" w:themeColor="background1"/>
              </w:rPr>
            </w:pPr>
            <w:r w:rsidRPr="00E318ED">
              <w:rPr>
                <w:b/>
                <w:bCs/>
                <w:color w:val="FFFFFF" w:themeColor="background1"/>
              </w:rPr>
              <w:t xml:space="preserve">Adaptation urgency </w:t>
            </w:r>
          </w:p>
        </w:tc>
        <w:tc>
          <w:tcPr>
            <w:tcW w:w="1843" w:type="dxa"/>
            <w:tcBorders>
              <w:top w:val="single" w:sz="8" w:space="0" w:color="0F7B7D"/>
            </w:tcBorders>
            <w:shd w:val="clear" w:color="auto" w:fill="auto"/>
          </w:tcPr>
          <w:p w14:paraId="3F084835" w14:textId="77777777" w:rsidR="007220FD" w:rsidRPr="00E318ED" w:rsidRDefault="007220FD" w:rsidP="00E318ED">
            <w:pPr>
              <w:pStyle w:val="TableText"/>
              <w:jc w:val="center"/>
            </w:pPr>
            <w:r w:rsidRPr="00E318ED">
              <w:t>65</w:t>
            </w:r>
          </w:p>
        </w:tc>
        <w:tc>
          <w:tcPr>
            <w:tcW w:w="1227" w:type="dxa"/>
            <w:tcBorders>
              <w:top w:val="single" w:sz="8" w:space="0" w:color="0F7B7D"/>
            </w:tcBorders>
            <w:shd w:val="clear" w:color="auto" w:fill="0F7B7D"/>
          </w:tcPr>
          <w:p w14:paraId="3BC6F86A" w14:textId="77777777" w:rsidR="007220FD" w:rsidRPr="00B373FE" w:rsidRDefault="007220FD" w:rsidP="00E318ED">
            <w:pPr>
              <w:pStyle w:val="TableText"/>
              <w:rPr>
                <w:b/>
                <w:bCs/>
                <w:color w:val="FFFFFF" w:themeColor="background1"/>
              </w:rPr>
            </w:pPr>
            <w:r w:rsidRPr="00B373FE">
              <w:rPr>
                <w:b/>
                <w:bCs/>
                <w:color w:val="FFFFFF" w:themeColor="background1"/>
              </w:rPr>
              <w:t xml:space="preserve">Confidence </w:t>
            </w:r>
          </w:p>
        </w:tc>
        <w:tc>
          <w:tcPr>
            <w:tcW w:w="3450" w:type="dxa"/>
            <w:tcBorders>
              <w:top w:val="single" w:sz="8" w:space="0" w:color="0F7B7D"/>
            </w:tcBorders>
          </w:tcPr>
          <w:p w14:paraId="5B34C835" w14:textId="77777777" w:rsidR="007220FD" w:rsidRPr="00E318ED" w:rsidRDefault="007220FD" w:rsidP="00E318ED">
            <w:pPr>
              <w:pStyle w:val="TableText"/>
            </w:pPr>
            <w:r w:rsidRPr="00E318ED">
              <w:t xml:space="preserve">Medium agreement, low evidence </w:t>
            </w:r>
          </w:p>
        </w:tc>
      </w:tr>
    </w:tbl>
    <w:p w14:paraId="55ECF977" w14:textId="77777777" w:rsidR="007220FD" w:rsidRPr="00D66195" w:rsidRDefault="007220FD" w:rsidP="00554444">
      <w:pPr>
        <w:pStyle w:val="Heading2"/>
        <w:numPr>
          <w:ilvl w:val="0"/>
          <w:numId w:val="38"/>
        </w:numPr>
        <w:spacing w:before="400"/>
      </w:pPr>
      <w:bookmarkStart w:id="675" w:name="_Toc37404128"/>
      <w:bookmarkStart w:id="676" w:name="_Toc34390780"/>
      <w:bookmarkStart w:id="677" w:name="_Toc35710398"/>
      <w:bookmarkStart w:id="678" w:name="_Toc37153193"/>
      <w:bookmarkStart w:id="679" w:name="_Toc40302914"/>
      <w:bookmarkStart w:id="680" w:name="_Toc40696494"/>
      <w:bookmarkStart w:id="681" w:name="_Toc45888094"/>
      <w:r w:rsidRPr="00D66195">
        <w:t xml:space="preserve">Gaps in </w:t>
      </w:r>
      <w:bookmarkEnd w:id="675"/>
      <w:r w:rsidRPr="00D66195">
        <w:t>knowledge</w:t>
      </w:r>
      <w:bookmarkEnd w:id="676"/>
      <w:bookmarkEnd w:id="677"/>
      <w:bookmarkEnd w:id="678"/>
      <w:bookmarkEnd w:id="679"/>
      <w:bookmarkEnd w:id="680"/>
      <w:bookmarkEnd w:id="681"/>
    </w:p>
    <w:p w14:paraId="7F2B287D" w14:textId="6EA52E35" w:rsidR="007220FD" w:rsidRPr="00D66195" w:rsidRDefault="007220FD" w:rsidP="00E801EE">
      <w:pPr>
        <w:pStyle w:val="BodyText"/>
      </w:pPr>
      <w:r w:rsidRPr="00D66195">
        <w:t>Across the built environment risks, there are substantial knowledge gaps. For some risks, such</w:t>
      </w:r>
      <w:r w:rsidR="00B373FE">
        <w:t> </w:t>
      </w:r>
      <w:r w:rsidRPr="00D66195">
        <w:t xml:space="preserve">as the impact of climate change on landfills, airports and ports, there is a substantial knowledge gap across all elements of the risk. This includes a lack of understanding of exposure, vulnerability, and also research around consequence. Recent and historic events have been documented as a proxy for information. For all risks, a lack of consistent hazard information at a national scale, such as flooding from rivers and surface water, results in a knowledge gap for hazard exposure. This is particularly </w:t>
      </w:r>
      <w:r>
        <w:t>evident</w:t>
      </w:r>
      <w:r w:rsidRPr="00D66195">
        <w:t xml:space="preserve"> when looking to understand climate change scenarios and associated timeframes.</w:t>
      </w:r>
    </w:p>
    <w:p w14:paraId="35BD3095" w14:textId="77777777" w:rsidR="00675E36" w:rsidRDefault="00675E36" w:rsidP="00675E36"/>
    <w:p w14:paraId="35FD90A2" w14:textId="77777777" w:rsidR="002F58CC" w:rsidRDefault="002F58CC">
      <w:pPr>
        <w:spacing w:before="0" w:after="200" w:line="276" w:lineRule="auto"/>
        <w:jc w:val="left"/>
      </w:pPr>
      <w:r>
        <w:br w:type="page"/>
      </w:r>
    </w:p>
    <w:p w14:paraId="5BA25BC9" w14:textId="77777777" w:rsidR="002F58CC" w:rsidRPr="00094614" w:rsidRDefault="002F58CC" w:rsidP="00A70B3E">
      <w:pPr>
        <w:pStyle w:val="Heading1"/>
        <w:numPr>
          <w:ilvl w:val="0"/>
          <w:numId w:val="16"/>
        </w:numPr>
        <w:rPr>
          <w:sz w:val="44"/>
          <w:szCs w:val="44"/>
        </w:rPr>
      </w:pPr>
      <w:bookmarkStart w:id="682" w:name="_Governance_domain_|"/>
      <w:bookmarkStart w:id="683" w:name="_Toc37153194"/>
      <w:bookmarkStart w:id="684" w:name="_Toc37404129"/>
      <w:bookmarkStart w:id="685" w:name="_Ref37416332"/>
      <w:bookmarkStart w:id="686" w:name="_Ref37416360"/>
      <w:bookmarkStart w:id="687" w:name="_Ref37416411"/>
      <w:bookmarkStart w:id="688" w:name="_Ref37416570"/>
      <w:bookmarkStart w:id="689" w:name="_Ref37416881"/>
      <w:bookmarkStart w:id="690" w:name="_Toc40696495"/>
      <w:bookmarkStart w:id="691" w:name="_Ref44498039"/>
      <w:bookmarkStart w:id="692" w:name="_Toc45888095"/>
      <w:bookmarkEnd w:id="682"/>
      <w:r w:rsidRPr="00094614">
        <w:rPr>
          <w:sz w:val="44"/>
          <w:szCs w:val="44"/>
        </w:rPr>
        <w:lastRenderedPageBreak/>
        <w:t>Governance domain | Rohe kāwanatanga</w:t>
      </w:r>
      <w:bookmarkEnd w:id="683"/>
      <w:bookmarkEnd w:id="684"/>
      <w:bookmarkEnd w:id="685"/>
      <w:bookmarkEnd w:id="686"/>
      <w:bookmarkEnd w:id="687"/>
      <w:bookmarkEnd w:id="688"/>
      <w:bookmarkEnd w:id="689"/>
      <w:bookmarkEnd w:id="690"/>
      <w:bookmarkEnd w:id="691"/>
      <w:bookmarkEnd w:id="692"/>
    </w:p>
    <w:p w14:paraId="7EA80C0D" w14:textId="77777777" w:rsidR="002F58CC" w:rsidRPr="00A70B3E" w:rsidRDefault="002F58CC" w:rsidP="00554444">
      <w:pPr>
        <w:pStyle w:val="Heading2"/>
        <w:numPr>
          <w:ilvl w:val="0"/>
          <w:numId w:val="47"/>
        </w:numPr>
      </w:pPr>
      <w:bookmarkStart w:id="693" w:name="_Toc37153195"/>
      <w:bookmarkStart w:id="694" w:name="_Toc37404130"/>
      <w:bookmarkStart w:id="695" w:name="_Toc40696496"/>
      <w:bookmarkStart w:id="696" w:name="_Toc45888096"/>
      <w:r w:rsidRPr="00D66195">
        <w:t>Domain description</w:t>
      </w:r>
      <w:bookmarkEnd w:id="693"/>
      <w:bookmarkEnd w:id="694"/>
      <w:bookmarkEnd w:id="695"/>
      <w:bookmarkEnd w:id="696"/>
    </w:p>
    <w:p w14:paraId="0FE34D5B" w14:textId="25A57EDD" w:rsidR="002F58CC" w:rsidRPr="00D66195" w:rsidRDefault="002F58CC" w:rsidP="00E23558">
      <w:pPr>
        <w:pStyle w:val="BodyText"/>
      </w:pPr>
      <w:r w:rsidRPr="00D66195">
        <w:t xml:space="preserve">Governance is understood as the relationships between, coordination mechanisms for and processes undertaken by the state, market and civil society </w:t>
      </w:r>
      <w:r w:rsidR="00210C6A">
        <w:t>to</w:t>
      </w:r>
      <w:r w:rsidR="00210C6A" w:rsidRPr="00D66195">
        <w:t xml:space="preserve"> </w:t>
      </w:r>
      <w:r w:rsidRPr="00D66195">
        <w:t xml:space="preserve">address collective issues (Driessen et al, 2012; Lange et al, 2013; Olson, 1965). The </w:t>
      </w:r>
      <w:r>
        <w:t>g</w:t>
      </w:r>
      <w:r w:rsidRPr="00D66195">
        <w:t xml:space="preserve">overnance </w:t>
      </w:r>
      <w:r>
        <w:t>d</w:t>
      </w:r>
      <w:r w:rsidRPr="00D66195">
        <w:t xml:space="preserve">omain definition used in this risk assessment </w:t>
      </w:r>
      <w:r>
        <w:t>is</w:t>
      </w:r>
      <w:r w:rsidRPr="00D66195">
        <w:t xml:space="preserve"> the governing architecture and processes of interaction and decision-making that exist in and between governments, economic and social institutions.</w:t>
      </w:r>
      <w:r w:rsidRPr="00D66195">
        <w:rPr>
          <w:i/>
        </w:rPr>
        <w:t xml:space="preserve"> </w:t>
      </w:r>
      <w:r w:rsidRPr="00D66195">
        <w:t xml:space="preserve">Governance permeates all aspects of New Zealand, from the </w:t>
      </w:r>
      <w:r w:rsidRPr="00D66195">
        <w:rPr>
          <w:rFonts w:asciiTheme="minorHAnsi" w:hAnsiTheme="minorHAnsi"/>
        </w:rPr>
        <w:t xml:space="preserve">Treaty partnership between </w:t>
      </w:r>
      <w:r w:rsidRPr="00D66195">
        <w:t xml:space="preserve">Māori and the Government (the </w:t>
      </w:r>
      <w:r w:rsidRPr="00D66195">
        <w:rPr>
          <w:rFonts w:asciiTheme="minorHAnsi" w:hAnsiTheme="minorHAnsi"/>
        </w:rPr>
        <w:t>Crown)</w:t>
      </w:r>
      <w:r w:rsidRPr="00D66195">
        <w:t xml:space="preserve"> to the relationship between local government and communities, from the economy to the built environment to natural ecosystems.</w:t>
      </w:r>
    </w:p>
    <w:p w14:paraId="1E1B4EA3" w14:textId="053FC423" w:rsidR="002F58CC" w:rsidRPr="00D66195" w:rsidRDefault="002F58CC" w:rsidP="00E23558">
      <w:pPr>
        <w:pStyle w:val="BodyText"/>
      </w:pPr>
      <w:r w:rsidRPr="00D66195">
        <w:fldChar w:fldCharType="begin"/>
      </w:r>
      <w:r w:rsidRPr="00D66195">
        <w:instrText xml:space="preserve"> REF _Ref35986278 \h </w:instrText>
      </w:r>
      <w:r>
        <w:instrText xml:space="preserve"> \* MERGEFORMAT </w:instrText>
      </w:r>
      <w:r w:rsidRPr="00D66195">
        <w:fldChar w:fldCharType="separate"/>
      </w:r>
      <w:r w:rsidR="000E063A" w:rsidRPr="00D66195">
        <w:t xml:space="preserve">Box </w:t>
      </w:r>
      <w:r w:rsidRPr="00D66195">
        <w:fldChar w:fldCharType="end"/>
      </w:r>
      <w:r w:rsidRPr="00D66195">
        <w:t xml:space="preserve"> provides a Māori perspective on the </w:t>
      </w:r>
      <w:r>
        <w:t>g</w:t>
      </w:r>
      <w:r w:rsidRPr="00D66195">
        <w:t xml:space="preserve">overnance </w:t>
      </w:r>
      <w:r>
        <w:t>d</w:t>
      </w:r>
      <w:r w:rsidRPr="00D66195">
        <w:t>omain and an overview of the significance of the risks in this domain to Māori values and wellbeing.</w:t>
      </w:r>
    </w:p>
    <w:p w14:paraId="18A48DFF" w14:textId="50B6E9FD" w:rsidR="002F58CC" w:rsidRPr="00D66195" w:rsidRDefault="002F58CC" w:rsidP="002F58CC">
      <w:pPr>
        <w:pStyle w:val="Boxheadings"/>
      </w:pPr>
      <w:bookmarkStart w:id="697" w:name="_Ref35986278"/>
      <w:bookmarkStart w:id="698" w:name="_Toc45391994"/>
      <w:r w:rsidRPr="00D66195">
        <w:t xml:space="preserve">Box </w:t>
      </w:r>
      <w:bookmarkEnd w:id="697"/>
      <w:r w:rsidR="009D77C6">
        <w:t>9</w:t>
      </w:r>
      <w:r>
        <w:rPr>
          <w:noProof/>
        </w:rPr>
        <w:t>:</w:t>
      </w:r>
      <w:r w:rsidRPr="00D66195">
        <w:tab/>
        <w:t xml:space="preserve">Māori perspective on </w:t>
      </w:r>
      <w:r>
        <w:t>r</w:t>
      </w:r>
      <w:r w:rsidRPr="00D66195">
        <w:t xml:space="preserve">ohe </w:t>
      </w:r>
      <w:r>
        <w:t>k</w:t>
      </w:r>
      <w:r w:rsidRPr="00D66195">
        <w:t xml:space="preserve">āwanatanga </w:t>
      </w:r>
      <w:r>
        <w:t>–</w:t>
      </w:r>
      <w:r w:rsidRPr="00D66195">
        <w:t xml:space="preserve"> the </w:t>
      </w:r>
      <w:r>
        <w:t>g</w:t>
      </w:r>
      <w:r w:rsidRPr="00D66195">
        <w:t xml:space="preserve">overnance </w:t>
      </w:r>
      <w:r>
        <w:t>d</w:t>
      </w:r>
      <w:r w:rsidRPr="00D66195">
        <w:t>omain</w:t>
      </w:r>
      <w:bookmarkEnd w:id="698"/>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2F58CC" w:rsidRPr="00D66195" w14:paraId="3E600FF6" w14:textId="77777777" w:rsidTr="00CD437B">
        <w:tc>
          <w:tcPr>
            <w:tcW w:w="8624" w:type="dxa"/>
            <w:shd w:val="clear" w:color="auto" w:fill="D2DDE2" w:themeFill="accent3"/>
          </w:tcPr>
          <w:p w14:paraId="7BE82DC0" w14:textId="77777777" w:rsidR="002F58CC" w:rsidRPr="00D66195" w:rsidRDefault="002F58CC" w:rsidP="003D1BA3">
            <w:pPr>
              <w:pStyle w:val="Blueboxheading"/>
            </w:pPr>
            <w:r w:rsidRPr="00D66195">
              <w:t xml:space="preserve">Rohe </w:t>
            </w:r>
            <w:r>
              <w:t>k</w:t>
            </w:r>
            <w:r w:rsidRPr="00D66195">
              <w:t>āwanatanga</w:t>
            </w:r>
            <w:r w:rsidRPr="00D66195">
              <w:rPr>
                <w:bCs/>
              </w:rPr>
              <w:t xml:space="preserve"> </w:t>
            </w:r>
            <w:r>
              <w:t>–</w:t>
            </w:r>
            <w:r w:rsidRPr="00D66195">
              <w:t xml:space="preserve"> </w:t>
            </w:r>
            <w:r>
              <w:t>g</w:t>
            </w:r>
            <w:r w:rsidRPr="00D66195">
              <w:t xml:space="preserve">overnance </w:t>
            </w:r>
          </w:p>
          <w:p w14:paraId="15300ED8" w14:textId="50F5FFF8" w:rsidR="002F58CC" w:rsidRPr="00D66195" w:rsidRDefault="002F58CC" w:rsidP="00756486">
            <w:pPr>
              <w:pStyle w:val="Blueboxtext"/>
              <w:rPr>
                <w:rFonts w:asciiTheme="minorHAnsi" w:hAnsiTheme="minorHAnsi" w:cstheme="minorHAnsi"/>
              </w:rPr>
            </w:pPr>
            <w:r w:rsidRPr="00D66195">
              <w:rPr>
                <w:rFonts w:asciiTheme="minorHAnsi" w:hAnsiTheme="minorHAnsi" w:cstheme="minorHAnsi"/>
              </w:rPr>
              <w:t>Rohe k</w:t>
            </w:r>
            <w:r>
              <w:rPr>
                <w:rFonts w:asciiTheme="minorHAnsi" w:hAnsiTheme="minorHAnsi" w:cstheme="minorHAnsi"/>
              </w:rPr>
              <w:t>ā</w:t>
            </w:r>
            <w:r w:rsidRPr="00D66195">
              <w:rPr>
                <w:rFonts w:asciiTheme="minorHAnsi" w:hAnsiTheme="minorHAnsi" w:cstheme="minorHAnsi"/>
              </w:rPr>
              <w:t xml:space="preserve">wanatanga reflects the complex arrangement of decision-making between different entities of mana (power, control and authority) within, and interacting with, Māori. This includes partnerships with the Government (the Crown) through Te Tiriti </w:t>
            </w:r>
            <w:r w:rsidR="00A862ED">
              <w:rPr>
                <w:rFonts w:asciiTheme="minorHAnsi" w:hAnsiTheme="minorHAnsi" w:cstheme="minorHAnsi"/>
              </w:rPr>
              <w:t>o</w:t>
            </w:r>
            <w:r w:rsidRPr="00D66195">
              <w:rPr>
                <w:rFonts w:asciiTheme="minorHAnsi" w:hAnsiTheme="minorHAnsi" w:cstheme="minorHAnsi"/>
              </w:rPr>
              <w:t xml:space="preserve"> Waitangi. Cultural considerations such as kawa (protocols) and tikanga (customs</w:t>
            </w:r>
            <w:r w:rsidR="00A862ED">
              <w:rPr>
                <w:rFonts w:asciiTheme="minorHAnsi" w:hAnsiTheme="minorHAnsi" w:cstheme="minorHAnsi"/>
              </w:rPr>
              <w:t xml:space="preserve"> and </w:t>
            </w:r>
            <w:r w:rsidRPr="00D66195">
              <w:rPr>
                <w:rFonts w:asciiTheme="minorHAnsi" w:hAnsiTheme="minorHAnsi" w:cstheme="minorHAnsi"/>
              </w:rPr>
              <w:t>procedures) sit centrally within a Māori governance framework, which also drives t</w:t>
            </w:r>
            <w:r>
              <w:rPr>
                <w:rFonts w:asciiTheme="minorHAnsi" w:hAnsiTheme="minorHAnsi" w:cstheme="minorHAnsi"/>
              </w:rPr>
              <w:t>a</w:t>
            </w:r>
            <w:r w:rsidRPr="00D66195">
              <w:rPr>
                <w:rFonts w:asciiTheme="minorHAnsi" w:hAnsiTheme="minorHAnsi" w:cstheme="minorHAnsi"/>
              </w:rPr>
              <w:t xml:space="preserve">onga tuku iho – the intergenerational approach that </w:t>
            </w:r>
            <w:r>
              <w:rPr>
                <w:rFonts w:asciiTheme="minorHAnsi" w:hAnsiTheme="minorHAnsi" w:cstheme="minorHAnsi"/>
              </w:rPr>
              <w:t>considers</w:t>
            </w:r>
            <w:r w:rsidRPr="00D66195">
              <w:rPr>
                <w:rFonts w:asciiTheme="minorHAnsi" w:hAnsiTheme="minorHAnsi" w:cstheme="minorHAnsi"/>
              </w:rPr>
              <w:t xml:space="preserve"> the aspirations of wh</w:t>
            </w:r>
            <w:r>
              <w:rPr>
                <w:rFonts w:asciiTheme="minorHAnsi" w:hAnsiTheme="minorHAnsi" w:cstheme="minorHAnsi"/>
              </w:rPr>
              <w:t>ā</w:t>
            </w:r>
            <w:r w:rsidRPr="00D66195">
              <w:rPr>
                <w:rFonts w:asciiTheme="minorHAnsi" w:hAnsiTheme="minorHAnsi" w:cstheme="minorHAnsi"/>
              </w:rPr>
              <w:t xml:space="preserve">nau, </w:t>
            </w:r>
            <w:r w:rsidRPr="00D66195">
              <w:t>hapū</w:t>
            </w:r>
            <w:r w:rsidRPr="00D66195">
              <w:rPr>
                <w:rFonts w:asciiTheme="minorHAnsi" w:hAnsiTheme="minorHAnsi" w:cstheme="minorHAnsi"/>
              </w:rPr>
              <w:t xml:space="preserve"> and iwi in decision-making.</w:t>
            </w:r>
          </w:p>
          <w:p w14:paraId="6FB6441D" w14:textId="7F8B0202" w:rsidR="002F58CC" w:rsidRPr="00D66195" w:rsidRDefault="002F58CC" w:rsidP="00F70825">
            <w:pPr>
              <w:pStyle w:val="Blueboxtext"/>
              <w:spacing w:after="240"/>
              <w:rPr>
                <w:rFonts w:asciiTheme="minorHAnsi" w:hAnsiTheme="minorHAnsi" w:cstheme="minorHAnsi"/>
                <w:sz w:val="18"/>
                <w:szCs w:val="18"/>
              </w:rPr>
            </w:pPr>
            <w:r w:rsidRPr="00D66195">
              <w:rPr>
                <w:rFonts w:asciiTheme="minorHAnsi" w:hAnsiTheme="minorHAnsi" w:cstheme="minorHAnsi"/>
              </w:rPr>
              <w:t xml:space="preserve">The priority risks in this domain relate to both </w:t>
            </w:r>
            <w:r w:rsidR="00FD3F14">
              <w:rPr>
                <w:rFonts w:asciiTheme="minorHAnsi" w:hAnsiTheme="minorHAnsi" w:cstheme="minorHAnsi"/>
              </w:rPr>
              <w:t>ongoing, gradual</w:t>
            </w:r>
            <w:r w:rsidRPr="00D66195">
              <w:rPr>
                <w:rFonts w:asciiTheme="minorHAnsi" w:hAnsiTheme="minorHAnsi" w:cstheme="minorHAnsi"/>
              </w:rPr>
              <w:t xml:space="preserve"> changes and extreme events resulting from climate change. They include the risk that the Government’s response to these risks results in a breach of Te Tiriti ō Waitangi obligations</w:t>
            </w:r>
            <w:r>
              <w:rPr>
                <w:rFonts w:asciiTheme="minorHAnsi" w:hAnsiTheme="minorHAnsi" w:cstheme="minorHAnsi"/>
              </w:rPr>
              <w:t>,</w:t>
            </w:r>
            <w:r w:rsidRPr="00D66195">
              <w:rPr>
                <w:rFonts w:asciiTheme="minorHAnsi" w:hAnsiTheme="minorHAnsi" w:cstheme="minorHAnsi"/>
              </w:rPr>
              <w:t xml:space="preserve"> which would have wide-ranging consequences and may lead to a loss of trust, litigation and unrest. This section also identifies risks to emergency management response capability due to an increasing frequency and scale of extreme weather events overwhelming response systems. Māori have demonstrated the capacity to be first responders, including in the recent Kaik</w:t>
            </w:r>
            <w:r>
              <w:rPr>
                <w:rFonts w:asciiTheme="minorHAnsi" w:hAnsiTheme="minorHAnsi" w:cstheme="minorHAnsi"/>
              </w:rPr>
              <w:t>ō</w:t>
            </w:r>
            <w:r w:rsidRPr="00D66195">
              <w:rPr>
                <w:rFonts w:asciiTheme="minorHAnsi" w:hAnsiTheme="minorHAnsi" w:cstheme="minorHAnsi"/>
              </w:rPr>
              <w:t xml:space="preserve">ura </w:t>
            </w:r>
            <w:r>
              <w:rPr>
                <w:rFonts w:asciiTheme="minorHAnsi" w:hAnsiTheme="minorHAnsi" w:cstheme="minorHAnsi"/>
              </w:rPr>
              <w:t>e</w:t>
            </w:r>
            <w:r w:rsidRPr="00D66195">
              <w:rPr>
                <w:rFonts w:asciiTheme="minorHAnsi" w:hAnsiTheme="minorHAnsi" w:cstheme="minorHAnsi"/>
              </w:rPr>
              <w:t>arthquake response</w:t>
            </w:r>
            <w:r>
              <w:rPr>
                <w:rFonts w:asciiTheme="minorHAnsi" w:hAnsiTheme="minorHAnsi" w:cstheme="minorHAnsi"/>
              </w:rPr>
              <w:t>;</w:t>
            </w:r>
            <w:r w:rsidRPr="00D66195">
              <w:rPr>
                <w:rFonts w:asciiTheme="minorHAnsi" w:hAnsiTheme="minorHAnsi" w:cstheme="minorHAnsi"/>
              </w:rPr>
              <w:t xml:space="preserve"> however</w:t>
            </w:r>
            <w:r w:rsidR="00F70825">
              <w:rPr>
                <w:rFonts w:asciiTheme="minorHAnsi" w:hAnsiTheme="minorHAnsi" w:cstheme="minorHAnsi"/>
              </w:rPr>
              <w:t>,</w:t>
            </w:r>
            <w:r w:rsidR="003D1BA3">
              <w:rPr>
                <w:rFonts w:asciiTheme="minorHAnsi" w:hAnsiTheme="minorHAnsi" w:cstheme="minorHAnsi"/>
              </w:rPr>
              <w:t> </w:t>
            </w:r>
            <w:r w:rsidRPr="00D66195">
              <w:rPr>
                <w:rFonts w:asciiTheme="minorHAnsi" w:hAnsiTheme="minorHAnsi" w:cstheme="minorHAnsi"/>
              </w:rPr>
              <w:t>the geographic isolation of some Māori communities increases the risk of delayed emergency management for these communities. Gaps in the sharing and availability of mātauranga Māori to inform adaptation in conjunction with western knowledge pose a risk to informed decision-making.</w:t>
            </w:r>
          </w:p>
        </w:tc>
      </w:tr>
    </w:tbl>
    <w:p w14:paraId="06511AED" w14:textId="77777777" w:rsidR="002F58CC" w:rsidRPr="00D66195" w:rsidRDefault="002F58CC" w:rsidP="00554444">
      <w:pPr>
        <w:pStyle w:val="Heading2"/>
        <w:numPr>
          <w:ilvl w:val="0"/>
          <w:numId w:val="47"/>
        </w:numPr>
        <w:spacing w:before="400"/>
      </w:pPr>
      <w:bookmarkStart w:id="699" w:name="_Toc37153196"/>
      <w:bookmarkStart w:id="700" w:name="_Toc37404131"/>
      <w:bookmarkStart w:id="701" w:name="_Toc40696497"/>
      <w:bookmarkStart w:id="702" w:name="_Toc45888097"/>
      <w:r w:rsidRPr="00D66195">
        <w:t>Snapshot of issues and themes</w:t>
      </w:r>
      <w:bookmarkEnd w:id="699"/>
      <w:bookmarkEnd w:id="700"/>
      <w:bookmarkEnd w:id="701"/>
      <w:bookmarkEnd w:id="702"/>
      <w:r w:rsidRPr="00D66195">
        <w:t xml:space="preserve"> </w:t>
      </w:r>
    </w:p>
    <w:p w14:paraId="70829F4E" w14:textId="4D87BBF5" w:rsidR="002F58CC" w:rsidRPr="00D66195" w:rsidRDefault="002F58CC" w:rsidP="003D1BA3">
      <w:pPr>
        <w:pStyle w:val="BodyText"/>
      </w:pPr>
      <w:r w:rsidRPr="00D66195">
        <w:t>Any meaningful response to climate change will involve the coordinated efforts of national, regional and local governments, non-government organisations, citizens and businesses. How these groups and institutions work together will have a significant effect on the degree to which New Zealand can reduce climate change risks and realise any opportunities</w:t>
      </w:r>
      <w:r w:rsidR="00F70825">
        <w:t xml:space="preserve"> arising from climate change</w:t>
      </w:r>
      <w:r w:rsidRPr="00D66195">
        <w:t xml:space="preserve">. </w:t>
      </w:r>
    </w:p>
    <w:p w14:paraId="5E266FCA" w14:textId="40176313" w:rsidR="002F58CC" w:rsidRPr="00D66195" w:rsidRDefault="002F58CC" w:rsidP="003D1BA3">
      <w:pPr>
        <w:pStyle w:val="BodyText"/>
      </w:pPr>
      <w:r w:rsidRPr="00D66195">
        <w:t xml:space="preserve">As the urgency for a climate response builds, appropriate governance and decision-making </w:t>
      </w:r>
      <w:r w:rsidR="00F70825">
        <w:t>are</w:t>
      </w:r>
      <w:r w:rsidR="00F70825" w:rsidRPr="00D66195">
        <w:t xml:space="preserve"> </w:t>
      </w:r>
      <w:r w:rsidRPr="00D66195">
        <w:t xml:space="preserve">critical at </w:t>
      </w:r>
      <w:r>
        <w:t>a number of</w:t>
      </w:r>
      <w:r w:rsidRPr="00D66195">
        <w:t xml:space="preserve"> scales, </w:t>
      </w:r>
      <w:r w:rsidR="00F70825">
        <w:t>including</w:t>
      </w:r>
      <w:r w:rsidRPr="00D66195">
        <w:t xml:space="preserve"> central </w:t>
      </w:r>
      <w:r w:rsidR="00F70825">
        <w:t>and</w:t>
      </w:r>
      <w:r w:rsidRPr="00D66195">
        <w:t xml:space="preserve"> local governments, community groups, </w:t>
      </w:r>
      <w:r w:rsidRPr="00D66195">
        <w:lastRenderedPageBreak/>
        <w:t>Māori organisations and iwi/hapū. Governance arrangements have been relatively effective in the past at designing policy on the basis of certainty. However, the use of static frameworks and responding to ‘events’</w:t>
      </w:r>
      <w:r>
        <w:t>,</w:t>
      </w:r>
      <w:r w:rsidRPr="00D66195">
        <w:t xml:space="preserve"> rather than using more proactive approaches</w:t>
      </w:r>
      <w:r>
        <w:t>,</w:t>
      </w:r>
      <w:r w:rsidRPr="00D66195">
        <w:t xml:space="preserve"> will not be sufficient in a</w:t>
      </w:r>
      <w:r w:rsidR="003D1BA3">
        <w:t> </w:t>
      </w:r>
      <w:r w:rsidRPr="00D66195">
        <w:t>rapidly warming and changing world. Climate change is already highlighting inadequacies in</w:t>
      </w:r>
      <w:r w:rsidR="003D1BA3">
        <w:t> </w:t>
      </w:r>
      <w:r w:rsidRPr="00D66195">
        <w:t>these institutional responses and the arrangements on which they are based. These range</w:t>
      </w:r>
      <w:r w:rsidR="003D1BA3">
        <w:t> </w:t>
      </w:r>
      <w:r w:rsidRPr="00D66195">
        <w:t xml:space="preserve">from how different levels of government understand and coordinate their roles and responsibilities in relation to climate change risk, to shortfalls in funding for addressing knowledge gaps and for building adaptive capacity. Inadequacies manifest, for example, in conflicting legislation and policy, short-term decision-making, and the application of processes and tools based on a static understanding of risk and historical parameters. Insufficient engagement with communities, stakeholders and partners exacerbates these inadequacies. </w:t>
      </w:r>
    </w:p>
    <w:p w14:paraId="039B8D5A" w14:textId="77777777" w:rsidR="002F58CC" w:rsidRDefault="002F58CC" w:rsidP="00554444">
      <w:pPr>
        <w:pStyle w:val="Heading2"/>
        <w:numPr>
          <w:ilvl w:val="0"/>
          <w:numId w:val="47"/>
        </w:numPr>
        <w:spacing w:after="160"/>
      </w:pPr>
      <w:bookmarkStart w:id="703" w:name="_Toc37404132"/>
      <w:bookmarkStart w:id="704" w:name="_Toc40696498"/>
      <w:bookmarkStart w:id="705" w:name="_Toc45888098"/>
      <w:bookmarkStart w:id="706" w:name="_Toc37153197"/>
      <w:r w:rsidRPr="00D66195">
        <w:t>Summary of climate change risks</w:t>
      </w:r>
      <w:bookmarkEnd w:id="703"/>
      <w:bookmarkEnd w:id="704"/>
      <w:bookmarkEnd w:id="705"/>
      <w:r w:rsidRPr="00D66195">
        <w:t xml:space="preserve"> </w:t>
      </w:r>
      <w:bookmarkEnd w:id="706"/>
    </w:p>
    <w:p w14:paraId="018A5791" w14:textId="0178237C" w:rsidR="00373FB2" w:rsidRPr="00373FB2" w:rsidRDefault="003A32EA" w:rsidP="00520B7F">
      <w:pPr>
        <w:pStyle w:val="Tableheading2"/>
      </w:pPr>
      <w:bookmarkStart w:id="707" w:name="_Toc45391940"/>
      <w:r w:rsidRPr="00235C4C">
        <w:t>Summary of climate change risks</w:t>
      </w:r>
      <w:r w:rsidRPr="001D043C">
        <w:t xml:space="preserve"> </w:t>
      </w:r>
      <w:r>
        <w:t>in the g</w:t>
      </w:r>
      <w:r w:rsidR="001D043C" w:rsidRPr="001D043C">
        <w:t>overnance domain</w:t>
      </w:r>
      <w:bookmarkEnd w:id="707"/>
    </w:p>
    <w:tbl>
      <w:tblPr>
        <w:tblW w:w="8505" w:type="dxa"/>
        <w:tblBorders>
          <w:top w:val="single" w:sz="4" w:space="0" w:color="6FC7B7"/>
          <w:bottom w:val="single" w:sz="4" w:space="0" w:color="6FC7B7"/>
          <w:insideH w:val="single" w:sz="4" w:space="0" w:color="6FC7B7"/>
          <w:insideV w:val="single" w:sz="4" w:space="0" w:color="6FC7B7"/>
        </w:tblBorders>
        <w:tblLook w:val="04A0" w:firstRow="1" w:lastRow="0" w:firstColumn="1" w:lastColumn="0" w:noHBand="0" w:noVBand="1"/>
      </w:tblPr>
      <w:tblGrid>
        <w:gridCol w:w="6378"/>
        <w:gridCol w:w="912"/>
        <w:gridCol w:w="1215"/>
      </w:tblGrid>
      <w:tr w:rsidR="002F58CC" w:rsidRPr="00D66195" w14:paraId="5457681D" w14:textId="77777777" w:rsidTr="00CD437B">
        <w:trPr>
          <w:tblHeader/>
        </w:trPr>
        <w:tc>
          <w:tcPr>
            <w:tcW w:w="5000" w:type="pct"/>
            <w:gridSpan w:val="3"/>
            <w:tcBorders>
              <w:bottom w:val="single" w:sz="4" w:space="0" w:color="6FC7B7"/>
            </w:tcBorders>
            <w:shd w:val="clear" w:color="auto" w:fill="6FC7B7"/>
            <w:hideMark/>
          </w:tcPr>
          <w:p w14:paraId="334E0D0D" w14:textId="77777777" w:rsidR="002F58CC" w:rsidRPr="00D66195" w:rsidRDefault="002F58CC" w:rsidP="006133C0">
            <w:pPr>
              <w:pStyle w:val="TableTextbold"/>
            </w:pPr>
            <w:bookmarkStart w:id="708" w:name="_Hlk41931294"/>
            <w:r w:rsidRPr="00D66195">
              <w:t>Governance</w:t>
            </w:r>
            <w:r>
              <w:t xml:space="preserve"> </w:t>
            </w:r>
          </w:p>
        </w:tc>
      </w:tr>
      <w:tr w:rsidR="0044290B" w:rsidRPr="00D66195" w14:paraId="40FE25E1" w14:textId="77777777" w:rsidTr="00462B3F">
        <w:trPr>
          <w:tblHeader/>
        </w:trPr>
        <w:tc>
          <w:tcPr>
            <w:tcW w:w="3750" w:type="pct"/>
            <w:tcBorders>
              <w:bottom w:val="nil"/>
              <w:right w:val="nil"/>
            </w:tcBorders>
            <w:shd w:val="clear" w:color="auto" w:fill="D2DDE2" w:themeFill="accent3"/>
          </w:tcPr>
          <w:p w14:paraId="38421550" w14:textId="77777777" w:rsidR="0044290B" w:rsidRPr="00D66195" w:rsidRDefault="0044290B" w:rsidP="004E1E82">
            <w:pPr>
              <w:pStyle w:val="TableTextbold"/>
              <w:spacing w:after="0"/>
            </w:pPr>
          </w:p>
        </w:tc>
        <w:tc>
          <w:tcPr>
            <w:tcW w:w="1250" w:type="pct"/>
            <w:gridSpan w:val="2"/>
            <w:tcBorders>
              <w:left w:val="nil"/>
              <w:bottom w:val="nil"/>
              <w:right w:val="nil"/>
            </w:tcBorders>
            <w:shd w:val="clear" w:color="auto" w:fill="D2DDE2" w:themeFill="accent3"/>
          </w:tcPr>
          <w:p w14:paraId="5A386817" w14:textId="77777777" w:rsidR="0044290B" w:rsidRPr="00222765" w:rsidRDefault="00222765" w:rsidP="004E1E82">
            <w:pPr>
              <w:pStyle w:val="TableTextbold"/>
              <w:spacing w:after="0"/>
              <w:jc w:val="center"/>
            </w:pPr>
            <w:r w:rsidRPr="00222765">
              <w:t>Ratings</w:t>
            </w:r>
          </w:p>
        </w:tc>
      </w:tr>
      <w:tr w:rsidR="004E1E82" w:rsidRPr="00D66195" w14:paraId="556C5479" w14:textId="77777777" w:rsidTr="00462B3F">
        <w:tc>
          <w:tcPr>
            <w:tcW w:w="3750" w:type="pct"/>
            <w:tcBorders>
              <w:top w:val="nil"/>
              <w:bottom w:val="nil"/>
              <w:right w:val="nil"/>
            </w:tcBorders>
            <w:shd w:val="clear" w:color="auto" w:fill="D2DDE2" w:themeFill="accent3"/>
            <w:tcMar>
              <w:top w:w="0" w:type="dxa"/>
              <w:left w:w="108" w:type="dxa"/>
              <w:bottom w:w="0" w:type="dxa"/>
              <w:right w:w="108" w:type="dxa"/>
            </w:tcMar>
            <w:hideMark/>
          </w:tcPr>
          <w:p w14:paraId="70FFF550" w14:textId="77777777" w:rsidR="0044290B" w:rsidRPr="00D66195" w:rsidRDefault="0044290B" w:rsidP="004E1E82">
            <w:pPr>
              <w:pStyle w:val="TableTextbold"/>
              <w:spacing w:before="0"/>
            </w:pPr>
            <w:r w:rsidRPr="00D66195">
              <w:t>Most significant risks</w:t>
            </w:r>
          </w:p>
        </w:tc>
        <w:tc>
          <w:tcPr>
            <w:tcW w:w="536" w:type="pct"/>
            <w:tcBorders>
              <w:top w:val="nil"/>
              <w:left w:val="nil"/>
              <w:bottom w:val="nil"/>
              <w:right w:val="nil"/>
            </w:tcBorders>
            <w:shd w:val="clear" w:color="auto" w:fill="D2DDE2" w:themeFill="accent3"/>
          </w:tcPr>
          <w:p w14:paraId="2672F054" w14:textId="77777777" w:rsidR="0044290B" w:rsidRPr="00D66195" w:rsidRDefault="00222765" w:rsidP="004E1E82">
            <w:pPr>
              <w:pStyle w:val="TableTextbold"/>
              <w:spacing w:before="0"/>
            </w:pPr>
            <w:r w:rsidRPr="00D66195">
              <w:rPr>
                <w:bCs/>
              </w:rPr>
              <w:t>Urgency</w:t>
            </w:r>
          </w:p>
        </w:tc>
        <w:tc>
          <w:tcPr>
            <w:tcW w:w="714" w:type="pct"/>
            <w:tcBorders>
              <w:top w:val="nil"/>
              <w:left w:val="nil"/>
              <w:bottom w:val="nil"/>
              <w:right w:val="nil"/>
            </w:tcBorders>
            <w:shd w:val="clear" w:color="auto" w:fill="D2DDE2" w:themeFill="accent3"/>
          </w:tcPr>
          <w:p w14:paraId="227AA082" w14:textId="77777777" w:rsidR="0044290B" w:rsidRPr="00D66195" w:rsidRDefault="00222765" w:rsidP="004E1E82">
            <w:pPr>
              <w:pStyle w:val="TableTextbold"/>
              <w:spacing w:before="0"/>
            </w:pPr>
            <w:r w:rsidRPr="00D66195">
              <w:rPr>
                <w:bCs/>
              </w:rPr>
              <w:t>Consequence</w:t>
            </w:r>
          </w:p>
        </w:tc>
      </w:tr>
      <w:tr w:rsidR="00222765" w:rsidRPr="00D66195" w14:paraId="004BC311" w14:textId="77777777" w:rsidTr="00CD437B">
        <w:tc>
          <w:tcPr>
            <w:tcW w:w="3750" w:type="pct"/>
            <w:tcBorders>
              <w:top w:val="nil"/>
              <w:bottom w:val="single" w:sz="4" w:space="0" w:color="6FC7B7"/>
            </w:tcBorders>
            <w:tcMar>
              <w:top w:w="0" w:type="dxa"/>
              <w:left w:w="108" w:type="dxa"/>
              <w:bottom w:w="0" w:type="dxa"/>
              <w:right w:w="108" w:type="dxa"/>
            </w:tcMar>
            <w:hideMark/>
          </w:tcPr>
          <w:p w14:paraId="37F1771B" w14:textId="77777777" w:rsidR="00222765" w:rsidRPr="006133C0" w:rsidRDefault="00222765" w:rsidP="006133C0">
            <w:pPr>
              <w:pStyle w:val="TableText"/>
            </w:pPr>
            <w:r w:rsidRPr="006133C0">
              <w:t>G1 Risk of maladaptation across all domains due to the application of practices, processes and tools that do not account for uncertainty and change over long timeframes.</w:t>
            </w:r>
          </w:p>
        </w:tc>
        <w:tc>
          <w:tcPr>
            <w:tcW w:w="536" w:type="pct"/>
            <w:tcBorders>
              <w:top w:val="nil"/>
              <w:bottom w:val="single" w:sz="4" w:space="0" w:color="6FC7B7"/>
            </w:tcBorders>
          </w:tcPr>
          <w:p w14:paraId="457315C8" w14:textId="77777777" w:rsidR="00222765" w:rsidRPr="00222765" w:rsidRDefault="00222765" w:rsidP="004379E5">
            <w:pPr>
              <w:pStyle w:val="TableText"/>
              <w:jc w:val="center"/>
            </w:pPr>
            <w:r w:rsidRPr="00D66195">
              <w:t>83</w:t>
            </w:r>
            <w:r w:rsidRPr="00D66195">
              <w:rPr>
                <w:b/>
                <w:bCs/>
              </w:rPr>
              <w:t>*</w:t>
            </w:r>
          </w:p>
        </w:tc>
        <w:tc>
          <w:tcPr>
            <w:tcW w:w="714" w:type="pct"/>
            <w:tcBorders>
              <w:top w:val="nil"/>
              <w:bottom w:val="single" w:sz="4" w:space="0" w:color="6FC7B7"/>
            </w:tcBorders>
            <w:shd w:val="clear" w:color="auto" w:fill="FFFFFF" w:themeFill="background1"/>
          </w:tcPr>
          <w:p w14:paraId="6B1784BA" w14:textId="77777777" w:rsidR="00222765" w:rsidRPr="00D66195" w:rsidRDefault="00280277" w:rsidP="0044290B">
            <w:pPr>
              <w:pStyle w:val="TableText"/>
            </w:pPr>
            <w:r w:rsidRPr="00D66195">
              <w:t>Extreme</w:t>
            </w:r>
            <w:r w:rsidRPr="00D66195">
              <w:rPr>
                <w:b/>
                <w:bCs/>
              </w:rPr>
              <w:t xml:space="preserve"> </w:t>
            </w:r>
            <w:r w:rsidR="00222765" w:rsidRPr="00D66195">
              <w:rPr>
                <w:b/>
                <w:bCs/>
              </w:rPr>
              <w:t>**</w:t>
            </w:r>
          </w:p>
        </w:tc>
      </w:tr>
      <w:tr w:rsidR="00B619BC" w:rsidRPr="00D66195" w14:paraId="083D293C" w14:textId="77777777" w:rsidTr="00CD437B">
        <w:tc>
          <w:tcPr>
            <w:tcW w:w="3750" w:type="pct"/>
            <w:tcBorders>
              <w:bottom w:val="nil"/>
            </w:tcBorders>
            <w:tcMar>
              <w:top w:w="0" w:type="dxa"/>
              <w:left w:w="108" w:type="dxa"/>
              <w:bottom w:w="0" w:type="dxa"/>
              <w:right w:w="108" w:type="dxa"/>
            </w:tcMar>
            <w:hideMark/>
          </w:tcPr>
          <w:p w14:paraId="75872170" w14:textId="77777777" w:rsidR="00B619BC" w:rsidRPr="006133C0" w:rsidRDefault="00B619BC" w:rsidP="0044290B">
            <w:pPr>
              <w:pStyle w:val="TableText"/>
            </w:pPr>
            <w:bookmarkStart w:id="709" w:name="_Hlk35602276"/>
            <w:r w:rsidRPr="006133C0">
              <w:t>G2 Risk that climate change impacts across all domains will be exacerbated because current institutional arrangements are not fit for climate change adaptation. Institutional arrangements include legislative and decision-making frameworks, coordination within and across levels of government and funding mechanisms.</w:t>
            </w:r>
          </w:p>
        </w:tc>
        <w:tc>
          <w:tcPr>
            <w:tcW w:w="536" w:type="pct"/>
            <w:tcBorders>
              <w:bottom w:val="nil"/>
            </w:tcBorders>
          </w:tcPr>
          <w:p w14:paraId="5C1AC3B8" w14:textId="77777777" w:rsidR="00B619BC" w:rsidRPr="00222765" w:rsidRDefault="00B619BC" w:rsidP="004379E5">
            <w:pPr>
              <w:pStyle w:val="TableText"/>
              <w:jc w:val="center"/>
            </w:pPr>
            <w:r w:rsidRPr="00D66195">
              <w:t>80</w:t>
            </w:r>
          </w:p>
        </w:tc>
        <w:tc>
          <w:tcPr>
            <w:tcW w:w="714" w:type="pct"/>
            <w:tcBorders>
              <w:bottom w:val="nil"/>
            </w:tcBorders>
            <w:shd w:val="clear" w:color="auto" w:fill="FFFFFF" w:themeFill="background1"/>
          </w:tcPr>
          <w:p w14:paraId="09D33FA4" w14:textId="77777777" w:rsidR="00B619BC" w:rsidRPr="00D66195" w:rsidRDefault="00B619BC" w:rsidP="0044290B">
            <w:pPr>
              <w:pStyle w:val="TableText"/>
            </w:pPr>
            <w:r w:rsidRPr="00D66195">
              <w:t>Extreme</w:t>
            </w:r>
          </w:p>
        </w:tc>
      </w:tr>
      <w:bookmarkEnd w:id="709"/>
      <w:tr w:rsidR="0044290B" w:rsidRPr="00D66195" w14:paraId="5F525B11" w14:textId="77777777" w:rsidTr="00CD437B">
        <w:tc>
          <w:tcPr>
            <w:tcW w:w="5000" w:type="pct"/>
            <w:gridSpan w:val="3"/>
            <w:tcBorders>
              <w:top w:val="nil"/>
              <w:bottom w:val="nil"/>
            </w:tcBorders>
            <w:shd w:val="clear" w:color="auto" w:fill="D2DDE2" w:themeFill="accent3"/>
            <w:tcMar>
              <w:top w:w="57" w:type="dxa"/>
              <w:left w:w="108" w:type="dxa"/>
              <w:bottom w:w="0" w:type="dxa"/>
              <w:right w:w="108" w:type="dxa"/>
            </w:tcMar>
            <w:hideMark/>
          </w:tcPr>
          <w:p w14:paraId="2D638E2F" w14:textId="6F8E40A1" w:rsidR="0044290B" w:rsidRPr="006133C0" w:rsidRDefault="0044290B" w:rsidP="004E1E82">
            <w:pPr>
              <w:pStyle w:val="TableTextbold"/>
              <w:spacing w:before="0"/>
            </w:pPr>
            <w:r w:rsidRPr="006133C0">
              <w:t xml:space="preserve">Other priority risks examined in </w:t>
            </w:r>
            <w:r w:rsidR="00F300D5">
              <w:t>s</w:t>
            </w:r>
            <w:r w:rsidRPr="006133C0">
              <w:t>tage 2</w:t>
            </w:r>
          </w:p>
        </w:tc>
      </w:tr>
      <w:tr w:rsidR="00B619BC" w:rsidRPr="00D66195" w14:paraId="635941E9" w14:textId="77777777" w:rsidTr="00CD437B">
        <w:tc>
          <w:tcPr>
            <w:tcW w:w="3750" w:type="pct"/>
            <w:tcBorders>
              <w:top w:val="nil"/>
            </w:tcBorders>
            <w:tcMar>
              <w:top w:w="0" w:type="dxa"/>
              <w:left w:w="108" w:type="dxa"/>
              <w:bottom w:w="0" w:type="dxa"/>
              <w:right w:w="108" w:type="dxa"/>
            </w:tcMar>
            <w:hideMark/>
          </w:tcPr>
          <w:p w14:paraId="757C8BA4" w14:textId="48546EAF" w:rsidR="00B619BC" w:rsidRPr="006133C0" w:rsidRDefault="00B619BC" w:rsidP="0044290B">
            <w:pPr>
              <w:pStyle w:val="TableText"/>
            </w:pPr>
            <w:bookmarkStart w:id="710" w:name="_Hlk35602286"/>
            <w:r w:rsidRPr="006133C0">
              <w:t>G3 Risks to governments and businesses from climate change</w:t>
            </w:r>
            <w:r w:rsidR="00F300D5">
              <w:t>-</w:t>
            </w:r>
            <w:r w:rsidRPr="006133C0">
              <w:t>related litigation, due to inadequate or mistimed climate change adaptation.</w:t>
            </w:r>
          </w:p>
        </w:tc>
        <w:tc>
          <w:tcPr>
            <w:tcW w:w="536" w:type="pct"/>
            <w:tcBorders>
              <w:top w:val="nil"/>
            </w:tcBorders>
          </w:tcPr>
          <w:p w14:paraId="46060512" w14:textId="77777777" w:rsidR="00B619BC" w:rsidRPr="00222765" w:rsidRDefault="00B619BC" w:rsidP="004379E5">
            <w:pPr>
              <w:pStyle w:val="TableText"/>
              <w:jc w:val="center"/>
            </w:pPr>
            <w:r w:rsidRPr="00D66195">
              <w:t>78</w:t>
            </w:r>
          </w:p>
        </w:tc>
        <w:tc>
          <w:tcPr>
            <w:tcW w:w="714" w:type="pct"/>
            <w:tcBorders>
              <w:top w:val="nil"/>
            </w:tcBorders>
            <w:shd w:val="clear" w:color="auto" w:fill="FFFFFF" w:themeFill="background1"/>
          </w:tcPr>
          <w:p w14:paraId="6FFD4BFE" w14:textId="77777777" w:rsidR="00B619BC" w:rsidRPr="00D66195" w:rsidRDefault="00B619BC" w:rsidP="0044290B">
            <w:pPr>
              <w:pStyle w:val="TableText"/>
            </w:pPr>
            <w:r w:rsidRPr="00D66195">
              <w:t>Extreme</w:t>
            </w:r>
          </w:p>
        </w:tc>
      </w:tr>
      <w:bookmarkEnd w:id="710"/>
      <w:tr w:rsidR="00B619BC" w:rsidRPr="00D66195" w14:paraId="1E5E61BC" w14:textId="77777777" w:rsidTr="00CD437B">
        <w:tc>
          <w:tcPr>
            <w:tcW w:w="3750" w:type="pct"/>
            <w:tcMar>
              <w:top w:w="0" w:type="dxa"/>
            </w:tcMar>
          </w:tcPr>
          <w:p w14:paraId="7242848C" w14:textId="77777777" w:rsidR="00B619BC" w:rsidRPr="006133C0" w:rsidRDefault="00B619BC" w:rsidP="0044290B">
            <w:pPr>
              <w:pStyle w:val="TableText"/>
            </w:pPr>
            <w:r w:rsidRPr="006133C0">
              <w:t>G4 Risk of a breach of Treaty obligations from a failure to engage adequately with and protect current and future generations of Māori from the impacts of climate change.</w:t>
            </w:r>
          </w:p>
        </w:tc>
        <w:tc>
          <w:tcPr>
            <w:tcW w:w="536" w:type="pct"/>
          </w:tcPr>
          <w:p w14:paraId="7CE3E731" w14:textId="77777777" w:rsidR="00B619BC" w:rsidRPr="00222765" w:rsidRDefault="00B619BC" w:rsidP="004379E5">
            <w:pPr>
              <w:pStyle w:val="TableText"/>
              <w:jc w:val="center"/>
            </w:pPr>
            <w:r w:rsidRPr="00D66195">
              <w:t>75</w:t>
            </w:r>
          </w:p>
        </w:tc>
        <w:tc>
          <w:tcPr>
            <w:tcW w:w="714" w:type="pct"/>
            <w:shd w:val="clear" w:color="auto" w:fill="FFFFFF" w:themeFill="background1"/>
          </w:tcPr>
          <w:p w14:paraId="4E293836" w14:textId="77777777" w:rsidR="00B619BC" w:rsidRPr="00D66195" w:rsidRDefault="00B619BC" w:rsidP="0044290B">
            <w:pPr>
              <w:pStyle w:val="TableText"/>
            </w:pPr>
            <w:r w:rsidRPr="00D66195">
              <w:t>Major</w:t>
            </w:r>
          </w:p>
        </w:tc>
      </w:tr>
      <w:tr w:rsidR="00B619BC" w:rsidRPr="00D66195" w14:paraId="1F8CEDC6" w14:textId="77777777" w:rsidTr="00CD437B">
        <w:tc>
          <w:tcPr>
            <w:tcW w:w="3750" w:type="pct"/>
            <w:tcMar>
              <w:top w:w="0" w:type="dxa"/>
              <w:left w:w="108" w:type="dxa"/>
              <w:bottom w:w="0" w:type="dxa"/>
              <w:right w:w="108" w:type="dxa"/>
            </w:tcMar>
          </w:tcPr>
          <w:p w14:paraId="25D83547" w14:textId="2ED0D885" w:rsidR="00B619BC" w:rsidRPr="006133C0" w:rsidRDefault="00B619BC" w:rsidP="00DF0A1A">
            <w:pPr>
              <w:pStyle w:val="TableText"/>
            </w:pPr>
            <w:r w:rsidRPr="006133C0">
              <w:t>G5 Risk of delayed adaptation and maladaptation due to knowledge gaps resulting</w:t>
            </w:r>
            <w:r w:rsidR="00566C0C">
              <w:t> </w:t>
            </w:r>
            <w:r w:rsidRPr="006133C0">
              <w:t>from under-investment in climate</w:t>
            </w:r>
            <w:r w:rsidR="00566C0C">
              <w:t xml:space="preserve"> change</w:t>
            </w:r>
            <w:r w:rsidRPr="006133C0">
              <w:t xml:space="preserve"> adaptation research and capacity building.</w:t>
            </w:r>
          </w:p>
        </w:tc>
        <w:tc>
          <w:tcPr>
            <w:tcW w:w="536" w:type="pct"/>
          </w:tcPr>
          <w:p w14:paraId="72809F4F" w14:textId="77777777" w:rsidR="00B619BC" w:rsidRPr="00222765" w:rsidRDefault="00B619BC" w:rsidP="004379E5">
            <w:pPr>
              <w:pStyle w:val="TableText"/>
              <w:jc w:val="center"/>
            </w:pPr>
            <w:r w:rsidRPr="00D66195">
              <w:t>75</w:t>
            </w:r>
          </w:p>
        </w:tc>
        <w:tc>
          <w:tcPr>
            <w:tcW w:w="714" w:type="pct"/>
            <w:shd w:val="clear" w:color="auto" w:fill="FFFFFF" w:themeFill="background1"/>
          </w:tcPr>
          <w:p w14:paraId="4B6C9495" w14:textId="77777777" w:rsidR="00B619BC" w:rsidRPr="00D66195" w:rsidRDefault="00B619BC" w:rsidP="0044290B">
            <w:pPr>
              <w:pStyle w:val="TableText"/>
            </w:pPr>
            <w:r w:rsidRPr="00D66195">
              <w:t>Major</w:t>
            </w:r>
          </w:p>
        </w:tc>
      </w:tr>
      <w:tr w:rsidR="00B619BC" w:rsidRPr="00D66195" w14:paraId="1F946560" w14:textId="77777777" w:rsidTr="00CD437B">
        <w:tc>
          <w:tcPr>
            <w:tcW w:w="3750" w:type="pct"/>
            <w:tcMar>
              <w:top w:w="0" w:type="dxa"/>
              <w:left w:w="108" w:type="dxa"/>
              <w:bottom w:w="0" w:type="dxa"/>
              <w:right w:w="108" w:type="dxa"/>
            </w:tcMar>
            <w:hideMark/>
          </w:tcPr>
          <w:p w14:paraId="7C8A9001" w14:textId="1A65EFD0" w:rsidR="00B619BC" w:rsidRPr="006133C0" w:rsidRDefault="00B619BC" w:rsidP="0044290B">
            <w:pPr>
              <w:pStyle w:val="TableText"/>
            </w:pPr>
            <w:r w:rsidRPr="006133C0">
              <w:t>G6 Risk</w:t>
            </w:r>
            <w:r w:rsidR="00B8038B">
              <w:t>s</w:t>
            </w:r>
            <w:r w:rsidRPr="006133C0">
              <w:t xml:space="preserve"> to the ability of the emergency management system to respond to an increasing frequency and scale of compounding and cascading climate change impacts in New Zealand and the Pacific region.</w:t>
            </w:r>
          </w:p>
        </w:tc>
        <w:tc>
          <w:tcPr>
            <w:tcW w:w="536" w:type="pct"/>
          </w:tcPr>
          <w:p w14:paraId="6AC376B7" w14:textId="77777777" w:rsidR="00B619BC" w:rsidRPr="00222765" w:rsidRDefault="00B619BC" w:rsidP="004379E5">
            <w:pPr>
              <w:pStyle w:val="TableText"/>
              <w:jc w:val="center"/>
            </w:pPr>
            <w:r w:rsidRPr="00D66195">
              <w:t>70</w:t>
            </w:r>
          </w:p>
        </w:tc>
        <w:tc>
          <w:tcPr>
            <w:tcW w:w="714" w:type="pct"/>
            <w:shd w:val="clear" w:color="auto" w:fill="FFFFFF" w:themeFill="background1"/>
          </w:tcPr>
          <w:p w14:paraId="67AE2A29" w14:textId="77777777" w:rsidR="00B619BC" w:rsidRPr="00D66195" w:rsidRDefault="00B619BC" w:rsidP="0044290B">
            <w:pPr>
              <w:pStyle w:val="TableText"/>
            </w:pPr>
            <w:r w:rsidRPr="00D66195">
              <w:t>Major</w:t>
            </w:r>
          </w:p>
        </w:tc>
      </w:tr>
      <w:tr w:rsidR="00B619BC" w:rsidRPr="00D66195" w14:paraId="4D242F9F" w14:textId="77777777" w:rsidTr="00CD437B">
        <w:tc>
          <w:tcPr>
            <w:tcW w:w="3750" w:type="pct"/>
            <w:tcMar>
              <w:top w:w="0" w:type="dxa"/>
            </w:tcMar>
          </w:tcPr>
          <w:p w14:paraId="1B01DEBB" w14:textId="77777777" w:rsidR="00B619BC" w:rsidRPr="006133C0" w:rsidRDefault="00B619BC" w:rsidP="0044290B">
            <w:pPr>
              <w:pStyle w:val="TableText"/>
            </w:pPr>
            <w:r w:rsidRPr="006133C0">
              <w:t>G7 Risk that effective climate change adaptation policy will not be implemented and sustained due to a failure to secure sufficient parliamentary agreement.</w:t>
            </w:r>
          </w:p>
        </w:tc>
        <w:tc>
          <w:tcPr>
            <w:tcW w:w="536" w:type="pct"/>
          </w:tcPr>
          <w:p w14:paraId="31CA7105" w14:textId="77777777" w:rsidR="00B619BC" w:rsidRPr="00222765" w:rsidRDefault="00B619BC" w:rsidP="004379E5">
            <w:pPr>
              <w:pStyle w:val="TableText"/>
              <w:jc w:val="center"/>
            </w:pPr>
            <w:r w:rsidRPr="00D66195">
              <w:t>68</w:t>
            </w:r>
          </w:p>
        </w:tc>
        <w:tc>
          <w:tcPr>
            <w:tcW w:w="714" w:type="pct"/>
            <w:shd w:val="clear" w:color="auto" w:fill="FFFFFF" w:themeFill="background1"/>
          </w:tcPr>
          <w:p w14:paraId="3E5E926D" w14:textId="77777777" w:rsidR="00B619BC" w:rsidRPr="00D66195" w:rsidRDefault="00B619BC" w:rsidP="0044290B">
            <w:pPr>
              <w:pStyle w:val="TableText"/>
            </w:pPr>
            <w:r w:rsidRPr="00D66195">
              <w:t>Extreme</w:t>
            </w:r>
          </w:p>
        </w:tc>
      </w:tr>
      <w:tr w:rsidR="00B619BC" w:rsidRPr="00D66195" w14:paraId="2FB51C2F" w14:textId="77777777" w:rsidTr="00CD437B">
        <w:tc>
          <w:tcPr>
            <w:tcW w:w="3750" w:type="pct"/>
            <w:tcMar>
              <w:top w:w="0" w:type="dxa"/>
            </w:tcMar>
          </w:tcPr>
          <w:p w14:paraId="0043C04E" w14:textId="77777777" w:rsidR="00B619BC" w:rsidRPr="006133C0" w:rsidRDefault="00B619BC" w:rsidP="0044290B">
            <w:pPr>
              <w:pStyle w:val="TableText"/>
            </w:pPr>
            <w:r w:rsidRPr="006133C0">
              <w:t>G8 Risk to the ability of democratic institutions to follow due democratic decision-making processes under pressure from an increasing frequency and scale of compounding and cascading climate change impacts.</w:t>
            </w:r>
          </w:p>
        </w:tc>
        <w:tc>
          <w:tcPr>
            <w:tcW w:w="536" w:type="pct"/>
          </w:tcPr>
          <w:p w14:paraId="42352622" w14:textId="77777777" w:rsidR="00B619BC" w:rsidRPr="00222765" w:rsidRDefault="00B619BC" w:rsidP="004379E5">
            <w:pPr>
              <w:pStyle w:val="TableText"/>
              <w:jc w:val="center"/>
            </w:pPr>
            <w:r w:rsidRPr="00D66195">
              <w:t>53</w:t>
            </w:r>
          </w:p>
        </w:tc>
        <w:tc>
          <w:tcPr>
            <w:tcW w:w="714" w:type="pct"/>
            <w:shd w:val="clear" w:color="auto" w:fill="FFFFFF" w:themeFill="background1"/>
          </w:tcPr>
          <w:p w14:paraId="0C04D03B" w14:textId="77777777" w:rsidR="00B619BC" w:rsidRPr="00D66195" w:rsidRDefault="00B619BC" w:rsidP="0044290B">
            <w:pPr>
              <w:pStyle w:val="TableText"/>
            </w:pPr>
            <w:r w:rsidRPr="00D66195">
              <w:t>Major</w:t>
            </w:r>
          </w:p>
        </w:tc>
      </w:tr>
    </w:tbl>
    <w:bookmarkEnd w:id="708"/>
    <w:p w14:paraId="52070C1E" w14:textId="77777777" w:rsidR="002F58CC" w:rsidRPr="00D66195" w:rsidRDefault="002F58CC" w:rsidP="004E1E82">
      <w:pPr>
        <w:pStyle w:val="Note"/>
        <w:spacing w:after="0"/>
        <w:rPr>
          <w:rFonts w:ascii="Segoe UI" w:hAnsi="Segoe UI" w:cs="Segoe UI"/>
          <w:sz w:val="21"/>
          <w:szCs w:val="21"/>
          <w:lang w:eastAsia="en-AU"/>
        </w:rPr>
      </w:pPr>
      <w:r w:rsidRPr="00D66195">
        <w:t xml:space="preserve">* Urgency </w:t>
      </w:r>
      <w:r>
        <w:t>r</w:t>
      </w:r>
      <w:r w:rsidRPr="00D66195">
        <w:t xml:space="preserve">ating refers to the total </w:t>
      </w:r>
      <w:r>
        <w:t>a</w:t>
      </w:r>
      <w:r w:rsidRPr="00D66195">
        <w:t xml:space="preserve">daptation and </w:t>
      </w:r>
      <w:r>
        <w:t>d</w:t>
      </w:r>
      <w:r w:rsidRPr="00D66195">
        <w:t xml:space="preserve">ecision </w:t>
      </w:r>
      <w:r>
        <w:t>u</w:t>
      </w:r>
      <w:r w:rsidRPr="00D66195">
        <w:t xml:space="preserve">rgency </w:t>
      </w:r>
      <w:r>
        <w:t>r</w:t>
      </w:r>
      <w:r w:rsidRPr="00D66195">
        <w:t>ating (between 1 and 100).</w:t>
      </w:r>
    </w:p>
    <w:p w14:paraId="7368BAF4" w14:textId="3AF4565A" w:rsidR="002F58CC" w:rsidRDefault="002F58CC" w:rsidP="004E1E82">
      <w:pPr>
        <w:pStyle w:val="Note"/>
        <w:spacing w:before="60"/>
      </w:pPr>
      <w:r w:rsidRPr="00D66195">
        <w:t>**</w:t>
      </w:r>
      <w:r w:rsidR="00387218">
        <w:t xml:space="preserve"> </w:t>
      </w:r>
      <w:r w:rsidRPr="00D66195">
        <w:t xml:space="preserve">Consequence </w:t>
      </w:r>
      <w:r>
        <w:t>r</w:t>
      </w:r>
      <w:r w:rsidRPr="00D66195">
        <w:t xml:space="preserve">ating refers to the highest </w:t>
      </w:r>
      <w:r>
        <w:t>c</w:t>
      </w:r>
      <w:r w:rsidRPr="00D66195">
        <w:t xml:space="preserve">onsequence </w:t>
      </w:r>
      <w:r>
        <w:t>r</w:t>
      </w:r>
      <w:r w:rsidRPr="00D66195">
        <w:t>ating assigned to this risk out of all three time periods (</w:t>
      </w:r>
      <w:r>
        <w:t>n</w:t>
      </w:r>
      <w:r w:rsidRPr="00D66195">
        <w:t>ow, 2050, 2100). Section 7.4 provides the consequence rating for each time period for all the risks.</w:t>
      </w:r>
    </w:p>
    <w:p w14:paraId="13D91D9A" w14:textId="77777777" w:rsidR="002F58CC" w:rsidRPr="00D66195" w:rsidRDefault="002F58CC" w:rsidP="00554444">
      <w:pPr>
        <w:pStyle w:val="Heading2"/>
        <w:numPr>
          <w:ilvl w:val="0"/>
          <w:numId w:val="47"/>
        </w:numPr>
      </w:pPr>
      <w:bookmarkStart w:id="711" w:name="_Toc37153198"/>
      <w:bookmarkStart w:id="712" w:name="_Toc37404133"/>
      <w:bookmarkStart w:id="713" w:name="_Toc40696499"/>
      <w:bookmarkStart w:id="714" w:name="_Toc45888099"/>
      <w:r w:rsidRPr="00D66195">
        <w:lastRenderedPageBreak/>
        <w:t>Climate change risks</w:t>
      </w:r>
      <w:bookmarkEnd w:id="711"/>
      <w:bookmarkEnd w:id="712"/>
      <w:bookmarkEnd w:id="713"/>
      <w:bookmarkEnd w:id="714"/>
    </w:p>
    <w:p w14:paraId="0B515346" w14:textId="77777777" w:rsidR="002F58CC" w:rsidRPr="00D66195" w:rsidRDefault="002F58CC" w:rsidP="00554444">
      <w:pPr>
        <w:pStyle w:val="Heading3"/>
        <w:numPr>
          <w:ilvl w:val="0"/>
          <w:numId w:val="48"/>
        </w:numPr>
        <w:spacing w:before="240"/>
      </w:pPr>
      <w:bookmarkStart w:id="715" w:name="_Toc37153199"/>
      <w:bookmarkStart w:id="716" w:name="_Toc37404134"/>
      <w:r w:rsidRPr="00094614">
        <w:t>G1</w:t>
      </w:r>
      <w:r w:rsidRPr="00D66195">
        <w:rPr>
          <w:rFonts w:eastAsiaTheme="minorHAnsi"/>
          <w:lang w:eastAsia="en-AU"/>
        </w:rPr>
        <w:t xml:space="preserve"> </w:t>
      </w:r>
      <w:bookmarkEnd w:id="715"/>
      <w:r w:rsidRPr="00D66195">
        <w:t>Risk of maladaptation across all domains due to the application of practices, processes and tools that do not account</w:t>
      </w:r>
      <w:r w:rsidR="00E23558">
        <w:t> </w:t>
      </w:r>
      <w:r w:rsidRPr="00D66195">
        <w:t>for uncertainty and change over long timeframes</w:t>
      </w:r>
      <w:bookmarkEnd w:id="716"/>
    </w:p>
    <w:p w14:paraId="49F44BFE" w14:textId="77777777" w:rsidR="002F58CC" w:rsidRPr="00E23558" w:rsidRDefault="002F58CC" w:rsidP="004E1E82">
      <w:pPr>
        <w:pStyle w:val="Heading4"/>
      </w:pPr>
      <w:bookmarkStart w:id="717" w:name="_Hlk37774944"/>
      <w:r w:rsidRPr="00D66195">
        <w:t>Risk summary</w:t>
      </w:r>
    </w:p>
    <w:p w14:paraId="3C142584" w14:textId="77777777" w:rsidR="002F58CC" w:rsidRPr="00D66195" w:rsidRDefault="002F58CC" w:rsidP="004E1E82">
      <w:pPr>
        <w:pStyle w:val="BodyText"/>
      </w:pPr>
      <w:r w:rsidRPr="00D66195">
        <w:t>Climate change adds to the uncertainties already faced by decision</w:t>
      </w:r>
      <w:r>
        <w:t>-</w:t>
      </w:r>
      <w:r w:rsidRPr="00D66195">
        <w:t xml:space="preserve">makers (Beck, 2009; Scoones, 2019; Weitzman, 2011). </w:t>
      </w:r>
      <w:r>
        <w:t>Where decision-makers rely</w:t>
      </w:r>
      <w:r w:rsidRPr="00D66195">
        <w:t xml:space="preserve"> on practices </w:t>
      </w:r>
      <w:r>
        <w:t>that</w:t>
      </w:r>
      <w:r w:rsidRPr="00D66195">
        <w:t xml:space="preserve"> embed processes and tools that do not account for </w:t>
      </w:r>
      <w:r w:rsidRPr="004E1E82">
        <w:t>uncertainty</w:t>
      </w:r>
      <w:r w:rsidRPr="00D66195">
        <w:t xml:space="preserve"> and change over long timeframes</w:t>
      </w:r>
      <w:r>
        <w:t>,</w:t>
      </w:r>
      <w:r w:rsidRPr="00D66195">
        <w:t xml:space="preserve"> the</w:t>
      </w:r>
      <w:r w:rsidR="0078706F">
        <w:t> </w:t>
      </w:r>
      <w:r w:rsidRPr="00D66195">
        <w:t>likelihood of maladaptation across all domains</w:t>
      </w:r>
      <w:r>
        <w:t xml:space="preserve"> will increase</w:t>
      </w:r>
      <w:r w:rsidRPr="00D66195">
        <w:t xml:space="preserve">. </w:t>
      </w:r>
    </w:p>
    <w:p w14:paraId="6BF0156A" w14:textId="77777777" w:rsidR="002F58CC" w:rsidRPr="00E23558" w:rsidRDefault="002F58CC" w:rsidP="00E23558">
      <w:pPr>
        <w:pStyle w:val="Heading4"/>
      </w:pPr>
      <w:r w:rsidRPr="00D66195">
        <w:t>Risk description</w:t>
      </w:r>
    </w:p>
    <w:p w14:paraId="747262E3" w14:textId="330C754F" w:rsidR="002F58CC" w:rsidRPr="00D66195" w:rsidRDefault="002F58CC" w:rsidP="00E23558">
      <w:pPr>
        <w:pStyle w:val="BodyText"/>
      </w:pPr>
      <w:r w:rsidRPr="00D66195">
        <w:t xml:space="preserve">The future contains inherent uncertainty. Uncertainty, or a state of incomplete knowledge, arises from </w:t>
      </w:r>
      <w:r>
        <w:t>many</w:t>
      </w:r>
      <w:r w:rsidRPr="00D66195">
        <w:t xml:space="preserve"> sources, such as data imprecision, methodological inexactness and conceptual ambiguity. In the context of climate change, uncertainties stem from unknowable socio-demographic, technological and economic trends that will influence future greenhouse gas concentrations and the sensitivity of climatic systems to these concentrations. These uncertainties affect the rate and magnitude of the impacts of climate change that are knowable. Generally, the further we project into the future, the greater that level of uncertainty will be. </w:t>
      </w:r>
    </w:p>
    <w:p w14:paraId="6348A782" w14:textId="09735730" w:rsidR="002F58CC" w:rsidRPr="00D66195" w:rsidRDefault="002F58CC" w:rsidP="00E23558">
      <w:pPr>
        <w:pStyle w:val="BodyText"/>
      </w:pPr>
      <w:r w:rsidRPr="00D66195">
        <w:t>Failure to account for uncertainty in decision-making processes increases the likelihood that an</w:t>
      </w:r>
      <w:r w:rsidR="0078706F">
        <w:t> </w:t>
      </w:r>
      <w:r w:rsidRPr="00D66195">
        <w:t>action will be maladaptive</w:t>
      </w:r>
      <w:r w:rsidR="00387218">
        <w:t>. T</w:t>
      </w:r>
      <w:r>
        <w:t>hat is,</w:t>
      </w:r>
      <w:r w:rsidR="00387218">
        <w:t xml:space="preserve"> the action is more likely to</w:t>
      </w:r>
      <w:r>
        <w:t xml:space="preserve"> hav</w:t>
      </w:r>
      <w:r w:rsidR="00387218">
        <w:t>e</w:t>
      </w:r>
      <w:r w:rsidRPr="00D66195">
        <w:t xml:space="preserve"> a high opportunity cost,</w:t>
      </w:r>
      <w:r w:rsidR="003B42F8">
        <w:t> </w:t>
      </w:r>
      <w:r w:rsidRPr="00D66195">
        <w:t>reduc</w:t>
      </w:r>
      <w:r w:rsidR="00387218">
        <w:t>e</w:t>
      </w:r>
      <w:r w:rsidRPr="00D66195">
        <w:t xml:space="preserve"> incentives to adapt, disproportionality burden the most vulnerable, clos</w:t>
      </w:r>
      <w:r w:rsidR="00387218">
        <w:t>e</w:t>
      </w:r>
      <w:r w:rsidRPr="00D66195">
        <w:t xml:space="preserve"> </w:t>
      </w:r>
      <w:r>
        <w:t xml:space="preserve">off </w:t>
      </w:r>
      <w:r w:rsidRPr="00D66195">
        <w:t xml:space="preserve">other adaptation options </w:t>
      </w:r>
      <w:r>
        <w:t>for</w:t>
      </w:r>
      <w:r w:rsidRPr="00D66195">
        <w:t xml:space="preserve"> the future</w:t>
      </w:r>
      <w:r w:rsidRPr="00D66195">
        <w:rPr>
          <w:rStyle w:val="CommentReference"/>
          <w:rFonts w:cs="Arial"/>
          <w:lang w:eastAsia="en-US"/>
        </w:rPr>
        <w:t xml:space="preserve">, </w:t>
      </w:r>
      <w:r w:rsidRPr="00D66195">
        <w:t>or increas</w:t>
      </w:r>
      <w:r w:rsidR="00387218">
        <w:t>e</w:t>
      </w:r>
      <w:r w:rsidRPr="00D66195">
        <w:t xml:space="preserve"> greenhouse gas emissions (Barnett and O’Neill,</w:t>
      </w:r>
      <w:r w:rsidR="003B42F8">
        <w:t> </w:t>
      </w:r>
      <w:r w:rsidRPr="00D66195">
        <w:t>2010).</w:t>
      </w:r>
      <w:r>
        <w:t xml:space="preserve"> </w:t>
      </w:r>
    </w:p>
    <w:p w14:paraId="754F089B" w14:textId="1E1926E1" w:rsidR="002F58CC" w:rsidRPr="00D66195" w:rsidRDefault="002F58CC" w:rsidP="00E23558">
      <w:pPr>
        <w:pStyle w:val="BodyText"/>
      </w:pPr>
      <w:r w:rsidRPr="00D66195">
        <w:t>Decision</w:t>
      </w:r>
      <w:r>
        <w:t>-</w:t>
      </w:r>
      <w:r w:rsidRPr="00D66195">
        <w:t>makers need to act</w:t>
      </w:r>
      <w:r>
        <w:t>,</w:t>
      </w:r>
      <w:r w:rsidRPr="00D66195">
        <w:t xml:space="preserve"> even when there is significant uncertainty. For example, </w:t>
      </w:r>
      <w:r>
        <w:t>today’s researchers</w:t>
      </w:r>
      <w:r w:rsidRPr="00D66195">
        <w:t xml:space="preserve"> are confident that the frequency and intensity of heavy rainfall events will increase</w:t>
      </w:r>
      <w:r>
        <w:t>,</w:t>
      </w:r>
      <w:r w:rsidRPr="00D66195">
        <w:t xml:space="preserve"> but do not know how frequent or how intense </w:t>
      </w:r>
      <w:r w:rsidR="00FF6BCE">
        <w:t>those events</w:t>
      </w:r>
      <w:r w:rsidR="00FF6BCE" w:rsidRPr="00D66195">
        <w:t xml:space="preserve"> </w:t>
      </w:r>
      <w:r w:rsidRPr="00D66195">
        <w:t xml:space="preserve">will be or exactly when these conditions will occur. </w:t>
      </w:r>
      <w:r>
        <w:t>Researchers</w:t>
      </w:r>
      <w:r w:rsidRPr="00D66195">
        <w:t xml:space="preserve"> are also confident of the rate and magnitude of sea</w:t>
      </w:r>
      <w:r>
        <w:t>-</w:t>
      </w:r>
      <w:r w:rsidRPr="00D66195">
        <w:t>level rise out to 2050</w:t>
      </w:r>
      <w:r>
        <w:t>,</w:t>
      </w:r>
      <w:r w:rsidRPr="00D66195">
        <w:t xml:space="preserve"> but beyond that the certainty range is wider (</w:t>
      </w:r>
      <w:r>
        <w:t>see</w:t>
      </w:r>
      <w:r w:rsidRPr="00D66195">
        <w:t xml:space="preserve"> </w:t>
      </w:r>
      <w:hyperlink w:anchor="_Climate_change_in" w:history="1">
        <w:r w:rsidRPr="00FF6BCE">
          <w:rPr>
            <w:rStyle w:val="Hyperlink"/>
          </w:rPr>
          <w:t>section 2</w:t>
        </w:r>
      </w:hyperlink>
      <w:r w:rsidRPr="00D66195">
        <w:t>). Planners and engineers are making decisions about the location and design of infrastructure and housing that will be in place for more than 100 years, within which timeframe climate change impacts will worsen (Lawrence, 2016). If decision</w:t>
      </w:r>
      <w:r>
        <w:t>-</w:t>
      </w:r>
      <w:r w:rsidRPr="00D66195">
        <w:t xml:space="preserve">makers do not </w:t>
      </w:r>
      <w:r>
        <w:t>provide</w:t>
      </w:r>
      <w:r w:rsidRPr="00D66195">
        <w:t xml:space="preserve"> for uncertainties when locating and designing developments, these structures will be increasingly exposed to flood risk and incur high damage costs. On the other hand, if they plan and design for the most extreme events, they may incur the opportunity cost of not being able to use the land, or over-design infrastructure that is costly and becomes redundant. Either way</w:t>
      </w:r>
      <w:r>
        <w:t>,</w:t>
      </w:r>
      <w:r w:rsidRPr="00D66195">
        <w:t xml:space="preserve"> there can be maladaptation. This </w:t>
      </w:r>
      <w:r>
        <w:t>suggests</w:t>
      </w:r>
      <w:r w:rsidRPr="00D66195">
        <w:t xml:space="preserve"> that tools and processes are needed</w:t>
      </w:r>
      <w:r>
        <w:t xml:space="preserve"> that can</w:t>
      </w:r>
      <w:r w:rsidRPr="00D66195">
        <w:t xml:space="preserve"> inform flexible planning and design of infrastructure </w:t>
      </w:r>
      <w:r>
        <w:t>that</w:t>
      </w:r>
      <w:r w:rsidRPr="00D66195">
        <w:t xml:space="preserve"> can be changed and shifted </w:t>
      </w:r>
      <w:r>
        <w:t xml:space="preserve">before </w:t>
      </w:r>
      <w:r w:rsidRPr="00D66195">
        <w:t>damage occur</w:t>
      </w:r>
      <w:r>
        <w:t>s</w:t>
      </w:r>
      <w:r w:rsidRPr="00D66195">
        <w:t xml:space="preserve"> (Mastrandrea and Luers, 2012). </w:t>
      </w:r>
    </w:p>
    <w:p w14:paraId="740A0F1A" w14:textId="4963A03F" w:rsidR="002F58CC" w:rsidRPr="00D66195" w:rsidRDefault="002F58CC" w:rsidP="00E23558">
      <w:pPr>
        <w:pStyle w:val="BodyText"/>
      </w:pPr>
      <w:r w:rsidRPr="00D66195">
        <w:t>Government decision-making frameworks and well-established practices in disciplines including law, economics, engineering and planning continue to use practices, processes and tools that rely on static assumptions of risk</w:t>
      </w:r>
      <w:r>
        <w:t>,</w:t>
      </w:r>
      <w:r w:rsidRPr="00D66195">
        <w:t xml:space="preserve"> and historical parameters of climatic conditions (Lawrence and Manning, 2012; Lawrence</w:t>
      </w:r>
      <w:r>
        <w:t xml:space="preserve"> et al</w:t>
      </w:r>
      <w:r w:rsidRPr="00D66195">
        <w:t>, 2019</w:t>
      </w:r>
      <w:r>
        <w:t>a</w:t>
      </w:r>
      <w:r w:rsidRPr="00D66195">
        <w:t xml:space="preserve">; </w:t>
      </w:r>
      <w:r w:rsidR="00FF6BCE">
        <w:t xml:space="preserve">Manning et al, 2015; </w:t>
      </w:r>
      <w:r w:rsidRPr="00D66195">
        <w:t>Weitzman, 2011). For example, the use of single flood standards (</w:t>
      </w:r>
      <w:r w:rsidR="00547037">
        <w:t>such as</w:t>
      </w:r>
      <w:r w:rsidRPr="00D66195">
        <w:t xml:space="preserve"> a 1</w:t>
      </w:r>
      <w:r>
        <w:t>-</w:t>
      </w:r>
      <w:r w:rsidRPr="00D66195">
        <w:t>in</w:t>
      </w:r>
      <w:r>
        <w:t>-</w:t>
      </w:r>
      <w:r w:rsidRPr="00D66195">
        <w:t>100</w:t>
      </w:r>
      <w:r>
        <w:t>-</w:t>
      </w:r>
      <w:r w:rsidRPr="00D66195">
        <w:t xml:space="preserve">year event) to plan land use and design infrastructure results in path-dependent decisions that are inflexible to changing </w:t>
      </w:r>
      <w:r w:rsidRPr="00D66195">
        <w:lastRenderedPageBreak/>
        <w:t xml:space="preserve">flood risk (Lawrence et al, 2013). These measures can also create a false sense of security for those just outside the zones (Lawrence et al, 2013). Other static measures </w:t>
      </w:r>
      <w:r>
        <w:t>that</w:t>
      </w:r>
      <w:r w:rsidRPr="00D66195">
        <w:t xml:space="preserve"> are used routinely in planning, such as minimum flood levels</w:t>
      </w:r>
      <w:r>
        <w:t>,</w:t>
      </w:r>
      <w:r w:rsidRPr="00D66195">
        <w:t xml:space="preserve"> also create a false sense of security in the face of ongoing sea</w:t>
      </w:r>
      <w:r>
        <w:t>-</w:t>
      </w:r>
      <w:r w:rsidRPr="00D66195">
        <w:t>level rise, increasing heavy rainfall and coastal storms. White (2019) argues that dominant institutional practices</w:t>
      </w:r>
      <w:r>
        <w:t>,</w:t>
      </w:r>
      <w:r w:rsidRPr="00D66195">
        <w:t xml:space="preserve"> and cultures that overwhelmingly focus on data, modelling and certainty</w:t>
      </w:r>
      <w:r>
        <w:t>,</w:t>
      </w:r>
      <w:r w:rsidRPr="00D66195">
        <w:t xml:space="preserve"> discourage adoptin</w:t>
      </w:r>
      <w:r>
        <w:t>g</w:t>
      </w:r>
      <w:r w:rsidRPr="00D66195">
        <w:t xml:space="preserve"> new or alternative approaches to urban planning that may better support liveability or sustainability.</w:t>
      </w:r>
    </w:p>
    <w:p w14:paraId="40F24EC2" w14:textId="6703CE32" w:rsidR="002F58CC" w:rsidRPr="00D66195" w:rsidRDefault="002F58CC" w:rsidP="0078706F">
      <w:pPr>
        <w:pStyle w:val="BodyText"/>
      </w:pPr>
      <w:r w:rsidRPr="00D66195">
        <w:t>It is widely recognised that decision</w:t>
      </w:r>
      <w:r>
        <w:t>-</w:t>
      </w:r>
      <w:r w:rsidRPr="00D66195">
        <w:t>makers must move beyond such approaches, particularly for flood risk, drought and coastal management strategies (</w:t>
      </w:r>
      <w:r w:rsidRPr="00D66195">
        <w:rPr>
          <w:rFonts w:eastAsiaTheme="minorHAnsi" w:cs="Arial"/>
          <w:color w:val="000000"/>
          <w:lang w:eastAsia="en-US"/>
        </w:rPr>
        <w:t>Climate Change Adaptation Technical Working Group</w:t>
      </w:r>
      <w:r w:rsidRPr="00D66195">
        <w:t>, 2017, 2018</w:t>
      </w:r>
      <w:r w:rsidR="00547037" w:rsidRPr="00D66195">
        <w:t>; Gersonius et al, 2012</w:t>
      </w:r>
      <w:r w:rsidRPr="00D66195">
        <w:t xml:space="preserve">; </w:t>
      </w:r>
      <w:r w:rsidR="00547037" w:rsidRPr="00D66195">
        <w:t xml:space="preserve">Kundzewicz et al, 2008; </w:t>
      </w:r>
      <w:r w:rsidRPr="00D66195">
        <w:t>Lawrence and Haasnoot, 2017; Lawrence et al, 2019</w:t>
      </w:r>
      <w:r w:rsidR="004D6922">
        <w:t>a</w:t>
      </w:r>
      <w:r w:rsidRPr="00D66195">
        <w:t xml:space="preserve">). Zeitoun et al (2016) </w:t>
      </w:r>
      <w:r>
        <w:t>also state</w:t>
      </w:r>
      <w:r w:rsidRPr="00D66195">
        <w:t xml:space="preserve"> that prevailing approaches to water security do not consider uncertainty, diversity and politics in society</w:t>
      </w:r>
      <w:r>
        <w:t>,</w:t>
      </w:r>
      <w:r w:rsidRPr="00D66195">
        <w:t xml:space="preserve"> limit</w:t>
      </w:r>
      <w:r>
        <w:t>ing</w:t>
      </w:r>
      <w:r w:rsidRPr="00D66195">
        <w:t xml:space="preserve"> policy</w:t>
      </w:r>
      <w:r w:rsidR="00547037">
        <w:t>-</w:t>
      </w:r>
      <w:r w:rsidRPr="00D66195">
        <w:t>makers to rigid and inflexible interventions that may reproduce inequalities. In New Zealand, the use of cost</w:t>
      </w:r>
      <w:r w:rsidR="00785BB4">
        <w:t>–</w:t>
      </w:r>
      <w:r w:rsidRPr="00D66195">
        <w:t>benefit analysis disproportiona</w:t>
      </w:r>
      <w:r w:rsidR="00785BB4">
        <w:t>tel</w:t>
      </w:r>
      <w:r w:rsidRPr="00D66195">
        <w:t>y burdens more vulnerable residents. The reliance on cost</w:t>
      </w:r>
      <w:r w:rsidR="00785BB4">
        <w:t>–</w:t>
      </w:r>
      <w:r w:rsidRPr="00D66195">
        <w:t>benefit analysis to prioritise flood protection has led to faster implementation in higher socio</w:t>
      </w:r>
      <w:r>
        <w:t>-</w:t>
      </w:r>
      <w:r w:rsidRPr="00D66195">
        <w:t>economic areas, as higher land and asset values generate higher benefit-</w:t>
      </w:r>
      <w:r w:rsidR="00785BB4">
        <w:t>to-</w:t>
      </w:r>
      <w:r w:rsidRPr="00D66195">
        <w:t xml:space="preserve">cost ratios (Manning </w:t>
      </w:r>
      <w:r>
        <w:t>et al</w:t>
      </w:r>
      <w:r w:rsidRPr="00D66195">
        <w:t xml:space="preserve">, 2015). </w:t>
      </w:r>
    </w:p>
    <w:p w14:paraId="2AC43B20" w14:textId="2E31E469" w:rsidR="002F58CC" w:rsidRPr="00D66195" w:rsidRDefault="002F58CC" w:rsidP="0078706F">
      <w:pPr>
        <w:pStyle w:val="BodyText"/>
      </w:pPr>
      <w:r w:rsidRPr="00D66195">
        <w:t xml:space="preserve">arious processes and tools available for adaptation decision-making under conditions of uncertainty. Examples include </w:t>
      </w:r>
      <w:r>
        <w:t>r</w:t>
      </w:r>
      <w:r w:rsidRPr="00D66195">
        <w:t xml:space="preserve">obust </w:t>
      </w:r>
      <w:r>
        <w:t>d</w:t>
      </w:r>
      <w:r w:rsidRPr="00D66195">
        <w:t>ecision</w:t>
      </w:r>
      <w:r>
        <w:t>-m</w:t>
      </w:r>
      <w:r w:rsidRPr="00D66195">
        <w:t>aking (Dittrich</w:t>
      </w:r>
      <w:r>
        <w:t xml:space="preserve"> et al</w:t>
      </w:r>
      <w:r w:rsidRPr="00D66195">
        <w:t xml:space="preserve">, 2016), </w:t>
      </w:r>
      <w:r>
        <w:t>r</w:t>
      </w:r>
      <w:r w:rsidRPr="00D66195">
        <w:t xml:space="preserve">eal </w:t>
      </w:r>
      <w:r>
        <w:t>o</w:t>
      </w:r>
      <w:r w:rsidRPr="00D66195">
        <w:t xml:space="preserve">ptions </w:t>
      </w:r>
      <w:r>
        <w:t>a</w:t>
      </w:r>
      <w:r w:rsidRPr="00D66195">
        <w:t xml:space="preserve">nalysis (Buurman and Babovic, 2016), and </w:t>
      </w:r>
      <w:r>
        <w:t>d</w:t>
      </w:r>
      <w:r w:rsidRPr="00D66195">
        <w:t xml:space="preserve">ynamic </w:t>
      </w:r>
      <w:r>
        <w:t>a</w:t>
      </w:r>
      <w:r w:rsidRPr="00D66195">
        <w:t xml:space="preserve">daptive </w:t>
      </w:r>
      <w:r>
        <w:t>p</w:t>
      </w:r>
      <w:r w:rsidRPr="00D66195">
        <w:t xml:space="preserve">athways </w:t>
      </w:r>
      <w:r>
        <w:t>p</w:t>
      </w:r>
      <w:r w:rsidRPr="00D66195">
        <w:t>lanning (Haasnoot et al</w:t>
      </w:r>
      <w:r>
        <w:t>,</w:t>
      </w:r>
      <w:r w:rsidRPr="00D66195">
        <w:t xml:space="preserve"> 2013; Lawrence and Haasnoot, 2017; Lawrence et al, 2019). Such processes and tools are being applied in a growing number of locations in New Zealand, including </w:t>
      </w:r>
      <w:r>
        <w:t xml:space="preserve">the </w:t>
      </w:r>
      <w:r w:rsidRPr="00D66195">
        <w:t>Hutt River (Greater Wellington Regional Council, 2015), Hawke</w:t>
      </w:r>
      <w:r>
        <w:t>’</w:t>
      </w:r>
      <w:r w:rsidRPr="00D66195">
        <w:t>s Bay (</w:t>
      </w:r>
      <w:r>
        <w:t>Bendall</w:t>
      </w:r>
      <w:r w:rsidRPr="00D66195">
        <w:t>, 2018), and Petone (Kool, 2020) but wider uptake has generally been slow (Lawrence and Manning, 2012; Lawrence</w:t>
      </w:r>
      <w:r>
        <w:t xml:space="preserve"> et al</w:t>
      </w:r>
      <w:r w:rsidRPr="00D66195">
        <w:t>, 2019</w:t>
      </w:r>
      <w:r>
        <w:t>b</w:t>
      </w:r>
      <w:r w:rsidRPr="00D66195">
        <w:t>). This is due to factors such as resourcing for capacity building</w:t>
      </w:r>
      <w:r>
        <w:t>,</w:t>
      </w:r>
      <w:r w:rsidRPr="00D66195">
        <w:t xml:space="preserve"> and the necessary engagement processes and caution about using new and unfamiliar processes in settings that ‘demand’ certainty (Lawrence and Haasnoot, 2017; White, 2019). </w:t>
      </w:r>
    </w:p>
    <w:p w14:paraId="451CFB83" w14:textId="01AE54D5" w:rsidR="002F58CC" w:rsidRPr="00D66195" w:rsidRDefault="002F58CC" w:rsidP="0078706F">
      <w:pPr>
        <w:pStyle w:val="BodyText"/>
      </w:pPr>
      <w:r w:rsidRPr="00D66195">
        <w:t xml:space="preserve">The national </w:t>
      </w:r>
      <w:r w:rsidRPr="00D66195">
        <w:rPr>
          <w:i/>
        </w:rPr>
        <w:t>Coastal Hazards and Climate Change Guidance</w:t>
      </w:r>
      <w:r w:rsidRPr="00D66195">
        <w:t xml:space="preserve"> (</w:t>
      </w:r>
      <w:r>
        <w:t>Ministry for the Environment</w:t>
      </w:r>
      <w:r w:rsidRPr="00D66195">
        <w:t>, 2017b) sets out how to use some of these processes and tools</w:t>
      </w:r>
      <w:r>
        <w:t>,</w:t>
      </w:r>
      <w:r w:rsidRPr="00D66195">
        <w:t xml:space="preserve"> including the use of the </w:t>
      </w:r>
      <w:r>
        <w:t>d</w:t>
      </w:r>
      <w:r w:rsidRPr="00D66195">
        <w:t xml:space="preserve">ynamic </w:t>
      </w:r>
      <w:r>
        <w:t>a</w:t>
      </w:r>
      <w:r w:rsidRPr="00D66195">
        <w:t xml:space="preserve">daptive </w:t>
      </w:r>
      <w:r>
        <w:t>p</w:t>
      </w:r>
      <w:r w:rsidRPr="00D66195">
        <w:t xml:space="preserve">athways </w:t>
      </w:r>
      <w:r>
        <w:t>p</w:t>
      </w:r>
      <w:r w:rsidRPr="00D66195">
        <w:t>lanning approach. Case studies such as Corbett and Bendall (2019) demonstrate practical application in New Zealand. A critique by Lawrence</w:t>
      </w:r>
      <w:r>
        <w:t xml:space="preserve"> et al</w:t>
      </w:r>
      <w:r w:rsidRPr="00D66195">
        <w:t xml:space="preserve"> (2019</w:t>
      </w:r>
      <w:r>
        <w:t>b</w:t>
      </w:r>
      <w:r w:rsidRPr="00D66195">
        <w:t>) and a practice brief (Lawrence et al, 2019</w:t>
      </w:r>
      <w:r>
        <w:t>a</w:t>
      </w:r>
      <w:r w:rsidRPr="00D66195">
        <w:t>) also share lessons learned for mainstreaming these processes and tools. Further guidance is needed</w:t>
      </w:r>
      <w:r>
        <w:t xml:space="preserve">, </w:t>
      </w:r>
      <w:r w:rsidRPr="00D66195">
        <w:t>however</w:t>
      </w:r>
      <w:r>
        <w:t>,</w:t>
      </w:r>
      <w:r w:rsidRPr="00D66195">
        <w:t xml:space="preserve"> to address the constraints of planning processes and improve understanding of the dynamic nature of climate change impacts (Lawrence, 2018). </w:t>
      </w:r>
    </w:p>
    <w:p w14:paraId="03E9B5F9" w14:textId="77777777" w:rsidR="002F58CC" w:rsidRPr="00D66195" w:rsidRDefault="002F58CC" w:rsidP="002F58CC">
      <w:pPr>
        <w:pStyle w:val="Heading4"/>
      </w:pPr>
      <w:r w:rsidRPr="00D66195">
        <w:t>Consequence</w:t>
      </w:r>
    </w:p>
    <w:p w14:paraId="37F6BBB8" w14:textId="2A40A5B5" w:rsidR="002F58CC" w:rsidRPr="00D66195" w:rsidRDefault="002F58CC" w:rsidP="0078706F">
      <w:pPr>
        <w:pStyle w:val="BodyText"/>
      </w:pPr>
      <w:r>
        <w:t>Applying</w:t>
      </w:r>
      <w:r w:rsidRPr="00D66195">
        <w:t xml:space="preserve"> processes and tools that characterise risks as static and rely on historical parameters</w:t>
      </w:r>
      <w:r w:rsidR="00BE5F5A">
        <w:t> </w:t>
      </w:r>
      <w:r w:rsidRPr="00D66195">
        <w:t>that do not account for uncertainty and changing risk profiles increases the risk</w:t>
      </w:r>
      <w:r w:rsidR="00BE5F5A">
        <w:t> </w:t>
      </w:r>
      <w:r w:rsidRPr="00D66195">
        <w:t>of</w:t>
      </w:r>
      <w:r w:rsidR="00BE5F5A">
        <w:t> </w:t>
      </w:r>
      <w:r w:rsidRPr="00D66195">
        <w:t>maladaptation. Maladaptation may limit the choices available to future generations, increase the vulnerability of other systems, sectors or groups to climate change impacts, and</w:t>
      </w:r>
      <w:r w:rsidR="00BE5F5A">
        <w:t> </w:t>
      </w:r>
      <w:r w:rsidRPr="00D66195">
        <w:t>increase the costs of climate change. Maladaptive actions may also disproportionately burden New Zealand’s most vulnerable people and communities</w:t>
      </w:r>
      <w:r>
        <w:t>,</w:t>
      </w:r>
      <w:r w:rsidRPr="00D66195">
        <w:t xml:space="preserve"> and entrench socio</w:t>
      </w:r>
      <w:r>
        <w:t>-</w:t>
      </w:r>
      <w:r w:rsidRPr="00D66195">
        <w:t>economic inequity. The consequences of maladaptation are most likely to be borne by future</w:t>
      </w:r>
      <w:r w:rsidR="00BE5F5A">
        <w:t> </w:t>
      </w:r>
      <w:r w:rsidRPr="00D66195">
        <w:t xml:space="preserve">generations. </w:t>
      </w:r>
    </w:p>
    <w:p w14:paraId="0F8C4668" w14:textId="77777777" w:rsidR="002F58CC" w:rsidRPr="00D66195" w:rsidRDefault="002F58CC" w:rsidP="002F58CC">
      <w:pPr>
        <w:pStyle w:val="Heading4"/>
      </w:pPr>
      <w:r w:rsidRPr="00D66195">
        <w:lastRenderedPageBreak/>
        <w:t>Confidence: High agreement, robust evidence</w:t>
      </w:r>
    </w:p>
    <w:p w14:paraId="1375BEFA" w14:textId="77777777" w:rsidR="002F58CC" w:rsidRPr="00D66195" w:rsidRDefault="002F58CC" w:rsidP="0078706F">
      <w:pPr>
        <w:pStyle w:val="BodyText"/>
      </w:pPr>
      <w:r w:rsidRPr="00D66195">
        <w:t>There is a high degree of agreement and robust evidence that proactive, adaptation-oriented decision-making tools and processes that better account for uncertainty need to be mainstreamed</w:t>
      </w:r>
      <w:r>
        <w:t>,</w:t>
      </w:r>
      <w:r w:rsidRPr="00D66195">
        <w:t xml:space="preserve"> because of the ongoing changing risks </w:t>
      </w:r>
      <w:r>
        <w:t>related to</w:t>
      </w:r>
      <w:r w:rsidRPr="00D66195">
        <w:t xml:space="preserve"> climate change.</w:t>
      </w:r>
    </w:p>
    <w:p w14:paraId="272C4354" w14:textId="77777777" w:rsidR="002F58CC" w:rsidRPr="00D66195" w:rsidRDefault="002F58CC" w:rsidP="0078706F">
      <w:pPr>
        <w:pStyle w:val="Heading4"/>
      </w:pPr>
      <w:r w:rsidRPr="00D66195">
        <w:t>Adaptation</w:t>
      </w:r>
    </w:p>
    <w:p w14:paraId="681FC46E" w14:textId="00DDA2BB" w:rsidR="002F58CC" w:rsidRDefault="002F58CC" w:rsidP="0078706F">
      <w:pPr>
        <w:pStyle w:val="BodyText"/>
      </w:pPr>
      <w:r>
        <w:t>Work is being carried out</w:t>
      </w:r>
      <w:r w:rsidRPr="00D66195">
        <w:t xml:space="preserve"> at the local government level with support from </w:t>
      </w:r>
      <w:r>
        <w:t>the Ministry for the Environment</w:t>
      </w:r>
      <w:r w:rsidRPr="00D66195">
        <w:t>.</w:t>
      </w:r>
      <w:r>
        <w:t xml:space="preserve"> </w:t>
      </w:r>
      <w:r w:rsidRPr="00D66195">
        <w:t>Th</w:t>
      </w:r>
      <w:r w:rsidR="005638B8">
        <w:t>is work</w:t>
      </w:r>
      <w:r w:rsidRPr="00D66195">
        <w:t xml:space="preserve"> include</w:t>
      </w:r>
      <w:r w:rsidR="005638B8">
        <w:t>s</w:t>
      </w:r>
      <w:r w:rsidRPr="00D66195">
        <w:t xml:space="preserve"> National Science Challenges (Resilience to Nature’s Challenges and the Deep South National Science Challenge</w:t>
      </w:r>
      <w:r w:rsidR="00576ED6">
        <w:t>s</w:t>
      </w:r>
      <w:r w:rsidRPr="00D66195">
        <w:t>).</w:t>
      </w:r>
      <w:r>
        <w:t xml:space="preserve"> </w:t>
      </w:r>
      <w:r w:rsidRPr="00D66195">
        <w:t xml:space="preserve">Methods being deployed include: </w:t>
      </w:r>
    </w:p>
    <w:p w14:paraId="25BFA4C7" w14:textId="77777777" w:rsidR="002F58CC" w:rsidRPr="00B25D02" w:rsidRDefault="002F58CC" w:rsidP="00B25D02">
      <w:pPr>
        <w:pStyle w:val="Bullet"/>
      </w:pPr>
      <w:r w:rsidRPr="00B25D02">
        <w:t>dynamic adaptive pathways planning</w:t>
      </w:r>
    </w:p>
    <w:p w14:paraId="44212096" w14:textId="77777777" w:rsidR="002F58CC" w:rsidRPr="00B25D02" w:rsidRDefault="002F58CC" w:rsidP="00B25D02">
      <w:pPr>
        <w:pStyle w:val="Bullet"/>
      </w:pPr>
      <w:r w:rsidRPr="00B25D02">
        <w:t>coastal adaptation and associated vulnerability, and economic assessment methodologies and engagement practices</w:t>
      </w:r>
    </w:p>
    <w:p w14:paraId="45EC0078" w14:textId="77777777" w:rsidR="002F58CC" w:rsidRDefault="002F58CC" w:rsidP="00B25D02">
      <w:pPr>
        <w:pStyle w:val="Bullet"/>
      </w:pPr>
      <w:r w:rsidRPr="00B25D02">
        <w:t>local go</w:t>
      </w:r>
      <w:r w:rsidRPr="0078706F">
        <w:t>ver</w:t>
      </w:r>
      <w:r w:rsidRPr="00D66195">
        <w:t xml:space="preserve">nment pilot projects under the Government’s Community Resilience Group. </w:t>
      </w:r>
    </w:p>
    <w:p w14:paraId="09DADD9B" w14:textId="035C5901" w:rsidR="002F58CC" w:rsidRDefault="002F58CC" w:rsidP="0078706F">
      <w:pPr>
        <w:pStyle w:val="BodyText"/>
      </w:pPr>
      <w:r w:rsidRPr="00D66195">
        <w:t xml:space="preserve">The planned </w:t>
      </w:r>
      <w:r>
        <w:t>n</w:t>
      </w:r>
      <w:r w:rsidRPr="00D66195">
        <w:t xml:space="preserve">ational </w:t>
      </w:r>
      <w:r>
        <w:t>a</w:t>
      </w:r>
      <w:r w:rsidRPr="00D66195">
        <w:t xml:space="preserve">daptation </w:t>
      </w:r>
      <w:r>
        <w:t>p</w:t>
      </w:r>
      <w:r w:rsidRPr="00D66195">
        <w:t>lan (NAP) will take a cross-government approach to address climate</w:t>
      </w:r>
      <w:r w:rsidR="00434FDC">
        <w:t xml:space="preserve"> change</w:t>
      </w:r>
      <w:r w:rsidRPr="00D66195">
        <w:t xml:space="preserve"> risk in a more comprehensive manner. </w:t>
      </w:r>
    </w:p>
    <w:p w14:paraId="2C7426E7" w14:textId="79AD6799" w:rsidR="00AC217C" w:rsidRPr="00D66195" w:rsidRDefault="00A12A11" w:rsidP="00520B7F">
      <w:pPr>
        <w:pStyle w:val="Tableheading2"/>
      </w:pPr>
      <w:bookmarkStart w:id="718" w:name="_Toc45391941"/>
      <w:r w:rsidRPr="00094614">
        <w:t>G1</w:t>
      </w:r>
      <w:r w:rsidRPr="00D66195">
        <w:rPr>
          <w:rFonts w:eastAsiaTheme="minorHAnsi"/>
          <w:lang w:eastAsia="en-AU"/>
        </w:rPr>
        <w:t xml:space="preserve"> </w:t>
      </w:r>
      <w:r w:rsidRPr="00D66195">
        <w:t>Risk of maladaptation across all domains</w:t>
      </w:r>
      <w:r w:rsidR="00AC217C" w:rsidRPr="00D52C19">
        <w:rPr>
          <w:lang w:eastAsia="en-AU"/>
        </w:rPr>
        <w:t xml:space="preserve">: </w:t>
      </w:r>
      <w:r w:rsidR="00520B7F">
        <w:rPr>
          <w:lang w:eastAsia="en-AU"/>
        </w:rPr>
        <w:t>U</w:t>
      </w:r>
      <w:r w:rsidR="00AC217C" w:rsidRPr="00D52C19">
        <w:rPr>
          <w:lang w:eastAsia="en-AU"/>
        </w:rPr>
        <w:t>rgency profile</w:t>
      </w:r>
      <w:bookmarkEnd w:id="718"/>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820"/>
        <w:gridCol w:w="903"/>
        <w:gridCol w:w="940"/>
        <w:gridCol w:w="1276"/>
        <w:gridCol w:w="992"/>
        <w:gridCol w:w="850"/>
        <w:gridCol w:w="1701"/>
        <w:gridCol w:w="23"/>
      </w:tblGrid>
      <w:tr w:rsidR="005645F2" w:rsidRPr="005645F2" w14:paraId="042D44E0" w14:textId="77777777" w:rsidTr="00CD437B">
        <w:trPr>
          <w:gridBefore w:val="1"/>
          <w:wBefore w:w="23" w:type="dxa"/>
        </w:trPr>
        <w:tc>
          <w:tcPr>
            <w:tcW w:w="8505" w:type="dxa"/>
            <w:gridSpan w:val="8"/>
            <w:tcBorders>
              <w:top w:val="single" w:sz="4" w:space="0" w:color="6FC7B7"/>
              <w:bottom w:val="single" w:sz="4" w:space="0" w:color="6FC7B7"/>
            </w:tcBorders>
            <w:shd w:val="clear" w:color="auto" w:fill="6FC7B7"/>
          </w:tcPr>
          <w:p w14:paraId="7F052A1B" w14:textId="4FBE8DE7" w:rsidR="00AC217C" w:rsidRPr="005645F2" w:rsidRDefault="00876131" w:rsidP="00756486">
            <w:pPr>
              <w:pStyle w:val="TableTextbold"/>
              <w:keepNext/>
              <w:rPr>
                <w:color w:val="000000" w:themeColor="text1"/>
              </w:rPr>
            </w:pPr>
            <w:r w:rsidRPr="005645F2">
              <w:rPr>
                <w:color w:val="000000" w:themeColor="text1"/>
              </w:rPr>
              <w:t>G1</w:t>
            </w:r>
            <w:r w:rsidRPr="005645F2">
              <w:rPr>
                <w:rFonts w:eastAsiaTheme="minorHAnsi"/>
                <w:color w:val="000000" w:themeColor="text1"/>
                <w:lang w:eastAsia="en-AU"/>
              </w:rPr>
              <w:t xml:space="preserve"> </w:t>
            </w:r>
            <w:r w:rsidRPr="005645F2">
              <w:rPr>
                <w:color w:val="000000" w:themeColor="text1"/>
              </w:rPr>
              <w:t>Risk of maladaptation across all domains</w:t>
            </w:r>
            <w:r w:rsidR="00520B7F">
              <w:rPr>
                <w:color w:val="000000" w:themeColor="text1"/>
              </w:rPr>
              <w:t>:</w:t>
            </w:r>
            <w:r w:rsidR="00AC217C" w:rsidRPr="005645F2">
              <w:rPr>
                <w:color w:val="000000" w:themeColor="text1"/>
              </w:rPr>
              <w:t xml:space="preserve"> </w:t>
            </w:r>
            <w:r w:rsidR="00520B7F">
              <w:rPr>
                <w:color w:val="000000" w:themeColor="text1"/>
              </w:rPr>
              <w:t>U</w:t>
            </w:r>
            <w:r w:rsidR="00AC217C" w:rsidRPr="005645F2">
              <w:rPr>
                <w:color w:val="000000" w:themeColor="text1"/>
              </w:rPr>
              <w:t>rgency profile</w:t>
            </w:r>
          </w:p>
        </w:tc>
      </w:tr>
      <w:tr w:rsidR="00AC217C" w:rsidRPr="005D6D89" w14:paraId="2839E156" w14:textId="77777777" w:rsidTr="00CD437B">
        <w:trPr>
          <w:gridBefore w:val="1"/>
          <w:wBefore w:w="23" w:type="dxa"/>
        </w:trPr>
        <w:tc>
          <w:tcPr>
            <w:tcW w:w="1820" w:type="dxa"/>
            <w:tcBorders>
              <w:top w:val="single" w:sz="4" w:space="0" w:color="6FC7B7"/>
              <w:bottom w:val="single" w:sz="4" w:space="0" w:color="6FC7B7"/>
              <w:right w:val="single" w:sz="4" w:space="0" w:color="6FC7B7"/>
            </w:tcBorders>
            <w:shd w:val="clear" w:color="auto" w:fill="FFFFFF" w:themeFill="background1"/>
            <w:vAlign w:val="bottom"/>
          </w:tcPr>
          <w:p w14:paraId="57B7EA9D" w14:textId="77777777" w:rsidR="00AC217C" w:rsidRPr="003F0A2D" w:rsidRDefault="00AC217C" w:rsidP="00756486">
            <w:pPr>
              <w:pStyle w:val="TableTextbold"/>
              <w:keepNext/>
              <w:spacing w:before="40" w:after="40"/>
            </w:pPr>
            <w:r w:rsidRPr="003F0A2D">
              <w:t>Urgency category</w:t>
            </w:r>
          </w:p>
        </w:tc>
        <w:tc>
          <w:tcPr>
            <w:tcW w:w="1843" w:type="dxa"/>
            <w:gridSpan w:val="2"/>
            <w:tcBorders>
              <w:top w:val="single" w:sz="4" w:space="0" w:color="6FC7B7"/>
              <w:left w:val="single" w:sz="4" w:space="0" w:color="6FC7B7"/>
              <w:bottom w:val="single" w:sz="4" w:space="0" w:color="6FC7B7"/>
              <w:right w:val="single" w:sz="4" w:space="0" w:color="6FC7B7"/>
            </w:tcBorders>
            <w:vAlign w:val="bottom"/>
          </w:tcPr>
          <w:p w14:paraId="45B06D70" w14:textId="77777777" w:rsidR="00AC217C" w:rsidRPr="003350E2" w:rsidRDefault="00AC217C" w:rsidP="00756486">
            <w:pPr>
              <w:pStyle w:val="TableTextbold"/>
              <w:keepNext/>
              <w:spacing w:before="40" w:after="40"/>
            </w:pPr>
            <w:r w:rsidRPr="003350E2">
              <w:t>Proportion of urgency</w:t>
            </w:r>
          </w:p>
        </w:tc>
        <w:tc>
          <w:tcPr>
            <w:tcW w:w="4842" w:type="dxa"/>
            <w:gridSpan w:val="5"/>
            <w:tcBorders>
              <w:top w:val="single" w:sz="4" w:space="0" w:color="6FC7B7"/>
              <w:left w:val="single" w:sz="4" w:space="0" w:color="6FC7B7"/>
              <w:bottom w:val="single" w:sz="4" w:space="0" w:color="6FC7B7"/>
            </w:tcBorders>
            <w:vAlign w:val="bottom"/>
          </w:tcPr>
          <w:p w14:paraId="1C634AD0" w14:textId="77777777" w:rsidR="00AC217C" w:rsidRPr="005D6D89" w:rsidRDefault="00AC217C" w:rsidP="00756486">
            <w:pPr>
              <w:pStyle w:val="TableTextbold"/>
              <w:keepNext/>
              <w:spacing w:before="40" w:after="40"/>
            </w:pPr>
            <w:r w:rsidRPr="005D6D89">
              <w:t>Description of actions</w:t>
            </w:r>
          </w:p>
        </w:tc>
      </w:tr>
      <w:tr w:rsidR="002F58CC" w:rsidRPr="00395715" w14:paraId="733085F9"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FFFFFF" w:themeFill="background1"/>
            <w:hideMark/>
          </w:tcPr>
          <w:p w14:paraId="4F865691" w14:textId="77777777" w:rsidR="002F58CC" w:rsidRPr="00562DD8" w:rsidRDefault="002F58CC" w:rsidP="00756486">
            <w:pPr>
              <w:pStyle w:val="TableText"/>
              <w:rPr>
                <w:b/>
                <w:bCs/>
              </w:rPr>
            </w:pPr>
            <w:r w:rsidRPr="00562DD8">
              <w:rPr>
                <w:b/>
                <w:bCs/>
              </w:rPr>
              <w:t>More action needed</w:t>
            </w:r>
          </w:p>
        </w:tc>
        <w:tc>
          <w:tcPr>
            <w:tcW w:w="1843" w:type="dxa"/>
            <w:gridSpan w:val="2"/>
          </w:tcPr>
          <w:p w14:paraId="6FB3C699" w14:textId="77777777" w:rsidR="002F58CC" w:rsidRPr="00395715" w:rsidRDefault="002F58CC" w:rsidP="00E95ACB">
            <w:pPr>
              <w:pStyle w:val="TableText"/>
              <w:jc w:val="center"/>
            </w:pPr>
            <w:r w:rsidRPr="00395715">
              <w:t>60</w:t>
            </w:r>
          </w:p>
        </w:tc>
        <w:tc>
          <w:tcPr>
            <w:tcW w:w="4819" w:type="dxa"/>
            <w:gridSpan w:val="4"/>
          </w:tcPr>
          <w:p w14:paraId="5ED6D830" w14:textId="77777777" w:rsidR="002F58CC" w:rsidRPr="00395715" w:rsidRDefault="002F58CC" w:rsidP="00756486">
            <w:pPr>
              <w:pStyle w:val="TableText"/>
            </w:pPr>
            <w:r w:rsidRPr="00395715">
              <w:t xml:space="preserve">Urgent action needed to enable the uptake of proactive adaptation tools and processes to address changing climate risks across all domains. </w:t>
            </w:r>
          </w:p>
        </w:tc>
      </w:tr>
      <w:tr w:rsidR="002F58CC" w:rsidRPr="00395715" w14:paraId="2F4C29E1"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FFFFFF" w:themeFill="background1"/>
            <w:hideMark/>
          </w:tcPr>
          <w:p w14:paraId="279087D0" w14:textId="77777777" w:rsidR="002F58CC" w:rsidRPr="00562DD8" w:rsidRDefault="002F58CC" w:rsidP="00756486">
            <w:pPr>
              <w:pStyle w:val="TableText"/>
              <w:rPr>
                <w:b/>
                <w:bCs/>
              </w:rPr>
            </w:pPr>
            <w:r w:rsidRPr="00562DD8">
              <w:rPr>
                <w:b/>
                <w:bCs/>
              </w:rPr>
              <w:t>Research priority</w:t>
            </w:r>
          </w:p>
        </w:tc>
        <w:tc>
          <w:tcPr>
            <w:tcW w:w="1843" w:type="dxa"/>
            <w:gridSpan w:val="2"/>
          </w:tcPr>
          <w:p w14:paraId="6EB6EED5" w14:textId="77777777" w:rsidR="002F58CC" w:rsidRPr="00395715" w:rsidRDefault="002F58CC" w:rsidP="00E95ACB">
            <w:pPr>
              <w:pStyle w:val="TableText"/>
              <w:jc w:val="center"/>
            </w:pPr>
            <w:r w:rsidRPr="00395715">
              <w:t>20</w:t>
            </w:r>
          </w:p>
        </w:tc>
        <w:tc>
          <w:tcPr>
            <w:tcW w:w="4819" w:type="dxa"/>
            <w:gridSpan w:val="4"/>
          </w:tcPr>
          <w:p w14:paraId="7AF54B06" w14:textId="77777777" w:rsidR="002F58CC" w:rsidRPr="00395715" w:rsidRDefault="002F58CC" w:rsidP="00756486">
            <w:pPr>
              <w:pStyle w:val="TableText"/>
            </w:pPr>
            <w:r w:rsidRPr="00395715">
              <w:t>Understanding how tools are used (and misused) and the barriers to uptake, to catalyse adaptation action.</w:t>
            </w:r>
          </w:p>
        </w:tc>
      </w:tr>
      <w:tr w:rsidR="002F58CC" w:rsidRPr="00395715" w14:paraId="7EC80C0B"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FFFFFF" w:themeFill="background1"/>
            <w:hideMark/>
          </w:tcPr>
          <w:p w14:paraId="17EF6A97" w14:textId="77777777" w:rsidR="002F58CC" w:rsidRPr="00562DD8" w:rsidRDefault="002F58CC" w:rsidP="00756486">
            <w:pPr>
              <w:pStyle w:val="TableText"/>
              <w:rPr>
                <w:b/>
                <w:bCs/>
              </w:rPr>
            </w:pPr>
            <w:r w:rsidRPr="00562DD8">
              <w:rPr>
                <w:b/>
                <w:bCs/>
              </w:rPr>
              <w:t>Sustain current action</w:t>
            </w:r>
          </w:p>
        </w:tc>
        <w:tc>
          <w:tcPr>
            <w:tcW w:w="1843" w:type="dxa"/>
            <w:gridSpan w:val="2"/>
          </w:tcPr>
          <w:p w14:paraId="56D8F221" w14:textId="77777777" w:rsidR="002F58CC" w:rsidRPr="00395715" w:rsidRDefault="002F58CC" w:rsidP="00E95ACB">
            <w:pPr>
              <w:pStyle w:val="TableText"/>
              <w:jc w:val="center"/>
            </w:pPr>
            <w:r w:rsidRPr="00395715">
              <w:t>10</w:t>
            </w:r>
          </w:p>
        </w:tc>
        <w:tc>
          <w:tcPr>
            <w:tcW w:w="4819" w:type="dxa"/>
            <w:gridSpan w:val="4"/>
          </w:tcPr>
          <w:p w14:paraId="5BCDBC92" w14:textId="77777777" w:rsidR="002F58CC" w:rsidRPr="00395715" w:rsidRDefault="002F58CC" w:rsidP="00756486">
            <w:pPr>
              <w:pStyle w:val="TableText"/>
            </w:pPr>
            <w:r w:rsidRPr="00395715">
              <w:t>Appropriate tools exist and are starting to be used. This needs to be sustained to build critical mass across agencies adapting to the impacts of climate change.</w:t>
            </w:r>
          </w:p>
        </w:tc>
      </w:tr>
      <w:tr w:rsidR="002F58CC" w:rsidRPr="00395715" w14:paraId="38A6E9BE"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tcBorders>
              <w:bottom w:val="single" w:sz="8" w:space="0" w:color="6FC7B7"/>
            </w:tcBorders>
            <w:shd w:val="clear" w:color="auto" w:fill="FFFFFF" w:themeFill="background1"/>
            <w:hideMark/>
          </w:tcPr>
          <w:p w14:paraId="5B830E7C" w14:textId="77777777" w:rsidR="002F58CC" w:rsidRPr="00562DD8" w:rsidRDefault="002F58CC" w:rsidP="00756486">
            <w:pPr>
              <w:pStyle w:val="TableText"/>
              <w:rPr>
                <w:b/>
                <w:bCs/>
              </w:rPr>
            </w:pPr>
            <w:r w:rsidRPr="00562DD8">
              <w:rPr>
                <w:b/>
                <w:bCs/>
              </w:rPr>
              <w:t xml:space="preserve">Watching brief </w:t>
            </w:r>
          </w:p>
        </w:tc>
        <w:tc>
          <w:tcPr>
            <w:tcW w:w="1843" w:type="dxa"/>
            <w:gridSpan w:val="2"/>
            <w:tcBorders>
              <w:bottom w:val="single" w:sz="8" w:space="0" w:color="6FC7B7"/>
            </w:tcBorders>
          </w:tcPr>
          <w:p w14:paraId="4DCF9B10" w14:textId="77777777" w:rsidR="002F58CC" w:rsidRPr="00395715" w:rsidRDefault="002F58CC" w:rsidP="00E95ACB">
            <w:pPr>
              <w:pStyle w:val="TableText"/>
              <w:jc w:val="center"/>
            </w:pPr>
            <w:r w:rsidRPr="00395715">
              <w:t>10</w:t>
            </w:r>
          </w:p>
        </w:tc>
        <w:tc>
          <w:tcPr>
            <w:tcW w:w="4819" w:type="dxa"/>
            <w:gridSpan w:val="4"/>
            <w:tcBorders>
              <w:bottom w:val="single" w:sz="8" w:space="0" w:color="6FC7B7"/>
            </w:tcBorders>
          </w:tcPr>
          <w:p w14:paraId="307CA3DC" w14:textId="77777777" w:rsidR="002F58CC" w:rsidRPr="00395715" w:rsidRDefault="002F58CC" w:rsidP="00756486">
            <w:pPr>
              <w:pStyle w:val="TableText"/>
            </w:pPr>
            <w:r w:rsidRPr="00395715">
              <w:t xml:space="preserve">Barriers to uptake should be monitored by responsible agencies using nationally consistent criteria and principles. </w:t>
            </w:r>
          </w:p>
        </w:tc>
      </w:tr>
      <w:tr w:rsidR="002F58CC" w:rsidRPr="00395715" w14:paraId="4ADE7C4E"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tcBorders>
              <w:top w:val="single" w:sz="8" w:space="0" w:color="6FC7B7"/>
            </w:tcBorders>
            <w:shd w:val="clear" w:color="auto" w:fill="6FC7B7"/>
          </w:tcPr>
          <w:p w14:paraId="7661E80D" w14:textId="77777777" w:rsidR="002F58CC" w:rsidRPr="009D14C3" w:rsidRDefault="002F58CC" w:rsidP="00756486">
            <w:pPr>
              <w:pStyle w:val="TableText"/>
              <w:rPr>
                <w:b/>
                <w:bCs/>
              </w:rPr>
            </w:pPr>
            <w:r w:rsidRPr="009D14C3">
              <w:rPr>
                <w:b/>
                <w:bCs/>
              </w:rPr>
              <w:t xml:space="preserve">Adaptation urgency </w:t>
            </w:r>
          </w:p>
        </w:tc>
        <w:tc>
          <w:tcPr>
            <w:tcW w:w="1843" w:type="dxa"/>
            <w:gridSpan w:val="2"/>
            <w:tcBorders>
              <w:top w:val="single" w:sz="8" w:space="0" w:color="6FC7B7"/>
            </w:tcBorders>
            <w:shd w:val="clear" w:color="auto" w:fill="FFFFFF" w:themeFill="background1"/>
          </w:tcPr>
          <w:p w14:paraId="2510263F" w14:textId="77777777" w:rsidR="002F58CC" w:rsidRPr="00395715" w:rsidRDefault="002F58CC" w:rsidP="00E95ACB">
            <w:pPr>
              <w:pStyle w:val="TableText"/>
              <w:jc w:val="center"/>
            </w:pPr>
            <w:r w:rsidRPr="00395715">
              <w:t>83</w:t>
            </w:r>
          </w:p>
        </w:tc>
        <w:tc>
          <w:tcPr>
            <w:tcW w:w="1276" w:type="dxa"/>
            <w:tcBorders>
              <w:top w:val="single" w:sz="8" w:space="0" w:color="6FC7B7"/>
            </w:tcBorders>
            <w:shd w:val="clear" w:color="auto" w:fill="6FC7B7"/>
          </w:tcPr>
          <w:p w14:paraId="77980B89" w14:textId="77777777" w:rsidR="002F58CC" w:rsidRPr="00E95ACB" w:rsidRDefault="002F58CC" w:rsidP="00756486">
            <w:pPr>
              <w:pStyle w:val="TableText"/>
              <w:rPr>
                <w:b/>
                <w:bCs/>
              </w:rPr>
            </w:pPr>
            <w:r w:rsidRPr="00E95ACB">
              <w:rPr>
                <w:b/>
                <w:bCs/>
              </w:rPr>
              <w:t xml:space="preserve">Confidence </w:t>
            </w:r>
          </w:p>
        </w:tc>
        <w:tc>
          <w:tcPr>
            <w:tcW w:w="3543" w:type="dxa"/>
            <w:gridSpan w:val="3"/>
            <w:tcBorders>
              <w:top w:val="single" w:sz="8" w:space="0" w:color="6FC7B7"/>
            </w:tcBorders>
          </w:tcPr>
          <w:p w14:paraId="1EFF8002" w14:textId="77777777" w:rsidR="002F58CC" w:rsidRPr="00395715" w:rsidRDefault="002F58CC" w:rsidP="00756486">
            <w:pPr>
              <w:pStyle w:val="TableText"/>
            </w:pPr>
            <w:r w:rsidRPr="00395715">
              <w:t>High agreement, robust evidence</w:t>
            </w:r>
          </w:p>
        </w:tc>
      </w:tr>
      <w:tr w:rsidR="00E95ACB" w:rsidRPr="00395715" w14:paraId="07E76B6D"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6FC7B7"/>
          </w:tcPr>
          <w:p w14:paraId="5453A349" w14:textId="77777777" w:rsidR="002F58CC" w:rsidRPr="009D14C3" w:rsidRDefault="002F58CC" w:rsidP="00756486">
            <w:pPr>
              <w:pStyle w:val="TableText"/>
              <w:rPr>
                <w:b/>
                <w:bCs/>
              </w:rPr>
            </w:pPr>
            <w:r w:rsidRPr="009D14C3">
              <w:rPr>
                <w:b/>
                <w:bCs/>
              </w:rPr>
              <w:t xml:space="preserve">Consequence </w:t>
            </w:r>
          </w:p>
        </w:tc>
        <w:tc>
          <w:tcPr>
            <w:tcW w:w="903" w:type="dxa"/>
            <w:shd w:val="clear" w:color="auto" w:fill="6FC7B7"/>
          </w:tcPr>
          <w:p w14:paraId="27AC1764" w14:textId="77777777" w:rsidR="002F58CC" w:rsidRPr="00395715" w:rsidRDefault="002F58CC" w:rsidP="00756486">
            <w:pPr>
              <w:pStyle w:val="TableText"/>
            </w:pPr>
            <w:r w:rsidRPr="00395715">
              <w:t>Now</w:t>
            </w:r>
          </w:p>
        </w:tc>
        <w:tc>
          <w:tcPr>
            <w:tcW w:w="940" w:type="dxa"/>
          </w:tcPr>
          <w:p w14:paraId="100A1213" w14:textId="77777777" w:rsidR="002F58CC" w:rsidRPr="00395715" w:rsidRDefault="002F58CC" w:rsidP="00756486">
            <w:pPr>
              <w:pStyle w:val="TableText"/>
            </w:pPr>
            <w:r w:rsidRPr="00395715">
              <w:t>Major</w:t>
            </w:r>
          </w:p>
        </w:tc>
        <w:tc>
          <w:tcPr>
            <w:tcW w:w="1276" w:type="dxa"/>
            <w:shd w:val="clear" w:color="auto" w:fill="6FC7B7"/>
          </w:tcPr>
          <w:p w14:paraId="6D6425F6" w14:textId="77777777" w:rsidR="002F58CC" w:rsidRPr="00395715" w:rsidRDefault="002F58CC" w:rsidP="00756486">
            <w:pPr>
              <w:pStyle w:val="TableText"/>
            </w:pPr>
            <w:r w:rsidRPr="00395715">
              <w:t>2050</w:t>
            </w:r>
          </w:p>
        </w:tc>
        <w:tc>
          <w:tcPr>
            <w:tcW w:w="992" w:type="dxa"/>
          </w:tcPr>
          <w:p w14:paraId="36113E03" w14:textId="77777777" w:rsidR="002F58CC" w:rsidRPr="00395715" w:rsidRDefault="002F58CC" w:rsidP="00756486">
            <w:pPr>
              <w:pStyle w:val="TableText"/>
            </w:pPr>
            <w:r w:rsidRPr="00395715">
              <w:t>Extreme</w:t>
            </w:r>
          </w:p>
        </w:tc>
        <w:tc>
          <w:tcPr>
            <w:tcW w:w="850" w:type="dxa"/>
            <w:shd w:val="clear" w:color="auto" w:fill="6FC7B7"/>
          </w:tcPr>
          <w:p w14:paraId="4E84C571" w14:textId="77777777" w:rsidR="002F58CC" w:rsidRPr="00395715" w:rsidRDefault="002F58CC" w:rsidP="00756486">
            <w:pPr>
              <w:pStyle w:val="TableText"/>
            </w:pPr>
            <w:r w:rsidRPr="00395715">
              <w:t>2100</w:t>
            </w:r>
          </w:p>
        </w:tc>
        <w:tc>
          <w:tcPr>
            <w:tcW w:w="1701" w:type="dxa"/>
          </w:tcPr>
          <w:p w14:paraId="56975D69" w14:textId="77777777" w:rsidR="002F58CC" w:rsidRPr="00395715" w:rsidRDefault="002F58CC" w:rsidP="00756486">
            <w:pPr>
              <w:pStyle w:val="TableText"/>
            </w:pPr>
            <w:r w:rsidRPr="00395715">
              <w:t>Extreme</w:t>
            </w:r>
          </w:p>
        </w:tc>
      </w:tr>
    </w:tbl>
    <w:p w14:paraId="5410E5C0" w14:textId="77777777" w:rsidR="002F58CC" w:rsidRPr="00D66195" w:rsidRDefault="002F58CC" w:rsidP="00554444">
      <w:pPr>
        <w:pStyle w:val="Heading3"/>
        <w:numPr>
          <w:ilvl w:val="0"/>
          <w:numId w:val="48"/>
        </w:numPr>
        <w:spacing w:before="400"/>
      </w:pPr>
      <w:bookmarkStart w:id="719" w:name="_Toc37153200"/>
      <w:bookmarkStart w:id="720" w:name="_Hlk35589986"/>
      <w:bookmarkStart w:id="721" w:name="_Toc37404135"/>
      <w:bookmarkEnd w:id="717"/>
      <w:r w:rsidRPr="00D66195">
        <w:t xml:space="preserve">G2 </w:t>
      </w:r>
      <w:bookmarkEnd w:id="719"/>
      <w:bookmarkEnd w:id="720"/>
      <w:bookmarkEnd w:id="721"/>
      <w:r w:rsidRPr="00D66195">
        <w:t>Risk that climate change impacts across all domains will be exacerbated because current institutional arrangements are not fit for climate change adaptation. Institutional arrangements include legislative and decision-making frameworks, coordination within and across levels of government and funding mechanisms</w:t>
      </w:r>
    </w:p>
    <w:p w14:paraId="274AD696" w14:textId="77777777" w:rsidR="002F58CC" w:rsidRPr="00D66195" w:rsidRDefault="002F58CC" w:rsidP="002F58CC">
      <w:pPr>
        <w:pStyle w:val="Heading4"/>
      </w:pPr>
      <w:bookmarkStart w:id="722" w:name="_Hlk37774993"/>
      <w:r w:rsidRPr="00D66195">
        <w:t>Risk summary</w:t>
      </w:r>
    </w:p>
    <w:p w14:paraId="7D16F82E" w14:textId="08CF3F07" w:rsidR="002F58CC" w:rsidRPr="00D66195" w:rsidRDefault="002F58CC" w:rsidP="00B25D02">
      <w:pPr>
        <w:pStyle w:val="BodyText"/>
      </w:pPr>
      <w:r w:rsidRPr="00D66195">
        <w:t xml:space="preserve">Adapting to the </w:t>
      </w:r>
      <w:r w:rsidRPr="00B25D02">
        <w:t>diverse</w:t>
      </w:r>
      <w:r w:rsidRPr="00D66195">
        <w:t xml:space="preserve"> impacts of climate change at a variety of scales requires statutory and policy alignment, </w:t>
      </w:r>
      <w:r w:rsidRPr="00121E5F">
        <w:t>coordination</w:t>
      </w:r>
      <w:r w:rsidRPr="00D66195">
        <w:t xml:space="preserve"> across levels of government and with</w:t>
      </w:r>
      <w:r w:rsidR="00434FDC">
        <w:t xml:space="preserve"> different</w:t>
      </w:r>
      <w:r w:rsidRPr="00D66195">
        <w:t xml:space="preserve"> sectors, and significant ongoing funding (</w:t>
      </w:r>
      <w:r w:rsidRPr="00D66195">
        <w:rPr>
          <w:rFonts w:cs="Arial"/>
        </w:rPr>
        <w:t>Climate Change Adaptation Technical Working Group</w:t>
      </w:r>
      <w:r w:rsidRPr="00D66195">
        <w:t xml:space="preserve">, 2018). These enablers for anticipatory adaptation have been repeatedly identified as barriers to effective adaptation to climate change (Boston and Lawrence, 2018; Hanna et al, 2018; </w:t>
      </w:r>
      <w:r w:rsidRPr="00D66195">
        <w:lastRenderedPageBreak/>
        <w:t xml:space="preserve">Lawrence et al, 2013). If national and </w:t>
      </w:r>
      <w:r>
        <w:t>regional</w:t>
      </w:r>
      <w:r w:rsidRPr="00D66195">
        <w:t xml:space="preserve"> governments fail to plan and invest in anticipatory risk reduction measures and effective adaptation initiatives, the economic, social and cultural costs of climate change will be higher (Boston and Lawrence, 2018). Adaptive capacity across all domains is likely to be challenged unless there is strong alignment of relevant statutes</w:t>
      </w:r>
      <w:r>
        <w:t>,</w:t>
      </w:r>
      <w:r w:rsidRPr="00D66195">
        <w:t xml:space="preserve"> </w:t>
      </w:r>
      <w:r>
        <w:t>and</w:t>
      </w:r>
      <w:r w:rsidRPr="00D66195">
        <w:t xml:space="preserve"> coordination of actors and funding mechanisms to support adaptation. </w:t>
      </w:r>
    </w:p>
    <w:p w14:paraId="753BE5AF" w14:textId="77777777" w:rsidR="002F58CC" w:rsidRPr="00D66195" w:rsidRDefault="002F58CC" w:rsidP="002F58CC">
      <w:pPr>
        <w:pStyle w:val="Heading4"/>
      </w:pPr>
      <w:r w:rsidRPr="00D66195">
        <w:t>Risk description</w:t>
      </w:r>
    </w:p>
    <w:p w14:paraId="15E756D9" w14:textId="77777777" w:rsidR="002F58CC" w:rsidRDefault="002F58CC" w:rsidP="00C27164">
      <w:pPr>
        <w:pStyle w:val="BodyText"/>
      </w:pPr>
      <w:r w:rsidRPr="00D66195">
        <w:t>The Climate Change Adaptation Technical Working Group (2018) recommended several governance-related actions to the Government. These include</w:t>
      </w:r>
      <w:r>
        <w:t>:</w:t>
      </w:r>
      <w:r w:rsidRPr="00D66195">
        <w:t xml:space="preserve"> </w:t>
      </w:r>
    </w:p>
    <w:p w14:paraId="66FB8870" w14:textId="77777777" w:rsidR="002F58CC" w:rsidRPr="00C27164" w:rsidRDefault="002F58CC" w:rsidP="00C27164">
      <w:pPr>
        <w:pStyle w:val="Bullet"/>
      </w:pPr>
      <w:r w:rsidRPr="00C27164">
        <w:t>establishing governance arrangements that support long-term adaptation action (Action</w:t>
      </w:r>
      <w:r w:rsidR="00121E5F">
        <w:t> </w:t>
      </w:r>
      <w:r w:rsidRPr="00C27164">
        <w:t>5)</w:t>
      </w:r>
    </w:p>
    <w:p w14:paraId="5AAE2713" w14:textId="77777777" w:rsidR="002F58CC" w:rsidRPr="00C27164" w:rsidRDefault="002F58CC" w:rsidP="00C27164">
      <w:pPr>
        <w:pStyle w:val="Bullet"/>
      </w:pPr>
      <w:r w:rsidRPr="00C27164">
        <w:t xml:space="preserve">reviewing existing legislation and policy to integrate and align climate change adaptation considerations (Action 7) </w:t>
      </w:r>
    </w:p>
    <w:p w14:paraId="661DDD71" w14:textId="77777777" w:rsidR="002F58CC" w:rsidRDefault="002F58CC" w:rsidP="00C27164">
      <w:pPr>
        <w:pStyle w:val="Bullet"/>
      </w:pPr>
      <w:r w:rsidRPr="00C27164">
        <w:t>defining</w:t>
      </w:r>
      <w:r w:rsidRPr="00D66195">
        <w:t xml:space="preserve"> funding arrangements for climate change adaptation (Action 16). </w:t>
      </w:r>
    </w:p>
    <w:p w14:paraId="22C51437" w14:textId="2039FE34" w:rsidR="002F58CC" w:rsidRDefault="002F58CC" w:rsidP="00D62DE5">
      <w:pPr>
        <w:pStyle w:val="BodyText"/>
      </w:pPr>
      <w:r w:rsidRPr="00D66195">
        <w:t xml:space="preserve">While Action 5 has been partially implemented through this </w:t>
      </w:r>
      <w:r w:rsidR="00434FDC" w:rsidRPr="00D66195">
        <w:t>National Climate</w:t>
      </w:r>
      <w:r w:rsidR="00434FDC">
        <w:t xml:space="preserve"> Change</w:t>
      </w:r>
      <w:r w:rsidR="00434FDC" w:rsidRPr="00D66195">
        <w:t xml:space="preserve"> Risk Assessment for Aotearoa New Zealand</w:t>
      </w:r>
      <w:r w:rsidRPr="00D66195">
        <w:t>, local government mandates linked to the national governance arrangements and the other critical supporting recommendations have yet to be actioned. In a review of the current governance arrangements relating to climate change adaptation in New Zealand, Boston and Lawrence (2018) conclude that existing institutional and funding arrangements are not fit for purpose and lack the capacity to ensure sound anticipatory governance and the ability to deliver equitable outcomes. The authors note that</w:t>
      </w:r>
      <w:r>
        <w:t>:</w:t>
      </w:r>
      <w:r w:rsidRPr="00D66195">
        <w:t xml:space="preserve"> </w:t>
      </w:r>
    </w:p>
    <w:p w14:paraId="7DA5457D" w14:textId="54F75C58" w:rsidR="002F58CC" w:rsidRPr="00D66195" w:rsidRDefault="002F58CC" w:rsidP="00D62DE5">
      <w:pPr>
        <w:pStyle w:val="Quote"/>
      </w:pPr>
      <w:r w:rsidRPr="00D66195">
        <w:t>“without appropriate reforms, existing policy frameworks are destined to increase rather than reduce risk exposure, exacerbate future adaptation costs, and contribute to multiple inequities. In the interests of sound anticipatory governance, a better framework is required</w:t>
      </w:r>
      <w:r w:rsidR="00B80020">
        <w:t>.</w:t>
      </w:r>
      <w:r w:rsidRPr="00D66195">
        <w:t>”</w:t>
      </w:r>
      <w:r w:rsidRPr="00D66195">
        <w:rPr>
          <w:i/>
        </w:rPr>
        <w:t xml:space="preserve"> </w:t>
      </w:r>
      <w:r w:rsidRPr="00D66195">
        <w:t>(Boston and Lawrence, 2018, p</w:t>
      </w:r>
      <w:r>
        <w:t> </w:t>
      </w:r>
      <w:r w:rsidRPr="00D66195">
        <w:t>44)</w:t>
      </w:r>
    </w:p>
    <w:p w14:paraId="4867BF80" w14:textId="77777777" w:rsidR="002F58CC" w:rsidRPr="00D66195" w:rsidRDefault="002F58CC" w:rsidP="00D62DE5">
      <w:pPr>
        <w:pStyle w:val="Heading4"/>
      </w:pPr>
      <w:r w:rsidRPr="00D66195">
        <w:t>Statutory and policy alignment</w:t>
      </w:r>
    </w:p>
    <w:p w14:paraId="4F2A6B57" w14:textId="14437CB6" w:rsidR="002F58CC" w:rsidRPr="00D66195" w:rsidRDefault="002F58CC" w:rsidP="00D62DE5">
      <w:pPr>
        <w:pStyle w:val="BodyText"/>
      </w:pPr>
      <w:r w:rsidRPr="00D66195">
        <w:t xml:space="preserve">New Zealand’s numerous laws and policies </w:t>
      </w:r>
      <w:r>
        <w:t>have</w:t>
      </w:r>
      <w:r w:rsidRPr="00D66195">
        <w:t xml:space="preserve"> inconsistencies and competing objectives related to climate change adaptation (Blackett and Hume, 2011; Lawrence et al, 201</w:t>
      </w:r>
      <w:r w:rsidR="006D031B">
        <w:t>9a</w:t>
      </w:r>
      <w:r w:rsidRPr="00D66195">
        <w:t xml:space="preserve">). For example, the </w:t>
      </w:r>
      <w:r w:rsidRPr="00C43780">
        <w:rPr>
          <w:iCs/>
        </w:rPr>
        <w:t xml:space="preserve">Housing Accords and Special Housing Areas Act </w:t>
      </w:r>
      <w:r w:rsidRPr="00D66195">
        <w:t xml:space="preserve">2013 puts housing supply ahead of natural hazards provisions, increasing the risk that new housing is in unsuitable areas. Lawrence and Manning (2012) also note that misalignment between various </w:t>
      </w:r>
      <w:r w:rsidR="00B80020">
        <w:t>A</w:t>
      </w:r>
      <w:r w:rsidRPr="00D66195">
        <w:t xml:space="preserve">cts </w:t>
      </w:r>
      <w:r w:rsidR="00B80020" w:rsidRPr="00D66195">
        <w:rPr>
          <w:rFonts w:cs="Arial"/>
        </w:rPr>
        <w:t>can result in short-term decisions that exacerbate risk</w:t>
      </w:r>
      <w:r w:rsidR="00B80020">
        <w:rPr>
          <w:rFonts w:cs="Arial"/>
        </w:rPr>
        <w:t>. For example,</w:t>
      </w:r>
      <w:r w:rsidR="00B80020" w:rsidRPr="00D66195">
        <w:t xml:space="preserve"> </w:t>
      </w:r>
      <w:r w:rsidRPr="00D66195">
        <w:t xml:space="preserve">the </w:t>
      </w:r>
      <w:r w:rsidRPr="00C43780">
        <w:rPr>
          <w:rFonts w:cs="Arial"/>
        </w:rPr>
        <w:t>Soil Conservation and Rivers Control Act</w:t>
      </w:r>
      <w:r>
        <w:rPr>
          <w:rFonts w:cs="Arial"/>
        </w:rPr>
        <w:t xml:space="preserve"> 1941</w:t>
      </w:r>
      <w:r w:rsidRPr="00D66195">
        <w:rPr>
          <w:rFonts w:cs="Arial"/>
        </w:rPr>
        <w:t xml:space="preserve"> has a focus on protection works that give rise to static responses</w:t>
      </w:r>
      <w:r>
        <w:rPr>
          <w:rFonts w:cs="Arial"/>
        </w:rPr>
        <w:t>;</w:t>
      </w:r>
      <w:r w:rsidRPr="00D66195">
        <w:rPr>
          <w:rFonts w:cs="Arial"/>
        </w:rPr>
        <w:t xml:space="preserve"> the </w:t>
      </w:r>
      <w:r w:rsidRPr="00C43780">
        <w:rPr>
          <w:iCs/>
        </w:rPr>
        <w:t>Resource Management Act</w:t>
      </w:r>
      <w:r>
        <w:rPr>
          <w:rFonts w:cs="Arial"/>
        </w:rPr>
        <w:t xml:space="preserve"> 1991</w:t>
      </w:r>
      <w:r w:rsidRPr="00D66195">
        <w:rPr>
          <w:rFonts w:cs="Arial"/>
        </w:rPr>
        <w:t xml:space="preserve"> has a precautionary focus</w:t>
      </w:r>
      <w:r>
        <w:rPr>
          <w:rFonts w:cs="Arial"/>
        </w:rPr>
        <w:t>;</w:t>
      </w:r>
      <w:r w:rsidRPr="00D66195">
        <w:rPr>
          <w:rFonts w:cs="Arial"/>
        </w:rPr>
        <w:t xml:space="preserve"> and the </w:t>
      </w:r>
      <w:r w:rsidRPr="00C43780">
        <w:rPr>
          <w:rFonts w:cs="Arial"/>
        </w:rPr>
        <w:t>Building Act</w:t>
      </w:r>
      <w:r>
        <w:rPr>
          <w:rFonts w:cs="Arial"/>
        </w:rPr>
        <w:t xml:space="preserve"> 2004</w:t>
      </w:r>
      <w:r w:rsidR="00B80020">
        <w:rPr>
          <w:rFonts w:cs="Arial"/>
        </w:rPr>
        <w:t xml:space="preserve"> is the Act to default to</w:t>
      </w:r>
      <w:r w:rsidRPr="00D66195">
        <w:rPr>
          <w:rFonts w:cs="Arial"/>
        </w:rPr>
        <w:t xml:space="preserve"> in the absence of regional or district rules.</w:t>
      </w:r>
    </w:p>
    <w:p w14:paraId="2964BA47" w14:textId="3225F1CB" w:rsidR="002F58CC" w:rsidRPr="00D66195" w:rsidRDefault="002F58CC" w:rsidP="00D62DE5">
      <w:pPr>
        <w:pStyle w:val="BodyText"/>
      </w:pPr>
      <w:r w:rsidRPr="00D66195">
        <w:t xml:space="preserve">At the national level, many sectors operate within regulatory frameworks and policies </w:t>
      </w:r>
      <w:r>
        <w:t>that</w:t>
      </w:r>
      <w:r w:rsidRPr="00D66195">
        <w:t xml:space="preserve"> are</w:t>
      </w:r>
      <w:r w:rsidR="00B25D02">
        <w:t> </w:t>
      </w:r>
      <w:r w:rsidRPr="00D66195">
        <w:t>not well aligned with climate change adaptation (</w:t>
      </w:r>
      <w:r w:rsidRPr="00D66195">
        <w:rPr>
          <w:rFonts w:cs="Arial"/>
        </w:rPr>
        <w:t>Climate Change Adaptation Technical Working Group</w:t>
      </w:r>
      <w:r>
        <w:t xml:space="preserve">, </w:t>
      </w:r>
      <w:r w:rsidRPr="00D66195">
        <w:t xml:space="preserve">2018). </w:t>
      </w:r>
      <w:r>
        <w:t>L</w:t>
      </w:r>
      <w:r w:rsidRPr="00D66195">
        <w:t xml:space="preserve">ocal council functions </w:t>
      </w:r>
      <w:r>
        <w:t>relating</w:t>
      </w:r>
      <w:r w:rsidRPr="00D66195">
        <w:t xml:space="preserve"> to climate change impacts are spread across </w:t>
      </w:r>
      <w:r>
        <w:t>a number of</w:t>
      </w:r>
      <w:r w:rsidRPr="00D66195">
        <w:t xml:space="preserve"> statutes. These functions include flood management, water and stormwater management, land-use controls, emergency management and the management of assets including infrastructure (Manning</w:t>
      </w:r>
      <w:r>
        <w:t xml:space="preserve"> et al,</w:t>
      </w:r>
      <w:r w:rsidRPr="00D66195">
        <w:t xml:space="preserve"> 2015). </w:t>
      </w:r>
    </w:p>
    <w:p w14:paraId="184B0F2F" w14:textId="77777777" w:rsidR="002F58CC" w:rsidRPr="00D66195" w:rsidRDefault="002F58CC" w:rsidP="00D62DE5">
      <w:pPr>
        <w:pStyle w:val="Heading4"/>
      </w:pPr>
      <w:r w:rsidRPr="00D66195">
        <w:lastRenderedPageBreak/>
        <w:t>Coordination</w:t>
      </w:r>
    </w:p>
    <w:p w14:paraId="12924C4D" w14:textId="6946B8AC" w:rsidR="002F58CC" w:rsidRPr="00D66195" w:rsidRDefault="002F58CC" w:rsidP="00121E5F">
      <w:pPr>
        <w:pStyle w:val="BodyText"/>
        <w:keepLines/>
      </w:pPr>
      <w:r w:rsidRPr="00D66195">
        <w:t xml:space="preserve">To be effective, climate change adaptation practices </w:t>
      </w:r>
      <w:r>
        <w:t>must be</w:t>
      </w:r>
      <w:r w:rsidRPr="00D66195">
        <w:t xml:space="preserve"> coordinat</w:t>
      </w:r>
      <w:r>
        <w:t>ed</w:t>
      </w:r>
      <w:r w:rsidRPr="00D66195">
        <w:t xml:space="preserve"> across different</w:t>
      </w:r>
      <w:r w:rsidR="00121E5F">
        <w:t> </w:t>
      </w:r>
      <w:r w:rsidRPr="00D66195">
        <w:t xml:space="preserve">levels of government, geographical regions, technical and disciplinary areas, </w:t>
      </w:r>
      <w:r w:rsidR="00EA5D15">
        <w:t xml:space="preserve">and </w:t>
      </w:r>
      <w:r w:rsidRPr="00D66195">
        <w:t>administrative boundaries</w:t>
      </w:r>
      <w:r w:rsidR="00EA5D15">
        <w:t>, as well as</w:t>
      </w:r>
      <w:r w:rsidRPr="00D66195">
        <w:t xml:space="preserve"> between government and non-governmental institutions (Lawrence et al, 2018). </w:t>
      </w:r>
    </w:p>
    <w:p w14:paraId="1185F1BA" w14:textId="4958E85C" w:rsidR="002F58CC" w:rsidRPr="00D66195" w:rsidRDefault="002F58CC" w:rsidP="00D62DE5">
      <w:pPr>
        <w:pStyle w:val="BodyText"/>
      </w:pPr>
      <w:r w:rsidRPr="00D66195">
        <w:t>New Zealand’s national institutional framework</w:t>
      </w:r>
      <w:r>
        <w:t>,</w:t>
      </w:r>
      <w:r w:rsidRPr="00D66195">
        <w:t xml:space="preserve"> centred on the </w:t>
      </w:r>
      <w:r w:rsidRPr="00C43780">
        <w:rPr>
          <w:iCs/>
        </w:rPr>
        <w:t>Resource Management Act</w:t>
      </w:r>
      <w:r>
        <w:t xml:space="preserve"> 1991 (RMA)</w:t>
      </w:r>
      <w:r w:rsidRPr="00D66195">
        <w:t xml:space="preserve">, influences adaptation practice and, along with the </w:t>
      </w:r>
      <w:r w:rsidRPr="00C43780">
        <w:rPr>
          <w:iCs/>
        </w:rPr>
        <w:t>Local Government Act</w:t>
      </w:r>
      <w:r>
        <w:rPr>
          <w:iCs/>
        </w:rPr>
        <w:t xml:space="preserve"> 2002</w:t>
      </w:r>
      <w:r w:rsidRPr="00D66195">
        <w:rPr>
          <w:i/>
        </w:rPr>
        <w:t>,</w:t>
      </w:r>
      <w:r w:rsidRPr="00D66195">
        <w:t xml:space="preserve"> determines the relationships between national, regional and district scales of government. However, these two statutes do not clearly mandate climate change risk management or adaptation, nor the coordination of </w:t>
      </w:r>
      <w:r w:rsidR="00EA5D15">
        <w:t xml:space="preserve">related </w:t>
      </w:r>
      <w:r w:rsidRPr="00D66195">
        <w:t xml:space="preserve">roles, responsibilities and actions across these levels of government. The framework empowers local government to make decisions on land-use activities, natural hazard management, infrastructure and urban development (Lawrence et al, 2013) and allows for central government to provide consistent overarching directions and guidance through </w:t>
      </w:r>
      <w:r>
        <w:t>n</w:t>
      </w:r>
      <w:r w:rsidRPr="00D66195">
        <w:t xml:space="preserve">ational </w:t>
      </w:r>
      <w:r>
        <w:t>p</w:t>
      </w:r>
      <w:r w:rsidRPr="00D66195">
        <w:t xml:space="preserve">olicy </w:t>
      </w:r>
      <w:r>
        <w:t>s</w:t>
      </w:r>
      <w:r w:rsidRPr="00D66195">
        <w:t xml:space="preserve">tatements and </w:t>
      </w:r>
      <w:r>
        <w:t>n</w:t>
      </w:r>
      <w:r w:rsidRPr="00D66195">
        <w:t xml:space="preserve">ational </w:t>
      </w:r>
      <w:r>
        <w:t>e</w:t>
      </w:r>
      <w:r w:rsidRPr="00D66195">
        <w:t xml:space="preserve">nvironmental </w:t>
      </w:r>
      <w:r>
        <w:t>s</w:t>
      </w:r>
      <w:r w:rsidRPr="00D66195">
        <w:t>tandards (Lawrence et al, 2012). This coordination architecture is currently under-u</w:t>
      </w:r>
      <w:r>
        <w:t>s</w:t>
      </w:r>
      <w:r w:rsidRPr="00D66195">
        <w:t>ed due to lack</w:t>
      </w:r>
      <w:r w:rsidR="00121E5F">
        <w:t> </w:t>
      </w:r>
      <w:r w:rsidRPr="00D66195">
        <w:t xml:space="preserve">of </w:t>
      </w:r>
      <w:r w:rsidR="00CB02EB">
        <w:t xml:space="preserve">a clear </w:t>
      </w:r>
      <w:r w:rsidRPr="00D66195">
        <w:t>mandate (</w:t>
      </w:r>
      <w:r w:rsidRPr="00D66195">
        <w:rPr>
          <w:rFonts w:cs="Arial"/>
        </w:rPr>
        <w:t>Climate Change Adaptation Technical Working Group</w:t>
      </w:r>
      <w:r w:rsidRPr="00D66195">
        <w:t>, 2018</w:t>
      </w:r>
      <w:r w:rsidR="00EA5D15">
        <w:t>;</w:t>
      </w:r>
      <w:r w:rsidR="00EA5D15" w:rsidRPr="00EA5D15">
        <w:t xml:space="preserve"> </w:t>
      </w:r>
      <w:r w:rsidR="00EA5D15" w:rsidRPr="00D66195">
        <w:t>Lawrence et al, 2012</w:t>
      </w:r>
      <w:r w:rsidRPr="00D66195">
        <w:t>), leaving local council</w:t>
      </w:r>
      <w:r>
        <w:t>s</w:t>
      </w:r>
      <w:r w:rsidRPr="00D66195">
        <w:t xml:space="preserve"> to individual</w:t>
      </w:r>
      <w:r>
        <w:t>ly</w:t>
      </w:r>
      <w:r w:rsidRPr="00D66195">
        <w:t xml:space="preserve"> design their responses. This</w:t>
      </w:r>
      <w:r w:rsidR="00CB02EB">
        <w:t xml:space="preserve"> fragmented effort</w:t>
      </w:r>
      <w:r w:rsidRPr="00D66195">
        <w:t xml:space="preserve"> increases the exposure of decisions to challenge in the courts, which may delay action (G3) (Lawrence et al, 2013). It also leads to resource inefficiencies and a poor understanding of climate change risks</w:t>
      </w:r>
      <w:r w:rsidR="00121E5F">
        <w:t> </w:t>
      </w:r>
      <w:r w:rsidRPr="00D66195">
        <w:t>among decision</w:t>
      </w:r>
      <w:r>
        <w:t>-</w:t>
      </w:r>
      <w:r w:rsidRPr="00D66195">
        <w:t xml:space="preserve">makers and community members (Lawrence et al, 2013). </w:t>
      </w:r>
    </w:p>
    <w:p w14:paraId="5A97388C" w14:textId="77777777" w:rsidR="002F58CC" w:rsidRPr="00D66195" w:rsidRDefault="002F58CC" w:rsidP="00D62DE5">
      <w:pPr>
        <w:pStyle w:val="Heading4"/>
      </w:pPr>
      <w:r w:rsidRPr="00D66195">
        <w:t>Funding</w:t>
      </w:r>
    </w:p>
    <w:p w14:paraId="766133BD" w14:textId="4DFDF71B" w:rsidR="002F58CC" w:rsidRPr="00D66195" w:rsidRDefault="000E10BD" w:rsidP="00D62DE5">
      <w:pPr>
        <w:pStyle w:val="BodyText"/>
      </w:pPr>
      <w:r>
        <w:t>C</w:t>
      </w:r>
      <w:r w:rsidR="002F58CC" w:rsidRPr="00855871">
        <w:t>urrently no dedicated funds</w:t>
      </w:r>
      <w:r w:rsidRPr="000E10BD">
        <w:t xml:space="preserve"> </w:t>
      </w:r>
      <w:r w:rsidRPr="00855871">
        <w:t>are</w:t>
      </w:r>
      <w:r w:rsidR="002F58CC" w:rsidRPr="00855871">
        <w:t xml:space="preserve"> available for adaptation to reduce exposure to climate change-</w:t>
      </w:r>
      <w:r w:rsidR="002F58CC" w:rsidRPr="00D66195">
        <w:t>related risks.</w:t>
      </w:r>
      <w:r w:rsidR="002F58CC">
        <w:t xml:space="preserve"> </w:t>
      </w:r>
      <w:r w:rsidR="002F58CC" w:rsidRPr="00D66195">
        <w:t>However, funding</w:t>
      </w:r>
      <w:r>
        <w:t xml:space="preserve"> is available</w:t>
      </w:r>
      <w:r w:rsidR="002F58CC" w:rsidRPr="00D66195">
        <w:t xml:space="preserve"> for recover</w:t>
      </w:r>
      <w:r w:rsidR="002F58CC">
        <w:t>y</w:t>
      </w:r>
      <w:r w:rsidR="002F58CC" w:rsidRPr="00D66195">
        <w:t xml:space="preserve"> from hazard events</w:t>
      </w:r>
      <w:r w:rsidR="002F58CC">
        <w:t>,</w:t>
      </w:r>
      <w:r w:rsidR="002F58CC" w:rsidRPr="00D66195">
        <w:t xml:space="preserve"> including the Natural Disaster Fund and Adverse Events Fund for the primary production sector (Boston and Lawrence, 2018). Reallocating funding towards risk reduction measures would be more cost</w:t>
      </w:r>
      <w:r>
        <w:t>-</w:t>
      </w:r>
      <w:r w:rsidR="002F58CC" w:rsidRPr="00D66195">
        <w:t>efficient (Deloitte Access Economics, 2013).</w:t>
      </w:r>
    </w:p>
    <w:p w14:paraId="0A0AD48C" w14:textId="17585687" w:rsidR="002F58CC" w:rsidRPr="00D66195" w:rsidRDefault="002F58CC" w:rsidP="00D62DE5">
      <w:pPr>
        <w:pStyle w:val="BodyText"/>
      </w:pPr>
      <w:r w:rsidRPr="00D66195">
        <w:t xml:space="preserve">Significant and ongoing funding is </w:t>
      </w:r>
      <w:r>
        <w:t>needed</w:t>
      </w:r>
      <w:r w:rsidRPr="00D66195">
        <w:t xml:space="preserve"> to implement adaptation actions in response to climate change. Some of the most pressing adaptation needs in New Zealand relate to the impacts of ongoing sea</w:t>
      </w:r>
      <w:r>
        <w:t>-</w:t>
      </w:r>
      <w:r w:rsidRPr="00D66195">
        <w:t>level rise</w:t>
      </w:r>
      <w:r>
        <w:t>,</w:t>
      </w:r>
      <w:r w:rsidRPr="00D66195">
        <w:t xml:space="preserve"> which include rising groundwater and salini</w:t>
      </w:r>
      <w:r>
        <w:t>s</w:t>
      </w:r>
      <w:r w:rsidRPr="00D66195">
        <w:t>ation, erosion and more damaging storm surges (B2). One metre of sea</w:t>
      </w:r>
      <w:r>
        <w:t>-</w:t>
      </w:r>
      <w:r w:rsidRPr="00D66195">
        <w:t xml:space="preserve">level rise from the present day, which may be experienced by 2100 under </w:t>
      </w:r>
      <w:r w:rsidRPr="007C0697">
        <w:t>representative concentration pathway</w:t>
      </w:r>
      <w:r w:rsidRPr="00D66195">
        <w:t xml:space="preserve"> </w:t>
      </w:r>
      <w:r>
        <w:t>(</w:t>
      </w:r>
      <w:r w:rsidRPr="00D66195">
        <w:t>RCP</w:t>
      </w:r>
      <w:r>
        <w:t>)</w:t>
      </w:r>
      <w:r w:rsidR="00F15359">
        <w:t xml:space="preserve"> </w:t>
      </w:r>
      <w:r w:rsidRPr="00D66195">
        <w:t>8.5 H</w:t>
      </w:r>
      <w:r w:rsidRPr="00D66195">
        <w:rPr>
          <w:vertAlign w:val="superscript"/>
        </w:rPr>
        <w:t>+</w:t>
      </w:r>
      <w:r w:rsidRPr="00D66195">
        <w:t xml:space="preserve"> (</w:t>
      </w:r>
      <w:r>
        <w:t>see</w:t>
      </w:r>
      <w:r w:rsidRPr="00D66195">
        <w:t xml:space="preserve"> </w:t>
      </w:r>
      <w:hyperlink w:anchor="table19" w:history="1">
        <w:r w:rsidRPr="00F15359">
          <w:rPr>
            <w:rStyle w:val="Hyperlink"/>
          </w:rPr>
          <w:t xml:space="preserve">table </w:t>
        </w:r>
        <w:r w:rsidR="00F15359" w:rsidRPr="00F15359">
          <w:rPr>
            <w:rStyle w:val="Hyperlink"/>
          </w:rPr>
          <w:t>19</w:t>
        </w:r>
      </w:hyperlink>
      <w:r w:rsidRPr="00D66195">
        <w:t>), will expose more than 49,000 buildings to a 100-year extreme sea</w:t>
      </w:r>
      <w:r>
        <w:t>-</w:t>
      </w:r>
      <w:r w:rsidRPr="00D66195">
        <w:t xml:space="preserve">level flood event. These buildings have a replacement value of </w:t>
      </w:r>
      <w:r w:rsidR="009B28A1">
        <w:t>about</w:t>
      </w:r>
      <w:r w:rsidR="009B28A1" w:rsidRPr="00D66195">
        <w:t xml:space="preserve"> </w:t>
      </w:r>
      <w:r w:rsidRPr="00D66195">
        <w:t>$12.4 billion (Paulik et al, 20</w:t>
      </w:r>
      <w:r w:rsidR="00505723">
        <w:t>19b</w:t>
      </w:r>
      <w:r w:rsidRPr="00D66195">
        <w:t xml:space="preserve">). In cases where managed retreat is the only option, significant investment will be </w:t>
      </w:r>
      <w:r>
        <w:t>needed</w:t>
      </w:r>
      <w:r w:rsidRPr="00D66195">
        <w:t xml:space="preserve"> to support these communities. </w:t>
      </w:r>
    </w:p>
    <w:p w14:paraId="5C88AE23" w14:textId="5045EC77" w:rsidR="002F58CC" w:rsidRPr="00D66195" w:rsidRDefault="009B28A1" w:rsidP="00D62DE5">
      <w:pPr>
        <w:pStyle w:val="BodyText"/>
      </w:pPr>
      <w:r>
        <w:t>The following are o</w:t>
      </w:r>
      <w:r w:rsidR="002F58CC" w:rsidRPr="00D66195">
        <w:t>ther areas where adaptation funding arrangements are either highly limited or absent</w:t>
      </w:r>
      <w:r>
        <w:t>.</w:t>
      </w:r>
      <w:r w:rsidR="002F58CC" w:rsidRPr="00D66195">
        <w:t xml:space="preserve"> </w:t>
      </w:r>
    </w:p>
    <w:p w14:paraId="028D6629" w14:textId="3392B24E" w:rsidR="002F58CC" w:rsidRPr="00D66195" w:rsidRDefault="002F58CC" w:rsidP="00D62DE5">
      <w:pPr>
        <w:pStyle w:val="Bullet"/>
      </w:pPr>
      <w:r w:rsidRPr="00D66195">
        <w:rPr>
          <w:i/>
        </w:rPr>
        <w:t xml:space="preserve">Compensation: </w:t>
      </w:r>
      <w:r w:rsidRPr="00D62DE5">
        <w:t>Governments</w:t>
      </w:r>
      <w:r w:rsidRPr="00D66195">
        <w:rPr>
          <w:iCs/>
        </w:rPr>
        <w:t xml:space="preserve"> are likely to face l</w:t>
      </w:r>
      <w:r w:rsidRPr="00D66195">
        <w:t xml:space="preserve">itigation (G3) seeking compensation for loss or damage due to climate change, or conversely due to the loss of existing use rights due to adaptation measures (Grace et al, 2019; Winkelmann et al, </w:t>
      </w:r>
      <w:r>
        <w:t>unpublished</w:t>
      </w:r>
      <w:r w:rsidRPr="00D66195">
        <w:t>).</w:t>
      </w:r>
    </w:p>
    <w:p w14:paraId="0594E686" w14:textId="35466467" w:rsidR="002F58CC" w:rsidRPr="00D66195" w:rsidRDefault="002F58CC" w:rsidP="002F58CC">
      <w:pPr>
        <w:pStyle w:val="Bullet"/>
      </w:pPr>
      <w:r w:rsidRPr="00D66195">
        <w:rPr>
          <w:i/>
        </w:rPr>
        <w:t xml:space="preserve">Research: </w:t>
      </w:r>
      <w:r w:rsidRPr="00D66195">
        <w:rPr>
          <w:iCs/>
        </w:rPr>
        <w:t>There is a critical under-investment</w:t>
      </w:r>
      <w:r w:rsidRPr="00D66195">
        <w:t xml:space="preserve"> in research to support climate change adaptation (G5) relating to biophysical and ecological changes, biosecurity, changes in the hydrological cycle influencing fluvial and pluvial flooding, and the implications of climate change </w:t>
      </w:r>
      <w:r w:rsidR="007C30AD">
        <w:t>for</w:t>
      </w:r>
      <w:r w:rsidR="007C30AD" w:rsidRPr="00D66195">
        <w:t xml:space="preserve"> </w:t>
      </w:r>
      <w:r w:rsidRPr="00D66195">
        <w:t>human systems such as the economy, health and health services (Climate Change Adaptation Technical Working Group, 2018).</w:t>
      </w:r>
    </w:p>
    <w:p w14:paraId="3C5C5BEE" w14:textId="46DE5C0A" w:rsidR="002F58CC" w:rsidRPr="00D66195" w:rsidRDefault="002F58CC" w:rsidP="002F58CC">
      <w:pPr>
        <w:pStyle w:val="Bullet"/>
      </w:pPr>
      <w:r w:rsidRPr="00D66195">
        <w:rPr>
          <w:i/>
        </w:rPr>
        <w:lastRenderedPageBreak/>
        <w:t xml:space="preserve">Developing new and future-proofing existing infrastructure: </w:t>
      </w:r>
      <w:r w:rsidRPr="00D66195">
        <w:t>Investment will be required to</w:t>
      </w:r>
      <w:r w:rsidR="00121E5F">
        <w:t> </w:t>
      </w:r>
      <w:r w:rsidRPr="00D66195">
        <w:t>redesign, reposition and future-proof public infrastructure (B2)</w:t>
      </w:r>
      <w:r w:rsidR="007C30AD">
        <w:t>,</w:t>
      </w:r>
      <w:r w:rsidRPr="00D66195">
        <w:t xml:space="preserve"> especially transport networks</w:t>
      </w:r>
      <w:r w:rsidR="0058458C">
        <w:t xml:space="preserve"> (B6)</w:t>
      </w:r>
      <w:r w:rsidRPr="00D66195">
        <w:t xml:space="preserve"> and three waters services</w:t>
      </w:r>
      <w:r w:rsidR="0058458C">
        <w:t xml:space="preserve"> (B1, B4)</w:t>
      </w:r>
      <w:r w:rsidRPr="00D66195">
        <w:t xml:space="preserve"> (Boston and Lawrence, 2018). </w:t>
      </w:r>
    </w:p>
    <w:p w14:paraId="3E3F7B3D" w14:textId="77777777" w:rsidR="002F58CC" w:rsidRPr="00D66195" w:rsidRDefault="002F58CC" w:rsidP="002F58CC">
      <w:pPr>
        <w:pStyle w:val="Bullet"/>
      </w:pPr>
      <w:r w:rsidRPr="00D66195">
        <w:rPr>
          <w:i/>
        </w:rPr>
        <w:t xml:space="preserve">Capacity building: </w:t>
      </w:r>
      <w:r w:rsidRPr="00D66195">
        <w:t>Adopting new tools and processes (G1) for decision-making in the context of uncertainty requires organisational change and capacity building at all levels of</w:t>
      </w:r>
      <w:r w:rsidR="00121E5F">
        <w:t> </w:t>
      </w:r>
      <w:r w:rsidRPr="00D66195">
        <w:t xml:space="preserve">government. </w:t>
      </w:r>
    </w:p>
    <w:p w14:paraId="2467B026" w14:textId="1BDC3201" w:rsidR="002F58CC" w:rsidRPr="00D66195" w:rsidRDefault="002F58CC" w:rsidP="002F58CC">
      <w:pPr>
        <w:pStyle w:val="Bullet"/>
      </w:pPr>
      <w:r w:rsidRPr="00D66195">
        <w:rPr>
          <w:i/>
        </w:rPr>
        <w:t>Participation and engagement:</w:t>
      </w:r>
      <w:r w:rsidRPr="00D66195">
        <w:rPr>
          <w:iCs/>
        </w:rPr>
        <w:t xml:space="preserve"> Extended</w:t>
      </w:r>
      <w:r w:rsidRPr="00D66195">
        <w:t xml:space="preserve"> engagement processes are </w:t>
      </w:r>
      <w:r>
        <w:t>needed</w:t>
      </w:r>
      <w:r w:rsidRPr="00D66195">
        <w:t xml:space="preserve"> to establish a</w:t>
      </w:r>
      <w:r w:rsidR="00121E5F">
        <w:t> </w:t>
      </w:r>
      <w:r w:rsidRPr="00D66195">
        <w:t xml:space="preserve">shared understanding of climate change risks, and to avoid </w:t>
      </w:r>
      <w:r w:rsidR="007C30AD">
        <w:t xml:space="preserve">a </w:t>
      </w:r>
      <w:r w:rsidRPr="00D66195">
        <w:t>breach of Treaty of Waitangi obligations (G4). Engagement processes are currently constrained by lack of resourcing (Stephenson et al, 20</w:t>
      </w:r>
      <w:r w:rsidR="00070EA7">
        <w:t>20</w:t>
      </w:r>
      <w:r w:rsidRPr="00D66195">
        <w:t xml:space="preserve">). </w:t>
      </w:r>
    </w:p>
    <w:p w14:paraId="38DD653E" w14:textId="77777777" w:rsidR="002F58CC" w:rsidRPr="00D66195" w:rsidRDefault="002F58CC" w:rsidP="002F58CC">
      <w:pPr>
        <w:pStyle w:val="Bullet"/>
      </w:pPr>
      <w:r w:rsidRPr="00D66195">
        <w:rPr>
          <w:i/>
        </w:rPr>
        <w:t xml:space="preserve">Mātauranga Māori: </w:t>
      </w:r>
      <w:r w:rsidRPr="00D66195">
        <w:rPr>
          <w:iCs/>
        </w:rPr>
        <w:t>I</w:t>
      </w:r>
      <w:r w:rsidRPr="00D66195">
        <w:t xml:space="preserve">ndigenous knowledge is critical in developing culturally appropriate adaptation responses. Funding is required to make effective use of </w:t>
      </w:r>
      <w:r>
        <w:t>m</w:t>
      </w:r>
      <w:r w:rsidRPr="00D66195">
        <w:t>ātauranga Māori in</w:t>
      </w:r>
      <w:r w:rsidR="00121E5F">
        <w:t> </w:t>
      </w:r>
      <w:r w:rsidRPr="00D66195">
        <w:t>adaptation.</w:t>
      </w:r>
    </w:p>
    <w:p w14:paraId="2081C149" w14:textId="77777777" w:rsidR="002F58CC" w:rsidRPr="00D66195" w:rsidRDefault="002F58CC" w:rsidP="002F58CC">
      <w:pPr>
        <w:pStyle w:val="Bullet"/>
      </w:pPr>
      <w:r w:rsidRPr="00D66195">
        <w:rPr>
          <w:i/>
        </w:rPr>
        <w:t xml:space="preserve">Protecting taonga and the natural environment: </w:t>
      </w:r>
      <w:r w:rsidRPr="00D66195">
        <w:t>New Zealand’s unique ecosystems and biodiversity are poorly understood (</w:t>
      </w:r>
      <w:r>
        <w:t>IPCC</w:t>
      </w:r>
      <w:r w:rsidRPr="00D66195">
        <w:t>, 2014</w:t>
      </w:r>
      <w:r>
        <w:t>a</w:t>
      </w:r>
      <w:r w:rsidRPr="00D66195">
        <w:t>) and are under stress from changing and intensive land</w:t>
      </w:r>
      <w:r>
        <w:t xml:space="preserve"> </w:t>
      </w:r>
      <w:r w:rsidRPr="00D66195">
        <w:t xml:space="preserve">uses, localised pollution, and pressures associated with tourism. </w:t>
      </w:r>
    </w:p>
    <w:p w14:paraId="2CE0C51E" w14:textId="77777777" w:rsidR="002F58CC" w:rsidRPr="00D66195" w:rsidRDefault="002F58CC" w:rsidP="00D62DE5">
      <w:pPr>
        <w:pStyle w:val="BodyText"/>
      </w:pPr>
      <w:r w:rsidRPr="00D66195">
        <w:t>The ability to fund climate change adaptation will depend in part on bipartisan political agreement on climate change adaptation (G7)</w:t>
      </w:r>
      <w:r>
        <w:t>,</w:t>
      </w:r>
      <w:r w:rsidRPr="00D66195">
        <w:t xml:space="preserve"> which will drive the fiscal capacity and economic position (E1) of New Zealand as a nation.</w:t>
      </w:r>
    </w:p>
    <w:p w14:paraId="45F6E132" w14:textId="77777777" w:rsidR="002F58CC" w:rsidRPr="00D66195" w:rsidRDefault="002F58CC" w:rsidP="002F58CC">
      <w:pPr>
        <w:pStyle w:val="Heading4"/>
      </w:pPr>
      <w:r w:rsidRPr="00D66195">
        <w:t>Consequence</w:t>
      </w:r>
    </w:p>
    <w:p w14:paraId="2B2A1814" w14:textId="6ED014CC" w:rsidR="002F58CC" w:rsidRPr="00D66195" w:rsidRDefault="002F58CC" w:rsidP="00D62DE5">
      <w:pPr>
        <w:pStyle w:val="BodyText"/>
      </w:pPr>
      <w:r w:rsidRPr="00D66195">
        <w:t>The impacts of climate change will be greater if policy and legislation remain unaligned, actors</w:t>
      </w:r>
      <w:r w:rsidR="00121E5F">
        <w:t> </w:t>
      </w:r>
      <w:r>
        <w:t>un</w:t>
      </w:r>
      <w:r w:rsidRPr="00D66195">
        <w:t>coordinated, and funding for adaptation limited. Failure to plan and invest in anticipatory risk reduction measures and effective adaptation initiatives will increase the risk</w:t>
      </w:r>
      <w:r w:rsidR="00121E5F">
        <w:t> </w:t>
      </w:r>
      <w:r w:rsidRPr="00D66195">
        <w:t xml:space="preserve">of maladaptation, expose governments to litigation risk, decrease trust in government and increase the likelihood of inequitable distribution of harm. </w:t>
      </w:r>
    </w:p>
    <w:p w14:paraId="08EA73BD" w14:textId="77777777" w:rsidR="002F58CC" w:rsidRPr="00D66195" w:rsidRDefault="002F58CC" w:rsidP="002F58CC">
      <w:pPr>
        <w:pStyle w:val="Heading4"/>
      </w:pPr>
      <w:r w:rsidRPr="00D66195">
        <w:t>Confidence: High agreement, robust evidence</w:t>
      </w:r>
    </w:p>
    <w:p w14:paraId="2566BD2E" w14:textId="77777777" w:rsidR="002F58CC" w:rsidRPr="00D66195" w:rsidRDefault="002F58CC" w:rsidP="00121E5F">
      <w:pPr>
        <w:pStyle w:val="BodyText"/>
      </w:pPr>
      <w:r w:rsidRPr="00D66195">
        <w:t>There is a high degree of agreement and robust evidence that New Zealand’s current institutional framework hinders effective adaptation efforts.</w:t>
      </w:r>
    </w:p>
    <w:p w14:paraId="717444EE" w14:textId="77777777" w:rsidR="002F58CC" w:rsidRPr="00D66195" w:rsidRDefault="002F58CC" w:rsidP="00121E5F">
      <w:pPr>
        <w:pStyle w:val="Heading4"/>
      </w:pPr>
      <w:r w:rsidRPr="00D66195">
        <w:t>Adaptation</w:t>
      </w:r>
    </w:p>
    <w:p w14:paraId="148559A5" w14:textId="11E53E99" w:rsidR="002F58CC" w:rsidRDefault="002F58CC" w:rsidP="00121E5F">
      <w:pPr>
        <w:pStyle w:val="BodyText"/>
      </w:pPr>
      <w:r>
        <w:t>C</w:t>
      </w:r>
      <w:r w:rsidRPr="00D66195">
        <w:t>oordination within and across levels of government, alignment of statutes</w:t>
      </w:r>
      <w:r>
        <w:t>,</w:t>
      </w:r>
      <w:r w:rsidRPr="00D66195">
        <w:t xml:space="preserve"> and adaptation</w:t>
      </w:r>
      <w:r w:rsidR="00121E5F">
        <w:t> </w:t>
      </w:r>
      <w:r w:rsidRPr="00D66195">
        <w:t xml:space="preserve">finance are being partly addressed through the </w:t>
      </w:r>
      <w:r w:rsidRPr="009A7E34">
        <w:t>Climate Change Response (Zero</w:t>
      </w:r>
      <w:r w:rsidR="00121E5F">
        <w:t> </w:t>
      </w:r>
      <w:r w:rsidRPr="009A7E34">
        <w:t xml:space="preserve">Carbon) </w:t>
      </w:r>
      <w:r>
        <w:t xml:space="preserve">Amendment </w:t>
      </w:r>
      <w:r w:rsidRPr="009A7E34">
        <w:t>Act</w:t>
      </w:r>
      <w:r w:rsidR="007C30AD">
        <w:t xml:space="preserve"> 2019</w:t>
      </w:r>
      <w:r w:rsidRPr="00D66195">
        <w:t xml:space="preserve">, the review of the </w:t>
      </w:r>
      <w:r w:rsidRPr="009A7E34">
        <w:t>RMA</w:t>
      </w:r>
      <w:r w:rsidRPr="00D66195">
        <w:t xml:space="preserve"> that is under</w:t>
      </w:r>
      <w:r w:rsidR="007C30AD">
        <w:t xml:space="preserve"> </w:t>
      </w:r>
      <w:r w:rsidRPr="00D66195">
        <w:t>way and the Government’s Community Resilience Group work programme. Some local councils are developing adaptation plans and working together at a regional level to coordinate adaptation efforts. The planned NAP will take a cross-government approach to address climate risk in a comprehensive manner.</w:t>
      </w:r>
    </w:p>
    <w:p w14:paraId="5ACCDA18" w14:textId="7FD30F46" w:rsidR="009B4FC0" w:rsidRPr="00D66195" w:rsidRDefault="00E74080" w:rsidP="006A1A2A">
      <w:pPr>
        <w:pStyle w:val="Tableheading2"/>
      </w:pPr>
      <w:bookmarkStart w:id="723" w:name="_Toc45391942"/>
      <w:r w:rsidRPr="00D66195">
        <w:lastRenderedPageBreak/>
        <w:t>G2 Risk that climate change impacts across all domains will be exacerbated</w:t>
      </w:r>
      <w:r w:rsidR="009B4FC0" w:rsidRPr="00D52C19">
        <w:rPr>
          <w:lang w:eastAsia="en-AU"/>
        </w:rPr>
        <w:t xml:space="preserve">: </w:t>
      </w:r>
      <w:r w:rsidR="007C30AD">
        <w:rPr>
          <w:lang w:eastAsia="en-AU"/>
        </w:rPr>
        <w:t>U</w:t>
      </w:r>
      <w:r w:rsidR="009B4FC0" w:rsidRPr="00D52C19">
        <w:rPr>
          <w:lang w:eastAsia="en-AU"/>
        </w:rPr>
        <w:t>rgency</w:t>
      </w:r>
      <w:r w:rsidR="00ED6AB1">
        <w:rPr>
          <w:lang w:eastAsia="en-AU"/>
        </w:rPr>
        <w:t> </w:t>
      </w:r>
      <w:r w:rsidR="009B4FC0" w:rsidRPr="00D52C19">
        <w:rPr>
          <w:lang w:eastAsia="en-AU"/>
        </w:rPr>
        <w:t>profile</w:t>
      </w:r>
      <w:bookmarkEnd w:id="723"/>
    </w:p>
    <w:tbl>
      <w:tblPr>
        <w:tblW w:w="8528"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962"/>
        <w:gridCol w:w="761"/>
        <w:gridCol w:w="1082"/>
        <w:gridCol w:w="1417"/>
        <w:gridCol w:w="1134"/>
        <w:gridCol w:w="709"/>
        <w:gridCol w:w="1417"/>
        <w:gridCol w:w="23"/>
      </w:tblGrid>
      <w:tr w:rsidR="005645F2" w:rsidRPr="005645F2" w14:paraId="0FE1E757" w14:textId="77777777" w:rsidTr="00CD437B">
        <w:trPr>
          <w:gridBefore w:val="1"/>
          <w:wBefore w:w="23" w:type="dxa"/>
        </w:trPr>
        <w:tc>
          <w:tcPr>
            <w:tcW w:w="8505" w:type="dxa"/>
            <w:gridSpan w:val="8"/>
            <w:tcBorders>
              <w:top w:val="single" w:sz="4" w:space="0" w:color="6FC7B7"/>
              <w:bottom w:val="single" w:sz="4" w:space="0" w:color="6FC7B7"/>
            </w:tcBorders>
            <w:shd w:val="clear" w:color="auto" w:fill="6FC7B7"/>
          </w:tcPr>
          <w:p w14:paraId="7FD7ABAC" w14:textId="54F0A78B" w:rsidR="009B4FC0" w:rsidRPr="005645F2" w:rsidRDefault="00ED6AB1" w:rsidP="005645F2">
            <w:pPr>
              <w:pStyle w:val="TableTextbold"/>
              <w:keepNext/>
            </w:pPr>
            <w:r w:rsidRPr="005645F2">
              <w:t>G2 Risk that climate change impacts across all domains will be exacerbated</w:t>
            </w:r>
            <w:r w:rsidR="007C30AD">
              <w:t>:</w:t>
            </w:r>
            <w:r w:rsidR="009B4FC0" w:rsidRPr="005645F2">
              <w:t xml:space="preserve"> </w:t>
            </w:r>
            <w:r w:rsidR="007C30AD">
              <w:t>U</w:t>
            </w:r>
            <w:r w:rsidR="009B4FC0" w:rsidRPr="005645F2">
              <w:t>rgency profile</w:t>
            </w:r>
          </w:p>
        </w:tc>
      </w:tr>
      <w:tr w:rsidR="009B4FC0" w:rsidRPr="005D6D89" w14:paraId="1E4975B5" w14:textId="77777777" w:rsidTr="00CD437B">
        <w:trPr>
          <w:gridBefore w:val="1"/>
          <w:wBefore w:w="23" w:type="dxa"/>
        </w:trPr>
        <w:tc>
          <w:tcPr>
            <w:tcW w:w="1962" w:type="dxa"/>
            <w:tcBorders>
              <w:top w:val="single" w:sz="4" w:space="0" w:color="6FC7B7"/>
              <w:bottom w:val="single" w:sz="4" w:space="0" w:color="6FC7B7"/>
              <w:right w:val="single" w:sz="4" w:space="0" w:color="6FC7B7"/>
            </w:tcBorders>
            <w:shd w:val="clear" w:color="auto" w:fill="FFFFFF" w:themeFill="background1"/>
            <w:vAlign w:val="bottom"/>
          </w:tcPr>
          <w:p w14:paraId="68749FD6" w14:textId="77777777" w:rsidR="009B4FC0" w:rsidRPr="003F0A2D" w:rsidRDefault="009B4FC0" w:rsidP="00ED6AB1">
            <w:pPr>
              <w:pStyle w:val="TableTextbold"/>
              <w:keepNext/>
              <w:spacing w:before="40" w:after="40"/>
            </w:pPr>
            <w:r w:rsidRPr="003F0A2D">
              <w:t>Urgency category</w:t>
            </w:r>
          </w:p>
        </w:tc>
        <w:tc>
          <w:tcPr>
            <w:tcW w:w="1843" w:type="dxa"/>
            <w:gridSpan w:val="2"/>
            <w:tcBorders>
              <w:top w:val="single" w:sz="4" w:space="0" w:color="6FC7B7"/>
              <w:left w:val="single" w:sz="4" w:space="0" w:color="6FC7B7"/>
              <w:bottom w:val="single" w:sz="4" w:space="0" w:color="6FC7B7"/>
              <w:right w:val="single" w:sz="4" w:space="0" w:color="6FC7B7"/>
            </w:tcBorders>
            <w:vAlign w:val="bottom"/>
          </w:tcPr>
          <w:p w14:paraId="5D24CD86" w14:textId="77777777" w:rsidR="009B4FC0" w:rsidRPr="003350E2" w:rsidRDefault="009B4FC0" w:rsidP="00ED6AB1">
            <w:pPr>
              <w:pStyle w:val="TableTextbold"/>
              <w:keepNext/>
              <w:spacing w:before="40" w:after="40"/>
            </w:pPr>
            <w:r w:rsidRPr="003350E2">
              <w:t>Proportion of urgency</w:t>
            </w:r>
          </w:p>
        </w:tc>
        <w:tc>
          <w:tcPr>
            <w:tcW w:w="4700" w:type="dxa"/>
            <w:gridSpan w:val="5"/>
            <w:tcBorders>
              <w:top w:val="single" w:sz="4" w:space="0" w:color="6FC7B7"/>
              <w:left w:val="single" w:sz="4" w:space="0" w:color="6FC7B7"/>
              <w:bottom w:val="single" w:sz="4" w:space="0" w:color="6FC7B7"/>
            </w:tcBorders>
            <w:vAlign w:val="bottom"/>
          </w:tcPr>
          <w:p w14:paraId="67ED8663" w14:textId="77777777" w:rsidR="009B4FC0" w:rsidRPr="005D6D89" w:rsidRDefault="009B4FC0" w:rsidP="00ED6AB1">
            <w:pPr>
              <w:pStyle w:val="TableTextbold"/>
              <w:keepNext/>
              <w:spacing w:before="40" w:after="40"/>
            </w:pPr>
            <w:r w:rsidRPr="005D6D89">
              <w:t>Description of actions</w:t>
            </w:r>
          </w:p>
        </w:tc>
      </w:tr>
      <w:tr w:rsidR="002F58CC" w:rsidRPr="00266BA2" w14:paraId="12243B98"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985" w:type="dxa"/>
            <w:gridSpan w:val="2"/>
            <w:shd w:val="clear" w:color="auto" w:fill="FFFFFF" w:themeFill="background1"/>
            <w:hideMark/>
          </w:tcPr>
          <w:p w14:paraId="03357042" w14:textId="77777777" w:rsidR="002F58CC" w:rsidRPr="00ED6AB1" w:rsidRDefault="002F58CC" w:rsidP="00ED6AB1">
            <w:pPr>
              <w:pStyle w:val="TableText"/>
              <w:keepNext/>
              <w:rPr>
                <w:b/>
                <w:bCs/>
              </w:rPr>
            </w:pPr>
            <w:r w:rsidRPr="00ED6AB1">
              <w:rPr>
                <w:b/>
                <w:bCs/>
              </w:rPr>
              <w:t>More action needed</w:t>
            </w:r>
          </w:p>
        </w:tc>
        <w:tc>
          <w:tcPr>
            <w:tcW w:w="1843" w:type="dxa"/>
            <w:gridSpan w:val="2"/>
          </w:tcPr>
          <w:p w14:paraId="34203CBD" w14:textId="77777777" w:rsidR="002F58CC" w:rsidRPr="00266BA2" w:rsidRDefault="002F58CC" w:rsidP="00ED6AB1">
            <w:pPr>
              <w:pStyle w:val="TableText"/>
              <w:keepNext/>
              <w:jc w:val="center"/>
            </w:pPr>
            <w:r w:rsidRPr="00266BA2">
              <w:t>60</w:t>
            </w:r>
          </w:p>
        </w:tc>
        <w:tc>
          <w:tcPr>
            <w:tcW w:w="4677" w:type="dxa"/>
            <w:gridSpan w:val="4"/>
          </w:tcPr>
          <w:p w14:paraId="53C6F14F" w14:textId="77777777" w:rsidR="002F58CC" w:rsidRPr="00266BA2" w:rsidRDefault="002F58CC" w:rsidP="00ED6AB1">
            <w:pPr>
              <w:pStyle w:val="TableText"/>
              <w:keepNext/>
            </w:pPr>
            <w:r w:rsidRPr="00266BA2">
              <w:t xml:space="preserve">Lack of coordination across levels of government raises the risk of maladaptation and inaction. Relevant statutes and funding arrangements need to be aligned to reduce risk and provide the mechanisms for all levels of government to adapt to climate change impacts. </w:t>
            </w:r>
          </w:p>
        </w:tc>
      </w:tr>
      <w:tr w:rsidR="002F58CC" w:rsidRPr="00266BA2" w14:paraId="3E9732C5"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985" w:type="dxa"/>
            <w:gridSpan w:val="2"/>
            <w:shd w:val="clear" w:color="auto" w:fill="FFFFFF" w:themeFill="background1"/>
            <w:hideMark/>
          </w:tcPr>
          <w:p w14:paraId="130EEC2C" w14:textId="77777777" w:rsidR="002F58CC" w:rsidRPr="00ED6AB1" w:rsidRDefault="002F58CC" w:rsidP="00756486">
            <w:pPr>
              <w:pStyle w:val="TableText"/>
              <w:rPr>
                <w:b/>
                <w:bCs/>
                <w:highlight w:val="yellow"/>
              </w:rPr>
            </w:pPr>
            <w:r w:rsidRPr="00ED6AB1">
              <w:rPr>
                <w:b/>
                <w:bCs/>
              </w:rPr>
              <w:t>Research priority</w:t>
            </w:r>
          </w:p>
        </w:tc>
        <w:tc>
          <w:tcPr>
            <w:tcW w:w="1843" w:type="dxa"/>
            <w:gridSpan w:val="2"/>
          </w:tcPr>
          <w:p w14:paraId="3E86FF12" w14:textId="77777777" w:rsidR="002F58CC" w:rsidRPr="00266BA2" w:rsidRDefault="002F58CC" w:rsidP="00ED6AB1">
            <w:pPr>
              <w:pStyle w:val="TableText"/>
              <w:jc w:val="center"/>
            </w:pPr>
            <w:r w:rsidRPr="00266BA2">
              <w:t>10</w:t>
            </w:r>
          </w:p>
        </w:tc>
        <w:tc>
          <w:tcPr>
            <w:tcW w:w="4677" w:type="dxa"/>
            <w:gridSpan w:val="4"/>
          </w:tcPr>
          <w:p w14:paraId="5BF41A06" w14:textId="77777777" w:rsidR="002F58CC" w:rsidRPr="00266BA2" w:rsidRDefault="002F58CC" w:rsidP="00756486">
            <w:pPr>
              <w:pStyle w:val="TableText"/>
            </w:pPr>
            <w:r w:rsidRPr="00266BA2">
              <w:t>Focused research is needed to inform adaptation action, including research into staged retreat, developing locally relevant decision triggers, and legal issues around compensation and existing use rights.</w:t>
            </w:r>
          </w:p>
        </w:tc>
      </w:tr>
      <w:tr w:rsidR="002F58CC" w:rsidRPr="00266BA2" w14:paraId="0C4C9179"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Height w:val="77"/>
        </w:trPr>
        <w:tc>
          <w:tcPr>
            <w:tcW w:w="1985" w:type="dxa"/>
            <w:gridSpan w:val="2"/>
            <w:shd w:val="clear" w:color="auto" w:fill="FFFFFF" w:themeFill="background1"/>
            <w:hideMark/>
          </w:tcPr>
          <w:p w14:paraId="49837A32" w14:textId="77777777" w:rsidR="002F58CC" w:rsidRPr="00ED6AB1" w:rsidRDefault="002F58CC" w:rsidP="00756486">
            <w:pPr>
              <w:pStyle w:val="TableText"/>
              <w:rPr>
                <w:b/>
                <w:bCs/>
              </w:rPr>
            </w:pPr>
            <w:r w:rsidRPr="00ED6AB1">
              <w:rPr>
                <w:b/>
                <w:bCs/>
              </w:rPr>
              <w:t>Sustain current action</w:t>
            </w:r>
          </w:p>
        </w:tc>
        <w:tc>
          <w:tcPr>
            <w:tcW w:w="1843" w:type="dxa"/>
            <w:gridSpan w:val="2"/>
          </w:tcPr>
          <w:p w14:paraId="53F3A6B5" w14:textId="77777777" w:rsidR="002F58CC" w:rsidRPr="00266BA2" w:rsidRDefault="002F58CC" w:rsidP="00ED6AB1">
            <w:pPr>
              <w:pStyle w:val="TableText"/>
              <w:jc w:val="center"/>
            </w:pPr>
            <w:r w:rsidRPr="00266BA2">
              <w:t>20</w:t>
            </w:r>
          </w:p>
        </w:tc>
        <w:tc>
          <w:tcPr>
            <w:tcW w:w="4677" w:type="dxa"/>
            <w:gridSpan w:val="4"/>
          </w:tcPr>
          <w:p w14:paraId="454F3FBA" w14:textId="77777777" w:rsidR="002F58CC" w:rsidRPr="00266BA2" w:rsidRDefault="002F58CC" w:rsidP="00756486">
            <w:pPr>
              <w:pStyle w:val="TableText"/>
            </w:pPr>
            <w:r w:rsidRPr="00266BA2">
              <w:t>Current and planned measures detailed above to continue and accelerate.</w:t>
            </w:r>
          </w:p>
        </w:tc>
      </w:tr>
      <w:tr w:rsidR="002F58CC" w:rsidRPr="00266BA2" w14:paraId="4FB64B6B"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985" w:type="dxa"/>
            <w:gridSpan w:val="2"/>
            <w:tcBorders>
              <w:bottom w:val="single" w:sz="8" w:space="0" w:color="6FC7B7"/>
            </w:tcBorders>
            <w:shd w:val="clear" w:color="auto" w:fill="FFFFFF" w:themeFill="background1"/>
            <w:hideMark/>
          </w:tcPr>
          <w:p w14:paraId="70758CB2" w14:textId="77777777" w:rsidR="002F58CC" w:rsidRPr="00ED6AB1" w:rsidRDefault="002F58CC" w:rsidP="00756486">
            <w:pPr>
              <w:pStyle w:val="TableText"/>
              <w:rPr>
                <w:b/>
                <w:bCs/>
              </w:rPr>
            </w:pPr>
            <w:r w:rsidRPr="00ED6AB1">
              <w:rPr>
                <w:b/>
                <w:bCs/>
              </w:rPr>
              <w:t xml:space="preserve">Watching brief </w:t>
            </w:r>
          </w:p>
        </w:tc>
        <w:tc>
          <w:tcPr>
            <w:tcW w:w="1843" w:type="dxa"/>
            <w:gridSpan w:val="2"/>
            <w:tcBorders>
              <w:bottom w:val="single" w:sz="8" w:space="0" w:color="6FC7B7"/>
            </w:tcBorders>
          </w:tcPr>
          <w:p w14:paraId="68A37C47" w14:textId="77777777" w:rsidR="002F58CC" w:rsidRPr="00266BA2" w:rsidRDefault="002F58CC" w:rsidP="00ED6AB1">
            <w:pPr>
              <w:pStyle w:val="TableText"/>
              <w:jc w:val="center"/>
            </w:pPr>
            <w:r w:rsidRPr="00266BA2">
              <w:t>10</w:t>
            </w:r>
          </w:p>
        </w:tc>
        <w:tc>
          <w:tcPr>
            <w:tcW w:w="4677" w:type="dxa"/>
            <w:gridSpan w:val="4"/>
            <w:tcBorders>
              <w:bottom w:val="single" w:sz="8" w:space="0" w:color="6FC7B7"/>
            </w:tcBorders>
          </w:tcPr>
          <w:p w14:paraId="62E3941F" w14:textId="77777777" w:rsidR="002F58CC" w:rsidRPr="00266BA2" w:rsidRDefault="002F58CC" w:rsidP="00756486">
            <w:pPr>
              <w:pStyle w:val="TableText"/>
            </w:pPr>
            <w:r w:rsidRPr="00266BA2">
              <w:t>Ongoing monitoring and evaluation of all levels of government to determine if institutional arrangements for climate change adaptation are improving.</w:t>
            </w:r>
          </w:p>
        </w:tc>
      </w:tr>
      <w:tr w:rsidR="002F58CC" w:rsidRPr="009B4FC0" w14:paraId="1C622EB1"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985" w:type="dxa"/>
            <w:gridSpan w:val="2"/>
            <w:tcBorders>
              <w:top w:val="single" w:sz="8" w:space="0" w:color="6FC7B7"/>
            </w:tcBorders>
            <w:shd w:val="clear" w:color="auto" w:fill="6FC7B7"/>
          </w:tcPr>
          <w:p w14:paraId="1F781FC4" w14:textId="77777777" w:rsidR="002F58CC" w:rsidRPr="00ED6AB1" w:rsidRDefault="002F58CC" w:rsidP="009B4FC0">
            <w:pPr>
              <w:pStyle w:val="TableText"/>
              <w:rPr>
                <w:b/>
                <w:bCs/>
              </w:rPr>
            </w:pPr>
            <w:r w:rsidRPr="00ED6AB1">
              <w:rPr>
                <w:b/>
                <w:bCs/>
              </w:rPr>
              <w:t xml:space="preserve">Adaptation urgency </w:t>
            </w:r>
          </w:p>
        </w:tc>
        <w:tc>
          <w:tcPr>
            <w:tcW w:w="1843" w:type="dxa"/>
            <w:gridSpan w:val="2"/>
            <w:tcBorders>
              <w:top w:val="single" w:sz="8" w:space="0" w:color="6FC7B7"/>
            </w:tcBorders>
            <w:shd w:val="clear" w:color="auto" w:fill="FFFFFF" w:themeFill="background1"/>
          </w:tcPr>
          <w:p w14:paraId="5E675826" w14:textId="77777777" w:rsidR="002F58CC" w:rsidRPr="009B4FC0" w:rsidRDefault="002F58CC" w:rsidP="00ED6AB1">
            <w:pPr>
              <w:pStyle w:val="TableText"/>
              <w:jc w:val="center"/>
            </w:pPr>
            <w:r w:rsidRPr="009B4FC0">
              <w:t>80</w:t>
            </w:r>
          </w:p>
        </w:tc>
        <w:tc>
          <w:tcPr>
            <w:tcW w:w="1417" w:type="dxa"/>
            <w:tcBorders>
              <w:top w:val="single" w:sz="8" w:space="0" w:color="6FC7B7"/>
            </w:tcBorders>
            <w:shd w:val="clear" w:color="auto" w:fill="6FC7B7"/>
          </w:tcPr>
          <w:p w14:paraId="3DADA19E" w14:textId="77777777" w:rsidR="002F58CC" w:rsidRPr="009B4FC0" w:rsidRDefault="002F58CC" w:rsidP="009B4FC0">
            <w:pPr>
              <w:pStyle w:val="TableText"/>
              <w:rPr>
                <w:b/>
                <w:bCs/>
              </w:rPr>
            </w:pPr>
            <w:r w:rsidRPr="009B4FC0">
              <w:rPr>
                <w:b/>
                <w:bCs/>
              </w:rPr>
              <w:t xml:space="preserve">Confidence </w:t>
            </w:r>
          </w:p>
        </w:tc>
        <w:tc>
          <w:tcPr>
            <w:tcW w:w="3260" w:type="dxa"/>
            <w:gridSpan w:val="3"/>
            <w:tcBorders>
              <w:top w:val="single" w:sz="8" w:space="0" w:color="6FC7B7"/>
            </w:tcBorders>
          </w:tcPr>
          <w:p w14:paraId="491DEEE2" w14:textId="77777777" w:rsidR="002F58CC" w:rsidRPr="009B4FC0" w:rsidRDefault="002F58CC" w:rsidP="009B4FC0">
            <w:pPr>
              <w:pStyle w:val="TableText"/>
            </w:pPr>
            <w:r w:rsidRPr="009B4FC0">
              <w:t>High agreement, robust evidence</w:t>
            </w:r>
          </w:p>
        </w:tc>
      </w:tr>
      <w:tr w:rsidR="009B4FC0" w:rsidRPr="009B4FC0" w14:paraId="025D3DF4" w14:textId="77777777" w:rsidTr="00CD437B">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985" w:type="dxa"/>
            <w:gridSpan w:val="2"/>
            <w:shd w:val="clear" w:color="auto" w:fill="6FC7B7"/>
          </w:tcPr>
          <w:p w14:paraId="7DA606ED" w14:textId="77777777" w:rsidR="002F58CC" w:rsidRPr="00ED6AB1" w:rsidRDefault="002F58CC" w:rsidP="009B4FC0">
            <w:pPr>
              <w:pStyle w:val="TableText"/>
              <w:rPr>
                <w:b/>
                <w:bCs/>
              </w:rPr>
            </w:pPr>
            <w:r w:rsidRPr="00ED6AB1">
              <w:rPr>
                <w:b/>
                <w:bCs/>
              </w:rPr>
              <w:t xml:space="preserve">Consequence </w:t>
            </w:r>
          </w:p>
        </w:tc>
        <w:tc>
          <w:tcPr>
            <w:tcW w:w="761" w:type="dxa"/>
            <w:shd w:val="clear" w:color="auto" w:fill="6FC7B7"/>
          </w:tcPr>
          <w:p w14:paraId="6564AF00" w14:textId="77777777" w:rsidR="002F58CC" w:rsidRPr="009B4FC0" w:rsidRDefault="002F58CC" w:rsidP="009B4FC0">
            <w:pPr>
              <w:pStyle w:val="TableText"/>
            </w:pPr>
            <w:r w:rsidRPr="009B4FC0">
              <w:t>Now</w:t>
            </w:r>
          </w:p>
        </w:tc>
        <w:tc>
          <w:tcPr>
            <w:tcW w:w="1082" w:type="dxa"/>
          </w:tcPr>
          <w:p w14:paraId="629A8B68" w14:textId="77777777" w:rsidR="002F58CC" w:rsidRPr="009B4FC0" w:rsidRDefault="002F58CC" w:rsidP="009B4FC0">
            <w:pPr>
              <w:pStyle w:val="TableText"/>
            </w:pPr>
            <w:r w:rsidRPr="009B4FC0">
              <w:t>Major</w:t>
            </w:r>
          </w:p>
        </w:tc>
        <w:tc>
          <w:tcPr>
            <w:tcW w:w="1417" w:type="dxa"/>
            <w:shd w:val="clear" w:color="auto" w:fill="6FC7B7"/>
          </w:tcPr>
          <w:p w14:paraId="5DE31103" w14:textId="77777777" w:rsidR="002F58CC" w:rsidRPr="009B4FC0" w:rsidRDefault="002F58CC" w:rsidP="009B4FC0">
            <w:pPr>
              <w:pStyle w:val="TableText"/>
            </w:pPr>
            <w:r w:rsidRPr="009B4FC0">
              <w:t>2050</w:t>
            </w:r>
          </w:p>
        </w:tc>
        <w:tc>
          <w:tcPr>
            <w:tcW w:w="1134" w:type="dxa"/>
          </w:tcPr>
          <w:p w14:paraId="6B108012" w14:textId="77777777" w:rsidR="002F58CC" w:rsidRPr="009B4FC0" w:rsidRDefault="002F58CC" w:rsidP="009B4FC0">
            <w:pPr>
              <w:pStyle w:val="TableText"/>
            </w:pPr>
            <w:r w:rsidRPr="009B4FC0">
              <w:t>Extreme</w:t>
            </w:r>
          </w:p>
        </w:tc>
        <w:tc>
          <w:tcPr>
            <w:tcW w:w="709" w:type="dxa"/>
            <w:shd w:val="clear" w:color="auto" w:fill="6FC7B7"/>
          </w:tcPr>
          <w:p w14:paraId="730E2686" w14:textId="77777777" w:rsidR="002F58CC" w:rsidRPr="009B4FC0" w:rsidRDefault="002F58CC" w:rsidP="009B4FC0">
            <w:pPr>
              <w:pStyle w:val="TableText"/>
            </w:pPr>
            <w:r w:rsidRPr="009B4FC0">
              <w:t>2100</w:t>
            </w:r>
          </w:p>
        </w:tc>
        <w:tc>
          <w:tcPr>
            <w:tcW w:w="1417" w:type="dxa"/>
          </w:tcPr>
          <w:p w14:paraId="00E8E9C8" w14:textId="77777777" w:rsidR="002F58CC" w:rsidRPr="009B4FC0" w:rsidRDefault="002F58CC" w:rsidP="009B4FC0">
            <w:pPr>
              <w:pStyle w:val="TableText"/>
            </w:pPr>
            <w:r w:rsidRPr="009B4FC0">
              <w:t>Extreme</w:t>
            </w:r>
          </w:p>
        </w:tc>
      </w:tr>
    </w:tbl>
    <w:p w14:paraId="4E1E7822" w14:textId="59818FA1" w:rsidR="002F58CC" w:rsidRPr="00D66195" w:rsidRDefault="002F58CC" w:rsidP="00554444">
      <w:pPr>
        <w:pStyle w:val="Heading3"/>
        <w:numPr>
          <w:ilvl w:val="0"/>
          <w:numId w:val="48"/>
        </w:numPr>
        <w:spacing w:before="400"/>
      </w:pPr>
      <w:bookmarkStart w:id="724" w:name="_Toc37153201"/>
      <w:bookmarkStart w:id="725" w:name="_Toc37404136"/>
      <w:bookmarkEnd w:id="722"/>
      <w:r w:rsidRPr="00D66195">
        <w:t>G3 Risks to governments and businesses from climate change</w:t>
      </w:r>
      <w:r w:rsidR="00F300D5">
        <w:t>-</w:t>
      </w:r>
      <w:r w:rsidRPr="00D66195">
        <w:t>related litigation, due to inadequate or mistimed climate change</w:t>
      </w:r>
      <w:r w:rsidR="00ED6AB1">
        <w:t> </w:t>
      </w:r>
      <w:r w:rsidRPr="00D66195">
        <w:t>adaptation</w:t>
      </w:r>
      <w:bookmarkEnd w:id="724"/>
      <w:bookmarkEnd w:id="725"/>
    </w:p>
    <w:p w14:paraId="01F38210" w14:textId="77777777" w:rsidR="002F58CC" w:rsidRPr="00ED6AB1" w:rsidRDefault="002F58CC" w:rsidP="00ED6AB1">
      <w:pPr>
        <w:pStyle w:val="Heading4"/>
      </w:pPr>
      <w:r w:rsidRPr="00D66195">
        <w:t>Risk summary</w:t>
      </w:r>
    </w:p>
    <w:p w14:paraId="75D15289" w14:textId="2063FADE" w:rsidR="002F58CC" w:rsidRPr="00D66195" w:rsidRDefault="002F58CC" w:rsidP="00ED6AB1">
      <w:pPr>
        <w:pStyle w:val="BodyText"/>
        <w:spacing w:before="100" w:after="100"/>
      </w:pPr>
      <w:bookmarkStart w:id="726" w:name="_Hlk37775008"/>
      <w:r w:rsidRPr="00D66195">
        <w:t>Governments and businesses face potential legal liability due to climate change. Plaintiffs may</w:t>
      </w:r>
      <w:r w:rsidR="005645F2">
        <w:t> </w:t>
      </w:r>
      <w:r w:rsidRPr="00D66195">
        <w:t>turn to the courts to seek compensation for loss suffered due to inadequate climate change action. Governments could be liable for a range of matters</w:t>
      </w:r>
      <w:r>
        <w:t>,</w:t>
      </w:r>
      <w:r w:rsidRPr="00D66195">
        <w:t xml:space="preserve"> including failing to adapt public infrastructure, planning decisions that increase exposure to coastal hazards, and failing to reduce greenhouse gas emissions (Iorns, 2019; Iorns</w:t>
      </w:r>
      <w:r>
        <w:t xml:space="preserve"> et al,</w:t>
      </w:r>
      <w:r w:rsidRPr="00D66195">
        <w:t xml:space="preserve"> 2017). The private sector may face litigation for failing to </w:t>
      </w:r>
      <w:r>
        <w:t>adapt to</w:t>
      </w:r>
      <w:r w:rsidRPr="00D66195">
        <w:t xml:space="preserve"> climate change</w:t>
      </w:r>
      <w:r>
        <w:t>,</w:t>
      </w:r>
      <w:r w:rsidRPr="00D66195">
        <w:t xml:space="preserve"> and for damages caused by historical greenhouse gas emissions. The threat of litigation against governments who are taking action to adapt to climate change is also, perversely, delaying adaptation (</w:t>
      </w:r>
      <w:r w:rsidR="000C358E" w:rsidRPr="00D66195">
        <w:t>Lawrence et al, 2013</w:t>
      </w:r>
      <w:r w:rsidR="000C358E">
        <w:t xml:space="preserve">; </w:t>
      </w:r>
      <w:r w:rsidRPr="00D66195">
        <w:t>Manning et al, 2015). If litigation results in delays to adaptation, it is likely to increase the costs of climate change, thereby exposing the Government and businesses to further liability.</w:t>
      </w:r>
      <w:r>
        <w:t xml:space="preserve"> </w:t>
      </w:r>
    </w:p>
    <w:bookmarkEnd w:id="726"/>
    <w:p w14:paraId="7A5850D9" w14:textId="77777777" w:rsidR="002F58CC" w:rsidRPr="00ED6AB1" w:rsidRDefault="002F58CC" w:rsidP="00ED6AB1">
      <w:pPr>
        <w:pStyle w:val="Heading4"/>
        <w:spacing w:before="180"/>
      </w:pPr>
      <w:r w:rsidRPr="00D66195">
        <w:t>Risk description</w:t>
      </w:r>
    </w:p>
    <w:p w14:paraId="29228826" w14:textId="3A0A0629" w:rsidR="002F58CC" w:rsidRPr="00D66195" w:rsidRDefault="002F58CC" w:rsidP="00ED6AB1">
      <w:pPr>
        <w:pStyle w:val="BodyText"/>
        <w:spacing w:before="100" w:after="100"/>
      </w:pPr>
      <w:r w:rsidRPr="00D66195">
        <w:t>Over the past decade, litigation related to greenhouse gas emissions</w:t>
      </w:r>
      <w:r w:rsidR="000C358E">
        <w:t xml:space="preserve"> has increased markedly</w:t>
      </w:r>
      <w:r w:rsidRPr="00D66195">
        <w:t xml:space="preserve"> (Setzer and B</w:t>
      </w:r>
      <w:r w:rsidR="00893543">
        <w:t>y</w:t>
      </w:r>
      <w:r w:rsidRPr="00D66195">
        <w:t xml:space="preserve">rnes, 2019). </w:t>
      </w:r>
      <w:r>
        <w:t>S</w:t>
      </w:r>
      <w:r w:rsidRPr="00D66195">
        <w:t>eeking damages due to a failure to adapt to climate change, or a failure to prepare for foreseeable events such as floods, is an emerging area of litigation but is likely to become increasingly significant (Marjanac</w:t>
      </w:r>
      <w:r>
        <w:t xml:space="preserve"> et al</w:t>
      </w:r>
      <w:r w:rsidRPr="00D66195">
        <w:t>, 2017). Setzer and B</w:t>
      </w:r>
      <w:r w:rsidR="00893543">
        <w:t>y</w:t>
      </w:r>
      <w:r w:rsidRPr="00D66195">
        <w:t xml:space="preserve">rnes (2019) emphasise that </w:t>
      </w:r>
      <w:r w:rsidR="00893543" w:rsidRPr="00D66195">
        <w:t xml:space="preserve">both </w:t>
      </w:r>
      <w:r w:rsidRPr="00D66195">
        <w:t>cases relating to enforcement of existing mitigation goals and</w:t>
      </w:r>
      <w:r w:rsidR="00893543">
        <w:t xml:space="preserve"> those concerning</w:t>
      </w:r>
      <w:r w:rsidRPr="00D66195">
        <w:t xml:space="preserve"> adaptation obligations are expected to increase.</w:t>
      </w:r>
    </w:p>
    <w:p w14:paraId="2CCDE243" w14:textId="77777777" w:rsidR="002F58CC" w:rsidRPr="00D66195" w:rsidRDefault="002F58CC" w:rsidP="00ED6AB1">
      <w:pPr>
        <w:pStyle w:val="BodyText"/>
        <w:spacing w:before="100" w:after="100"/>
      </w:pPr>
      <w:r w:rsidRPr="00D66195">
        <w:t>Claims may be brought against governments for failing to adapt to climate change. Governments plan for, own and manage a wide range of public infrastructure and assets, many</w:t>
      </w:r>
      <w:r w:rsidR="00ED6AB1">
        <w:t> </w:t>
      </w:r>
      <w:r w:rsidRPr="00D66195">
        <w:t xml:space="preserve">of which will now need to be adapted to climate change. In the United States, lawsuits have already been filed against federal and municipal defendants by members of the public </w:t>
      </w:r>
      <w:r w:rsidRPr="00D66195">
        <w:lastRenderedPageBreak/>
        <w:t xml:space="preserve">seeking damages for </w:t>
      </w:r>
      <w:r>
        <w:t>failures</w:t>
      </w:r>
      <w:r w:rsidRPr="00D66195">
        <w:t xml:space="preserve"> to adapt to climate change (Marjanac</w:t>
      </w:r>
      <w:r>
        <w:t xml:space="preserve"> et al</w:t>
      </w:r>
      <w:r w:rsidRPr="00D66195">
        <w:t xml:space="preserve">, 2017). Insurers have also brought claims highlighting government failure to adequately prepare for foreseeable flood events (Marjanac </w:t>
      </w:r>
      <w:r>
        <w:t>et al</w:t>
      </w:r>
      <w:r w:rsidRPr="00D66195">
        <w:t xml:space="preserve">, 2017). </w:t>
      </w:r>
    </w:p>
    <w:p w14:paraId="716DF09D" w14:textId="7ABEA2B1" w:rsidR="002F58CC" w:rsidRPr="00D66195" w:rsidRDefault="002F58CC" w:rsidP="00ED6AB1">
      <w:pPr>
        <w:pStyle w:val="BodyText"/>
        <w:spacing w:before="100" w:after="100"/>
      </w:pPr>
      <w:r w:rsidRPr="00D66195">
        <w:t>Local governments have a range of options</w:t>
      </w:r>
      <w:r>
        <w:t xml:space="preserve"> </w:t>
      </w:r>
      <w:r w:rsidRPr="00D66195">
        <w:t>available under the RMA to prevent and control developments in hazard</w:t>
      </w:r>
      <w:r>
        <w:t>-</w:t>
      </w:r>
      <w:r w:rsidRPr="00D66195">
        <w:t>prone areas</w:t>
      </w:r>
      <w:r>
        <w:t>,</w:t>
      </w:r>
      <w:r w:rsidRPr="00D66195">
        <w:t xml:space="preserve"> including areas affected by climate change (Hodder, </w:t>
      </w:r>
      <w:r>
        <w:t>unpublished</w:t>
      </w:r>
      <w:r w:rsidRPr="00D66195">
        <w:t>). The New Zealand Coastal Policy Statement, which must be given effect to by local government, foreshadows managed retreat (</w:t>
      </w:r>
      <w:r>
        <w:t>Ministry for the Environment,</w:t>
      </w:r>
      <w:r w:rsidRPr="00D66195">
        <w:t xml:space="preserve"> 2017</w:t>
      </w:r>
      <w:r w:rsidR="007A46C0">
        <w:t>b</w:t>
      </w:r>
      <w:r w:rsidRPr="00D66195">
        <w:t>). However, some land</w:t>
      </w:r>
      <w:r>
        <w:t>-</w:t>
      </w:r>
      <w:r w:rsidRPr="00D66195">
        <w:t xml:space="preserve">use provisions in the </w:t>
      </w:r>
      <w:r w:rsidRPr="000A3CC2">
        <w:t>RMA</w:t>
      </w:r>
      <w:r w:rsidRPr="00D66195">
        <w:t xml:space="preserve"> are a barrier to implementing managed retreat. Existing land</w:t>
      </w:r>
      <w:r>
        <w:t>-</w:t>
      </w:r>
      <w:r w:rsidRPr="00D66195">
        <w:t xml:space="preserve">use provisions can only be removed by regional government, </w:t>
      </w:r>
      <w:r w:rsidR="00893543">
        <w:t>which is</w:t>
      </w:r>
      <w:r w:rsidRPr="00D66195">
        <w:t xml:space="preserve"> reluctant to do so.</w:t>
      </w:r>
      <w:r w:rsidRPr="00D66195">
        <w:rPr>
          <w:rStyle w:val="FootnoteReference"/>
          <w:rFonts w:cs="Arial"/>
        </w:rPr>
        <w:footnoteReference w:id="16"/>
      </w:r>
      <w:r w:rsidRPr="00D66195">
        <w:t xml:space="preserve"> The devolution of climate change adaptation responsibility to the local level, </w:t>
      </w:r>
      <w:r w:rsidR="00893543">
        <w:t>together with</w:t>
      </w:r>
      <w:r w:rsidR="00893543" w:rsidRPr="00D66195">
        <w:t xml:space="preserve"> </w:t>
      </w:r>
      <w:r w:rsidRPr="00D66195">
        <w:t>the lack of guidance for responding to flooding and other climate change hazards, is</w:t>
      </w:r>
      <w:r w:rsidR="00B25D02">
        <w:t> </w:t>
      </w:r>
      <w:r w:rsidR="00893543">
        <w:t>leading</w:t>
      </w:r>
      <w:r w:rsidRPr="00D66195">
        <w:t xml:space="preserve"> councils </w:t>
      </w:r>
      <w:r w:rsidR="00893543">
        <w:t xml:space="preserve">to </w:t>
      </w:r>
      <w:r w:rsidRPr="00D66195">
        <w:t>address climate change separately and differently</w:t>
      </w:r>
      <w:r w:rsidR="00893543">
        <w:t xml:space="preserve"> from each other</w:t>
      </w:r>
      <w:r w:rsidRPr="00D66195">
        <w:t>. Under this arrangement, councils are exposed to legal liability for</w:t>
      </w:r>
      <w:r w:rsidR="00893543" w:rsidRPr="00893543">
        <w:t xml:space="preserve"> </w:t>
      </w:r>
      <w:r w:rsidR="00893543" w:rsidRPr="00D66195">
        <w:t>both</w:t>
      </w:r>
      <w:r w:rsidRPr="00D66195">
        <w:t xml:space="preserve"> adaptation action and inaction (</w:t>
      </w:r>
      <w:r w:rsidR="00893543" w:rsidRPr="00D66195">
        <w:t>Lawrence et al, 2013</w:t>
      </w:r>
      <w:r w:rsidR="00893543">
        <w:t xml:space="preserve">; </w:t>
      </w:r>
      <w:r w:rsidRPr="00D66195">
        <w:t>Manning</w:t>
      </w:r>
      <w:r>
        <w:t xml:space="preserve"> et al</w:t>
      </w:r>
      <w:r w:rsidRPr="00D66195">
        <w:t xml:space="preserve">, 2015). </w:t>
      </w:r>
    </w:p>
    <w:p w14:paraId="21B4B3CB" w14:textId="77777777" w:rsidR="002F58CC" w:rsidRPr="00D66195" w:rsidRDefault="002F58CC" w:rsidP="00ED6AB1">
      <w:pPr>
        <w:pStyle w:val="BodyText"/>
        <w:spacing w:before="100" w:after="100"/>
      </w:pPr>
      <w:r w:rsidRPr="00D66195">
        <w:t>Business</w:t>
      </w:r>
      <w:r>
        <w:t>es</w:t>
      </w:r>
      <w:r w:rsidRPr="00D66195">
        <w:t xml:space="preserve"> are also likely to become subject to more climate change</w:t>
      </w:r>
      <w:r>
        <w:t>-</w:t>
      </w:r>
      <w:r w:rsidRPr="00D66195">
        <w:t>related litigation. For instance, private professionals and companies that design, construct, manage or maintain public assets are likely to become liable for responding to the risks posed to these assets by climate change. Cases in this area are limited, however Marjanac</w:t>
      </w:r>
      <w:r>
        <w:t xml:space="preserve"> et al</w:t>
      </w:r>
      <w:r w:rsidRPr="00D66195">
        <w:t xml:space="preserve"> (2017) suggest that liability may arise from the application of codes and standards that have not been updated based on the best available climate science. </w:t>
      </w:r>
    </w:p>
    <w:p w14:paraId="2C6236DC" w14:textId="7ADB4BD8" w:rsidR="002F58CC" w:rsidRPr="00D66195" w:rsidRDefault="002F58CC" w:rsidP="00ED6AB1">
      <w:pPr>
        <w:pStyle w:val="BodyText"/>
        <w:spacing w:before="100" w:after="100"/>
      </w:pPr>
      <w:r w:rsidRPr="00D66195">
        <w:t xml:space="preserve">Recently, </w:t>
      </w:r>
      <w:r>
        <w:t>many</w:t>
      </w:r>
      <w:r w:rsidRPr="00D66195">
        <w:t xml:space="preserve"> public nuisance suits against major fossil fuel emitters have been lodged seeking emissions reductions and damages potentially amounting to billions of dollars to cover the cost of adaptation (Setzer and B</w:t>
      </w:r>
      <w:r>
        <w:t>y</w:t>
      </w:r>
      <w:r w:rsidRPr="00D66195">
        <w:t>rnes, 2019). While these cases have been largely unsuccessful to date, developments in climate change attribution science are likely to provide</w:t>
      </w:r>
      <w:r w:rsidR="005645F2">
        <w:t> </w:t>
      </w:r>
      <w:r w:rsidRPr="00D66195">
        <w:t>better evidence of the link between emissions from private sector actors and their consequences (Marjanac</w:t>
      </w:r>
      <w:r>
        <w:t xml:space="preserve"> et al</w:t>
      </w:r>
      <w:r w:rsidRPr="00D66195">
        <w:t xml:space="preserve">, 2017; Winkelmann et al, </w:t>
      </w:r>
      <w:r>
        <w:t>unpublished</w:t>
      </w:r>
      <w:r w:rsidRPr="00D66195">
        <w:t>).</w:t>
      </w:r>
      <w:r w:rsidRPr="00D66195">
        <w:rPr>
          <w:rStyle w:val="FootnoteReference"/>
          <w:rFonts w:cs="Arial"/>
        </w:rPr>
        <w:footnoteReference w:id="17"/>
      </w:r>
      <w:r w:rsidRPr="00D66195">
        <w:t xml:space="preserve"> It is anticipated that this area of litigation will increase in the future (Winkelmann et al, </w:t>
      </w:r>
      <w:r>
        <w:t>unpublished</w:t>
      </w:r>
      <w:r w:rsidRPr="00D66195">
        <w:t>).</w:t>
      </w:r>
    </w:p>
    <w:p w14:paraId="4EDF4DAB" w14:textId="31BB72E0" w:rsidR="002F58CC" w:rsidRPr="00D66195" w:rsidRDefault="002F58CC" w:rsidP="00ED6AB1">
      <w:pPr>
        <w:pStyle w:val="BodyText"/>
        <w:spacing w:before="100" w:after="100"/>
      </w:pPr>
      <w:r w:rsidRPr="00D66195">
        <w:t xml:space="preserve">Plaintiffs are also making cases that governments are breaching duties and obligations to citizens by inaction on emissions reductions. </w:t>
      </w:r>
      <w:r>
        <w:t>T</w:t>
      </w:r>
      <w:r w:rsidRPr="00D66195">
        <w:t xml:space="preserve">he Waitangi Tribunal </w:t>
      </w:r>
      <w:r>
        <w:t xml:space="preserve">has already heard claimants </w:t>
      </w:r>
      <w:r w:rsidRPr="00D66195">
        <w:t>asserting that insufficient action by the Crown on climate change mitigation is in breach of Treaty obligations (</w:t>
      </w:r>
      <w:r>
        <w:t>see</w:t>
      </w:r>
      <w:r w:rsidRPr="00D66195">
        <w:t xml:space="preserve"> G4). The case, </w:t>
      </w:r>
      <w:r w:rsidRPr="00D66195">
        <w:rPr>
          <w:i/>
          <w:iCs/>
        </w:rPr>
        <w:t>Thomson v Minister for Climate Change Issues</w:t>
      </w:r>
      <w:r w:rsidR="00D62EFA">
        <w:rPr>
          <w:i/>
          <w:iCs/>
        </w:rPr>
        <w:t xml:space="preserve"> 2017</w:t>
      </w:r>
      <w:r w:rsidRPr="00D66195">
        <w:t xml:space="preserve">, which challenged the New Zealand Government’s responses to climate change, was unsuccessful, but demonstrates the willingness of the High Court to adjudicate on climate change issues (Winkelmann et al, </w:t>
      </w:r>
      <w:r>
        <w:t>unpublished</w:t>
      </w:r>
      <w:r w:rsidRPr="00D66195">
        <w:t xml:space="preserve">). </w:t>
      </w:r>
    </w:p>
    <w:p w14:paraId="67B3785A" w14:textId="01594F8F" w:rsidR="002F58CC" w:rsidRPr="00D66195" w:rsidRDefault="0099387C" w:rsidP="00ED6AB1">
      <w:pPr>
        <w:pStyle w:val="BodyText"/>
        <w:spacing w:before="100" w:after="100"/>
      </w:pPr>
      <w:r>
        <w:t>Although m</w:t>
      </w:r>
      <w:r w:rsidR="002F58CC" w:rsidRPr="00D66195">
        <w:t>uch climate change</w:t>
      </w:r>
      <w:r w:rsidR="002F58CC">
        <w:t>-</w:t>
      </w:r>
      <w:r w:rsidR="002F58CC" w:rsidRPr="00D66195">
        <w:t>related litigation in the past has been unsuccessful, Douglas</w:t>
      </w:r>
      <w:r w:rsidR="00ED6AB1">
        <w:t> </w:t>
      </w:r>
      <w:r w:rsidR="002F58CC" w:rsidRPr="00D66195">
        <w:t>Kysar of Yale Law School argues that tort law principles must adapt to deal with the</w:t>
      </w:r>
      <w:r w:rsidR="00ED6AB1">
        <w:t> </w:t>
      </w:r>
      <w:r w:rsidR="002F58CC" w:rsidRPr="00D66195">
        <w:t>complexities of climate change litigation or become irrelevant, and that judges in tort cases</w:t>
      </w:r>
      <w:r w:rsidR="00ED6AB1">
        <w:t> </w:t>
      </w:r>
      <w:r w:rsidR="002F58CC" w:rsidRPr="00D66195">
        <w:t>might soon choose adaptation over irrelevance (Kysar, 2011). Winkelmann et al (</w:t>
      </w:r>
      <w:r w:rsidR="002F58CC">
        <w:t>unpublished</w:t>
      </w:r>
      <w:r w:rsidR="002F58CC" w:rsidRPr="00D66195">
        <w:t>) also anticipate that parties will increasingly resort to public law remedies</w:t>
      </w:r>
      <w:r w:rsidR="002F58CC">
        <w:t>,</w:t>
      </w:r>
      <w:r w:rsidR="002F58CC" w:rsidRPr="00D66195">
        <w:t xml:space="preserve"> holding governments and local authorities to commitments in domestic legislation interpreted in light of international treaties and agreements. The process</w:t>
      </w:r>
      <w:r>
        <w:t>es</w:t>
      </w:r>
      <w:r w:rsidR="002F58CC" w:rsidRPr="00D66195">
        <w:t xml:space="preserve"> set out in the </w:t>
      </w:r>
      <w:r w:rsidR="002F58CC" w:rsidRPr="004E1595">
        <w:rPr>
          <w:iCs/>
        </w:rPr>
        <w:t xml:space="preserve">Climate Change Response (Zero Carbon) </w:t>
      </w:r>
      <w:r w:rsidR="002F58CC">
        <w:rPr>
          <w:iCs/>
        </w:rPr>
        <w:t xml:space="preserve">Amendment </w:t>
      </w:r>
      <w:r w:rsidR="002F58CC" w:rsidRPr="004E1595">
        <w:rPr>
          <w:iCs/>
        </w:rPr>
        <w:t>Act</w:t>
      </w:r>
      <w:r>
        <w:rPr>
          <w:iCs/>
        </w:rPr>
        <w:t xml:space="preserve"> 2019</w:t>
      </w:r>
      <w:r w:rsidR="002F58CC">
        <w:rPr>
          <w:iCs/>
        </w:rPr>
        <w:t xml:space="preserve"> </w:t>
      </w:r>
      <w:r w:rsidR="002F58CC" w:rsidRPr="00D66195">
        <w:t>also create an accountability mechanism through Parliament for adaptation plans.</w:t>
      </w:r>
    </w:p>
    <w:p w14:paraId="6B1D0FBA" w14:textId="77777777" w:rsidR="002F58CC" w:rsidRPr="00ED6AB1" w:rsidRDefault="002F58CC" w:rsidP="00ED6AB1">
      <w:pPr>
        <w:pStyle w:val="Heading4"/>
      </w:pPr>
      <w:r w:rsidRPr="00D66195">
        <w:lastRenderedPageBreak/>
        <w:t>Consequence</w:t>
      </w:r>
    </w:p>
    <w:p w14:paraId="54F13626" w14:textId="1A9286D5" w:rsidR="002F58CC" w:rsidRPr="00D66195" w:rsidRDefault="002F58CC" w:rsidP="00ED6AB1">
      <w:pPr>
        <w:pStyle w:val="BodyText"/>
      </w:pPr>
      <w:r w:rsidRPr="00D66195">
        <w:t xml:space="preserve">The consequences of climate change litigation will be significant. Local councils are particularly exposed; if the Government fails to provide national direction to local councils, it is likely that individuals and communities will bring private claims to address inaction, with local councils being a key defendant (Hodder, </w:t>
      </w:r>
      <w:r>
        <w:t>unpublished</w:t>
      </w:r>
      <w:r w:rsidRPr="00D66195">
        <w:t>).</w:t>
      </w:r>
      <w:r>
        <w:t xml:space="preserve"> </w:t>
      </w:r>
    </w:p>
    <w:p w14:paraId="44B73914" w14:textId="700D4018" w:rsidR="002F58CC" w:rsidRPr="00D66195" w:rsidRDefault="002F58CC" w:rsidP="00ED6AB1">
      <w:pPr>
        <w:pStyle w:val="BodyText"/>
      </w:pPr>
      <w:r w:rsidRPr="00D66195">
        <w:t>There is a risk that decision</w:t>
      </w:r>
      <w:r>
        <w:t>-</w:t>
      </w:r>
      <w:r w:rsidRPr="00D66195">
        <w:t xml:space="preserve">makers will fail to act pre-emptively because of the fear of litigation, particularly around land-use planning and funding of adaptation. This </w:t>
      </w:r>
      <w:r>
        <w:t>could</w:t>
      </w:r>
      <w:r w:rsidRPr="00D66195">
        <w:t xml:space="preserve"> increase</w:t>
      </w:r>
      <w:r w:rsidR="00ED6AB1">
        <w:t> </w:t>
      </w:r>
      <w:r w:rsidRPr="00D66195">
        <w:t>the likelihood of decisions that lock</w:t>
      </w:r>
      <w:r>
        <w:t xml:space="preserve"> </w:t>
      </w:r>
      <w:r w:rsidRPr="00D66195">
        <w:t>in exposure to future risks, such as granting planning consents in floodplains and areas exposed to ongoing sea</w:t>
      </w:r>
      <w:r>
        <w:t>-</w:t>
      </w:r>
      <w:r w:rsidRPr="00D66195">
        <w:t>level rise and coastal erosion, exacerbating risks such as B1, B2 and E7. Delays to decision-making will contribute to</w:t>
      </w:r>
      <w:r w:rsidR="005645F2">
        <w:t> </w:t>
      </w:r>
      <w:r w:rsidRPr="00D66195">
        <w:t>higher adjustment and adaptation costs (Boston and Lawrence, 2018)</w:t>
      </w:r>
      <w:r w:rsidRPr="00D66195">
        <w:rPr>
          <w:rStyle w:val="CommentReference"/>
          <w:rFonts w:cs="Arial"/>
          <w:lang w:eastAsia="en-US"/>
        </w:rPr>
        <w:t>.</w:t>
      </w:r>
      <w:r w:rsidRPr="00D66195">
        <w:t xml:space="preserve"> This will require additional adaptation funding (G1) and could impact</w:t>
      </w:r>
      <w:r w:rsidR="0099387C">
        <w:t xml:space="preserve"> on</w:t>
      </w:r>
      <w:r w:rsidRPr="00D66195">
        <w:t xml:space="preserve"> the Government’s fiscal position (E1). </w:t>
      </w:r>
    </w:p>
    <w:p w14:paraId="441595F9" w14:textId="77777777" w:rsidR="002F58CC" w:rsidRPr="00D66195" w:rsidRDefault="002F58CC" w:rsidP="00C02186">
      <w:pPr>
        <w:pStyle w:val="Heading4"/>
      </w:pPr>
      <w:r w:rsidRPr="00D66195">
        <w:t xml:space="preserve">Confidence: High </w:t>
      </w:r>
      <w:r w:rsidRPr="00C02186">
        <w:t>agreement</w:t>
      </w:r>
      <w:r w:rsidRPr="00D66195">
        <w:t>, robust evidence</w:t>
      </w:r>
    </w:p>
    <w:p w14:paraId="0B2745E8" w14:textId="253AC96E" w:rsidR="002F58CC" w:rsidRPr="00D66195" w:rsidRDefault="002F58CC" w:rsidP="00ED6AB1">
      <w:pPr>
        <w:pStyle w:val="BodyText"/>
      </w:pPr>
      <w:r w:rsidRPr="00D66195">
        <w:t xml:space="preserve">There is </w:t>
      </w:r>
      <w:r w:rsidR="0099387C">
        <w:t xml:space="preserve">a </w:t>
      </w:r>
      <w:r w:rsidRPr="00D66195">
        <w:t xml:space="preserve">high </w:t>
      </w:r>
      <w:r w:rsidR="0099387C">
        <w:t xml:space="preserve">level of </w:t>
      </w:r>
      <w:r w:rsidRPr="00D66195">
        <w:t xml:space="preserve">agreement and robust evidence that this risk will increase over time. </w:t>
      </w:r>
    </w:p>
    <w:p w14:paraId="7CB17D97" w14:textId="77777777" w:rsidR="002F58CC" w:rsidRPr="00D66195" w:rsidRDefault="002F58CC" w:rsidP="00ED6AB1">
      <w:pPr>
        <w:pStyle w:val="Heading4"/>
      </w:pPr>
      <w:r w:rsidRPr="00D66195">
        <w:t>Adaptation</w:t>
      </w:r>
    </w:p>
    <w:p w14:paraId="402BFF6B" w14:textId="5EA3F26C" w:rsidR="002F58CC" w:rsidRDefault="0099387C" w:rsidP="00ED6AB1">
      <w:pPr>
        <w:pStyle w:val="BodyText"/>
      </w:pPr>
      <w:r>
        <w:t>L</w:t>
      </w:r>
      <w:r w:rsidR="002F58CC" w:rsidRPr="00D66195">
        <w:t xml:space="preserve">imited adaptation action </w:t>
      </w:r>
      <w:r>
        <w:t xml:space="preserve">is </w:t>
      </w:r>
      <w:r w:rsidR="002F58CC" w:rsidRPr="00D66195">
        <w:t>under</w:t>
      </w:r>
      <w:r>
        <w:t xml:space="preserve"> </w:t>
      </w:r>
      <w:r w:rsidR="002F58CC" w:rsidRPr="00D66195">
        <w:t xml:space="preserve">way or planned in relation to this risk. However, stakeholders note that other processes </w:t>
      </w:r>
      <w:r w:rsidR="002F58CC">
        <w:t>could</w:t>
      </w:r>
      <w:r w:rsidR="002F58CC" w:rsidRPr="00D66195">
        <w:t xml:space="preserve"> address aspects of this risk, including the review</w:t>
      </w:r>
      <w:r w:rsidR="00ED6AB1">
        <w:t> </w:t>
      </w:r>
      <w:r w:rsidR="002F58CC" w:rsidRPr="00D66195">
        <w:t xml:space="preserve">of the </w:t>
      </w:r>
      <w:r w:rsidR="002F58CC">
        <w:rPr>
          <w:iCs/>
        </w:rPr>
        <w:t>RMA</w:t>
      </w:r>
      <w:r w:rsidR="002F58CC" w:rsidRPr="00D66195">
        <w:t xml:space="preserve">, efforts being undertaken by the Community Resilience Group and the establishment of the Climate Change Commission. </w:t>
      </w:r>
      <w:r w:rsidR="0024137D">
        <w:t>A</w:t>
      </w:r>
      <w:r w:rsidR="002F58CC" w:rsidRPr="00D66195">
        <w:t xml:space="preserve"> growing body of researchers and legal scholars </w:t>
      </w:r>
      <w:r w:rsidR="0024137D">
        <w:t xml:space="preserve">is </w:t>
      </w:r>
      <w:r w:rsidR="002F58CC" w:rsidRPr="00D66195">
        <w:t xml:space="preserve">investigating this risk, including adjudication by Supreme Court </w:t>
      </w:r>
      <w:r w:rsidR="002F58CC">
        <w:t>j</w:t>
      </w:r>
      <w:r w:rsidR="002F58CC" w:rsidRPr="00D66195">
        <w:t xml:space="preserve">udges </w:t>
      </w:r>
      <w:r w:rsidR="002F58CC">
        <w:t>that</w:t>
      </w:r>
      <w:r w:rsidR="002F58CC" w:rsidRPr="00D66195">
        <w:t xml:space="preserve"> may lead to new jurisprudence.</w:t>
      </w:r>
      <w:r w:rsidR="002F58CC">
        <w:t xml:space="preserve"> </w:t>
      </w:r>
    </w:p>
    <w:p w14:paraId="72F2858F" w14:textId="3C686330" w:rsidR="00C02186" w:rsidRPr="00D66195" w:rsidRDefault="00C02186" w:rsidP="006A1A2A">
      <w:pPr>
        <w:pStyle w:val="Tableheading2"/>
      </w:pPr>
      <w:bookmarkStart w:id="727" w:name="_Toc45391943"/>
      <w:r w:rsidRPr="00D66195">
        <w:t>G3 Risks to governments and businesses from climate change</w:t>
      </w:r>
      <w:r w:rsidR="0024137D">
        <w:t>-</w:t>
      </w:r>
      <w:r w:rsidRPr="00D66195">
        <w:t>related litigation</w:t>
      </w:r>
      <w:r w:rsidRPr="00D52C19">
        <w:rPr>
          <w:lang w:eastAsia="en-AU"/>
        </w:rPr>
        <w:t xml:space="preserve">: </w:t>
      </w:r>
      <w:r w:rsidR="0024137D">
        <w:rPr>
          <w:lang w:eastAsia="en-AU"/>
        </w:rPr>
        <w:t>U</w:t>
      </w:r>
      <w:r w:rsidRPr="00D52C19">
        <w:rPr>
          <w:lang w:eastAsia="en-AU"/>
        </w:rPr>
        <w:t>rgency</w:t>
      </w:r>
      <w:r>
        <w:rPr>
          <w:lang w:eastAsia="en-AU"/>
        </w:rPr>
        <w:t> </w:t>
      </w:r>
      <w:r w:rsidRPr="00D52C19">
        <w:rPr>
          <w:lang w:eastAsia="en-AU"/>
        </w:rPr>
        <w:t>profile</w:t>
      </w:r>
      <w:bookmarkEnd w:id="727"/>
    </w:p>
    <w:tbl>
      <w:tblPr>
        <w:tblW w:w="8528" w:type="dxa"/>
        <w:tblInd w:w="85"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23"/>
        <w:gridCol w:w="1820"/>
        <w:gridCol w:w="851"/>
        <w:gridCol w:w="992"/>
        <w:gridCol w:w="1276"/>
        <w:gridCol w:w="1275"/>
        <w:gridCol w:w="851"/>
        <w:gridCol w:w="1417"/>
        <w:gridCol w:w="23"/>
      </w:tblGrid>
      <w:tr w:rsidR="005645F2" w:rsidRPr="005645F2" w14:paraId="173412FE" w14:textId="77777777" w:rsidTr="005645F2">
        <w:trPr>
          <w:gridBefore w:val="1"/>
          <w:wBefore w:w="23" w:type="dxa"/>
        </w:trPr>
        <w:tc>
          <w:tcPr>
            <w:tcW w:w="8505" w:type="dxa"/>
            <w:gridSpan w:val="8"/>
            <w:tcBorders>
              <w:top w:val="single" w:sz="4" w:space="0" w:color="6FC7B7"/>
              <w:bottom w:val="single" w:sz="4" w:space="0" w:color="6FC7B7"/>
            </w:tcBorders>
            <w:shd w:val="clear" w:color="auto" w:fill="6FC7B7"/>
          </w:tcPr>
          <w:p w14:paraId="5CFAA90C" w14:textId="6D243D91" w:rsidR="00C02186" w:rsidRPr="005645F2" w:rsidRDefault="00C02186" w:rsidP="0024137D">
            <w:pPr>
              <w:pStyle w:val="TableTextbold"/>
              <w:keepNext/>
              <w:rPr>
                <w:color w:val="000000" w:themeColor="text1"/>
              </w:rPr>
            </w:pPr>
            <w:r w:rsidRPr="005645F2">
              <w:rPr>
                <w:color w:val="000000" w:themeColor="text1"/>
              </w:rPr>
              <w:t>G3 Risks to governments and businesses from climate change</w:t>
            </w:r>
            <w:r w:rsidR="0024137D">
              <w:rPr>
                <w:color w:val="000000" w:themeColor="text1"/>
              </w:rPr>
              <w:t>-</w:t>
            </w:r>
            <w:r w:rsidRPr="005645F2">
              <w:rPr>
                <w:color w:val="000000" w:themeColor="text1"/>
              </w:rPr>
              <w:t>related litigation</w:t>
            </w:r>
            <w:r w:rsidR="0024137D">
              <w:rPr>
                <w:color w:val="000000" w:themeColor="text1"/>
              </w:rPr>
              <w:t>:</w:t>
            </w:r>
            <w:r w:rsidRPr="005645F2">
              <w:rPr>
                <w:color w:val="000000" w:themeColor="text1"/>
              </w:rPr>
              <w:t xml:space="preserve"> </w:t>
            </w:r>
            <w:r w:rsidR="0024137D">
              <w:rPr>
                <w:color w:val="000000" w:themeColor="text1"/>
              </w:rPr>
              <w:t>U</w:t>
            </w:r>
            <w:r w:rsidRPr="005645F2">
              <w:rPr>
                <w:color w:val="000000" w:themeColor="text1"/>
              </w:rPr>
              <w:t>rgency profile</w:t>
            </w:r>
          </w:p>
        </w:tc>
      </w:tr>
      <w:tr w:rsidR="00C02186" w:rsidRPr="005D6D89" w14:paraId="7B8A76B5" w14:textId="77777777" w:rsidTr="005645F2">
        <w:trPr>
          <w:gridBefore w:val="1"/>
          <w:wBefore w:w="23" w:type="dxa"/>
        </w:trPr>
        <w:tc>
          <w:tcPr>
            <w:tcW w:w="1820" w:type="dxa"/>
            <w:tcBorders>
              <w:top w:val="single" w:sz="4" w:space="0" w:color="6FC7B7"/>
              <w:bottom w:val="single" w:sz="4" w:space="0" w:color="6FC7B7"/>
              <w:right w:val="single" w:sz="4" w:space="0" w:color="6FC7B7"/>
            </w:tcBorders>
            <w:shd w:val="clear" w:color="auto" w:fill="FFFFFF" w:themeFill="background1"/>
            <w:vAlign w:val="bottom"/>
          </w:tcPr>
          <w:p w14:paraId="43C967C0" w14:textId="77777777" w:rsidR="00C02186" w:rsidRPr="003F0A2D" w:rsidRDefault="00C02186" w:rsidP="00756486">
            <w:pPr>
              <w:pStyle w:val="TableTextbold"/>
              <w:keepNext/>
              <w:spacing w:before="40" w:after="40"/>
            </w:pPr>
            <w:r w:rsidRPr="003F0A2D">
              <w:t>Urgency category</w:t>
            </w:r>
          </w:p>
        </w:tc>
        <w:tc>
          <w:tcPr>
            <w:tcW w:w="1843" w:type="dxa"/>
            <w:gridSpan w:val="2"/>
            <w:tcBorders>
              <w:top w:val="single" w:sz="4" w:space="0" w:color="6FC7B7"/>
              <w:left w:val="single" w:sz="4" w:space="0" w:color="6FC7B7"/>
              <w:bottom w:val="single" w:sz="4" w:space="0" w:color="6FC7B7"/>
              <w:right w:val="single" w:sz="4" w:space="0" w:color="6FC7B7"/>
            </w:tcBorders>
            <w:vAlign w:val="bottom"/>
          </w:tcPr>
          <w:p w14:paraId="209E038C" w14:textId="77777777" w:rsidR="00C02186" w:rsidRPr="003350E2" w:rsidRDefault="00C02186" w:rsidP="00756486">
            <w:pPr>
              <w:pStyle w:val="TableTextbold"/>
              <w:keepNext/>
              <w:spacing w:before="40" w:after="40"/>
            </w:pPr>
            <w:r w:rsidRPr="003350E2">
              <w:t>Proportion of urgency</w:t>
            </w:r>
          </w:p>
        </w:tc>
        <w:tc>
          <w:tcPr>
            <w:tcW w:w="4842" w:type="dxa"/>
            <w:gridSpan w:val="5"/>
            <w:tcBorders>
              <w:top w:val="single" w:sz="4" w:space="0" w:color="6FC7B7"/>
              <w:left w:val="single" w:sz="4" w:space="0" w:color="6FC7B7"/>
              <w:bottom w:val="single" w:sz="4" w:space="0" w:color="6FC7B7"/>
            </w:tcBorders>
            <w:vAlign w:val="bottom"/>
          </w:tcPr>
          <w:p w14:paraId="68FAE0AF" w14:textId="77777777" w:rsidR="00C02186" w:rsidRPr="005D6D89" w:rsidRDefault="00C02186" w:rsidP="00756486">
            <w:pPr>
              <w:pStyle w:val="TableTextbold"/>
              <w:keepNext/>
              <w:spacing w:before="40" w:after="40"/>
            </w:pPr>
            <w:r w:rsidRPr="005D6D89">
              <w:t>Description of actions</w:t>
            </w:r>
          </w:p>
        </w:tc>
      </w:tr>
      <w:tr w:rsidR="002F58CC" w:rsidRPr="00266BA2" w14:paraId="5C679987" w14:textId="77777777" w:rsidTr="00C02186">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FFFFFF" w:themeFill="background1"/>
            <w:hideMark/>
          </w:tcPr>
          <w:p w14:paraId="09F8F57E" w14:textId="77777777" w:rsidR="002F58CC" w:rsidRPr="00C02186" w:rsidRDefault="002F58CC" w:rsidP="00756486">
            <w:pPr>
              <w:pStyle w:val="TableText"/>
              <w:rPr>
                <w:b/>
                <w:bCs/>
              </w:rPr>
            </w:pPr>
            <w:r w:rsidRPr="00C02186">
              <w:rPr>
                <w:b/>
                <w:bCs/>
              </w:rPr>
              <w:t>More action needed</w:t>
            </w:r>
          </w:p>
        </w:tc>
        <w:tc>
          <w:tcPr>
            <w:tcW w:w="1843" w:type="dxa"/>
            <w:gridSpan w:val="2"/>
          </w:tcPr>
          <w:p w14:paraId="2EEEA071" w14:textId="77777777" w:rsidR="002F58CC" w:rsidRPr="00266BA2" w:rsidRDefault="002F58CC" w:rsidP="00A36D95">
            <w:pPr>
              <w:pStyle w:val="TableText"/>
              <w:jc w:val="center"/>
            </w:pPr>
            <w:r w:rsidRPr="00266BA2">
              <w:t>50</w:t>
            </w:r>
          </w:p>
        </w:tc>
        <w:tc>
          <w:tcPr>
            <w:tcW w:w="4819" w:type="dxa"/>
            <w:gridSpan w:val="4"/>
          </w:tcPr>
          <w:p w14:paraId="138DD556" w14:textId="77777777" w:rsidR="002F58CC" w:rsidRPr="00266BA2" w:rsidRDefault="002F58CC" w:rsidP="00756486">
            <w:pPr>
              <w:pStyle w:val="TableText"/>
            </w:pPr>
            <w:r w:rsidRPr="00266BA2">
              <w:t>Alignment of statutes to provide clarity about roles and responsibilities for climate change adaptation.</w:t>
            </w:r>
          </w:p>
          <w:p w14:paraId="433E0641" w14:textId="577019F3" w:rsidR="002F58CC" w:rsidRPr="00266BA2" w:rsidRDefault="002F58CC" w:rsidP="00756486">
            <w:pPr>
              <w:pStyle w:val="TableText"/>
            </w:pPr>
            <w:r w:rsidRPr="00266BA2">
              <w:t xml:space="preserve">Support uptake of practices, tools and processes that support climate </w:t>
            </w:r>
            <w:r w:rsidR="00566C0C">
              <w:t xml:space="preserve">change </w:t>
            </w:r>
            <w:r w:rsidRPr="00266BA2">
              <w:t>adaptation.</w:t>
            </w:r>
          </w:p>
          <w:p w14:paraId="3D82C66D" w14:textId="77777777" w:rsidR="002F58CC" w:rsidRPr="00266BA2" w:rsidRDefault="002F58CC" w:rsidP="00756486">
            <w:pPr>
              <w:pStyle w:val="TableText"/>
            </w:pPr>
            <w:r w:rsidRPr="00266BA2">
              <w:t>Provision of adequate funding to enable timely climate change adaptation.</w:t>
            </w:r>
          </w:p>
          <w:p w14:paraId="5D032321" w14:textId="77777777" w:rsidR="002F58CC" w:rsidRPr="00266BA2" w:rsidRDefault="002F58CC" w:rsidP="00756486">
            <w:pPr>
              <w:pStyle w:val="TableText"/>
            </w:pPr>
            <w:r w:rsidRPr="00266BA2">
              <w:t>Effective engagement with the public on mitigation and adaptation options to build trust.</w:t>
            </w:r>
          </w:p>
        </w:tc>
      </w:tr>
      <w:tr w:rsidR="002F58CC" w:rsidRPr="00266BA2" w14:paraId="33585295" w14:textId="77777777" w:rsidTr="00C02186">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FFFFFF" w:themeFill="background1"/>
            <w:hideMark/>
          </w:tcPr>
          <w:p w14:paraId="0D79C981" w14:textId="77777777" w:rsidR="002F58CC" w:rsidRPr="00C02186" w:rsidRDefault="002F58CC" w:rsidP="00756486">
            <w:pPr>
              <w:pStyle w:val="TableText"/>
              <w:rPr>
                <w:b/>
                <w:bCs/>
              </w:rPr>
            </w:pPr>
            <w:r w:rsidRPr="00C02186">
              <w:rPr>
                <w:b/>
                <w:bCs/>
              </w:rPr>
              <w:t>Research priority</w:t>
            </w:r>
          </w:p>
        </w:tc>
        <w:tc>
          <w:tcPr>
            <w:tcW w:w="1843" w:type="dxa"/>
            <w:gridSpan w:val="2"/>
          </w:tcPr>
          <w:p w14:paraId="14341E33" w14:textId="77777777" w:rsidR="002F58CC" w:rsidRPr="00266BA2" w:rsidRDefault="002F58CC" w:rsidP="00A36D95">
            <w:pPr>
              <w:pStyle w:val="TableText"/>
              <w:jc w:val="center"/>
            </w:pPr>
            <w:r w:rsidRPr="00266BA2">
              <w:t>20</w:t>
            </w:r>
          </w:p>
        </w:tc>
        <w:tc>
          <w:tcPr>
            <w:tcW w:w="4819" w:type="dxa"/>
            <w:gridSpan w:val="4"/>
          </w:tcPr>
          <w:p w14:paraId="2E77572E" w14:textId="77777777" w:rsidR="002F58CC" w:rsidRPr="00266BA2" w:rsidRDefault="002F58CC" w:rsidP="00756486">
            <w:pPr>
              <w:pStyle w:val="TableText"/>
            </w:pPr>
            <w:r w:rsidRPr="00266BA2">
              <w:t>Analysis of implications of international cases for New Zealand.</w:t>
            </w:r>
          </w:p>
        </w:tc>
      </w:tr>
      <w:tr w:rsidR="002F58CC" w:rsidRPr="00266BA2" w14:paraId="5F2EE87E" w14:textId="77777777" w:rsidTr="00C02186">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FFFFFF" w:themeFill="background1"/>
            <w:hideMark/>
          </w:tcPr>
          <w:p w14:paraId="5E64F3EC" w14:textId="77777777" w:rsidR="002F58CC" w:rsidRPr="00C02186" w:rsidRDefault="002F58CC" w:rsidP="00756486">
            <w:pPr>
              <w:pStyle w:val="TableText"/>
              <w:rPr>
                <w:b/>
                <w:bCs/>
              </w:rPr>
            </w:pPr>
            <w:r w:rsidRPr="00C02186">
              <w:rPr>
                <w:b/>
                <w:bCs/>
              </w:rPr>
              <w:t>Sustain current action</w:t>
            </w:r>
          </w:p>
        </w:tc>
        <w:tc>
          <w:tcPr>
            <w:tcW w:w="1843" w:type="dxa"/>
            <w:gridSpan w:val="2"/>
          </w:tcPr>
          <w:p w14:paraId="61EE7DBF" w14:textId="77777777" w:rsidR="002F58CC" w:rsidRPr="00266BA2" w:rsidRDefault="002F58CC" w:rsidP="00A36D95">
            <w:pPr>
              <w:pStyle w:val="TableText"/>
              <w:jc w:val="center"/>
            </w:pPr>
            <w:r w:rsidRPr="00266BA2">
              <w:t>20</w:t>
            </w:r>
          </w:p>
        </w:tc>
        <w:tc>
          <w:tcPr>
            <w:tcW w:w="4819" w:type="dxa"/>
            <w:gridSpan w:val="4"/>
          </w:tcPr>
          <w:p w14:paraId="155B0080" w14:textId="77777777" w:rsidR="002F58CC" w:rsidRPr="00266BA2" w:rsidRDefault="002F58CC" w:rsidP="00756486">
            <w:pPr>
              <w:pStyle w:val="TableText"/>
            </w:pPr>
            <w:r w:rsidRPr="00266BA2">
              <w:t xml:space="preserve">Legal cases lodged may provide some resolution to issues of responsibility and accountability. </w:t>
            </w:r>
          </w:p>
        </w:tc>
      </w:tr>
      <w:tr w:rsidR="002F58CC" w:rsidRPr="00266BA2" w14:paraId="1F6F92E8" w14:textId="77777777" w:rsidTr="00A36D95">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tcBorders>
              <w:bottom w:val="single" w:sz="8" w:space="0" w:color="6FC7B7"/>
            </w:tcBorders>
            <w:shd w:val="clear" w:color="auto" w:fill="FFFFFF" w:themeFill="background1"/>
            <w:hideMark/>
          </w:tcPr>
          <w:p w14:paraId="259A1A3E" w14:textId="77777777" w:rsidR="002F58CC" w:rsidRPr="00C02186" w:rsidRDefault="002F58CC" w:rsidP="00756486">
            <w:pPr>
              <w:pStyle w:val="TableText"/>
              <w:rPr>
                <w:b/>
                <w:bCs/>
              </w:rPr>
            </w:pPr>
            <w:r w:rsidRPr="00C02186">
              <w:rPr>
                <w:b/>
                <w:bCs/>
              </w:rPr>
              <w:t xml:space="preserve">Watching brief </w:t>
            </w:r>
          </w:p>
        </w:tc>
        <w:tc>
          <w:tcPr>
            <w:tcW w:w="1843" w:type="dxa"/>
            <w:gridSpan w:val="2"/>
            <w:tcBorders>
              <w:bottom w:val="single" w:sz="8" w:space="0" w:color="6FC7B7"/>
            </w:tcBorders>
          </w:tcPr>
          <w:p w14:paraId="23ED88A7" w14:textId="77777777" w:rsidR="002F58CC" w:rsidRPr="00266BA2" w:rsidRDefault="002F58CC" w:rsidP="00A36D95">
            <w:pPr>
              <w:pStyle w:val="TableText"/>
              <w:jc w:val="center"/>
            </w:pPr>
            <w:r w:rsidRPr="00266BA2">
              <w:t>10</w:t>
            </w:r>
          </w:p>
        </w:tc>
        <w:tc>
          <w:tcPr>
            <w:tcW w:w="4819" w:type="dxa"/>
            <w:gridSpan w:val="4"/>
            <w:tcBorders>
              <w:bottom w:val="single" w:sz="8" w:space="0" w:color="6FC7B7"/>
            </w:tcBorders>
          </w:tcPr>
          <w:p w14:paraId="6AA0371F" w14:textId="77777777" w:rsidR="002F58CC" w:rsidRPr="00266BA2" w:rsidRDefault="002F58CC" w:rsidP="00756486">
            <w:pPr>
              <w:pStyle w:val="TableText"/>
            </w:pPr>
            <w:r w:rsidRPr="00266BA2">
              <w:t>Monitor outcomes of cases.</w:t>
            </w:r>
          </w:p>
        </w:tc>
      </w:tr>
      <w:tr w:rsidR="002F58CC" w:rsidRPr="00266BA2" w14:paraId="091FB01D" w14:textId="77777777" w:rsidTr="00A36D95">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tcBorders>
              <w:top w:val="single" w:sz="8" w:space="0" w:color="6FC7B7"/>
            </w:tcBorders>
            <w:shd w:val="clear" w:color="auto" w:fill="6FC7B7"/>
          </w:tcPr>
          <w:p w14:paraId="16637E50" w14:textId="77777777" w:rsidR="002F58CC" w:rsidRPr="00C02186" w:rsidRDefault="002F58CC" w:rsidP="00756486">
            <w:pPr>
              <w:pStyle w:val="TableText"/>
              <w:rPr>
                <w:b/>
                <w:bCs/>
              </w:rPr>
            </w:pPr>
            <w:r w:rsidRPr="00C02186">
              <w:rPr>
                <w:b/>
                <w:bCs/>
              </w:rPr>
              <w:t xml:space="preserve">Adaptation urgency </w:t>
            </w:r>
          </w:p>
        </w:tc>
        <w:tc>
          <w:tcPr>
            <w:tcW w:w="1843" w:type="dxa"/>
            <w:gridSpan w:val="2"/>
            <w:tcBorders>
              <w:top w:val="single" w:sz="8" w:space="0" w:color="6FC7B7"/>
            </w:tcBorders>
            <w:shd w:val="clear" w:color="auto" w:fill="FFFFFF" w:themeFill="background1"/>
          </w:tcPr>
          <w:p w14:paraId="01F1871A" w14:textId="77777777" w:rsidR="002F58CC" w:rsidRPr="00266BA2" w:rsidRDefault="002F58CC" w:rsidP="00A36D95">
            <w:pPr>
              <w:pStyle w:val="TableText"/>
              <w:jc w:val="center"/>
            </w:pPr>
            <w:r w:rsidRPr="00266BA2">
              <w:t>78</w:t>
            </w:r>
          </w:p>
        </w:tc>
        <w:tc>
          <w:tcPr>
            <w:tcW w:w="1276" w:type="dxa"/>
            <w:tcBorders>
              <w:top w:val="single" w:sz="8" w:space="0" w:color="6FC7B7"/>
            </w:tcBorders>
            <w:shd w:val="clear" w:color="auto" w:fill="6FC7B7"/>
          </w:tcPr>
          <w:p w14:paraId="29D8A13A" w14:textId="77777777" w:rsidR="002F58CC" w:rsidRPr="00C02186" w:rsidRDefault="002F58CC" w:rsidP="00756486">
            <w:pPr>
              <w:pStyle w:val="TableText"/>
              <w:rPr>
                <w:b/>
                <w:bCs/>
              </w:rPr>
            </w:pPr>
            <w:r w:rsidRPr="00C02186">
              <w:rPr>
                <w:b/>
                <w:bCs/>
              </w:rPr>
              <w:t xml:space="preserve">Confidence </w:t>
            </w:r>
          </w:p>
        </w:tc>
        <w:tc>
          <w:tcPr>
            <w:tcW w:w="3543" w:type="dxa"/>
            <w:gridSpan w:val="3"/>
            <w:tcBorders>
              <w:top w:val="single" w:sz="8" w:space="0" w:color="6FC7B7"/>
            </w:tcBorders>
          </w:tcPr>
          <w:p w14:paraId="76ADEB10" w14:textId="77777777" w:rsidR="002F58CC" w:rsidRPr="00266BA2" w:rsidRDefault="002F58CC" w:rsidP="00756486">
            <w:pPr>
              <w:pStyle w:val="TableText"/>
            </w:pPr>
            <w:r w:rsidRPr="00266BA2">
              <w:t>High agreement, robust evidence</w:t>
            </w:r>
          </w:p>
        </w:tc>
      </w:tr>
      <w:tr w:rsidR="00C02186" w:rsidRPr="00266BA2" w14:paraId="66669A58" w14:textId="77777777" w:rsidTr="00C02186">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gridAfter w:val="1"/>
          <w:wAfter w:w="23" w:type="dxa"/>
        </w:trPr>
        <w:tc>
          <w:tcPr>
            <w:tcW w:w="1843" w:type="dxa"/>
            <w:gridSpan w:val="2"/>
            <w:shd w:val="clear" w:color="auto" w:fill="6FC7B7"/>
          </w:tcPr>
          <w:p w14:paraId="1FB40036" w14:textId="77777777" w:rsidR="002F58CC" w:rsidRPr="00C02186" w:rsidRDefault="002F58CC" w:rsidP="00756486">
            <w:pPr>
              <w:pStyle w:val="TableText"/>
              <w:rPr>
                <w:b/>
                <w:bCs/>
              </w:rPr>
            </w:pPr>
            <w:r w:rsidRPr="00C02186">
              <w:rPr>
                <w:b/>
                <w:bCs/>
              </w:rPr>
              <w:t xml:space="preserve">Consequence </w:t>
            </w:r>
          </w:p>
        </w:tc>
        <w:tc>
          <w:tcPr>
            <w:tcW w:w="851" w:type="dxa"/>
            <w:shd w:val="clear" w:color="auto" w:fill="6FC7B7"/>
          </w:tcPr>
          <w:p w14:paraId="5778C985" w14:textId="77777777" w:rsidR="002F58CC" w:rsidRPr="00266BA2" w:rsidRDefault="002F58CC" w:rsidP="00756486">
            <w:pPr>
              <w:pStyle w:val="TableText"/>
            </w:pPr>
            <w:r w:rsidRPr="00266BA2">
              <w:t>Now</w:t>
            </w:r>
          </w:p>
        </w:tc>
        <w:tc>
          <w:tcPr>
            <w:tcW w:w="992" w:type="dxa"/>
          </w:tcPr>
          <w:p w14:paraId="4FD7CC1B" w14:textId="77777777" w:rsidR="002F58CC" w:rsidRPr="00266BA2" w:rsidRDefault="002F58CC" w:rsidP="00756486">
            <w:pPr>
              <w:pStyle w:val="TableText"/>
            </w:pPr>
            <w:r w:rsidRPr="00266BA2">
              <w:t>Moderate</w:t>
            </w:r>
          </w:p>
        </w:tc>
        <w:tc>
          <w:tcPr>
            <w:tcW w:w="1276" w:type="dxa"/>
            <w:shd w:val="clear" w:color="auto" w:fill="6FC7B7"/>
          </w:tcPr>
          <w:p w14:paraId="24BE0B04" w14:textId="77777777" w:rsidR="002F58CC" w:rsidRPr="00266BA2" w:rsidRDefault="002F58CC" w:rsidP="00756486">
            <w:pPr>
              <w:pStyle w:val="TableText"/>
            </w:pPr>
            <w:r w:rsidRPr="00266BA2">
              <w:t>2050</w:t>
            </w:r>
          </w:p>
        </w:tc>
        <w:tc>
          <w:tcPr>
            <w:tcW w:w="1275" w:type="dxa"/>
          </w:tcPr>
          <w:p w14:paraId="29B95ED0" w14:textId="77777777" w:rsidR="002F58CC" w:rsidRPr="00266BA2" w:rsidRDefault="002F58CC" w:rsidP="00756486">
            <w:pPr>
              <w:pStyle w:val="TableText"/>
            </w:pPr>
            <w:r w:rsidRPr="00266BA2">
              <w:t>Major</w:t>
            </w:r>
          </w:p>
        </w:tc>
        <w:tc>
          <w:tcPr>
            <w:tcW w:w="851" w:type="dxa"/>
            <w:shd w:val="clear" w:color="auto" w:fill="6FC7B7"/>
          </w:tcPr>
          <w:p w14:paraId="47771A8B" w14:textId="77777777" w:rsidR="002F58CC" w:rsidRPr="00266BA2" w:rsidRDefault="002F58CC" w:rsidP="00756486">
            <w:pPr>
              <w:pStyle w:val="TableText"/>
            </w:pPr>
            <w:r w:rsidRPr="00266BA2">
              <w:t>2100</w:t>
            </w:r>
          </w:p>
        </w:tc>
        <w:tc>
          <w:tcPr>
            <w:tcW w:w="1417" w:type="dxa"/>
          </w:tcPr>
          <w:p w14:paraId="3F421D30" w14:textId="77777777" w:rsidR="002F58CC" w:rsidRPr="00266BA2" w:rsidRDefault="002F58CC" w:rsidP="00756486">
            <w:pPr>
              <w:pStyle w:val="TableText"/>
            </w:pPr>
            <w:r w:rsidRPr="00266BA2">
              <w:t>Major</w:t>
            </w:r>
          </w:p>
        </w:tc>
      </w:tr>
    </w:tbl>
    <w:p w14:paraId="093C0EFE" w14:textId="77777777" w:rsidR="005645F2" w:rsidRPr="00D66195" w:rsidRDefault="005645F2" w:rsidP="00554444">
      <w:pPr>
        <w:pStyle w:val="Heading3"/>
        <w:numPr>
          <w:ilvl w:val="0"/>
          <w:numId w:val="48"/>
        </w:numPr>
        <w:spacing w:before="400"/>
        <w:rPr>
          <w:bCs w:val="0"/>
        </w:rPr>
      </w:pPr>
      <w:bookmarkStart w:id="728" w:name="_Toc37153202"/>
      <w:bookmarkStart w:id="729" w:name="_Toc37404137"/>
      <w:r w:rsidRPr="00D66195">
        <w:lastRenderedPageBreak/>
        <w:t>G4 Risk of a breach of Treaty obligations from a failure to engage adequately with and protect current and future generations of Māori from the impacts of climate change</w:t>
      </w:r>
      <w:bookmarkEnd w:id="728"/>
      <w:bookmarkEnd w:id="729"/>
    </w:p>
    <w:p w14:paraId="6017E4C3" w14:textId="77777777" w:rsidR="005645F2" w:rsidRPr="00D66195" w:rsidRDefault="005645F2" w:rsidP="005645F2">
      <w:pPr>
        <w:pStyle w:val="Heading4"/>
      </w:pPr>
      <w:r w:rsidRPr="00D66195">
        <w:t>Risk summary</w:t>
      </w:r>
    </w:p>
    <w:p w14:paraId="0FAFF96A" w14:textId="77777777" w:rsidR="005645F2" w:rsidRPr="00D66195" w:rsidRDefault="005645F2" w:rsidP="00B25D02">
      <w:pPr>
        <w:pStyle w:val="BodyText"/>
      </w:pPr>
      <w:bookmarkStart w:id="730" w:name="_Hlk35776827"/>
      <w:bookmarkStart w:id="731" w:name="_Hlk37775021"/>
      <w:r w:rsidRPr="00D66195">
        <w:t xml:space="preserve">The principles associated with the Treaty of Waitangi, namely partnership, participation and protection, could be breached due to </w:t>
      </w:r>
      <w:bookmarkStart w:id="732" w:name="_Hlk36751415"/>
      <w:r w:rsidRPr="00D66195">
        <w:t>failure to protect current and future generations of Māori from climate change impacts.</w:t>
      </w:r>
      <w:bookmarkEnd w:id="732"/>
      <w:r w:rsidRPr="00D66195">
        <w:t xml:space="preserve"> Claims relating to climate change already sit with the Waitangi Tribunal, which has determined that climate change is a Treaty issue because of the need to act to prevent harm to Māori coastal property around New Zealand (Iorns, 2019).</w:t>
      </w:r>
      <w:r w:rsidRPr="00D66195">
        <w:rPr>
          <w:rStyle w:val="FootnoteReference"/>
          <w:rFonts w:asciiTheme="minorHAnsi" w:hAnsiTheme="minorHAnsi" w:cstheme="minorHAnsi"/>
        </w:rPr>
        <w:t xml:space="preserve"> </w:t>
      </w:r>
      <w:r w:rsidRPr="00D66195">
        <w:t xml:space="preserve">Treaty obligations may also be breached if specific consideration is not given to the protection of Māori assets, meaningful engagement and involvement of Māori, and use of mātauranga Māori in climate change adaptation (Iorns, 2019). </w:t>
      </w:r>
      <w:bookmarkEnd w:id="730"/>
    </w:p>
    <w:bookmarkEnd w:id="731"/>
    <w:p w14:paraId="6D00128D" w14:textId="77777777" w:rsidR="005645F2" w:rsidRPr="00D66195" w:rsidRDefault="005645F2" w:rsidP="005645F2">
      <w:pPr>
        <w:pStyle w:val="Heading4"/>
      </w:pPr>
      <w:r w:rsidRPr="00D66195">
        <w:t>Risk description</w:t>
      </w:r>
    </w:p>
    <w:p w14:paraId="36D48A28" w14:textId="794ACC33" w:rsidR="005645F2" w:rsidRPr="00D66195" w:rsidRDefault="005645F2" w:rsidP="00B25D02">
      <w:pPr>
        <w:pStyle w:val="BodyText"/>
      </w:pPr>
      <w:r w:rsidRPr="00D66195">
        <w:rPr>
          <w:color w:val="222222"/>
          <w:shd w:val="clear" w:color="auto" w:fill="FFFFFF"/>
        </w:rPr>
        <w:t xml:space="preserve">The most salient Treaty principles, derived from both the English and Māori language versions of the Treaty, were outlined in </w:t>
      </w:r>
      <w:r w:rsidRPr="00D66195">
        <w:rPr>
          <w:i/>
          <w:iCs/>
        </w:rPr>
        <w:t>New Zealand Māori Council v Attorney-General</w:t>
      </w:r>
      <w:r w:rsidRPr="00D66195">
        <w:t xml:space="preserve"> </w:t>
      </w:r>
      <w:r>
        <w:t>[</w:t>
      </w:r>
      <w:r w:rsidRPr="00D66195">
        <w:t>1987</w:t>
      </w:r>
      <w:r>
        <w:t>]</w:t>
      </w:r>
      <w:r w:rsidRPr="00D66195">
        <w:t>. They have been summari</w:t>
      </w:r>
      <w:r>
        <w:t>s</w:t>
      </w:r>
      <w:r w:rsidRPr="00D66195">
        <w:t xml:space="preserve">ed as partnership, participation and protection (Durie, 1994). </w:t>
      </w:r>
      <w:r w:rsidR="0024137D">
        <w:t>B</w:t>
      </w:r>
      <w:r w:rsidR="0024137D" w:rsidRPr="00D66195">
        <w:t xml:space="preserve">ox </w:t>
      </w:r>
      <w:r w:rsidR="0024137D">
        <w:t>10</w:t>
      </w:r>
      <w:r w:rsidRPr="00D66195">
        <w:t xml:space="preserve"> </w:t>
      </w:r>
      <w:r w:rsidR="0024137D">
        <w:t>provides a more detailed</w:t>
      </w:r>
      <w:r w:rsidR="0024137D" w:rsidRPr="00D66195">
        <w:t xml:space="preserve"> </w:t>
      </w:r>
      <w:r w:rsidRPr="00D66195">
        <w:t>explanation of the principles.</w:t>
      </w:r>
    </w:p>
    <w:p w14:paraId="12C4FFC5" w14:textId="2E951FFB" w:rsidR="005645F2" w:rsidRPr="00E955F8" w:rsidRDefault="005645F2" w:rsidP="005645F2">
      <w:pPr>
        <w:pStyle w:val="Boxheadings"/>
      </w:pPr>
      <w:bookmarkStart w:id="733" w:name="_Ref35990360"/>
      <w:bookmarkStart w:id="734" w:name="_Toc45391995"/>
      <w:r w:rsidRPr="00D66195">
        <w:t>Box</w:t>
      </w:r>
      <w:r w:rsidR="009D77C6">
        <w:t xml:space="preserve"> </w:t>
      </w:r>
      <w:bookmarkEnd w:id="733"/>
      <w:r w:rsidR="009D77C6">
        <w:rPr>
          <w:noProof/>
        </w:rPr>
        <w:t>10</w:t>
      </w:r>
      <w:r w:rsidR="00B25D02">
        <w:rPr>
          <w:noProof/>
        </w:rPr>
        <w:t>:</w:t>
      </w:r>
      <w:r w:rsidRPr="00D66195">
        <w:tab/>
        <w:t xml:space="preserve">Principles of the Treaty of Waitangi, as outlined in </w:t>
      </w:r>
      <w:r w:rsidRPr="00D66195">
        <w:rPr>
          <w:i/>
          <w:iCs/>
        </w:rPr>
        <w:t>New Zealand Māori Council v</w:t>
      </w:r>
      <w:r w:rsidR="00024BC5">
        <w:rPr>
          <w:i/>
          <w:iCs/>
        </w:rPr>
        <w:t> </w:t>
      </w:r>
      <w:r w:rsidRPr="00D66195">
        <w:rPr>
          <w:i/>
          <w:iCs/>
        </w:rPr>
        <w:t>Attorney-General</w:t>
      </w:r>
      <w:r w:rsidRPr="007B4A7C">
        <w:t xml:space="preserve"> [1987]</w:t>
      </w:r>
      <w:bookmarkEnd w:id="734"/>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5645F2" w:rsidRPr="00D66195" w14:paraId="31E0D78C" w14:textId="77777777" w:rsidTr="00CD437B">
        <w:tc>
          <w:tcPr>
            <w:tcW w:w="9016" w:type="dxa"/>
            <w:shd w:val="clear" w:color="auto" w:fill="D2DDE2" w:themeFill="accent3"/>
          </w:tcPr>
          <w:p w14:paraId="2A94D6E0" w14:textId="47722BB7" w:rsidR="005645F2" w:rsidRPr="00D66195" w:rsidRDefault="005645F2" w:rsidP="00024BC5">
            <w:pPr>
              <w:pStyle w:val="Blue-boxbullet"/>
              <w:spacing w:before="240"/>
            </w:pPr>
            <w:r w:rsidRPr="00D66195">
              <w:rPr>
                <w:b/>
                <w:bCs/>
              </w:rPr>
              <w:t>Partnership:</w:t>
            </w:r>
            <w:r w:rsidRPr="00D66195">
              <w:t xml:space="preserve"> There is a partnership between the races, and each partner has to act towards the other “with the utmost good faith which is the characteristic obligation of</w:t>
            </w:r>
            <w:r w:rsidR="00024BC5">
              <w:t> </w:t>
            </w:r>
            <w:r w:rsidRPr="00D66195">
              <w:t>partnership” (</w:t>
            </w:r>
            <w:r w:rsidRPr="00C35619">
              <w:rPr>
                <w:i/>
                <w:iCs/>
              </w:rPr>
              <w:t>New Zealand Māori Council v Attorney-General</w:t>
            </w:r>
            <w:r w:rsidRPr="00D66195">
              <w:t xml:space="preserve"> </w:t>
            </w:r>
            <w:r>
              <w:t>[</w:t>
            </w:r>
            <w:r w:rsidRPr="00D66195">
              <w:t>1987</w:t>
            </w:r>
            <w:r>
              <w:t>]</w:t>
            </w:r>
            <w:r w:rsidRPr="00D66195">
              <w:t>, at</w:t>
            </w:r>
            <w:r w:rsidR="00024BC5">
              <w:t> </w:t>
            </w:r>
            <w:r w:rsidRPr="00D66195">
              <w:t>662).</w:t>
            </w:r>
          </w:p>
          <w:p w14:paraId="2B040C98" w14:textId="3F34F8CB" w:rsidR="005645F2" w:rsidRPr="00D66195" w:rsidRDefault="005645F2" w:rsidP="00756486">
            <w:pPr>
              <w:pStyle w:val="Blue-boxbullet"/>
            </w:pPr>
            <w:r w:rsidRPr="00D66195">
              <w:rPr>
                <w:b/>
                <w:bCs/>
              </w:rPr>
              <w:t>Right to govern:</w:t>
            </w:r>
            <w:r w:rsidRPr="00D66195">
              <w:t xml:space="preserve"> The Crown has the right to govern and not be hampered by “unreasonable restrictions” (</w:t>
            </w:r>
            <w:r w:rsidRPr="00C35619">
              <w:rPr>
                <w:i/>
                <w:iCs/>
              </w:rPr>
              <w:t>New Zealand Māori Council v Attorney-General</w:t>
            </w:r>
            <w:r w:rsidRPr="00D66195">
              <w:t xml:space="preserve"> </w:t>
            </w:r>
            <w:r>
              <w:t>[</w:t>
            </w:r>
            <w:r w:rsidRPr="00D66195">
              <w:t>1987</w:t>
            </w:r>
            <w:r>
              <w:t>]</w:t>
            </w:r>
            <w:r w:rsidRPr="00D66195">
              <w:t>). Māori retain the rights to their territories and resources and</w:t>
            </w:r>
            <w:r w:rsidR="005561DE">
              <w:t>,</w:t>
            </w:r>
            <w:r w:rsidRPr="00D66195">
              <w:t xml:space="preserve"> where decisions made by the Crown affect such Māori rights, there is a duty to act in the interests of Māori. </w:t>
            </w:r>
          </w:p>
          <w:p w14:paraId="5563E60E" w14:textId="77777777" w:rsidR="005645F2" w:rsidRPr="00D66195" w:rsidRDefault="005645F2" w:rsidP="00756486">
            <w:pPr>
              <w:pStyle w:val="Blue-boxbullet"/>
            </w:pPr>
            <w:r w:rsidRPr="00D66195">
              <w:rPr>
                <w:b/>
                <w:bCs/>
              </w:rPr>
              <w:t>Development:</w:t>
            </w:r>
            <w:r w:rsidRPr="00D66195">
              <w:t xml:space="preserve"> The Treaty must be regarded as a living instrument, capable of adapting to changing circumstances, including the ability to develop and modify traditional practices.</w:t>
            </w:r>
          </w:p>
          <w:p w14:paraId="747D81D2" w14:textId="3ED2D83B" w:rsidR="005645F2" w:rsidRPr="00D66195" w:rsidRDefault="005645F2" w:rsidP="00756486">
            <w:pPr>
              <w:pStyle w:val="Blue-boxbullet"/>
            </w:pPr>
            <w:r w:rsidRPr="00D66195">
              <w:rPr>
                <w:b/>
                <w:bCs/>
              </w:rPr>
              <w:t>Redress:</w:t>
            </w:r>
            <w:r w:rsidRPr="00D66195">
              <w:t xml:space="preserve"> When the Crown has breached the principles of the Treaty</w:t>
            </w:r>
            <w:r w:rsidR="005561DE">
              <w:t>,</w:t>
            </w:r>
            <w:r w:rsidRPr="00D66195">
              <w:t xml:space="preserve"> it has a duty to set matters right and restore the integrity and mana of the status of Māori.</w:t>
            </w:r>
          </w:p>
          <w:p w14:paraId="0DEA5439" w14:textId="77777777" w:rsidR="005645F2" w:rsidRPr="00D66195" w:rsidRDefault="005645F2" w:rsidP="00756486">
            <w:pPr>
              <w:pStyle w:val="Blue-boxbullet"/>
            </w:pPr>
            <w:r w:rsidRPr="00D66195">
              <w:rPr>
                <w:b/>
                <w:bCs/>
              </w:rPr>
              <w:t>Reciprocity:</w:t>
            </w:r>
            <w:r w:rsidRPr="00D66195">
              <w:t xml:space="preserve"> The benefit of governing the territory does not exist without the permission of Māori, therefore the Crown should respect the interests that Māori have in that territory. Acknowledging such interests could require widespread and genuine consultation with Māori. </w:t>
            </w:r>
          </w:p>
          <w:p w14:paraId="71ADB6CA" w14:textId="77777777" w:rsidR="005645F2" w:rsidRPr="00D66195" w:rsidRDefault="005645F2" w:rsidP="00756486">
            <w:pPr>
              <w:pStyle w:val="Blue-boxbullet"/>
            </w:pPr>
            <w:r w:rsidRPr="00D66195">
              <w:rPr>
                <w:b/>
                <w:bCs/>
              </w:rPr>
              <w:t>Active protection:</w:t>
            </w:r>
            <w:r w:rsidRPr="00D66195">
              <w:t xml:space="preserve"> The Crown is obliged to take positive steps to protect Māori interests such as Māori lands, estates, forests, fisheries and other taonga. </w:t>
            </w:r>
          </w:p>
          <w:p w14:paraId="304A6A68" w14:textId="77777777" w:rsidR="005645F2" w:rsidRPr="00D66195" w:rsidRDefault="005645F2" w:rsidP="00024BC5">
            <w:pPr>
              <w:pStyle w:val="Blue-boxbullet"/>
              <w:spacing w:after="240"/>
            </w:pPr>
            <w:r w:rsidRPr="00D66195">
              <w:rPr>
                <w:b/>
                <w:bCs/>
              </w:rPr>
              <w:t>Good faith:</w:t>
            </w:r>
            <w:r w:rsidRPr="00D66195">
              <w:t xml:space="preserve"> Parties are expected to act in good faith at all stages of the Treaty process. A key sign of good faith as well as partnership is meaningful consultation: The Crown should not make decisions without the input of tangata whenua.</w:t>
            </w:r>
          </w:p>
        </w:tc>
      </w:tr>
    </w:tbl>
    <w:p w14:paraId="19B9DF71" w14:textId="4AE92C2C" w:rsidR="005645F2" w:rsidRPr="00D66195" w:rsidRDefault="005645F2" w:rsidP="00B476DD">
      <w:pPr>
        <w:pStyle w:val="BodyText"/>
        <w:keepLines/>
        <w:spacing w:before="240" w:after="100"/>
      </w:pPr>
      <w:r w:rsidRPr="00D66195">
        <w:rPr>
          <w:shd w:val="clear" w:color="auto" w:fill="FFFFFF"/>
        </w:rPr>
        <w:t>Principles established by the Treaty have given rise to varying levels of expectation and debate about the implications of the Treaty in contemporary society (Durie, 1994). These expectations include</w:t>
      </w:r>
      <w:r w:rsidR="00F7319D">
        <w:rPr>
          <w:shd w:val="clear" w:color="auto" w:fill="FFFFFF"/>
        </w:rPr>
        <w:t xml:space="preserve"> that the Crown will</w:t>
      </w:r>
      <w:r w:rsidRPr="00D66195">
        <w:rPr>
          <w:shd w:val="clear" w:color="auto" w:fill="FFFFFF"/>
        </w:rPr>
        <w:t xml:space="preserve"> mitigat</w:t>
      </w:r>
      <w:r w:rsidR="00F7319D">
        <w:rPr>
          <w:shd w:val="clear" w:color="auto" w:fill="FFFFFF"/>
        </w:rPr>
        <w:t>e</w:t>
      </w:r>
      <w:r w:rsidRPr="00D66195">
        <w:rPr>
          <w:shd w:val="clear" w:color="auto" w:fill="FFFFFF"/>
        </w:rPr>
        <w:t xml:space="preserve"> greenhouse gas emissions and reduc</w:t>
      </w:r>
      <w:r w:rsidR="00F7319D">
        <w:rPr>
          <w:shd w:val="clear" w:color="auto" w:fill="FFFFFF"/>
        </w:rPr>
        <w:t>e</w:t>
      </w:r>
      <w:r w:rsidRPr="00D66195">
        <w:rPr>
          <w:shd w:val="clear" w:color="auto" w:fill="FFFFFF"/>
        </w:rPr>
        <w:t xml:space="preserve"> harm through adaptation</w:t>
      </w:r>
      <w:r w:rsidRPr="00D66195">
        <w:t xml:space="preserve">, </w:t>
      </w:r>
      <w:r w:rsidR="00F7319D" w:rsidRPr="00D66195">
        <w:t>a</w:t>
      </w:r>
      <w:r w:rsidR="00F7319D">
        <w:t>s</w:t>
      </w:r>
      <w:r w:rsidR="00F7319D" w:rsidRPr="00D66195">
        <w:t xml:space="preserve"> </w:t>
      </w:r>
      <w:r w:rsidRPr="00D66195">
        <w:t>well as consult</w:t>
      </w:r>
      <w:r w:rsidR="00F7319D">
        <w:t xml:space="preserve"> with</w:t>
      </w:r>
      <w:r w:rsidRPr="00D66195">
        <w:t xml:space="preserve"> </w:t>
      </w:r>
      <w:r w:rsidRPr="00D66195">
        <w:rPr>
          <w:rFonts w:asciiTheme="minorHAnsi" w:hAnsiTheme="minorHAnsi" w:cstheme="minorHAnsi"/>
          <w:shd w:val="clear" w:color="auto" w:fill="FFFFFF"/>
        </w:rPr>
        <w:t>Māori</w:t>
      </w:r>
      <w:r w:rsidRPr="00D66195">
        <w:t xml:space="preserve"> on climate risk and action.</w:t>
      </w:r>
      <w:r>
        <w:t xml:space="preserve"> </w:t>
      </w:r>
    </w:p>
    <w:p w14:paraId="0ABDB3C4" w14:textId="0F7F5AC4" w:rsidR="005645F2" w:rsidRPr="00D66195" w:rsidRDefault="005645F2" w:rsidP="00B476DD">
      <w:pPr>
        <w:pStyle w:val="BodyText"/>
        <w:spacing w:before="100" w:after="100"/>
      </w:pPr>
      <w:r w:rsidRPr="00D66195">
        <w:lastRenderedPageBreak/>
        <w:t>It has been recogni</w:t>
      </w:r>
      <w:r>
        <w:t>s</w:t>
      </w:r>
      <w:r w:rsidRPr="00D66195">
        <w:t xml:space="preserve">ed that the principle of active protection under the Treaty obliges the Government to participate fully in the international effort to combat climate change (Packman et al, 2001). Claims with the Waitangi Tribunal, summarised in </w:t>
      </w:r>
      <w:r>
        <w:rPr>
          <w:color w:val="222222"/>
          <w:shd w:val="clear" w:color="auto" w:fill="FFFFFF"/>
        </w:rPr>
        <w:t>b</w:t>
      </w:r>
      <w:r w:rsidRPr="00D66195">
        <w:rPr>
          <w:color w:val="222222"/>
          <w:shd w:val="clear" w:color="auto" w:fill="FFFFFF"/>
        </w:rPr>
        <w:t>ox 1</w:t>
      </w:r>
      <w:r w:rsidR="009D77C6">
        <w:rPr>
          <w:color w:val="222222"/>
          <w:shd w:val="clear" w:color="auto" w:fill="FFFFFF"/>
        </w:rPr>
        <w:t>1</w:t>
      </w:r>
      <w:r w:rsidRPr="00D66195">
        <w:rPr>
          <w:color w:val="222222"/>
          <w:shd w:val="clear" w:color="auto" w:fill="FFFFFF"/>
        </w:rPr>
        <w:t>,</w:t>
      </w:r>
      <w:r w:rsidRPr="00D66195">
        <w:t xml:space="preserve"> show how the principle of active protection is being used to pressure the Government to increase efforts to reduce greenhouse gas emissions. </w:t>
      </w:r>
    </w:p>
    <w:p w14:paraId="2AA62525" w14:textId="50AAA50B" w:rsidR="005645F2" w:rsidRPr="00D66195" w:rsidRDefault="005645F2" w:rsidP="005645F2">
      <w:pPr>
        <w:pStyle w:val="Boxheadings"/>
      </w:pPr>
      <w:bookmarkStart w:id="735" w:name="_Ref35990400"/>
      <w:bookmarkStart w:id="736" w:name="_Toc45391996"/>
      <w:r w:rsidRPr="00D66195">
        <w:t xml:space="preserve">Box </w:t>
      </w:r>
      <w:bookmarkEnd w:id="735"/>
      <w:r w:rsidR="009D77C6">
        <w:t>11</w:t>
      </w:r>
      <w:r w:rsidR="00024BC5">
        <w:rPr>
          <w:noProof/>
        </w:rPr>
        <w:t>:</w:t>
      </w:r>
      <w:r w:rsidRPr="00D66195">
        <w:tab/>
        <w:t>Claims with the Waitangi Tribunal (Iorns, 2019)</w:t>
      </w:r>
      <w:bookmarkEnd w:id="736"/>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5645F2" w:rsidRPr="00D66195" w14:paraId="59B5C1DE" w14:textId="77777777" w:rsidTr="00CD437B">
        <w:tc>
          <w:tcPr>
            <w:tcW w:w="9016" w:type="dxa"/>
            <w:shd w:val="clear" w:color="auto" w:fill="D2DDE2" w:themeFill="accent3"/>
          </w:tcPr>
          <w:p w14:paraId="42EBC619" w14:textId="77777777" w:rsidR="005645F2" w:rsidRPr="00D66195" w:rsidRDefault="005645F2" w:rsidP="00024BC5">
            <w:pPr>
              <w:pStyle w:val="Blueboxheading"/>
            </w:pPr>
            <w:r w:rsidRPr="00D66195">
              <w:t>Wai 898</w:t>
            </w:r>
          </w:p>
          <w:p w14:paraId="6A1B75C3" w14:textId="13FA77D8" w:rsidR="005645F2" w:rsidRPr="00D66195" w:rsidRDefault="005645F2" w:rsidP="00B476DD">
            <w:pPr>
              <w:pStyle w:val="Blueboxtext"/>
              <w:spacing w:before="80"/>
            </w:pPr>
            <w:r w:rsidRPr="00D66195">
              <w:t>In 2012 the Te Roopu Huringa Aahurarangi heard that the Crown must reduce greenhouse gas</w:t>
            </w:r>
            <w:r w:rsidR="00024BC5">
              <w:t> </w:t>
            </w:r>
            <w:r w:rsidRPr="00D66195">
              <w:t>emissions to reduce the threat of climate change to Māori. The case, focused on 2030 emissions reduction targets, relates to taking all reasonable steps to reduce the threat</w:t>
            </w:r>
            <w:r w:rsidR="004514DD">
              <w:t>. It</w:t>
            </w:r>
            <w:r w:rsidRPr="00D66195">
              <w:t xml:space="preserve"> invokes</w:t>
            </w:r>
            <w:r w:rsidR="00024BC5">
              <w:t> </w:t>
            </w:r>
            <w:r w:rsidRPr="00D66195">
              <w:t>Māori children and youth today</w:t>
            </w:r>
            <w:r>
              <w:t>,</w:t>
            </w:r>
            <w:r w:rsidRPr="00D66195">
              <w:t xml:space="preserve"> and the immediate next generations who will be most</w:t>
            </w:r>
            <w:r w:rsidR="00F36481">
              <w:t> </w:t>
            </w:r>
            <w:r w:rsidRPr="00D66195">
              <w:t>adversely impacted by inaction in the present.</w:t>
            </w:r>
          </w:p>
          <w:p w14:paraId="3A819B06" w14:textId="77777777" w:rsidR="005645F2" w:rsidRPr="00D66195" w:rsidRDefault="005645F2" w:rsidP="00024BC5">
            <w:pPr>
              <w:pStyle w:val="Blueboxheading"/>
              <w:spacing w:before="120"/>
            </w:pPr>
            <w:r w:rsidRPr="00D66195">
              <w:t>Wai 2607</w:t>
            </w:r>
          </w:p>
          <w:p w14:paraId="1924FF36" w14:textId="5D9F82BA" w:rsidR="005645F2" w:rsidRPr="00D66195" w:rsidRDefault="005645F2" w:rsidP="00B476DD">
            <w:pPr>
              <w:pStyle w:val="Blueboxtext"/>
              <w:spacing w:before="80"/>
            </w:pPr>
            <w:r w:rsidRPr="00D66195">
              <w:t>The Mataatua District Māori Council lodged a claim in 2017 aiming to compel the Government to create more ambitious climate change policies. The claimants argue</w:t>
            </w:r>
            <w:r w:rsidR="004514DD">
              <w:t>d</w:t>
            </w:r>
            <w:r w:rsidRPr="00D66195">
              <w:t xml:space="preserve"> that the Crown was breaching its obligations to Māori by failing to implement adequate policies to address future threats associated with climate change. This claim was settled. </w:t>
            </w:r>
          </w:p>
          <w:p w14:paraId="3B5F7FC7" w14:textId="5CF3E0F8" w:rsidR="005645F2" w:rsidRPr="00D66195" w:rsidRDefault="005645F2" w:rsidP="004514DD">
            <w:pPr>
              <w:pStyle w:val="Blueboxtext"/>
              <w:spacing w:before="80" w:after="240"/>
            </w:pPr>
            <w:r w:rsidRPr="00D66195">
              <w:t xml:space="preserve">Both of these claims were considered </w:t>
            </w:r>
            <w:r w:rsidRPr="00024BC5">
              <w:t>to deal with nationally significant issues affecting Māori</w:t>
            </w:r>
            <w:r w:rsidR="00024BC5">
              <w:t> </w:t>
            </w:r>
            <w:r w:rsidRPr="00024BC5">
              <w:t>as a whole and</w:t>
            </w:r>
            <w:r w:rsidR="004514DD">
              <w:t>, for this reason,</w:t>
            </w:r>
            <w:r w:rsidRPr="00024BC5">
              <w:t xml:space="preserve"> would be better addressed in a kaupapa claim, which will be heard</w:t>
            </w:r>
            <w:r w:rsidR="00CD437B">
              <w:t> </w:t>
            </w:r>
            <w:r w:rsidRPr="00024BC5">
              <w:t>in the future.</w:t>
            </w:r>
          </w:p>
        </w:tc>
      </w:tr>
    </w:tbl>
    <w:p w14:paraId="2CDB53EA" w14:textId="07A3A443" w:rsidR="005645F2" w:rsidRPr="00D66195" w:rsidRDefault="005645F2" w:rsidP="00024BC5">
      <w:pPr>
        <w:pStyle w:val="BodyText"/>
        <w:spacing w:before="240"/>
      </w:pPr>
      <w:r w:rsidRPr="00D66195">
        <w:t xml:space="preserve">Taking mitigation or adaptation action without meaningful consultation </w:t>
      </w:r>
      <w:r>
        <w:t>could</w:t>
      </w:r>
      <w:r w:rsidRPr="00D66195">
        <w:t xml:space="preserve"> also give rise to a breach of Treaty obligations. For example, many Māori noted the insufficient consideration of tangata whenua issues when the Government of New Zealand ratified the Kyoto protocol</w:t>
      </w:r>
      <w:r>
        <w:t xml:space="preserve"> (Ministry for the Environment, 2007)</w:t>
      </w:r>
      <w:r w:rsidRPr="00D66195">
        <w:t xml:space="preserve">. Some Māori also express concern about the </w:t>
      </w:r>
      <w:r>
        <w:t xml:space="preserve">many years of </w:t>
      </w:r>
      <w:r w:rsidRPr="00D66195">
        <w:t xml:space="preserve">delay </w:t>
      </w:r>
      <w:r w:rsidR="00AF6251" w:rsidRPr="00D66195">
        <w:t>following ratification of the protocol in 1997</w:t>
      </w:r>
      <w:r w:rsidR="00AF6251">
        <w:t xml:space="preserve"> before the Crown</w:t>
      </w:r>
      <w:r w:rsidR="00AF6251" w:rsidRPr="00D66195">
        <w:t xml:space="preserve"> </w:t>
      </w:r>
      <w:r w:rsidRPr="00D66195">
        <w:t>inform</w:t>
      </w:r>
      <w:r w:rsidR="00AF6251">
        <w:t>ed</w:t>
      </w:r>
      <w:r w:rsidRPr="00D66195">
        <w:t xml:space="preserve"> and engag</w:t>
      </w:r>
      <w:r w:rsidR="00AF6251">
        <w:t>ed</w:t>
      </w:r>
      <w:r w:rsidRPr="00D66195">
        <w:t xml:space="preserve"> with Māori </w:t>
      </w:r>
      <w:r w:rsidRPr="00D66195">
        <w:fldChar w:fldCharType="begin" w:fldLock="1"/>
      </w:r>
      <w:r w:rsidRPr="00D66195">
        <w:instrText>ADDIN CSL_CITATION {"citationItems":[{"id":"ITEM-1","itemData":{"author":[{"dropping-particle":"","family":"Hodgson","given":"Hon. P","non-dropping-particle":"","parse-names":false,"suffix":""}],"id":"ITEM-1","issued":{"date-parts":[["0"]]},"page":"7","publisher":"Office of the Convenor, Ministerial Group on Climate Change","title":"Climate Change – Dialoge with Maori: Report Back on Issues Arising from the Iniatial Dialogue Phase","type":"article"},"uris":["http://www.mendeley.com/documents/?uuid=dcdacde1-0b4b-439a-821a-5490f66a0ad2"]}],"mendeley":{"formattedCitation":"(Hodgson, n.d.)","plainTextFormattedCitation":"(Hodgson, n.d.)","previouslyFormattedCitation":"(Hodgson, n.d.)"},"properties":{"noteIndex":0},"schema":"https://github.com/citation-style-language/schema/raw/master/csl-citation.json"}</w:instrText>
      </w:r>
      <w:r w:rsidRPr="00D66195">
        <w:fldChar w:fldCharType="separate"/>
      </w:r>
      <w:r w:rsidRPr="00D66195">
        <w:t>(Hodgson, nd)</w:t>
      </w:r>
      <w:r w:rsidRPr="00D66195">
        <w:fldChar w:fldCharType="end"/>
      </w:r>
      <w:r w:rsidRPr="00D66195">
        <w:t>.</w:t>
      </w:r>
      <w:r w:rsidRPr="00D66195">
        <w:rPr>
          <w:rStyle w:val="FootnoteReference"/>
          <w:rFonts w:asciiTheme="minorHAnsi" w:hAnsiTheme="minorHAnsi" w:cstheme="minorHAnsi"/>
        </w:rPr>
        <w:t xml:space="preserve"> </w:t>
      </w:r>
    </w:p>
    <w:p w14:paraId="752F11EB" w14:textId="3C4458E7" w:rsidR="005645F2" w:rsidRDefault="005645F2" w:rsidP="006A1A2A">
      <w:pPr>
        <w:pStyle w:val="BodyText"/>
      </w:pPr>
      <w:r w:rsidRPr="00D66195">
        <w:t>To date</w:t>
      </w:r>
      <w:r w:rsidR="00566C0C">
        <w:t>, no</w:t>
      </w:r>
      <w:r w:rsidRPr="00D66195">
        <w:t xml:space="preserve"> Treaty claims </w:t>
      </w:r>
      <w:r w:rsidR="00566C0C">
        <w:t xml:space="preserve">have </w:t>
      </w:r>
      <w:r w:rsidRPr="00D66195">
        <w:t>relat</w:t>
      </w:r>
      <w:r w:rsidR="00566C0C">
        <w:t>ed</w:t>
      </w:r>
      <w:r w:rsidRPr="00D66195">
        <w:t xml:space="preserve"> to climate </w:t>
      </w:r>
      <w:r w:rsidR="00566C0C">
        <w:t xml:space="preserve">change </w:t>
      </w:r>
      <w:r w:rsidRPr="00D66195">
        <w:t>adaptation. Based on previous determinations of Treaty principle requirements, Iorns (2019) suggests that a range of measure</w:t>
      </w:r>
      <w:r>
        <w:t>s</w:t>
      </w:r>
      <w:r w:rsidRPr="00D66195">
        <w:t xml:space="preserve"> </w:t>
      </w:r>
      <w:r w:rsidR="00566C0C">
        <w:t>is</w:t>
      </w:r>
      <w:r w:rsidR="00566C0C" w:rsidRPr="00D66195">
        <w:t xml:space="preserve"> </w:t>
      </w:r>
      <w:r w:rsidRPr="00D66195">
        <w:t>likely to be required</w:t>
      </w:r>
      <w:r>
        <w:t>,</w:t>
      </w:r>
      <w:r w:rsidRPr="00D66195">
        <w:t xml:space="preserve"> including: </w:t>
      </w:r>
    </w:p>
    <w:p w14:paraId="29CF6360" w14:textId="77777777" w:rsidR="005645F2" w:rsidRPr="00DF0A1A" w:rsidRDefault="005645F2" w:rsidP="00024BC5">
      <w:pPr>
        <w:pStyle w:val="Bullet"/>
        <w:rPr>
          <w:spacing w:val="-2"/>
        </w:rPr>
      </w:pPr>
      <w:r w:rsidRPr="00DF0A1A">
        <w:rPr>
          <w:spacing w:val="-2"/>
        </w:rPr>
        <w:t>engaging and consulting about adaptation measures as part of the decision-making process</w:t>
      </w:r>
    </w:p>
    <w:p w14:paraId="14242F39" w14:textId="77777777" w:rsidR="005645F2" w:rsidRDefault="005645F2" w:rsidP="00024BC5">
      <w:pPr>
        <w:pStyle w:val="Bullet"/>
      </w:pPr>
      <w:r w:rsidRPr="00D66195">
        <w:t>directing central government funding to enable maintenance of Māori relationships with the coast</w:t>
      </w:r>
    </w:p>
    <w:p w14:paraId="4B344CE9" w14:textId="4D37EFB5" w:rsidR="005645F2" w:rsidRPr="00D66195" w:rsidRDefault="005645F2" w:rsidP="00024BC5">
      <w:pPr>
        <w:pStyle w:val="Bullet"/>
      </w:pPr>
      <w:r w:rsidRPr="00D66195">
        <w:t xml:space="preserve">using, rather than only considering, mātauranga Māori to assist climate </w:t>
      </w:r>
      <w:r w:rsidR="00DF0A1A">
        <w:t xml:space="preserve">change </w:t>
      </w:r>
      <w:r w:rsidRPr="00D66195">
        <w:t xml:space="preserve">adaptation. </w:t>
      </w:r>
    </w:p>
    <w:p w14:paraId="3077711E" w14:textId="463F32D0" w:rsidR="005645F2" w:rsidRPr="00D66195" w:rsidRDefault="005645F2" w:rsidP="00024BC5">
      <w:pPr>
        <w:pStyle w:val="BodyText"/>
      </w:pPr>
      <w:r w:rsidRPr="00D66195">
        <w:t xml:space="preserve">Climate change adaptation is likely to be undertaken at the local government level through application of the </w:t>
      </w:r>
      <w:r w:rsidRPr="00AA209F">
        <w:t>RMA</w:t>
      </w:r>
      <w:r w:rsidRPr="00D66195">
        <w:t xml:space="preserve">. However, some of the procedures and standards in the </w:t>
      </w:r>
      <w:r w:rsidRPr="00AA209F">
        <w:t>RMA</w:t>
      </w:r>
      <w:r w:rsidRPr="00D66195">
        <w:t xml:space="preserve"> have already been held to be in breach of the Treaty. Under current law, even if actions of local government breach the Treaty guarantees, claims will be made against the Crown and </w:t>
      </w:r>
      <w:r w:rsidR="00DF0A1A">
        <w:t>so</w:t>
      </w:r>
      <w:r w:rsidR="00DF0A1A" w:rsidRPr="00D66195">
        <w:t xml:space="preserve"> </w:t>
      </w:r>
      <w:r w:rsidRPr="00D66195">
        <w:t>will</w:t>
      </w:r>
      <w:r w:rsidR="00B476DD">
        <w:t> </w:t>
      </w:r>
      <w:r w:rsidRPr="00D66195">
        <w:t>be defended by central government (Iorns, 2019).</w:t>
      </w:r>
    </w:p>
    <w:p w14:paraId="713B6A01" w14:textId="29F2D1D6" w:rsidR="005645F2" w:rsidRPr="00D66195" w:rsidRDefault="005645F2" w:rsidP="00024BC5">
      <w:pPr>
        <w:pStyle w:val="BodyText"/>
      </w:pPr>
      <w:r w:rsidRPr="00D66195">
        <w:t xml:space="preserve">The Treaty can only be enforced through law when a statute explicitly refers to the Treaty (Office of Treaty Settlements, 2018). The Treaty can also be enforced through the courts </w:t>
      </w:r>
      <w:r>
        <w:t>through</w:t>
      </w:r>
      <w:r w:rsidRPr="00D66195">
        <w:t xml:space="preserve"> </w:t>
      </w:r>
      <w:r>
        <w:t>T</w:t>
      </w:r>
      <w:r w:rsidRPr="00D66195">
        <w:t>reaty principles</w:t>
      </w:r>
      <w:r>
        <w:t>,</w:t>
      </w:r>
      <w:r w:rsidRPr="00D66195">
        <w:t xml:space="preserve"> as </w:t>
      </w:r>
      <w:r>
        <w:t>for</w:t>
      </w:r>
      <w:r w:rsidRPr="00D66195">
        <w:t xml:space="preserve"> </w:t>
      </w:r>
      <w:r w:rsidRPr="00D66195">
        <w:rPr>
          <w:i/>
        </w:rPr>
        <w:t xml:space="preserve">New Zealand Māori Council v Attorney General </w:t>
      </w:r>
      <w:r>
        <w:rPr>
          <w:iCs/>
        </w:rPr>
        <w:t>[</w:t>
      </w:r>
      <w:r w:rsidRPr="000218ED">
        <w:rPr>
          <w:iCs/>
        </w:rPr>
        <w:t>1987</w:t>
      </w:r>
      <w:r>
        <w:rPr>
          <w:iCs/>
        </w:rPr>
        <w:t>]</w:t>
      </w:r>
      <w:r w:rsidRPr="00D66195">
        <w:rPr>
          <w:i/>
        </w:rPr>
        <w:t xml:space="preserve"> </w:t>
      </w:r>
      <w:r w:rsidRPr="00D66195">
        <w:t>(Ruru</w:t>
      </w:r>
      <w:r>
        <w:t>,</w:t>
      </w:r>
      <w:r w:rsidR="00B476DD">
        <w:t> </w:t>
      </w:r>
      <w:r w:rsidRPr="00D66195">
        <w:t>2008)</w:t>
      </w:r>
      <w:r w:rsidRPr="00D66195">
        <w:rPr>
          <w:i/>
        </w:rPr>
        <w:t>.</w:t>
      </w:r>
      <w:r w:rsidR="00CF1018">
        <w:t>Another way of exploring</w:t>
      </w:r>
      <w:r w:rsidR="00294BD2">
        <w:t xml:space="preserve"> </w:t>
      </w:r>
      <w:r w:rsidRPr="00D66195">
        <w:t xml:space="preserve">Treaty breaches </w:t>
      </w:r>
      <w:r w:rsidR="00CF1018">
        <w:t xml:space="preserve">is </w:t>
      </w:r>
      <w:r>
        <w:t>through</w:t>
      </w:r>
      <w:r w:rsidRPr="00D66195">
        <w:t xml:space="preserve"> the Waitangi Tribunal. The </w:t>
      </w:r>
      <w:r w:rsidRPr="00D66195">
        <w:lastRenderedPageBreak/>
        <w:t xml:space="preserve">Tribunal is a commission of inquiry, created by the </w:t>
      </w:r>
      <w:r w:rsidRPr="000218ED">
        <w:rPr>
          <w:iCs/>
        </w:rPr>
        <w:t>Treaty of Waitangi Act 1975</w:t>
      </w:r>
      <w:r w:rsidRPr="00D66195">
        <w:t xml:space="preserve"> (Office of Treaty Settlements, 2018). Its role is to investigate breaches of the Treaty that relate directly to legislative breaches, </w:t>
      </w:r>
      <w:r>
        <w:t>as well as</w:t>
      </w:r>
      <w:r w:rsidRPr="00D66195">
        <w:t xml:space="preserve"> Crown policies and Crown acts or omissions. However, in</w:t>
      </w:r>
      <w:r w:rsidR="00B476DD">
        <w:t> </w:t>
      </w:r>
      <w:r w:rsidRPr="00D66195">
        <w:t>contrast to judicial decisions, the Tribunal’s recommendations are not binding and are merely recommendations.</w:t>
      </w:r>
    </w:p>
    <w:p w14:paraId="0F5EADF7" w14:textId="77777777" w:rsidR="005645F2" w:rsidRPr="00024BC5" w:rsidRDefault="005645F2" w:rsidP="00024BC5">
      <w:pPr>
        <w:pStyle w:val="Heading4"/>
      </w:pPr>
      <w:r w:rsidRPr="00D66195">
        <w:t>Consequence</w:t>
      </w:r>
    </w:p>
    <w:p w14:paraId="3E448B1D" w14:textId="51A2EB22" w:rsidR="005645F2" w:rsidRPr="00D66195" w:rsidRDefault="005645F2" w:rsidP="00024BC5">
      <w:pPr>
        <w:pStyle w:val="BodyText"/>
      </w:pPr>
      <w:r w:rsidRPr="00D66195">
        <w:t xml:space="preserve">Breaches of the Treaty of Waitangi may </w:t>
      </w:r>
      <w:r w:rsidR="00CF1018">
        <w:t>have</w:t>
      </w:r>
      <w:r w:rsidRPr="00D66195">
        <w:t xml:space="preserve"> adverse impacts </w:t>
      </w:r>
      <w:r w:rsidR="00CF1018">
        <w:t>on</w:t>
      </w:r>
      <w:r w:rsidRPr="00D66195">
        <w:t xml:space="preserve"> </w:t>
      </w:r>
      <w:r w:rsidRPr="00D66195">
        <w:rPr>
          <w:rFonts w:cs="Arial"/>
        </w:rPr>
        <w:t>Māori economic and spiritual wellbeing</w:t>
      </w:r>
      <w:r>
        <w:rPr>
          <w:rFonts w:cs="Arial"/>
        </w:rPr>
        <w:t>,</w:t>
      </w:r>
      <w:r w:rsidR="00CF1018">
        <w:rPr>
          <w:rFonts w:cs="Arial"/>
        </w:rPr>
        <w:t xml:space="preserve"> resulting</w:t>
      </w:r>
      <w:r w:rsidRPr="00D66195">
        <w:rPr>
          <w:rFonts w:cs="Arial"/>
        </w:rPr>
        <w:t xml:space="preserve"> from failure to adequately protect Māori assets and sites of cultural significance</w:t>
      </w:r>
      <w:r>
        <w:rPr>
          <w:rFonts w:cs="Arial"/>
        </w:rPr>
        <w:t>.</w:t>
      </w:r>
      <w:r w:rsidRPr="00D66195">
        <w:rPr>
          <w:rFonts w:cs="Arial"/>
        </w:rPr>
        <w:t xml:space="preserve"> </w:t>
      </w:r>
      <w:r w:rsidRPr="00D66195">
        <w:t xml:space="preserve">Breach of </w:t>
      </w:r>
      <w:r>
        <w:t>T</w:t>
      </w:r>
      <w:r w:rsidRPr="00D66195">
        <w:t>reaty obligations is likely to hamper efforts to adapt to loss of land (H5), species and ecosystems (H6), and cultural heritage (H8), and will increase the risks of litigation (G3).</w:t>
      </w:r>
    </w:p>
    <w:p w14:paraId="66999BB8" w14:textId="77777777" w:rsidR="005645F2" w:rsidRPr="00D66195" w:rsidRDefault="005645F2" w:rsidP="005645F2">
      <w:pPr>
        <w:pStyle w:val="Heading4"/>
        <w:rPr>
          <w:rFonts w:eastAsia="Arial Unicode MS"/>
        </w:rPr>
      </w:pPr>
      <w:r w:rsidRPr="00D66195">
        <w:rPr>
          <w:rFonts w:eastAsia="Arial Unicode MS"/>
        </w:rPr>
        <w:t>Confidence: High agreement, medium evidence</w:t>
      </w:r>
    </w:p>
    <w:p w14:paraId="2DF7C6EC" w14:textId="4EEE12BF" w:rsidR="005645F2" w:rsidRPr="00D66195" w:rsidRDefault="005645F2" w:rsidP="00024BC5">
      <w:pPr>
        <w:pStyle w:val="BodyText"/>
        <w:rPr>
          <w:rFonts w:eastAsia="Arial Unicode MS"/>
        </w:rPr>
      </w:pPr>
      <w:r w:rsidRPr="00D66195">
        <w:rPr>
          <w:rFonts w:eastAsia="Arial Unicode MS"/>
        </w:rPr>
        <w:t xml:space="preserve">There is </w:t>
      </w:r>
      <w:r w:rsidR="00CF1018">
        <w:rPr>
          <w:rFonts w:eastAsia="Arial Unicode MS"/>
        </w:rPr>
        <w:t xml:space="preserve">a </w:t>
      </w:r>
      <w:r w:rsidRPr="00D66195">
        <w:rPr>
          <w:rFonts w:eastAsia="Arial Unicode MS"/>
        </w:rPr>
        <w:t xml:space="preserve">high </w:t>
      </w:r>
      <w:r w:rsidR="00CF1018">
        <w:rPr>
          <w:rFonts w:eastAsia="Arial Unicode MS"/>
        </w:rPr>
        <w:t xml:space="preserve">level of </w:t>
      </w:r>
      <w:r w:rsidRPr="00D66195">
        <w:rPr>
          <w:rFonts w:eastAsia="Arial Unicode MS"/>
        </w:rPr>
        <w:t xml:space="preserve">agreement that climate change and the response to climate change may result in breaches of Treaty of Waitangi obligations. </w:t>
      </w:r>
    </w:p>
    <w:p w14:paraId="159726DA" w14:textId="77777777" w:rsidR="005645F2" w:rsidRPr="00D66195" w:rsidRDefault="005645F2" w:rsidP="005645F2">
      <w:pPr>
        <w:pStyle w:val="Heading4"/>
        <w:rPr>
          <w:rFonts w:eastAsia="Arial Unicode MS"/>
        </w:rPr>
      </w:pPr>
      <w:r w:rsidRPr="00D66195">
        <w:rPr>
          <w:rFonts w:eastAsia="Arial Unicode MS"/>
        </w:rPr>
        <w:t xml:space="preserve">Adaptation </w:t>
      </w:r>
    </w:p>
    <w:p w14:paraId="62BA27E0" w14:textId="399AA74C" w:rsidR="005645F2" w:rsidRDefault="005645F2" w:rsidP="00024BC5">
      <w:pPr>
        <w:pStyle w:val="BodyText"/>
      </w:pPr>
      <w:r w:rsidRPr="00D66195">
        <w:t>Efforts to minimise the risk of potential breaches of Treaty obligations are under</w:t>
      </w:r>
      <w:r w:rsidR="00CF1018">
        <w:t xml:space="preserve"> </w:t>
      </w:r>
      <w:r w:rsidRPr="00D66195">
        <w:t>way</w:t>
      </w:r>
      <w:r w:rsidR="00CF1018">
        <w:t>.</w:t>
      </w:r>
      <w:r w:rsidRPr="00D66195">
        <w:t xml:space="preserve"> </w:t>
      </w:r>
      <w:r>
        <w:t>G</w:t>
      </w:r>
      <w:r w:rsidRPr="00D66195">
        <w:t xml:space="preserve">overnment departments are launching new consultative processes and strengthening those already in place. The newly established Climate Change Commission is required to engage with Māori/iwi under the </w:t>
      </w:r>
      <w:r w:rsidRPr="000218ED">
        <w:t>Climate Change Response Act</w:t>
      </w:r>
      <w:r>
        <w:t xml:space="preserve"> 2002</w:t>
      </w:r>
      <w:r w:rsidRPr="00D66195">
        <w:t>.</w:t>
      </w:r>
    </w:p>
    <w:p w14:paraId="1A989C70" w14:textId="2E566C83" w:rsidR="00F51844" w:rsidRPr="00D66195" w:rsidRDefault="00B476DD" w:rsidP="006A1A2A">
      <w:pPr>
        <w:pStyle w:val="Tableheading2"/>
      </w:pPr>
      <w:bookmarkStart w:id="737" w:name="_Toc45391944"/>
      <w:r w:rsidRPr="00B476DD">
        <w:rPr>
          <w:lang w:eastAsia="en-AU"/>
        </w:rPr>
        <w:t>G4 Risk of a breach of Treaty obligations from a failure to engage adequately with and protect current and future generations of Māori from the impacts of climate change</w:t>
      </w:r>
      <w:r w:rsidR="00F51844" w:rsidRPr="00D52C19">
        <w:rPr>
          <w:lang w:eastAsia="en-AU"/>
        </w:rPr>
        <w:t xml:space="preserve">: </w:t>
      </w:r>
      <w:r w:rsidR="00840CE2">
        <w:rPr>
          <w:lang w:eastAsia="en-AU"/>
        </w:rPr>
        <w:t>U</w:t>
      </w:r>
      <w:r w:rsidR="00F51844" w:rsidRPr="00D52C19">
        <w:rPr>
          <w:lang w:eastAsia="en-AU"/>
        </w:rPr>
        <w:t>rgency profile</w:t>
      </w:r>
      <w:bookmarkEnd w:id="737"/>
    </w:p>
    <w:tbl>
      <w:tblPr>
        <w:tblStyle w:val="TableGrid"/>
        <w:tblW w:w="8505" w:type="dxa"/>
        <w:tblBorders>
          <w:top w:val="single" w:sz="4" w:space="0" w:color="6FC7B7"/>
          <w:left w:val="none" w:sz="0" w:space="0" w:color="auto"/>
          <w:bottom w:val="single" w:sz="4" w:space="0" w:color="6FC7B7"/>
          <w:right w:val="none" w:sz="0" w:space="0" w:color="auto"/>
          <w:insideH w:val="single" w:sz="4" w:space="0" w:color="6FC7B7"/>
          <w:insideV w:val="single" w:sz="4" w:space="0" w:color="6FC7B7"/>
        </w:tblBorders>
        <w:tblLayout w:type="fixed"/>
        <w:tblCellMar>
          <w:left w:w="85" w:type="dxa"/>
          <w:right w:w="85" w:type="dxa"/>
        </w:tblCellMar>
        <w:tblLook w:val="04A0" w:firstRow="1" w:lastRow="0" w:firstColumn="1" w:lastColumn="0" w:noHBand="0" w:noVBand="1"/>
      </w:tblPr>
      <w:tblGrid>
        <w:gridCol w:w="1843"/>
        <w:gridCol w:w="1843"/>
        <w:gridCol w:w="4819"/>
      </w:tblGrid>
      <w:tr w:rsidR="002D1C3A" w:rsidRPr="005645F2" w14:paraId="78DF099A" w14:textId="77777777" w:rsidTr="002F0213">
        <w:tc>
          <w:tcPr>
            <w:tcW w:w="8505" w:type="dxa"/>
            <w:gridSpan w:val="3"/>
            <w:shd w:val="clear" w:color="auto" w:fill="6FC7B7"/>
          </w:tcPr>
          <w:p w14:paraId="3532CC94" w14:textId="5048ABEC" w:rsidR="002D1C3A" w:rsidRPr="005645F2" w:rsidRDefault="00B476DD" w:rsidP="008E48CB">
            <w:pPr>
              <w:pStyle w:val="TableTextbold"/>
              <w:keepNext/>
              <w:rPr>
                <w:color w:val="000000" w:themeColor="text1"/>
              </w:rPr>
            </w:pPr>
            <w:r w:rsidRPr="00D66195">
              <w:t>G4 Risk of a breach of Treaty obligations from a failure to engage adequately with and protect current and future generations of Māori from the impacts of climate change</w:t>
            </w:r>
            <w:r>
              <w:t>:</w:t>
            </w:r>
            <w:r w:rsidR="002D1C3A" w:rsidRPr="005645F2">
              <w:rPr>
                <w:color w:val="000000" w:themeColor="text1"/>
              </w:rPr>
              <w:t xml:space="preserve"> </w:t>
            </w:r>
            <w:r w:rsidR="00840CE2">
              <w:rPr>
                <w:color w:val="000000" w:themeColor="text1"/>
              </w:rPr>
              <w:t>U</w:t>
            </w:r>
            <w:r w:rsidR="002D1C3A" w:rsidRPr="005645F2">
              <w:rPr>
                <w:color w:val="000000" w:themeColor="text1"/>
              </w:rPr>
              <w:t>rgency profile</w:t>
            </w:r>
          </w:p>
        </w:tc>
      </w:tr>
      <w:tr w:rsidR="002D1C3A" w:rsidRPr="005D6D89" w14:paraId="50F63A17" w14:textId="77777777" w:rsidTr="002F0213">
        <w:tc>
          <w:tcPr>
            <w:tcW w:w="1843" w:type="dxa"/>
            <w:shd w:val="clear" w:color="auto" w:fill="FFFFFF" w:themeFill="background1"/>
            <w:vAlign w:val="bottom"/>
          </w:tcPr>
          <w:p w14:paraId="1F804FDC" w14:textId="77777777" w:rsidR="002D1C3A" w:rsidRPr="003F0A2D" w:rsidRDefault="002D1C3A" w:rsidP="008E48CB">
            <w:pPr>
              <w:pStyle w:val="TableTextbold"/>
              <w:keepNext/>
              <w:spacing w:before="40" w:after="40"/>
            </w:pPr>
            <w:r w:rsidRPr="003F0A2D">
              <w:t>Urgency category</w:t>
            </w:r>
          </w:p>
        </w:tc>
        <w:tc>
          <w:tcPr>
            <w:tcW w:w="1843" w:type="dxa"/>
            <w:vAlign w:val="bottom"/>
          </w:tcPr>
          <w:p w14:paraId="18846897" w14:textId="77777777" w:rsidR="002D1C3A" w:rsidRPr="003350E2" w:rsidRDefault="002D1C3A" w:rsidP="008E48CB">
            <w:pPr>
              <w:pStyle w:val="TableTextbold"/>
              <w:keepNext/>
              <w:spacing w:before="40" w:after="40"/>
            </w:pPr>
            <w:r w:rsidRPr="003350E2">
              <w:t>Proportion of urgency</w:t>
            </w:r>
          </w:p>
        </w:tc>
        <w:tc>
          <w:tcPr>
            <w:tcW w:w="4819" w:type="dxa"/>
            <w:vAlign w:val="bottom"/>
          </w:tcPr>
          <w:p w14:paraId="2AAD2F24" w14:textId="77777777" w:rsidR="002D1C3A" w:rsidRPr="005D6D89" w:rsidRDefault="002D1C3A" w:rsidP="008E48CB">
            <w:pPr>
              <w:pStyle w:val="TableTextbold"/>
              <w:keepNext/>
              <w:spacing w:before="40" w:after="40"/>
            </w:pPr>
            <w:r w:rsidRPr="005D6D89">
              <w:t>Description of actions</w:t>
            </w:r>
          </w:p>
        </w:tc>
      </w:tr>
    </w:tbl>
    <w:tbl>
      <w:tblPr>
        <w:tblW w:w="8505" w:type="dxa"/>
        <w:tblBorders>
          <w:top w:val="single" w:sz="4" w:space="0" w:color="6FC7B7"/>
          <w:bottom w:val="single" w:sz="4" w:space="0" w:color="6FC7B7"/>
          <w:insideH w:val="single" w:sz="4" w:space="0" w:color="6FC7B7"/>
          <w:insideV w:val="single" w:sz="4" w:space="0" w:color="6FC7B7"/>
        </w:tblBorders>
        <w:tblLayout w:type="fixed"/>
        <w:tblLook w:val="04A0" w:firstRow="1" w:lastRow="0" w:firstColumn="1" w:lastColumn="0" w:noHBand="0" w:noVBand="1"/>
      </w:tblPr>
      <w:tblGrid>
        <w:gridCol w:w="1843"/>
        <w:gridCol w:w="851"/>
        <w:gridCol w:w="992"/>
        <w:gridCol w:w="1324"/>
        <w:gridCol w:w="990"/>
        <w:gridCol w:w="638"/>
        <w:gridCol w:w="1867"/>
      </w:tblGrid>
      <w:tr w:rsidR="005645F2" w:rsidRPr="00D66195" w14:paraId="5F676967" w14:textId="77777777" w:rsidTr="002F0213">
        <w:tc>
          <w:tcPr>
            <w:tcW w:w="1843" w:type="dxa"/>
            <w:tcBorders>
              <w:top w:val="nil"/>
            </w:tcBorders>
            <w:shd w:val="clear" w:color="auto" w:fill="FFFFFF" w:themeFill="background1"/>
            <w:hideMark/>
          </w:tcPr>
          <w:p w14:paraId="6BDCE639" w14:textId="77777777" w:rsidR="005645F2" w:rsidRPr="00F51844" w:rsidRDefault="005645F2" w:rsidP="00F51844">
            <w:pPr>
              <w:pStyle w:val="TableText"/>
              <w:rPr>
                <w:b/>
                <w:bCs/>
              </w:rPr>
            </w:pPr>
            <w:r w:rsidRPr="00F51844">
              <w:rPr>
                <w:b/>
                <w:bCs/>
              </w:rPr>
              <w:t>More action needed</w:t>
            </w:r>
          </w:p>
        </w:tc>
        <w:tc>
          <w:tcPr>
            <w:tcW w:w="1843" w:type="dxa"/>
            <w:gridSpan w:val="2"/>
            <w:tcBorders>
              <w:top w:val="nil"/>
            </w:tcBorders>
          </w:tcPr>
          <w:p w14:paraId="14791B29" w14:textId="77777777" w:rsidR="005645F2" w:rsidRPr="00D66195" w:rsidRDefault="005645F2" w:rsidP="002F0213">
            <w:pPr>
              <w:pStyle w:val="TableText"/>
              <w:jc w:val="center"/>
              <w:rPr>
                <w:i/>
              </w:rPr>
            </w:pPr>
            <w:r w:rsidRPr="00D66195">
              <w:rPr>
                <w:rFonts w:cs="Arial"/>
                <w:iCs/>
              </w:rPr>
              <w:t>40</w:t>
            </w:r>
          </w:p>
        </w:tc>
        <w:tc>
          <w:tcPr>
            <w:tcW w:w="4819" w:type="dxa"/>
            <w:gridSpan w:val="4"/>
            <w:tcBorders>
              <w:top w:val="nil"/>
            </w:tcBorders>
          </w:tcPr>
          <w:p w14:paraId="0513B084" w14:textId="77777777" w:rsidR="005645F2" w:rsidRPr="00D66195" w:rsidRDefault="005645F2" w:rsidP="00756486">
            <w:pPr>
              <w:pStyle w:val="TableText"/>
            </w:pPr>
            <w:r w:rsidRPr="00D66195">
              <w:rPr>
                <w:rFonts w:cs="Arial"/>
              </w:rPr>
              <w:t>Engagement between Government and Māori/iwi as partners in deciding mitigation options and planning adaptation policy.</w:t>
            </w:r>
          </w:p>
        </w:tc>
      </w:tr>
      <w:tr w:rsidR="005645F2" w:rsidRPr="00D66195" w14:paraId="61C58E8A" w14:textId="77777777" w:rsidTr="002F0213">
        <w:tc>
          <w:tcPr>
            <w:tcW w:w="1843" w:type="dxa"/>
            <w:shd w:val="clear" w:color="auto" w:fill="FFFFFF" w:themeFill="background1"/>
            <w:hideMark/>
          </w:tcPr>
          <w:p w14:paraId="1D439021" w14:textId="77777777" w:rsidR="005645F2" w:rsidRPr="00F51844" w:rsidRDefault="005645F2" w:rsidP="00F51844">
            <w:pPr>
              <w:pStyle w:val="TableText"/>
              <w:rPr>
                <w:b/>
                <w:bCs/>
              </w:rPr>
            </w:pPr>
            <w:r w:rsidRPr="00F51844">
              <w:rPr>
                <w:b/>
                <w:bCs/>
              </w:rPr>
              <w:t>Research priority</w:t>
            </w:r>
          </w:p>
        </w:tc>
        <w:tc>
          <w:tcPr>
            <w:tcW w:w="1843" w:type="dxa"/>
            <w:gridSpan w:val="2"/>
          </w:tcPr>
          <w:p w14:paraId="43FCF131" w14:textId="77777777" w:rsidR="005645F2" w:rsidRPr="00D66195" w:rsidRDefault="005645F2" w:rsidP="002F0213">
            <w:pPr>
              <w:pStyle w:val="TableText"/>
              <w:jc w:val="center"/>
            </w:pPr>
            <w:r w:rsidRPr="00D66195">
              <w:t>30</w:t>
            </w:r>
          </w:p>
        </w:tc>
        <w:tc>
          <w:tcPr>
            <w:tcW w:w="4819" w:type="dxa"/>
            <w:gridSpan w:val="4"/>
          </w:tcPr>
          <w:p w14:paraId="59BDCF46" w14:textId="5053DC1D" w:rsidR="005645F2" w:rsidRPr="00D66195" w:rsidRDefault="003C581B" w:rsidP="00756486">
            <w:pPr>
              <w:pStyle w:val="TableText"/>
            </w:pPr>
            <w:r w:rsidRPr="003C581B">
              <w:t>Research on identifying key risks for Māori, tools and new adaptation options to be developed.</w:t>
            </w:r>
          </w:p>
        </w:tc>
      </w:tr>
      <w:tr w:rsidR="005645F2" w:rsidRPr="00D66195" w14:paraId="4A31A7CE" w14:textId="77777777" w:rsidTr="002F0213">
        <w:tc>
          <w:tcPr>
            <w:tcW w:w="1843" w:type="dxa"/>
            <w:shd w:val="clear" w:color="auto" w:fill="FFFFFF" w:themeFill="background1"/>
            <w:hideMark/>
          </w:tcPr>
          <w:p w14:paraId="72FA235D" w14:textId="77777777" w:rsidR="005645F2" w:rsidRPr="00F51844" w:rsidRDefault="005645F2" w:rsidP="00F51844">
            <w:pPr>
              <w:pStyle w:val="TableText"/>
              <w:rPr>
                <w:b/>
                <w:bCs/>
              </w:rPr>
            </w:pPr>
            <w:r w:rsidRPr="00F51844">
              <w:rPr>
                <w:b/>
                <w:bCs/>
              </w:rPr>
              <w:t>Sustain current action</w:t>
            </w:r>
          </w:p>
        </w:tc>
        <w:tc>
          <w:tcPr>
            <w:tcW w:w="1843" w:type="dxa"/>
            <w:gridSpan w:val="2"/>
          </w:tcPr>
          <w:p w14:paraId="012BA1D2" w14:textId="77777777" w:rsidR="005645F2" w:rsidRPr="00D66195" w:rsidRDefault="005645F2" w:rsidP="002F0213">
            <w:pPr>
              <w:pStyle w:val="TableText"/>
              <w:jc w:val="center"/>
            </w:pPr>
            <w:r w:rsidRPr="00D66195">
              <w:rPr>
                <w:rFonts w:cs="Arial"/>
                <w:iCs/>
              </w:rPr>
              <w:t>20</w:t>
            </w:r>
          </w:p>
        </w:tc>
        <w:tc>
          <w:tcPr>
            <w:tcW w:w="4819" w:type="dxa"/>
            <w:gridSpan w:val="4"/>
          </w:tcPr>
          <w:p w14:paraId="01EBB2A9" w14:textId="77777777" w:rsidR="005645F2" w:rsidRPr="00D66195" w:rsidRDefault="005645F2" w:rsidP="00756486">
            <w:pPr>
              <w:pStyle w:val="TableText"/>
            </w:pPr>
            <w:r w:rsidRPr="00D66195">
              <w:rPr>
                <w:rFonts w:cs="Arial"/>
              </w:rPr>
              <w:t>Legal cases in process will continue to clarify responsibility and accountability.</w:t>
            </w:r>
          </w:p>
        </w:tc>
      </w:tr>
      <w:tr w:rsidR="005645F2" w:rsidRPr="00D66195" w14:paraId="3560D1B1" w14:textId="77777777" w:rsidTr="002F0213">
        <w:tc>
          <w:tcPr>
            <w:tcW w:w="1843" w:type="dxa"/>
            <w:tcBorders>
              <w:bottom w:val="single" w:sz="8" w:space="0" w:color="6FC7B7"/>
            </w:tcBorders>
            <w:shd w:val="clear" w:color="auto" w:fill="FFFFFF" w:themeFill="background1"/>
            <w:hideMark/>
          </w:tcPr>
          <w:p w14:paraId="6DFF67D4" w14:textId="77777777" w:rsidR="005645F2" w:rsidRPr="00F51844" w:rsidRDefault="005645F2" w:rsidP="00F51844">
            <w:pPr>
              <w:pStyle w:val="TableText"/>
              <w:rPr>
                <w:b/>
                <w:bCs/>
              </w:rPr>
            </w:pPr>
            <w:r w:rsidRPr="00F51844">
              <w:rPr>
                <w:b/>
                <w:bCs/>
              </w:rPr>
              <w:t xml:space="preserve">Watching brief </w:t>
            </w:r>
          </w:p>
        </w:tc>
        <w:tc>
          <w:tcPr>
            <w:tcW w:w="1843" w:type="dxa"/>
            <w:gridSpan w:val="2"/>
            <w:tcBorders>
              <w:bottom w:val="single" w:sz="8" w:space="0" w:color="6FC7B7"/>
            </w:tcBorders>
          </w:tcPr>
          <w:p w14:paraId="7A3F2760" w14:textId="77777777" w:rsidR="005645F2" w:rsidRPr="00D66195" w:rsidRDefault="005645F2" w:rsidP="002F0213">
            <w:pPr>
              <w:pStyle w:val="TableText"/>
              <w:jc w:val="center"/>
              <w:rPr>
                <w:i/>
              </w:rPr>
            </w:pPr>
            <w:r w:rsidRPr="00D66195">
              <w:rPr>
                <w:rFonts w:cs="Arial"/>
                <w:iCs/>
              </w:rPr>
              <w:t>10</w:t>
            </w:r>
          </w:p>
        </w:tc>
        <w:tc>
          <w:tcPr>
            <w:tcW w:w="4819" w:type="dxa"/>
            <w:gridSpan w:val="4"/>
            <w:tcBorders>
              <w:bottom w:val="single" w:sz="8" w:space="0" w:color="6FC7B7"/>
            </w:tcBorders>
          </w:tcPr>
          <w:p w14:paraId="63D67559" w14:textId="77777777" w:rsidR="005645F2" w:rsidRPr="00D66195" w:rsidRDefault="005645F2" w:rsidP="00756486">
            <w:pPr>
              <w:pStyle w:val="TableText"/>
              <w:rPr>
                <w:i/>
              </w:rPr>
            </w:pPr>
            <w:r w:rsidRPr="00D66195">
              <w:rPr>
                <w:rFonts w:cs="Arial"/>
              </w:rPr>
              <w:t>Monitor outcomes of cases.</w:t>
            </w:r>
          </w:p>
        </w:tc>
      </w:tr>
      <w:tr w:rsidR="005645F2" w:rsidRPr="00D66195" w14:paraId="1F41B823" w14:textId="77777777" w:rsidTr="002F0213">
        <w:tc>
          <w:tcPr>
            <w:tcW w:w="1843" w:type="dxa"/>
            <w:tcBorders>
              <w:top w:val="single" w:sz="8" w:space="0" w:color="6FC7B7"/>
            </w:tcBorders>
            <w:shd w:val="clear" w:color="auto" w:fill="6FC7B7"/>
          </w:tcPr>
          <w:p w14:paraId="5E593E87" w14:textId="77777777" w:rsidR="005645F2" w:rsidRPr="00F51844" w:rsidRDefault="005645F2" w:rsidP="00F51844">
            <w:pPr>
              <w:pStyle w:val="TableText"/>
              <w:rPr>
                <w:b/>
                <w:bCs/>
              </w:rPr>
            </w:pPr>
            <w:r w:rsidRPr="00F51844">
              <w:rPr>
                <w:b/>
                <w:bCs/>
              </w:rPr>
              <w:t xml:space="preserve">Adaptation urgency </w:t>
            </w:r>
          </w:p>
        </w:tc>
        <w:tc>
          <w:tcPr>
            <w:tcW w:w="1843" w:type="dxa"/>
            <w:gridSpan w:val="2"/>
            <w:tcBorders>
              <w:top w:val="single" w:sz="8" w:space="0" w:color="6FC7B7"/>
            </w:tcBorders>
            <w:shd w:val="clear" w:color="auto" w:fill="FFFFFF" w:themeFill="background1"/>
          </w:tcPr>
          <w:p w14:paraId="20C0A8F9" w14:textId="77777777" w:rsidR="005645F2" w:rsidRPr="00D66195" w:rsidRDefault="005645F2" w:rsidP="002F0213">
            <w:pPr>
              <w:pStyle w:val="TableText"/>
              <w:jc w:val="center"/>
              <w:rPr>
                <w:rFonts w:asciiTheme="minorHAnsi" w:hAnsiTheme="minorHAnsi" w:cstheme="minorHAnsi"/>
              </w:rPr>
            </w:pPr>
            <w:r w:rsidRPr="00D66195">
              <w:rPr>
                <w:rFonts w:asciiTheme="minorHAnsi" w:hAnsiTheme="minorHAnsi" w:cstheme="minorHAnsi"/>
              </w:rPr>
              <w:t>75</w:t>
            </w:r>
          </w:p>
        </w:tc>
        <w:tc>
          <w:tcPr>
            <w:tcW w:w="1324" w:type="dxa"/>
            <w:tcBorders>
              <w:top w:val="single" w:sz="8" w:space="0" w:color="6FC7B7"/>
            </w:tcBorders>
            <w:shd w:val="clear" w:color="auto" w:fill="6FC7B7"/>
          </w:tcPr>
          <w:p w14:paraId="1A1F0976" w14:textId="77777777" w:rsidR="005645F2" w:rsidRPr="00F51844" w:rsidRDefault="005645F2" w:rsidP="00756486">
            <w:pPr>
              <w:pStyle w:val="TableText"/>
              <w:rPr>
                <w:rFonts w:asciiTheme="minorHAnsi" w:hAnsiTheme="minorHAnsi" w:cstheme="minorHAnsi"/>
                <w:b/>
                <w:bCs/>
              </w:rPr>
            </w:pPr>
            <w:r w:rsidRPr="00F51844">
              <w:rPr>
                <w:rFonts w:asciiTheme="minorHAnsi" w:hAnsiTheme="minorHAnsi" w:cstheme="minorHAnsi"/>
                <w:b/>
                <w:bCs/>
              </w:rPr>
              <w:t xml:space="preserve">Confidence </w:t>
            </w:r>
          </w:p>
        </w:tc>
        <w:tc>
          <w:tcPr>
            <w:tcW w:w="3495" w:type="dxa"/>
            <w:gridSpan w:val="3"/>
            <w:tcBorders>
              <w:top w:val="single" w:sz="8" w:space="0" w:color="6FC7B7"/>
            </w:tcBorders>
          </w:tcPr>
          <w:p w14:paraId="33BAC5C4" w14:textId="77777777" w:rsidR="005645F2" w:rsidRPr="00D66195" w:rsidRDefault="005645F2" w:rsidP="00756486">
            <w:pPr>
              <w:pStyle w:val="TableText"/>
              <w:rPr>
                <w:rFonts w:asciiTheme="minorHAnsi" w:hAnsiTheme="minorHAnsi" w:cstheme="minorHAnsi"/>
              </w:rPr>
            </w:pPr>
            <w:r w:rsidRPr="00D66195">
              <w:rPr>
                <w:rFonts w:asciiTheme="minorHAnsi" w:eastAsia="Arial Unicode MS" w:hAnsiTheme="minorHAnsi" w:cstheme="minorHAnsi"/>
              </w:rPr>
              <w:t>High agreement, medium evidence</w:t>
            </w:r>
          </w:p>
        </w:tc>
      </w:tr>
      <w:tr w:rsidR="005645F2" w:rsidRPr="00D66195" w14:paraId="739D6B2D" w14:textId="77777777" w:rsidTr="002F0213">
        <w:tc>
          <w:tcPr>
            <w:tcW w:w="1843" w:type="dxa"/>
            <w:shd w:val="clear" w:color="auto" w:fill="6FC7B7"/>
          </w:tcPr>
          <w:p w14:paraId="3741D894" w14:textId="77777777" w:rsidR="005645F2" w:rsidRPr="00F51844" w:rsidRDefault="005645F2" w:rsidP="00F51844">
            <w:pPr>
              <w:pStyle w:val="TableText"/>
              <w:rPr>
                <w:b/>
                <w:bCs/>
              </w:rPr>
            </w:pPr>
            <w:r w:rsidRPr="00F51844">
              <w:rPr>
                <w:b/>
                <w:bCs/>
              </w:rPr>
              <w:t xml:space="preserve">Consequence </w:t>
            </w:r>
          </w:p>
        </w:tc>
        <w:tc>
          <w:tcPr>
            <w:tcW w:w="851" w:type="dxa"/>
            <w:shd w:val="clear" w:color="auto" w:fill="6FC7B7"/>
          </w:tcPr>
          <w:p w14:paraId="741E72A4"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Now</w:t>
            </w:r>
          </w:p>
        </w:tc>
        <w:tc>
          <w:tcPr>
            <w:tcW w:w="992" w:type="dxa"/>
          </w:tcPr>
          <w:p w14:paraId="4F20E55A"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Moderate</w:t>
            </w:r>
          </w:p>
        </w:tc>
        <w:tc>
          <w:tcPr>
            <w:tcW w:w="1324" w:type="dxa"/>
            <w:shd w:val="clear" w:color="auto" w:fill="6FC7B7"/>
          </w:tcPr>
          <w:p w14:paraId="3C0B9D90"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2050</w:t>
            </w:r>
          </w:p>
        </w:tc>
        <w:tc>
          <w:tcPr>
            <w:tcW w:w="990" w:type="dxa"/>
          </w:tcPr>
          <w:p w14:paraId="24A87E6C"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Major</w:t>
            </w:r>
          </w:p>
        </w:tc>
        <w:tc>
          <w:tcPr>
            <w:tcW w:w="638" w:type="dxa"/>
            <w:shd w:val="clear" w:color="auto" w:fill="6FC7B7"/>
          </w:tcPr>
          <w:p w14:paraId="6F06B84B"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2100</w:t>
            </w:r>
          </w:p>
        </w:tc>
        <w:tc>
          <w:tcPr>
            <w:tcW w:w="1867" w:type="dxa"/>
          </w:tcPr>
          <w:p w14:paraId="6FD904E3"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Major</w:t>
            </w:r>
          </w:p>
        </w:tc>
      </w:tr>
    </w:tbl>
    <w:p w14:paraId="33A3F5C3" w14:textId="02A052C0" w:rsidR="005645F2" w:rsidRPr="00D66195" w:rsidRDefault="005645F2" w:rsidP="00554444">
      <w:pPr>
        <w:pStyle w:val="Heading3"/>
        <w:numPr>
          <w:ilvl w:val="0"/>
          <w:numId w:val="48"/>
        </w:numPr>
        <w:tabs>
          <w:tab w:val="num" w:pos="992"/>
        </w:tabs>
        <w:spacing w:before="400"/>
        <w:rPr>
          <w:rFonts w:cs="Arial"/>
          <w:bCs w:val="0"/>
          <w:color w:val="000000"/>
        </w:rPr>
      </w:pPr>
      <w:bookmarkStart w:id="738" w:name="_Toc37153203"/>
      <w:bookmarkStart w:id="739" w:name="_Toc37404138"/>
      <w:bookmarkStart w:id="740" w:name="_Hlk35589928"/>
      <w:r w:rsidRPr="00D66195">
        <w:lastRenderedPageBreak/>
        <w:t xml:space="preserve">G5 </w:t>
      </w:r>
      <w:r w:rsidRPr="00D66195">
        <w:rPr>
          <w:rFonts w:cs="Arial"/>
          <w:color w:val="000000"/>
        </w:rPr>
        <w:t xml:space="preserve">Risk of delayed adaptation and maladaptation due to knowledge gaps resulting from under-investment in climate </w:t>
      </w:r>
      <w:r w:rsidR="00566C0C">
        <w:rPr>
          <w:rFonts w:cs="Arial"/>
          <w:color w:val="000000"/>
        </w:rPr>
        <w:t xml:space="preserve">change </w:t>
      </w:r>
      <w:r w:rsidRPr="00D66195">
        <w:rPr>
          <w:rFonts w:cs="Arial"/>
          <w:color w:val="000000"/>
        </w:rPr>
        <w:t>adaptation research and capacity building</w:t>
      </w:r>
      <w:bookmarkEnd w:id="738"/>
      <w:bookmarkEnd w:id="739"/>
    </w:p>
    <w:p w14:paraId="34181448" w14:textId="77777777" w:rsidR="005645F2" w:rsidRPr="00D66195" w:rsidRDefault="005645F2" w:rsidP="005645F2">
      <w:pPr>
        <w:pStyle w:val="Heading4"/>
      </w:pPr>
      <w:r w:rsidRPr="00D66195">
        <w:t>Risk summary</w:t>
      </w:r>
    </w:p>
    <w:p w14:paraId="1ACECADA" w14:textId="77777777" w:rsidR="005645F2" w:rsidRDefault="005645F2" w:rsidP="002F0213">
      <w:pPr>
        <w:pStyle w:val="BodyText"/>
        <w:spacing w:after="100"/>
      </w:pPr>
      <w:bookmarkStart w:id="741" w:name="_Hlk37775046"/>
      <w:r w:rsidRPr="00D66195">
        <w:t xml:space="preserve">Under-investment in research and capacity building to inform understanding of climate change risks and impacts is undermining New Zealand’s ability to develop evidence-based adaptation policy. Critical research gaps relate to: </w:t>
      </w:r>
    </w:p>
    <w:p w14:paraId="0A48C59F" w14:textId="77777777" w:rsidR="005645F2" w:rsidRDefault="005645F2" w:rsidP="002F0213">
      <w:pPr>
        <w:pStyle w:val="Bullet"/>
        <w:spacing w:after="100"/>
      </w:pPr>
      <w:r w:rsidRPr="00D66195">
        <w:t>atmospheric processes</w:t>
      </w:r>
    </w:p>
    <w:p w14:paraId="24D20F9F" w14:textId="77777777" w:rsidR="005645F2" w:rsidRDefault="005645F2" w:rsidP="002F0213">
      <w:pPr>
        <w:pStyle w:val="Bullet"/>
        <w:spacing w:after="100"/>
      </w:pPr>
      <w:r w:rsidRPr="00D66195">
        <w:t>hydrological cycle impacts</w:t>
      </w:r>
    </w:p>
    <w:p w14:paraId="29AE1CB5" w14:textId="77777777" w:rsidR="005645F2" w:rsidRDefault="005645F2" w:rsidP="002F0213">
      <w:pPr>
        <w:pStyle w:val="Bullet"/>
        <w:spacing w:after="100"/>
      </w:pPr>
      <w:r w:rsidRPr="00D66195">
        <w:t>ecosystem responses</w:t>
      </w:r>
    </w:p>
    <w:p w14:paraId="17900C58" w14:textId="77777777" w:rsidR="005645F2" w:rsidRDefault="005645F2" w:rsidP="002F0213">
      <w:pPr>
        <w:pStyle w:val="Bullet"/>
        <w:spacing w:after="100"/>
      </w:pPr>
      <w:r w:rsidRPr="00D66195">
        <w:t>biodiversity and biosecurity</w:t>
      </w:r>
    </w:p>
    <w:p w14:paraId="0C36557A" w14:textId="77777777" w:rsidR="005645F2" w:rsidRDefault="005645F2" w:rsidP="002F0213">
      <w:pPr>
        <w:pStyle w:val="Bullet"/>
        <w:spacing w:after="100"/>
      </w:pPr>
      <w:r w:rsidRPr="00D66195">
        <w:t>New Zealand’s rural and urban communities</w:t>
      </w:r>
    </w:p>
    <w:p w14:paraId="1B79E411" w14:textId="77777777" w:rsidR="005645F2" w:rsidRDefault="005645F2" w:rsidP="002F0213">
      <w:pPr>
        <w:pStyle w:val="Bullet"/>
        <w:spacing w:after="100"/>
      </w:pPr>
      <w:r w:rsidRPr="00D66195">
        <w:t>the economic costs of climate change</w:t>
      </w:r>
    </w:p>
    <w:p w14:paraId="2E2F233D" w14:textId="238FDE70" w:rsidR="005645F2" w:rsidRDefault="005645F2" w:rsidP="002F0213">
      <w:pPr>
        <w:pStyle w:val="Bullet"/>
        <w:spacing w:after="100"/>
      </w:pPr>
      <w:r w:rsidRPr="00D66195">
        <w:t xml:space="preserve">impacts </w:t>
      </w:r>
      <w:r w:rsidR="00AD23D5">
        <w:t>on</w:t>
      </w:r>
      <w:r w:rsidR="00AD23D5" w:rsidRPr="00D66195">
        <w:t xml:space="preserve"> </w:t>
      </w:r>
      <w:r w:rsidRPr="00D66195">
        <w:t>the primary sector</w:t>
      </w:r>
      <w:bookmarkStart w:id="742" w:name="_Hlk40211169"/>
    </w:p>
    <w:p w14:paraId="6167A470" w14:textId="04885E69" w:rsidR="005645F2" w:rsidRDefault="005645F2" w:rsidP="002F0213">
      <w:pPr>
        <w:pStyle w:val="Bullet"/>
        <w:spacing w:after="100"/>
      </w:pPr>
      <w:r w:rsidRPr="00D66195">
        <w:t xml:space="preserve">impacts </w:t>
      </w:r>
      <w:r w:rsidR="00AD23D5">
        <w:t>on</w:t>
      </w:r>
      <w:r w:rsidR="00AD23D5" w:rsidRPr="00D66195">
        <w:t xml:space="preserve"> </w:t>
      </w:r>
      <w:r w:rsidRPr="00D66195">
        <w:t>heritage</w:t>
      </w:r>
      <w:bookmarkEnd w:id="742"/>
    </w:p>
    <w:p w14:paraId="601C4F40" w14:textId="77777777" w:rsidR="005645F2" w:rsidRDefault="005645F2" w:rsidP="002F0213">
      <w:pPr>
        <w:pStyle w:val="Bullet"/>
        <w:spacing w:after="100"/>
      </w:pPr>
      <w:r w:rsidRPr="00D66195">
        <w:t>effects on health and health services</w:t>
      </w:r>
    </w:p>
    <w:p w14:paraId="3919400A" w14:textId="77777777" w:rsidR="005645F2" w:rsidRDefault="005645F2" w:rsidP="002F0213">
      <w:pPr>
        <w:pStyle w:val="Bullet"/>
        <w:spacing w:after="100"/>
      </w:pPr>
      <w:r w:rsidRPr="00D66195">
        <w:t>use of mātauranga Māori to inform adaptation</w:t>
      </w:r>
    </w:p>
    <w:p w14:paraId="18BA87CB" w14:textId="77777777" w:rsidR="005645F2" w:rsidRDefault="005645F2" w:rsidP="002F0213">
      <w:pPr>
        <w:pStyle w:val="Bullet"/>
        <w:spacing w:after="100"/>
      </w:pPr>
      <w:r w:rsidRPr="00D66195">
        <w:t>cascading impacts</w:t>
      </w:r>
    </w:p>
    <w:p w14:paraId="46F82726" w14:textId="77777777" w:rsidR="005645F2" w:rsidRDefault="005645F2" w:rsidP="00E00ABC">
      <w:pPr>
        <w:pStyle w:val="Bullet"/>
      </w:pPr>
      <w:r w:rsidRPr="00D66195">
        <w:t xml:space="preserve">how to govern climate change adaptation at </w:t>
      </w:r>
      <w:r>
        <w:t>a number of</w:t>
      </w:r>
      <w:r w:rsidRPr="00D66195">
        <w:t xml:space="preserve"> scales. </w:t>
      </w:r>
    </w:p>
    <w:p w14:paraId="3902C3AF" w14:textId="0B3ADCD5" w:rsidR="005645F2" w:rsidRPr="00D66195" w:rsidRDefault="005645F2" w:rsidP="00E00ABC">
      <w:pPr>
        <w:pStyle w:val="BodyText"/>
      </w:pPr>
      <w:r w:rsidRPr="00D66195">
        <w:t>These research gaps are a critical barrier to informed decision-making</w:t>
      </w:r>
      <w:r w:rsidR="00AD23D5">
        <w:t>.</w:t>
      </w:r>
      <w:r w:rsidRPr="00D66195">
        <w:t xml:space="preserve"> </w:t>
      </w:r>
      <w:r w:rsidR="00AD23D5">
        <w:t>W</w:t>
      </w:r>
      <w:r w:rsidRPr="00D66195">
        <w:t xml:space="preserve">hile </w:t>
      </w:r>
      <w:r>
        <w:t>these</w:t>
      </w:r>
      <w:r w:rsidRPr="00D66195">
        <w:t xml:space="preserve"> gaps remain, maladaptive actions are a key risk.</w:t>
      </w:r>
    </w:p>
    <w:bookmarkEnd w:id="741"/>
    <w:p w14:paraId="3A19D31C" w14:textId="77777777" w:rsidR="005645F2" w:rsidRPr="00D66195" w:rsidRDefault="005645F2" w:rsidP="005645F2">
      <w:pPr>
        <w:pStyle w:val="Heading4"/>
      </w:pPr>
      <w:r w:rsidRPr="00D66195">
        <w:t>Risk description</w:t>
      </w:r>
    </w:p>
    <w:p w14:paraId="0BC4BE67" w14:textId="4242BB20" w:rsidR="005645F2" w:rsidRPr="00AD23D5" w:rsidRDefault="005645F2" w:rsidP="00E00ABC">
      <w:pPr>
        <w:pStyle w:val="BodyText"/>
        <w:rPr>
          <w:spacing w:val="-2"/>
        </w:rPr>
      </w:pPr>
      <w:r w:rsidRPr="00AD23D5">
        <w:rPr>
          <w:spacing w:val="-2"/>
        </w:rPr>
        <w:t>Managing climate change risks requires knowledge-intensive adaptation action and policy</w:t>
      </w:r>
      <w:r w:rsidR="00796C9C">
        <w:rPr>
          <w:spacing w:val="-2"/>
        </w:rPr>
        <w:t>-</w:t>
      </w:r>
      <w:r w:rsidRPr="00AD23D5">
        <w:rPr>
          <w:spacing w:val="-2"/>
        </w:rPr>
        <w:t xml:space="preserve">making. </w:t>
      </w:r>
      <w:hyperlink w:anchor="table70" w:history="1">
        <w:r w:rsidR="00AD23D5" w:rsidRPr="00AD23D5">
          <w:rPr>
            <w:rStyle w:val="Hyperlink"/>
            <w:spacing w:val="-2"/>
          </w:rPr>
          <w:t>Table 70</w:t>
        </w:r>
      </w:hyperlink>
      <w:r w:rsidRPr="00AD23D5">
        <w:rPr>
          <w:spacing w:val="-2"/>
        </w:rPr>
        <w:fldChar w:fldCharType="begin"/>
      </w:r>
      <w:r w:rsidRPr="00AD23D5">
        <w:rPr>
          <w:spacing w:val="-2"/>
        </w:rPr>
        <w:instrText xml:space="preserve"> REF _Ref37342550 \h  \* MERGEFORMAT </w:instrText>
      </w:r>
      <w:r w:rsidRPr="00AD23D5">
        <w:rPr>
          <w:spacing w:val="-2"/>
        </w:rPr>
      </w:r>
      <w:r w:rsidRPr="00AD23D5">
        <w:rPr>
          <w:spacing w:val="-2"/>
        </w:rPr>
        <w:fldChar w:fldCharType="separate"/>
      </w:r>
      <w:r w:rsidR="000E063A">
        <w:rPr>
          <w:b/>
          <w:bCs/>
          <w:spacing w:val="-2"/>
          <w:lang w:val="en-US"/>
        </w:rPr>
        <w:t>Error! Reference source not found.</w:t>
      </w:r>
      <w:r w:rsidRPr="00AD23D5">
        <w:rPr>
          <w:spacing w:val="-2"/>
        </w:rPr>
        <w:fldChar w:fldCharType="end"/>
      </w:r>
      <w:r w:rsidRPr="00AD23D5">
        <w:rPr>
          <w:spacing w:val="-2"/>
        </w:rPr>
        <w:t xml:space="preserve"> provides an overview of key knowledge gaps identified by this risk assessment.</w:t>
      </w:r>
    </w:p>
    <w:p w14:paraId="15C9381B" w14:textId="226484E5" w:rsidR="005645F2" w:rsidRPr="00D66195" w:rsidRDefault="005645F2" w:rsidP="006A1A2A">
      <w:pPr>
        <w:pStyle w:val="Tableheading2"/>
      </w:pPr>
      <w:bookmarkStart w:id="743" w:name="table70"/>
      <w:bookmarkStart w:id="744" w:name="_Toc37332177"/>
      <w:bookmarkStart w:id="745" w:name="_Toc40696532"/>
      <w:bookmarkStart w:id="746" w:name="_Toc45391945"/>
      <w:bookmarkEnd w:id="743"/>
      <w:r w:rsidRPr="00D66195">
        <w:t>Key knowledge gaps identified in this risk assessment</w:t>
      </w:r>
      <w:bookmarkEnd w:id="744"/>
      <w:bookmarkEnd w:id="745"/>
      <w:bookmarkEnd w:id="746"/>
    </w:p>
    <w:tbl>
      <w:tblPr>
        <w:tblW w:w="8505"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ook w:val="04A0" w:firstRow="1" w:lastRow="0" w:firstColumn="1" w:lastColumn="0" w:noHBand="0" w:noVBand="1"/>
      </w:tblPr>
      <w:tblGrid>
        <w:gridCol w:w="2033"/>
        <w:gridCol w:w="6472"/>
      </w:tblGrid>
      <w:tr w:rsidR="00E00ABC" w:rsidRPr="00E00ABC" w14:paraId="7950893B" w14:textId="77777777" w:rsidTr="002F0213">
        <w:trPr>
          <w:trHeight w:val="340"/>
          <w:tblHeader/>
        </w:trPr>
        <w:tc>
          <w:tcPr>
            <w:tcW w:w="2122" w:type="dxa"/>
            <w:shd w:val="clear" w:color="auto" w:fill="1C556C" w:themeFill="accent1"/>
            <w:tcMar>
              <w:top w:w="0" w:type="dxa"/>
            </w:tcMar>
            <w:vAlign w:val="center"/>
          </w:tcPr>
          <w:p w14:paraId="637A309C" w14:textId="77777777" w:rsidR="005645F2" w:rsidRPr="00E00ABC" w:rsidRDefault="005645F2" w:rsidP="00756486">
            <w:pPr>
              <w:pStyle w:val="TableTextbold"/>
              <w:rPr>
                <w:color w:val="FFFFFF" w:themeColor="background1"/>
              </w:rPr>
            </w:pPr>
            <w:r w:rsidRPr="00E00ABC">
              <w:rPr>
                <w:color w:val="FFFFFF" w:themeColor="background1"/>
              </w:rPr>
              <w:t>Area of knowledge</w:t>
            </w:r>
          </w:p>
        </w:tc>
        <w:tc>
          <w:tcPr>
            <w:tcW w:w="6945" w:type="dxa"/>
            <w:shd w:val="clear" w:color="auto" w:fill="1C556C" w:themeFill="accent1"/>
            <w:tcMar>
              <w:top w:w="0" w:type="dxa"/>
            </w:tcMar>
            <w:vAlign w:val="center"/>
          </w:tcPr>
          <w:p w14:paraId="61A7B17A" w14:textId="77777777" w:rsidR="005645F2" w:rsidRPr="00E00ABC" w:rsidRDefault="005645F2" w:rsidP="00756486">
            <w:pPr>
              <w:pStyle w:val="TableTextbold"/>
              <w:rPr>
                <w:color w:val="FFFFFF" w:themeColor="background1"/>
              </w:rPr>
            </w:pPr>
            <w:r w:rsidRPr="00E00ABC">
              <w:rPr>
                <w:color w:val="FFFFFF" w:themeColor="background1"/>
              </w:rPr>
              <w:t>Research gaps</w:t>
            </w:r>
          </w:p>
        </w:tc>
      </w:tr>
      <w:tr w:rsidR="005645F2" w:rsidRPr="00D66195" w14:paraId="122535B5" w14:textId="77777777" w:rsidTr="00F36481">
        <w:trPr>
          <w:trHeight w:val="283"/>
        </w:trPr>
        <w:tc>
          <w:tcPr>
            <w:tcW w:w="2122" w:type="dxa"/>
            <w:shd w:val="clear" w:color="auto" w:fill="auto"/>
            <w:tcMar>
              <w:top w:w="0" w:type="dxa"/>
            </w:tcMar>
          </w:tcPr>
          <w:p w14:paraId="21AD9C90" w14:textId="77777777" w:rsidR="005645F2" w:rsidRPr="00D66195" w:rsidRDefault="005645F2" w:rsidP="00E00ABC">
            <w:pPr>
              <w:pStyle w:val="TableText"/>
            </w:pPr>
            <w:r w:rsidRPr="00D66195">
              <w:t>Mātauranga Māori</w:t>
            </w:r>
          </w:p>
        </w:tc>
        <w:tc>
          <w:tcPr>
            <w:tcW w:w="6945" w:type="dxa"/>
            <w:shd w:val="clear" w:color="auto" w:fill="auto"/>
            <w:tcMar>
              <w:top w:w="0" w:type="dxa"/>
            </w:tcMar>
          </w:tcPr>
          <w:p w14:paraId="1C5C0B2B" w14:textId="1C1EDB43" w:rsidR="005645F2" w:rsidRPr="00E00ABC" w:rsidRDefault="005645F2" w:rsidP="00E00ABC">
            <w:pPr>
              <w:pStyle w:val="TableText"/>
            </w:pPr>
            <w:r w:rsidRPr="00D66195">
              <w:t xml:space="preserve">Ways for mātauranga Māori to inform climate change science, </w:t>
            </w:r>
            <w:r w:rsidRPr="00D66195">
              <w:rPr>
                <w:color w:val="0A0A0A"/>
              </w:rPr>
              <w:t>policy</w:t>
            </w:r>
            <w:r w:rsidR="00174B57">
              <w:rPr>
                <w:color w:val="0A0A0A"/>
              </w:rPr>
              <w:t>-</w:t>
            </w:r>
            <w:r w:rsidRPr="00D66195">
              <w:rPr>
                <w:color w:val="0A0A0A"/>
              </w:rPr>
              <w:t>making and management</w:t>
            </w:r>
            <w:r w:rsidRPr="00D66195">
              <w:t xml:space="preserve">. </w:t>
            </w:r>
          </w:p>
        </w:tc>
      </w:tr>
      <w:tr w:rsidR="005645F2" w:rsidRPr="00D66195" w14:paraId="47D142FC" w14:textId="77777777" w:rsidTr="00F36481">
        <w:trPr>
          <w:trHeight w:val="283"/>
        </w:trPr>
        <w:tc>
          <w:tcPr>
            <w:tcW w:w="2122" w:type="dxa"/>
            <w:shd w:val="clear" w:color="auto" w:fill="auto"/>
            <w:tcMar>
              <w:top w:w="0" w:type="dxa"/>
            </w:tcMar>
          </w:tcPr>
          <w:p w14:paraId="388A265D" w14:textId="77777777" w:rsidR="005645F2" w:rsidRPr="00D66195" w:rsidRDefault="005645F2" w:rsidP="00E00ABC">
            <w:pPr>
              <w:pStyle w:val="TableText"/>
            </w:pPr>
            <w:r w:rsidRPr="00D66195">
              <w:t>Climate change science</w:t>
            </w:r>
          </w:p>
        </w:tc>
        <w:tc>
          <w:tcPr>
            <w:tcW w:w="6945" w:type="dxa"/>
            <w:shd w:val="clear" w:color="auto" w:fill="auto"/>
            <w:tcMar>
              <w:top w:w="57" w:type="dxa"/>
            </w:tcMar>
          </w:tcPr>
          <w:p w14:paraId="26EE8DCF" w14:textId="77777777" w:rsidR="005645F2" w:rsidRPr="00E00ABC" w:rsidRDefault="005645F2" w:rsidP="00F36481">
            <w:pPr>
              <w:pStyle w:val="TableBullet"/>
              <w:spacing w:before="60" w:after="40"/>
            </w:pPr>
            <w:r w:rsidRPr="00E00ABC">
              <w:t>The impact of additional greenhouse gas emissions on atmospheric processes.</w:t>
            </w:r>
          </w:p>
          <w:p w14:paraId="28C317BE" w14:textId="44C2917E" w:rsidR="005645F2" w:rsidRPr="00E00ABC" w:rsidRDefault="005645F2" w:rsidP="00F36481">
            <w:pPr>
              <w:pStyle w:val="TableBullet"/>
              <w:spacing w:after="40"/>
            </w:pPr>
            <w:r w:rsidRPr="00E00ABC">
              <w:t>The implications of long-term global climate change on patterns of natural climate variability such as the El Niño–Southern Oscillation (IPCC, 2014a).</w:t>
            </w:r>
          </w:p>
          <w:p w14:paraId="5F7289D2" w14:textId="3ECD1E95" w:rsidR="005645F2" w:rsidRPr="00E00ABC" w:rsidRDefault="005645F2" w:rsidP="00F36481">
            <w:pPr>
              <w:pStyle w:val="TableBullet"/>
              <w:spacing w:after="40"/>
            </w:pPr>
            <w:r w:rsidRPr="00E00ABC">
              <w:t>The impact of changing atmospheric processes on the frequency and intensity of pluvial and fluvial flooding (Climate Change Adaptation Technical Working Group,</w:t>
            </w:r>
            <w:r w:rsidR="00174B57">
              <w:t> </w:t>
            </w:r>
            <w:r w:rsidRPr="00E00ABC">
              <w:t xml:space="preserve">2018). </w:t>
            </w:r>
          </w:p>
          <w:p w14:paraId="481E272A" w14:textId="77777777" w:rsidR="005645F2" w:rsidRPr="00D66195" w:rsidRDefault="005645F2" w:rsidP="00E00ABC">
            <w:pPr>
              <w:pStyle w:val="TableBullet"/>
            </w:pPr>
            <w:r w:rsidRPr="00E00ABC">
              <w:t>The impacts</w:t>
            </w:r>
            <w:r w:rsidRPr="00D66195">
              <w:t xml:space="preserve"> of sea</w:t>
            </w:r>
            <w:r>
              <w:t>-</w:t>
            </w:r>
            <w:r w:rsidRPr="00D66195">
              <w:t>level rise on groundwater levels and estuarine and river systems (Climate Change Adaptation Technical Working Group, 2018).</w:t>
            </w:r>
          </w:p>
        </w:tc>
      </w:tr>
      <w:tr w:rsidR="005645F2" w:rsidRPr="00D66195" w14:paraId="5D0BBB85" w14:textId="77777777" w:rsidTr="00F36481">
        <w:trPr>
          <w:trHeight w:val="283"/>
        </w:trPr>
        <w:tc>
          <w:tcPr>
            <w:tcW w:w="2122" w:type="dxa"/>
            <w:shd w:val="clear" w:color="auto" w:fill="auto"/>
            <w:tcMar>
              <w:top w:w="0" w:type="dxa"/>
            </w:tcMar>
          </w:tcPr>
          <w:p w14:paraId="42039763" w14:textId="77777777" w:rsidR="005645F2" w:rsidRPr="00D66195" w:rsidRDefault="005645F2" w:rsidP="00E00ABC">
            <w:pPr>
              <w:pStyle w:val="TableText"/>
            </w:pPr>
            <w:r w:rsidRPr="00D66195">
              <w:t>Ecosystems and biodiversity</w:t>
            </w:r>
          </w:p>
        </w:tc>
        <w:tc>
          <w:tcPr>
            <w:tcW w:w="6945" w:type="dxa"/>
            <w:shd w:val="clear" w:color="auto" w:fill="auto"/>
            <w:tcMar>
              <w:top w:w="57" w:type="dxa"/>
            </w:tcMar>
          </w:tcPr>
          <w:p w14:paraId="1ED382A4" w14:textId="3F5B684F" w:rsidR="005645F2" w:rsidRPr="00D66195" w:rsidRDefault="005645F2" w:rsidP="00F36481">
            <w:pPr>
              <w:pStyle w:val="TableBullet"/>
              <w:spacing w:before="60" w:after="40"/>
            </w:pPr>
            <w:r w:rsidRPr="00D66195">
              <w:t>Ecological and physiological thresholds in terrestrial and aquatic species and ecosystems (</w:t>
            </w:r>
            <w:r>
              <w:t>IPCC</w:t>
            </w:r>
            <w:r w:rsidRPr="00D66195">
              <w:t>, 2014</w:t>
            </w:r>
            <w:r>
              <w:t>a</w:t>
            </w:r>
            <w:r w:rsidRPr="00D66195">
              <w:t>) and how they will respond to extreme events (Climate Change Adaptation Technical Working Group, 2018).</w:t>
            </w:r>
          </w:p>
          <w:p w14:paraId="3347809B" w14:textId="77777777" w:rsidR="005645F2" w:rsidRPr="00D66195" w:rsidRDefault="005645F2" w:rsidP="00F36481">
            <w:pPr>
              <w:pStyle w:val="TableBullet"/>
              <w:spacing w:after="40"/>
            </w:pPr>
            <w:r w:rsidRPr="00D66195">
              <w:t xml:space="preserve">The impact of climate change on biosecurity and biodiversity. </w:t>
            </w:r>
          </w:p>
          <w:p w14:paraId="591D8888" w14:textId="77777777" w:rsidR="005645F2" w:rsidRPr="00D66195" w:rsidRDefault="005645F2" w:rsidP="00756486">
            <w:pPr>
              <w:pStyle w:val="TableBullet"/>
            </w:pPr>
            <w:r w:rsidRPr="00D66195">
              <w:lastRenderedPageBreak/>
              <w:t>Species traits that determine tolerance to various environmental conditions.</w:t>
            </w:r>
          </w:p>
        </w:tc>
      </w:tr>
      <w:tr w:rsidR="005645F2" w:rsidRPr="00D66195" w14:paraId="22430818" w14:textId="77777777" w:rsidTr="00F36481">
        <w:trPr>
          <w:trHeight w:val="283"/>
        </w:trPr>
        <w:tc>
          <w:tcPr>
            <w:tcW w:w="2122" w:type="dxa"/>
            <w:shd w:val="clear" w:color="auto" w:fill="auto"/>
            <w:tcMar>
              <w:top w:w="0" w:type="dxa"/>
            </w:tcMar>
          </w:tcPr>
          <w:p w14:paraId="2625CFA9" w14:textId="77777777" w:rsidR="005645F2" w:rsidRPr="00D66195" w:rsidRDefault="005645F2" w:rsidP="00E00ABC">
            <w:pPr>
              <w:pStyle w:val="TableText"/>
            </w:pPr>
            <w:r w:rsidRPr="00D66195">
              <w:rPr>
                <w:rFonts w:asciiTheme="minorHAnsi" w:hAnsiTheme="minorHAnsi" w:cstheme="minorHAnsi"/>
              </w:rPr>
              <w:lastRenderedPageBreak/>
              <w:t>Economy</w:t>
            </w:r>
          </w:p>
        </w:tc>
        <w:tc>
          <w:tcPr>
            <w:tcW w:w="6945" w:type="dxa"/>
            <w:shd w:val="clear" w:color="auto" w:fill="auto"/>
            <w:tcMar>
              <w:top w:w="57" w:type="dxa"/>
            </w:tcMar>
          </w:tcPr>
          <w:p w14:paraId="139C40EB" w14:textId="77777777" w:rsidR="005645F2" w:rsidRPr="00D66195" w:rsidRDefault="005645F2" w:rsidP="00F36481">
            <w:pPr>
              <w:pStyle w:val="TableBullet"/>
              <w:spacing w:before="60"/>
            </w:pPr>
            <w:r w:rsidRPr="00D66195">
              <w:t>The economic cost of inaction on climate change at different scales and across sectors (</w:t>
            </w:r>
            <w:r w:rsidRPr="00172D32">
              <w:t>Climate Change Adaptation Technical Working Group</w:t>
            </w:r>
            <w:r w:rsidRPr="00D66195">
              <w:t>, 2018).</w:t>
            </w:r>
            <w:r w:rsidRPr="00D66195">
              <w:fldChar w:fldCharType="begin" w:fldLock="1"/>
            </w:r>
            <w:r w:rsidRPr="00D66195">
              <w:instrText>ADDIN CSL_CITATION {"citationItems":[{"id":"ITEM-1","itemData":{"ISBN":"9781988525471","PMID":"11230","author":[{"dropping-particle":"","family":"Climate Change Adaptation Technical Working Group","given":"","non-dropping-particle":"","parse-names":false,"suffix":""}],"id":"ITEM-1","issued":{"date-parts":[["2018"]]},"number-of-pages":"60","title":"Adapting to Climate Change in New Zealand: Recommendations from the Climate Change Adaptation Technical Working Group","type":"report"},"uris":["http://www.mendeley.com/documents/?uuid=63b8d021-0672-41f4-a466-515367b1cc38"]}],"mendeley":{"formattedCitation":"(Climate Change Adaptation Technical Working Group, 2018)","plainTextFormattedCitation":"(Climate Change Adaptation Technical Working Group, 2018)","previouslyFormattedCitation":"(Climate Change Adaptation Technical Working Group, 2018)"},"properties":{"noteIndex":0},"schema":"https://github.com/citation-style-language/schema/raw/master/csl-citation.json"}</w:instrText>
            </w:r>
            <w:r w:rsidRPr="00D66195">
              <w:fldChar w:fldCharType="end"/>
            </w:r>
          </w:p>
          <w:p w14:paraId="6C732586" w14:textId="50C6341F" w:rsidR="005645F2" w:rsidRPr="00172D32" w:rsidRDefault="005645F2" w:rsidP="00756486">
            <w:pPr>
              <w:pStyle w:val="TableBullet"/>
            </w:pPr>
            <w:r w:rsidRPr="00172D32">
              <w:t xml:space="preserve">How climate change impacts may flow into and through New Zealand’s financial system (A Wreford, </w:t>
            </w:r>
            <w:r w:rsidR="001B31D7">
              <w:t>Lincoln University</w:t>
            </w:r>
            <w:r w:rsidRPr="00172D32">
              <w:t>, pers. comm., 28 March 2020).</w:t>
            </w:r>
          </w:p>
          <w:p w14:paraId="187381B0" w14:textId="77777777" w:rsidR="005645F2" w:rsidRPr="00D66195" w:rsidRDefault="005645F2" w:rsidP="00756486">
            <w:pPr>
              <w:pStyle w:val="TableBullet"/>
            </w:pPr>
            <w:r w:rsidRPr="00D66195">
              <w:t>How climate change will impact on the banking and insurance sectors.</w:t>
            </w:r>
          </w:p>
        </w:tc>
      </w:tr>
      <w:tr w:rsidR="005645F2" w:rsidRPr="00D66195" w14:paraId="6FE0C1C9" w14:textId="77777777" w:rsidTr="00F36481">
        <w:trPr>
          <w:trHeight w:val="283"/>
        </w:trPr>
        <w:tc>
          <w:tcPr>
            <w:tcW w:w="2122" w:type="dxa"/>
            <w:shd w:val="clear" w:color="auto" w:fill="auto"/>
            <w:tcMar>
              <w:top w:w="0" w:type="dxa"/>
            </w:tcMar>
          </w:tcPr>
          <w:p w14:paraId="009A3B51" w14:textId="77777777" w:rsidR="005645F2" w:rsidRPr="00A1672A" w:rsidRDefault="005645F2" w:rsidP="00E00ABC">
            <w:pPr>
              <w:pStyle w:val="TableText"/>
            </w:pPr>
            <w:r w:rsidRPr="00D66195">
              <w:t>People and culture</w:t>
            </w:r>
          </w:p>
        </w:tc>
        <w:tc>
          <w:tcPr>
            <w:tcW w:w="6945" w:type="dxa"/>
            <w:shd w:val="clear" w:color="auto" w:fill="auto"/>
            <w:tcMar>
              <w:top w:w="57" w:type="dxa"/>
            </w:tcMar>
          </w:tcPr>
          <w:p w14:paraId="37E2478D" w14:textId="127F7FE4" w:rsidR="005645F2" w:rsidRPr="00D66195" w:rsidRDefault="005645F2" w:rsidP="00F36481">
            <w:pPr>
              <w:pStyle w:val="TableBullet"/>
              <w:spacing w:before="60"/>
            </w:pPr>
            <w:r w:rsidRPr="00D66195">
              <w:t>How to identify, assess and track the structural causes and expressions of social</w:t>
            </w:r>
            <w:r w:rsidR="00AA3B8F">
              <w:t> </w:t>
            </w:r>
            <w:r w:rsidRPr="00D66195">
              <w:t>vulnerability in New Zealand, and how these may change in the future (</w:t>
            </w:r>
            <w:r>
              <w:t>P</w:t>
            </w:r>
            <w:r w:rsidR="00AA3B8F">
              <w:t> </w:t>
            </w:r>
            <w:r w:rsidRPr="00D66195">
              <w:t>Blackett,</w:t>
            </w:r>
            <w:r>
              <w:t xml:space="preserve"> NIWA, pers. comm., 23 March</w:t>
            </w:r>
            <w:r w:rsidRPr="00D66195">
              <w:t xml:space="preserve"> 2020).</w:t>
            </w:r>
            <w:r>
              <w:t xml:space="preserve"> </w:t>
            </w:r>
          </w:p>
          <w:p w14:paraId="7EDFBDBE" w14:textId="77777777" w:rsidR="005645F2" w:rsidRPr="00D66195" w:rsidRDefault="005645F2" w:rsidP="00756486">
            <w:pPr>
              <w:pStyle w:val="TableBullet"/>
            </w:pPr>
            <w:r w:rsidRPr="00D66195">
              <w:t>The interactions between cultural values, biophysical sciences and adaptive capacity (</w:t>
            </w:r>
            <w:r>
              <w:t>IPCC</w:t>
            </w:r>
            <w:r w:rsidRPr="00D66195">
              <w:t>, 2014</w:t>
            </w:r>
            <w:r>
              <w:t>a</w:t>
            </w:r>
            <w:r w:rsidRPr="00D66195">
              <w:t>).</w:t>
            </w:r>
          </w:p>
          <w:p w14:paraId="687F1F4D" w14:textId="77777777" w:rsidR="005645F2" w:rsidRPr="00D66195" w:rsidRDefault="005645F2" w:rsidP="00756486">
            <w:pPr>
              <w:pStyle w:val="TableBullet"/>
            </w:pPr>
            <w:r w:rsidRPr="00D66195">
              <w:t>The impacts of climate change on human health and demand for health services (Climate Change Adaptation Technical Working Group, 2018), particularly in relation to potential diseases.</w:t>
            </w:r>
          </w:p>
        </w:tc>
      </w:tr>
      <w:tr w:rsidR="005645F2" w:rsidRPr="00D66195" w14:paraId="729DDA4A" w14:textId="77777777" w:rsidTr="00F36481">
        <w:trPr>
          <w:trHeight w:val="283"/>
        </w:trPr>
        <w:tc>
          <w:tcPr>
            <w:tcW w:w="2122" w:type="dxa"/>
            <w:shd w:val="clear" w:color="auto" w:fill="auto"/>
            <w:tcMar>
              <w:top w:w="0" w:type="dxa"/>
            </w:tcMar>
          </w:tcPr>
          <w:p w14:paraId="1C771CAE" w14:textId="77777777" w:rsidR="005645F2" w:rsidRPr="00D66195" w:rsidRDefault="005645F2" w:rsidP="00E00ABC">
            <w:pPr>
              <w:pStyle w:val="TableText"/>
            </w:pPr>
            <w:r w:rsidRPr="00D66195">
              <w:t xml:space="preserve">Built </w:t>
            </w:r>
            <w:r>
              <w:t>e</w:t>
            </w:r>
            <w:r w:rsidRPr="00D66195">
              <w:t>nvironment</w:t>
            </w:r>
          </w:p>
        </w:tc>
        <w:tc>
          <w:tcPr>
            <w:tcW w:w="6945" w:type="dxa"/>
            <w:shd w:val="clear" w:color="auto" w:fill="auto"/>
            <w:tcMar>
              <w:top w:w="57" w:type="dxa"/>
            </w:tcMar>
          </w:tcPr>
          <w:p w14:paraId="2093FEFA" w14:textId="60940F21" w:rsidR="005645F2" w:rsidRPr="00D66195" w:rsidRDefault="005645F2" w:rsidP="00F36481">
            <w:pPr>
              <w:pStyle w:val="TableBullet"/>
              <w:spacing w:before="60"/>
            </w:pPr>
            <w:r w:rsidRPr="00D66195">
              <w:t>How built environment assets, particularly landfills, cultural sites and indigenous built structures</w:t>
            </w:r>
            <w:r>
              <w:t>,</w:t>
            </w:r>
            <w:r w:rsidRPr="00D66195">
              <w:t xml:space="preserve"> are exposed and vulnerable to climate change.</w:t>
            </w:r>
          </w:p>
          <w:p w14:paraId="68A98666" w14:textId="77777777" w:rsidR="005645F2" w:rsidRPr="00D66195" w:rsidRDefault="005645F2" w:rsidP="00756486">
            <w:pPr>
              <w:pStyle w:val="TableBullet"/>
            </w:pPr>
            <w:r w:rsidRPr="00D66195">
              <w:t>How exposure to natural hazards, such as flooding from rivers and surface waters, differs across New Zealand.</w:t>
            </w:r>
          </w:p>
          <w:p w14:paraId="4A95DF21" w14:textId="460270F9" w:rsidR="005645F2" w:rsidRPr="00D66195" w:rsidRDefault="005645F2" w:rsidP="00250478">
            <w:pPr>
              <w:pStyle w:val="TableBullet"/>
            </w:pPr>
            <w:r w:rsidRPr="00D66195">
              <w:t xml:space="preserve">How impacts </w:t>
            </w:r>
            <w:r w:rsidR="00250478">
              <w:t>on</w:t>
            </w:r>
            <w:r w:rsidR="00250478" w:rsidRPr="00D66195">
              <w:t xml:space="preserve"> </w:t>
            </w:r>
            <w:r w:rsidRPr="00D66195">
              <w:t>buil</w:t>
            </w:r>
            <w:r>
              <w:t>t</w:t>
            </w:r>
            <w:r w:rsidRPr="00D66195">
              <w:t xml:space="preserve"> environment assets will flow through to other domains.</w:t>
            </w:r>
          </w:p>
        </w:tc>
      </w:tr>
      <w:tr w:rsidR="005645F2" w:rsidRPr="00D66195" w14:paraId="0DDA6C29" w14:textId="77777777" w:rsidTr="00F36481">
        <w:trPr>
          <w:trHeight w:val="283"/>
        </w:trPr>
        <w:tc>
          <w:tcPr>
            <w:tcW w:w="2122" w:type="dxa"/>
            <w:shd w:val="clear" w:color="auto" w:fill="auto"/>
            <w:tcMar>
              <w:top w:w="0" w:type="dxa"/>
            </w:tcMar>
          </w:tcPr>
          <w:p w14:paraId="2CCC38E7" w14:textId="77777777" w:rsidR="005645F2" w:rsidRPr="00D66195" w:rsidRDefault="005645F2" w:rsidP="00E00ABC">
            <w:pPr>
              <w:pStyle w:val="TableText"/>
            </w:pPr>
            <w:r w:rsidRPr="00D66195">
              <w:t>Cascading risks</w:t>
            </w:r>
          </w:p>
        </w:tc>
        <w:tc>
          <w:tcPr>
            <w:tcW w:w="6945" w:type="dxa"/>
            <w:shd w:val="clear" w:color="auto" w:fill="auto"/>
            <w:tcMar>
              <w:top w:w="57" w:type="dxa"/>
            </w:tcMar>
          </w:tcPr>
          <w:p w14:paraId="31AFBEAD" w14:textId="18481187" w:rsidR="005645F2" w:rsidRPr="00D66195" w:rsidRDefault="005645F2" w:rsidP="00F36481">
            <w:pPr>
              <w:pStyle w:val="TableBullet"/>
              <w:spacing w:before="60"/>
            </w:pPr>
            <w:r w:rsidRPr="00D66195">
              <w:t>How risks cascade and feed</w:t>
            </w:r>
            <w:r w:rsidR="00174B57">
              <w:t xml:space="preserve"> </w:t>
            </w:r>
            <w:r w:rsidRPr="00D66195">
              <w:t>back over time (Lawrence et al, 2018</w:t>
            </w:r>
            <w:r w:rsidRPr="00D66195">
              <w:rPr>
                <w:rFonts w:ascii="Arial" w:hAnsi="Arial"/>
              </w:rPr>
              <w:t xml:space="preserve">, </w:t>
            </w:r>
            <w:r w:rsidRPr="006A1A2A">
              <w:t>2020</w:t>
            </w:r>
            <w:r w:rsidRPr="00D66195">
              <w:t>) and between different geographies (</w:t>
            </w:r>
            <w:r>
              <w:t>IPCC</w:t>
            </w:r>
            <w:r w:rsidRPr="00D66195">
              <w:t>, 2014</w:t>
            </w:r>
            <w:r>
              <w:t>a</w:t>
            </w:r>
            <w:r w:rsidRPr="00D66195">
              <w:t xml:space="preserve">). </w:t>
            </w:r>
          </w:p>
          <w:p w14:paraId="3E32B4A3" w14:textId="77777777" w:rsidR="005645F2" w:rsidRPr="00D66195" w:rsidRDefault="005645F2" w:rsidP="00756486">
            <w:pPr>
              <w:pStyle w:val="TableBullet"/>
            </w:pPr>
            <w:r w:rsidRPr="00D66195">
              <w:t>How uses of land and water may be impacted by the compounding effects of climate change (Climate Change Adaptation Technical Working Group, 2018).</w:t>
            </w:r>
          </w:p>
          <w:p w14:paraId="3A489720" w14:textId="6EA7307F" w:rsidR="005645F2" w:rsidRPr="00D66195" w:rsidRDefault="005645F2" w:rsidP="002E7262">
            <w:pPr>
              <w:pStyle w:val="TableBullet"/>
            </w:pPr>
            <w:r w:rsidRPr="00D66195">
              <w:t xml:space="preserve">The implications of cascading consequences </w:t>
            </w:r>
            <w:r w:rsidR="002E7262">
              <w:t>for</w:t>
            </w:r>
            <w:r w:rsidR="002E7262" w:rsidRPr="00D66195">
              <w:t xml:space="preserve"> </w:t>
            </w:r>
            <w:r w:rsidRPr="00D66195">
              <w:t>the governance of social and ecological systems (Lawrence</w:t>
            </w:r>
            <w:r>
              <w:t xml:space="preserve"> </w:t>
            </w:r>
            <w:r w:rsidRPr="00D66195">
              <w:t>et al, 2018</w:t>
            </w:r>
            <w:r w:rsidRPr="00D66195">
              <w:rPr>
                <w:rFonts w:ascii="Arial" w:hAnsi="Arial"/>
              </w:rPr>
              <w:t xml:space="preserve">, </w:t>
            </w:r>
            <w:r w:rsidRPr="006A1A2A">
              <w:t>2020</w:t>
            </w:r>
            <w:r w:rsidRPr="00D66195">
              <w:t>).</w:t>
            </w:r>
          </w:p>
        </w:tc>
      </w:tr>
      <w:tr w:rsidR="005645F2" w:rsidRPr="00D66195" w14:paraId="48D1A17E" w14:textId="77777777" w:rsidTr="00F36481">
        <w:trPr>
          <w:trHeight w:val="283"/>
        </w:trPr>
        <w:tc>
          <w:tcPr>
            <w:tcW w:w="2122" w:type="dxa"/>
            <w:shd w:val="clear" w:color="auto" w:fill="auto"/>
            <w:tcMar>
              <w:top w:w="0" w:type="dxa"/>
            </w:tcMar>
          </w:tcPr>
          <w:p w14:paraId="0F7429F4" w14:textId="77777777" w:rsidR="005645F2" w:rsidRPr="00D66195" w:rsidRDefault="005645F2" w:rsidP="00E00ABC">
            <w:pPr>
              <w:pStyle w:val="TableText"/>
            </w:pPr>
            <w:r w:rsidRPr="00D66195">
              <w:t>Governance</w:t>
            </w:r>
          </w:p>
        </w:tc>
        <w:tc>
          <w:tcPr>
            <w:tcW w:w="6945" w:type="dxa"/>
            <w:shd w:val="clear" w:color="auto" w:fill="auto"/>
            <w:tcMar>
              <w:top w:w="57" w:type="dxa"/>
            </w:tcMar>
          </w:tcPr>
          <w:p w14:paraId="767A2CEF" w14:textId="4F955F0C" w:rsidR="005645F2" w:rsidRPr="00D66195" w:rsidRDefault="005645F2" w:rsidP="00F36481">
            <w:pPr>
              <w:pStyle w:val="TableBullet"/>
              <w:spacing w:before="60"/>
            </w:pPr>
            <w:r w:rsidRPr="00D66195">
              <w:t>The socio-cultural, technological and disciplinary barriers to adaptation actions at multiple scales (</w:t>
            </w:r>
            <w:r>
              <w:t>IPCC</w:t>
            </w:r>
            <w:r w:rsidRPr="00D66195">
              <w:t>, 2014</w:t>
            </w:r>
            <w:r>
              <w:t>a</w:t>
            </w:r>
            <w:r w:rsidRPr="00D66195">
              <w:t>).</w:t>
            </w:r>
          </w:p>
          <w:p w14:paraId="481ACEF9" w14:textId="77777777" w:rsidR="005645F2" w:rsidRPr="00D66195" w:rsidRDefault="005645F2" w:rsidP="00756486">
            <w:pPr>
              <w:pStyle w:val="TableBullet"/>
            </w:pPr>
            <w:r w:rsidRPr="00D66195">
              <w:t xml:space="preserve">How adaptation planning can better engage communities. </w:t>
            </w:r>
          </w:p>
          <w:p w14:paraId="478313ED" w14:textId="77777777" w:rsidR="005645F2" w:rsidRPr="00D66195" w:rsidRDefault="005645F2" w:rsidP="00756486">
            <w:pPr>
              <w:pStyle w:val="TableBullet"/>
            </w:pPr>
            <w:r w:rsidRPr="00D66195">
              <w:t>How central and local government coordination can be empowered to undertake adaptation action through changes to laws.</w:t>
            </w:r>
          </w:p>
          <w:p w14:paraId="0AA05367" w14:textId="77777777" w:rsidR="005645F2" w:rsidRPr="00D66195" w:rsidRDefault="005645F2" w:rsidP="00756486">
            <w:pPr>
              <w:pStyle w:val="TableBullet"/>
            </w:pPr>
            <w:r w:rsidRPr="00D66195">
              <w:t>Developing locally relevant decision triggers and planning approaches for managed retreat.</w:t>
            </w:r>
          </w:p>
          <w:p w14:paraId="43AC43E6" w14:textId="0D73D679" w:rsidR="005645F2" w:rsidRPr="00D66195" w:rsidRDefault="005645F2" w:rsidP="00756486">
            <w:pPr>
              <w:pStyle w:val="TableBullet"/>
            </w:pPr>
            <w:r w:rsidRPr="00D66195">
              <w:t>Legal issues that may arise from compensation for harm</w:t>
            </w:r>
            <w:r w:rsidR="00DC59A7">
              <w:t xml:space="preserve"> to</w:t>
            </w:r>
            <w:r w:rsidR="003E2514">
              <w:t>,</w:t>
            </w:r>
            <w:r w:rsidR="00DC59A7">
              <w:t xml:space="preserve"> or</w:t>
            </w:r>
            <w:r w:rsidRPr="00D66195">
              <w:t xml:space="preserve"> loss or extinguish</w:t>
            </w:r>
            <w:r>
              <w:t>ing</w:t>
            </w:r>
            <w:r w:rsidRPr="00D66195">
              <w:t xml:space="preserve"> of</w:t>
            </w:r>
            <w:r w:rsidR="003E2514">
              <w:t>,</w:t>
            </w:r>
            <w:r w:rsidRPr="00D66195">
              <w:t xml:space="preserve"> existing use rights. </w:t>
            </w:r>
          </w:p>
          <w:p w14:paraId="42B5B236" w14:textId="77777777" w:rsidR="005645F2" w:rsidRPr="00D66195" w:rsidRDefault="005645F2" w:rsidP="00756486">
            <w:pPr>
              <w:pStyle w:val="TableBullet"/>
            </w:pPr>
            <w:r w:rsidRPr="00D66195">
              <w:t xml:space="preserve">The implications of international and national climate change-related court cases for New Zealand. </w:t>
            </w:r>
          </w:p>
          <w:p w14:paraId="4F828B6C" w14:textId="77777777" w:rsidR="005645F2" w:rsidRPr="00D66195" w:rsidRDefault="005645F2" w:rsidP="00756486">
            <w:pPr>
              <w:pStyle w:val="TableBullet"/>
            </w:pPr>
            <w:r w:rsidRPr="00D66195">
              <w:t xml:space="preserve">How parliamentary mechanisms can be deployed to support funding and implementation of climate change adaptation. </w:t>
            </w:r>
          </w:p>
          <w:p w14:paraId="5E2B84DA" w14:textId="2E45D8AE" w:rsidR="005645F2" w:rsidRPr="00D66195" w:rsidRDefault="005645F2" w:rsidP="00756486">
            <w:pPr>
              <w:pStyle w:val="TableBullet"/>
            </w:pPr>
            <w:r w:rsidRPr="00D66195">
              <w:t>Understanding how adaptation tools are used and misused</w:t>
            </w:r>
            <w:r>
              <w:t>,</w:t>
            </w:r>
            <w:r w:rsidRPr="00D66195">
              <w:t xml:space="preserve"> and the barriers to</w:t>
            </w:r>
            <w:r w:rsidR="003E2514">
              <w:t> </w:t>
            </w:r>
            <w:r w:rsidRPr="00D66195">
              <w:t>uptake.</w:t>
            </w:r>
          </w:p>
          <w:p w14:paraId="46947823" w14:textId="782C12B5" w:rsidR="005645F2" w:rsidRPr="00D66195" w:rsidRDefault="005645F2" w:rsidP="003E2514">
            <w:pPr>
              <w:pStyle w:val="TableBullet"/>
            </w:pPr>
            <w:r w:rsidRPr="00D66195">
              <w:t>How past events can inform climate change risk management, such as the Canterbury and Kaik</w:t>
            </w:r>
            <w:r>
              <w:t>ō</w:t>
            </w:r>
            <w:r w:rsidRPr="00D66195">
              <w:t xml:space="preserve">ura earthquakes, pandemics and biosecurity incursions. </w:t>
            </w:r>
          </w:p>
        </w:tc>
      </w:tr>
    </w:tbl>
    <w:p w14:paraId="2D2D4341" w14:textId="7DF70EF9" w:rsidR="005645F2" w:rsidRPr="00D66195" w:rsidRDefault="005645F2" w:rsidP="00E00ABC">
      <w:pPr>
        <w:pStyle w:val="BodyText"/>
        <w:spacing w:before="240"/>
      </w:pPr>
      <w:r w:rsidRPr="00D66195">
        <w:t xml:space="preserve">Ideally these knowledge gaps should be addressed through coordinated and multidisciplinary processes. The co-production of knowledge and information by </w:t>
      </w:r>
      <w:r>
        <w:t>many</w:t>
      </w:r>
      <w:r w:rsidRPr="00D66195">
        <w:t xml:space="preserve"> stakeholders using different disciplines (science, policy and social science)</w:t>
      </w:r>
      <w:r w:rsidRPr="00D66195">
        <w:rPr>
          <w:rFonts w:cs="Arial"/>
          <w:color w:val="FF0000"/>
          <w:shd w:val="clear" w:color="auto" w:fill="FFFFFF"/>
        </w:rPr>
        <w:t xml:space="preserve"> </w:t>
      </w:r>
      <w:r w:rsidRPr="00D66195">
        <w:t>enhances the usability of knowledge (Lemos and Morehouse, 2005). It also better enables communication</w:t>
      </w:r>
      <w:r w:rsidR="003E2514">
        <w:t xml:space="preserve"> and</w:t>
      </w:r>
      <w:r w:rsidRPr="00D66195">
        <w:t xml:space="preserve"> transparency</w:t>
      </w:r>
      <w:r>
        <w:t>,</w:t>
      </w:r>
      <w:r w:rsidRPr="00D66195">
        <w:t xml:space="preserve"> and builds trust among decision-makers (Cradock-Henry et al, 2020; Howarth and Monasterolo, </w:t>
      </w:r>
      <w:r w:rsidRPr="00D66195">
        <w:lastRenderedPageBreak/>
        <w:t>2017; Stephenson et al, 20</w:t>
      </w:r>
      <w:r w:rsidR="00E9383F">
        <w:t>20</w:t>
      </w:r>
      <w:r w:rsidRPr="00D66195">
        <w:t xml:space="preserve">). However, resourcing knowledge co-production has proved challenging to date (Lemos and Morehouse, 2005). </w:t>
      </w:r>
    </w:p>
    <w:p w14:paraId="3C79DE58" w14:textId="52121CC6" w:rsidR="005645F2" w:rsidRPr="00D66195" w:rsidRDefault="005645F2" w:rsidP="00E00ABC">
      <w:pPr>
        <w:pStyle w:val="BodyText"/>
      </w:pPr>
      <w:r w:rsidRPr="00D66195">
        <w:t xml:space="preserve">Targeted and timely funding (G2) will be critical to addressing knowledge gaps </w:t>
      </w:r>
      <w:r>
        <w:t>to</w:t>
      </w:r>
      <w:r w:rsidRPr="00D66195">
        <w:t xml:space="preserve"> support decision-making processes. Understanding the barriers </w:t>
      </w:r>
      <w:r>
        <w:t>to</w:t>
      </w:r>
      <w:r w:rsidRPr="00D66195">
        <w:t xml:space="preserve"> </w:t>
      </w:r>
      <w:r>
        <w:t xml:space="preserve">uptake of </w:t>
      </w:r>
      <w:r w:rsidRPr="00D66195">
        <w:t>best</w:t>
      </w:r>
      <w:r w:rsidR="003E2514">
        <w:t>-</w:t>
      </w:r>
      <w:r w:rsidRPr="00D66195">
        <w:t xml:space="preserve">practice decision-support tools, practices and processes (G1) will reduce the risk of maladaptation. Mātauranga Māori encompasses a wealth of unique knowledge that can inform climate change science, </w:t>
      </w:r>
      <w:r w:rsidRPr="00D66195">
        <w:rPr>
          <w:color w:val="0A0A0A"/>
        </w:rPr>
        <w:t>policy</w:t>
      </w:r>
      <w:r>
        <w:rPr>
          <w:color w:val="0A0A0A"/>
        </w:rPr>
        <w:t xml:space="preserve"> </w:t>
      </w:r>
      <w:r w:rsidR="003E2514">
        <w:rPr>
          <w:color w:val="0A0A0A"/>
        </w:rPr>
        <w:t>-</w:t>
      </w:r>
      <w:r w:rsidRPr="00D66195">
        <w:rPr>
          <w:color w:val="0A0A0A"/>
        </w:rPr>
        <w:t>making and management</w:t>
      </w:r>
      <w:r>
        <w:t>;</w:t>
      </w:r>
      <w:r w:rsidRPr="00D66195">
        <w:t xml:space="preserve"> however</w:t>
      </w:r>
      <w:r w:rsidR="003E2514">
        <w:t>,</w:t>
      </w:r>
      <w:r w:rsidRPr="00D66195">
        <w:t xml:space="preserve"> this knowledge </w:t>
      </w:r>
      <w:r w:rsidR="003E2514" w:rsidRPr="00D66195">
        <w:t>can</w:t>
      </w:r>
      <w:r w:rsidR="003E2514">
        <w:t xml:space="preserve"> only</w:t>
      </w:r>
      <w:r w:rsidR="003E2514" w:rsidRPr="00D66195">
        <w:t xml:space="preserve"> </w:t>
      </w:r>
      <w:r w:rsidRPr="00D66195">
        <w:t>be accesse</w:t>
      </w:r>
      <w:r>
        <w:t>d</w:t>
      </w:r>
      <w:r w:rsidRPr="00D66195">
        <w:t xml:space="preserve"> with trust and good relations between Treaty partners (G4). </w:t>
      </w:r>
    </w:p>
    <w:p w14:paraId="2A53A59F" w14:textId="77777777" w:rsidR="005645F2" w:rsidRPr="00D66195" w:rsidRDefault="005645F2" w:rsidP="00E00ABC">
      <w:pPr>
        <w:pStyle w:val="Heading4"/>
      </w:pPr>
      <w:r w:rsidRPr="00D66195">
        <w:t>Consequence</w:t>
      </w:r>
    </w:p>
    <w:p w14:paraId="66057B75" w14:textId="3E08B89E" w:rsidR="005645F2" w:rsidRPr="00D66195" w:rsidRDefault="005645F2" w:rsidP="00E00ABC">
      <w:pPr>
        <w:pStyle w:val="BodyText"/>
      </w:pPr>
      <w:r w:rsidRPr="00D66195">
        <w:rPr>
          <w:rFonts w:asciiTheme="minorHAnsi" w:hAnsiTheme="minorHAnsi" w:cstheme="minorHAnsi"/>
        </w:rPr>
        <w:t>Ongoing research is critical for informing adequate climate change risk assessment and adaptation action.</w:t>
      </w:r>
      <w:r w:rsidRPr="00D66195">
        <w:t xml:space="preserve"> Based on the current level of knowledge, particularly </w:t>
      </w:r>
      <w:r>
        <w:t>for</w:t>
      </w:r>
      <w:r w:rsidRPr="00D66195">
        <w:t xml:space="preserve"> compounding and</w:t>
      </w:r>
      <w:r w:rsidR="00AA3B8F">
        <w:t> </w:t>
      </w:r>
      <w:r w:rsidRPr="00D66195">
        <w:t xml:space="preserve">cascading events, there is a risk of significantly underestimating climate change risks, intervening at the wrong points in the system and taking maladaptive actions. Lack of knowledge may be used </w:t>
      </w:r>
      <w:r>
        <w:t>to</w:t>
      </w:r>
      <w:r w:rsidRPr="00D66195">
        <w:t xml:space="preserve"> justif</w:t>
      </w:r>
      <w:r>
        <w:t>y</w:t>
      </w:r>
      <w:r w:rsidRPr="00D66195">
        <w:t xml:space="preserve"> inaction (Hulme, 2009). For example, in the </w:t>
      </w:r>
      <w:r>
        <w:t>n</w:t>
      </w:r>
      <w:r w:rsidRPr="00D66195">
        <w:t xml:space="preserve">atural </w:t>
      </w:r>
      <w:r>
        <w:t>e</w:t>
      </w:r>
      <w:r w:rsidRPr="00D66195">
        <w:t xml:space="preserve">nvironment </w:t>
      </w:r>
      <w:r>
        <w:t>d</w:t>
      </w:r>
      <w:r w:rsidRPr="00D66195">
        <w:t xml:space="preserve">omain, a lack of consistent data is hindering conservation efforts even before climate change is considered. </w:t>
      </w:r>
    </w:p>
    <w:p w14:paraId="7B5E2845" w14:textId="77777777" w:rsidR="005645F2" w:rsidRPr="00D66195" w:rsidRDefault="005645F2" w:rsidP="005645F2">
      <w:pPr>
        <w:pStyle w:val="Heading4"/>
      </w:pPr>
      <w:r w:rsidRPr="00D66195">
        <w:t>Confidence: High agreement, robust evidence</w:t>
      </w:r>
    </w:p>
    <w:p w14:paraId="663BC711" w14:textId="4B3A7CA1" w:rsidR="005645F2" w:rsidRPr="00D66195" w:rsidRDefault="005645F2" w:rsidP="00E00ABC">
      <w:pPr>
        <w:pStyle w:val="BodyText"/>
      </w:pPr>
      <w:r w:rsidRPr="00D66195">
        <w:t xml:space="preserve">There is </w:t>
      </w:r>
      <w:r w:rsidR="00576ED6">
        <w:t xml:space="preserve">a </w:t>
      </w:r>
      <w:r w:rsidRPr="00D66195">
        <w:t xml:space="preserve">high </w:t>
      </w:r>
      <w:r w:rsidR="00576ED6">
        <w:t xml:space="preserve">level of </w:t>
      </w:r>
      <w:r w:rsidRPr="00D66195">
        <w:t>agreement and a robust body of evidence to demonstrate under-investment in relevant and targeted research to inform climate change adaptation in New</w:t>
      </w:r>
      <w:r w:rsidR="00576ED6">
        <w:t> </w:t>
      </w:r>
      <w:r w:rsidRPr="00D66195">
        <w:t>Zealand.</w:t>
      </w:r>
      <w:r>
        <w:t xml:space="preserve"> </w:t>
      </w:r>
    </w:p>
    <w:p w14:paraId="1E50B583" w14:textId="77777777" w:rsidR="005645F2" w:rsidRPr="00D66195" w:rsidRDefault="005645F2" w:rsidP="00E00ABC">
      <w:pPr>
        <w:pStyle w:val="Heading4"/>
      </w:pPr>
      <w:r w:rsidRPr="00D66195">
        <w:t>Adaptation</w:t>
      </w:r>
    </w:p>
    <w:p w14:paraId="1950305E" w14:textId="77777777" w:rsidR="005645F2" w:rsidRDefault="005645F2" w:rsidP="00E00ABC">
      <w:pPr>
        <w:pStyle w:val="BodyText"/>
      </w:pPr>
      <w:r w:rsidRPr="00D66195">
        <w:t>Some research is under</w:t>
      </w:r>
      <w:r>
        <w:t xml:space="preserve"> </w:t>
      </w:r>
      <w:r w:rsidRPr="00D66195">
        <w:t xml:space="preserve">way that supports understanding of climate change impacts and adaptation. Efforts to date include research funded </w:t>
      </w:r>
      <w:r>
        <w:t>through:</w:t>
      </w:r>
      <w:r w:rsidRPr="00D66195">
        <w:t xml:space="preserve"> </w:t>
      </w:r>
    </w:p>
    <w:p w14:paraId="345C4E75" w14:textId="77777777" w:rsidR="005645F2" w:rsidRPr="00E00ABC" w:rsidRDefault="005645F2" w:rsidP="00E00ABC">
      <w:pPr>
        <w:pStyle w:val="Bullet"/>
      </w:pPr>
      <w:r w:rsidRPr="00D66195">
        <w:t xml:space="preserve">Deep </w:t>
      </w:r>
      <w:r w:rsidRPr="00E00ABC">
        <w:t>South National Science Challenge</w:t>
      </w:r>
    </w:p>
    <w:p w14:paraId="543A9CD8" w14:textId="2F38897F" w:rsidR="005645F2" w:rsidRPr="00E00ABC" w:rsidRDefault="005645F2" w:rsidP="00E00ABC">
      <w:pPr>
        <w:pStyle w:val="Bullet"/>
      </w:pPr>
      <w:r w:rsidRPr="00E00ABC">
        <w:t>Resilience to Nature</w:t>
      </w:r>
      <w:r w:rsidR="00576ED6">
        <w:t>’</w:t>
      </w:r>
      <w:r w:rsidRPr="00E00ABC">
        <w:t xml:space="preserve">s Challenges </w:t>
      </w:r>
      <w:r w:rsidR="00576ED6">
        <w:t xml:space="preserve">National Science </w:t>
      </w:r>
      <w:r w:rsidRPr="00E00ABC">
        <w:t>Challenge</w:t>
      </w:r>
    </w:p>
    <w:p w14:paraId="679FE91A" w14:textId="77777777" w:rsidR="005645F2" w:rsidRPr="00E00ABC" w:rsidRDefault="005645F2" w:rsidP="00E00ABC">
      <w:pPr>
        <w:pStyle w:val="Bullet"/>
      </w:pPr>
      <w:r w:rsidRPr="00E00ABC">
        <w:t>Sustainable Land Management and Climate Change Fund</w:t>
      </w:r>
    </w:p>
    <w:p w14:paraId="7CBE7417" w14:textId="77777777" w:rsidR="005645F2" w:rsidRPr="00E00ABC" w:rsidRDefault="005645F2" w:rsidP="00E00ABC">
      <w:pPr>
        <w:pStyle w:val="Bullet"/>
        <w:rPr>
          <w:rFonts w:asciiTheme="minorHAnsi" w:hAnsiTheme="minorHAnsi" w:cstheme="minorHAnsi"/>
          <w:b/>
          <w:bCs/>
        </w:rPr>
      </w:pPr>
      <w:r w:rsidRPr="00E00ABC">
        <w:t>Climate</w:t>
      </w:r>
      <w:r w:rsidRPr="00D66195">
        <w:t xml:space="preserve"> Change Adaptation Technical Working Group.</w:t>
      </w:r>
    </w:p>
    <w:p w14:paraId="31789AE8" w14:textId="015ED3BD" w:rsidR="00741327" w:rsidRPr="00D66195" w:rsidRDefault="00665AA3" w:rsidP="006A1A2A">
      <w:pPr>
        <w:pStyle w:val="Tableheading2"/>
      </w:pPr>
      <w:bookmarkStart w:id="747" w:name="_Toc45391946"/>
      <w:r w:rsidRPr="00665AA3">
        <w:rPr>
          <w:lang w:eastAsia="en-AU"/>
        </w:rPr>
        <w:t>G5 Risk of delayed adaptation and maladaptation due to knowledge gaps resulting from</w:t>
      </w:r>
      <w:r w:rsidR="00DF0A1A">
        <w:rPr>
          <w:lang w:eastAsia="en-AU"/>
        </w:rPr>
        <w:t> </w:t>
      </w:r>
      <w:r w:rsidRPr="00665AA3">
        <w:rPr>
          <w:lang w:eastAsia="en-AU"/>
        </w:rPr>
        <w:t xml:space="preserve">under-investment in climate </w:t>
      </w:r>
      <w:r w:rsidR="00566C0C">
        <w:rPr>
          <w:lang w:eastAsia="en-AU"/>
        </w:rPr>
        <w:t xml:space="preserve">change </w:t>
      </w:r>
      <w:r w:rsidRPr="00665AA3">
        <w:rPr>
          <w:lang w:eastAsia="en-AU"/>
        </w:rPr>
        <w:t>adaptation research and capacity building</w:t>
      </w:r>
      <w:r w:rsidR="00741327" w:rsidRPr="00D52C19">
        <w:rPr>
          <w:lang w:eastAsia="en-AU"/>
        </w:rPr>
        <w:t xml:space="preserve">: </w:t>
      </w:r>
      <w:r w:rsidR="00840CE2">
        <w:rPr>
          <w:lang w:eastAsia="en-AU"/>
        </w:rPr>
        <w:t>U</w:t>
      </w:r>
      <w:r w:rsidR="00741327" w:rsidRPr="00D52C19">
        <w:rPr>
          <w:lang w:eastAsia="en-AU"/>
        </w:rPr>
        <w:t>rgency profile</w:t>
      </w:r>
      <w:bookmarkEnd w:id="747"/>
    </w:p>
    <w:tbl>
      <w:tblPr>
        <w:tblW w:w="8505" w:type="dxa"/>
        <w:tblBorders>
          <w:top w:val="single" w:sz="4" w:space="0" w:color="0F7B7D"/>
          <w:bottom w:val="single" w:sz="4" w:space="0" w:color="0F7B7D"/>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1843"/>
        <w:gridCol w:w="851"/>
        <w:gridCol w:w="992"/>
        <w:gridCol w:w="1324"/>
        <w:gridCol w:w="990"/>
        <w:gridCol w:w="638"/>
        <w:gridCol w:w="1867"/>
      </w:tblGrid>
      <w:tr w:rsidR="00665AA3" w:rsidRPr="005645F2" w14:paraId="0AF240B4" w14:textId="77777777" w:rsidTr="00665AA3">
        <w:tc>
          <w:tcPr>
            <w:tcW w:w="8505" w:type="dxa"/>
            <w:gridSpan w:val="7"/>
            <w:tcBorders>
              <w:top w:val="single" w:sz="4" w:space="0" w:color="6FC7B7"/>
              <w:bottom w:val="single" w:sz="4" w:space="0" w:color="6FC7B7"/>
            </w:tcBorders>
            <w:shd w:val="clear" w:color="auto" w:fill="6FC7B7"/>
          </w:tcPr>
          <w:p w14:paraId="13A70EDF" w14:textId="0179315F" w:rsidR="00665AA3" w:rsidRPr="005645F2" w:rsidRDefault="00665AA3" w:rsidP="008E48CB">
            <w:pPr>
              <w:pStyle w:val="TableTextbold"/>
              <w:keepNext/>
              <w:rPr>
                <w:color w:val="000000" w:themeColor="text1"/>
              </w:rPr>
            </w:pPr>
            <w:r w:rsidRPr="00665AA3">
              <w:rPr>
                <w:color w:val="000000" w:themeColor="text1"/>
              </w:rPr>
              <w:t>G5 Risk of delayed adaptation and maladaptation due to knowledge gaps resulting from under-investment in climate</w:t>
            </w:r>
            <w:r w:rsidR="00DF0A1A">
              <w:rPr>
                <w:color w:val="000000" w:themeColor="text1"/>
              </w:rPr>
              <w:t xml:space="preserve"> change</w:t>
            </w:r>
            <w:r w:rsidRPr="00665AA3">
              <w:rPr>
                <w:color w:val="000000" w:themeColor="text1"/>
              </w:rPr>
              <w:t xml:space="preserve"> adaptation research and capacity building</w:t>
            </w:r>
            <w:r w:rsidR="00840CE2">
              <w:rPr>
                <w:color w:val="000000" w:themeColor="text1"/>
              </w:rPr>
              <w:t>:</w:t>
            </w:r>
            <w:r w:rsidRPr="005645F2">
              <w:rPr>
                <w:color w:val="000000" w:themeColor="text1"/>
              </w:rPr>
              <w:t xml:space="preserve"> </w:t>
            </w:r>
            <w:r w:rsidR="00840CE2">
              <w:rPr>
                <w:color w:val="000000" w:themeColor="text1"/>
              </w:rPr>
              <w:t>U</w:t>
            </w:r>
            <w:r w:rsidRPr="005645F2">
              <w:rPr>
                <w:color w:val="000000" w:themeColor="text1"/>
              </w:rPr>
              <w:t>rgency profile</w:t>
            </w:r>
          </w:p>
        </w:tc>
      </w:tr>
      <w:tr w:rsidR="00665AA3" w:rsidRPr="005D6D89" w14:paraId="41B894E5" w14:textId="77777777" w:rsidTr="00665AA3">
        <w:tc>
          <w:tcPr>
            <w:tcW w:w="1843" w:type="dxa"/>
            <w:tcBorders>
              <w:top w:val="single" w:sz="4" w:space="0" w:color="6FC7B7"/>
              <w:bottom w:val="single" w:sz="4" w:space="0" w:color="6FC7B7"/>
              <w:right w:val="single" w:sz="4" w:space="0" w:color="6FC7B7"/>
            </w:tcBorders>
            <w:shd w:val="clear" w:color="auto" w:fill="FFFFFF" w:themeFill="background1"/>
            <w:vAlign w:val="bottom"/>
          </w:tcPr>
          <w:p w14:paraId="0AA8FC01" w14:textId="77777777" w:rsidR="00665AA3" w:rsidRPr="003F0A2D" w:rsidRDefault="00665AA3" w:rsidP="008E48CB">
            <w:pPr>
              <w:pStyle w:val="TableTextbold"/>
              <w:keepNext/>
              <w:spacing w:before="40" w:after="40"/>
            </w:pPr>
            <w:r w:rsidRPr="003F0A2D">
              <w:t>Urgency category</w:t>
            </w:r>
          </w:p>
        </w:tc>
        <w:tc>
          <w:tcPr>
            <w:tcW w:w="1843" w:type="dxa"/>
            <w:gridSpan w:val="2"/>
            <w:tcBorders>
              <w:top w:val="single" w:sz="4" w:space="0" w:color="6FC7B7"/>
              <w:left w:val="single" w:sz="4" w:space="0" w:color="6FC7B7"/>
              <w:bottom w:val="single" w:sz="4" w:space="0" w:color="6FC7B7"/>
              <w:right w:val="single" w:sz="4" w:space="0" w:color="6FC7B7"/>
            </w:tcBorders>
            <w:vAlign w:val="bottom"/>
          </w:tcPr>
          <w:p w14:paraId="0FD87833" w14:textId="77777777" w:rsidR="00665AA3" w:rsidRPr="003350E2" w:rsidRDefault="00665AA3" w:rsidP="008E48CB">
            <w:pPr>
              <w:pStyle w:val="TableTextbold"/>
              <w:keepNext/>
              <w:spacing w:before="40" w:after="40"/>
            </w:pPr>
            <w:r w:rsidRPr="003350E2">
              <w:t>Proportion of urgency</w:t>
            </w:r>
          </w:p>
        </w:tc>
        <w:tc>
          <w:tcPr>
            <w:tcW w:w="4819" w:type="dxa"/>
            <w:gridSpan w:val="4"/>
            <w:tcBorders>
              <w:top w:val="single" w:sz="4" w:space="0" w:color="6FC7B7"/>
              <w:left w:val="single" w:sz="4" w:space="0" w:color="6FC7B7"/>
              <w:bottom w:val="single" w:sz="4" w:space="0" w:color="6FC7B7"/>
            </w:tcBorders>
            <w:vAlign w:val="bottom"/>
          </w:tcPr>
          <w:p w14:paraId="7E87FB17" w14:textId="77777777" w:rsidR="00665AA3" w:rsidRPr="005D6D89" w:rsidRDefault="00665AA3" w:rsidP="008E48CB">
            <w:pPr>
              <w:pStyle w:val="TableTextbold"/>
              <w:keepNext/>
              <w:spacing w:before="40" w:after="40"/>
            </w:pPr>
            <w:r w:rsidRPr="005D6D89">
              <w:t>Description of actions</w:t>
            </w:r>
          </w:p>
        </w:tc>
      </w:tr>
      <w:tr w:rsidR="005645F2" w:rsidRPr="00D66195" w14:paraId="26F9699D" w14:textId="77777777" w:rsidTr="00665AA3">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c>
          <w:tcPr>
            <w:tcW w:w="1843" w:type="dxa"/>
            <w:shd w:val="clear" w:color="auto" w:fill="FFFFFF" w:themeFill="background1"/>
            <w:hideMark/>
          </w:tcPr>
          <w:p w14:paraId="0D77DE0D" w14:textId="77777777" w:rsidR="005645F2" w:rsidRPr="00741327" w:rsidRDefault="005645F2" w:rsidP="00756486">
            <w:pPr>
              <w:pStyle w:val="TableText"/>
              <w:rPr>
                <w:b/>
                <w:bCs/>
              </w:rPr>
            </w:pPr>
            <w:bookmarkStart w:id="748" w:name="_Hlk35589910"/>
            <w:r w:rsidRPr="00741327">
              <w:rPr>
                <w:b/>
                <w:bCs/>
              </w:rPr>
              <w:t>More action needed</w:t>
            </w:r>
          </w:p>
        </w:tc>
        <w:tc>
          <w:tcPr>
            <w:tcW w:w="1843" w:type="dxa"/>
            <w:gridSpan w:val="2"/>
          </w:tcPr>
          <w:p w14:paraId="4A8E5B7C" w14:textId="77777777" w:rsidR="005645F2" w:rsidRPr="00D66195" w:rsidRDefault="005645F2" w:rsidP="00665AA3">
            <w:pPr>
              <w:pStyle w:val="TableText"/>
              <w:jc w:val="center"/>
              <w:rPr>
                <w:i/>
              </w:rPr>
            </w:pPr>
            <w:r w:rsidRPr="00D66195">
              <w:rPr>
                <w:rFonts w:cs="Arial"/>
              </w:rPr>
              <w:t>50</w:t>
            </w:r>
          </w:p>
        </w:tc>
        <w:tc>
          <w:tcPr>
            <w:tcW w:w="4819" w:type="dxa"/>
            <w:gridSpan w:val="4"/>
          </w:tcPr>
          <w:p w14:paraId="525877D1" w14:textId="16EA9329" w:rsidR="005645F2" w:rsidRPr="00D66195" w:rsidRDefault="005645F2" w:rsidP="00756486">
            <w:pPr>
              <w:pStyle w:val="TableText"/>
              <w:rPr>
                <w:rFonts w:cs="Arial"/>
              </w:rPr>
            </w:pPr>
            <w:r w:rsidRPr="00D66195">
              <w:rPr>
                <w:rFonts w:cs="Arial"/>
              </w:rPr>
              <w:t>Research and capacity building are needed to enable best</w:t>
            </w:r>
            <w:r w:rsidR="00576ED6">
              <w:rPr>
                <w:rFonts w:cs="Arial"/>
              </w:rPr>
              <w:t>-</w:t>
            </w:r>
            <w:r w:rsidRPr="00D66195">
              <w:rPr>
                <w:rFonts w:cs="Arial"/>
              </w:rPr>
              <w:t>practice adaptation decision-making and action.</w:t>
            </w:r>
          </w:p>
        </w:tc>
      </w:tr>
      <w:tr w:rsidR="005645F2" w:rsidRPr="00D66195" w14:paraId="60AA08E2" w14:textId="77777777" w:rsidTr="00665AA3">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rPr>
          <w:trHeight w:val="870"/>
        </w:trPr>
        <w:tc>
          <w:tcPr>
            <w:tcW w:w="1843" w:type="dxa"/>
            <w:shd w:val="clear" w:color="auto" w:fill="FFFFFF" w:themeFill="background1"/>
            <w:hideMark/>
          </w:tcPr>
          <w:p w14:paraId="495579F6" w14:textId="77777777" w:rsidR="005645F2" w:rsidRPr="00741327" w:rsidRDefault="005645F2" w:rsidP="00756486">
            <w:pPr>
              <w:pStyle w:val="TableText"/>
              <w:rPr>
                <w:b/>
                <w:bCs/>
              </w:rPr>
            </w:pPr>
            <w:r w:rsidRPr="00741327">
              <w:rPr>
                <w:b/>
                <w:bCs/>
              </w:rPr>
              <w:t>Research priority</w:t>
            </w:r>
          </w:p>
        </w:tc>
        <w:tc>
          <w:tcPr>
            <w:tcW w:w="1843" w:type="dxa"/>
            <w:gridSpan w:val="2"/>
          </w:tcPr>
          <w:p w14:paraId="6F34A89B" w14:textId="77777777" w:rsidR="005645F2" w:rsidRPr="00D66195" w:rsidRDefault="005645F2" w:rsidP="00665AA3">
            <w:pPr>
              <w:pStyle w:val="TableText"/>
              <w:jc w:val="center"/>
            </w:pPr>
            <w:r w:rsidRPr="00D66195">
              <w:rPr>
                <w:rFonts w:cs="Arial"/>
              </w:rPr>
              <w:t>20</w:t>
            </w:r>
          </w:p>
        </w:tc>
        <w:tc>
          <w:tcPr>
            <w:tcW w:w="4819" w:type="dxa"/>
            <w:gridSpan w:val="4"/>
          </w:tcPr>
          <w:p w14:paraId="52354522" w14:textId="54C25D42" w:rsidR="005645F2" w:rsidRPr="00D66195" w:rsidRDefault="005645F2" w:rsidP="00576ED6">
            <w:pPr>
              <w:pStyle w:val="TableText"/>
            </w:pPr>
            <w:r>
              <w:rPr>
                <w:rFonts w:cs="Arial"/>
              </w:rPr>
              <w:t xml:space="preserve">See </w:t>
            </w:r>
            <w:hyperlink w:anchor="table70" w:history="1">
              <w:r w:rsidRPr="00576ED6">
                <w:rPr>
                  <w:rStyle w:val="Hyperlink"/>
                  <w:rFonts w:cs="Arial"/>
                </w:rPr>
                <w:t xml:space="preserve">table </w:t>
              </w:r>
              <w:r w:rsidR="00576ED6" w:rsidRPr="00576ED6">
                <w:rPr>
                  <w:rStyle w:val="Hyperlink"/>
                  <w:rFonts w:cs="Arial"/>
                </w:rPr>
                <w:t>70</w:t>
              </w:r>
            </w:hyperlink>
            <w:r>
              <w:rPr>
                <w:rFonts w:cs="Arial"/>
              </w:rPr>
              <w:t xml:space="preserve"> for a list of k</w:t>
            </w:r>
            <w:r w:rsidRPr="00D66195">
              <w:rPr>
                <w:rFonts w:cs="Arial"/>
              </w:rPr>
              <w:t xml:space="preserve">ey gaps. A coordinated and comprehensive research platform to inform effective adaptation is </w:t>
            </w:r>
            <w:r>
              <w:rPr>
                <w:rFonts w:cs="Arial"/>
              </w:rPr>
              <w:t xml:space="preserve">also </w:t>
            </w:r>
            <w:r w:rsidRPr="00D66195">
              <w:rPr>
                <w:rFonts w:cs="Arial"/>
              </w:rPr>
              <w:t>missing.</w:t>
            </w:r>
            <w:r>
              <w:rPr>
                <w:rFonts w:cs="Arial"/>
              </w:rPr>
              <w:t xml:space="preserve"> </w:t>
            </w:r>
          </w:p>
        </w:tc>
      </w:tr>
      <w:tr w:rsidR="005645F2" w:rsidRPr="00D66195" w14:paraId="00CC709F" w14:textId="77777777" w:rsidTr="00665AA3">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c>
          <w:tcPr>
            <w:tcW w:w="1843" w:type="dxa"/>
            <w:shd w:val="clear" w:color="auto" w:fill="FFFFFF" w:themeFill="background1"/>
            <w:hideMark/>
          </w:tcPr>
          <w:p w14:paraId="7623B6A4" w14:textId="77777777" w:rsidR="005645F2" w:rsidRPr="00741327" w:rsidRDefault="005645F2" w:rsidP="00756486">
            <w:pPr>
              <w:pStyle w:val="TableText"/>
              <w:rPr>
                <w:b/>
                <w:bCs/>
              </w:rPr>
            </w:pPr>
            <w:r w:rsidRPr="00741327">
              <w:rPr>
                <w:b/>
                <w:bCs/>
              </w:rPr>
              <w:t>Sustain current action</w:t>
            </w:r>
          </w:p>
        </w:tc>
        <w:tc>
          <w:tcPr>
            <w:tcW w:w="1843" w:type="dxa"/>
            <w:gridSpan w:val="2"/>
          </w:tcPr>
          <w:p w14:paraId="5322AB09" w14:textId="77777777" w:rsidR="005645F2" w:rsidRPr="00D66195" w:rsidRDefault="005645F2" w:rsidP="00665AA3">
            <w:pPr>
              <w:pStyle w:val="TableText"/>
              <w:jc w:val="center"/>
            </w:pPr>
            <w:r w:rsidRPr="00D66195">
              <w:rPr>
                <w:rFonts w:cs="Arial"/>
              </w:rPr>
              <w:t>10</w:t>
            </w:r>
          </w:p>
        </w:tc>
        <w:tc>
          <w:tcPr>
            <w:tcW w:w="4819" w:type="dxa"/>
            <w:gridSpan w:val="4"/>
          </w:tcPr>
          <w:p w14:paraId="7408630A" w14:textId="77777777" w:rsidR="005645F2" w:rsidRPr="00D66195" w:rsidRDefault="005645F2" w:rsidP="00756486">
            <w:pPr>
              <w:pStyle w:val="TableText"/>
            </w:pPr>
            <w:r w:rsidRPr="00D66195">
              <w:rPr>
                <w:rFonts w:cs="Arial"/>
              </w:rPr>
              <w:t>Current research that supports understanding of climate change impacts and adaptation options should continue.</w:t>
            </w:r>
          </w:p>
        </w:tc>
      </w:tr>
      <w:tr w:rsidR="005645F2" w:rsidRPr="00D66195" w14:paraId="3C6365FF" w14:textId="77777777" w:rsidTr="00665AA3">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c>
          <w:tcPr>
            <w:tcW w:w="1843" w:type="dxa"/>
            <w:tcBorders>
              <w:bottom w:val="single" w:sz="8" w:space="0" w:color="6FC7B7"/>
            </w:tcBorders>
            <w:shd w:val="clear" w:color="auto" w:fill="FFFFFF" w:themeFill="background1"/>
            <w:hideMark/>
          </w:tcPr>
          <w:p w14:paraId="3E092C26" w14:textId="77777777" w:rsidR="005645F2" w:rsidRPr="00741327" w:rsidRDefault="005645F2" w:rsidP="00756486">
            <w:pPr>
              <w:pStyle w:val="TableText"/>
              <w:rPr>
                <w:b/>
                <w:bCs/>
              </w:rPr>
            </w:pPr>
            <w:r w:rsidRPr="00741327">
              <w:rPr>
                <w:b/>
                <w:bCs/>
              </w:rPr>
              <w:t xml:space="preserve">Watching brief </w:t>
            </w:r>
          </w:p>
        </w:tc>
        <w:tc>
          <w:tcPr>
            <w:tcW w:w="1843" w:type="dxa"/>
            <w:gridSpan w:val="2"/>
            <w:tcBorders>
              <w:bottom w:val="single" w:sz="8" w:space="0" w:color="6FC7B7"/>
            </w:tcBorders>
          </w:tcPr>
          <w:p w14:paraId="00EF83FA" w14:textId="77777777" w:rsidR="005645F2" w:rsidRPr="00D66195" w:rsidRDefault="005645F2" w:rsidP="00665AA3">
            <w:pPr>
              <w:pStyle w:val="TableText"/>
              <w:jc w:val="center"/>
              <w:rPr>
                <w:i/>
              </w:rPr>
            </w:pPr>
            <w:r w:rsidRPr="00D66195">
              <w:rPr>
                <w:rFonts w:cs="Arial"/>
              </w:rPr>
              <w:t>20</w:t>
            </w:r>
          </w:p>
        </w:tc>
        <w:tc>
          <w:tcPr>
            <w:tcW w:w="4819" w:type="dxa"/>
            <w:gridSpan w:val="4"/>
            <w:tcBorders>
              <w:bottom w:val="single" w:sz="8" w:space="0" w:color="6FC7B7"/>
            </w:tcBorders>
          </w:tcPr>
          <w:p w14:paraId="7FA6C869" w14:textId="77777777" w:rsidR="005645F2" w:rsidRPr="00D66195" w:rsidRDefault="005645F2" w:rsidP="00756486">
            <w:pPr>
              <w:pStyle w:val="TableText"/>
              <w:rPr>
                <w:i/>
              </w:rPr>
            </w:pPr>
            <w:r w:rsidRPr="00D66195">
              <w:rPr>
                <w:rFonts w:cs="Arial"/>
              </w:rPr>
              <w:t>Current research plans are not adequate.</w:t>
            </w:r>
          </w:p>
        </w:tc>
      </w:tr>
      <w:tr w:rsidR="005645F2" w:rsidRPr="00D66195" w14:paraId="4CBB5D89" w14:textId="77777777" w:rsidTr="00665AA3">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c>
          <w:tcPr>
            <w:tcW w:w="1843" w:type="dxa"/>
            <w:tcBorders>
              <w:top w:val="single" w:sz="8" w:space="0" w:color="6FC7B7"/>
            </w:tcBorders>
            <w:shd w:val="clear" w:color="auto" w:fill="6FC7B7"/>
          </w:tcPr>
          <w:p w14:paraId="4C4CC4C6" w14:textId="77777777" w:rsidR="005645F2" w:rsidRPr="00741327" w:rsidRDefault="005645F2" w:rsidP="00756486">
            <w:pPr>
              <w:pStyle w:val="TableText"/>
              <w:rPr>
                <w:rFonts w:asciiTheme="minorHAnsi" w:hAnsiTheme="minorHAnsi"/>
                <w:b/>
                <w:bCs/>
              </w:rPr>
            </w:pPr>
            <w:r w:rsidRPr="00741327">
              <w:rPr>
                <w:rFonts w:asciiTheme="minorHAnsi" w:hAnsiTheme="minorHAnsi"/>
                <w:b/>
                <w:bCs/>
              </w:rPr>
              <w:lastRenderedPageBreak/>
              <w:t xml:space="preserve">Adaptation urgency </w:t>
            </w:r>
          </w:p>
        </w:tc>
        <w:tc>
          <w:tcPr>
            <w:tcW w:w="1843" w:type="dxa"/>
            <w:gridSpan w:val="2"/>
            <w:tcBorders>
              <w:top w:val="single" w:sz="8" w:space="0" w:color="6FC7B7"/>
            </w:tcBorders>
            <w:shd w:val="clear" w:color="auto" w:fill="FFFFFF" w:themeFill="background1"/>
          </w:tcPr>
          <w:p w14:paraId="3825B14D" w14:textId="77777777" w:rsidR="005645F2" w:rsidRPr="00D66195" w:rsidRDefault="005645F2" w:rsidP="00665AA3">
            <w:pPr>
              <w:pStyle w:val="TableText"/>
              <w:jc w:val="center"/>
              <w:rPr>
                <w:rFonts w:asciiTheme="minorHAnsi" w:hAnsiTheme="minorHAnsi"/>
              </w:rPr>
            </w:pPr>
            <w:r w:rsidRPr="00D66195">
              <w:rPr>
                <w:rFonts w:asciiTheme="minorHAnsi" w:hAnsiTheme="minorHAnsi"/>
              </w:rPr>
              <w:t>75</w:t>
            </w:r>
          </w:p>
        </w:tc>
        <w:tc>
          <w:tcPr>
            <w:tcW w:w="1324" w:type="dxa"/>
            <w:tcBorders>
              <w:top w:val="single" w:sz="8" w:space="0" w:color="6FC7B7"/>
            </w:tcBorders>
            <w:shd w:val="clear" w:color="auto" w:fill="6FC7B7"/>
          </w:tcPr>
          <w:p w14:paraId="190FBADB" w14:textId="77777777" w:rsidR="005645F2" w:rsidRPr="00741327" w:rsidRDefault="005645F2" w:rsidP="00756486">
            <w:pPr>
              <w:pStyle w:val="TableText"/>
              <w:rPr>
                <w:rFonts w:asciiTheme="minorHAnsi" w:hAnsiTheme="minorHAnsi"/>
                <w:b/>
                <w:bCs/>
              </w:rPr>
            </w:pPr>
            <w:r w:rsidRPr="00741327">
              <w:rPr>
                <w:rFonts w:asciiTheme="minorHAnsi" w:hAnsiTheme="minorHAnsi"/>
                <w:b/>
                <w:bCs/>
              </w:rPr>
              <w:t xml:space="preserve">Confidence </w:t>
            </w:r>
          </w:p>
        </w:tc>
        <w:tc>
          <w:tcPr>
            <w:tcW w:w="3495" w:type="dxa"/>
            <w:gridSpan w:val="3"/>
            <w:tcBorders>
              <w:top w:val="single" w:sz="8" w:space="0" w:color="6FC7B7"/>
            </w:tcBorders>
          </w:tcPr>
          <w:p w14:paraId="0B801BE8" w14:textId="77777777" w:rsidR="005645F2" w:rsidRPr="00D66195" w:rsidRDefault="005645F2" w:rsidP="00756486">
            <w:pPr>
              <w:pStyle w:val="TableText"/>
              <w:rPr>
                <w:rFonts w:asciiTheme="minorHAnsi" w:hAnsiTheme="minorHAnsi"/>
              </w:rPr>
            </w:pPr>
            <w:r w:rsidRPr="00D66195">
              <w:rPr>
                <w:rFonts w:cs="Arial"/>
              </w:rPr>
              <w:t>High agreement, robust evidence</w:t>
            </w:r>
          </w:p>
        </w:tc>
      </w:tr>
      <w:tr w:rsidR="005645F2" w:rsidRPr="00D66195" w14:paraId="3C95272D" w14:textId="77777777" w:rsidTr="00665AA3">
        <w:tblPrEx>
          <w:tblBorders>
            <w:top w:val="single" w:sz="4" w:space="0" w:color="6FC7B7"/>
            <w:bottom w:val="single" w:sz="4" w:space="0" w:color="6FC7B7"/>
            <w:insideH w:val="single" w:sz="4" w:space="0" w:color="6FC7B7"/>
            <w:insideV w:val="single" w:sz="4" w:space="0" w:color="6FC7B7"/>
          </w:tblBorders>
          <w:tblCellMar>
            <w:left w:w="108" w:type="dxa"/>
            <w:right w:w="108" w:type="dxa"/>
          </w:tblCellMar>
        </w:tblPrEx>
        <w:tc>
          <w:tcPr>
            <w:tcW w:w="1843" w:type="dxa"/>
            <w:shd w:val="clear" w:color="auto" w:fill="6FC7B7"/>
          </w:tcPr>
          <w:p w14:paraId="4B002AD5" w14:textId="77777777" w:rsidR="005645F2" w:rsidRPr="00741327" w:rsidRDefault="005645F2" w:rsidP="00756486">
            <w:pPr>
              <w:pStyle w:val="TableText"/>
              <w:rPr>
                <w:rFonts w:asciiTheme="minorHAnsi" w:hAnsiTheme="minorHAnsi"/>
                <w:b/>
                <w:bCs/>
              </w:rPr>
            </w:pPr>
            <w:r w:rsidRPr="00741327">
              <w:rPr>
                <w:rFonts w:asciiTheme="minorHAnsi" w:hAnsiTheme="minorHAnsi"/>
                <w:b/>
                <w:bCs/>
              </w:rPr>
              <w:t xml:space="preserve">Consequence </w:t>
            </w:r>
          </w:p>
        </w:tc>
        <w:tc>
          <w:tcPr>
            <w:tcW w:w="851" w:type="dxa"/>
            <w:shd w:val="clear" w:color="auto" w:fill="6FC7B7"/>
          </w:tcPr>
          <w:p w14:paraId="607813F4" w14:textId="77777777" w:rsidR="005645F2" w:rsidRPr="00D66195" w:rsidRDefault="005645F2" w:rsidP="00756486">
            <w:pPr>
              <w:pStyle w:val="TableText"/>
              <w:rPr>
                <w:rFonts w:asciiTheme="minorHAnsi" w:hAnsiTheme="minorHAnsi"/>
              </w:rPr>
            </w:pPr>
            <w:r w:rsidRPr="00D66195">
              <w:rPr>
                <w:rFonts w:asciiTheme="minorHAnsi" w:hAnsiTheme="minorHAnsi"/>
              </w:rPr>
              <w:t>Now</w:t>
            </w:r>
          </w:p>
        </w:tc>
        <w:tc>
          <w:tcPr>
            <w:tcW w:w="992" w:type="dxa"/>
          </w:tcPr>
          <w:p w14:paraId="79A26B07" w14:textId="77777777" w:rsidR="005645F2" w:rsidRPr="00D66195" w:rsidRDefault="005645F2" w:rsidP="00756486">
            <w:pPr>
              <w:pStyle w:val="TableText"/>
              <w:rPr>
                <w:rFonts w:asciiTheme="minorHAnsi" w:hAnsiTheme="minorHAnsi"/>
              </w:rPr>
            </w:pPr>
            <w:r w:rsidRPr="00D66195">
              <w:rPr>
                <w:rFonts w:asciiTheme="minorHAnsi" w:hAnsiTheme="minorHAnsi"/>
              </w:rPr>
              <w:t>Moderate</w:t>
            </w:r>
          </w:p>
        </w:tc>
        <w:tc>
          <w:tcPr>
            <w:tcW w:w="1324" w:type="dxa"/>
            <w:shd w:val="clear" w:color="auto" w:fill="6FC7B7"/>
          </w:tcPr>
          <w:p w14:paraId="66F0E141" w14:textId="77777777" w:rsidR="005645F2" w:rsidRPr="00D66195" w:rsidRDefault="005645F2" w:rsidP="00756486">
            <w:pPr>
              <w:pStyle w:val="TableText"/>
              <w:rPr>
                <w:rFonts w:asciiTheme="minorHAnsi" w:hAnsiTheme="minorHAnsi"/>
              </w:rPr>
            </w:pPr>
            <w:r w:rsidRPr="00D66195">
              <w:rPr>
                <w:rFonts w:asciiTheme="minorHAnsi" w:hAnsiTheme="minorHAnsi"/>
              </w:rPr>
              <w:t>2050</w:t>
            </w:r>
          </w:p>
        </w:tc>
        <w:tc>
          <w:tcPr>
            <w:tcW w:w="990" w:type="dxa"/>
          </w:tcPr>
          <w:p w14:paraId="41FE623D" w14:textId="77777777" w:rsidR="005645F2" w:rsidRPr="00D66195" w:rsidRDefault="005645F2" w:rsidP="00756486">
            <w:pPr>
              <w:pStyle w:val="TableText"/>
              <w:rPr>
                <w:rFonts w:asciiTheme="minorHAnsi" w:hAnsiTheme="minorHAnsi"/>
              </w:rPr>
            </w:pPr>
            <w:r w:rsidRPr="00D66195">
              <w:rPr>
                <w:rFonts w:asciiTheme="minorHAnsi" w:hAnsiTheme="minorHAnsi"/>
              </w:rPr>
              <w:t>Moderate</w:t>
            </w:r>
          </w:p>
        </w:tc>
        <w:tc>
          <w:tcPr>
            <w:tcW w:w="638" w:type="dxa"/>
            <w:shd w:val="clear" w:color="auto" w:fill="6FC7B7"/>
          </w:tcPr>
          <w:p w14:paraId="570BA004" w14:textId="77777777" w:rsidR="005645F2" w:rsidRPr="00D66195" w:rsidRDefault="005645F2" w:rsidP="00756486">
            <w:pPr>
              <w:pStyle w:val="TableText"/>
              <w:rPr>
                <w:rFonts w:asciiTheme="minorHAnsi" w:hAnsiTheme="minorHAnsi"/>
              </w:rPr>
            </w:pPr>
            <w:r w:rsidRPr="00D66195">
              <w:rPr>
                <w:rFonts w:asciiTheme="minorHAnsi" w:hAnsiTheme="minorHAnsi"/>
              </w:rPr>
              <w:t>2100</w:t>
            </w:r>
          </w:p>
        </w:tc>
        <w:tc>
          <w:tcPr>
            <w:tcW w:w="1867" w:type="dxa"/>
          </w:tcPr>
          <w:p w14:paraId="74069BD5" w14:textId="77777777" w:rsidR="005645F2" w:rsidRPr="00D66195" w:rsidRDefault="005645F2" w:rsidP="00756486">
            <w:pPr>
              <w:pStyle w:val="TableText"/>
              <w:rPr>
                <w:rFonts w:asciiTheme="minorHAnsi" w:hAnsiTheme="minorHAnsi"/>
              </w:rPr>
            </w:pPr>
            <w:r w:rsidRPr="00D66195">
              <w:rPr>
                <w:rFonts w:asciiTheme="minorHAnsi" w:hAnsiTheme="minorHAnsi"/>
              </w:rPr>
              <w:t>Major</w:t>
            </w:r>
          </w:p>
        </w:tc>
      </w:tr>
    </w:tbl>
    <w:p w14:paraId="410CB94C" w14:textId="77777777" w:rsidR="005645F2" w:rsidRPr="00D66195" w:rsidRDefault="005645F2" w:rsidP="00554444">
      <w:pPr>
        <w:pStyle w:val="Heading3"/>
        <w:keepLines/>
        <w:numPr>
          <w:ilvl w:val="0"/>
          <w:numId w:val="48"/>
        </w:numPr>
        <w:tabs>
          <w:tab w:val="num" w:pos="992"/>
        </w:tabs>
        <w:spacing w:before="400"/>
        <w:rPr>
          <w:rFonts w:cs="Arial"/>
          <w:bCs w:val="0"/>
          <w:color w:val="000000"/>
        </w:rPr>
      </w:pPr>
      <w:bookmarkStart w:id="749" w:name="_Toc37153204"/>
      <w:bookmarkStart w:id="750" w:name="_Hlk35590007"/>
      <w:bookmarkStart w:id="751" w:name="_Toc37404139"/>
      <w:bookmarkEnd w:id="740"/>
      <w:bookmarkEnd w:id="748"/>
      <w:r w:rsidRPr="00D66195">
        <w:t xml:space="preserve">G6 </w:t>
      </w:r>
      <w:r w:rsidRPr="00D66195">
        <w:rPr>
          <w:rFonts w:cs="Arial"/>
          <w:color w:val="000000"/>
        </w:rPr>
        <w:t>Risks to the ability of the emergency management system to respond to an increasing frequency and scale of compounding and cascading climate change impacts in New Zealand and the Pacific region</w:t>
      </w:r>
      <w:bookmarkEnd w:id="749"/>
      <w:bookmarkEnd w:id="750"/>
      <w:bookmarkEnd w:id="751"/>
    </w:p>
    <w:p w14:paraId="202D6B2F" w14:textId="77777777" w:rsidR="005645F2" w:rsidRPr="00D66195" w:rsidRDefault="005645F2" w:rsidP="005645F2">
      <w:pPr>
        <w:pStyle w:val="Heading4"/>
      </w:pPr>
      <w:r w:rsidRPr="00D66195">
        <w:t xml:space="preserve">Risk summary </w:t>
      </w:r>
    </w:p>
    <w:p w14:paraId="0975A3FF" w14:textId="6EFD61DC" w:rsidR="005645F2" w:rsidRPr="00D66195" w:rsidRDefault="005645F2" w:rsidP="00741327">
      <w:pPr>
        <w:pStyle w:val="BodyText"/>
      </w:pPr>
      <w:bookmarkStart w:id="752" w:name="_Hlk37775065"/>
      <w:r w:rsidRPr="00D66195">
        <w:t>Climate change will increase the frequency, severity and spatial extent of natural hazard events</w:t>
      </w:r>
      <w:r>
        <w:t>,</w:t>
      </w:r>
      <w:r w:rsidRPr="00D66195">
        <w:t xml:space="preserve"> and create new hazards that </w:t>
      </w:r>
      <w:r>
        <w:t>need</w:t>
      </w:r>
      <w:r w:rsidRPr="00D66195">
        <w:t xml:space="preserve"> emergency management responses. This increased demand for emergency management services may be compounded by damaged infrastructure critical to delivery</w:t>
      </w:r>
      <w:r w:rsidR="00576ED6">
        <w:t xml:space="preserve"> of those services</w:t>
      </w:r>
      <w:r w:rsidRPr="00D66195">
        <w:t>. Infrastructure can be affected by extreme events such as floods, fires or landslides</w:t>
      </w:r>
      <w:r>
        <w:t>,</w:t>
      </w:r>
      <w:r w:rsidRPr="00D66195">
        <w:t xml:space="preserve"> as well as</w:t>
      </w:r>
      <w:r w:rsidR="00576ED6">
        <w:t xml:space="preserve"> by</w:t>
      </w:r>
      <w:r w:rsidRPr="00D66195">
        <w:t xml:space="preserve"> gradual, ongoing impacts such as sea</w:t>
      </w:r>
      <w:r>
        <w:t>-</w:t>
      </w:r>
      <w:r w:rsidRPr="00D66195">
        <w:t xml:space="preserve">level rise and coastal inundation </w:t>
      </w:r>
      <w:r>
        <w:t>that</w:t>
      </w:r>
      <w:r w:rsidRPr="00D66195">
        <w:t xml:space="preserve"> degrade critical infrastructure. The cascading effects of these increasing natural hazards across systems could also lead to coordination challenges</w:t>
      </w:r>
      <w:r>
        <w:t>,</w:t>
      </w:r>
      <w:r w:rsidRPr="00D66195">
        <w:t xml:space="preserve"> including lack of clarity about responsibility for risk management. </w:t>
      </w:r>
    </w:p>
    <w:bookmarkEnd w:id="752"/>
    <w:p w14:paraId="012130C7" w14:textId="77777777" w:rsidR="005645F2" w:rsidRPr="00D66195" w:rsidRDefault="005645F2" w:rsidP="005645F2">
      <w:pPr>
        <w:pStyle w:val="Heading4"/>
      </w:pPr>
      <w:r w:rsidRPr="00D66195">
        <w:t>Risk description</w:t>
      </w:r>
    </w:p>
    <w:p w14:paraId="7158EC2D" w14:textId="77777777" w:rsidR="005645F2" w:rsidRDefault="005645F2" w:rsidP="00741327">
      <w:pPr>
        <w:pStyle w:val="BodyText"/>
      </w:pPr>
      <w:r w:rsidRPr="00D66195">
        <w:t>New Zealand faces significant natural hazard risks</w:t>
      </w:r>
      <w:r>
        <w:t>,</w:t>
      </w:r>
      <w:r w:rsidRPr="00D66195">
        <w:t xml:space="preserve"> many of which </w:t>
      </w:r>
      <w:r>
        <w:t>could</w:t>
      </w:r>
      <w:r w:rsidRPr="00D66195">
        <w:t xml:space="preserve"> be exacerbated by climate change due to increased frequency, severity and complexity of extreme weather</w:t>
      </w:r>
      <w:r>
        <w:t>,</w:t>
      </w:r>
      <w:r w:rsidRPr="00D66195">
        <w:t xml:space="preserve"> combined with ongoing hazards </w:t>
      </w:r>
      <w:r>
        <w:t>such as</w:t>
      </w:r>
      <w:r w:rsidRPr="00D66195">
        <w:t xml:space="preserve"> sea</w:t>
      </w:r>
      <w:r>
        <w:t>-</w:t>
      </w:r>
      <w:r w:rsidRPr="00D66195">
        <w:t>level rise (</w:t>
      </w:r>
      <w:r>
        <w:t>IPCC</w:t>
      </w:r>
      <w:r w:rsidRPr="00D66195">
        <w:t>, 2012). This will lead to a range of challenges for the emergency management sector (</w:t>
      </w:r>
      <w:r>
        <w:t>Ministry of Civil Defence and Emergency Management</w:t>
      </w:r>
      <w:r w:rsidRPr="00D66195">
        <w:t xml:space="preserve">, 2019). These challenges include: </w:t>
      </w:r>
    </w:p>
    <w:p w14:paraId="7B6968CA" w14:textId="77777777" w:rsidR="005645F2" w:rsidRDefault="005645F2" w:rsidP="005645F2">
      <w:pPr>
        <w:pStyle w:val="Bullet"/>
      </w:pPr>
      <w:r w:rsidRPr="00D66195">
        <w:t>the intersection of these impacts with other stressors, such as health and safety risks, that require joint agency planning and interoperability</w:t>
      </w:r>
    </w:p>
    <w:p w14:paraId="15E60F16" w14:textId="77777777" w:rsidR="005645F2" w:rsidRDefault="005645F2" w:rsidP="005645F2">
      <w:pPr>
        <w:pStyle w:val="Bullet"/>
      </w:pPr>
      <w:r w:rsidRPr="00D66195">
        <w:t>supply chain vulnerabilities (New Zealand Lifelines Council, 2017)</w:t>
      </w:r>
    </w:p>
    <w:p w14:paraId="35DD82A7" w14:textId="77777777" w:rsidR="005645F2" w:rsidRDefault="005645F2" w:rsidP="005645F2">
      <w:pPr>
        <w:pStyle w:val="Bullet"/>
      </w:pPr>
      <w:r w:rsidRPr="00D66195">
        <w:t>the need to revise building codes (</w:t>
      </w:r>
      <w:r w:rsidRPr="00791AB5">
        <w:t>New Zealand</w:t>
      </w:r>
      <w:r w:rsidRPr="00D66195">
        <w:t xml:space="preserve"> Lifelines Council, 2017) </w:t>
      </w:r>
    </w:p>
    <w:p w14:paraId="0DEA1B56" w14:textId="77777777" w:rsidR="005645F2" w:rsidRDefault="005645F2" w:rsidP="005645F2">
      <w:pPr>
        <w:pStyle w:val="Bullet"/>
      </w:pPr>
      <w:r w:rsidRPr="00D66195">
        <w:t>the need to adapt land</w:t>
      </w:r>
      <w:r>
        <w:t>-</w:t>
      </w:r>
      <w:r w:rsidRPr="00D66195">
        <w:t>use planning to changing circumstances (Saunders</w:t>
      </w:r>
      <w:r>
        <w:t xml:space="preserve"> et al</w:t>
      </w:r>
      <w:r w:rsidRPr="00D66195">
        <w:t xml:space="preserve">, 2013). </w:t>
      </w:r>
    </w:p>
    <w:p w14:paraId="69275D79" w14:textId="77777777" w:rsidR="005645F2" w:rsidRPr="00D66195" w:rsidRDefault="005645F2" w:rsidP="00741327">
      <w:pPr>
        <w:pStyle w:val="BodyText"/>
      </w:pPr>
      <w:r w:rsidRPr="00D66195">
        <w:t>As events become increasingly complex</w:t>
      </w:r>
      <w:r>
        <w:t>,</w:t>
      </w:r>
      <w:r w:rsidRPr="00D66195">
        <w:t xml:space="preserve"> a multi-hazards approach to organising the emergency management sector is likely to be </w:t>
      </w:r>
      <w:r>
        <w:t>needed</w:t>
      </w:r>
      <w:r w:rsidRPr="00D66195">
        <w:t xml:space="preserve"> (Lawrence and Saunders, 2017). </w:t>
      </w:r>
    </w:p>
    <w:p w14:paraId="2639E3BE" w14:textId="2F61D9DD" w:rsidR="005645F2" w:rsidRPr="00D66195" w:rsidRDefault="005645F2" w:rsidP="00741327">
      <w:pPr>
        <w:pStyle w:val="BodyText"/>
      </w:pPr>
      <w:r w:rsidRPr="00D66195">
        <w:t xml:space="preserve">If extreme events increase, so will the demands on full-time and volunteer emergency service personnel and non-government organisations. </w:t>
      </w:r>
      <w:r w:rsidR="00983E99">
        <w:t>Meeting this demands</w:t>
      </w:r>
      <w:r w:rsidR="00983E99" w:rsidRPr="00D66195">
        <w:t xml:space="preserve"> </w:t>
      </w:r>
      <w:r w:rsidRPr="00D66195">
        <w:t>would require increased resourcing, including volunteer support, and partnership between the public and private sector</w:t>
      </w:r>
      <w:r>
        <w:t>s</w:t>
      </w:r>
      <w:r w:rsidRPr="00D66195">
        <w:t xml:space="preserve"> to meet critical infrastructure needs (Handmer et al, 201</w:t>
      </w:r>
      <w:r w:rsidR="004D0F6B">
        <w:t>2</w:t>
      </w:r>
      <w:r w:rsidRPr="00D66195">
        <w:t>; Mitchell et al, 2010; Ozanne</w:t>
      </w:r>
      <w:r w:rsidR="00983E99">
        <w:t> </w:t>
      </w:r>
      <w:r w:rsidRPr="00D66195">
        <w:t xml:space="preserve">and Ozanne, 2013). These additional responses required by the emergency management system may affect the health, safety and emotional wellbeing of emergency management workers. </w:t>
      </w:r>
    </w:p>
    <w:p w14:paraId="15E2C25F" w14:textId="0686B4E5" w:rsidR="005645F2" w:rsidRPr="00D66195" w:rsidRDefault="005645F2" w:rsidP="00741327">
      <w:pPr>
        <w:pStyle w:val="BodyText"/>
      </w:pPr>
      <w:r w:rsidRPr="00D66195">
        <w:t>Cascading and concurrent events are likely to increase with climate change</w:t>
      </w:r>
      <w:r>
        <w:t>,</w:t>
      </w:r>
      <w:r w:rsidRPr="00D66195">
        <w:t xml:space="preserve"> stretch</w:t>
      </w:r>
      <w:r>
        <w:t>ing</w:t>
      </w:r>
      <w:r w:rsidRPr="00D66195">
        <w:t xml:space="preserve"> the capacity of the sector to respond (</w:t>
      </w:r>
      <w:r w:rsidRPr="00D66195">
        <w:rPr>
          <w:rFonts w:cs="Arial"/>
        </w:rPr>
        <w:t>Australasian Fire and Emergency Service Authorities Council</w:t>
      </w:r>
      <w:r w:rsidRPr="00D66195">
        <w:t xml:space="preserve">, 2018). New Zealand has already experienced concurrent and cascading severe and extreme events. For example, in 2017 a series of ex-tropical cyclones and storm events caused significant damage across parts of New Zealand. In March 2017, the ‘Tasman Tempest’ caused heavy rainfall and flooding in the upper North Island, floods and landslides in southeast </w:t>
      </w:r>
      <w:r w:rsidRPr="00D66195">
        <w:lastRenderedPageBreak/>
        <w:t>Auckland and Coromandel, and restricted water supply in Auckland due to siltation of reservoirs in the Hunua Ranges. In April 2017, ex-</w:t>
      </w:r>
      <w:r>
        <w:t>T</w:t>
      </w:r>
      <w:r w:rsidRPr="00D66195">
        <w:t xml:space="preserve">ropical </w:t>
      </w:r>
      <w:r>
        <w:t>C</w:t>
      </w:r>
      <w:r w:rsidRPr="00D66195">
        <w:t>yclone Debbie brought significant rainfall to the upper North Island, particularly the Bay of Plenty</w:t>
      </w:r>
      <w:r>
        <w:t>,</w:t>
      </w:r>
      <w:r w:rsidRPr="00D66195">
        <w:t xml:space="preserve"> where failure of a stopbank on the Rangit</w:t>
      </w:r>
      <w:r w:rsidR="006433AA">
        <w:rPr>
          <w:rFonts w:cs="Calibri"/>
        </w:rPr>
        <w:t>ā</w:t>
      </w:r>
      <w:r w:rsidRPr="00D66195">
        <w:t>iki River flood</w:t>
      </w:r>
      <w:r>
        <w:t>ed</w:t>
      </w:r>
      <w:r w:rsidRPr="00D66195">
        <w:t xml:space="preserve"> Edgecumbe (Coomer et al, 2018). Shortly after this, ex-</w:t>
      </w:r>
      <w:r>
        <w:t>T</w:t>
      </w:r>
      <w:r w:rsidRPr="00D66195">
        <w:t xml:space="preserve">ropical </w:t>
      </w:r>
      <w:r>
        <w:t>C</w:t>
      </w:r>
      <w:r w:rsidRPr="00D66195">
        <w:t>yclone Cook brought extensive rain and high winds to the upper and eastern North Island. In</w:t>
      </w:r>
      <w:r w:rsidR="00741327">
        <w:t> </w:t>
      </w:r>
      <w:r w:rsidRPr="00D66195">
        <w:t xml:space="preserve">July 2017, heavy rain and high tides led to hundreds of homes being evacuated and a state of emergency in Waitaki, Dunedin, Christchurch, Selwyn, Timaru and eventually the entire Otago </w:t>
      </w:r>
      <w:r>
        <w:t>r</w:t>
      </w:r>
      <w:r w:rsidRPr="00D66195">
        <w:t>egion, as floodwaters inundated parts of the eastern coast of the South Island (Coomer</w:t>
      </w:r>
      <w:r w:rsidR="00741327">
        <w:t> </w:t>
      </w:r>
      <w:r w:rsidRPr="00D66195">
        <w:t xml:space="preserve">et al, 2018). </w:t>
      </w:r>
    </w:p>
    <w:p w14:paraId="374781E4" w14:textId="4C837851" w:rsidR="005645F2" w:rsidRPr="00D66195" w:rsidRDefault="005645F2" w:rsidP="00741327">
      <w:pPr>
        <w:pStyle w:val="BodyText"/>
      </w:pPr>
      <w:r w:rsidRPr="00D66195">
        <w:t>The effective response and significant community support facilitated by Māori in the aftermath of the Canterbury and Kaikōura earthquakes</w:t>
      </w:r>
      <w:r>
        <w:t xml:space="preserve"> and</w:t>
      </w:r>
      <w:r w:rsidRPr="00D66195">
        <w:t xml:space="preserve"> the floods in Edgecumbe, as well as in other emergencies, ha</w:t>
      </w:r>
      <w:r w:rsidR="003A4310">
        <w:t>ve</w:t>
      </w:r>
      <w:r w:rsidRPr="00D66195">
        <w:t xml:space="preserve"> demonstrated and generated interest in Māori disaster resilience (</w:t>
      </w:r>
      <w:r w:rsidRPr="00995A55">
        <w:t>Ministry of Civil Defence and Emergency Management</w:t>
      </w:r>
      <w:r w:rsidRPr="00D66195">
        <w:t>, 2019</w:t>
      </w:r>
      <w:r w:rsidR="00436DF2">
        <w:t xml:space="preserve">; </w:t>
      </w:r>
      <w:r w:rsidR="00436DF2" w:rsidRPr="00D66195">
        <w:t>Saunders, 2017, 2018</w:t>
      </w:r>
      <w:r w:rsidRPr="00D66195">
        <w:t xml:space="preserve">). Māori community values and practices promote a collaborative approach to disaster response and recovery, commitment to environmental restoration, and extension of hospitality to others experiencing adversity. Māori also have assets and places </w:t>
      </w:r>
      <w:r>
        <w:t>that</w:t>
      </w:r>
      <w:r w:rsidRPr="00D66195">
        <w:t xml:space="preserve"> are often mobilised to secure community wellbeing in the aftermath of disasters (</w:t>
      </w:r>
      <w:r w:rsidRPr="00995A55">
        <w:t>Ministry of Civil Defence and Emergency Management</w:t>
      </w:r>
      <w:r w:rsidRPr="00D66195">
        <w:t xml:space="preserve">, 2019). However, as described in the </w:t>
      </w:r>
      <w:r>
        <w:t>h</w:t>
      </w:r>
      <w:r w:rsidRPr="00D66195">
        <w:t xml:space="preserve">uman </w:t>
      </w:r>
      <w:r>
        <w:t>d</w:t>
      </w:r>
      <w:r w:rsidRPr="00D66195">
        <w:t>omain (</w:t>
      </w:r>
      <w:r w:rsidR="00516E77">
        <w:t xml:space="preserve">see </w:t>
      </w:r>
      <w:hyperlink w:anchor="_Human_domain_|" w:history="1">
        <w:r w:rsidRPr="00436DF2">
          <w:rPr>
            <w:rStyle w:val="Hyperlink"/>
          </w:rPr>
          <w:t>section 4</w:t>
        </w:r>
      </w:hyperlink>
      <w:r w:rsidRPr="00D66195">
        <w:t>), many of these assets and places may be affected by climate change.</w:t>
      </w:r>
    </w:p>
    <w:p w14:paraId="4D4ED754" w14:textId="3EBBBB2A" w:rsidR="005645F2" w:rsidRPr="00D66195" w:rsidRDefault="005645F2" w:rsidP="00741327">
      <w:pPr>
        <w:pStyle w:val="BodyText"/>
      </w:pPr>
      <w:r w:rsidRPr="00D66195">
        <w:t>In addition to concurrent domestic events, extra demand is likely to be placed on New Zealand’s capacity to provide emergency response services to its regional neighbours</w:t>
      </w:r>
      <w:r>
        <w:t>,</w:t>
      </w:r>
      <w:r w:rsidRPr="00D66195">
        <w:t xml:space="preserve"> and vice versa. New Zealand provides humanitarian aid, including disaster assistance</w:t>
      </w:r>
      <w:r>
        <w:t>,</w:t>
      </w:r>
      <w:r w:rsidRPr="00D66195">
        <w:t xml:space="preserve"> to the broader Asia</w:t>
      </w:r>
      <w:r>
        <w:t>-</w:t>
      </w:r>
      <w:r w:rsidRPr="00D66195">
        <w:t xml:space="preserve">Pacific </w:t>
      </w:r>
      <w:r>
        <w:t>r</w:t>
      </w:r>
      <w:r w:rsidRPr="00D66195">
        <w:t>egion. New Zealand shares close cultural political</w:t>
      </w:r>
      <w:r>
        <w:t>,</w:t>
      </w:r>
      <w:r w:rsidRPr="00D66195">
        <w:t xml:space="preserve"> and social links with the Pacific</w:t>
      </w:r>
      <w:r w:rsidR="00436DF2">
        <w:t xml:space="preserve"> region</w:t>
      </w:r>
      <w:r w:rsidRPr="00D66195">
        <w:t xml:space="preserve"> and is considered a trusted partner that can respond quickly </w:t>
      </w:r>
      <w:r>
        <w:t>to</w:t>
      </w:r>
      <w:r w:rsidRPr="00D66195">
        <w:t xml:space="preserve"> support Pacific governments when a disaster occurs. The expected increase in concurrent and coincident events may also limit New Zealand’s ability to draw support from other states in the region during a crisis. For instance, equipment and personnel sharing arrangements with Australia and the United States may be jeopardised by the increasing overlap of fire seasons (</w:t>
      </w:r>
      <w:r w:rsidRPr="00D66195">
        <w:rPr>
          <w:rFonts w:cs="Arial"/>
        </w:rPr>
        <w:t>Australasian Fire and Emergency Service Authorities Council</w:t>
      </w:r>
      <w:r w:rsidRPr="00D66195">
        <w:t xml:space="preserve">, 2018). </w:t>
      </w:r>
    </w:p>
    <w:p w14:paraId="64A780A3" w14:textId="77777777" w:rsidR="005645F2" w:rsidRPr="00D66195" w:rsidRDefault="005645F2" w:rsidP="005645F2">
      <w:pPr>
        <w:pStyle w:val="Heading4"/>
      </w:pPr>
      <w:r w:rsidRPr="00D66195">
        <w:t>Consequence</w:t>
      </w:r>
    </w:p>
    <w:p w14:paraId="08FEE63A" w14:textId="7A7AB109" w:rsidR="005645F2" w:rsidRPr="00D66195" w:rsidRDefault="005645F2" w:rsidP="00741327">
      <w:pPr>
        <w:pStyle w:val="BodyText"/>
      </w:pPr>
      <w:r w:rsidRPr="00D66195">
        <w:t xml:space="preserve">Climate change affects the emergency management sector’s capacity to support preparedness, response and recovery efforts. This is likely to increase the consequences of climate hazards </w:t>
      </w:r>
      <w:r w:rsidR="00436DF2">
        <w:t>for</w:t>
      </w:r>
      <w:r w:rsidR="00436DF2" w:rsidRPr="00D66195">
        <w:t xml:space="preserve"> </w:t>
      </w:r>
      <w:r w:rsidRPr="00D66195">
        <w:t xml:space="preserve">communities. In particular, rural populations, which include a high representation of Māori communities, are usually dispersed across less accessible landscapes, which can leave them more exposed to the impacts of hazards. </w:t>
      </w:r>
    </w:p>
    <w:p w14:paraId="35D2FFF6" w14:textId="77777777" w:rsidR="005645F2" w:rsidRPr="00D66195" w:rsidRDefault="005645F2" w:rsidP="005645F2">
      <w:pPr>
        <w:pStyle w:val="Heading4"/>
      </w:pPr>
      <w:r w:rsidRPr="00D66195">
        <w:t>Confidence: Medium agreement, limited evidence</w:t>
      </w:r>
    </w:p>
    <w:p w14:paraId="7AB23F61" w14:textId="77777777" w:rsidR="005645F2" w:rsidRPr="00D66195" w:rsidRDefault="005645F2" w:rsidP="00741327">
      <w:pPr>
        <w:pStyle w:val="BodyText"/>
      </w:pPr>
      <w:r w:rsidRPr="00D66195">
        <w:t>There is agreement that increasingly frequent and severe extreme events will place strain on emergency management capability. However, only a limited number of studies have directly explored the various impacts of coincident, cascading and compound hazard events on the integrity of emergency management systems.</w:t>
      </w:r>
      <w:r>
        <w:t xml:space="preserve"> </w:t>
      </w:r>
    </w:p>
    <w:p w14:paraId="2336633A" w14:textId="77777777" w:rsidR="005645F2" w:rsidRPr="00D66195" w:rsidRDefault="005645F2" w:rsidP="00741327">
      <w:pPr>
        <w:pStyle w:val="Heading4"/>
      </w:pPr>
      <w:r w:rsidRPr="00D66195">
        <w:t>Adaptation</w:t>
      </w:r>
    </w:p>
    <w:p w14:paraId="78896CA0" w14:textId="2656FD6A" w:rsidR="005645F2" w:rsidRDefault="005645F2" w:rsidP="00741327">
      <w:pPr>
        <w:pStyle w:val="BodyText"/>
      </w:pPr>
      <w:r w:rsidRPr="00D66195">
        <w:t xml:space="preserve">Adaptation efforts relating to climate change and emergency management in New Zealand are at an early stage. The Hazard Risk Board, composed of chief executives of </w:t>
      </w:r>
      <w:r>
        <w:t>G</w:t>
      </w:r>
      <w:r w:rsidRPr="00D66195">
        <w:t>overnment departments</w:t>
      </w:r>
      <w:r w:rsidR="00436DF2">
        <w:t xml:space="preserve"> and</w:t>
      </w:r>
      <w:r w:rsidRPr="00D66195">
        <w:t xml:space="preserve"> ministries, is responsible for the cross-government strategic governance of natural hazard events. The National Emergency Management Agency and the National Disaster </w:t>
      </w:r>
      <w:r w:rsidRPr="00D66195">
        <w:lastRenderedPageBreak/>
        <w:t xml:space="preserve">Resilience Strategy are taking steps to ensure the continuity of emergency management services in a changing climatic future. </w:t>
      </w:r>
    </w:p>
    <w:p w14:paraId="4B193E0B" w14:textId="4190F4E5" w:rsidR="0052146F" w:rsidRPr="00D66195" w:rsidRDefault="00665AA3" w:rsidP="006A1A2A">
      <w:pPr>
        <w:pStyle w:val="Tableheading2"/>
      </w:pPr>
      <w:bookmarkStart w:id="753" w:name="_Toc45391947"/>
      <w:r w:rsidRPr="00665AA3">
        <w:rPr>
          <w:lang w:eastAsia="en-AU"/>
        </w:rPr>
        <w:t>G6 Risks to the ability of the emergency management system to respond to an increasing frequency and scale of compounding and cascading climate change impacts in New Zealand and the Pacific region</w:t>
      </w:r>
      <w:r w:rsidR="0052146F" w:rsidRPr="00D52C19">
        <w:rPr>
          <w:lang w:eastAsia="en-AU"/>
        </w:rPr>
        <w:t xml:space="preserve">: </w:t>
      </w:r>
      <w:r w:rsidR="00436DF2">
        <w:rPr>
          <w:lang w:eastAsia="en-AU"/>
        </w:rPr>
        <w:t>U</w:t>
      </w:r>
      <w:r w:rsidR="0052146F" w:rsidRPr="00D52C19">
        <w:rPr>
          <w:lang w:eastAsia="en-AU"/>
        </w:rPr>
        <w:t>rgency profile</w:t>
      </w:r>
      <w:bookmarkEnd w:id="753"/>
    </w:p>
    <w:tbl>
      <w:tblPr>
        <w:tblStyle w:val="TableGrid"/>
        <w:tblW w:w="8528" w:type="dxa"/>
        <w:tblBorders>
          <w:top w:val="single" w:sz="4" w:space="0" w:color="0F7B7D"/>
          <w:left w:val="none" w:sz="0" w:space="0" w:color="auto"/>
          <w:bottom w:val="single" w:sz="4" w:space="0" w:color="0F7B7D"/>
          <w:right w:val="none" w:sz="0" w:space="0" w:color="auto"/>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1843"/>
        <w:gridCol w:w="1843"/>
        <w:gridCol w:w="4842"/>
      </w:tblGrid>
      <w:tr w:rsidR="00BA7834" w:rsidRPr="005645F2" w14:paraId="130F5C30" w14:textId="77777777" w:rsidTr="00F731FC">
        <w:tc>
          <w:tcPr>
            <w:tcW w:w="8528" w:type="dxa"/>
            <w:gridSpan w:val="3"/>
            <w:tcBorders>
              <w:top w:val="single" w:sz="4" w:space="0" w:color="6FC7B7"/>
              <w:bottom w:val="single" w:sz="4" w:space="0" w:color="6FC7B7"/>
            </w:tcBorders>
            <w:shd w:val="clear" w:color="auto" w:fill="6FC7B7"/>
          </w:tcPr>
          <w:p w14:paraId="4BB8FEAF" w14:textId="476B699C" w:rsidR="00BA7834" w:rsidRPr="005645F2" w:rsidRDefault="00FB511A" w:rsidP="008E48CB">
            <w:pPr>
              <w:pStyle w:val="TableTextbold"/>
              <w:keepNext/>
              <w:rPr>
                <w:color w:val="000000" w:themeColor="text1"/>
              </w:rPr>
            </w:pPr>
            <w:r w:rsidRPr="00FB511A">
              <w:rPr>
                <w:color w:val="000000" w:themeColor="text1"/>
              </w:rPr>
              <w:t>G6 Risks to the ability of the emergency management system to respond to an increasing frequency and scale of compounding and cascading climate change impacts in New Zealand and the Pacific region</w:t>
            </w:r>
            <w:r w:rsidR="00436DF2">
              <w:rPr>
                <w:color w:val="000000" w:themeColor="text1"/>
              </w:rPr>
              <w:t>:</w:t>
            </w:r>
            <w:r w:rsidR="001C0E93">
              <w:rPr>
                <w:color w:val="000000" w:themeColor="text1"/>
              </w:rPr>
              <w:t xml:space="preserve"> </w:t>
            </w:r>
            <w:r w:rsidR="00436DF2">
              <w:rPr>
                <w:lang w:eastAsia="en-AU"/>
              </w:rPr>
              <w:t>U</w:t>
            </w:r>
            <w:r w:rsidR="001C0E93">
              <w:rPr>
                <w:lang w:eastAsia="en-AU"/>
              </w:rPr>
              <w:t>rgency profile</w:t>
            </w:r>
          </w:p>
        </w:tc>
      </w:tr>
      <w:tr w:rsidR="00BA7834" w:rsidRPr="005D6D89" w14:paraId="245514E4" w14:textId="77777777" w:rsidTr="00F731FC">
        <w:tc>
          <w:tcPr>
            <w:tcW w:w="1843" w:type="dxa"/>
            <w:tcBorders>
              <w:top w:val="single" w:sz="4" w:space="0" w:color="6FC7B7"/>
              <w:bottom w:val="single" w:sz="4" w:space="0" w:color="6FC7B7"/>
              <w:right w:val="single" w:sz="4" w:space="0" w:color="6FC7B7"/>
            </w:tcBorders>
            <w:shd w:val="clear" w:color="auto" w:fill="FFFFFF" w:themeFill="background1"/>
            <w:vAlign w:val="bottom"/>
          </w:tcPr>
          <w:p w14:paraId="4F506465" w14:textId="77777777" w:rsidR="00BA7834" w:rsidRPr="003F0A2D" w:rsidRDefault="00BA7834" w:rsidP="008E48CB">
            <w:pPr>
              <w:pStyle w:val="TableTextbold"/>
              <w:keepNext/>
              <w:spacing w:before="40" w:after="40"/>
            </w:pPr>
            <w:r w:rsidRPr="003F0A2D">
              <w:t>Urgency category</w:t>
            </w:r>
          </w:p>
        </w:tc>
        <w:tc>
          <w:tcPr>
            <w:tcW w:w="1843" w:type="dxa"/>
            <w:tcBorders>
              <w:top w:val="single" w:sz="4" w:space="0" w:color="6FC7B7"/>
              <w:left w:val="single" w:sz="4" w:space="0" w:color="6FC7B7"/>
              <w:bottom w:val="single" w:sz="4" w:space="0" w:color="6FC7B7"/>
              <w:right w:val="single" w:sz="4" w:space="0" w:color="6FC7B7"/>
            </w:tcBorders>
            <w:vAlign w:val="bottom"/>
          </w:tcPr>
          <w:p w14:paraId="5A28510E" w14:textId="77777777" w:rsidR="00BA7834" w:rsidRPr="003350E2" w:rsidRDefault="00BA7834" w:rsidP="008E48CB">
            <w:pPr>
              <w:pStyle w:val="TableTextbold"/>
              <w:keepNext/>
              <w:spacing w:before="40" w:after="40"/>
            </w:pPr>
            <w:r w:rsidRPr="003350E2">
              <w:t>Proportion of urgency</w:t>
            </w:r>
          </w:p>
        </w:tc>
        <w:tc>
          <w:tcPr>
            <w:tcW w:w="4842" w:type="dxa"/>
            <w:tcBorders>
              <w:top w:val="single" w:sz="4" w:space="0" w:color="6FC7B7"/>
              <w:left w:val="single" w:sz="4" w:space="0" w:color="6FC7B7"/>
              <w:bottom w:val="single" w:sz="4" w:space="0" w:color="6FC7B7"/>
            </w:tcBorders>
            <w:vAlign w:val="bottom"/>
          </w:tcPr>
          <w:p w14:paraId="57BA622C" w14:textId="77777777" w:rsidR="00BA7834" w:rsidRPr="005D6D89" w:rsidRDefault="00BA7834" w:rsidP="008E48CB">
            <w:pPr>
              <w:pStyle w:val="TableTextbold"/>
              <w:keepNext/>
              <w:spacing w:before="40" w:after="40"/>
            </w:pPr>
            <w:r w:rsidRPr="005D6D89">
              <w:t>Description of actions</w:t>
            </w:r>
          </w:p>
        </w:tc>
      </w:tr>
    </w:tbl>
    <w:tbl>
      <w:tblPr>
        <w:tblW w:w="8505" w:type="dxa"/>
        <w:tblBorders>
          <w:top w:val="single" w:sz="4" w:space="0" w:color="6FC7B7"/>
          <w:bottom w:val="single" w:sz="4" w:space="0" w:color="6FC7B7"/>
          <w:insideH w:val="single" w:sz="4" w:space="0" w:color="6FC7B7"/>
          <w:insideV w:val="single" w:sz="4" w:space="0" w:color="6FC7B7"/>
        </w:tblBorders>
        <w:tblLayout w:type="fixed"/>
        <w:tblLook w:val="04A0" w:firstRow="1" w:lastRow="0" w:firstColumn="1" w:lastColumn="0" w:noHBand="0" w:noVBand="1"/>
      </w:tblPr>
      <w:tblGrid>
        <w:gridCol w:w="1843"/>
        <w:gridCol w:w="931"/>
        <w:gridCol w:w="912"/>
        <w:gridCol w:w="1324"/>
        <w:gridCol w:w="990"/>
        <w:gridCol w:w="638"/>
        <w:gridCol w:w="1867"/>
      </w:tblGrid>
      <w:tr w:rsidR="005645F2" w:rsidRPr="00D66195" w14:paraId="1589F1E4" w14:textId="77777777" w:rsidTr="00F731FC">
        <w:tc>
          <w:tcPr>
            <w:tcW w:w="1843" w:type="dxa"/>
            <w:tcBorders>
              <w:top w:val="nil"/>
            </w:tcBorders>
            <w:shd w:val="clear" w:color="auto" w:fill="FFFFFF" w:themeFill="background1"/>
            <w:hideMark/>
          </w:tcPr>
          <w:p w14:paraId="1A94BCC4" w14:textId="77777777" w:rsidR="005645F2" w:rsidRPr="00D66195" w:rsidRDefault="005645F2" w:rsidP="00756486">
            <w:pPr>
              <w:pStyle w:val="TableText"/>
            </w:pPr>
            <w:r w:rsidRPr="00D66195">
              <w:t>More action needed</w:t>
            </w:r>
          </w:p>
        </w:tc>
        <w:tc>
          <w:tcPr>
            <w:tcW w:w="1843" w:type="dxa"/>
            <w:gridSpan w:val="2"/>
            <w:tcBorders>
              <w:top w:val="nil"/>
            </w:tcBorders>
          </w:tcPr>
          <w:p w14:paraId="571A6ABE" w14:textId="77777777" w:rsidR="005645F2" w:rsidRPr="00874AB9" w:rsidRDefault="005645F2" w:rsidP="00874AB9">
            <w:pPr>
              <w:pStyle w:val="TableText"/>
              <w:jc w:val="center"/>
            </w:pPr>
            <w:r w:rsidRPr="00874AB9">
              <w:t>40</w:t>
            </w:r>
          </w:p>
        </w:tc>
        <w:tc>
          <w:tcPr>
            <w:tcW w:w="4819" w:type="dxa"/>
            <w:gridSpan w:val="4"/>
            <w:tcBorders>
              <w:top w:val="nil"/>
            </w:tcBorders>
          </w:tcPr>
          <w:p w14:paraId="2B7DD610" w14:textId="4105458B" w:rsidR="005645F2" w:rsidRPr="00D66195" w:rsidRDefault="005645F2" w:rsidP="00756486">
            <w:pPr>
              <w:pStyle w:val="TableText"/>
            </w:pPr>
            <w:r w:rsidRPr="00D66195">
              <w:t>Build capacity to anticipate and prepare for multiple, concurrent climate-related events in New Zealand and</w:t>
            </w:r>
            <w:r w:rsidR="00496816">
              <w:t> </w:t>
            </w:r>
            <w:r w:rsidRPr="00D66195">
              <w:t xml:space="preserve">regionally. </w:t>
            </w:r>
          </w:p>
        </w:tc>
      </w:tr>
      <w:tr w:rsidR="005645F2" w:rsidRPr="00D66195" w14:paraId="5AC6801B" w14:textId="77777777" w:rsidTr="00F731FC">
        <w:tc>
          <w:tcPr>
            <w:tcW w:w="1843" w:type="dxa"/>
            <w:shd w:val="clear" w:color="auto" w:fill="FFFFFF" w:themeFill="background1"/>
            <w:hideMark/>
          </w:tcPr>
          <w:p w14:paraId="681175A4" w14:textId="77777777" w:rsidR="005645F2" w:rsidRPr="00D66195" w:rsidRDefault="005645F2" w:rsidP="00756486">
            <w:pPr>
              <w:pStyle w:val="TableText"/>
            </w:pPr>
            <w:r w:rsidRPr="00D66195">
              <w:t xml:space="preserve">Research </w:t>
            </w:r>
            <w:r>
              <w:t>p</w:t>
            </w:r>
            <w:r w:rsidRPr="00D66195">
              <w:t>riority</w:t>
            </w:r>
          </w:p>
        </w:tc>
        <w:tc>
          <w:tcPr>
            <w:tcW w:w="1843" w:type="dxa"/>
            <w:gridSpan w:val="2"/>
          </w:tcPr>
          <w:p w14:paraId="00DB0F2A" w14:textId="77777777" w:rsidR="005645F2" w:rsidRPr="00874AB9" w:rsidRDefault="005645F2" w:rsidP="00874AB9">
            <w:pPr>
              <w:pStyle w:val="TableText"/>
              <w:jc w:val="center"/>
            </w:pPr>
            <w:r w:rsidRPr="00874AB9">
              <w:t>10</w:t>
            </w:r>
          </w:p>
        </w:tc>
        <w:tc>
          <w:tcPr>
            <w:tcW w:w="4819" w:type="dxa"/>
            <w:gridSpan w:val="4"/>
          </w:tcPr>
          <w:p w14:paraId="6EE17806" w14:textId="77777777" w:rsidR="005645F2" w:rsidRPr="00D66195" w:rsidRDefault="005645F2" w:rsidP="00756486">
            <w:pPr>
              <w:pStyle w:val="TableText"/>
            </w:pPr>
            <w:r w:rsidRPr="00D66195">
              <w:t>Research is needed into the likely integrity of New Zealand’s emergency management system in response to coincident, cascading and compound hazard events.</w:t>
            </w:r>
          </w:p>
        </w:tc>
      </w:tr>
      <w:tr w:rsidR="005645F2" w:rsidRPr="00D66195" w14:paraId="5AD6836B" w14:textId="77777777" w:rsidTr="00F731FC">
        <w:tc>
          <w:tcPr>
            <w:tcW w:w="1843" w:type="dxa"/>
            <w:shd w:val="clear" w:color="auto" w:fill="FFFFFF" w:themeFill="background1"/>
            <w:hideMark/>
          </w:tcPr>
          <w:p w14:paraId="0C2D6FD7" w14:textId="77777777" w:rsidR="005645F2" w:rsidRPr="00D66195" w:rsidRDefault="005645F2" w:rsidP="00756486">
            <w:pPr>
              <w:pStyle w:val="TableText"/>
            </w:pPr>
            <w:r w:rsidRPr="00D66195">
              <w:t>Sustain current action</w:t>
            </w:r>
          </w:p>
        </w:tc>
        <w:tc>
          <w:tcPr>
            <w:tcW w:w="1843" w:type="dxa"/>
            <w:gridSpan w:val="2"/>
          </w:tcPr>
          <w:p w14:paraId="46285163" w14:textId="77777777" w:rsidR="005645F2" w:rsidRPr="00874AB9" w:rsidRDefault="005645F2" w:rsidP="00874AB9">
            <w:pPr>
              <w:pStyle w:val="TableText"/>
              <w:jc w:val="center"/>
            </w:pPr>
            <w:r w:rsidRPr="00874AB9">
              <w:t>40</w:t>
            </w:r>
          </w:p>
        </w:tc>
        <w:tc>
          <w:tcPr>
            <w:tcW w:w="4819" w:type="dxa"/>
            <w:gridSpan w:val="4"/>
          </w:tcPr>
          <w:p w14:paraId="13C72B58" w14:textId="77777777" w:rsidR="005645F2" w:rsidRPr="00D66195" w:rsidRDefault="005645F2" w:rsidP="00756486">
            <w:pPr>
              <w:pStyle w:val="TableText"/>
            </w:pPr>
            <w:r w:rsidRPr="00D66195">
              <w:t xml:space="preserve">Current efforts to reduce risks to the </w:t>
            </w:r>
            <w:r>
              <w:t>b</w:t>
            </w:r>
            <w:r w:rsidRPr="00D66195">
              <w:t xml:space="preserve">uilt </w:t>
            </w:r>
            <w:r>
              <w:t>e</w:t>
            </w:r>
            <w:r w:rsidRPr="00D66195">
              <w:t xml:space="preserve">nvironment </w:t>
            </w:r>
            <w:r>
              <w:t>d</w:t>
            </w:r>
            <w:r w:rsidRPr="00D66195">
              <w:t>omain (lifeline infrastructure) and all other domains will support emergency management capability.</w:t>
            </w:r>
          </w:p>
        </w:tc>
      </w:tr>
      <w:tr w:rsidR="005645F2" w:rsidRPr="00D66195" w14:paraId="25615B4F" w14:textId="77777777" w:rsidTr="00874AB9">
        <w:tc>
          <w:tcPr>
            <w:tcW w:w="1843" w:type="dxa"/>
            <w:tcBorders>
              <w:bottom w:val="single" w:sz="8" w:space="0" w:color="6FC7B7"/>
            </w:tcBorders>
            <w:shd w:val="clear" w:color="auto" w:fill="FFFFFF" w:themeFill="background1"/>
            <w:hideMark/>
          </w:tcPr>
          <w:p w14:paraId="727C7F67" w14:textId="77777777" w:rsidR="005645F2" w:rsidRPr="00D66195" w:rsidRDefault="005645F2" w:rsidP="00756486">
            <w:pPr>
              <w:pStyle w:val="TableText"/>
            </w:pPr>
            <w:r w:rsidRPr="00D66195">
              <w:t xml:space="preserve">Watching brief </w:t>
            </w:r>
          </w:p>
        </w:tc>
        <w:tc>
          <w:tcPr>
            <w:tcW w:w="1843" w:type="dxa"/>
            <w:gridSpan w:val="2"/>
            <w:tcBorders>
              <w:bottom w:val="single" w:sz="8" w:space="0" w:color="6FC7B7"/>
            </w:tcBorders>
          </w:tcPr>
          <w:p w14:paraId="2D3082F6" w14:textId="77777777" w:rsidR="005645F2" w:rsidRPr="00874AB9" w:rsidRDefault="005645F2" w:rsidP="00874AB9">
            <w:pPr>
              <w:pStyle w:val="TableText"/>
              <w:jc w:val="center"/>
            </w:pPr>
            <w:r w:rsidRPr="00874AB9">
              <w:t>10</w:t>
            </w:r>
          </w:p>
        </w:tc>
        <w:tc>
          <w:tcPr>
            <w:tcW w:w="4819" w:type="dxa"/>
            <w:gridSpan w:val="4"/>
            <w:tcBorders>
              <w:bottom w:val="single" w:sz="8" w:space="0" w:color="6FC7B7"/>
            </w:tcBorders>
          </w:tcPr>
          <w:p w14:paraId="391CEA9D" w14:textId="4CA55BFE" w:rsidR="005645F2" w:rsidRPr="00D66195" w:rsidRDefault="005645F2" w:rsidP="00756486">
            <w:pPr>
              <w:pStyle w:val="TableText"/>
              <w:rPr>
                <w:i/>
              </w:rPr>
            </w:pPr>
            <w:r w:rsidRPr="00D66195">
              <w:rPr>
                <w:rFonts w:cs="Arial"/>
              </w:rPr>
              <w:t>Continue monitoring risk as the residual risk increases over</w:t>
            </w:r>
            <w:r w:rsidR="00496816">
              <w:rPr>
                <w:rFonts w:cs="Arial"/>
              </w:rPr>
              <w:t> </w:t>
            </w:r>
            <w:r w:rsidRPr="00D66195">
              <w:rPr>
                <w:rFonts w:cs="Arial"/>
              </w:rPr>
              <w:t xml:space="preserve">time. </w:t>
            </w:r>
          </w:p>
        </w:tc>
      </w:tr>
      <w:tr w:rsidR="005645F2" w:rsidRPr="00D66195" w14:paraId="010898D5" w14:textId="77777777" w:rsidTr="00874AB9">
        <w:tc>
          <w:tcPr>
            <w:tcW w:w="1843" w:type="dxa"/>
            <w:tcBorders>
              <w:top w:val="single" w:sz="8" w:space="0" w:color="6FC7B7"/>
            </w:tcBorders>
            <w:shd w:val="clear" w:color="auto" w:fill="6FC7B7"/>
          </w:tcPr>
          <w:p w14:paraId="22F8AA1C" w14:textId="77777777" w:rsidR="005645F2" w:rsidRPr="00874AB9" w:rsidRDefault="005645F2" w:rsidP="00756486">
            <w:pPr>
              <w:pStyle w:val="TableText"/>
              <w:rPr>
                <w:rFonts w:asciiTheme="minorHAnsi" w:hAnsiTheme="minorHAnsi"/>
                <w:b/>
                <w:bCs/>
              </w:rPr>
            </w:pPr>
            <w:r w:rsidRPr="00874AB9">
              <w:rPr>
                <w:rFonts w:asciiTheme="minorHAnsi" w:hAnsiTheme="minorHAnsi"/>
                <w:b/>
                <w:bCs/>
              </w:rPr>
              <w:t xml:space="preserve">Adaptation urgency </w:t>
            </w:r>
          </w:p>
        </w:tc>
        <w:tc>
          <w:tcPr>
            <w:tcW w:w="1843" w:type="dxa"/>
            <w:gridSpan w:val="2"/>
            <w:tcBorders>
              <w:top w:val="single" w:sz="8" w:space="0" w:color="6FC7B7"/>
            </w:tcBorders>
            <w:shd w:val="clear" w:color="auto" w:fill="FFFFFF" w:themeFill="background1"/>
          </w:tcPr>
          <w:p w14:paraId="38A2C7CB" w14:textId="77777777" w:rsidR="005645F2" w:rsidRPr="00874AB9" w:rsidRDefault="005645F2" w:rsidP="00874AB9">
            <w:pPr>
              <w:pStyle w:val="TableText"/>
              <w:jc w:val="center"/>
            </w:pPr>
            <w:r w:rsidRPr="00874AB9">
              <w:t>70</w:t>
            </w:r>
          </w:p>
        </w:tc>
        <w:tc>
          <w:tcPr>
            <w:tcW w:w="1324" w:type="dxa"/>
            <w:tcBorders>
              <w:top w:val="single" w:sz="8" w:space="0" w:color="6FC7B7"/>
            </w:tcBorders>
            <w:shd w:val="clear" w:color="auto" w:fill="6FC7B7"/>
          </w:tcPr>
          <w:p w14:paraId="57D7857F" w14:textId="46396D50" w:rsidR="005645F2" w:rsidRPr="00874AB9" w:rsidRDefault="005645F2" w:rsidP="00756486">
            <w:pPr>
              <w:pStyle w:val="TableText"/>
              <w:rPr>
                <w:rFonts w:asciiTheme="minorHAnsi" w:hAnsiTheme="minorHAnsi"/>
                <w:b/>
                <w:bCs/>
              </w:rPr>
            </w:pPr>
          </w:p>
        </w:tc>
        <w:tc>
          <w:tcPr>
            <w:tcW w:w="3495" w:type="dxa"/>
            <w:gridSpan w:val="3"/>
            <w:tcBorders>
              <w:top w:val="single" w:sz="8" w:space="0" w:color="6FC7B7"/>
            </w:tcBorders>
          </w:tcPr>
          <w:p w14:paraId="02292F4F" w14:textId="77777777" w:rsidR="005645F2" w:rsidRPr="00D66195" w:rsidRDefault="005645F2" w:rsidP="00756486">
            <w:pPr>
              <w:pStyle w:val="TableText"/>
              <w:rPr>
                <w:rFonts w:asciiTheme="minorHAnsi" w:hAnsiTheme="minorHAnsi"/>
              </w:rPr>
            </w:pPr>
            <w:r w:rsidRPr="00D66195">
              <w:rPr>
                <w:rFonts w:asciiTheme="minorHAnsi" w:hAnsiTheme="minorHAnsi"/>
              </w:rPr>
              <w:t xml:space="preserve">Medium agreement, limited evidence </w:t>
            </w:r>
          </w:p>
        </w:tc>
      </w:tr>
      <w:tr w:rsidR="005645F2" w:rsidRPr="00D66195" w14:paraId="599D7C23" w14:textId="77777777" w:rsidTr="00874AB9">
        <w:tc>
          <w:tcPr>
            <w:tcW w:w="1843" w:type="dxa"/>
            <w:shd w:val="clear" w:color="auto" w:fill="6FC7B7"/>
          </w:tcPr>
          <w:p w14:paraId="41DBE086" w14:textId="77777777" w:rsidR="005645F2" w:rsidRPr="00874AB9" w:rsidRDefault="005645F2" w:rsidP="00756486">
            <w:pPr>
              <w:pStyle w:val="TableText"/>
              <w:rPr>
                <w:rFonts w:asciiTheme="minorHAnsi" w:hAnsiTheme="minorHAnsi"/>
                <w:b/>
                <w:bCs/>
              </w:rPr>
            </w:pPr>
            <w:r w:rsidRPr="00874AB9">
              <w:rPr>
                <w:rFonts w:asciiTheme="minorHAnsi" w:hAnsiTheme="minorHAnsi"/>
                <w:b/>
                <w:bCs/>
              </w:rPr>
              <w:t xml:space="preserve">Consequence </w:t>
            </w:r>
          </w:p>
        </w:tc>
        <w:tc>
          <w:tcPr>
            <w:tcW w:w="931" w:type="dxa"/>
            <w:shd w:val="clear" w:color="auto" w:fill="6FC7B7"/>
          </w:tcPr>
          <w:p w14:paraId="2B41478C" w14:textId="77777777" w:rsidR="005645F2" w:rsidRPr="00D66195" w:rsidRDefault="005645F2" w:rsidP="00756486">
            <w:pPr>
              <w:pStyle w:val="TableText"/>
              <w:rPr>
                <w:rFonts w:asciiTheme="minorHAnsi" w:hAnsiTheme="minorHAnsi"/>
              </w:rPr>
            </w:pPr>
            <w:r w:rsidRPr="00D66195">
              <w:rPr>
                <w:rFonts w:asciiTheme="minorHAnsi" w:hAnsiTheme="minorHAnsi"/>
              </w:rPr>
              <w:t>Now</w:t>
            </w:r>
          </w:p>
        </w:tc>
        <w:tc>
          <w:tcPr>
            <w:tcW w:w="912" w:type="dxa"/>
          </w:tcPr>
          <w:p w14:paraId="0262888D" w14:textId="77777777" w:rsidR="005645F2" w:rsidRPr="00D66195" w:rsidRDefault="005645F2" w:rsidP="00756486">
            <w:pPr>
              <w:pStyle w:val="TableText"/>
              <w:rPr>
                <w:rFonts w:asciiTheme="minorHAnsi" w:hAnsiTheme="minorHAnsi"/>
              </w:rPr>
            </w:pPr>
            <w:r w:rsidRPr="00D66195">
              <w:rPr>
                <w:rFonts w:asciiTheme="minorHAnsi" w:hAnsiTheme="minorHAnsi"/>
              </w:rPr>
              <w:t>Major</w:t>
            </w:r>
          </w:p>
        </w:tc>
        <w:tc>
          <w:tcPr>
            <w:tcW w:w="1324" w:type="dxa"/>
            <w:shd w:val="clear" w:color="auto" w:fill="6FC7B7"/>
          </w:tcPr>
          <w:p w14:paraId="191D2FAA" w14:textId="77777777" w:rsidR="005645F2" w:rsidRPr="00D66195" w:rsidRDefault="005645F2" w:rsidP="00756486">
            <w:pPr>
              <w:pStyle w:val="TableText"/>
              <w:rPr>
                <w:rFonts w:asciiTheme="minorHAnsi" w:hAnsiTheme="minorHAnsi"/>
              </w:rPr>
            </w:pPr>
            <w:r w:rsidRPr="00D66195">
              <w:rPr>
                <w:rFonts w:asciiTheme="minorHAnsi" w:hAnsiTheme="minorHAnsi"/>
              </w:rPr>
              <w:t>2050</w:t>
            </w:r>
          </w:p>
        </w:tc>
        <w:tc>
          <w:tcPr>
            <w:tcW w:w="990" w:type="dxa"/>
          </w:tcPr>
          <w:p w14:paraId="0FBA4735" w14:textId="77777777" w:rsidR="005645F2" w:rsidRPr="00D66195" w:rsidRDefault="005645F2" w:rsidP="00756486">
            <w:pPr>
              <w:pStyle w:val="TableText"/>
              <w:rPr>
                <w:rFonts w:asciiTheme="minorHAnsi" w:hAnsiTheme="minorHAnsi"/>
              </w:rPr>
            </w:pPr>
            <w:r w:rsidRPr="00D66195">
              <w:rPr>
                <w:rFonts w:asciiTheme="minorHAnsi" w:hAnsiTheme="minorHAnsi"/>
              </w:rPr>
              <w:t>Major</w:t>
            </w:r>
          </w:p>
        </w:tc>
        <w:tc>
          <w:tcPr>
            <w:tcW w:w="638" w:type="dxa"/>
            <w:shd w:val="clear" w:color="auto" w:fill="6FC7B7"/>
          </w:tcPr>
          <w:p w14:paraId="784A7A71" w14:textId="77777777" w:rsidR="005645F2" w:rsidRPr="00D66195" w:rsidRDefault="005645F2" w:rsidP="00756486">
            <w:pPr>
              <w:pStyle w:val="TableText"/>
              <w:rPr>
                <w:rFonts w:asciiTheme="minorHAnsi" w:hAnsiTheme="minorHAnsi"/>
              </w:rPr>
            </w:pPr>
            <w:r w:rsidRPr="00D66195">
              <w:rPr>
                <w:rFonts w:asciiTheme="minorHAnsi" w:hAnsiTheme="minorHAnsi"/>
              </w:rPr>
              <w:t>2100</w:t>
            </w:r>
          </w:p>
        </w:tc>
        <w:tc>
          <w:tcPr>
            <w:tcW w:w="1867" w:type="dxa"/>
          </w:tcPr>
          <w:p w14:paraId="5C48381C" w14:textId="77777777" w:rsidR="005645F2" w:rsidRPr="00D66195" w:rsidRDefault="005645F2" w:rsidP="00756486">
            <w:pPr>
              <w:pStyle w:val="TableText"/>
              <w:rPr>
                <w:rFonts w:asciiTheme="minorHAnsi" w:hAnsiTheme="minorHAnsi"/>
              </w:rPr>
            </w:pPr>
            <w:r w:rsidRPr="00D66195">
              <w:rPr>
                <w:rFonts w:asciiTheme="minorHAnsi" w:hAnsiTheme="minorHAnsi"/>
              </w:rPr>
              <w:t>Major</w:t>
            </w:r>
          </w:p>
        </w:tc>
      </w:tr>
    </w:tbl>
    <w:p w14:paraId="09B02F1F" w14:textId="682CE41E" w:rsidR="005645F2" w:rsidRPr="00D66195" w:rsidRDefault="005645F2" w:rsidP="00554444">
      <w:pPr>
        <w:pStyle w:val="Heading3"/>
        <w:numPr>
          <w:ilvl w:val="0"/>
          <w:numId w:val="48"/>
        </w:numPr>
        <w:spacing w:before="400"/>
        <w:rPr>
          <w:rFonts w:cs="Arial"/>
          <w:bCs w:val="0"/>
          <w:color w:val="000000"/>
        </w:rPr>
      </w:pPr>
      <w:bookmarkStart w:id="754" w:name="_Hlk35590021"/>
      <w:bookmarkStart w:id="755" w:name="_Toc37153205"/>
      <w:bookmarkStart w:id="756" w:name="_Toc37404140"/>
      <w:r w:rsidRPr="00D66195">
        <w:t xml:space="preserve">G7 </w:t>
      </w:r>
      <w:r w:rsidRPr="00D66195">
        <w:rPr>
          <w:rFonts w:cs="Arial"/>
          <w:color w:val="000000"/>
        </w:rPr>
        <w:t>Risk that effective climate change adaptation policy will not</w:t>
      </w:r>
      <w:r w:rsidR="001C0E93">
        <w:rPr>
          <w:rFonts w:cs="Arial"/>
          <w:color w:val="000000"/>
        </w:rPr>
        <w:t> </w:t>
      </w:r>
      <w:r w:rsidRPr="00D66195">
        <w:rPr>
          <w:rFonts w:cs="Arial"/>
          <w:color w:val="000000"/>
        </w:rPr>
        <w:t>be implemented and sustained due to a failure to secure sufficient parliamentary agreement</w:t>
      </w:r>
      <w:bookmarkEnd w:id="754"/>
      <w:bookmarkEnd w:id="755"/>
      <w:bookmarkEnd w:id="756"/>
    </w:p>
    <w:p w14:paraId="470C7B06" w14:textId="77777777" w:rsidR="005645F2" w:rsidRPr="0052146F" w:rsidRDefault="005645F2" w:rsidP="0052146F">
      <w:pPr>
        <w:pStyle w:val="Heading4"/>
      </w:pPr>
      <w:r w:rsidRPr="00D66195">
        <w:t>Risk summary</w:t>
      </w:r>
    </w:p>
    <w:p w14:paraId="44D868F3" w14:textId="53FE5031" w:rsidR="005645F2" w:rsidRPr="00D66195" w:rsidRDefault="005645F2" w:rsidP="0052146F">
      <w:pPr>
        <w:pStyle w:val="BodyText"/>
      </w:pPr>
      <w:bookmarkStart w:id="757" w:name="_Hlk37775081"/>
      <w:r w:rsidRPr="00D66195">
        <w:t>To minimise future damages from climate change, pre-emptive and sustained action by the</w:t>
      </w:r>
      <w:r w:rsidR="0052146F">
        <w:t> </w:t>
      </w:r>
      <w:r w:rsidRPr="00D66195">
        <w:t xml:space="preserve">Government </w:t>
      </w:r>
      <w:r>
        <w:t>is</w:t>
      </w:r>
      <w:r w:rsidRPr="00D66195">
        <w:t xml:space="preserve"> need</w:t>
      </w:r>
      <w:r>
        <w:t>ed</w:t>
      </w:r>
      <w:r w:rsidRPr="00D66195">
        <w:t xml:space="preserve">. </w:t>
      </w:r>
      <w:r w:rsidR="00496816">
        <w:t>It is necessary for</w:t>
      </w:r>
      <w:r w:rsidR="00496816" w:rsidRPr="00496816">
        <w:t xml:space="preserve"> </w:t>
      </w:r>
      <w:r w:rsidR="00496816" w:rsidRPr="00D66195">
        <w:t>successive governments</w:t>
      </w:r>
      <w:r w:rsidR="00496816">
        <w:t xml:space="preserve"> to have</w:t>
      </w:r>
      <w:r w:rsidR="00496816" w:rsidRPr="00D66195">
        <w:t xml:space="preserve"> </w:t>
      </w:r>
      <w:r w:rsidR="00496816">
        <w:t xml:space="preserve">a </w:t>
      </w:r>
      <w:r w:rsidRPr="00D66195">
        <w:t xml:space="preserve">strong political mandate </w:t>
      </w:r>
      <w:r w:rsidR="00496816">
        <w:t xml:space="preserve">for </w:t>
      </w:r>
      <w:r w:rsidRPr="00D66195">
        <w:t xml:space="preserve">and commitment to climate change adaptation. The structure of New Zealand’s political system, together with an economy characterised by dominant sectors </w:t>
      </w:r>
      <w:r>
        <w:t>that</w:t>
      </w:r>
      <w:r w:rsidRPr="00D66195">
        <w:t xml:space="preserve"> have politicised climate change, ha</w:t>
      </w:r>
      <w:r w:rsidR="00496816">
        <w:t>s</w:t>
      </w:r>
      <w:r w:rsidRPr="00D66195">
        <w:t xml:space="preserve"> hindered meaningful action on both emissions reduction and climate change adaptation. The recent passing of the </w:t>
      </w:r>
      <w:r w:rsidRPr="00630EDB">
        <w:t xml:space="preserve">Climate Change Response (Zero Carbon) </w:t>
      </w:r>
      <w:r>
        <w:t xml:space="preserve">Amendment </w:t>
      </w:r>
      <w:r w:rsidRPr="00630EDB">
        <w:t>Act 2019</w:t>
      </w:r>
      <w:r w:rsidRPr="00D66195">
        <w:t xml:space="preserve"> with bipartisan support is a positive development. An ongoing spirit of bipartisanship will be critical to enabl</w:t>
      </w:r>
      <w:r>
        <w:t>ing</w:t>
      </w:r>
      <w:r w:rsidRPr="00D66195">
        <w:t xml:space="preserve"> necessary climate action.</w:t>
      </w:r>
    </w:p>
    <w:bookmarkEnd w:id="757"/>
    <w:p w14:paraId="3D3F0EF7" w14:textId="77777777" w:rsidR="005645F2" w:rsidRPr="00D66195" w:rsidRDefault="005645F2" w:rsidP="005645F2">
      <w:pPr>
        <w:pStyle w:val="Heading4"/>
      </w:pPr>
      <w:r w:rsidRPr="00D66195">
        <w:t>Risk description</w:t>
      </w:r>
    </w:p>
    <w:p w14:paraId="372DE7A8" w14:textId="77777777" w:rsidR="005645F2" w:rsidRPr="00D66195" w:rsidRDefault="005645F2" w:rsidP="0052146F">
      <w:pPr>
        <w:pStyle w:val="BodyText"/>
      </w:pPr>
      <w:r w:rsidRPr="00D66195">
        <w:t xml:space="preserve">Climate change has been described as a ‘super wicked problem’ (Lazarus, 2009; Levin et al, 2012) that requires </w:t>
      </w:r>
      <w:r w:rsidRPr="00D66195">
        <w:rPr>
          <w:iCs/>
        </w:rPr>
        <w:t>successive</w:t>
      </w:r>
      <w:r w:rsidRPr="00D66195">
        <w:t xml:space="preserve"> governments to commit to policy reform, confronting vested and special interests, and to take actions now to avoid future harm (Boston, 2016). </w:t>
      </w:r>
    </w:p>
    <w:p w14:paraId="771CEE45" w14:textId="581A22EE" w:rsidR="005645F2" w:rsidRPr="00D66195" w:rsidRDefault="005645F2" w:rsidP="0052146F">
      <w:pPr>
        <w:pStyle w:val="BodyText"/>
      </w:pPr>
      <w:r w:rsidRPr="00D66195">
        <w:t>Bipartisan alignment on issues and solutions is generally recogni</w:t>
      </w:r>
      <w:r>
        <w:t>s</w:t>
      </w:r>
      <w:r w:rsidRPr="00D66195">
        <w:t xml:space="preserve">ed as contributing to better policy development </w:t>
      </w:r>
      <w:r w:rsidRPr="00D66195">
        <w:fldChar w:fldCharType="begin" w:fldLock="1"/>
      </w:r>
      <w:r w:rsidRPr="00D66195">
        <w:instrText>ADDIN CSL_CITATION {"citationItems":[{"id":"ITEM-1","itemData":{"DOI":"10.1017/CBO9781139942324","ISBN":"9781139942324","abstract":"Is Bipartisanship Dead? looks beyond (and considers the time before) roll call voting to examine the extent to which bipartisan agreement in the House of Representatives has declined since the 1970s. Despite voting coalitions showing a decline in bipartisan agreement between 1973 and 2004, member's bill cosponsorship coalitions show a much more stable level of bipartisanship. The declining bipartisanship over time in roll call voting reflects a shift in how party leaders structure the floor and roll call agendas. Party leaders in the House changed from prioritizing legislation with bipartisan agreement in the 1970s to prioritizing legislation with partisan disagreement by the 1990s. Laurel Harbridge argues that this shift reflects a changing political environment and an effort by leaders to balance members' electoral interests, governance goals, and partisan differentiation. The findings speak to questions of representation and governance. They also shed light on whether partisan conflict is insurmountable, and, ultimately, whether bipartisanship in congressional politics is dead.","author":[{"dropping-particle":"","family":"Harbridge","given":"Laurel","non-dropping-particle":"","parse-names":false,"suffix":""}],"container-title":"Is Bipartisanship Dead?: Policy Agreement and Agenda-Setting in the House of Representatives","id":"ITEM-1","issued":{"date-parts":[["2015"]]},"publisher":"Cambridge University Press","publisher-place":"New York","title":"Is bipartisanship dead?: Policy agreement and agenda-setting in the house of representatives","type":"book"},"uris":["http://www.mendeley.com/documents/?uuid=69ce4a1d-e5a4-4068-b55d-d2f3f0a165fe"]}],"mendeley":{"formattedCitation":"(Harbridge, 2015)","plainTextFormattedCitation":"(Harbridge, 2015)","previouslyFormattedCitation":"(Harbridge, 2015)"},"properties":{"noteIndex":0},"schema":"https://github.com/citation-style-language/schema/raw/master/csl-citation.json"}</w:instrText>
      </w:r>
      <w:r w:rsidRPr="00D66195">
        <w:fldChar w:fldCharType="separate"/>
      </w:r>
      <w:r w:rsidRPr="00D66195">
        <w:t>(Harbridge, 2015)</w:t>
      </w:r>
      <w:r w:rsidRPr="00D66195">
        <w:fldChar w:fldCharType="end"/>
      </w:r>
      <w:r w:rsidRPr="00D66195">
        <w:t>. Bipartisanship supports long-term policy development, which is necessary for large-scale coordinated climate change mitigation and adaptation efforts. It allow</w:t>
      </w:r>
      <w:r>
        <w:t>s</w:t>
      </w:r>
      <w:r w:rsidRPr="00D66195">
        <w:t xml:space="preserve"> for consistent government guidance and ongoing funding commitments to reduce climate change risk. It also provide</w:t>
      </w:r>
      <w:r>
        <w:t>s</w:t>
      </w:r>
      <w:r w:rsidRPr="00D66195">
        <w:t xml:space="preserve"> the certainty that institutions, planners and industries </w:t>
      </w:r>
      <w:r>
        <w:t>need</w:t>
      </w:r>
      <w:r w:rsidRPr="00D66195">
        <w:t xml:space="preserve"> to effectively respond to climate change. </w:t>
      </w:r>
    </w:p>
    <w:p w14:paraId="2BEDCFE5" w14:textId="7BC7D6B3" w:rsidR="005645F2" w:rsidRPr="00D66195" w:rsidRDefault="005645F2" w:rsidP="0052146F">
      <w:pPr>
        <w:pStyle w:val="BodyText"/>
      </w:pPr>
      <w:r w:rsidRPr="00D66195">
        <w:lastRenderedPageBreak/>
        <w:t>The challenge faced by elected representatives to address the trade-off between the cost of</w:t>
      </w:r>
      <w:r w:rsidR="001C0E93">
        <w:t> </w:t>
      </w:r>
      <w:r w:rsidRPr="00D66195">
        <w:t xml:space="preserve">responding to climate risks </w:t>
      </w:r>
      <w:r>
        <w:t>and</w:t>
      </w:r>
      <w:r w:rsidRPr="00D66195">
        <w:t xml:space="preserve"> the benefits </w:t>
      </w:r>
      <w:r>
        <w:t>to</w:t>
      </w:r>
      <w:r w:rsidRPr="00D66195">
        <w:t xml:space="preserve"> future generations is compounded by New</w:t>
      </w:r>
      <w:r w:rsidR="001C0E93">
        <w:t> </w:t>
      </w:r>
      <w:r w:rsidRPr="00D66195">
        <w:t>Zealand’s short electoral cycle (Jacobs, 2011). The triennial electoral cycle concentrates decision-making on the short</w:t>
      </w:r>
      <w:r>
        <w:t xml:space="preserve"> </w:t>
      </w:r>
      <w:r w:rsidRPr="00D66195">
        <w:t xml:space="preserve">term and often leads to the postponement of policies that may be effective but politically unpopular (Palmer, 2015). The cost of adaptation to safeguard future wellbeing sits in dramatic contrast to its uncertain and indirect future benefits, which makes it difficult for governments to justify this cost to the public (Boston and Lawrence, 2018). To take preventative steps requires the </w:t>
      </w:r>
      <w:r>
        <w:t>g</w:t>
      </w:r>
      <w:r w:rsidRPr="00D66195">
        <w:t xml:space="preserve">overnment to make ‘hard calls’ </w:t>
      </w:r>
      <w:r>
        <w:t>that</w:t>
      </w:r>
      <w:r w:rsidRPr="00D66195">
        <w:t xml:space="preserve"> are potentially politically unpopular, and governments are unable to bind their successor</w:t>
      </w:r>
      <w:r w:rsidR="00EB6965">
        <w:t xml:space="preserve"> to such a policy</w:t>
      </w:r>
      <w:r w:rsidRPr="00D66195">
        <w:t xml:space="preserve">, who may just as easily reverse </w:t>
      </w:r>
      <w:r w:rsidR="00EB6965">
        <w:t>it</w:t>
      </w:r>
      <w:r w:rsidRPr="00D66195">
        <w:t>. The history of market-based greenhouse gas mitigation policies in New Zealand illustrate</w:t>
      </w:r>
      <w:r w:rsidR="00EB6965">
        <w:t>s</w:t>
      </w:r>
      <w:r w:rsidRPr="00D66195">
        <w:t xml:space="preserve"> this challenge</w:t>
      </w:r>
      <w:r w:rsidR="00EB6965">
        <w:t>:</w:t>
      </w:r>
      <w:r w:rsidRPr="00D66195">
        <w:t xml:space="preserve"> governments delayed enacting policies to reduce emissions </w:t>
      </w:r>
      <w:r>
        <w:t>and</w:t>
      </w:r>
      <w:r w:rsidR="00EB6965">
        <w:t>,</w:t>
      </w:r>
      <w:r>
        <w:t xml:space="preserve"> </w:t>
      </w:r>
      <w:r w:rsidRPr="00D66195">
        <w:t>when policies were implemented</w:t>
      </w:r>
      <w:r w:rsidR="00EB6965">
        <w:t>,</w:t>
      </w:r>
      <w:r w:rsidRPr="00D66195">
        <w:t xml:space="preserve"> they were either overturned or significantly diluted by new governments </w:t>
      </w:r>
      <w:r w:rsidRPr="00D66195">
        <w:fldChar w:fldCharType="begin" w:fldLock="1"/>
      </w:r>
      <w:r w:rsidRPr="00D66195">
        <w:instrText>ADDIN CSL_CITATION {"citationItems":[{"id":"ITEM-1","itemData":{"DOI":"10.7810/9780908321414","abstract":"\"Our climate is changing, in ways that will have long-term impacts for us and for our children. Yet still we fail to take meaningful action. Why? And when will it be too late? Ralph Chapman argues that we have only 'a small and shrinking window of time' before the pressures from climate change become too great for us to address them coherently. This BWB Text is a practical call to arms for New Zealand citizens and policy makers alike, identifying the actions that are urgent and critical for the creation of a green economy and a sustainable future\"--Publisher information.","author":[{"dropping-particle":"","family":"Chapman","given":"Ralph","non-dropping-particle":"","parse-names":false,"suffix":""}],"container-title":"Time of Useful Consciousness: Acting Urgently on Climate Change","id":"ITEM-1","issued":{"date-parts":[["2015"]]},"publisher":"Bridget Williams Books","title":"Time of Useful Consciousness: Acting Urgently on Climate Change","type":"book"},"uris":["http://www.mendeley.com/documents/?uuid=543042a9-a9c4-4577-b91f-658e9bc1f47a"]}],"mendeley":{"formattedCitation":"(Chapman, 2015)","plainTextFormattedCitation":"(Chapman, 2015)","previouslyFormattedCitation":"(Chapman, 2015)"},"properties":{"noteIndex":0},"schema":"https://github.com/citation-style-language/schema/raw/master/csl-citation.json"}</w:instrText>
      </w:r>
      <w:r w:rsidRPr="00D66195">
        <w:fldChar w:fldCharType="separate"/>
      </w:r>
      <w:r w:rsidRPr="00D66195">
        <w:t>(Chapman, 2015)</w:t>
      </w:r>
      <w:r w:rsidRPr="00D66195">
        <w:fldChar w:fldCharType="end"/>
      </w:r>
      <w:r w:rsidRPr="00D66195">
        <w:t xml:space="preserve">. </w:t>
      </w:r>
    </w:p>
    <w:p w14:paraId="5D4D3D5C" w14:textId="5C4F9979" w:rsidR="005645F2" w:rsidRDefault="005645F2" w:rsidP="0052146F">
      <w:pPr>
        <w:pStyle w:val="BodyText"/>
      </w:pPr>
      <w:r w:rsidRPr="00D66195">
        <w:t>Lobbying is an important element of political participation.</w:t>
      </w:r>
      <w:r>
        <w:t xml:space="preserve"> </w:t>
      </w:r>
      <w:r w:rsidRPr="00D66195">
        <w:t>It involves efforts by individuals or</w:t>
      </w:r>
      <w:r w:rsidR="001C0E93">
        <w:t> </w:t>
      </w:r>
      <w:r w:rsidRPr="00D66195">
        <w:t xml:space="preserve">collectives to directly influence decisions of legislators and public officials </w:t>
      </w:r>
      <w:r w:rsidRPr="00D66195">
        <w:fldChar w:fldCharType="begin" w:fldLock="1"/>
      </w:r>
      <w:r w:rsidRPr="00D66195">
        <w:instrText>ADDIN CSL_CITATION {"citationItems":[{"id":"ITEM-1","itemData":{"DOI":"10.26686/pq.v14i2.5089","ISSN":"2324-1098","abstract":"What is the nature of the New Zealand market for political lobbying? Is lobbying grease in the wheels of a well-functioning democracy – adding to overall societal efficiency – as its supporters suggest? Or is lobbying sand, wasting resources in buying redistribution to the powerful and damaging the social fabric essential for a wellfunctioning democratic mixed economy, as opponents of lobbying believe? And, should we regulate lobbying in New Zealand, and why? This article concludes that the question is not whether lobbying should be made more transparent via regulation, but rather how this can best be achieved.","author":[{"dropping-particle":"","family":"Chapple","given":"Simon","non-dropping-particle":"","parse-names":false,"suffix":""},{"dropping-particle":"","family":"Anderson","given":"Thomas","non-dropping-particle":"","parse-names":false,"suffix":""}],"container-title":"Policy Quarterly","id":"ITEM-1","issue":"2","issued":{"date-parts":[["2018"]]},"title":"Grease or Sand in the Wheels of Democracy?","type":"article-journal","volume":"14"},"uris":["http://www.mendeley.com/documents/?uuid=b1c58ae7-e5be-45df-a03c-1ab153d1150c"]}],"mendeley":{"formattedCitation":"(Chapple &amp; Anderson, 2018)","plainTextFormattedCitation":"(Chapple &amp; Anderson, 2018)","previouslyFormattedCitation":"(Chapple &amp; Anderson, 2018)"},"properties":{"noteIndex":0},"schema":"https://github.com/citation-style-language/schema/raw/master/csl-citation.json"}</w:instrText>
      </w:r>
      <w:r w:rsidRPr="00D66195">
        <w:fldChar w:fldCharType="separate"/>
      </w:r>
      <w:r w:rsidRPr="00D66195">
        <w:t>(Chapple and Anderson, 2018)</w:t>
      </w:r>
      <w:r w:rsidRPr="00D66195">
        <w:fldChar w:fldCharType="end"/>
      </w:r>
      <w:r w:rsidRPr="00D66195">
        <w:t>. New Zealand has a long history of lobby groups exerting influence on public policy. Much of this has been for the benefit of the public</w:t>
      </w:r>
      <w:r w:rsidR="00652EA3">
        <w:t>.</w:t>
      </w:r>
      <w:r w:rsidRPr="00D66195">
        <w:t xml:space="preserve"> </w:t>
      </w:r>
      <w:r w:rsidR="00652EA3">
        <w:t>F</w:t>
      </w:r>
      <w:r w:rsidRPr="00D66195">
        <w:t xml:space="preserve">or example, the Māori activist group Ngā Tamatoa successfully lobbied Parliament for Māori language teaching in schools in the 1970s, and </w:t>
      </w:r>
      <w:r w:rsidR="00652EA3" w:rsidRPr="00D66195">
        <w:t>from 1975</w:t>
      </w:r>
      <w:r w:rsidR="00652EA3">
        <w:t>–</w:t>
      </w:r>
      <w:r w:rsidR="00652EA3" w:rsidRPr="00D66195">
        <w:t>2004</w:t>
      </w:r>
      <w:r w:rsidR="00652EA3">
        <w:t xml:space="preserve"> </w:t>
      </w:r>
      <w:r w:rsidRPr="00D66195">
        <w:t>the Women’s Electoral Lobby encouraged women’s participation in public life (Miller, 2012). However, lobbying can also represent the narrow interests of specific groups</w:t>
      </w:r>
      <w:r w:rsidR="00652EA3">
        <w:t>;</w:t>
      </w:r>
      <w:r w:rsidRPr="00D66195">
        <w:t xml:space="preserve"> for example</w:t>
      </w:r>
      <w:r w:rsidR="00652EA3">
        <w:t>,</w:t>
      </w:r>
      <w:r w:rsidRPr="00D66195">
        <w:t xml:space="preserve"> property developers who lobby local authorities to approve subdivisions and other developments in areas likely to be vulnerable to ongoing sea</w:t>
      </w:r>
      <w:r>
        <w:t>-</w:t>
      </w:r>
      <w:r w:rsidRPr="00D66195">
        <w:t xml:space="preserve">level rise (Boston and Lawrence, 2018). </w:t>
      </w:r>
      <w:r w:rsidR="00652EA3">
        <w:t xml:space="preserve">As another example, </w:t>
      </w:r>
      <w:r w:rsidRPr="00D66195">
        <w:t xml:space="preserve">Barnett </w:t>
      </w:r>
      <w:r w:rsidRPr="00D66195">
        <w:fldChar w:fldCharType="begin" w:fldLock="1"/>
      </w:r>
      <w:r w:rsidRPr="00D66195">
        <w:instrText>ADDIN CSL_CITATION {"citationItems":[{"id":"ITEM-1","itemData":{"author":[{"dropping-particle":"","family":"Barnett","given":"Jon","non-dropping-particle":"","parse-names":false,"suffix":""}],"id":"ITEM-1","issued":{"date-parts":[["2017"]]},"title":"Submission to inquiry into current and future impacts of climate change on housing, buildings and infrastructure","type":"article"},"uris":["http://www.mendeley.com/documents/?uuid=b419c475-9271-4d3f-9d8f-e066f1675470"]}],"mendeley":{"formattedCitation":"(Barnett, 2017)","manualFormatting":"(2017)","plainTextFormattedCitation":"(Barnett, 2017)","previouslyFormattedCitation":"(Barnett, 2017)"},"properties":{"noteIndex":0},"schema":"https://github.com/citation-style-language/schema/raw/master/csl-citation.json"}</w:instrText>
      </w:r>
      <w:r w:rsidRPr="00D66195">
        <w:fldChar w:fldCharType="separate"/>
      </w:r>
      <w:r w:rsidRPr="00D66195">
        <w:t>(2017)</w:t>
      </w:r>
      <w:r w:rsidRPr="00D66195">
        <w:fldChar w:fldCharType="end"/>
      </w:r>
      <w:r w:rsidRPr="00D66195">
        <w:t xml:space="preserve"> describes lobbying by landowners, particularly in</w:t>
      </w:r>
      <w:r w:rsidR="001C0E93">
        <w:t> </w:t>
      </w:r>
      <w:r w:rsidRPr="00D66195">
        <w:t xml:space="preserve">major coastal cities, to fortify coastlines with sea walls </w:t>
      </w:r>
      <w:r>
        <w:t>that</w:t>
      </w:r>
      <w:r w:rsidRPr="00D66195">
        <w:t xml:space="preserve"> are often maladaptive. </w:t>
      </w:r>
    </w:p>
    <w:p w14:paraId="7737E2F6" w14:textId="63844F2F" w:rsidR="005645F2" w:rsidRPr="00D66195" w:rsidRDefault="005645F2" w:rsidP="0052146F">
      <w:pPr>
        <w:pStyle w:val="BodyText"/>
      </w:pPr>
      <w:r w:rsidRPr="00D66195">
        <w:t>Lobbying is unregulated in New Zealand</w:t>
      </w:r>
      <w:r w:rsidR="00652EA3">
        <w:t>. Further</w:t>
      </w:r>
      <w:r w:rsidRPr="00D66195">
        <w:t xml:space="preserve">, despite investigation by Chapple and Anderson </w:t>
      </w:r>
      <w:r w:rsidRPr="00D66195">
        <w:fldChar w:fldCharType="begin" w:fldLock="1"/>
      </w:r>
      <w:r w:rsidRPr="00D66195">
        <w:instrText>ADDIN CSL_CITATION {"citationItems":[{"id":"ITEM-1","itemData":{"DOI":"10.26686/pq.v14i2.5089","ISSN":"2324-1098","abstract":"What is the nature of the New Zealand market for political lobbying? Is lobbying grease in the wheels of a well-functioning democracy – adding to overall societal efficiency – as its supporters suggest? Or is lobbying sand, wasting resources in buying redistribution to the powerful and damaging the social fabric essential for a wellfunctioning democratic mixed economy, as opponents of lobbying believe? And, should we regulate lobbying in New Zealand, and why? This article concludes that the question is not whether lobbying should be made more transparent via regulation, but rather how this can best be achieved.","author":[{"dropping-particle":"","family":"Chapple","given":"Simon","non-dropping-particle":"","parse-names":false,"suffix":""},{"dropping-particle":"","family":"Anderson","given":"Thomas","non-dropping-particle":"","parse-names":false,"suffix":""}],"container-title":"Policy Quarterly","id":"ITEM-1","issue":"2","issued":{"date-parts":[["2018"]]},"title":"Grease or Sand in the Wheels of Democracy?","type":"article-journal","volume":"14"},"uris":["http://www.mendeley.com/documents/?uuid=b1c58ae7-e5be-45df-a03c-1ab153d1150c"]}],"mendeley":{"formattedCitation":"(Chapple &amp; Anderson, 2018)","manualFormatting":"(2018, p. 16)","plainTextFormattedCitation":"(Chapple &amp; Anderson, 2018)","previouslyFormattedCitation":"(Chapple &amp; Anderson, 2018)"},"properties":{"noteIndex":0},"schema":"https://github.com/citation-style-language/schema/raw/master/csl-citation.json"}</w:instrText>
      </w:r>
      <w:r w:rsidRPr="00D66195">
        <w:fldChar w:fldCharType="separate"/>
      </w:r>
      <w:r w:rsidRPr="00D66195">
        <w:t>(2018, p</w:t>
      </w:r>
      <w:r>
        <w:t xml:space="preserve"> </w:t>
      </w:r>
      <w:r w:rsidRPr="00D66195">
        <w:t>16)</w:t>
      </w:r>
      <w:r w:rsidRPr="00D66195">
        <w:fldChar w:fldCharType="end"/>
      </w:r>
      <w:r w:rsidRPr="00D66195">
        <w:t>, “</w:t>
      </w:r>
      <w:r w:rsidRPr="00D66195">
        <w:rPr>
          <w:iCs/>
        </w:rPr>
        <w:t>it is still unclear who lobbyists work for and how they act, with little hard evidence available to illuminate the true nature of the industry</w:t>
      </w:r>
      <w:r w:rsidRPr="00D66195">
        <w:t>”</w:t>
      </w:r>
      <w:r w:rsidR="00652EA3">
        <w:t>.</w:t>
      </w:r>
      <w:r w:rsidRPr="00D66195">
        <w:t xml:space="preserve"> This lack of clarity about the degree to which unregulated lobbying is influencing the policy</w:t>
      </w:r>
      <w:r w:rsidR="00652EA3">
        <w:t>-</w:t>
      </w:r>
      <w:r w:rsidRPr="00D66195">
        <w:t>making and decision-making necessary for climate change adaptation is concerning (Boston, 2</w:t>
      </w:r>
      <w:r>
        <w:t>0</w:t>
      </w:r>
      <w:r w:rsidRPr="00D66195">
        <w:t>16).</w:t>
      </w:r>
      <w:r>
        <w:t xml:space="preserve"> </w:t>
      </w:r>
    </w:p>
    <w:p w14:paraId="360AF0D4" w14:textId="77777777" w:rsidR="005645F2" w:rsidRPr="00D66195" w:rsidRDefault="005645F2" w:rsidP="005645F2">
      <w:pPr>
        <w:pStyle w:val="Heading4"/>
      </w:pPr>
      <w:r w:rsidRPr="00D66195">
        <w:t>Consequence</w:t>
      </w:r>
    </w:p>
    <w:p w14:paraId="5CC5B96C" w14:textId="5B073A0B" w:rsidR="005645F2" w:rsidRPr="00D66195" w:rsidRDefault="005645F2" w:rsidP="0052146F">
      <w:pPr>
        <w:pStyle w:val="BodyText"/>
      </w:pPr>
      <w:r w:rsidRPr="00D66195">
        <w:t>Because central government actions are needed for large</w:t>
      </w:r>
      <w:r>
        <w:t>-</w:t>
      </w:r>
      <w:r w:rsidRPr="00D66195">
        <w:t>scale and coordinated adaptation responses, a failure to sustain bipartisan agreement on climate change would pose a barrier to adaptation efforts. For instance, local governments, to wh</w:t>
      </w:r>
      <w:r w:rsidR="00652EA3">
        <w:t>ich</w:t>
      </w:r>
      <w:r w:rsidRPr="00D66195">
        <w:t xml:space="preserve"> much adaptation responsibility is devolved, would not be adequately funded (G5), </w:t>
      </w:r>
      <w:r w:rsidR="00652EA3">
        <w:t xml:space="preserve">and </w:t>
      </w:r>
      <w:r w:rsidRPr="00D66195">
        <w:t>action would be less coordinated between and across levels of government (G1), which would increase litigation</w:t>
      </w:r>
      <w:r>
        <w:t>-</w:t>
      </w:r>
      <w:r w:rsidRPr="00D66195">
        <w:t>related risks (G3). Without consistent bipartisan alignment, actions across all domains are less likely to be taken in a timely and cost-effective manner</w:t>
      </w:r>
      <w:r>
        <w:t>,</w:t>
      </w:r>
      <w:r w:rsidRPr="00D66195">
        <w:t xml:space="preserve"> and the actions that are taken have a higher chance of being maladaptive.</w:t>
      </w:r>
    </w:p>
    <w:p w14:paraId="28675E38" w14:textId="77777777" w:rsidR="005645F2" w:rsidRPr="00D66195" w:rsidRDefault="005645F2" w:rsidP="005645F2">
      <w:pPr>
        <w:pStyle w:val="Heading4"/>
      </w:pPr>
      <w:r w:rsidRPr="00D66195">
        <w:t>Confidence: Moderate agreement, medium evidence</w:t>
      </w:r>
    </w:p>
    <w:p w14:paraId="20965918" w14:textId="41762EB6" w:rsidR="005645F2" w:rsidRPr="00D66195" w:rsidRDefault="005645F2" w:rsidP="0052146F">
      <w:pPr>
        <w:pStyle w:val="BodyText"/>
      </w:pPr>
      <w:r w:rsidRPr="00D66195">
        <w:t>There is a high degree of consensus and robust evidence about the need for central government action and the consequences of inaction. There is less evidence, and more divided</w:t>
      </w:r>
      <w:r w:rsidR="001C0E93">
        <w:t> </w:t>
      </w:r>
      <w:r w:rsidRPr="00D66195">
        <w:t xml:space="preserve">opinion, about the causes of inadequate central government action. </w:t>
      </w:r>
    </w:p>
    <w:p w14:paraId="42E4C3E3" w14:textId="77777777" w:rsidR="005645F2" w:rsidRPr="00D66195" w:rsidRDefault="005645F2" w:rsidP="0052146F">
      <w:pPr>
        <w:pStyle w:val="Heading4"/>
      </w:pPr>
      <w:r w:rsidRPr="00D66195">
        <w:lastRenderedPageBreak/>
        <w:t>Adaptation</w:t>
      </w:r>
    </w:p>
    <w:p w14:paraId="5D3BB0F5" w14:textId="78B253B7" w:rsidR="005645F2" w:rsidRDefault="005645F2" w:rsidP="0052146F">
      <w:pPr>
        <w:pStyle w:val="BodyText"/>
      </w:pPr>
      <w:r w:rsidRPr="00D66195">
        <w:t>The recent establishment of the independent Climate Change Commission</w:t>
      </w:r>
      <w:r>
        <w:t>,</w:t>
      </w:r>
      <w:r w:rsidRPr="00D66195">
        <w:t xml:space="preserve"> along with cross-party working groups on climate change</w:t>
      </w:r>
      <w:r>
        <w:t>,</w:t>
      </w:r>
      <w:r w:rsidRPr="00D66195">
        <w:t xml:space="preserve"> ha</w:t>
      </w:r>
      <w:r w:rsidR="00652EA3">
        <w:t>s</w:t>
      </w:r>
      <w:r w:rsidRPr="00D66195">
        <w:t xml:space="preserve"> created mechanisms that encourage long-term bipartisan decision-making. </w:t>
      </w:r>
    </w:p>
    <w:p w14:paraId="56008A82" w14:textId="49E835D8" w:rsidR="00A26E71" w:rsidRPr="00D66195" w:rsidRDefault="001C0E93" w:rsidP="006A1A2A">
      <w:pPr>
        <w:pStyle w:val="Tableheading2"/>
      </w:pPr>
      <w:bookmarkStart w:id="758" w:name="_Toc45391948"/>
      <w:r w:rsidRPr="001C0E93">
        <w:rPr>
          <w:lang w:eastAsia="en-AU"/>
        </w:rPr>
        <w:t>G7 Risk that effective climate change adaptation policy will not be implemented and sustained due to a failure to secure sufficient parliamentary agreement</w:t>
      </w:r>
      <w:r w:rsidR="00A26E71" w:rsidRPr="00D52C19">
        <w:rPr>
          <w:lang w:eastAsia="en-AU"/>
        </w:rPr>
        <w:t xml:space="preserve">: </w:t>
      </w:r>
      <w:r w:rsidR="00840CE2">
        <w:rPr>
          <w:lang w:eastAsia="en-AU"/>
        </w:rPr>
        <w:t>U</w:t>
      </w:r>
      <w:r w:rsidR="00A26E71" w:rsidRPr="00D52C19">
        <w:rPr>
          <w:lang w:eastAsia="en-AU"/>
        </w:rPr>
        <w:t>rgency profile</w:t>
      </w:r>
      <w:bookmarkEnd w:id="758"/>
    </w:p>
    <w:tbl>
      <w:tblPr>
        <w:tblStyle w:val="TableGrid"/>
        <w:tblW w:w="8528" w:type="dxa"/>
        <w:tblBorders>
          <w:top w:val="single" w:sz="4" w:space="0" w:color="0F7B7D"/>
          <w:left w:val="none" w:sz="0" w:space="0" w:color="auto"/>
          <w:bottom w:val="single" w:sz="4" w:space="0" w:color="0F7B7D"/>
          <w:right w:val="none" w:sz="0" w:space="0" w:color="auto"/>
          <w:insideH w:val="single" w:sz="4" w:space="0" w:color="0F7B7D"/>
          <w:insideV w:val="single" w:sz="4" w:space="0" w:color="0F7B7D"/>
        </w:tblBorders>
        <w:tblLayout w:type="fixed"/>
        <w:tblCellMar>
          <w:left w:w="85" w:type="dxa"/>
          <w:right w:w="85" w:type="dxa"/>
        </w:tblCellMar>
        <w:tblLook w:val="04A0" w:firstRow="1" w:lastRow="0" w:firstColumn="1" w:lastColumn="0" w:noHBand="0" w:noVBand="1"/>
      </w:tblPr>
      <w:tblGrid>
        <w:gridCol w:w="1985"/>
        <w:gridCol w:w="1843"/>
        <w:gridCol w:w="4700"/>
      </w:tblGrid>
      <w:tr w:rsidR="001C0E93" w:rsidRPr="005645F2" w14:paraId="09C6F6B5" w14:textId="77777777" w:rsidTr="008E48CB">
        <w:tc>
          <w:tcPr>
            <w:tcW w:w="8528" w:type="dxa"/>
            <w:gridSpan w:val="3"/>
            <w:tcBorders>
              <w:top w:val="single" w:sz="4" w:space="0" w:color="6FC7B7"/>
              <w:bottom w:val="single" w:sz="4" w:space="0" w:color="6FC7B7"/>
            </w:tcBorders>
            <w:shd w:val="clear" w:color="auto" w:fill="6FC7B7"/>
          </w:tcPr>
          <w:p w14:paraId="7433FEE8" w14:textId="501BF9AC" w:rsidR="001C0E93" w:rsidRPr="005645F2" w:rsidRDefault="001C0E93" w:rsidP="008E48CB">
            <w:pPr>
              <w:pStyle w:val="TableTextbold"/>
              <w:keepNext/>
              <w:rPr>
                <w:color w:val="000000" w:themeColor="text1"/>
              </w:rPr>
            </w:pPr>
            <w:r w:rsidRPr="001C0E93">
              <w:rPr>
                <w:lang w:eastAsia="en-AU"/>
              </w:rPr>
              <w:t>G7 Risk that effective climate change adaptation policy will not be implemented and sustained due to a failure to secure sufficient parliamentary agreement</w:t>
            </w:r>
            <w:r w:rsidR="00840CE2">
              <w:rPr>
                <w:lang w:eastAsia="en-AU"/>
              </w:rPr>
              <w:t>:</w:t>
            </w:r>
            <w:r>
              <w:rPr>
                <w:lang w:eastAsia="en-AU"/>
              </w:rPr>
              <w:t xml:space="preserve"> </w:t>
            </w:r>
            <w:r w:rsidR="00840CE2">
              <w:rPr>
                <w:lang w:eastAsia="en-AU"/>
              </w:rPr>
              <w:t>U</w:t>
            </w:r>
            <w:r>
              <w:rPr>
                <w:lang w:eastAsia="en-AU"/>
              </w:rPr>
              <w:t>rgency profile</w:t>
            </w:r>
          </w:p>
        </w:tc>
      </w:tr>
      <w:tr w:rsidR="001C0E93" w:rsidRPr="005D6D89" w14:paraId="0BF9F8CC" w14:textId="77777777" w:rsidTr="00FE1C86">
        <w:tc>
          <w:tcPr>
            <w:tcW w:w="1985" w:type="dxa"/>
            <w:tcBorders>
              <w:top w:val="single" w:sz="4" w:space="0" w:color="6FC7B7"/>
              <w:bottom w:val="single" w:sz="4" w:space="0" w:color="6FC7B7"/>
              <w:right w:val="single" w:sz="4" w:space="0" w:color="6FC7B7"/>
            </w:tcBorders>
            <w:shd w:val="clear" w:color="auto" w:fill="FFFFFF" w:themeFill="background1"/>
            <w:vAlign w:val="bottom"/>
          </w:tcPr>
          <w:p w14:paraId="30F32AF0" w14:textId="77777777" w:rsidR="001C0E93" w:rsidRPr="003F0A2D" w:rsidRDefault="001C0E93" w:rsidP="008E48CB">
            <w:pPr>
              <w:pStyle w:val="TableTextbold"/>
              <w:keepNext/>
              <w:spacing w:before="40" w:after="40"/>
            </w:pPr>
            <w:r w:rsidRPr="003F0A2D">
              <w:t>Urgency category</w:t>
            </w:r>
          </w:p>
        </w:tc>
        <w:tc>
          <w:tcPr>
            <w:tcW w:w="1843" w:type="dxa"/>
            <w:tcBorders>
              <w:top w:val="single" w:sz="4" w:space="0" w:color="6FC7B7"/>
              <w:left w:val="single" w:sz="4" w:space="0" w:color="6FC7B7"/>
              <w:bottom w:val="single" w:sz="4" w:space="0" w:color="6FC7B7"/>
              <w:right w:val="single" w:sz="4" w:space="0" w:color="6FC7B7"/>
            </w:tcBorders>
            <w:vAlign w:val="bottom"/>
          </w:tcPr>
          <w:p w14:paraId="7BC300F7" w14:textId="77777777" w:rsidR="001C0E93" w:rsidRPr="003350E2" w:rsidRDefault="001C0E93" w:rsidP="008E48CB">
            <w:pPr>
              <w:pStyle w:val="TableTextbold"/>
              <w:keepNext/>
              <w:spacing w:before="40" w:after="40"/>
            </w:pPr>
            <w:r w:rsidRPr="003350E2">
              <w:t>Proportion of urgency</w:t>
            </w:r>
          </w:p>
        </w:tc>
        <w:tc>
          <w:tcPr>
            <w:tcW w:w="4700" w:type="dxa"/>
            <w:tcBorders>
              <w:top w:val="single" w:sz="4" w:space="0" w:color="6FC7B7"/>
              <w:left w:val="single" w:sz="4" w:space="0" w:color="6FC7B7"/>
              <w:bottom w:val="single" w:sz="4" w:space="0" w:color="6FC7B7"/>
            </w:tcBorders>
            <w:vAlign w:val="bottom"/>
          </w:tcPr>
          <w:p w14:paraId="03090463" w14:textId="77777777" w:rsidR="001C0E93" w:rsidRPr="005D6D89" w:rsidRDefault="001C0E93" w:rsidP="008E48CB">
            <w:pPr>
              <w:pStyle w:val="TableTextbold"/>
              <w:keepNext/>
              <w:spacing w:before="40" w:after="40"/>
            </w:pPr>
            <w:r w:rsidRPr="005D6D89">
              <w:t>Description of actions</w:t>
            </w:r>
          </w:p>
        </w:tc>
      </w:tr>
    </w:tbl>
    <w:tbl>
      <w:tblPr>
        <w:tblW w:w="8524" w:type="dxa"/>
        <w:tblBorders>
          <w:top w:val="single" w:sz="4" w:space="0" w:color="6FC7B7"/>
          <w:bottom w:val="single" w:sz="4" w:space="0" w:color="6FC7B7"/>
          <w:insideH w:val="single" w:sz="4" w:space="0" w:color="6FC7B7"/>
          <w:insideV w:val="single" w:sz="4" w:space="0" w:color="6FC7B7"/>
        </w:tblBorders>
        <w:tblLayout w:type="fixed"/>
        <w:tblLook w:val="04A0" w:firstRow="1" w:lastRow="0" w:firstColumn="1" w:lastColumn="0" w:noHBand="0" w:noVBand="1"/>
      </w:tblPr>
      <w:tblGrid>
        <w:gridCol w:w="1985"/>
        <w:gridCol w:w="992"/>
        <w:gridCol w:w="851"/>
        <w:gridCol w:w="1201"/>
        <w:gridCol w:w="990"/>
        <w:gridCol w:w="638"/>
        <w:gridCol w:w="1867"/>
      </w:tblGrid>
      <w:tr w:rsidR="005645F2" w:rsidRPr="00D66195" w14:paraId="73E538F1" w14:textId="77777777" w:rsidTr="00FE1C86">
        <w:tc>
          <w:tcPr>
            <w:tcW w:w="1985" w:type="dxa"/>
            <w:tcBorders>
              <w:top w:val="nil"/>
            </w:tcBorders>
            <w:shd w:val="clear" w:color="auto" w:fill="FFFFFF" w:themeFill="background1"/>
            <w:hideMark/>
          </w:tcPr>
          <w:p w14:paraId="28A6AD63" w14:textId="77777777" w:rsidR="005645F2" w:rsidRPr="00A26E71" w:rsidRDefault="005645F2" w:rsidP="00756486">
            <w:pPr>
              <w:pStyle w:val="TableText"/>
              <w:rPr>
                <w:b/>
                <w:bCs/>
              </w:rPr>
            </w:pPr>
            <w:r w:rsidRPr="00A26E71">
              <w:rPr>
                <w:b/>
                <w:bCs/>
              </w:rPr>
              <w:t>More action needed</w:t>
            </w:r>
          </w:p>
        </w:tc>
        <w:tc>
          <w:tcPr>
            <w:tcW w:w="1843" w:type="dxa"/>
            <w:gridSpan w:val="2"/>
            <w:tcBorders>
              <w:top w:val="nil"/>
            </w:tcBorders>
          </w:tcPr>
          <w:p w14:paraId="1D5667B0" w14:textId="77777777" w:rsidR="005645F2" w:rsidRPr="00FE1C86" w:rsidRDefault="005645F2" w:rsidP="00FE1C86">
            <w:pPr>
              <w:pStyle w:val="TableText"/>
              <w:jc w:val="center"/>
            </w:pPr>
            <w:r w:rsidRPr="00FE1C86">
              <w:t>40</w:t>
            </w:r>
          </w:p>
        </w:tc>
        <w:tc>
          <w:tcPr>
            <w:tcW w:w="4696" w:type="dxa"/>
            <w:gridSpan w:val="4"/>
            <w:tcBorders>
              <w:top w:val="nil"/>
            </w:tcBorders>
          </w:tcPr>
          <w:p w14:paraId="16D491AC" w14:textId="77777777" w:rsidR="005645F2" w:rsidRPr="00D66195" w:rsidRDefault="005645F2" w:rsidP="00756486">
            <w:pPr>
              <w:pStyle w:val="TableText"/>
              <w:rPr>
                <w:i/>
              </w:rPr>
            </w:pPr>
            <w:r w:rsidRPr="00D66195">
              <w:rPr>
                <w:rFonts w:cs="Arial"/>
              </w:rPr>
              <w:t>Increased transparency and more mechanisms to build support for cross-parliamentary agreement.</w:t>
            </w:r>
          </w:p>
        </w:tc>
      </w:tr>
      <w:tr w:rsidR="005645F2" w:rsidRPr="00D66195" w14:paraId="6E2CD3DF" w14:textId="77777777" w:rsidTr="00FE1C86">
        <w:tc>
          <w:tcPr>
            <w:tcW w:w="1985" w:type="dxa"/>
            <w:shd w:val="clear" w:color="auto" w:fill="FFFFFF" w:themeFill="background1"/>
            <w:hideMark/>
          </w:tcPr>
          <w:p w14:paraId="3BC65E00" w14:textId="77777777" w:rsidR="005645F2" w:rsidRPr="00A26E71" w:rsidRDefault="005645F2" w:rsidP="00756486">
            <w:pPr>
              <w:pStyle w:val="TableText"/>
              <w:rPr>
                <w:b/>
                <w:bCs/>
              </w:rPr>
            </w:pPr>
            <w:r w:rsidRPr="00A26E71">
              <w:rPr>
                <w:b/>
                <w:bCs/>
              </w:rPr>
              <w:t>Research priority</w:t>
            </w:r>
          </w:p>
        </w:tc>
        <w:tc>
          <w:tcPr>
            <w:tcW w:w="1843" w:type="dxa"/>
            <w:gridSpan w:val="2"/>
          </w:tcPr>
          <w:p w14:paraId="441107EE" w14:textId="77777777" w:rsidR="005645F2" w:rsidRPr="00FE1C86" w:rsidRDefault="005645F2" w:rsidP="00FE1C86">
            <w:pPr>
              <w:pStyle w:val="TableText"/>
              <w:jc w:val="center"/>
            </w:pPr>
            <w:r w:rsidRPr="00FE1C86">
              <w:t>10</w:t>
            </w:r>
          </w:p>
        </w:tc>
        <w:tc>
          <w:tcPr>
            <w:tcW w:w="4696" w:type="dxa"/>
            <w:gridSpan w:val="4"/>
          </w:tcPr>
          <w:p w14:paraId="5C6A1ECF" w14:textId="77777777" w:rsidR="005645F2" w:rsidRPr="00D66195" w:rsidRDefault="005645F2" w:rsidP="00756486">
            <w:pPr>
              <w:pStyle w:val="TableText"/>
              <w:rPr>
                <w:i/>
              </w:rPr>
            </w:pPr>
            <w:r w:rsidRPr="00D66195">
              <w:rPr>
                <w:rFonts w:cs="Arial"/>
              </w:rPr>
              <w:t>Exploration of potential effectiveness of parliamentary mechanisms such as cross-party working groups and independent commissions</w:t>
            </w:r>
            <w:r>
              <w:rPr>
                <w:rFonts w:cs="Arial"/>
              </w:rPr>
              <w:t>.</w:t>
            </w:r>
          </w:p>
        </w:tc>
      </w:tr>
      <w:tr w:rsidR="005645F2" w:rsidRPr="00D66195" w14:paraId="4CCEC4EC" w14:textId="77777777" w:rsidTr="00FE1C86">
        <w:tc>
          <w:tcPr>
            <w:tcW w:w="1985" w:type="dxa"/>
            <w:shd w:val="clear" w:color="auto" w:fill="FFFFFF" w:themeFill="background1"/>
            <w:hideMark/>
          </w:tcPr>
          <w:p w14:paraId="48C908B3" w14:textId="77777777" w:rsidR="005645F2" w:rsidRPr="00A26E71" w:rsidRDefault="005645F2" w:rsidP="00756486">
            <w:pPr>
              <w:pStyle w:val="TableText"/>
              <w:rPr>
                <w:b/>
                <w:bCs/>
              </w:rPr>
            </w:pPr>
            <w:r w:rsidRPr="00A26E71">
              <w:rPr>
                <w:b/>
                <w:bCs/>
              </w:rPr>
              <w:t>Sustain current action</w:t>
            </w:r>
          </w:p>
        </w:tc>
        <w:tc>
          <w:tcPr>
            <w:tcW w:w="1843" w:type="dxa"/>
            <w:gridSpan w:val="2"/>
          </w:tcPr>
          <w:p w14:paraId="635F8A13" w14:textId="77777777" w:rsidR="005645F2" w:rsidRPr="00FE1C86" w:rsidRDefault="005645F2" w:rsidP="00FE1C86">
            <w:pPr>
              <w:pStyle w:val="TableText"/>
              <w:jc w:val="center"/>
            </w:pPr>
            <w:r w:rsidRPr="00FE1C86">
              <w:t>30</w:t>
            </w:r>
          </w:p>
        </w:tc>
        <w:tc>
          <w:tcPr>
            <w:tcW w:w="4696" w:type="dxa"/>
            <w:gridSpan w:val="4"/>
          </w:tcPr>
          <w:p w14:paraId="6340ECF1" w14:textId="77777777" w:rsidR="005645F2" w:rsidRPr="00D66195" w:rsidRDefault="005645F2" w:rsidP="00756486">
            <w:pPr>
              <w:pStyle w:val="TableText"/>
              <w:rPr>
                <w:i/>
              </w:rPr>
            </w:pPr>
            <w:r w:rsidRPr="00D66195">
              <w:rPr>
                <w:rFonts w:cs="Arial"/>
              </w:rPr>
              <w:t>Sustain current bipartisan mechanisms.</w:t>
            </w:r>
          </w:p>
        </w:tc>
      </w:tr>
      <w:tr w:rsidR="005645F2" w:rsidRPr="00D66195" w14:paraId="0CC6DBB0" w14:textId="77777777" w:rsidTr="00FE1C86">
        <w:tc>
          <w:tcPr>
            <w:tcW w:w="1985" w:type="dxa"/>
            <w:tcBorders>
              <w:bottom w:val="single" w:sz="8" w:space="0" w:color="6FC7B7"/>
            </w:tcBorders>
            <w:shd w:val="clear" w:color="auto" w:fill="FFFFFF" w:themeFill="background1"/>
            <w:hideMark/>
          </w:tcPr>
          <w:p w14:paraId="336576BD" w14:textId="77777777" w:rsidR="005645F2" w:rsidRPr="00A26E71" w:rsidRDefault="005645F2" w:rsidP="00756486">
            <w:pPr>
              <w:pStyle w:val="TableText"/>
              <w:rPr>
                <w:b/>
                <w:bCs/>
              </w:rPr>
            </w:pPr>
            <w:r w:rsidRPr="00A26E71">
              <w:rPr>
                <w:b/>
                <w:bCs/>
              </w:rPr>
              <w:t xml:space="preserve">Watching brief </w:t>
            </w:r>
          </w:p>
        </w:tc>
        <w:tc>
          <w:tcPr>
            <w:tcW w:w="1843" w:type="dxa"/>
            <w:gridSpan w:val="2"/>
            <w:tcBorders>
              <w:bottom w:val="single" w:sz="8" w:space="0" w:color="6FC7B7"/>
            </w:tcBorders>
          </w:tcPr>
          <w:p w14:paraId="568904CE" w14:textId="77777777" w:rsidR="005645F2" w:rsidRPr="00FE1C86" w:rsidRDefault="005645F2" w:rsidP="00FE1C86">
            <w:pPr>
              <w:pStyle w:val="TableText"/>
              <w:jc w:val="center"/>
            </w:pPr>
            <w:r w:rsidRPr="00FE1C86">
              <w:t>20</w:t>
            </w:r>
          </w:p>
        </w:tc>
        <w:tc>
          <w:tcPr>
            <w:tcW w:w="4696" w:type="dxa"/>
            <w:gridSpan w:val="4"/>
            <w:tcBorders>
              <w:bottom w:val="single" w:sz="8" w:space="0" w:color="6FC7B7"/>
            </w:tcBorders>
          </w:tcPr>
          <w:p w14:paraId="618A2C00" w14:textId="77777777" w:rsidR="005645F2" w:rsidRPr="00D66195" w:rsidRDefault="005645F2" w:rsidP="00756486">
            <w:pPr>
              <w:pStyle w:val="TableText"/>
              <w:rPr>
                <w:i/>
              </w:rPr>
            </w:pPr>
            <w:r w:rsidRPr="00D66195">
              <w:rPr>
                <w:rFonts w:cs="Arial"/>
              </w:rPr>
              <w:t>Monitor outcomes.</w:t>
            </w:r>
          </w:p>
        </w:tc>
      </w:tr>
      <w:tr w:rsidR="005645F2" w:rsidRPr="00D66195" w14:paraId="34C44AC1" w14:textId="77777777" w:rsidTr="00FE1C86">
        <w:tc>
          <w:tcPr>
            <w:tcW w:w="1985" w:type="dxa"/>
            <w:tcBorders>
              <w:top w:val="single" w:sz="8" w:space="0" w:color="6FC7B7"/>
            </w:tcBorders>
            <w:shd w:val="clear" w:color="auto" w:fill="6FC7B7"/>
          </w:tcPr>
          <w:p w14:paraId="43E6A0B1" w14:textId="77777777" w:rsidR="005645F2" w:rsidRPr="00A26E71" w:rsidRDefault="005645F2" w:rsidP="00756486">
            <w:pPr>
              <w:pStyle w:val="TableText"/>
              <w:rPr>
                <w:rFonts w:asciiTheme="minorHAnsi" w:hAnsiTheme="minorHAnsi"/>
                <w:b/>
                <w:bCs/>
              </w:rPr>
            </w:pPr>
            <w:r w:rsidRPr="00A26E71">
              <w:rPr>
                <w:rFonts w:asciiTheme="minorHAnsi" w:hAnsiTheme="minorHAnsi"/>
                <w:b/>
                <w:bCs/>
              </w:rPr>
              <w:t xml:space="preserve">Adaptation urgency </w:t>
            </w:r>
          </w:p>
        </w:tc>
        <w:tc>
          <w:tcPr>
            <w:tcW w:w="1843" w:type="dxa"/>
            <w:gridSpan w:val="2"/>
            <w:tcBorders>
              <w:top w:val="single" w:sz="8" w:space="0" w:color="6FC7B7"/>
            </w:tcBorders>
            <w:shd w:val="clear" w:color="auto" w:fill="FFFFFF" w:themeFill="background1"/>
          </w:tcPr>
          <w:p w14:paraId="01AF7129" w14:textId="77777777" w:rsidR="005645F2" w:rsidRPr="00FE1C86" w:rsidRDefault="005645F2" w:rsidP="00FE1C86">
            <w:pPr>
              <w:pStyle w:val="TableText"/>
              <w:jc w:val="center"/>
            </w:pPr>
            <w:r w:rsidRPr="00FE1C86">
              <w:t>68</w:t>
            </w:r>
          </w:p>
        </w:tc>
        <w:tc>
          <w:tcPr>
            <w:tcW w:w="1201" w:type="dxa"/>
            <w:tcBorders>
              <w:top w:val="single" w:sz="8" w:space="0" w:color="6FC7B7"/>
            </w:tcBorders>
            <w:shd w:val="clear" w:color="auto" w:fill="6FC7B7"/>
          </w:tcPr>
          <w:p w14:paraId="4294D09E" w14:textId="77777777" w:rsidR="005645F2" w:rsidRPr="00FE1C86" w:rsidRDefault="005645F2" w:rsidP="00756486">
            <w:pPr>
              <w:pStyle w:val="TableText"/>
              <w:rPr>
                <w:rFonts w:asciiTheme="minorHAnsi" w:hAnsiTheme="minorHAnsi"/>
                <w:b/>
                <w:bCs/>
              </w:rPr>
            </w:pPr>
            <w:r w:rsidRPr="00FE1C86">
              <w:rPr>
                <w:rFonts w:asciiTheme="minorHAnsi" w:hAnsiTheme="minorHAnsi"/>
                <w:b/>
                <w:bCs/>
              </w:rPr>
              <w:t xml:space="preserve">Confidence </w:t>
            </w:r>
          </w:p>
        </w:tc>
        <w:tc>
          <w:tcPr>
            <w:tcW w:w="3495" w:type="dxa"/>
            <w:gridSpan w:val="3"/>
            <w:tcBorders>
              <w:top w:val="single" w:sz="8" w:space="0" w:color="6FC7B7"/>
            </w:tcBorders>
          </w:tcPr>
          <w:p w14:paraId="62140302" w14:textId="77777777" w:rsidR="005645F2" w:rsidRPr="00D66195" w:rsidRDefault="005645F2" w:rsidP="00756486">
            <w:pPr>
              <w:pStyle w:val="TableText"/>
              <w:rPr>
                <w:rFonts w:asciiTheme="minorHAnsi" w:hAnsiTheme="minorHAnsi"/>
              </w:rPr>
            </w:pPr>
            <w:r w:rsidRPr="00D66195">
              <w:t>Moderate agreement, medium evidence</w:t>
            </w:r>
          </w:p>
        </w:tc>
      </w:tr>
      <w:tr w:rsidR="005645F2" w:rsidRPr="00D66195" w14:paraId="6AFB214F" w14:textId="77777777" w:rsidTr="00FE1C86">
        <w:tc>
          <w:tcPr>
            <w:tcW w:w="1985" w:type="dxa"/>
            <w:shd w:val="clear" w:color="auto" w:fill="6FC7B7"/>
          </w:tcPr>
          <w:p w14:paraId="69749E96" w14:textId="77777777" w:rsidR="005645F2" w:rsidRPr="00A26E71" w:rsidRDefault="005645F2" w:rsidP="00756486">
            <w:pPr>
              <w:pStyle w:val="TableText"/>
              <w:rPr>
                <w:rFonts w:asciiTheme="minorHAnsi" w:hAnsiTheme="minorHAnsi"/>
                <w:b/>
                <w:bCs/>
              </w:rPr>
            </w:pPr>
            <w:r w:rsidRPr="00A26E71">
              <w:rPr>
                <w:rFonts w:asciiTheme="minorHAnsi" w:hAnsiTheme="minorHAnsi"/>
                <w:b/>
                <w:bCs/>
              </w:rPr>
              <w:t xml:space="preserve">Consequence </w:t>
            </w:r>
          </w:p>
        </w:tc>
        <w:tc>
          <w:tcPr>
            <w:tcW w:w="992" w:type="dxa"/>
            <w:shd w:val="clear" w:color="auto" w:fill="6FC7B7"/>
          </w:tcPr>
          <w:p w14:paraId="39F4BD7B" w14:textId="77777777" w:rsidR="005645F2" w:rsidRPr="00D66195" w:rsidRDefault="005645F2" w:rsidP="00756486">
            <w:pPr>
              <w:pStyle w:val="TableText"/>
              <w:rPr>
                <w:rFonts w:asciiTheme="minorHAnsi" w:hAnsiTheme="minorHAnsi"/>
              </w:rPr>
            </w:pPr>
            <w:r w:rsidRPr="00D66195">
              <w:rPr>
                <w:rFonts w:asciiTheme="minorHAnsi" w:hAnsiTheme="minorHAnsi"/>
              </w:rPr>
              <w:t>Now</w:t>
            </w:r>
          </w:p>
        </w:tc>
        <w:tc>
          <w:tcPr>
            <w:tcW w:w="851" w:type="dxa"/>
          </w:tcPr>
          <w:p w14:paraId="7D15DB1E" w14:textId="77777777" w:rsidR="005645F2" w:rsidRPr="00D66195" w:rsidRDefault="005645F2" w:rsidP="00756486">
            <w:pPr>
              <w:pStyle w:val="TableText"/>
              <w:rPr>
                <w:rFonts w:asciiTheme="minorHAnsi" w:hAnsiTheme="minorHAnsi"/>
              </w:rPr>
            </w:pPr>
            <w:r w:rsidRPr="00D66195">
              <w:rPr>
                <w:rFonts w:asciiTheme="minorHAnsi" w:hAnsiTheme="minorHAnsi"/>
              </w:rPr>
              <w:t>Major</w:t>
            </w:r>
          </w:p>
        </w:tc>
        <w:tc>
          <w:tcPr>
            <w:tcW w:w="1201" w:type="dxa"/>
            <w:shd w:val="clear" w:color="auto" w:fill="6FC7B7"/>
          </w:tcPr>
          <w:p w14:paraId="4A83FA05" w14:textId="77777777" w:rsidR="005645F2" w:rsidRPr="00D66195" w:rsidRDefault="005645F2" w:rsidP="00756486">
            <w:pPr>
              <w:pStyle w:val="TableText"/>
              <w:rPr>
                <w:rFonts w:asciiTheme="minorHAnsi" w:hAnsiTheme="minorHAnsi"/>
              </w:rPr>
            </w:pPr>
            <w:r w:rsidRPr="00D66195">
              <w:rPr>
                <w:rFonts w:asciiTheme="minorHAnsi" w:hAnsiTheme="minorHAnsi"/>
              </w:rPr>
              <w:t>2050</w:t>
            </w:r>
          </w:p>
        </w:tc>
        <w:tc>
          <w:tcPr>
            <w:tcW w:w="990" w:type="dxa"/>
          </w:tcPr>
          <w:p w14:paraId="441B6FDA" w14:textId="77777777" w:rsidR="005645F2" w:rsidRPr="00D66195" w:rsidRDefault="005645F2" w:rsidP="00756486">
            <w:pPr>
              <w:pStyle w:val="TableText"/>
              <w:rPr>
                <w:rFonts w:asciiTheme="minorHAnsi" w:hAnsiTheme="minorHAnsi"/>
              </w:rPr>
            </w:pPr>
            <w:r w:rsidRPr="00D66195">
              <w:rPr>
                <w:rFonts w:asciiTheme="minorHAnsi" w:hAnsiTheme="minorHAnsi"/>
              </w:rPr>
              <w:t>Extreme</w:t>
            </w:r>
          </w:p>
        </w:tc>
        <w:tc>
          <w:tcPr>
            <w:tcW w:w="638" w:type="dxa"/>
            <w:shd w:val="clear" w:color="auto" w:fill="6FC7B7"/>
          </w:tcPr>
          <w:p w14:paraId="6B9ED675" w14:textId="77777777" w:rsidR="005645F2" w:rsidRPr="00D66195" w:rsidRDefault="005645F2" w:rsidP="00756486">
            <w:pPr>
              <w:pStyle w:val="TableText"/>
              <w:rPr>
                <w:rFonts w:asciiTheme="minorHAnsi" w:hAnsiTheme="minorHAnsi"/>
              </w:rPr>
            </w:pPr>
            <w:r w:rsidRPr="00D66195">
              <w:rPr>
                <w:rFonts w:asciiTheme="minorHAnsi" w:hAnsiTheme="minorHAnsi"/>
              </w:rPr>
              <w:t>2100</w:t>
            </w:r>
          </w:p>
        </w:tc>
        <w:tc>
          <w:tcPr>
            <w:tcW w:w="1867" w:type="dxa"/>
          </w:tcPr>
          <w:p w14:paraId="479645A8" w14:textId="77777777" w:rsidR="005645F2" w:rsidRPr="00D66195" w:rsidRDefault="005645F2" w:rsidP="00756486">
            <w:pPr>
              <w:pStyle w:val="TableText"/>
              <w:rPr>
                <w:rFonts w:asciiTheme="minorHAnsi" w:hAnsiTheme="minorHAnsi"/>
              </w:rPr>
            </w:pPr>
            <w:r w:rsidRPr="00D66195">
              <w:rPr>
                <w:rFonts w:asciiTheme="minorHAnsi" w:hAnsiTheme="minorHAnsi"/>
              </w:rPr>
              <w:t>Extreme</w:t>
            </w:r>
          </w:p>
        </w:tc>
      </w:tr>
    </w:tbl>
    <w:p w14:paraId="3F39C764" w14:textId="77777777" w:rsidR="005645F2" w:rsidRPr="00D66195" w:rsidRDefault="005645F2" w:rsidP="00554444">
      <w:pPr>
        <w:pStyle w:val="Heading3"/>
        <w:numPr>
          <w:ilvl w:val="0"/>
          <w:numId w:val="48"/>
        </w:numPr>
        <w:tabs>
          <w:tab w:val="num" w:pos="992"/>
        </w:tabs>
        <w:spacing w:before="400"/>
      </w:pPr>
      <w:bookmarkStart w:id="759" w:name="_Toc37153206"/>
      <w:bookmarkStart w:id="760" w:name="_Toc37404141"/>
      <w:bookmarkStart w:id="761" w:name="_Hlk35589972"/>
      <w:r w:rsidRPr="00D66195">
        <w:t xml:space="preserve">G8 </w:t>
      </w:r>
      <w:r w:rsidRPr="0000205C">
        <w:t>Risk to the ability of democratic institutions to follow due democratic decision-making processes under pressure from an increasing frequency and scale of compounding and cascading climate change impacts</w:t>
      </w:r>
      <w:bookmarkEnd w:id="759"/>
      <w:bookmarkEnd w:id="760"/>
    </w:p>
    <w:p w14:paraId="26A30C30" w14:textId="77777777" w:rsidR="005645F2" w:rsidRPr="00D66195" w:rsidRDefault="005645F2" w:rsidP="005645F2">
      <w:pPr>
        <w:pStyle w:val="Heading4"/>
      </w:pPr>
      <w:r w:rsidRPr="00D66195">
        <w:t>Risk summary</w:t>
      </w:r>
    </w:p>
    <w:p w14:paraId="58176481" w14:textId="0B9D2EA4" w:rsidR="005645F2" w:rsidRPr="00D66195" w:rsidRDefault="005645F2" w:rsidP="00A26E71">
      <w:pPr>
        <w:pStyle w:val="BodyText"/>
      </w:pPr>
      <w:bookmarkStart w:id="762" w:name="_Hlk37775096"/>
      <w:r w:rsidRPr="00D66195">
        <w:t xml:space="preserve">Much of the discourse about climate change has focused on the potential impacts </w:t>
      </w:r>
      <w:r w:rsidR="00652EA3">
        <w:t>on</w:t>
      </w:r>
      <w:r w:rsidR="00652EA3" w:rsidRPr="00D66195">
        <w:t xml:space="preserve"> </w:t>
      </w:r>
      <w:r w:rsidRPr="00D66195">
        <w:t>natural systems, physical infrastructure, human wellbeing</w:t>
      </w:r>
      <w:r>
        <w:t>,</w:t>
      </w:r>
      <w:r w:rsidRPr="00D66195">
        <w:t xml:space="preserve"> and economies. However, climate change may also pose a risk to democratic decision-making processes, particularly in the aftermath of</w:t>
      </w:r>
      <w:r w:rsidR="00A26E71">
        <w:t> </w:t>
      </w:r>
      <w:r w:rsidRPr="00D66195">
        <w:t>an intense, unanticipated extreme event. The risks to due process resulting from urgent responses to extreme events are likely to increase as hazards increase in frequency, intensity and spatial scale.</w:t>
      </w:r>
    </w:p>
    <w:bookmarkEnd w:id="762"/>
    <w:p w14:paraId="14778541" w14:textId="77777777" w:rsidR="005645F2" w:rsidRPr="00D66195" w:rsidRDefault="005645F2" w:rsidP="005645F2">
      <w:pPr>
        <w:pStyle w:val="Heading4"/>
      </w:pPr>
      <w:r w:rsidRPr="00D66195">
        <w:t>Risk description</w:t>
      </w:r>
    </w:p>
    <w:p w14:paraId="483FC0AA" w14:textId="208849A8" w:rsidR="005645F2" w:rsidRPr="00D66195" w:rsidRDefault="005645F2" w:rsidP="00A26E71">
      <w:pPr>
        <w:pStyle w:val="BodyText"/>
      </w:pPr>
      <w:r w:rsidRPr="00D66195">
        <w:t>Democracies depend on an informed and engaged citizenry</w:t>
      </w:r>
      <w:r>
        <w:t xml:space="preserve"> that</w:t>
      </w:r>
      <w:r w:rsidRPr="00D66195">
        <w:t xml:space="preserve"> can hold elected officials accountable for effective policy</w:t>
      </w:r>
      <w:r w:rsidR="00652EA3">
        <w:t>-</w:t>
      </w:r>
      <w:r w:rsidRPr="00D66195">
        <w:t>, law</w:t>
      </w:r>
      <w:r w:rsidR="00652EA3">
        <w:t>-</w:t>
      </w:r>
      <w:r w:rsidRPr="00D66195">
        <w:t xml:space="preserve"> and decision-making to ensure, among other things, equity and justice (Morlino, 2004). To enable citizens to play this role, governments need to engage</w:t>
      </w:r>
      <w:r>
        <w:t xml:space="preserve">, share </w:t>
      </w:r>
      <w:r w:rsidRPr="00D66195">
        <w:t xml:space="preserve">information and </w:t>
      </w:r>
      <w:r>
        <w:t xml:space="preserve">be </w:t>
      </w:r>
      <w:r w:rsidRPr="00D66195">
        <w:t>transparen</w:t>
      </w:r>
      <w:r>
        <w:t>t</w:t>
      </w:r>
      <w:r w:rsidRPr="00D66195">
        <w:t xml:space="preserve">. </w:t>
      </w:r>
    </w:p>
    <w:p w14:paraId="50CF207C" w14:textId="39DA4C54" w:rsidR="005645F2" w:rsidRPr="00D66195" w:rsidRDefault="005645F2" w:rsidP="00A26E71">
      <w:pPr>
        <w:pStyle w:val="BodyText"/>
      </w:pPr>
      <w:r w:rsidRPr="00D66195">
        <w:t xml:space="preserve">While research into how climate change might affect democratic functioning is scarce, the </w:t>
      </w:r>
      <w:r>
        <w:t>10</w:t>
      </w:r>
      <w:r w:rsidRPr="00D66195">
        <w:t xml:space="preserve"> principles of law-making, outlined by Geiringer et al (2011)</w:t>
      </w:r>
      <w:r>
        <w:t>,</w:t>
      </w:r>
      <w:r w:rsidRPr="00D66195">
        <w:t xml:space="preserve"> provide guidance for evaluating the quality of governance in a changed climate future (</w:t>
      </w:r>
      <w:r>
        <w:t>b</w:t>
      </w:r>
      <w:r w:rsidRPr="00D66195">
        <w:t>ox 1</w:t>
      </w:r>
      <w:r w:rsidR="009D77C6">
        <w:t>2</w:t>
      </w:r>
      <w:r w:rsidRPr="00D66195">
        <w:t>). More severe and frequent extreme events</w:t>
      </w:r>
      <w:r>
        <w:t>,</w:t>
      </w:r>
      <w:r w:rsidRPr="00D66195">
        <w:t xml:space="preserve"> and ongoing changes in climate </w:t>
      </w:r>
      <w:r w:rsidR="00320CD0">
        <w:t xml:space="preserve">change </w:t>
      </w:r>
      <w:r w:rsidRPr="00D66195">
        <w:t>impacts like sea</w:t>
      </w:r>
      <w:r>
        <w:t>-</w:t>
      </w:r>
      <w:r w:rsidRPr="00D66195">
        <w:t>level rise</w:t>
      </w:r>
      <w:r>
        <w:t>,</w:t>
      </w:r>
      <w:r w:rsidRPr="00D66195">
        <w:t xml:space="preserve"> ha</w:t>
      </w:r>
      <w:r>
        <w:t>ve</w:t>
      </w:r>
      <w:r w:rsidRPr="00D66195">
        <w:t xml:space="preserve"> implications for the ability of governments to consistently meet some of these principles. It is foreseeable that frequent, cascading and compound hazards, such as coastal and riverine flooding, could </w:t>
      </w:r>
      <w:r>
        <w:t>create</w:t>
      </w:r>
      <w:r w:rsidRPr="00D66195">
        <w:t xml:space="preserve"> situations that bypass standard consultative processes and curtail public involvement, potentially violating principles 1, 2 3, 4 and 6 outlined in </w:t>
      </w:r>
      <w:r>
        <w:t>b</w:t>
      </w:r>
      <w:r w:rsidRPr="00D66195">
        <w:t>ox 1</w:t>
      </w:r>
      <w:r w:rsidR="009D77C6">
        <w:t>2</w:t>
      </w:r>
      <w:r w:rsidRPr="00D66195">
        <w:t>.</w:t>
      </w:r>
    </w:p>
    <w:p w14:paraId="351E1003" w14:textId="7E11EB0C" w:rsidR="005645F2" w:rsidRPr="00D66195" w:rsidRDefault="005645F2" w:rsidP="00A26E71">
      <w:pPr>
        <w:pStyle w:val="Boxheadings"/>
      </w:pPr>
      <w:bookmarkStart w:id="763" w:name="_Toc45391997"/>
      <w:r w:rsidRPr="00D66195">
        <w:lastRenderedPageBreak/>
        <w:t xml:space="preserve">Box </w:t>
      </w:r>
      <w:r w:rsidR="00E024B1">
        <w:t>1</w:t>
      </w:r>
      <w:r w:rsidR="009D77C6">
        <w:t>2</w:t>
      </w:r>
      <w:r w:rsidR="00A26E71">
        <w:t>:</w:t>
      </w:r>
      <w:r w:rsidRPr="00D66195">
        <w:tab/>
        <w:t xml:space="preserve">The </w:t>
      </w:r>
      <w:r>
        <w:t>10</w:t>
      </w:r>
      <w:r w:rsidRPr="00D66195">
        <w:t xml:space="preserve"> </w:t>
      </w:r>
      <w:r>
        <w:t>p</w:t>
      </w:r>
      <w:r w:rsidRPr="00D66195">
        <w:t xml:space="preserve">rinciples of </w:t>
      </w:r>
      <w:r>
        <w:t>g</w:t>
      </w:r>
      <w:r w:rsidRPr="00D66195">
        <w:t xml:space="preserve">ood </w:t>
      </w:r>
      <w:r>
        <w:t>l</w:t>
      </w:r>
      <w:r w:rsidRPr="00D66195">
        <w:t>aw-</w:t>
      </w:r>
      <w:r>
        <w:t>m</w:t>
      </w:r>
      <w:r w:rsidRPr="00D66195">
        <w:t>aking</w:t>
      </w:r>
      <w:bookmarkEnd w:id="763"/>
    </w:p>
    <w:tbl>
      <w:tblPr>
        <w:tblW w:w="8505" w:type="dxa"/>
        <w:tblBorders>
          <w:top w:val="single" w:sz="4" w:space="0" w:color="D2DDE2" w:themeColor="accent3"/>
          <w:left w:val="single" w:sz="4" w:space="0" w:color="D2DDE2" w:themeColor="accent3"/>
          <w:bottom w:val="single" w:sz="4" w:space="0" w:color="D2DDE2" w:themeColor="accent3"/>
          <w:right w:val="single" w:sz="4" w:space="0" w:color="D2DDE2" w:themeColor="accent3"/>
          <w:insideH w:val="single" w:sz="4" w:space="0" w:color="D2DDE2" w:themeColor="accent3"/>
          <w:insideV w:val="single" w:sz="4" w:space="0" w:color="D2DDE2" w:themeColor="accent3"/>
        </w:tblBorders>
        <w:shd w:val="clear" w:color="auto" w:fill="D2DDE2" w:themeFill="accent3"/>
        <w:tblLook w:val="04A0" w:firstRow="1" w:lastRow="0" w:firstColumn="1" w:lastColumn="0" w:noHBand="0" w:noVBand="1"/>
      </w:tblPr>
      <w:tblGrid>
        <w:gridCol w:w="8505"/>
      </w:tblGrid>
      <w:tr w:rsidR="005645F2" w:rsidRPr="00D66195" w14:paraId="39FAA761" w14:textId="77777777" w:rsidTr="00D737B8">
        <w:tc>
          <w:tcPr>
            <w:tcW w:w="9294" w:type="dxa"/>
            <w:shd w:val="clear" w:color="auto" w:fill="D2DDE2" w:themeFill="accent3"/>
          </w:tcPr>
          <w:p w14:paraId="5D590A32" w14:textId="77777777" w:rsidR="005645F2" w:rsidRPr="00D66195" w:rsidRDefault="005645F2" w:rsidP="00D737B8">
            <w:pPr>
              <w:pStyle w:val="Blueboxtext"/>
              <w:keepNext/>
              <w:numPr>
                <w:ilvl w:val="0"/>
                <w:numId w:val="49"/>
              </w:numPr>
              <w:spacing w:before="240"/>
              <w:ind w:left="681" w:hanging="397"/>
            </w:pPr>
            <w:r w:rsidRPr="00D66195">
              <w:t>Legislatures should allow time and opportunity for informed and open policy deliberation.</w:t>
            </w:r>
          </w:p>
          <w:p w14:paraId="3BE90877" w14:textId="77777777" w:rsidR="005645F2" w:rsidRPr="00D66195" w:rsidRDefault="005645F2" w:rsidP="00554444">
            <w:pPr>
              <w:pStyle w:val="Blueboxtext"/>
              <w:numPr>
                <w:ilvl w:val="0"/>
                <w:numId w:val="49"/>
              </w:numPr>
              <w:spacing w:before="0"/>
              <w:ind w:left="681" w:hanging="397"/>
            </w:pPr>
            <w:r w:rsidRPr="00D66195">
              <w:t xml:space="preserve">The legislative process should allow sufficient time and opportunity for the adequate scrutiny of bills. </w:t>
            </w:r>
          </w:p>
          <w:p w14:paraId="75F69112" w14:textId="77777777" w:rsidR="005645F2" w:rsidRPr="00D66195" w:rsidRDefault="005645F2" w:rsidP="00554444">
            <w:pPr>
              <w:pStyle w:val="Blueboxtext"/>
              <w:numPr>
                <w:ilvl w:val="0"/>
                <w:numId w:val="49"/>
              </w:numPr>
              <w:spacing w:before="0"/>
              <w:ind w:left="681" w:hanging="397"/>
            </w:pPr>
            <w:r w:rsidRPr="00D66195">
              <w:t xml:space="preserve">Citizens should be able to participate in the legislative process. </w:t>
            </w:r>
          </w:p>
          <w:p w14:paraId="0F28698F" w14:textId="77777777" w:rsidR="005645F2" w:rsidRPr="00D66195" w:rsidRDefault="005645F2" w:rsidP="00554444">
            <w:pPr>
              <w:pStyle w:val="Blueboxtext"/>
              <w:numPr>
                <w:ilvl w:val="0"/>
                <w:numId w:val="49"/>
              </w:numPr>
              <w:spacing w:before="0"/>
              <w:ind w:left="681" w:hanging="397"/>
            </w:pPr>
            <w:r w:rsidRPr="00D66195">
              <w:t xml:space="preserve">Parliaments should operate in a transparent manner. </w:t>
            </w:r>
          </w:p>
          <w:p w14:paraId="1C665CE8" w14:textId="77777777" w:rsidR="005645F2" w:rsidRPr="00D66195" w:rsidRDefault="005645F2" w:rsidP="00554444">
            <w:pPr>
              <w:pStyle w:val="Blueboxtext"/>
              <w:numPr>
                <w:ilvl w:val="0"/>
                <w:numId w:val="49"/>
              </w:numPr>
              <w:spacing w:before="0"/>
              <w:ind w:left="681" w:hanging="397"/>
            </w:pPr>
            <w:r w:rsidRPr="00D66195">
              <w:t>The House should strive to produce high</w:t>
            </w:r>
            <w:r>
              <w:t>-</w:t>
            </w:r>
            <w:r w:rsidRPr="00D66195">
              <w:t xml:space="preserve">quality legislation. </w:t>
            </w:r>
          </w:p>
          <w:p w14:paraId="1E06EE79" w14:textId="77777777" w:rsidR="005645F2" w:rsidRPr="00D66195" w:rsidRDefault="005645F2" w:rsidP="00554444">
            <w:pPr>
              <w:pStyle w:val="Blueboxtext"/>
              <w:numPr>
                <w:ilvl w:val="0"/>
                <w:numId w:val="49"/>
              </w:numPr>
              <w:spacing w:before="0"/>
              <w:ind w:left="681" w:hanging="397"/>
            </w:pPr>
            <w:r w:rsidRPr="00D66195">
              <w:t xml:space="preserve">Legislation should not jeopardise fundamental constitutional rights and principles. </w:t>
            </w:r>
          </w:p>
          <w:p w14:paraId="0AF768A9" w14:textId="77777777" w:rsidR="005645F2" w:rsidRPr="00D66195" w:rsidRDefault="005645F2" w:rsidP="00554444">
            <w:pPr>
              <w:pStyle w:val="Blueboxtext"/>
              <w:numPr>
                <w:ilvl w:val="0"/>
                <w:numId w:val="49"/>
              </w:numPr>
              <w:spacing w:before="0"/>
              <w:ind w:left="681" w:hanging="397"/>
            </w:pPr>
            <w:r w:rsidRPr="00D66195">
              <w:t xml:space="preserve">Parliaments should follow stable procedural rules. </w:t>
            </w:r>
          </w:p>
          <w:p w14:paraId="5076C08F" w14:textId="77777777" w:rsidR="005645F2" w:rsidRPr="00D66195" w:rsidRDefault="005645F2" w:rsidP="00554444">
            <w:pPr>
              <w:pStyle w:val="Blueboxtext"/>
              <w:numPr>
                <w:ilvl w:val="0"/>
                <w:numId w:val="49"/>
              </w:numPr>
              <w:spacing w:before="0"/>
              <w:ind w:left="681" w:hanging="397"/>
            </w:pPr>
            <w:r w:rsidRPr="00D66195">
              <w:t xml:space="preserve">Parliament should foster, not erode, respect for itself as an institution. </w:t>
            </w:r>
          </w:p>
          <w:p w14:paraId="76C60B62" w14:textId="77777777" w:rsidR="005645F2" w:rsidRPr="00D66195" w:rsidRDefault="005645F2" w:rsidP="00554444">
            <w:pPr>
              <w:pStyle w:val="Blueboxtext"/>
              <w:numPr>
                <w:ilvl w:val="0"/>
                <w:numId w:val="49"/>
              </w:numPr>
              <w:spacing w:before="0"/>
              <w:ind w:left="681" w:hanging="397"/>
            </w:pPr>
            <w:r w:rsidRPr="00D66195">
              <w:t>The Government has a right to govern, so long as it commands a majority in the House.</w:t>
            </w:r>
          </w:p>
          <w:p w14:paraId="26AF9BD9" w14:textId="6EB62B8F" w:rsidR="005645F2" w:rsidRPr="00D66195" w:rsidRDefault="005645F2" w:rsidP="00C75BC9">
            <w:pPr>
              <w:pStyle w:val="Blueboxtext"/>
              <w:numPr>
                <w:ilvl w:val="0"/>
                <w:numId w:val="49"/>
              </w:numPr>
              <w:spacing w:before="0" w:after="240"/>
              <w:ind w:left="681" w:hanging="397"/>
              <w:rPr>
                <w:sz w:val="24"/>
                <w:szCs w:val="24"/>
              </w:rPr>
            </w:pPr>
            <w:r w:rsidRPr="00D66195">
              <w:t>Parliament should be able to enact legislation quickly in (actual) emergenc</w:t>
            </w:r>
            <w:r w:rsidR="00C75BC9">
              <w:t>ie</w:t>
            </w:r>
            <w:r w:rsidRPr="00D66195">
              <w:t>s.</w:t>
            </w:r>
          </w:p>
        </w:tc>
      </w:tr>
    </w:tbl>
    <w:p w14:paraId="2E18261B" w14:textId="3D8C0A39" w:rsidR="005645F2" w:rsidRDefault="005645F2" w:rsidP="006A1A2A">
      <w:pPr>
        <w:pStyle w:val="BodyText"/>
        <w:spacing w:before="240"/>
      </w:pPr>
      <w:r w:rsidRPr="00D66195">
        <w:t>For example, in response to the</w:t>
      </w:r>
      <w:r w:rsidR="00C75BC9">
        <w:t xml:space="preserve"> first earthquake in the</w:t>
      </w:r>
      <w:r w:rsidRPr="00D66195">
        <w:t xml:space="preserve"> Canterbury </w:t>
      </w:r>
      <w:r w:rsidR="00C75BC9">
        <w:t>sequence</w:t>
      </w:r>
      <w:r w:rsidRPr="00D66195">
        <w:t xml:space="preserve">, Parliament passed the </w:t>
      </w:r>
      <w:r w:rsidRPr="00387053">
        <w:rPr>
          <w:iCs/>
        </w:rPr>
        <w:t xml:space="preserve">Canterbury Earthquake Response and Recovery Act 2010 </w:t>
      </w:r>
      <w:r w:rsidRPr="00D66195">
        <w:t>in a single day of sitting, despite serious constitutional concerns expressed in the House (</w:t>
      </w:r>
      <w:r>
        <w:t xml:space="preserve">Hansard </w:t>
      </w:r>
      <w:r w:rsidRPr="00D66195">
        <w:t xml:space="preserve">Parliamentary Debates, 2010). According to constitutional scholar Dean Knight (2010), this </w:t>
      </w:r>
      <w:r>
        <w:t>A</w:t>
      </w:r>
      <w:r w:rsidRPr="00D66195">
        <w:t xml:space="preserve">ct, hurried through </w:t>
      </w:r>
      <w:r>
        <w:t>P</w:t>
      </w:r>
      <w:r w:rsidRPr="00D66195">
        <w:t>arliament to</w:t>
      </w:r>
      <w:r w:rsidR="00D737B8">
        <w:t> </w:t>
      </w:r>
      <w:r w:rsidRPr="00D66195">
        <w:t>enable recovery processes, gave “ministers vast and untrammelled power to change laws in the name of earthquake recovery – without adequate checks and balances</w:t>
      </w:r>
      <w:r w:rsidRPr="00D66195">
        <w:rPr>
          <w:i/>
        </w:rPr>
        <w:t>”</w:t>
      </w:r>
      <w:r w:rsidRPr="00D66195">
        <w:t xml:space="preserve"> and</w:t>
      </w:r>
      <w:r w:rsidR="00C75BC9">
        <w:t>,</w:t>
      </w:r>
      <w:r w:rsidRPr="00D66195">
        <w:t xml:space="preserve"> in doing so, the legislation </w:t>
      </w:r>
      <w:r w:rsidRPr="00D66195">
        <w:rPr>
          <w:i/>
        </w:rPr>
        <w:t>“</w:t>
      </w:r>
      <w:r w:rsidRPr="00D66195">
        <w:t>violat[ed] basic principles within our constitution and upset our democratic infrastructure</w:t>
      </w:r>
      <w:r w:rsidRPr="00D66195">
        <w:rPr>
          <w:i/>
        </w:rPr>
        <w:t>”</w:t>
      </w:r>
      <w:r w:rsidRPr="00D66195">
        <w:t xml:space="preserve"> (para 2). </w:t>
      </w:r>
    </w:p>
    <w:p w14:paraId="5095A120" w14:textId="022EBB48" w:rsidR="005645F2" w:rsidRDefault="005645F2" w:rsidP="00532AA4">
      <w:pPr>
        <w:pStyle w:val="BodyText"/>
      </w:pPr>
      <w:r w:rsidRPr="00D66195">
        <w:t>Knight was not alone in his concern; the Law Society’s Rule of Law committee expressed concerns about the structure of the legislation, specifically its</w:t>
      </w:r>
      <w:r w:rsidR="003C7791">
        <w:t xml:space="preserve"> </w:t>
      </w:r>
      <w:r w:rsidRPr="00D66195">
        <w:t xml:space="preserve">“potential interference with existing court proceedings and removal of the right of access to the courts, along with reliance on restraint from government and public officials in the exercise of very broad powers of law” (New Zealand Law Society, 2010, para 8). </w:t>
      </w:r>
    </w:p>
    <w:p w14:paraId="1753192D" w14:textId="76D13056" w:rsidR="005645F2" w:rsidRPr="00D66195" w:rsidRDefault="005645F2" w:rsidP="00C41AD2">
      <w:pPr>
        <w:pStyle w:val="BodyText"/>
      </w:pPr>
      <w:r w:rsidRPr="00D66195">
        <w:t>This criticism was recogni</w:t>
      </w:r>
      <w:r>
        <w:t>s</w:t>
      </w:r>
      <w:r w:rsidRPr="00D66195">
        <w:t>ed</w:t>
      </w:r>
      <w:r w:rsidR="003C7791">
        <w:t>:</w:t>
      </w:r>
      <w:r w:rsidRPr="00D66195">
        <w:t xml:space="preserve"> the Act was repealed </w:t>
      </w:r>
      <w:r>
        <w:t>six</w:t>
      </w:r>
      <w:r w:rsidRPr="00D66195">
        <w:t xml:space="preserve"> months after it was passed</w:t>
      </w:r>
      <w:r>
        <w:t>,</w:t>
      </w:r>
      <w:r w:rsidRPr="00D66195">
        <w:t xml:space="preserve"> and replaced by the </w:t>
      </w:r>
      <w:r w:rsidRPr="00387053">
        <w:t>Canterbury Earthquake Recovery Act 2011</w:t>
      </w:r>
      <w:r w:rsidRPr="00D66195">
        <w:t xml:space="preserve">. </w:t>
      </w:r>
    </w:p>
    <w:p w14:paraId="69F990F0" w14:textId="68447D64" w:rsidR="005645F2" w:rsidRPr="00D66195" w:rsidRDefault="005645F2" w:rsidP="00C41AD2">
      <w:pPr>
        <w:pStyle w:val="BodyText"/>
        <w:rPr>
          <w:highlight w:val="yellow"/>
        </w:rPr>
      </w:pPr>
      <w:r w:rsidRPr="00D66195">
        <w:t>Inclusive, accountable and transparent decision-making and engagement processes build capacity among the public, Māori</w:t>
      </w:r>
      <w:r>
        <w:t xml:space="preserve"> and </w:t>
      </w:r>
      <w:r w:rsidRPr="00D66195">
        <w:t>iwi and other stakeholders to understand and adapt to</w:t>
      </w:r>
      <w:r w:rsidR="00D737B8">
        <w:t> </w:t>
      </w:r>
      <w:r w:rsidRPr="00D66195">
        <w:t>climate change. For example, the process of managed retreat from exposure to ongoing sea</w:t>
      </w:r>
      <w:r w:rsidR="00D737B8">
        <w:noBreakHyphen/>
      </w:r>
      <w:r w:rsidRPr="00D66195">
        <w:t xml:space="preserve">level rise will have profound consequences for community cohesion and wellbeing if processes are not transparent, fair and equitable (Hanna and White, 2020). To reduce the trauma associated with managed retreat, there must be a strong element of trust supported by democratic accountability (Warren, 2018). </w:t>
      </w:r>
    </w:p>
    <w:p w14:paraId="263A2CDE" w14:textId="3EA841A4" w:rsidR="005645F2" w:rsidRPr="00D66195" w:rsidRDefault="005645F2" w:rsidP="00C41AD2">
      <w:pPr>
        <w:pStyle w:val="BodyText"/>
      </w:pPr>
      <w:r w:rsidRPr="00D66195">
        <w:t>Decision</w:t>
      </w:r>
      <w:r>
        <w:t>-</w:t>
      </w:r>
      <w:r w:rsidRPr="00D66195">
        <w:t>makers in New Zealand are faced with the challenge of anticipating the consequences of a rapidly changing set of risk profiles and how best to respond (Boston, 2016). The Christchurch earthquakes demonstrated that extreme, unexpected and ongoing impacts have the potential to disrupt even a robust and well-functioning democracy like New Zealand</w:t>
      </w:r>
      <w:r>
        <w:t>’s</w:t>
      </w:r>
      <w:r w:rsidRPr="00D66195">
        <w:t xml:space="preserve"> (Hayward, 2013). The rushed legislative response and its broad powers revealed how unexpectedness and urgency can compromise established processes and principles. </w:t>
      </w:r>
      <w:r>
        <w:t>E</w:t>
      </w:r>
      <w:r w:rsidRPr="00D66195">
        <w:t xml:space="preserve">xisting legislation was unable to accommodate the disruption caused by the earthquakes, in part because legislators </w:t>
      </w:r>
      <w:r w:rsidR="00796C9C">
        <w:t>had been</w:t>
      </w:r>
      <w:r w:rsidR="00796C9C" w:rsidRPr="00D66195">
        <w:t xml:space="preserve"> </w:t>
      </w:r>
      <w:r w:rsidRPr="00D66195">
        <w:t>unable to foresee and prepare for a crisis of such magnitude.</w:t>
      </w:r>
      <w:r>
        <w:t xml:space="preserve"> </w:t>
      </w:r>
    </w:p>
    <w:p w14:paraId="20D806C9" w14:textId="09069FCB" w:rsidR="005645F2" w:rsidRPr="00D66195" w:rsidRDefault="005645F2" w:rsidP="00C41AD2">
      <w:pPr>
        <w:pStyle w:val="BodyText"/>
      </w:pPr>
      <w:r w:rsidRPr="00D66195">
        <w:rPr>
          <w:color w:val="000000"/>
        </w:rPr>
        <w:lastRenderedPageBreak/>
        <w:t xml:space="preserve">It will be incumbent on governments to provide nuanced and democratically consistent responses that respond to immediate needs and respect constitutional norms. </w:t>
      </w:r>
      <w:r w:rsidRPr="00D66195">
        <w:t>The</w:t>
      </w:r>
      <w:r w:rsidRPr="00D66195">
        <w:rPr>
          <w:i/>
        </w:rPr>
        <w:t xml:space="preserve"> </w:t>
      </w:r>
      <w:r w:rsidRPr="009670D8">
        <w:t>Canterbury Earthquake Recovery Act 2011</w:t>
      </w:r>
      <w:r w:rsidRPr="00D66195">
        <w:t xml:space="preserve"> demonstrates how a truncated parliamentary process </w:t>
      </w:r>
      <w:r w:rsidR="00796C9C">
        <w:t>can</w:t>
      </w:r>
      <w:r w:rsidR="00796C9C" w:rsidRPr="00D66195">
        <w:t xml:space="preserve"> </w:t>
      </w:r>
      <w:r w:rsidRPr="00D66195">
        <w:t>be rectified in a later amendment (Gobbi</w:t>
      </w:r>
      <w:r w:rsidR="00796C9C">
        <w:t xml:space="preserve"> et al</w:t>
      </w:r>
      <w:r w:rsidRPr="00D66195">
        <w:t xml:space="preserve">, 2011). </w:t>
      </w:r>
      <w:r w:rsidRPr="00D66195">
        <w:rPr>
          <w:color w:val="000000"/>
        </w:rPr>
        <w:t xml:space="preserve">Responding to the needs of New Zealanders need not compromise due process (Knight, 2010). </w:t>
      </w:r>
      <w:r w:rsidRPr="00D66195">
        <w:t>The capacity to sustain trust and accountability in government and other institutions as climate change impacts worsen will also depend on collaborati</w:t>
      </w:r>
      <w:r>
        <w:t>on</w:t>
      </w:r>
      <w:r w:rsidRPr="00D66195">
        <w:t xml:space="preserve"> between levels of government and with communities, the judiciary, the civil sector and the media. </w:t>
      </w:r>
    </w:p>
    <w:p w14:paraId="1A890119" w14:textId="4AF9CC92" w:rsidR="005645F2" w:rsidRPr="00D66195" w:rsidRDefault="005645F2" w:rsidP="00C41AD2">
      <w:pPr>
        <w:pStyle w:val="BodyText"/>
      </w:pPr>
      <w:r w:rsidRPr="00D66195">
        <w:t>Trust in government (G3) is an essential prerequisite for democratic decision-making processes and can be enhanced by these same processes. Avoiding breach</w:t>
      </w:r>
      <w:r>
        <w:t>es</w:t>
      </w:r>
      <w:r w:rsidRPr="00D66195">
        <w:t xml:space="preserve"> of Treaty of Waitangi obligations (G4) will also be necessary to ensure that Māori are willing and able to engage in policy</w:t>
      </w:r>
      <w:r w:rsidR="00796C9C">
        <w:t>-</w:t>
      </w:r>
      <w:r w:rsidRPr="00D66195">
        <w:t xml:space="preserve"> and decision</w:t>
      </w:r>
      <w:r>
        <w:t>-</w:t>
      </w:r>
      <w:r w:rsidRPr="00D66195">
        <w:t>making.</w:t>
      </w:r>
    </w:p>
    <w:p w14:paraId="14FBD8C7" w14:textId="77777777" w:rsidR="005645F2" w:rsidRPr="00D66195" w:rsidRDefault="005645F2" w:rsidP="005645F2">
      <w:pPr>
        <w:pStyle w:val="Heading4"/>
      </w:pPr>
      <w:r w:rsidRPr="00D66195">
        <w:t>Consequence</w:t>
      </w:r>
    </w:p>
    <w:p w14:paraId="1CB802B7" w14:textId="538E4F08" w:rsidR="005645F2" w:rsidRPr="00D66195" w:rsidRDefault="005645F2" w:rsidP="00C41AD2">
      <w:pPr>
        <w:pStyle w:val="BodyText"/>
      </w:pPr>
      <w:r w:rsidRPr="00D66195">
        <w:t xml:space="preserve">The consequences of breaches in due democratic process are major and equally significant across all timeframes. Democratic institutions and processes are critical for building adaptive capacity to climate change across all domains. </w:t>
      </w:r>
    </w:p>
    <w:p w14:paraId="5A4CF7B4" w14:textId="77777777" w:rsidR="005645F2" w:rsidRPr="00D737B8" w:rsidRDefault="005645F2" w:rsidP="00D737B8">
      <w:pPr>
        <w:pStyle w:val="Heading4"/>
      </w:pPr>
      <w:r w:rsidRPr="00D66195">
        <w:t>Confidence: Medium agreement, limited evidence</w:t>
      </w:r>
    </w:p>
    <w:p w14:paraId="55C78A55" w14:textId="2CA9BB21" w:rsidR="005645F2" w:rsidRPr="00D66195" w:rsidRDefault="005645F2" w:rsidP="00C41AD2">
      <w:pPr>
        <w:pStyle w:val="BodyText"/>
      </w:pPr>
      <w:r w:rsidRPr="00D66195">
        <w:t xml:space="preserve">Evidence of risks to democratic processes in the context of climate change is an emerging field of research. There is </w:t>
      </w:r>
      <w:r w:rsidR="00796C9C">
        <w:t xml:space="preserve">a </w:t>
      </w:r>
      <w:r w:rsidRPr="00D66195">
        <w:t xml:space="preserve">medium </w:t>
      </w:r>
      <w:r w:rsidR="00796C9C">
        <w:t xml:space="preserve">level of </w:t>
      </w:r>
      <w:r w:rsidRPr="00D66195">
        <w:t xml:space="preserve">agreement, but no primary evidence to suggest that the New Zealand </w:t>
      </w:r>
      <w:r>
        <w:t>G</w:t>
      </w:r>
      <w:r w:rsidRPr="00D66195">
        <w:t>overnment will respond to climate hazards in an undemocratic manner</w:t>
      </w:r>
      <w:r>
        <w:t>.</w:t>
      </w:r>
      <w:r w:rsidRPr="00D66195">
        <w:t xml:space="preserve"> </w:t>
      </w:r>
      <w:r>
        <w:t>H</w:t>
      </w:r>
      <w:r w:rsidRPr="00D66195">
        <w:t>owever historical events such as the Canterbury earthquakes provide a valuable case study</w:t>
      </w:r>
      <w:r w:rsidRPr="00D66195">
        <w:rPr>
          <w:rFonts w:eastAsiaTheme="minorHAnsi"/>
        </w:rPr>
        <w:t xml:space="preserve"> </w:t>
      </w:r>
      <w:r w:rsidRPr="00D66195">
        <w:t>to infer potential responses under a changed climate future.</w:t>
      </w:r>
    </w:p>
    <w:p w14:paraId="6312C5D4" w14:textId="77777777" w:rsidR="005645F2" w:rsidRPr="00D66195" w:rsidRDefault="005645F2" w:rsidP="00C41AD2">
      <w:pPr>
        <w:pStyle w:val="Heading4"/>
      </w:pPr>
      <w:r w:rsidRPr="00D66195">
        <w:t>Adaptation</w:t>
      </w:r>
    </w:p>
    <w:p w14:paraId="623C45E2" w14:textId="6C39776A" w:rsidR="005645F2" w:rsidRDefault="00796C9C" w:rsidP="00C41AD2">
      <w:pPr>
        <w:pStyle w:val="BodyText"/>
      </w:pPr>
      <w:r>
        <w:t>L</w:t>
      </w:r>
      <w:r w:rsidR="005645F2" w:rsidRPr="00D66195">
        <w:t xml:space="preserve">imited adaptation action </w:t>
      </w:r>
      <w:r w:rsidRPr="00D66195">
        <w:t xml:space="preserve">is </w:t>
      </w:r>
      <w:r w:rsidR="005645F2" w:rsidRPr="00D66195">
        <w:t>under</w:t>
      </w:r>
      <w:r w:rsidR="005645F2">
        <w:t xml:space="preserve"> </w:t>
      </w:r>
      <w:r w:rsidR="005645F2" w:rsidRPr="00D66195">
        <w:t>way or planned</w:t>
      </w:r>
      <w:r w:rsidR="005645F2">
        <w:t>.</w:t>
      </w:r>
      <w:r w:rsidR="005645F2" w:rsidRPr="00D66195">
        <w:t xml:space="preserve"> </w:t>
      </w:r>
      <w:r w:rsidR="005645F2">
        <w:t>H</w:t>
      </w:r>
      <w:r w:rsidR="005645F2" w:rsidRPr="00D66195">
        <w:t xml:space="preserve">owever stakeholders note that </w:t>
      </w:r>
      <w:r>
        <w:t>such action</w:t>
      </w:r>
      <w:r w:rsidRPr="00D66195">
        <w:t xml:space="preserve"> </w:t>
      </w:r>
      <w:r w:rsidR="005645F2" w:rsidRPr="00D66195">
        <w:t xml:space="preserve">is implicit in other processes such as the review of the </w:t>
      </w:r>
      <w:r w:rsidR="005645F2">
        <w:rPr>
          <w:iCs/>
        </w:rPr>
        <w:t>RMA,</w:t>
      </w:r>
      <w:r w:rsidR="005645F2" w:rsidRPr="00D66195">
        <w:t xml:space="preserve"> and in the remit of the independent Climate Change Commission.</w:t>
      </w:r>
    </w:p>
    <w:p w14:paraId="3D51D036" w14:textId="67AF8297" w:rsidR="00AF4F70" w:rsidRPr="00D66195" w:rsidRDefault="00D737B8" w:rsidP="006A1A2A">
      <w:pPr>
        <w:pStyle w:val="Tableheading2"/>
      </w:pPr>
      <w:bookmarkStart w:id="764" w:name="_Toc45391949"/>
      <w:r w:rsidRPr="00D737B8">
        <w:rPr>
          <w:lang w:eastAsia="en-AU"/>
        </w:rPr>
        <w:t>G8 Risk to the ability of democratic institutions to follow due democratic decision-making processes under pressure from an increasing frequency and scale of compounding and cascading climate change impacts</w:t>
      </w:r>
      <w:r w:rsidR="00AF4F70" w:rsidRPr="00D52C19">
        <w:rPr>
          <w:lang w:eastAsia="en-AU"/>
        </w:rPr>
        <w:t xml:space="preserve">: </w:t>
      </w:r>
      <w:r w:rsidR="00840CE2">
        <w:rPr>
          <w:lang w:eastAsia="en-AU"/>
        </w:rPr>
        <w:t>U</w:t>
      </w:r>
      <w:r w:rsidR="00AF4F70" w:rsidRPr="00D52C19">
        <w:rPr>
          <w:lang w:eastAsia="en-AU"/>
        </w:rPr>
        <w:t>rgency profile</w:t>
      </w:r>
      <w:bookmarkEnd w:id="764"/>
    </w:p>
    <w:tbl>
      <w:tblPr>
        <w:tblW w:w="8505" w:type="dxa"/>
        <w:tblBorders>
          <w:top w:val="single" w:sz="4" w:space="0" w:color="6FC7B7"/>
          <w:bottom w:val="single" w:sz="4" w:space="0" w:color="6FC7B7"/>
          <w:insideH w:val="single" w:sz="4" w:space="0" w:color="6FC7B7"/>
          <w:insideV w:val="single" w:sz="4" w:space="0" w:color="6FC7B7"/>
        </w:tblBorders>
        <w:tblLayout w:type="fixed"/>
        <w:tblLook w:val="04A0" w:firstRow="1" w:lastRow="0" w:firstColumn="1" w:lastColumn="0" w:noHBand="0" w:noVBand="1"/>
      </w:tblPr>
      <w:tblGrid>
        <w:gridCol w:w="1985"/>
        <w:gridCol w:w="789"/>
        <w:gridCol w:w="1195"/>
        <w:gridCol w:w="1101"/>
        <w:gridCol w:w="930"/>
        <w:gridCol w:w="638"/>
        <w:gridCol w:w="1867"/>
      </w:tblGrid>
      <w:tr w:rsidR="00473BC7" w:rsidRPr="00D66195" w14:paraId="0AA6240B" w14:textId="77777777" w:rsidTr="00903EF7">
        <w:trPr>
          <w:tblHeader/>
        </w:trPr>
        <w:tc>
          <w:tcPr>
            <w:tcW w:w="8505" w:type="dxa"/>
            <w:gridSpan w:val="7"/>
            <w:tcBorders>
              <w:top w:val="nil"/>
            </w:tcBorders>
            <w:shd w:val="clear" w:color="auto" w:fill="6FC7B7"/>
          </w:tcPr>
          <w:p w14:paraId="5E3DF9D4" w14:textId="1BC2CFA5" w:rsidR="00473BC7" w:rsidRPr="00D66195" w:rsidRDefault="00473BC7" w:rsidP="00903EF7">
            <w:pPr>
              <w:pStyle w:val="TableTextbold"/>
              <w:spacing w:after="0"/>
            </w:pPr>
            <w:r w:rsidRPr="00141743">
              <w:t>G8 Risk to the ability of democratic institutions to follow due democratic decision-making processes under pressure from an increasing frequency and scale of compounding and cascading climate change impacts</w:t>
            </w:r>
            <w:r w:rsidR="00840CE2">
              <w:t>:</w:t>
            </w:r>
            <w:r>
              <w:t xml:space="preserve"> </w:t>
            </w:r>
            <w:r w:rsidR="00840CE2">
              <w:t>U</w:t>
            </w:r>
            <w:r>
              <w:t>rgency profile</w:t>
            </w:r>
          </w:p>
        </w:tc>
      </w:tr>
      <w:tr w:rsidR="00E6335A" w:rsidRPr="00D66195" w14:paraId="0944E563" w14:textId="77777777" w:rsidTr="00903EF7">
        <w:trPr>
          <w:tblHeader/>
        </w:trPr>
        <w:tc>
          <w:tcPr>
            <w:tcW w:w="1985" w:type="dxa"/>
            <w:tcBorders>
              <w:top w:val="nil"/>
            </w:tcBorders>
            <w:shd w:val="clear" w:color="auto" w:fill="6FC7B7"/>
          </w:tcPr>
          <w:p w14:paraId="7334DC4B" w14:textId="659B31AC" w:rsidR="00E6335A" w:rsidRPr="00101C89" w:rsidRDefault="00903EF7" w:rsidP="00903EF7">
            <w:pPr>
              <w:pStyle w:val="TableTextbold"/>
              <w:rPr>
                <w:bCs/>
              </w:rPr>
            </w:pPr>
            <w:r w:rsidRPr="003F0A2D">
              <w:t>Urgency category</w:t>
            </w:r>
          </w:p>
        </w:tc>
        <w:tc>
          <w:tcPr>
            <w:tcW w:w="1984" w:type="dxa"/>
            <w:gridSpan w:val="2"/>
            <w:tcBorders>
              <w:top w:val="nil"/>
            </w:tcBorders>
            <w:shd w:val="clear" w:color="auto" w:fill="6FC7B7"/>
          </w:tcPr>
          <w:p w14:paraId="4DF41332" w14:textId="777C136F" w:rsidR="00E6335A" w:rsidRPr="00F3298B" w:rsidRDefault="00903EF7" w:rsidP="00903EF7">
            <w:pPr>
              <w:pStyle w:val="TableTextbold"/>
            </w:pPr>
            <w:r w:rsidRPr="003350E2">
              <w:t>Proportion of urgency</w:t>
            </w:r>
          </w:p>
        </w:tc>
        <w:tc>
          <w:tcPr>
            <w:tcW w:w="4536" w:type="dxa"/>
            <w:gridSpan w:val="4"/>
            <w:tcBorders>
              <w:top w:val="nil"/>
            </w:tcBorders>
            <w:shd w:val="clear" w:color="auto" w:fill="6FC7B7"/>
          </w:tcPr>
          <w:p w14:paraId="27913903" w14:textId="143E17CC" w:rsidR="00E6335A" w:rsidRPr="00D66195" w:rsidRDefault="00903EF7" w:rsidP="00903EF7">
            <w:pPr>
              <w:pStyle w:val="TableTextbold"/>
            </w:pPr>
            <w:r w:rsidRPr="005D6D89">
              <w:t>Description of actions</w:t>
            </w:r>
          </w:p>
        </w:tc>
      </w:tr>
      <w:tr w:rsidR="005645F2" w:rsidRPr="00D66195" w14:paraId="21188DB8" w14:textId="77777777" w:rsidTr="00903EF7">
        <w:tc>
          <w:tcPr>
            <w:tcW w:w="1985" w:type="dxa"/>
            <w:tcBorders>
              <w:top w:val="nil"/>
            </w:tcBorders>
            <w:shd w:val="clear" w:color="auto" w:fill="FFFFFF" w:themeFill="background1"/>
            <w:hideMark/>
          </w:tcPr>
          <w:p w14:paraId="4983ED3E" w14:textId="77777777" w:rsidR="005645F2" w:rsidRPr="00101C89" w:rsidRDefault="005645F2" w:rsidP="00756486">
            <w:pPr>
              <w:pStyle w:val="TableText"/>
              <w:rPr>
                <w:b/>
                <w:bCs/>
              </w:rPr>
            </w:pPr>
            <w:r w:rsidRPr="00101C89">
              <w:rPr>
                <w:b/>
                <w:bCs/>
              </w:rPr>
              <w:t>More action needed</w:t>
            </w:r>
          </w:p>
        </w:tc>
        <w:tc>
          <w:tcPr>
            <w:tcW w:w="1984" w:type="dxa"/>
            <w:gridSpan w:val="2"/>
            <w:tcBorders>
              <w:top w:val="nil"/>
            </w:tcBorders>
          </w:tcPr>
          <w:p w14:paraId="6531520A" w14:textId="77777777" w:rsidR="005645F2" w:rsidRPr="00F3298B" w:rsidRDefault="005645F2" w:rsidP="00F3298B">
            <w:pPr>
              <w:pStyle w:val="TableText"/>
              <w:jc w:val="center"/>
            </w:pPr>
            <w:r w:rsidRPr="00F3298B">
              <w:t>10</w:t>
            </w:r>
          </w:p>
        </w:tc>
        <w:tc>
          <w:tcPr>
            <w:tcW w:w="4536" w:type="dxa"/>
            <w:gridSpan w:val="4"/>
            <w:tcBorders>
              <w:top w:val="nil"/>
            </w:tcBorders>
          </w:tcPr>
          <w:p w14:paraId="302546C4" w14:textId="77777777" w:rsidR="005645F2" w:rsidRPr="00D66195" w:rsidRDefault="005645F2" w:rsidP="00756486">
            <w:pPr>
              <w:pStyle w:val="TableText"/>
            </w:pPr>
            <w:r w:rsidRPr="00D66195">
              <w:t>This should include transparent debriefs after climate change</w:t>
            </w:r>
            <w:r>
              <w:t>-</w:t>
            </w:r>
            <w:r w:rsidRPr="00D66195">
              <w:t>related and other ‘events’ to build learning in relation to anticipating and addressing widespread and complex climate change impacts.</w:t>
            </w:r>
          </w:p>
        </w:tc>
      </w:tr>
      <w:tr w:rsidR="005645F2" w:rsidRPr="00D66195" w14:paraId="3F2DC0F5" w14:textId="77777777" w:rsidTr="00903EF7">
        <w:tc>
          <w:tcPr>
            <w:tcW w:w="1985" w:type="dxa"/>
            <w:shd w:val="clear" w:color="auto" w:fill="FFFFFF" w:themeFill="background1"/>
            <w:hideMark/>
          </w:tcPr>
          <w:p w14:paraId="46018E61" w14:textId="77777777" w:rsidR="005645F2" w:rsidRPr="00101C89" w:rsidRDefault="005645F2" w:rsidP="00756486">
            <w:pPr>
              <w:pStyle w:val="TableText"/>
              <w:rPr>
                <w:b/>
                <w:bCs/>
              </w:rPr>
            </w:pPr>
            <w:r w:rsidRPr="00101C89">
              <w:rPr>
                <w:b/>
                <w:bCs/>
              </w:rPr>
              <w:t>Research priority</w:t>
            </w:r>
          </w:p>
        </w:tc>
        <w:tc>
          <w:tcPr>
            <w:tcW w:w="1984" w:type="dxa"/>
            <w:gridSpan w:val="2"/>
          </w:tcPr>
          <w:p w14:paraId="44C00477" w14:textId="77777777" w:rsidR="005645F2" w:rsidRPr="00F3298B" w:rsidRDefault="005645F2" w:rsidP="00F3298B">
            <w:pPr>
              <w:pStyle w:val="TableText"/>
              <w:jc w:val="center"/>
            </w:pPr>
            <w:r w:rsidRPr="00F3298B">
              <w:t>30</w:t>
            </w:r>
          </w:p>
        </w:tc>
        <w:tc>
          <w:tcPr>
            <w:tcW w:w="4536" w:type="dxa"/>
            <w:gridSpan w:val="4"/>
          </w:tcPr>
          <w:p w14:paraId="15783248" w14:textId="31E263F8" w:rsidR="005645F2" w:rsidRPr="00D66195" w:rsidRDefault="005645F2" w:rsidP="00796C9C">
            <w:pPr>
              <w:pStyle w:val="TableText"/>
              <w:rPr>
                <w:i/>
              </w:rPr>
            </w:pPr>
            <w:r>
              <w:t>E</w:t>
            </w:r>
            <w:r w:rsidRPr="00D66195">
              <w:t>xplore new ways of reducing this risk. For example, through case studies of other major or widespread events like the Canterbury and Kaik</w:t>
            </w:r>
            <w:r w:rsidR="00796C9C">
              <w:rPr>
                <w:rFonts w:cs="Calibri"/>
              </w:rPr>
              <w:t>ō</w:t>
            </w:r>
            <w:r w:rsidRPr="00D66195">
              <w:t>ura earthquakes, pandemics and biosecurity incursions.</w:t>
            </w:r>
          </w:p>
        </w:tc>
      </w:tr>
      <w:tr w:rsidR="005645F2" w:rsidRPr="00D66195" w14:paraId="48A8B2D3" w14:textId="77777777" w:rsidTr="00903EF7">
        <w:tc>
          <w:tcPr>
            <w:tcW w:w="1985" w:type="dxa"/>
            <w:shd w:val="clear" w:color="auto" w:fill="FFFFFF" w:themeFill="background1"/>
            <w:hideMark/>
          </w:tcPr>
          <w:p w14:paraId="595057CF" w14:textId="77777777" w:rsidR="005645F2" w:rsidRPr="00101C89" w:rsidRDefault="005645F2" w:rsidP="00756486">
            <w:pPr>
              <w:pStyle w:val="TableText"/>
              <w:rPr>
                <w:b/>
                <w:bCs/>
              </w:rPr>
            </w:pPr>
            <w:r w:rsidRPr="00101C89">
              <w:rPr>
                <w:b/>
                <w:bCs/>
              </w:rPr>
              <w:t>Sustain current action</w:t>
            </w:r>
          </w:p>
        </w:tc>
        <w:tc>
          <w:tcPr>
            <w:tcW w:w="1984" w:type="dxa"/>
            <w:gridSpan w:val="2"/>
          </w:tcPr>
          <w:p w14:paraId="7A45941C" w14:textId="77777777" w:rsidR="005645F2" w:rsidRPr="00F3298B" w:rsidRDefault="005645F2" w:rsidP="00F3298B">
            <w:pPr>
              <w:pStyle w:val="TableText"/>
              <w:jc w:val="center"/>
            </w:pPr>
            <w:r w:rsidRPr="00F3298B">
              <w:t>40</w:t>
            </w:r>
          </w:p>
        </w:tc>
        <w:tc>
          <w:tcPr>
            <w:tcW w:w="4536" w:type="dxa"/>
            <w:gridSpan w:val="4"/>
          </w:tcPr>
          <w:p w14:paraId="5A4FF64C" w14:textId="77777777" w:rsidR="005645F2" w:rsidRPr="00D66195" w:rsidRDefault="005645F2" w:rsidP="00756486">
            <w:pPr>
              <w:pStyle w:val="TableText"/>
            </w:pPr>
            <w:r w:rsidRPr="00D66195">
              <w:t>Some lessons learned from Canterbury and Kaik</w:t>
            </w:r>
            <w:r>
              <w:t>ō</w:t>
            </w:r>
            <w:r w:rsidRPr="00D66195">
              <w:t xml:space="preserve">ura earthquakes. Robust scrutiny by the national media. Strong and independent </w:t>
            </w:r>
            <w:r>
              <w:t>j</w:t>
            </w:r>
            <w:r w:rsidRPr="00D66195">
              <w:t>udiciary.</w:t>
            </w:r>
          </w:p>
        </w:tc>
      </w:tr>
      <w:tr w:rsidR="005645F2" w:rsidRPr="00D66195" w14:paraId="4C6CF7B6" w14:textId="77777777" w:rsidTr="00903EF7">
        <w:tc>
          <w:tcPr>
            <w:tcW w:w="1985" w:type="dxa"/>
            <w:tcBorders>
              <w:bottom w:val="single" w:sz="8" w:space="0" w:color="6FC7B7"/>
            </w:tcBorders>
            <w:shd w:val="clear" w:color="auto" w:fill="FFFFFF" w:themeFill="background1"/>
            <w:hideMark/>
          </w:tcPr>
          <w:p w14:paraId="0AE1341A" w14:textId="77777777" w:rsidR="005645F2" w:rsidRPr="00101C89" w:rsidRDefault="005645F2" w:rsidP="00756486">
            <w:pPr>
              <w:pStyle w:val="TableText"/>
              <w:rPr>
                <w:b/>
                <w:bCs/>
              </w:rPr>
            </w:pPr>
            <w:r w:rsidRPr="00101C89">
              <w:rPr>
                <w:b/>
                <w:bCs/>
              </w:rPr>
              <w:lastRenderedPageBreak/>
              <w:t xml:space="preserve">Watching brief </w:t>
            </w:r>
          </w:p>
        </w:tc>
        <w:tc>
          <w:tcPr>
            <w:tcW w:w="1984" w:type="dxa"/>
            <w:gridSpan w:val="2"/>
            <w:tcBorders>
              <w:bottom w:val="single" w:sz="8" w:space="0" w:color="6FC7B7"/>
            </w:tcBorders>
          </w:tcPr>
          <w:p w14:paraId="7C988F0D" w14:textId="77777777" w:rsidR="005645F2" w:rsidRPr="00F3298B" w:rsidRDefault="005645F2" w:rsidP="00F3298B">
            <w:pPr>
              <w:pStyle w:val="TableText"/>
              <w:jc w:val="center"/>
            </w:pPr>
            <w:r w:rsidRPr="00F3298B">
              <w:t>30</w:t>
            </w:r>
          </w:p>
        </w:tc>
        <w:tc>
          <w:tcPr>
            <w:tcW w:w="4536" w:type="dxa"/>
            <w:gridSpan w:val="4"/>
            <w:tcBorders>
              <w:bottom w:val="single" w:sz="8" w:space="0" w:color="6FC7B7"/>
            </w:tcBorders>
          </w:tcPr>
          <w:p w14:paraId="03B4DC1D" w14:textId="77777777" w:rsidR="005645F2" w:rsidRPr="00D66195" w:rsidRDefault="005645F2" w:rsidP="00756486">
            <w:pPr>
              <w:pStyle w:val="TableText"/>
              <w:rPr>
                <w:i/>
              </w:rPr>
            </w:pPr>
            <w:r w:rsidRPr="00D66195">
              <w:t>Watch and monitor processes.</w:t>
            </w:r>
          </w:p>
        </w:tc>
      </w:tr>
      <w:tr w:rsidR="005645F2" w:rsidRPr="00D66195" w14:paraId="57D0B83B" w14:textId="77777777" w:rsidTr="006A1A2A">
        <w:tc>
          <w:tcPr>
            <w:tcW w:w="1985" w:type="dxa"/>
            <w:tcBorders>
              <w:top w:val="single" w:sz="8" w:space="0" w:color="6FC7B7"/>
            </w:tcBorders>
            <w:shd w:val="clear" w:color="auto" w:fill="6FC7B7"/>
          </w:tcPr>
          <w:p w14:paraId="0B67DD48" w14:textId="77777777" w:rsidR="005645F2" w:rsidRPr="00101C89" w:rsidRDefault="005645F2" w:rsidP="00756486">
            <w:pPr>
              <w:pStyle w:val="TableText"/>
              <w:rPr>
                <w:rFonts w:asciiTheme="minorHAnsi" w:hAnsiTheme="minorHAnsi" w:cstheme="minorHAnsi"/>
                <w:b/>
                <w:bCs/>
              </w:rPr>
            </w:pPr>
            <w:r w:rsidRPr="00101C89">
              <w:rPr>
                <w:rFonts w:asciiTheme="minorHAnsi" w:hAnsiTheme="minorHAnsi" w:cstheme="minorHAnsi"/>
                <w:b/>
                <w:bCs/>
              </w:rPr>
              <w:t xml:space="preserve">Adaptation urgency </w:t>
            </w:r>
          </w:p>
        </w:tc>
        <w:tc>
          <w:tcPr>
            <w:tcW w:w="1984" w:type="dxa"/>
            <w:gridSpan w:val="2"/>
            <w:tcBorders>
              <w:top w:val="single" w:sz="8" w:space="0" w:color="6FC7B7"/>
            </w:tcBorders>
            <w:shd w:val="clear" w:color="auto" w:fill="FFFFFF" w:themeFill="background1"/>
          </w:tcPr>
          <w:p w14:paraId="2AA0D6AB" w14:textId="77777777" w:rsidR="005645F2" w:rsidRPr="00F3298B" w:rsidRDefault="005645F2" w:rsidP="00F3298B">
            <w:pPr>
              <w:pStyle w:val="TableText"/>
              <w:jc w:val="center"/>
            </w:pPr>
            <w:r w:rsidRPr="00F3298B">
              <w:t>53</w:t>
            </w:r>
          </w:p>
        </w:tc>
        <w:tc>
          <w:tcPr>
            <w:tcW w:w="1101" w:type="dxa"/>
            <w:tcBorders>
              <w:top w:val="single" w:sz="8" w:space="0" w:color="6FC7B7"/>
            </w:tcBorders>
            <w:shd w:val="clear" w:color="auto" w:fill="6FC7B7"/>
          </w:tcPr>
          <w:p w14:paraId="77582AD8" w14:textId="77777777" w:rsidR="005645F2" w:rsidRPr="00141743" w:rsidRDefault="005645F2" w:rsidP="00756486">
            <w:pPr>
              <w:pStyle w:val="TableText"/>
              <w:rPr>
                <w:rFonts w:asciiTheme="minorHAnsi" w:hAnsiTheme="minorHAnsi" w:cstheme="minorHAnsi"/>
                <w:b/>
                <w:bCs/>
              </w:rPr>
            </w:pPr>
            <w:r w:rsidRPr="00141743">
              <w:rPr>
                <w:rFonts w:asciiTheme="minorHAnsi" w:hAnsiTheme="minorHAnsi" w:cstheme="minorHAnsi"/>
                <w:b/>
                <w:bCs/>
              </w:rPr>
              <w:t xml:space="preserve">Confidence </w:t>
            </w:r>
          </w:p>
        </w:tc>
        <w:tc>
          <w:tcPr>
            <w:tcW w:w="3435" w:type="dxa"/>
            <w:gridSpan w:val="3"/>
            <w:tcBorders>
              <w:top w:val="single" w:sz="8" w:space="0" w:color="6FC7B7"/>
            </w:tcBorders>
          </w:tcPr>
          <w:p w14:paraId="0C70A0AD" w14:textId="77777777" w:rsidR="005645F2" w:rsidRPr="00D66195" w:rsidRDefault="005645F2" w:rsidP="00756486">
            <w:pPr>
              <w:pStyle w:val="TableText"/>
              <w:rPr>
                <w:rFonts w:asciiTheme="minorHAnsi" w:hAnsiTheme="minorHAnsi" w:cstheme="minorHAnsi"/>
              </w:rPr>
            </w:pPr>
            <w:r w:rsidRPr="00D66195">
              <w:t>Medium agreement, limited evidence</w:t>
            </w:r>
          </w:p>
        </w:tc>
      </w:tr>
      <w:tr w:rsidR="005645F2" w:rsidRPr="00D66195" w14:paraId="3C4AE8E2" w14:textId="77777777" w:rsidTr="006A1A2A">
        <w:tc>
          <w:tcPr>
            <w:tcW w:w="1985" w:type="dxa"/>
            <w:shd w:val="clear" w:color="auto" w:fill="6FC7B7"/>
          </w:tcPr>
          <w:p w14:paraId="7D388FCA" w14:textId="77777777" w:rsidR="005645F2" w:rsidRPr="00101C89" w:rsidRDefault="005645F2" w:rsidP="00756486">
            <w:pPr>
              <w:pStyle w:val="TableText"/>
              <w:rPr>
                <w:rFonts w:asciiTheme="minorHAnsi" w:hAnsiTheme="minorHAnsi" w:cstheme="minorHAnsi"/>
                <w:b/>
                <w:bCs/>
              </w:rPr>
            </w:pPr>
            <w:r w:rsidRPr="00101C89">
              <w:rPr>
                <w:rFonts w:asciiTheme="minorHAnsi" w:hAnsiTheme="minorHAnsi" w:cstheme="minorHAnsi"/>
                <w:b/>
                <w:bCs/>
              </w:rPr>
              <w:t xml:space="preserve">Consequence </w:t>
            </w:r>
          </w:p>
        </w:tc>
        <w:tc>
          <w:tcPr>
            <w:tcW w:w="789" w:type="dxa"/>
            <w:shd w:val="clear" w:color="auto" w:fill="6FC7B7"/>
          </w:tcPr>
          <w:p w14:paraId="7DF128D9"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Now</w:t>
            </w:r>
          </w:p>
        </w:tc>
        <w:tc>
          <w:tcPr>
            <w:tcW w:w="1195" w:type="dxa"/>
          </w:tcPr>
          <w:p w14:paraId="27B8FF66"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Moderate</w:t>
            </w:r>
          </w:p>
        </w:tc>
        <w:tc>
          <w:tcPr>
            <w:tcW w:w="1101" w:type="dxa"/>
            <w:shd w:val="clear" w:color="auto" w:fill="6FC7B7"/>
          </w:tcPr>
          <w:p w14:paraId="7F2ABB8D"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2050</w:t>
            </w:r>
          </w:p>
        </w:tc>
        <w:tc>
          <w:tcPr>
            <w:tcW w:w="930" w:type="dxa"/>
          </w:tcPr>
          <w:p w14:paraId="256A05B6"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Major</w:t>
            </w:r>
          </w:p>
        </w:tc>
        <w:tc>
          <w:tcPr>
            <w:tcW w:w="638" w:type="dxa"/>
            <w:shd w:val="clear" w:color="auto" w:fill="6FC7B7"/>
          </w:tcPr>
          <w:p w14:paraId="6F69E9C3"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2100</w:t>
            </w:r>
          </w:p>
        </w:tc>
        <w:tc>
          <w:tcPr>
            <w:tcW w:w="1867" w:type="dxa"/>
          </w:tcPr>
          <w:p w14:paraId="4D39C517" w14:textId="77777777" w:rsidR="005645F2" w:rsidRPr="00D66195" w:rsidRDefault="005645F2" w:rsidP="00756486">
            <w:pPr>
              <w:pStyle w:val="TableText"/>
              <w:rPr>
                <w:rFonts w:asciiTheme="minorHAnsi" w:hAnsiTheme="minorHAnsi" w:cstheme="minorHAnsi"/>
              </w:rPr>
            </w:pPr>
            <w:r w:rsidRPr="00D66195">
              <w:rPr>
                <w:rFonts w:asciiTheme="minorHAnsi" w:hAnsiTheme="minorHAnsi" w:cstheme="minorHAnsi"/>
              </w:rPr>
              <w:t>Major</w:t>
            </w:r>
          </w:p>
        </w:tc>
      </w:tr>
    </w:tbl>
    <w:p w14:paraId="20D504AA" w14:textId="77777777" w:rsidR="005645F2" w:rsidRPr="00D66195" w:rsidRDefault="005645F2" w:rsidP="00554444">
      <w:pPr>
        <w:pStyle w:val="Heading2"/>
        <w:numPr>
          <w:ilvl w:val="0"/>
          <w:numId w:val="47"/>
        </w:numPr>
        <w:tabs>
          <w:tab w:val="num" w:pos="992"/>
        </w:tabs>
        <w:spacing w:before="400"/>
      </w:pPr>
      <w:bookmarkStart w:id="765" w:name="_Toc36750846"/>
      <w:bookmarkStart w:id="766" w:name="_Toc37404142"/>
      <w:bookmarkStart w:id="767" w:name="_Toc40696500"/>
      <w:bookmarkStart w:id="768" w:name="_Toc45888100"/>
      <w:bookmarkEnd w:id="761"/>
      <w:r w:rsidRPr="00D66195">
        <w:t>Gaps in knowledge</w:t>
      </w:r>
      <w:bookmarkEnd w:id="765"/>
      <w:bookmarkEnd w:id="766"/>
      <w:bookmarkEnd w:id="767"/>
      <w:bookmarkEnd w:id="768"/>
    </w:p>
    <w:p w14:paraId="2720AA14" w14:textId="3BC898C3" w:rsidR="005645F2" w:rsidRPr="00D66195" w:rsidRDefault="005645F2" w:rsidP="00C23D69">
      <w:pPr>
        <w:pStyle w:val="BodyText"/>
        <w:keepNext/>
      </w:pPr>
      <w:r w:rsidRPr="00D66195">
        <w:t xml:space="preserve">There is a high degree of consensus </w:t>
      </w:r>
      <w:r w:rsidR="00796C9C">
        <w:t xml:space="preserve">on </w:t>
      </w:r>
      <w:r w:rsidRPr="00D66195">
        <w:t xml:space="preserve">and robust evidence </w:t>
      </w:r>
      <w:r w:rsidR="00796C9C">
        <w:t>for</w:t>
      </w:r>
      <w:r w:rsidR="00796C9C" w:rsidRPr="00D66195">
        <w:t xml:space="preserve"> </w:t>
      </w:r>
      <w:r w:rsidRPr="00D66195">
        <w:t xml:space="preserve">the need for central government action, and the consequences of inaction, </w:t>
      </w:r>
      <w:r w:rsidR="00796C9C">
        <w:t>related to</w:t>
      </w:r>
      <w:r w:rsidR="00796C9C" w:rsidRPr="00D66195">
        <w:t xml:space="preserve"> </w:t>
      </w:r>
      <w:r w:rsidRPr="00D66195">
        <w:t>climate change adaptation. There</w:t>
      </w:r>
      <w:r w:rsidR="00AF4F70">
        <w:t> </w:t>
      </w:r>
      <w:r w:rsidRPr="00D66195">
        <w:t>is</w:t>
      </w:r>
      <w:r w:rsidR="00AF4F70">
        <w:t> </w:t>
      </w:r>
      <w:r w:rsidRPr="00D66195">
        <w:t xml:space="preserve">less evidence, and more divided opinion, as to the causes of inadequate central government action. </w:t>
      </w:r>
    </w:p>
    <w:p w14:paraId="2B297D36" w14:textId="77777777" w:rsidR="005645F2" w:rsidRPr="00D66195" w:rsidRDefault="005645F2" w:rsidP="00C23D69">
      <w:pPr>
        <w:pStyle w:val="BodyText"/>
      </w:pPr>
      <w:r w:rsidRPr="00D66195">
        <w:t xml:space="preserve">As detailed in G5, significant knowledge gaps remain in the </w:t>
      </w:r>
      <w:r>
        <w:t>g</w:t>
      </w:r>
      <w:r w:rsidRPr="00D66195">
        <w:t xml:space="preserve">overnance </w:t>
      </w:r>
      <w:r>
        <w:t>d</w:t>
      </w:r>
      <w:r w:rsidRPr="00D66195">
        <w:t>omain. These gaps primarily relate to understanding the cascading and compounding impacts of climate changes across different scales of government, geographic regions and timeframes. Other gaps include the legal implications of climate change action and inaction for different levels of government, and how institutional arrangements can best enable timely and effective adaptation in New</w:t>
      </w:r>
      <w:r w:rsidR="00C23D69">
        <w:t> </w:t>
      </w:r>
      <w:r w:rsidRPr="00D66195">
        <w:t xml:space="preserve">Zealand. </w:t>
      </w:r>
      <w:r w:rsidRPr="00D66195">
        <w:fldChar w:fldCharType="begin" w:fldLock="1"/>
      </w:r>
      <w:r w:rsidRPr="00D66195">
        <w:instrText>ADDIN CSL_CITATION {"citationItems":[{"id":"ITEM-1","itemData":{"author":[{"dropping-particle":"","family":"Lawrence","given":"Judy","non-dropping-particle":"","parse-names":false,"suffix":""},{"dropping-particle":"","family":"Blackett","given":"Paula","non-dropping-particle":"","parse-names":false,"suffix":""},{"dropping-particle":"","family":"Cradock-henry","given":"Nicholas","non-dropping-particle":"","parse-names":false,"suffix":""},{"dropping-particle":"","family":"Nistor","given":"Benjamin J","non-dropping-particle":"","parse-names":false,"suffix":""}],"id":"ITEM-1","issued":{"date-parts":[["2018"]]},"page":"1-55","title":"Climate Change : The Cascade Effect Cascading impacts and implications for Aotearoa New Zealand","type":"article-journal"},"uris":["http://www.mendeley.com/documents/?uuid=d5733d7c-1753-4f31-85de-4258256e8d95"]}],"mendeley":{"formattedCitation":"(Lawrence, Blackett, et al., 2018)","plainTextFormattedCitation":"(Lawrence, Blackett, et al., 2018)","previouslyFormattedCitation":"(Lawrence, Blackett, et al., 2018)"},"properties":{"noteIndex":0},"schema":"https://github.com/citation-style-language/schema/raw/master/csl-citation.json"}</w:instrText>
      </w:r>
      <w:r w:rsidRPr="00D66195">
        <w:fldChar w:fldCharType="end"/>
      </w:r>
    </w:p>
    <w:p w14:paraId="71B54014" w14:textId="77777777" w:rsidR="00C23D69" w:rsidRDefault="00C23D69">
      <w:pPr>
        <w:spacing w:before="0" w:after="200" w:line="276" w:lineRule="auto"/>
        <w:jc w:val="left"/>
      </w:pPr>
      <w:r>
        <w:br w:type="page"/>
      </w:r>
    </w:p>
    <w:p w14:paraId="516839B3" w14:textId="77777777" w:rsidR="00962C73" w:rsidRPr="00D66195" w:rsidRDefault="00962C73" w:rsidP="00962C73">
      <w:pPr>
        <w:pStyle w:val="Heading1"/>
      </w:pPr>
      <w:bookmarkStart w:id="769" w:name="_Toc37153210"/>
      <w:bookmarkStart w:id="770" w:name="_Toc37404143"/>
      <w:bookmarkStart w:id="771" w:name="_Toc40696501"/>
      <w:bookmarkStart w:id="772" w:name="_Toc45888101"/>
      <w:r w:rsidRPr="00D66195">
        <w:lastRenderedPageBreak/>
        <w:t>References</w:t>
      </w:r>
      <w:bookmarkEnd w:id="769"/>
      <w:bookmarkEnd w:id="770"/>
      <w:bookmarkEnd w:id="771"/>
      <w:bookmarkEnd w:id="772"/>
    </w:p>
    <w:p w14:paraId="267A5A60" w14:textId="5BE3CCE6" w:rsidR="00962C73" w:rsidRPr="00322558" w:rsidRDefault="00962C73" w:rsidP="00962C73">
      <w:pPr>
        <w:pStyle w:val="References"/>
        <w:rPr>
          <w:spacing w:val="-2"/>
        </w:rPr>
      </w:pPr>
      <w:r w:rsidRPr="00322558">
        <w:rPr>
          <w:spacing w:val="-2"/>
        </w:rPr>
        <w:t xml:space="preserve">Adams H. 2016. Why populations persist: </w:t>
      </w:r>
      <w:r w:rsidR="00322558" w:rsidRPr="00322558">
        <w:rPr>
          <w:spacing w:val="-2"/>
        </w:rPr>
        <w:t>M</w:t>
      </w:r>
      <w:r w:rsidRPr="00322558">
        <w:rPr>
          <w:spacing w:val="-2"/>
        </w:rPr>
        <w:t xml:space="preserve">obility, place attachment and climate change. </w:t>
      </w:r>
      <w:r w:rsidRPr="00322558">
        <w:rPr>
          <w:i/>
          <w:iCs/>
          <w:spacing w:val="-2"/>
        </w:rPr>
        <w:t>Population and Environment</w:t>
      </w:r>
      <w:r w:rsidRPr="00322558">
        <w:rPr>
          <w:spacing w:val="-2"/>
        </w:rPr>
        <w:t xml:space="preserve"> 37(4): 429–448. Retrieved from </w:t>
      </w:r>
      <w:hyperlink r:id="rId45" w:history="1">
        <w:r w:rsidRPr="00322558">
          <w:rPr>
            <w:rStyle w:val="Hyperlink"/>
            <w:rFonts w:cs="Arial"/>
            <w:spacing w:val="-2"/>
          </w:rPr>
          <w:t>https://doi.org/10.1007/s11111-015-0246-3</w:t>
        </w:r>
      </w:hyperlink>
      <w:r w:rsidR="00322558" w:rsidRPr="00322558">
        <w:rPr>
          <w:spacing w:val="-2"/>
        </w:rPr>
        <w:t xml:space="preserve"> (9 July 2020)</w:t>
      </w:r>
      <w:r w:rsidRPr="00322558">
        <w:rPr>
          <w:spacing w:val="-2"/>
        </w:rPr>
        <w:t xml:space="preserve">. </w:t>
      </w:r>
    </w:p>
    <w:p w14:paraId="3EE9E041" w14:textId="2CA3F220" w:rsidR="00962C73" w:rsidRPr="00D66195" w:rsidRDefault="00962C73" w:rsidP="00962C73">
      <w:pPr>
        <w:pStyle w:val="References"/>
      </w:pPr>
      <w:r w:rsidRPr="00D66195">
        <w:t xml:space="preserve">Adger WN, Arnell NW, Tompkins EL. 2005. Successful adaptation to climate change across scales. </w:t>
      </w:r>
      <w:r w:rsidRPr="00DF3E2D">
        <w:rPr>
          <w:i/>
          <w:iCs/>
        </w:rPr>
        <w:t>Global Environmental Change</w:t>
      </w:r>
      <w:r w:rsidRPr="00D66195">
        <w:t xml:space="preserve"> 15(2)</w:t>
      </w:r>
      <w:r>
        <w:t>:</w:t>
      </w:r>
      <w:r w:rsidRPr="00D66195">
        <w:t xml:space="preserve"> 77–86. </w:t>
      </w:r>
      <w:r>
        <w:t xml:space="preserve">Retrieved from </w:t>
      </w:r>
      <w:hyperlink r:id="rId46" w:history="1">
        <w:r w:rsidRPr="00CB15DB">
          <w:rPr>
            <w:rStyle w:val="Hyperlink"/>
            <w:rFonts w:cs="Arial"/>
          </w:rPr>
          <w:t>https://doi.org/10.1016/j.gloenvcha.2004.12.005</w:t>
        </w:r>
      </w:hyperlink>
      <w:r w:rsidR="00322558" w:rsidRPr="00322558">
        <w:rPr>
          <w:spacing w:val="-2"/>
        </w:rPr>
        <w:t xml:space="preserve"> (9 July 2020)</w:t>
      </w:r>
      <w:r w:rsidRPr="00D66195">
        <w:t>.</w:t>
      </w:r>
    </w:p>
    <w:p w14:paraId="2D4CED1D" w14:textId="580886A5" w:rsidR="00962C73" w:rsidRPr="00D66195" w:rsidRDefault="00962C73" w:rsidP="00962C73">
      <w:pPr>
        <w:pStyle w:val="References"/>
      </w:pPr>
      <w:r w:rsidRPr="00D66195">
        <w:t xml:space="preserve">Adger WN, Brooks N, Bentham G, Agnew M. 2004. </w:t>
      </w:r>
      <w:r w:rsidRPr="00385E03">
        <w:rPr>
          <w:i/>
          <w:iCs/>
        </w:rPr>
        <w:t xml:space="preserve">New </w:t>
      </w:r>
      <w:r w:rsidR="00322558">
        <w:rPr>
          <w:i/>
          <w:iCs/>
        </w:rPr>
        <w:t>I</w:t>
      </w:r>
      <w:r w:rsidRPr="00385E03">
        <w:rPr>
          <w:i/>
          <w:iCs/>
        </w:rPr>
        <w:t xml:space="preserve">ndicators of </w:t>
      </w:r>
      <w:r w:rsidR="00322558">
        <w:rPr>
          <w:i/>
          <w:iCs/>
        </w:rPr>
        <w:t>V</w:t>
      </w:r>
      <w:r w:rsidRPr="00385E03">
        <w:rPr>
          <w:i/>
          <w:iCs/>
        </w:rPr>
        <w:t xml:space="preserve">ulnerability and </w:t>
      </w:r>
      <w:r w:rsidR="00322558">
        <w:rPr>
          <w:i/>
          <w:iCs/>
        </w:rPr>
        <w:t>A</w:t>
      </w:r>
      <w:r w:rsidRPr="00385E03">
        <w:rPr>
          <w:i/>
          <w:iCs/>
        </w:rPr>
        <w:t xml:space="preserve">daptive </w:t>
      </w:r>
      <w:r w:rsidR="00322558">
        <w:rPr>
          <w:i/>
          <w:iCs/>
        </w:rPr>
        <w:t>C</w:t>
      </w:r>
      <w:r w:rsidRPr="00385E03">
        <w:rPr>
          <w:i/>
          <w:iCs/>
        </w:rPr>
        <w:t>apacity</w:t>
      </w:r>
      <w:r w:rsidR="00322558">
        <w:rPr>
          <w:i/>
          <w:iCs/>
        </w:rPr>
        <w:t>:</w:t>
      </w:r>
      <w:r w:rsidRPr="00385E03">
        <w:rPr>
          <w:i/>
          <w:iCs/>
        </w:rPr>
        <w:t xml:space="preserve"> Final Project Report</w:t>
      </w:r>
      <w:r w:rsidRPr="00D66195">
        <w:t>. Norwich</w:t>
      </w:r>
      <w:r>
        <w:t xml:space="preserve">: </w:t>
      </w:r>
      <w:r w:rsidRPr="00D66195">
        <w:t>Tynda</w:t>
      </w:r>
      <w:r>
        <w:t>l</w:t>
      </w:r>
      <w:r w:rsidRPr="00D66195">
        <w:t>l Cent</w:t>
      </w:r>
      <w:r>
        <w:t>r</w:t>
      </w:r>
      <w:r w:rsidRPr="00D66195">
        <w:t xml:space="preserve">e </w:t>
      </w:r>
      <w:r>
        <w:t xml:space="preserve">for </w:t>
      </w:r>
      <w:r w:rsidRPr="00D66195">
        <w:t>Climate Change Research</w:t>
      </w:r>
      <w:r>
        <w:t>,</w:t>
      </w:r>
      <w:r w:rsidRPr="00D66195">
        <w:t xml:space="preserve"> University of East</w:t>
      </w:r>
      <w:r w:rsidR="00322558">
        <w:t> </w:t>
      </w:r>
      <w:r w:rsidRPr="00D66195">
        <w:t>Anglia.</w:t>
      </w:r>
    </w:p>
    <w:p w14:paraId="7B3140A8" w14:textId="0D5712A8" w:rsidR="00962C73" w:rsidRPr="00D66195" w:rsidRDefault="00962C73" w:rsidP="00962C73">
      <w:pPr>
        <w:pStyle w:val="References"/>
      </w:pPr>
      <w:r w:rsidRPr="00D66195">
        <w:t>Aglietta M, Espag</w:t>
      </w:r>
      <w:r w:rsidR="00410724">
        <w:t>n</w:t>
      </w:r>
      <w:r w:rsidRPr="00D66195">
        <w:t xml:space="preserve">e E. 2016. </w:t>
      </w:r>
      <w:r w:rsidRPr="00D37EE2">
        <w:rPr>
          <w:i/>
          <w:iCs/>
        </w:rPr>
        <w:t xml:space="preserve">Climate and Finance Systemic Risks, </w:t>
      </w:r>
      <w:r w:rsidR="00322558">
        <w:rPr>
          <w:i/>
          <w:iCs/>
        </w:rPr>
        <w:t>M</w:t>
      </w:r>
      <w:r w:rsidRPr="00D37EE2">
        <w:rPr>
          <w:i/>
          <w:iCs/>
        </w:rPr>
        <w:t xml:space="preserve">ore </w:t>
      </w:r>
      <w:r w:rsidR="00322558">
        <w:rPr>
          <w:i/>
          <w:iCs/>
        </w:rPr>
        <w:t>T</w:t>
      </w:r>
      <w:r w:rsidRPr="00D37EE2">
        <w:rPr>
          <w:i/>
          <w:iCs/>
        </w:rPr>
        <w:t>han an Analogy? The Climate Fragility Hypothesis. CEPII Working Paper</w:t>
      </w:r>
      <w:r w:rsidRPr="00D66195">
        <w:t>.</w:t>
      </w:r>
      <w:r>
        <w:t xml:space="preserve"> Paris: CEPII. Retrieved from </w:t>
      </w:r>
      <w:hyperlink r:id="rId47" w:history="1">
        <w:r w:rsidRPr="004B1FA4">
          <w:rPr>
            <w:rStyle w:val="Hyperlink"/>
            <w:rFonts w:cs="Arial"/>
          </w:rPr>
          <w:t>www.cepii.fr/PDF_PUB/wp/2016/wp2016-10.pdf</w:t>
        </w:r>
      </w:hyperlink>
      <w:r w:rsidR="00410724">
        <w:rPr>
          <w:rStyle w:val="Hyperlink"/>
          <w:rFonts w:cs="Arial"/>
        </w:rPr>
        <w:t xml:space="preserve"> </w:t>
      </w:r>
      <w:r w:rsidR="00410724">
        <w:t>(6 July 2020)</w:t>
      </w:r>
      <w:r>
        <w:t>.</w:t>
      </w:r>
    </w:p>
    <w:p w14:paraId="2B8A660B" w14:textId="069C4A52" w:rsidR="00962C73" w:rsidRPr="00D66195" w:rsidRDefault="00962C73" w:rsidP="00962C73">
      <w:pPr>
        <w:pStyle w:val="References"/>
      </w:pPr>
      <w:r w:rsidRPr="00D66195">
        <w:t xml:space="preserve">Aikman H, Davis A, Miskelly C, O'Connor S, Taylor G. 2001. </w:t>
      </w:r>
      <w:r w:rsidRPr="008D59B9">
        <w:rPr>
          <w:i/>
          <w:iCs/>
        </w:rPr>
        <w:t xml:space="preserve">Chatham Islands </w:t>
      </w:r>
      <w:r w:rsidR="00322558">
        <w:rPr>
          <w:i/>
          <w:iCs/>
        </w:rPr>
        <w:t>T</w:t>
      </w:r>
      <w:r w:rsidRPr="008D59B9">
        <w:rPr>
          <w:i/>
          <w:iCs/>
        </w:rPr>
        <w:t xml:space="preserve">hreatened </w:t>
      </w:r>
      <w:r w:rsidR="00322558">
        <w:rPr>
          <w:i/>
          <w:iCs/>
        </w:rPr>
        <w:t>B</w:t>
      </w:r>
      <w:r w:rsidRPr="008D59B9">
        <w:rPr>
          <w:i/>
          <w:iCs/>
        </w:rPr>
        <w:t xml:space="preserve">irds: </w:t>
      </w:r>
      <w:r w:rsidR="00322558">
        <w:rPr>
          <w:i/>
          <w:iCs/>
        </w:rPr>
        <w:t>R</w:t>
      </w:r>
      <w:r w:rsidRPr="008D59B9">
        <w:rPr>
          <w:i/>
          <w:iCs/>
        </w:rPr>
        <w:t xml:space="preserve">ecovery and </w:t>
      </w:r>
      <w:r w:rsidR="00322558">
        <w:rPr>
          <w:i/>
          <w:iCs/>
        </w:rPr>
        <w:t>M</w:t>
      </w:r>
      <w:r w:rsidRPr="008D59B9">
        <w:rPr>
          <w:i/>
          <w:iCs/>
        </w:rPr>
        <w:t xml:space="preserve">anagement </w:t>
      </w:r>
      <w:r w:rsidR="00322558">
        <w:rPr>
          <w:i/>
          <w:iCs/>
        </w:rPr>
        <w:t>P</w:t>
      </w:r>
      <w:r w:rsidRPr="008D59B9">
        <w:rPr>
          <w:i/>
          <w:iCs/>
        </w:rPr>
        <w:t>lans</w:t>
      </w:r>
      <w:r w:rsidRPr="00D66195">
        <w:t xml:space="preserve">. </w:t>
      </w:r>
      <w:r>
        <w:t xml:space="preserve">Wellington: </w:t>
      </w:r>
      <w:r w:rsidRPr="00D66195">
        <w:t>Department of Conservation.</w:t>
      </w:r>
    </w:p>
    <w:p w14:paraId="777974F5" w14:textId="50122E9A" w:rsidR="00962C73" w:rsidRPr="00D66195" w:rsidRDefault="00962C73" w:rsidP="00962C73">
      <w:pPr>
        <w:pStyle w:val="References"/>
      </w:pPr>
      <w:r w:rsidRPr="00D66195">
        <w:t xml:space="preserve">Airways. 2019. </w:t>
      </w:r>
      <w:r w:rsidRPr="00DA3A75">
        <w:rPr>
          <w:i/>
          <w:iCs/>
        </w:rPr>
        <w:t>Aircraft data services</w:t>
      </w:r>
      <w:r w:rsidRPr="00D66195">
        <w:t xml:space="preserve">. </w:t>
      </w:r>
      <w:r w:rsidR="008C2B2C">
        <w:t>Auckland</w:t>
      </w:r>
      <w:r>
        <w:t xml:space="preserve">: </w:t>
      </w:r>
      <w:r w:rsidRPr="00D66195">
        <w:t>Airways.</w:t>
      </w:r>
    </w:p>
    <w:p w14:paraId="0988C75B" w14:textId="77777777" w:rsidR="00962C73" w:rsidRPr="00D66195" w:rsidRDefault="00962C73" w:rsidP="00962C73">
      <w:pPr>
        <w:pStyle w:val="References"/>
      </w:pPr>
      <w:r w:rsidRPr="00D66195">
        <w:t xml:space="preserve">American Progress. 2014. </w:t>
      </w:r>
      <w:r w:rsidRPr="0035792E">
        <w:rPr>
          <w:i/>
          <w:iCs/>
        </w:rPr>
        <w:t>Rising Waters, Rising Threat: How Climate Change Endangers America’s Neglected Wastewater Infrastructure</w:t>
      </w:r>
      <w:r>
        <w:t xml:space="preserve">. Retrieved from </w:t>
      </w:r>
      <w:hyperlink r:id="rId48" w:history="1">
        <w:r w:rsidRPr="004B1FA4">
          <w:rPr>
            <w:rStyle w:val="Hyperlink"/>
            <w:rFonts w:cs="Arial"/>
          </w:rPr>
          <w:t>www.americanprogress.org/issues/green/reports/2014/10/31/100066/rising-waters-rising-threat/</w:t>
        </w:r>
      </w:hyperlink>
      <w:r>
        <w:t xml:space="preserve"> (31 May 2020)</w:t>
      </w:r>
      <w:r w:rsidRPr="00D66195">
        <w:t>.</w:t>
      </w:r>
    </w:p>
    <w:p w14:paraId="5F549458" w14:textId="77777777" w:rsidR="00962C73" w:rsidRPr="00D66195" w:rsidRDefault="00962C73" w:rsidP="00962C73">
      <w:pPr>
        <w:pStyle w:val="References"/>
      </w:pPr>
      <w:r w:rsidRPr="00D66195">
        <w:t xml:space="preserve">Astariotis R. 2018. </w:t>
      </w:r>
      <w:r w:rsidRPr="006B0985">
        <w:rPr>
          <w:i/>
          <w:iCs/>
        </w:rPr>
        <w:t>Sustainable freight transport in support of the 2030 Agenda for Sustainable Development: Sustainable transport and SIDS – some key considerations</w:t>
      </w:r>
      <w:r w:rsidRPr="00D66195">
        <w:t>. Geneva: UNCTAD Multiyear Expert Meeting on Transport, Trade Logistics and Trade Facilitation</w:t>
      </w:r>
      <w:r>
        <w:t>, 21–23 November 2018</w:t>
      </w:r>
      <w:r w:rsidRPr="00D66195">
        <w:t>.</w:t>
      </w:r>
    </w:p>
    <w:p w14:paraId="010B7F5D" w14:textId="34A58B80" w:rsidR="00267573" w:rsidRDefault="00267573" w:rsidP="00267573">
      <w:pPr>
        <w:pStyle w:val="References"/>
        <w:rPr>
          <w:rFonts w:eastAsia="SimSun"/>
        </w:rPr>
      </w:pPr>
      <w:r w:rsidRPr="00267573">
        <w:rPr>
          <w:rFonts w:eastAsia="SimSun"/>
        </w:rPr>
        <w:t>Auckland Council</w:t>
      </w:r>
      <w:r w:rsidR="00F37F92">
        <w:rPr>
          <w:rFonts w:eastAsia="SimSun"/>
        </w:rPr>
        <w:t>.</w:t>
      </w:r>
      <w:r w:rsidRPr="00267573">
        <w:rPr>
          <w:rFonts w:eastAsia="SimSun"/>
        </w:rPr>
        <w:t xml:space="preserve"> 2013</w:t>
      </w:r>
      <w:r w:rsidR="00F37F92">
        <w:rPr>
          <w:rFonts w:eastAsia="SimSun"/>
        </w:rPr>
        <w:t>.</w:t>
      </w:r>
      <w:r w:rsidRPr="00267573">
        <w:rPr>
          <w:rFonts w:eastAsia="SimSun"/>
        </w:rPr>
        <w:t xml:space="preserve"> </w:t>
      </w:r>
      <w:r w:rsidRPr="00267573">
        <w:rPr>
          <w:rFonts w:eastAsia="SimSun"/>
          <w:i/>
          <w:iCs/>
        </w:rPr>
        <w:t>Auckland Council Regional Plan: Air, Land and Water</w:t>
      </w:r>
      <w:r w:rsidRPr="00267573">
        <w:rPr>
          <w:rFonts w:eastAsia="SimSun"/>
        </w:rPr>
        <w:t>.</w:t>
      </w:r>
      <w:r w:rsidR="00322558" w:rsidRPr="00322558">
        <w:t xml:space="preserve"> </w:t>
      </w:r>
      <w:r w:rsidR="00322558">
        <w:t xml:space="preserve">Auckland: </w:t>
      </w:r>
      <w:r w:rsidR="00322558" w:rsidRPr="00D66195">
        <w:t>Auckland Council.</w:t>
      </w:r>
      <w:r w:rsidRPr="00267573">
        <w:rPr>
          <w:rFonts w:eastAsia="SimSun"/>
        </w:rPr>
        <w:t xml:space="preserve"> Retrieved from </w:t>
      </w:r>
      <w:hyperlink r:id="rId49" w:history="1">
        <w:r w:rsidR="00F37F92" w:rsidRPr="006A1A2A">
          <w:rPr>
            <w:rStyle w:val="Hyperlink"/>
          </w:rPr>
          <w:t>www.aucklandcity.govt.nz/council/documents/regionalplans/airlandwater/alwp2012wholeplan.pdf</w:t>
        </w:r>
      </w:hyperlink>
      <w:r w:rsidR="00322558">
        <w:rPr>
          <w:rStyle w:val="Hyperlink"/>
        </w:rPr>
        <w:t xml:space="preserve"> </w:t>
      </w:r>
      <w:r w:rsidR="00322558" w:rsidRPr="00322558">
        <w:rPr>
          <w:spacing w:val="-2"/>
        </w:rPr>
        <w:t>(</w:t>
      </w:r>
      <w:r w:rsidR="00322558">
        <w:rPr>
          <w:spacing w:val="-2"/>
        </w:rPr>
        <w:t>9 </w:t>
      </w:r>
      <w:r w:rsidR="00322558" w:rsidRPr="00322558">
        <w:rPr>
          <w:spacing w:val="-2"/>
        </w:rPr>
        <w:t>July 2020)</w:t>
      </w:r>
      <w:r w:rsidR="00322558" w:rsidRPr="00D66195">
        <w:t>.</w:t>
      </w:r>
    </w:p>
    <w:p w14:paraId="4ACBED34" w14:textId="301B0B18" w:rsidR="00962C73" w:rsidRPr="00D66195" w:rsidRDefault="00962C73" w:rsidP="00962C73">
      <w:pPr>
        <w:pStyle w:val="References"/>
      </w:pPr>
      <w:r w:rsidRPr="00D66195">
        <w:t xml:space="preserve">Auckland Council. 2019. </w:t>
      </w:r>
      <w:r w:rsidRPr="00D66195">
        <w:rPr>
          <w:i/>
          <w:iCs/>
        </w:rPr>
        <w:t>Auckland Regional Pest Management Plan 2019</w:t>
      </w:r>
      <w:r>
        <w:rPr>
          <w:i/>
          <w:iCs/>
        </w:rPr>
        <w:t>–</w:t>
      </w:r>
      <w:r w:rsidRPr="00D66195">
        <w:rPr>
          <w:i/>
          <w:iCs/>
        </w:rPr>
        <w:t>2020.</w:t>
      </w:r>
      <w:r w:rsidRPr="00D66195">
        <w:t xml:space="preserve"> </w:t>
      </w:r>
      <w:r>
        <w:t xml:space="preserve">Auckland: </w:t>
      </w:r>
      <w:r w:rsidRPr="00D66195">
        <w:t xml:space="preserve">Auckland Council. Retrieved from </w:t>
      </w:r>
      <w:hyperlink r:id="rId50" w:history="1">
        <w:r w:rsidRPr="00D03BB5">
          <w:rPr>
            <w:rStyle w:val="Hyperlink"/>
          </w:rPr>
          <w:t>www.aucklandcouncil.govt.nz/have-your-say/topics-you-can-have-your-say-on/regional-pest-management-plan/Documents/auckland-regional-pest-management-plan-2019-2029.pdf</w:t>
        </w:r>
      </w:hyperlink>
      <w:r w:rsidRPr="00D66195">
        <w:t xml:space="preserve"> </w:t>
      </w:r>
      <w:r w:rsidR="00322558" w:rsidRPr="00322558">
        <w:rPr>
          <w:spacing w:val="-2"/>
        </w:rPr>
        <w:t>(9 July 2020)</w:t>
      </w:r>
      <w:r w:rsidR="00322558" w:rsidRPr="00D66195">
        <w:t>.</w:t>
      </w:r>
    </w:p>
    <w:p w14:paraId="0C57B9B0" w14:textId="284A4B59" w:rsidR="00962C73" w:rsidRPr="00D66195" w:rsidRDefault="00962C73" w:rsidP="00962C73">
      <w:pPr>
        <w:pStyle w:val="References"/>
      </w:pPr>
      <w:r w:rsidRPr="00D66195">
        <w:t xml:space="preserve">Auckland Transport. 2018. </w:t>
      </w:r>
      <w:r w:rsidRPr="00507AD2">
        <w:rPr>
          <w:i/>
          <w:iCs/>
        </w:rPr>
        <w:t>Auckland Transport Proposed Funded Capital Programme for AT Board approval</w:t>
      </w:r>
      <w:r w:rsidRPr="00D66195">
        <w:t xml:space="preserve">. </w:t>
      </w:r>
      <w:r>
        <w:t xml:space="preserve">Auckland: </w:t>
      </w:r>
      <w:r w:rsidRPr="00D66195">
        <w:t xml:space="preserve">Auckland Transport. Retrieved from </w:t>
      </w:r>
      <w:hyperlink r:id="rId51" w:history="1">
        <w:r w:rsidRPr="00D66195">
          <w:rPr>
            <w:rStyle w:val="Hyperlink"/>
            <w:rFonts w:cs="Arial"/>
          </w:rPr>
          <w:t>https://at.govt.nz/media/1977274/attachment-2-to-item-52-final-2018-rltp-capital-programmes-18th-june-2018.pdf</w:t>
        </w:r>
      </w:hyperlink>
      <w:r w:rsidRPr="00D66195">
        <w:t xml:space="preserve"> </w:t>
      </w:r>
      <w:r w:rsidR="00322558" w:rsidRPr="00322558">
        <w:rPr>
          <w:spacing w:val="-2"/>
        </w:rPr>
        <w:t>(9 July 2020)</w:t>
      </w:r>
      <w:r w:rsidR="00322558" w:rsidRPr="00D66195">
        <w:t>.</w:t>
      </w:r>
    </w:p>
    <w:p w14:paraId="1C7B4797" w14:textId="6679A142" w:rsidR="00962C73" w:rsidRPr="00D66195" w:rsidRDefault="00962C73" w:rsidP="00962C73">
      <w:pPr>
        <w:pStyle w:val="References"/>
      </w:pPr>
      <w:r w:rsidRPr="006A1A2A">
        <w:rPr>
          <w:lang w:val="nl-NL"/>
        </w:rPr>
        <w:t xml:space="preserve">Ausseil AGE, Van der Weerden TJ, Beare MH, Texeira E, Baisden T, Lieffering M, … </w:t>
      </w:r>
      <w:r w:rsidRPr="00D66195">
        <w:t xml:space="preserve">Noble A. 2019. </w:t>
      </w:r>
      <w:r w:rsidRPr="006D4838">
        <w:rPr>
          <w:i/>
          <w:iCs/>
        </w:rPr>
        <w:t xml:space="preserve">Climate </w:t>
      </w:r>
      <w:r w:rsidR="00322558">
        <w:rPr>
          <w:i/>
          <w:iCs/>
        </w:rPr>
        <w:t>I</w:t>
      </w:r>
      <w:r w:rsidRPr="006D4838">
        <w:rPr>
          <w:i/>
          <w:iCs/>
        </w:rPr>
        <w:t xml:space="preserve">mpacts on </w:t>
      </w:r>
      <w:r w:rsidR="00322558">
        <w:rPr>
          <w:i/>
          <w:iCs/>
        </w:rPr>
        <w:t>L</w:t>
      </w:r>
      <w:r w:rsidRPr="006D4838">
        <w:rPr>
          <w:i/>
          <w:iCs/>
        </w:rPr>
        <w:t xml:space="preserve">and </w:t>
      </w:r>
      <w:r w:rsidR="00322558">
        <w:rPr>
          <w:i/>
          <w:iCs/>
        </w:rPr>
        <w:t>U</w:t>
      </w:r>
      <w:r w:rsidRPr="006D4838">
        <w:rPr>
          <w:i/>
          <w:iCs/>
        </w:rPr>
        <w:t xml:space="preserve">se </w:t>
      </w:r>
      <w:r w:rsidR="00322558">
        <w:rPr>
          <w:i/>
          <w:iCs/>
        </w:rPr>
        <w:t>S</w:t>
      </w:r>
      <w:r w:rsidRPr="006D4838">
        <w:rPr>
          <w:i/>
          <w:iCs/>
        </w:rPr>
        <w:t>uitability</w:t>
      </w:r>
      <w:r w:rsidRPr="00D66195">
        <w:t xml:space="preserve">. </w:t>
      </w:r>
      <w:r>
        <w:t>Wellington:</w:t>
      </w:r>
      <w:r w:rsidRPr="00D66195">
        <w:t xml:space="preserve"> Deep South National Science Challenge.</w:t>
      </w:r>
    </w:p>
    <w:p w14:paraId="40763D9A" w14:textId="02B73F4C" w:rsidR="00962C73" w:rsidRPr="00D66195" w:rsidRDefault="00962C73" w:rsidP="00962C73">
      <w:pPr>
        <w:pStyle w:val="References"/>
      </w:pPr>
      <w:r w:rsidRPr="00D66195">
        <w:t>Australasian Fire and Emergency Service Authorities Council</w:t>
      </w:r>
      <w:r>
        <w:t>.</w:t>
      </w:r>
      <w:r w:rsidRPr="00D66195">
        <w:t xml:space="preserve"> 2018. </w:t>
      </w:r>
      <w:r w:rsidRPr="00E31519">
        <w:rPr>
          <w:i/>
          <w:iCs/>
        </w:rPr>
        <w:t>Discussion paper on Climate Change and the Emergency Management Sector</w:t>
      </w:r>
      <w:r w:rsidRPr="00D66195">
        <w:t>. Melbourne</w:t>
      </w:r>
      <w:r>
        <w:t xml:space="preserve">: </w:t>
      </w:r>
      <w:r w:rsidRPr="00D66195">
        <w:t>Australasian Fire and Emergency Service Authorities Council</w:t>
      </w:r>
      <w:r>
        <w:t>.</w:t>
      </w:r>
    </w:p>
    <w:p w14:paraId="13261D4E" w14:textId="77777777" w:rsidR="00962C73" w:rsidRDefault="00962C73" w:rsidP="00962C73">
      <w:pPr>
        <w:pStyle w:val="References"/>
      </w:pPr>
      <w:r>
        <w:t>Australian Financial Review.</w:t>
      </w:r>
      <w:r w:rsidRPr="00D66195">
        <w:t xml:space="preserve"> 2020. </w:t>
      </w:r>
      <w:r w:rsidRPr="006031D8">
        <w:rPr>
          <w:i/>
          <w:iCs/>
        </w:rPr>
        <w:t>Insurers warn fires will send premiums higher</w:t>
      </w:r>
      <w:r w:rsidRPr="00D66195">
        <w:t xml:space="preserve">. </w:t>
      </w:r>
      <w:r>
        <w:t xml:space="preserve">Retrieved from </w:t>
      </w:r>
      <w:hyperlink r:id="rId52" w:history="1">
        <w:r w:rsidRPr="004B1FA4">
          <w:rPr>
            <w:rStyle w:val="Hyperlink"/>
            <w:rFonts w:cs="Arial"/>
          </w:rPr>
          <w:t>www.afr.com/politics/federal/fires-to-raise-insurance-costs-20200107-p53pi7</w:t>
        </w:r>
      </w:hyperlink>
      <w:r>
        <w:t xml:space="preserve"> (31 May 2020).</w:t>
      </w:r>
    </w:p>
    <w:p w14:paraId="383F0371" w14:textId="2FE0F2CB" w:rsidR="00962C73" w:rsidRPr="00D66195" w:rsidRDefault="00962C73" w:rsidP="00962C73">
      <w:pPr>
        <w:pStyle w:val="References"/>
      </w:pPr>
      <w:r w:rsidRPr="00D66195">
        <w:t>Avignon S, Auzoux-Bordenave S, Martin,S, Dubois P, Badou A. 2020. An integrated investigation of the effects of ocean acidification on adult abalone (</w:t>
      </w:r>
      <w:r w:rsidRPr="004A1E68">
        <w:rPr>
          <w:i/>
          <w:iCs/>
        </w:rPr>
        <w:t>Haliotis tuberculata</w:t>
      </w:r>
      <w:r w:rsidRPr="00D66195">
        <w:t xml:space="preserve">). </w:t>
      </w:r>
      <w:r w:rsidRPr="00D66195">
        <w:rPr>
          <w:i/>
          <w:iCs/>
        </w:rPr>
        <w:t>ICES Journal of Marine Science</w:t>
      </w:r>
      <w:r w:rsidRPr="004A1E68">
        <w:t xml:space="preserve"> 77</w:t>
      </w:r>
      <w:r w:rsidRPr="00D66195">
        <w:t>(2)</w:t>
      </w:r>
      <w:r>
        <w:t>:</w:t>
      </w:r>
      <w:r w:rsidRPr="00D66195">
        <w:t xml:space="preserve"> 757</w:t>
      </w:r>
      <w:r>
        <w:t>–</w:t>
      </w:r>
      <w:r w:rsidRPr="00D66195">
        <w:t>772.</w:t>
      </w:r>
      <w:r>
        <w:t xml:space="preserve"> </w:t>
      </w:r>
    </w:p>
    <w:p w14:paraId="6473D22D" w14:textId="2E38FF0E" w:rsidR="00962C73" w:rsidRPr="00D66195" w:rsidRDefault="00962C73" w:rsidP="00962C73">
      <w:pPr>
        <w:pStyle w:val="References"/>
      </w:pPr>
      <w:r w:rsidRPr="00D66195">
        <w:t xml:space="preserve">Bailey-Winiata A. </w:t>
      </w:r>
      <w:r w:rsidR="00F263A7">
        <w:t>Unpublished</w:t>
      </w:r>
      <w:r w:rsidRPr="00D66195">
        <w:t xml:space="preserve">. Mapping Proximity of New Zealand Coastal Marae to the Coastline and Fluvial Systems using GIS. </w:t>
      </w:r>
      <w:r w:rsidR="00F263A7">
        <w:rPr>
          <w:rFonts w:cs="Arial"/>
        </w:rPr>
        <w:t>University of Waikato summer research.</w:t>
      </w:r>
    </w:p>
    <w:p w14:paraId="6BE0F8E5" w14:textId="444372C6" w:rsidR="00962C73" w:rsidRPr="00D66195" w:rsidRDefault="00962C73" w:rsidP="00962C73">
      <w:pPr>
        <w:pStyle w:val="References"/>
      </w:pPr>
      <w:r w:rsidRPr="00D66195">
        <w:lastRenderedPageBreak/>
        <w:t xml:space="preserve">Barnett J. 2017. </w:t>
      </w:r>
      <w:r w:rsidRPr="00DC17EE">
        <w:rPr>
          <w:i/>
          <w:iCs/>
        </w:rPr>
        <w:t xml:space="preserve">Submission to </w:t>
      </w:r>
      <w:r w:rsidR="006009B9" w:rsidRPr="00DC17EE">
        <w:rPr>
          <w:i/>
          <w:iCs/>
        </w:rPr>
        <w:t xml:space="preserve">Inquiry </w:t>
      </w:r>
      <w:r w:rsidRPr="00DC17EE">
        <w:rPr>
          <w:i/>
          <w:iCs/>
        </w:rPr>
        <w:t xml:space="preserve">into </w:t>
      </w:r>
      <w:r w:rsidR="006009B9" w:rsidRPr="00DC17EE">
        <w:rPr>
          <w:i/>
          <w:iCs/>
        </w:rPr>
        <w:t xml:space="preserve">Current </w:t>
      </w:r>
      <w:r w:rsidRPr="00DC17EE">
        <w:rPr>
          <w:i/>
          <w:iCs/>
        </w:rPr>
        <w:t xml:space="preserve">and </w:t>
      </w:r>
      <w:r w:rsidR="006009B9" w:rsidRPr="00DC17EE">
        <w:rPr>
          <w:i/>
          <w:iCs/>
        </w:rPr>
        <w:t xml:space="preserve">Future Impacts </w:t>
      </w:r>
      <w:r w:rsidRPr="00DC17EE">
        <w:rPr>
          <w:i/>
          <w:iCs/>
        </w:rPr>
        <w:t xml:space="preserve">of </w:t>
      </w:r>
      <w:r w:rsidR="006009B9" w:rsidRPr="00DC17EE">
        <w:rPr>
          <w:i/>
          <w:iCs/>
        </w:rPr>
        <w:t>Climate Change On Housing, Building</w:t>
      </w:r>
      <w:r w:rsidRPr="00DC17EE">
        <w:rPr>
          <w:i/>
          <w:iCs/>
        </w:rPr>
        <w:t xml:space="preserve">s and </w:t>
      </w:r>
      <w:r w:rsidR="006009B9" w:rsidRPr="00DC17EE">
        <w:rPr>
          <w:i/>
          <w:iCs/>
        </w:rPr>
        <w:t>Infrastructure</w:t>
      </w:r>
      <w:r w:rsidRPr="00D66195">
        <w:t>.</w:t>
      </w:r>
      <w:r>
        <w:t xml:space="preserve"> </w:t>
      </w:r>
      <w:r w:rsidR="00713FF2" w:rsidRPr="00713FF2">
        <w:t>Canberra: Parliament of Australia.</w:t>
      </w:r>
    </w:p>
    <w:p w14:paraId="30B965F3" w14:textId="77777777" w:rsidR="00962C73" w:rsidRPr="00D66195" w:rsidRDefault="00962C73" w:rsidP="00962C73">
      <w:pPr>
        <w:pStyle w:val="References"/>
      </w:pPr>
      <w:r w:rsidRPr="00D66195">
        <w:rPr>
          <w:lang w:eastAsia="en-AU"/>
        </w:rPr>
        <w:t>Barnett J</w:t>
      </w:r>
      <w:r>
        <w:rPr>
          <w:lang w:eastAsia="en-AU"/>
        </w:rPr>
        <w:t>,</w:t>
      </w:r>
      <w:r w:rsidRPr="00D66195">
        <w:rPr>
          <w:lang w:eastAsia="en-AU"/>
        </w:rPr>
        <w:t xml:space="preserve"> O’Neill</w:t>
      </w:r>
      <w:r>
        <w:rPr>
          <w:lang w:eastAsia="en-AU"/>
        </w:rPr>
        <w:t xml:space="preserve"> S.</w:t>
      </w:r>
      <w:r w:rsidRPr="00D66195">
        <w:rPr>
          <w:lang w:eastAsia="en-AU"/>
        </w:rPr>
        <w:t xml:space="preserve"> 2010. Maladaptation. </w:t>
      </w:r>
      <w:r w:rsidRPr="00106C67">
        <w:rPr>
          <w:i/>
          <w:iCs/>
          <w:lang w:eastAsia="en-AU"/>
        </w:rPr>
        <w:t>Global Environmental Change – Human and Policy Dimensions</w:t>
      </w:r>
      <w:r w:rsidRPr="00D66195">
        <w:rPr>
          <w:lang w:eastAsia="en-AU"/>
        </w:rPr>
        <w:t> 20</w:t>
      </w:r>
      <w:r>
        <w:rPr>
          <w:lang w:eastAsia="en-AU"/>
        </w:rPr>
        <w:t>:</w:t>
      </w:r>
      <w:r w:rsidRPr="00D66195">
        <w:rPr>
          <w:lang w:eastAsia="en-AU"/>
        </w:rPr>
        <w:t xml:space="preserve"> 211</w:t>
      </w:r>
      <w:r>
        <w:rPr>
          <w:lang w:eastAsia="en-AU"/>
        </w:rPr>
        <w:t>–</w:t>
      </w:r>
      <w:r w:rsidRPr="00D66195">
        <w:rPr>
          <w:lang w:eastAsia="en-AU"/>
        </w:rPr>
        <w:t>213.</w:t>
      </w:r>
    </w:p>
    <w:p w14:paraId="5388DF63" w14:textId="2E491778" w:rsidR="00962C73" w:rsidRPr="00D66195" w:rsidRDefault="00962C73" w:rsidP="00962C73">
      <w:pPr>
        <w:pStyle w:val="References"/>
      </w:pPr>
      <w:r w:rsidRPr="00D66195">
        <w:rPr>
          <w:rFonts w:eastAsia="Calibri"/>
        </w:rPr>
        <w:t>Basher L</w:t>
      </w:r>
      <w:r w:rsidRPr="00D66195">
        <w:rPr>
          <w:rFonts w:eastAsia="Calibri" w:cs="Calibri"/>
        </w:rPr>
        <w:t>,</w:t>
      </w:r>
      <w:r w:rsidRPr="00D66195">
        <w:rPr>
          <w:rFonts w:eastAsia="Calibri"/>
        </w:rPr>
        <w:t xml:space="preserve"> Elliot S</w:t>
      </w:r>
      <w:r w:rsidRPr="00D66195">
        <w:rPr>
          <w:rFonts w:eastAsia="Calibri" w:cs="Calibri"/>
        </w:rPr>
        <w:t>,</w:t>
      </w:r>
      <w:r w:rsidRPr="00D66195">
        <w:rPr>
          <w:rFonts w:eastAsia="Calibri"/>
        </w:rPr>
        <w:t xml:space="preserve"> Hughes A</w:t>
      </w:r>
      <w:r w:rsidRPr="00D66195">
        <w:rPr>
          <w:rFonts w:eastAsia="Calibri" w:cs="Calibri"/>
        </w:rPr>
        <w:t>,</w:t>
      </w:r>
      <w:r w:rsidRPr="00D66195">
        <w:rPr>
          <w:rFonts w:eastAsia="Calibri"/>
        </w:rPr>
        <w:t xml:space="preserve"> Tait A</w:t>
      </w:r>
      <w:r w:rsidRPr="00D66195">
        <w:rPr>
          <w:rFonts w:eastAsia="Calibri" w:cs="Calibri"/>
        </w:rPr>
        <w:t>,</w:t>
      </w:r>
      <w:r w:rsidRPr="00D66195">
        <w:rPr>
          <w:rFonts w:eastAsia="Calibri"/>
        </w:rPr>
        <w:t xml:space="preserve"> Page M</w:t>
      </w:r>
      <w:r w:rsidRPr="00D66195">
        <w:rPr>
          <w:rFonts w:eastAsia="Calibri" w:cs="Calibri"/>
        </w:rPr>
        <w:t>,</w:t>
      </w:r>
      <w:r w:rsidRPr="00D66195">
        <w:rPr>
          <w:rFonts w:eastAsia="Calibri"/>
        </w:rPr>
        <w:t xml:space="preserve"> Rosser B</w:t>
      </w:r>
      <w:r w:rsidRPr="00D66195">
        <w:rPr>
          <w:rFonts w:eastAsia="Calibri" w:cs="Calibri"/>
        </w:rPr>
        <w:t>,</w:t>
      </w:r>
      <w:r w:rsidRPr="00D66195">
        <w:rPr>
          <w:rFonts w:eastAsia="Calibri"/>
        </w:rPr>
        <w:t xml:space="preserve"> </w:t>
      </w:r>
      <w:r w:rsidR="006009B9">
        <w:rPr>
          <w:rFonts w:eastAsia="Calibri" w:cs="Calibri"/>
        </w:rPr>
        <w:t>…</w:t>
      </w:r>
      <w:r w:rsidRPr="00D66195">
        <w:rPr>
          <w:rFonts w:eastAsia="Calibri" w:cs="Calibri"/>
        </w:rPr>
        <w:t xml:space="preserve"> </w:t>
      </w:r>
      <w:r w:rsidRPr="00D66195">
        <w:rPr>
          <w:rFonts w:eastAsia="Calibri"/>
        </w:rPr>
        <w:t>Jones H</w:t>
      </w:r>
      <w:r w:rsidRPr="00D66195">
        <w:rPr>
          <w:rFonts w:eastAsia="Calibri" w:cs="Calibri"/>
        </w:rPr>
        <w:t>.</w:t>
      </w:r>
      <w:r w:rsidRPr="00D66195">
        <w:rPr>
          <w:rFonts w:eastAsia="Calibri"/>
        </w:rPr>
        <w:t xml:space="preserve"> 2012. </w:t>
      </w:r>
      <w:r w:rsidRPr="00D66195">
        <w:rPr>
          <w:rFonts w:eastAsia="Calibri"/>
          <w:i/>
        </w:rPr>
        <w:t xml:space="preserve">Impacts of </w:t>
      </w:r>
      <w:r w:rsidR="006009B9" w:rsidRPr="00D66195">
        <w:rPr>
          <w:rFonts w:eastAsia="Calibri"/>
          <w:i/>
        </w:rPr>
        <w:t>Climate Chan</w:t>
      </w:r>
      <w:r w:rsidRPr="00D66195">
        <w:rPr>
          <w:rFonts w:eastAsia="Calibri"/>
          <w:i/>
        </w:rPr>
        <w:t>ge o</w:t>
      </w:r>
      <w:r w:rsidR="006009B9">
        <w:rPr>
          <w:rFonts w:eastAsia="Calibri"/>
          <w:i/>
        </w:rPr>
        <w:t>n</w:t>
      </w:r>
      <w:r w:rsidRPr="00D66195">
        <w:rPr>
          <w:rFonts w:eastAsia="Calibri"/>
          <w:i/>
        </w:rPr>
        <w:t xml:space="preserve"> </w:t>
      </w:r>
      <w:r w:rsidR="006009B9" w:rsidRPr="00D66195">
        <w:rPr>
          <w:rFonts w:eastAsia="Calibri"/>
          <w:i/>
        </w:rPr>
        <w:t xml:space="preserve">Erosion </w:t>
      </w:r>
      <w:r w:rsidRPr="00D66195">
        <w:rPr>
          <w:rFonts w:eastAsia="Calibri"/>
          <w:i/>
        </w:rPr>
        <w:t xml:space="preserve">and </w:t>
      </w:r>
      <w:r w:rsidR="006009B9" w:rsidRPr="00D66195">
        <w:rPr>
          <w:rFonts w:eastAsia="Calibri"/>
          <w:i/>
        </w:rPr>
        <w:t>Erosion Control Methods</w:t>
      </w:r>
      <w:r w:rsidRPr="00D66195">
        <w:rPr>
          <w:rFonts w:eastAsia="Calibri"/>
          <w:i/>
        </w:rPr>
        <w:t xml:space="preserve"> – A critical review</w:t>
      </w:r>
      <w:r w:rsidRPr="00D66195">
        <w:rPr>
          <w:rFonts w:eastAsia="Calibri" w:cs="Calibri"/>
        </w:rPr>
        <w:t xml:space="preserve"> </w:t>
      </w:r>
      <w:r w:rsidRPr="007E7BCC">
        <w:rPr>
          <w:rFonts w:eastAsia="Calibri" w:cs="Calibri"/>
          <w:i/>
          <w:iCs/>
        </w:rPr>
        <w:t>(</w:t>
      </w:r>
      <w:r w:rsidRPr="007E7BCC">
        <w:rPr>
          <w:rFonts w:eastAsia="Calibri"/>
          <w:i/>
          <w:iCs/>
        </w:rPr>
        <w:t>MPI Technical Paper No</w:t>
      </w:r>
      <w:r w:rsidRPr="007E7BCC">
        <w:rPr>
          <w:rFonts w:eastAsia="Calibri" w:cs="Calibri"/>
          <w:i/>
          <w:iCs/>
        </w:rPr>
        <w:t>.</w:t>
      </w:r>
      <w:r w:rsidRPr="007E7BCC">
        <w:rPr>
          <w:rFonts w:eastAsia="Calibri"/>
          <w:i/>
          <w:iCs/>
        </w:rPr>
        <w:t xml:space="preserve"> 2012/45</w:t>
      </w:r>
      <w:r w:rsidRPr="007E7BCC">
        <w:rPr>
          <w:rFonts w:eastAsia="Calibri" w:cs="Calibri"/>
          <w:i/>
          <w:iCs/>
        </w:rPr>
        <w:t>)</w:t>
      </w:r>
      <w:r w:rsidRPr="00D66195">
        <w:rPr>
          <w:rFonts w:eastAsia="Calibri" w:cs="Calibri"/>
        </w:rPr>
        <w:t xml:space="preserve">. </w:t>
      </w:r>
      <w:r>
        <w:rPr>
          <w:rFonts w:eastAsia="Calibri" w:cs="Calibri"/>
        </w:rPr>
        <w:t xml:space="preserve">Wellington: </w:t>
      </w:r>
      <w:r w:rsidRPr="00D66195">
        <w:rPr>
          <w:rFonts w:eastAsia="Calibri" w:cs="Calibri"/>
        </w:rPr>
        <w:t xml:space="preserve">Ministry of Primary Industries. </w:t>
      </w:r>
      <w:r>
        <w:rPr>
          <w:rFonts w:eastAsia="Calibri" w:cs="Calibri"/>
        </w:rPr>
        <w:t xml:space="preserve">Retrieved from </w:t>
      </w:r>
      <w:hyperlink r:id="rId53" w:history="1">
        <w:r w:rsidRPr="00FB4320">
          <w:rPr>
            <w:rStyle w:val="Hyperlink"/>
          </w:rPr>
          <w:t>www.mpi.govt.nz/dmsdocument/4074/direct</w:t>
        </w:r>
      </w:hyperlink>
      <w:r w:rsidRPr="00D66195">
        <w:t xml:space="preserve"> </w:t>
      </w:r>
      <w:r w:rsidR="006009B9" w:rsidRPr="00322558">
        <w:rPr>
          <w:spacing w:val="-2"/>
        </w:rPr>
        <w:t>(9 July 2020)</w:t>
      </w:r>
      <w:r w:rsidR="006009B9" w:rsidRPr="00D66195">
        <w:t>.</w:t>
      </w:r>
    </w:p>
    <w:p w14:paraId="44EEB713" w14:textId="0D93E47D" w:rsidR="00962C73" w:rsidRPr="00D66195" w:rsidRDefault="00962C73" w:rsidP="00962C73">
      <w:pPr>
        <w:pStyle w:val="References"/>
      </w:pPr>
      <w:r w:rsidRPr="00D66195">
        <w:t>Basnet C, Childerhouse P, Foulds LR</w:t>
      </w:r>
      <w:r>
        <w:t>,</w:t>
      </w:r>
      <w:r w:rsidRPr="00D66195">
        <w:t xml:space="preserve"> Martin V. 2006. Sustaining </w:t>
      </w:r>
      <w:r w:rsidR="00F84340">
        <w:t>s</w:t>
      </w:r>
      <w:r w:rsidRPr="00D66195">
        <w:t xml:space="preserve">upply </w:t>
      </w:r>
      <w:r w:rsidR="00F84340">
        <w:t>c</w:t>
      </w:r>
      <w:r w:rsidRPr="00D66195">
        <w:t xml:space="preserve">hain </w:t>
      </w:r>
      <w:r w:rsidR="00F84340">
        <w:t>m</w:t>
      </w:r>
      <w:r w:rsidRPr="00D66195">
        <w:t xml:space="preserve">anagement in New Zealand. </w:t>
      </w:r>
      <w:r w:rsidRPr="009A3E2A">
        <w:rPr>
          <w:i/>
          <w:iCs/>
        </w:rPr>
        <w:t>International Journal of Logistics Systems and Management</w:t>
      </w:r>
      <w:r w:rsidRPr="00D66195">
        <w:t xml:space="preserve"> 2(3): 217</w:t>
      </w:r>
      <w:r>
        <w:t>–</w:t>
      </w:r>
      <w:r w:rsidRPr="00D66195">
        <w:t>229.</w:t>
      </w:r>
    </w:p>
    <w:p w14:paraId="14F23324" w14:textId="1A969F6E" w:rsidR="00962C73" w:rsidRPr="00D66195" w:rsidRDefault="00962C73" w:rsidP="00962C73">
      <w:pPr>
        <w:pStyle w:val="References"/>
      </w:pPr>
      <w:r w:rsidRPr="00D66195">
        <w:t xml:space="preserve">Batten S, Sowerbutts R, Tanaka M. 2016. </w:t>
      </w:r>
      <w:r w:rsidRPr="00EB3488">
        <w:rPr>
          <w:i/>
          <w:iCs/>
        </w:rPr>
        <w:t xml:space="preserve">Let's Talk </w:t>
      </w:r>
      <w:r w:rsidR="00286FB4">
        <w:rPr>
          <w:i/>
          <w:iCs/>
        </w:rPr>
        <w:t>a</w:t>
      </w:r>
      <w:r w:rsidRPr="00EB3488">
        <w:rPr>
          <w:i/>
          <w:iCs/>
        </w:rPr>
        <w:t>bout the Weather: The Impact of Climate Change on Central Banks. Bank of England Staff Working Paper 603</w:t>
      </w:r>
      <w:r w:rsidRPr="00D66195">
        <w:t>.</w:t>
      </w:r>
      <w:r>
        <w:t xml:space="preserve"> London: Bank of England.</w:t>
      </w:r>
    </w:p>
    <w:p w14:paraId="6E4F852E" w14:textId="0EB53F35" w:rsidR="00962C73" w:rsidRPr="00D66195" w:rsidRDefault="00962C73" w:rsidP="00962C73">
      <w:pPr>
        <w:pStyle w:val="References"/>
      </w:pPr>
      <w:r w:rsidRPr="00D66195">
        <w:rPr>
          <w:rFonts w:asciiTheme="minorHAnsi" w:hAnsiTheme="minorHAnsi"/>
        </w:rPr>
        <w:t>Beavan R</w:t>
      </w:r>
      <w:r>
        <w:rPr>
          <w:rFonts w:asciiTheme="minorHAnsi" w:hAnsiTheme="minorHAnsi"/>
        </w:rPr>
        <w:t>,</w:t>
      </w:r>
      <w:r w:rsidRPr="00D66195">
        <w:rPr>
          <w:rFonts w:asciiTheme="minorHAnsi" w:hAnsiTheme="minorHAnsi"/>
        </w:rPr>
        <w:t xml:space="preserve"> Litchfield N. 2012. </w:t>
      </w:r>
      <w:r w:rsidRPr="00D66195">
        <w:rPr>
          <w:rFonts w:asciiTheme="minorHAnsi" w:hAnsiTheme="minorHAnsi"/>
          <w:i/>
        </w:rPr>
        <w:t xml:space="preserve">Vertical </w:t>
      </w:r>
      <w:r w:rsidR="00286FB4">
        <w:rPr>
          <w:rFonts w:asciiTheme="minorHAnsi" w:hAnsiTheme="minorHAnsi"/>
          <w:i/>
        </w:rPr>
        <w:t>L</w:t>
      </w:r>
      <w:r w:rsidRPr="00D66195">
        <w:rPr>
          <w:rFonts w:asciiTheme="minorHAnsi" w:hAnsiTheme="minorHAnsi"/>
          <w:i/>
        </w:rPr>
        <w:t xml:space="preserve">and </w:t>
      </w:r>
      <w:r w:rsidR="00286FB4">
        <w:rPr>
          <w:rFonts w:asciiTheme="minorHAnsi" w:hAnsiTheme="minorHAnsi"/>
          <w:i/>
        </w:rPr>
        <w:t>M</w:t>
      </w:r>
      <w:r w:rsidRPr="00D66195">
        <w:rPr>
          <w:rFonts w:asciiTheme="minorHAnsi" w:hAnsiTheme="minorHAnsi"/>
          <w:i/>
        </w:rPr>
        <w:t xml:space="preserve">ovement around the New Zealand </w:t>
      </w:r>
      <w:r w:rsidR="00286FB4">
        <w:rPr>
          <w:rFonts w:asciiTheme="minorHAnsi" w:hAnsiTheme="minorHAnsi"/>
          <w:i/>
        </w:rPr>
        <w:t>C</w:t>
      </w:r>
      <w:r w:rsidRPr="00D66195">
        <w:rPr>
          <w:rFonts w:asciiTheme="minorHAnsi" w:hAnsiTheme="minorHAnsi"/>
          <w:i/>
        </w:rPr>
        <w:t xml:space="preserve">oastline: </w:t>
      </w:r>
      <w:r w:rsidR="00286FB4">
        <w:rPr>
          <w:rFonts w:asciiTheme="minorHAnsi" w:hAnsiTheme="minorHAnsi"/>
          <w:i/>
        </w:rPr>
        <w:t>I</w:t>
      </w:r>
      <w:r w:rsidRPr="00D66195">
        <w:rPr>
          <w:rFonts w:asciiTheme="minorHAnsi" w:hAnsiTheme="minorHAnsi"/>
          <w:i/>
        </w:rPr>
        <w:t xml:space="preserve">mplications for </w:t>
      </w:r>
      <w:r w:rsidR="00286FB4">
        <w:rPr>
          <w:rFonts w:asciiTheme="minorHAnsi" w:hAnsiTheme="minorHAnsi"/>
          <w:i/>
        </w:rPr>
        <w:t>S</w:t>
      </w:r>
      <w:r w:rsidRPr="00D66195">
        <w:rPr>
          <w:rFonts w:asciiTheme="minorHAnsi" w:hAnsiTheme="minorHAnsi"/>
          <w:i/>
        </w:rPr>
        <w:t xml:space="preserve">ea-level </w:t>
      </w:r>
      <w:r w:rsidR="00286FB4">
        <w:rPr>
          <w:rFonts w:asciiTheme="minorHAnsi" w:hAnsiTheme="minorHAnsi"/>
          <w:i/>
        </w:rPr>
        <w:t>R</w:t>
      </w:r>
      <w:r w:rsidRPr="00D66195">
        <w:rPr>
          <w:rFonts w:asciiTheme="minorHAnsi" w:hAnsiTheme="minorHAnsi"/>
          <w:i/>
        </w:rPr>
        <w:t>ise</w:t>
      </w:r>
      <w:r w:rsidRPr="00C66915">
        <w:rPr>
          <w:rFonts w:asciiTheme="minorHAnsi" w:hAnsiTheme="minorHAnsi"/>
          <w:i/>
          <w:iCs/>
        </w:rPr>
        <w:t xml:space="preserve"> (GNS Science Report 2012/29)</w:t>
      </w:r>
      <w:r w:rsidRPr="00D66195">
        <w:rPr>
          <w:rFonts w:asciiTheme="minorHAnsi" w:hAnsiTheme="minorHAnsi"/>
        </w:rPr>
        <w:t>.</w:t>
      </w:r>
      <w:r>
        <w:rPr>
          <w:rFonts w:asciiTheme="minorHAnsi" w:hAnsiTheme="minorHAnsi"/>
        </w:rPr>
        <w:t xml:space="preserve"> Lower Hutt:</w:t>
      </w:r>
      <w:r w:rsidRPr="00D66195">
        <w:rPr>
          <w:rFonts w:asciiTheme="minorHAnsi" w:hAnsiTheme="minorHAnsi"/>
        </w:rPr>
        <w:t xml:space="preserve"> GNS Science.</w:t>
      </w:r>
      <w:r>
        <w:rPr>
          <w:rFonts w:asciiTheme="minorHAnsi" w:hAnsiTheme="minorHAnsi"/>
        </w:rPr>
        <w:t xml:space="preserve"> Retrieved from</w:t>
      </w:r>
      <w:r w:rsidRPr="00D66195">
        <w:rPr>
          <w:rFonts w:asciiTheme="minorHAnsi" w:hAnsiTheme="minorHAnsi"/>
        </w:rPr>
        <w:t xml:space="preserve"> </w:t>
      </w:r>
      <w:hyperlink r:id="rId54" w:history="1">
        <w:r w:rsidRPr="00FB4320">
          <w:rPr>
            <w:rStyle w:val="Hyperlink"/>
          </w:rPr>
          <w:t>www.gns.cri.nz/static/pubs/2012/SR%202012-029.pdf</w:t>
        </w:r>
      </w:hyperlink>
      <w:r w:rsidRPr="00D66195">
        <w:t xml:space="preserve"> </w:t>
      </w:r>
      <w:r w:rsidR="00286FB4" w:rsidRPr="00322558">
        <w:rPr>
          <w:spacing w:val="-2"/>
        </w:rPr>
        <w:t>(9 July 2020)</w:t>
      </w:r>
      <w:r w:rsidR="00286FB4" w:rsidRPr="00D66195">
        <w:t>.</w:t>
      </w:r>
    </w:p>
    <w:p w14:paraId="7BB51EE8" w14:textId="77777777" w:rsidR="00962C73" w:rsidRPr="00D66195" w:rsidRDefault="00962C73" w:rsidP="00962C73">
      <w:pPr>
        <w:pStyle w:val="References"/>
      </w:pPr>
      <w:r w:rsidRPr="00D66195">
        <w:t xml:space="preserve">Beaven R, Stringfellow A, Nicholls R, Haigh I, Kebede A, Watt J. 2020. Future challenges of coastal landfills exacerbated by sea level rise. </w:t>
      </w:r>
      <w:r w:rsidRPr="00B03F62">
        <w:rPr>
          <w:i/>
          <w:iCs/>
        </w:rPr>
        <w:t>Waste Management</w:t>
      </w:r>
      <w:r w:rsidRPr="00D66195">
        <w:t xml:space="preserve"> 105</w:t>
      </w:r>
      <w:r>
        <w:t>:</w:t>
      </w:r>
      <w:r w:rsidRPr="00D66195">
        <w:t xml:space="preserve"> 92</w:t>
      </w:r>
      <w:r>
        <w:t>–</w:t>
      </w:r>
      <w:r w:rsidRPr="00D66195">
        <w:t>101.</w:t>
      </w:r>
    </w:p>
    <w:p w14:paraId="6E6FAB61" w14:textId="5B7BB67A" w:rsidR="00962C73" w:rsidRPr="00D66195" w:rsidRDefault="00962C73" w:rsidP="00962C73">
      <w:pPr>
        <w:pStyle w:val="References"/>
      </w:pPr>
      <w:bookmarkStart w:id="773" w:name="_Hlk40347297"/>
      <w:r w:rsidRPr="00D66195">
        <w:t xml:space="preserve">BECA. 2019. </w:t>
      </w:r>
      <w:r w:rsidRPr="00977E08">
        <w:rPr>
          <w:i/>
          <w:iCs/>
        </w:rPr>
        <w:t xml:space="preserve">Additional </w:t>
      </w:r>
      <w:r w:rsidR="00286FB4">
        <w:rPr>
          <w:i/>
          <w:iCs/>
        </w:rPr>
        <w:t>A</w:t>
      </w:r>
      <w:r w:rsidRPr="00977E08">
        <w:rPr>
          <w:i/>
          <w:iCs/>
        </w:rPr>
        <w:t xml:space="preserve">nalysis for </w:t>
      </w:r>
      <w:r w:rsidR="00286FB4">
        <w:rPr>
          <w:i/>
          <w:iCs/>
        </w:rPr>
        <w:t>D</w:t>
      </w:r>
      <w:r w:rsidRPr="00977E08">
        <w:rPr>
          <w:i/>
          <w:iCs/>
        </w:rPr>
        <w:t xml:space="preserve">rinking </w:t>
      </w:r>
      <w:r w:rsidR="00286FB4">
        <w:rPr>
          <w:i/>
          <w:iCs/>
        </w:rPr>
        <w:t>W</w:t>
      </w:r>
      <w:r w:rsidRPr="00977E08">
        <w:rPr>
          <w:i/>
          <w:iCs/>
        </w:rPr>
        <w:t xml:space="preserve">ater </w:t>
      </w:r>
      <w:r w:rsidR="00286FB4">
        <w:rPr>
          <w:i/>
          <w:iCs/>
        </w:rPr>
        <w:t>C</w:t>
      </w:r>
      <w:r w:rsidRPr="00977E08">
        <w:rPr>
          <w:i/>
          <w:iCs/>
        </w:rPr>
        <w:t xml:space="preserve">osts for </w:t>
      </w:r>
      <w:r w:rsidR="00286FB4">
        <w:rPr>
          <w:i/>
          <w:iCs/>
        </w:rPr>
        <w:t>C</w:t>
      </w:r>
      <w:r w:rsidRPr="00977E08">
        <w:rPr>
          <w:i/>
          <w:iCs/>
        </w:rPr>
        <w:t>ompliance</w:t>
      </w:r>
      <w:r w:rsidRPr="00D66195">
        <w:t>.</w:t>
      </w:r>
      <w:bookmarkEnd w:id="773"/>
      <w:r>
        <w:t xml:space="preserve"> Wellington: Department of Internal Affairs. Retrieved from </w:t>
      </w:r>
      <w:hyperlink r:id="rId55" w:history="1">
        <w:r w:rsidRPr="004B1FA4">
          <w:rPr>
            <w:rStyle w:val="Hyperlink"/>
            <w:rFonts w:cs="Arial"/>
          </w:rPr>
          <w:t>www.dia.govt.nz/diawebsite.nsf/Files/Three-waters-documents/$file/Additional-Analysis-on-Three-Waters-Drinking-Water-Work.pdf</w:t>
        </w:r>
      </w:hyperlink>
      <w:r w:rsidR="00286FB4" w:rsidRPr="00286FB4">
        <w:rPr>
          <w:spacing w:val="-2"/>
        </w:rPr>
        <w:t xml:space="preserve"> </w:t>
      </w:r>
      <w:r w:rsidR="00286FB4" w:rsidRPr="00322558">
        <w:rPr>
          <w:spacing w:val="-2"/>
        </w:rPr>
        <w:t>(9 July 2020)</w:t>
      </w:r>
      <w:r w:rsidR="00286FB4" w:rsidRPr="00D66195">
        <w:t>.</w:t>
      </w:r>
    </w:p>
    <w:p w14:paraId="4D0EA73E" w14:textId="77777777" w:rsidR="00962C73" w:rsidRPr="00D66195" w:rsidRDefault="00962C73" w:rsidP="00962C73">
      <w:pPr>
        <w:pStyle w:val="References"/>
      </w:pPr>
      <w:r w:rsidRPr="00D66195">
        <w:rPr>
          <w:lang w:eastAsia="en-AU"/>
        </w:rPr>
        <w:t xml:space="preserve">Beck U. 2009. </w:t>
      </w:r>
      <w:r w:rsidRPr="00753E58">
        <w:rPr>
          <w:i/>
          <w:iCs/>
          <w:lang w:eastAsia="en-AU"/>
        </w:rPr>
        <w:t>World Risk Society and Manufactured Uncertainties</w:t>
      </w:r>
      <w:r w:rsidRPr="00D66195">
        <w:rPr>
          <w:lang w:eastAsia="en-AU"/>
        </w:rPr>
        <w:t xml:space="preserve">. </w:t>
      </w:r>
      <w:r>
        <w:rPr>
          <w:lang w:eastAsia="en-AU"/>
        </w:rPr>
        <w:t xml:space="preserve">Florence: </w:t>
      </w:r>
      <w:r w:rsidRPr="00D66195">
        <w:rPr>
          <w:lang w:eastAsia="en-AU"/>
        </w:rPr>
        <w:t>Firenze University Press.</w:t>
      </w:r>
    </w:p>
    <w:p w14:paraId="4632CADE" w14:textId="77777777" w:rsidR="00962C73" w:rsidRPr="00D66195" w:rsidRDefault="00962C73" w:rsidP="00962C73">
      <w:pPr>
        <w:pStyle w:val="References"/>
      </w:pPr>
      <w:r w:rsidRPr="00D66195">
        <w:t xml:space="preserve">Becken S, Wilson J, Reisinger A. 2010. </w:t>
      </w:r>
      <w:r w:rsidRPr="000C03B0">
        <w:rPr>
          <w:i/>
          <w:iCs/>
        </w:rPr>
        <w:t>Weather, Climate and Tourism: A New Zealand Perspective</w:t>
      </w:r>
      <w:r w:rsidRPr="00D66195">
        <w:t xml:space="preserve">. Canterbury: Lincoln University. </w:t>
      </w:r>
    </w:p>
    <w:p w14:paraId="259D7C38" w14:textId="77777777" w:rsidR="00962C73" w:rsidRDefault="00962C73" w:rsidP="00962C73">
      <w:pPr>
        <w:pStyle w:val="References"/>
      </w:pPr>
      <w:r w:rsidRPr="00D66195">
        <w:t xml:space="preserve">Beehive. 2019. </w:t>
      </w:r>
      <w:r w:rsidRPr="0035792E">
        <w:rPr>
          <w:i/>
          <w:iCs/>
        </w:rPr>
        <w:t>Minister announces multi-agency response to identify risks from legacy landfills</w:t>
      </w:r>
      <w:r w:rsidRPr="00D66195">
        <w:t xml:space="preserve">. Retrieved from </w:t>
      </w:r>
      <w:hyperlink r:id="rId56" w:history="1">
        <w:r w:rsidRPr="00D66195">
          <w:rPr>
            <w:rStyle w:val="Hyperlink"/>
            <w:rFonts w:cs="Arial"/>
          </w:rPr>
          <w:t>https://www.beehive.govt.nz/release/minister-announces-multi-agency-response-identify-risks-legacy-landfills</w:t>
        </w:r>
      </w:hyperlink>
      <w:r>
        <w:t xml:space="preserve"> (31 May 2020). </w:t>
      </w:r>
    </w:p>
    <w:p w14:paraId="25B33475" w14:textId="0F6441BC" w:rsidR="00962C73" w:rsidRPr="00D66195" w:rsidRDefault="00962C73" w:rsidP="00962C73">
      <w:pPr>
        <w:pStyle w:val="References"/>
      </w:pPr>
      <w:r w:rsidRPr="00D66195">
        <w:t xml:space="preserve">Beentjes MP, Renwick JA. 2001. The </w:t>
      </w:r>
      <w:r w:rsidR="00286FB4">
        <w:t>r</w:t>
      </w:r>
      <w:r w:rsidRPr="00D66195">
        <w:t xml:space="preserve">elationship between </w:t>
      </w:r>
      <w:r w:rsidR="00286FB4">
        <w:t>r</w:t>
      </w:r>
      <w:r w:rsidRPr="00D66195">
        <w:t xml:space="preserve">ed </w:t>
      </w:r>
      <w:r w:rsidR="00286FB4">
        <w:t>c</w:t>
      </w:r>
      <w:r w:rsidRPr="00D66195">
        <w:t xml:space="preserve">od, </w:t>
      </w:r>
      <w:r w:rsidRPr="004A1E68">
        <w:rPr>
          <w:i/>
          <w:iCs/>
        </w:rPr>
        <w:t xml:space="preserve">Pseudophycis </w:t>
      </w:r>
      <w:r w:rsidR="00D7539A">
        <w:rPr>
          <w:i/>
          <w:iCs/>
        </w:rPr>
        <w:t>b</w:t>
      </w:r>
      <w:r w:rsidRPr="004A1E68">
        <w:rPr>
          <w:i/>
          <w:iCs/>
        </w:rPr>
        <w:t>achus</w:t>
      </w:r>
      <w:r w:rsidRPr="00D66195">
        <w:t xml:space="preserve">, </w:t>
      </w:r>
      <w:r w:rsidR="00286FB4">
        <w:t>r</w:t>
      </w:r>
      <w:r w:rsidRPr="00D66195">
        <w:t xml:space="preserve">ecruitment and </w:t>
      </w:r>
      <w:r w:rsidR="00286FB4">
        <w:t>e</w:t>
      </w:r>
      <w:r w:rsidRPr="00D66195">
        <w:t xml:space="preserve">nvironmental </w:t>
      </w:r>
      <w:r w:rsidR="00286FB4">
        <w:t>v</w:t>
      </w:r>
      <w:r w:rsidRPr="00D66195">
        <w:t>ariables in New Zealand. </w:t>
      </w:r>
      <w:r w:rsidRPr="004A1E68">
        <w:rPr>
          <w:i/>
          <w:iCs/>
        </w:rPr>
        <w:t>Environmental Biology of Fishes</w:t>
      </w:r>
      <w:r w:rsidRPr="00D66195">
        <w:t> 61</w:t>
      </w:r>
      <w:r>
        <w:t>:</w:t>
      </w:r>
      <w:r w:rsidRPr="00D66195">
        <w:t> 315–328.</w:t>
      </w:r>
      <w:r>
        <w:t xml:space="preserve"> Retrieved from</w:t>
      </w:r>
      <w:r w:rsidRPr="00D66195">
        <w:t xml:space="preserve"> </w:t>
      </w:r>
      <w:hyperlink r:id="rId57" w:history="1">
        <w:r w:rsidRPr="00D66195">
          <w:rPr>
            <w:rStyle w:val="Hyperlink"/>
          </w:rPr>
          <w:t>https://doi.org/10.1023/A:1010943906264</w:t>
        </w:r>
      </w:hyperlink>
      <w:r w:rsidRPr="00D66195">
        <w:t xml:space="preserve"> </w:t>
      </w:r>
      <w:r w:rsidR="00286FB4" w:rsidRPr="00322558">
        <w:rPr>
          <w:spacing w:val="-2"/>
        </w:rPr>
        <w:t>(9 July 2020)</w:t>
      </w:r>
      <w:r w:rsidR="00286FB4" w:rsidRPr="00D66195">
        <w:t>.</w:t>
      </w:r>
    </w:p>
    <w:p w14:paraId="66F02440" w14:textId="528876B5" w:rsidR="00962C73" w:rsidRPr="00D66195" w:rsidRDefault="00962C73" w:rsidP="00962C73">
      <w:pPr>
        <w:pStyle w:val="References"/>
      </w:pPr>
      <w:r w:rsidRPr="00D66195">
        <w:t xml:space="preserve">Bell RG, Denys P, Hannah J. 2018. </w:t>
      </w:r>
      <w:r w:rsidRPr="00D66195">
        <w:rPr>
          <w:i/>
        </w:rPr>
        <w:t xml:space="preserve">Update on </w:t>
      </w:r>
      <w:r w:rsidR="00286FB4">
        <w:rPr>
          <w:i/>
        </w:rPr>
        <w:t>R</w:t>
      </w:r>
      <w:r w:rsidRPr="00D66195">
        <w:rPr>
          <w:i/>
        </w:rPr>
        <w:t xml:space="preserve">elative </w:t>
      </w:r>
      <w:r w:rsidR="00286FB4">
        <w:rPr>
          <w:i/>
        </w:rPr>
        <w:t>S</w:t>
      </w:r>
      <w:r w:rsidRPr="00D66195">
        <w:rPr>
          <w:i/>
        </w:rPr>
        <w:t xml:space="preserve">ea-level </w:t>
      </w:r>
      <w:r w:rsidR="00286FB4">
        <w:rPr>
          <w:i/>
        </w:rPr>
        <w:t>R</w:t>
      </w:r>
      <w:r w:rsidRPr="00D66195">
        <w:rPr>
          <w:i/>
        </w:rPr>
        <w:t xml:space="preserve">ise and </w:t>
      </w:r>
      <w:r w:rsidR="00286FB4">
        <w:rPr>
          <w:i/>
        </w:rPr>
        <w:t>V</w:t>
      </w:r>
      <w:r w:rsidRPr="00D66195">
        <w:rPr>
          <w:i/>
        </w:rPr>
        <w:t xml:space="preserve">ertical </w:t>
      </w:r>
      <w:r w:rsidR="00286FB4">
        <w:rPr>
          <w:i/>
        </w:rPr>
        <w:t>L</w:t>
      </w:r>
      <w:r w:rsidRPr="00D66195">
        <w:rPr>
          <w:i/>
        </w:rPr>
        <w:t xml:space="preserve">and </w:t>
      </w:r>
      <w:r w:rsidR="00286FB4">
        <w:rPr>
          <w:i/>
        </w:rPr>
        <w:t>M</w:t>
      </w:r>
      <w:r w:rsidRPr="00D66195">
        <w:rPr>
          <w:i/>
        </w:rPr>
        <w:t>otion: Wellington region</w:t>
      </w:r>
      <w:r w:rsidRPr="00D66195">
        <w:t xml:space="preserve">. </w:t>
      </w:r>
      <w:r>
        <w:t xml:space="preserve">Wellington: </w:t>
      </w:r>
      <w:r w:rsidRPr="00D66195">
        <w:t>Greater Wellington Regional Council.</w:t>
      </w:r>
      <w:r>
        <w:t xml:space="preserve"> Retrieved from</w:t>
      </w:r>
      <w:r w:rsidRPr="00D66195">
        <w:t xml:space="preserve"> </w:t>
      </w:r>
      <w:hyperlink r:id="rId58" w:history="1">
        <w:r w:rsidR="00D21BF2" w:rsidRPr="000A1E1E">
          <w:rPr>
            <w:rStyle w:val="Hyperlink"/>
          </w:rPr>
          <w:t>https://mapping1.gw.govt.nz/gw/slr/Sea_Level_Trends_in_the_Wellington_Region_Update_2018.pdf</w:t>
        </w:r>
        <w:r w:rsidR="00D21BF2" w:rsidRPr="00186E33">
          <w:rPr>
            <w:rStyle w:val="Hyperlink"/>
          </w:rPr>
          <w:t xml:space="preserve"> </w:t>
        </w:r>
        <w:r w:rsidR="00D21BF2" w:rsidRPr="00186E33">
          <w:rPr>
            <w:rStyle w:val="Hyperlink"/>
            <w:spacing w:val="-2"/>
          </w:rPr>
          <w:t>(9</w:t>
        </w:r>
      </w:hyperlink>
      <w:r w:rsidR="00D21BF2">
        <w:rPr>
          <w:spacing w:val="-2"/>
        </w:rPr>
        <w:t> </w:t>
      </w:r>
      <w:r w:rsidR="00286FB4" w:rsidRPr="00322558">
        <w:rPr>
          <w:spacing w:val="-2"/>
        </w:rPr>
        <w:t>July 2020)</w:t>
      </w:r>
      <w:r w:rsidR="00286FB4" w:rsidRPr="00D66195">
        <w:t>.</w:t>
      </w:r>
    </w:p>
    <w:p w14:paraId="25AB8A7C" w14:textId="0A9B4B3B" w:rsidR="00962C73" w:rsidRPr="00D66195" w:rsidRDefault="00962C73" w:rsidP="00962C73">
      <w:pPr>
        <w:pStyle w:val="References"/>
      </w:pPr>
      <w:r w:rsidRPr="00D66195">
        <w:t xml:space="preserve">Bellingham PJ, Towns DR, Cameron EK, Davis JJ, Wardle DA, Wilmshurst JM, Mulder CP. 2010. New Zealand island restoration: </w:t>
      </w:r>
      <w:r w:rsidR="00D21BF2">
        <w:t>S</w:t>
      </w:r>
      <w:r w:rsidRPr="00D66195">
        <w:t xml:space="preserve">eabirds, predators, and the importance of history. </w:t>
      </w:r>
      <w:r w:rsidRPr="00194520">
        <w:rPr>
          <w:i/>
          <w:iCs/>
        </w:rPr>
        <w:t>New Zealand Journal of Ecology</w:t>
      </w:r>
      <w:r w:rsidRPr="00D66195">
        <w:t xml:space="preserve"> 34(1)</w:t>
      </w:r>
      <w:r>
        <w:t>:</w:t>
      </w:r>
      <w:r w:rsidRPr="00D66195">
        <w:t xml:space="preserve"> 115</w:t>
      </w:r>
      <w:r>
        <w:t>–</w:t>
      </w:r>
      <w:r w:rsidRPr="00D66195">
        <w:t>136.</w:t>
      </w:r>
    </w:p>
    <w:p w14:paraId="40EC8BB7" w14:textId="474D85BF" w:rsidR="00962C73" w:rsidRDefault="00962C73" w:rsidP="00962C73">
      <w:pPr>
        <w:pStyle w:val="References"/>
      </w:pPr>
      <w:r w:rsidRPr="00D66195">
        <w:t xml:space="preserve">Bendall S. 2018. </w:t>
      </w:r>
      <w:r w:rsidRPr="00D66195">
        <w:rPr>
          <w:i/>
          <w:iCs/>
        </w:rPr>
        <w:t>Report of the Northern and Southern Cell Assessment Panels</w:t>
      </w:r>
      <w:r w:rsidR="00D21BF2">
        <w:rPr>
          <w:i/>
          <w:iCs/>
        </w:rPr>
        <w:t xml:space="preserve">: </w:t>
      </w:r>
      <w:r w:rsidR="00D21BF2" w:rsidRPr="00D21BF2">
        <w:rPr>
          <w:i/>
          <w:iCs/>
        </w:rPr>
        <w:t>Clifton to Tangoio Coastal Hazards Strategy</w:t>
      </w:r>
      <w:r w:rsidRPr="00D66195">
        <w:rPr>
          <w:i/>
          <w:iCs/>
        </w:rPr>
        <w:t>.</w:t>
      </w:r>
      <w:r w:rsidRPr="00D66195">
        <w:t xml:space="preserve"> </w:t>
      </w:r>
      <w:r>
        <w:t xml:space="preserve">Napier: </w:t>
      </w:r>
      <w:r w:rsidRPr="00D66195">
        <w:t xml:space="preserve">Hawke's Bay Regional Council. Retrieved from </w:t>
      </w:r>
      <w:hyperlink r:id="rId59" w:history="1">
        <w:r w:rsidRPr="00D66195">
          <w:rPr>
            <w:rStyle w:val="Hyperlink"/>
          </w:rPr>
          <w:t>www.hbcoast.co.nz/assets/Document-Library/Assessment-Panel-Report-FINAL-28.2.18-reduced-size.pdf</w:t>
        </w:r>
      </w:hyperlink>
      <w:r>
        <w:t xml:space="preserve"> </w:t>
      </w:r>
      <w:r w:rsidR="00D21BF2" w:rsidRPr="00322558">
        <w:rPr>
          <w:spacing w:val="-2"/>
        </w:rPr>
        <w:t>(9 July 2020)</w:t>
      </w:r>
      <w:r w:rsidR="00D21BF2" w:rsidRPr="00D66195">
        <w:t>.</w:t>
      </w:r>
    </w:p>
    <w:p w14:paraId="4DB8CF0F" w14:textId="66F5DD75" w:rsidR="00962C73" w:rsidRPr="00D66195" w:rsidRDefault="00962C73" w:rsidP="00962C73">
      <w:pPr>
        <w:pStyle w:val="References"/>
      </w:pPr>
      <w:r w:rsidRPr="00D66195">
        <w:t xml:space="preserve">Bengtsson J, Bennett J, McKernon S, Mullan B, Page I. 2007. </w:t>
      </w:r>
      <w:r w:rsidRPr="00A27048">
        <w:rPr>
          <w:i/>
          <w:iCs/>
        </w:rPr>
        <w:t>Climate Change Impacts in New Zealand: a cross-disciplinary assessment of the need to adapt buildings, with focus on housing</w:t>
      </w:r>
      <w:r w:rsidRPr="00D66195">
        <w:t>. Porirua</w:t>
      </w:r>
      <w:r>
        <w:t>: BRANZ Ltd</w:t>
      </w:r>
      <w:r w:rsidRPr="00D66195">
        <w:t>.</w:t>
      </w:r>
      <w:r>
        <w:t xml:space="preserve"> </w:t>
      </w:r>
    </w:p>
    <w:p w14:paraId="45EC5BA6" w14:textId="0F92EE8B" w:rsidR="00962C73" w:rsidRPr="00D66195" w:rsidRDefault="00962C73" w:rsidP="00962C73">
      <w:pPr>
        <w:pStyle w:val="References"/>
      </w:pPr>
      <w:r w:rsidRPr="006A1A2A">
        <w:rPr>
          <w:lang w:val="nl-NL"/>
        </w:rPr>
        <w:t xml:space="preserve">Berry HL, Bowen K, Kjellstrom T. 2010. </w:t>
      </w:r>
      <w:r w:rsidRPr="00D66195">
        <w:t xml:space="preserve">Climate change and mental health: A causal pathways framework. </w:t>
      </w:r>
      <w:r w:rsidRPr="00CD4452">
        <w:rPr>
          <w:i/>
          <w:iCs/>
        </w:rPr>
        <w:t>International Journal of Public Health</w:t>
      </w:r>
      <w:r w:rsidRPr="00D66195">
        <w:t xml:space="preserve"> 55(2)</w:t>
      </w:r>
      <w:r>
        <w:t xml:space="preserve">: </w:t>
      </w:r>
      <w:r w:rsidRPr="00D66195">
        <w:t>123–132.</w:t>
      </w:r>
      <w:r>
        <w:t xml:space="preserve"> Retrieved from</w:t>
      </w:r>
      <w:r w:rsidRPr="00D66195">
        <w:t xml:space="preserve"> </w:t>
      </w:r>
      <w:hyperlink r:id="rId60" w:history="1">
        <w:r w:rsidRPr="00D66195">
          <w:rPr>
            <w:rStyle w:val="Hyperlink"/>
            <w:rFonts w:cs="Arial"/>
          </w:rPr>
          <w:t>https://doi.org/10.1007/s00038-009-0112-0</w:t>
        </w:r>
      </w:hyperlink>
      <w:r w:rsidRPr="00D66195">
        <w:t xml:space="preserve"> </w:t>
      </w:r>
      <w:r w:rsidR="00441FD7" w:rsidRPr="00322558">
        <w:rPr>
          <w:spacing w:val="-2"/>
        </w:rPr>
        <w:t>(9 July 2020)</w:t>
      </w:r>
      <w:r w:rsidR="00441FD7" w:rsidRPr="00D66195">
        <w:t>.</w:t>
      </w:r>
    </w:p>
    <w:p w14:paraId="1784CA0C" w14:textId="6A87547E" w:rsidR="00962C73" w:rsidRDefault="00962C73" w:rsidP="00962C73">
      <w:pPr>
        <w:pStyle w:val="References"/>
      </w:pPr>
      <w:r w:rsidRPr="00D66195">
        <w:t xml:space="preserve">Berry HL, Welsh JA. 2010. Social capital and health in Australia: An overview from the household, income and labour dynamics in Australia survey. </w:t>
      </w:r>
      <w:r w:rsidRPr="00CD4452">
        <w:rPr>
          <w:i/>
          <w:iCs/>
        </w:rPr>
        <w:t>Social Science and Medicine</w:t>
      </w:r>
      <w:r w:rsidRPr="00D66195">
        <w:t xml:space="preserve"> 70(4)</w:t>
      </w:r>
      <w:r>
        <w:t>:</w:t>
      </w:r>
      <w:r w:rsidRPr="00D66195">
        <w:t xml:space="preserve"> 588–596.</w:t>
      </w:r>
      <w:r>
        <w:t xml:space="preserve"> Retrieved from</w:t>
      </w:r>
      <w:r w:rsidRPr="00D66195">
        <w:t xml:space="preserve"> </w:t>
      </w:r>
      <w:hyperlink r:id="rId61" w:history="1">
        <w:r w:rsidRPr="00D66195">
          <w:rPr>
            <w:rStyle w:val="Hyperlink"/>
            <w:rFonts w:cs="Arial"/>
          </w:rPr>
          <w:t>https://doi.org/10.1016/j.socscimed.2009.10.012</w:t>
        </w:r>
      </w:hyperlink>
      <w:r>
        <w:t xml:space="preserve"> </w:t>
      </w:r>
      <w:r w:rsidR="00441FD7" w:rsidRPr="00322558">
        <w:rPr>
          <w:spacing w:val="-2"/>
        </w:rPr>
        <w:t>(9 July 2020)</w:t>
      </w:r>
      <w:r w:rsidR="00441FD7" w:rsidRPr="00D66195">
        <w:t>.</w:t>
      </w:r>
    </w:p>
    <w:p w14:paraId="5C47E08F" w14:textId="0890266B" w:rsidR="00962C73" w:rsidRDefault="00962C73" w:rsidP="00962C73">
      <w:pPr>
        <w:pStyle w:val="References"/>
      </w:pPr>
      <w:r w:rsidRPr="00D66195">
        <w:lastRenderedPageBreak/>
        <w:t xml:space="preserve">Blackett P, Hume TM. 2011. </w:t>
      </w:r>
      <w:r w:rsidRPr="00C43780">
        <w:rPr>
          <w:i/>
          <w:iCs/>
        </w:rPr>
        <w:t xml:space="preserve">Governance </w:t>
      </w:r>
      <w:r w:rsidR="00441FD7">
        <w:rPr>
          <w:i/>
          <w:iCs/>
        </w:rPr>
        <w:t>I</w:t>
      </w:r>
      <w:r w:rsidRPr="00C43780">
        <w:rPr>
          <w:i/>
          <w:iCs/>
        </w:rPr>
        <w:t xml:space="preserve">ssues with </w:t>
      </w:r>
      <w:r w:rsidR="00441FD7">
        <w:rPr>
          <w:i/>
          <w:iCs/>
        </w:rPr>
        <w:t>R</w:t>
      </w:r>
      <w:r w:rsidRPr="00C43780">
        <w:rPr>
          <w:i/>
          <w:iCs/>
        </w:rPr>
        <w:t xml:space="preserve">espect to </w:t>
      </w:r>
      <w:r w:rsidR="00441FD7">
        <w:rPr>
          <w:i/>
          <w:iCs/>
        </w:rPr>
        <w:t>C</w:t>
      </w:r>
      <w:r w:rsidRPr="00C43780">
        <w:rPr>
          <w:i/>
          <w:iCs/>
        </w:rPr>
        <w:t xml:space="preserve">oastal </w:t>
      </w:r>
      <w:r w:rsidR="00441FD7">
        <w:rPr>
          <w:i/>
          <w:iCs/>
        </w:rPr>
        <w:t>E</w:t>
      </w:r>
      <w:r w:rsidRPr="00C43780">
        <w:rPr>
          <w:i/>
          <w:iCs/>
        </w:rPr>
        <w:t xml:space="preserve">rosion </w:t>
      </w:r>
      <w:r w:rsidR="00441FD7">
        <w:rPr>
          <w:i/>
          <w:iCs/>
        </w:rPr>
        <w:t>M</w:t>
      </w:r>
      <w:r w:rsidRPr="00C43780">
        <w:rPr>
          <w:i/>
          <w:iCs/>
        </w:rPr>
        <w:t>anagement in New Zealand</w:t>
      </w:r>
      <w:r>
        <w:t xml:space="preserve">. Retrieved from </w:t>
      </w:r>
      <w:hyperlink r:id="rId62" w:history="1">
        <w:r w:rsidRPr="00FB4320">
          <w:rPr>
            <w:rStyle w:val="Hyperlink"/>
            <w:rFonts w:cs="Arial"/>
          </w:rPr>
          <w:t>www.massey.ac.nz/massey/fms/Colleges/College%20of%20Humanities%20and%20Social%20Sciences/Psychology/Disasters/pubs/GNS/2011/SR_2011-034.pdf</w:t>
        </w:r>
      </w:hyperlink>
      <w:r w:rsidR="00441FD7" w:rsidRPr="00441FD7">
        <w:rPr>
          <w:spacing w:val="-2"/>
        </w:rPr>
        <w:t xml:space="preserve"> </w:t>
      </w:r>
      <w:r w:rsidR="00441FD7" w:rsidRPr="00322558">
        <w:rPr>
          <w:spacing w:val="-2"/>
        </w:rPr>
        <w:t>(9 July 2020)</w:t>
      </w:r>
      <w:r w:rsidR="00441FD7" w:rsidRPr="00D66195">
        <w:t>.</w:t>
      </w:r>
    </w:p>
    <w:p w14:paraId="1D1E99A2" w14:textId="14A3E678" w:rsidR="003C581B" w:rsidRPr="00D66195" w:rsidRDefault="003C581B" w:rsidP="00962C73">
      <w:pPr>
        <w:pStyle w:val="References"/>
      </w:pPr>
      <w:r w:rsidRPr="00380D3E">
        <w:t>Boas I</w:t>
      </w:r>
      <w:r>
        <w:t xml:space="preserve">, </w:t>
      </w:r>
      <w:r w:rsidRPr="00380D3E">
        <w:t>Farbotko</w:t>
      </w:r>
      <w:r>
        <w:t xml:space="preserve"> </w:t>
      </w:r>
      <w:r w:rsidRPr="00380D3E">
        <w:t>C</w:t>
      </w:r>
      <w:r>
        <w:t xml:space="preserve">, </w:t>
      </w:r>
      <w:r w:rsidRPr="00380D3E">
        <w:t>Adams H</w:t>
      </w:r>
      <w:r>
        <w:t>. 2019</w:t>
      </w:r>
      <w:r w:rsidRPr="00380D3E">
        <w:t xml:space="preserve"> Climate migration myths. </w:t>
      </w:r>
      <w:r w:rsidRPr="00D5661F">
        <w:rPr>
          <w:i/>
          <w:iCs/>
        </w:rPr>
        <w:t>Nature</w:t>
      </w:r>
      <w:r>
        <w:rPr>
          <w:i/>
          <w:iCs/>
        </w:rPr>
        <w:t xml:space="preserve"> Climate Change </w:t>
      </w:r>
      <w:r>
        <w:t xml:space="preserve">9: </w:t>
      </w:r>
      <w:r w:rsidRPr="00380D3E">
        <w:t>901–903</w:t>
      </w:r>
      <w:r>
        <w:t xml:space="preserve">. Retrieved from </w:t>
      </w:r>
      <w:hyperlink r:id="rId63" w:history="1">
        <w:r>
          <w:rPr>
            <w:rStyle w:val="Hyperlink"/>
          </w:rPr>
          <w:t>https://www.nature.com/articles/s41558-019-0633-3</w:t>
        </w:r>
      </w:hyperlink>
      <w:r>
        <w:t xml:space="preserve"> </w:t>
      </w:r>
    </w:p>
    <w:p w14:paraId="35FCD3C2" w14:textId="77777777" w:rsidR="00962C73" w:rsidRPr="00D66195" w:rsidRDefault="00962C73" w:rsidP="00962C73">
      <w:pPr>
        <w:pStyle w:val="References"/>
      </w:pPr>
      <w:r w:rsidRPr="00D66195">
        <w:t xml:space="preserve">Boege V. 2018. </w:t>
      </w:r>
      <w:r w:rsidRPr="00385E03">
        <w:rPr>
          <w:i/>
          <w:iCs/>
        </w:rPr>
        <w:t>Climate Change and Conflict in Oceania: Challenges, Responses, and Suggestions for a Policy-Relevant Research Agenda</w:t>
      </w:r>
      <w:r w:rsidRPr="00D66195">
        <w:t xml:space="preserve">. </w:t>
      </w:r>
      <w:r>
        <w:t xml:space="preserve">Tokyo: </w:t>
      </w:r>
      <w:r w:rsidRPr="00D66195">
        <w:t>Toda Peace Institute.</w:t>
      </w:r>
    </w:p>
    <w:p w14:paraId="3F548155" w14:textId="573BCB68" w:rsidR="00962C73" w:rsidRPr="00D66195" w:rsidRDefault="00962C73" w:rsidP="00962C73">
      <w:pPr>
        <w:pStyle w:val="References"/>
      </w:pPr>
      <w:r w:rsidRPr="00D66195">
        <w:t xml:space="preserve">Bond MO, Anderson BJ, Henare THA, Wehi PM. 2019. Effects of climatically shifting species distributions on biocultural relationships. </w:t>
      </w:r>
      <w:r w:rsidRPr="00D66195">
        <w:rPr>
          <w:i/>
          <w:iCs/>
        </w:rPr>
        <w:t>People and Nature</w:t>
      </w:r>
      <w:r w:rsidRPr="00032F75">
        <w:rPr>
          <w:i/>
          <w:iCs/>
        </w:rPr>
        <w:t xml:space="preserve"> </w:t>
      </w:r>
      <w:r w:rsidRPr="00032F75">
        <w:t>1</w:t>
      </w:r>
      <w:r w:rsidRPr="00D66195">
        <w:t>(1)</w:t>
      </w:r>
      <w:r>
        <w:t>:</w:t>
      </w:r>
      <w:r w:rsidRPr="00D66195">
        <w:t xml:space="preserve"> 87–102.</w:t>
      </w:r>
      <w:r>
        <w:t xml:space="preserve"> Retrieved from</w:t>
      </w:r>
      <w:r w:rsidRPr="00D66195">
        <w:t xml:space="preserve"> </w:t>
      </w:r>
      <w:hyperlink r:id="rId64" w:history="1">
        <w:r w:rsidRPr="00D66195">
          <w:rPr>
            <w:rStyle w:val="Hyperlink"/>
            <w:rFonts w:cs="Arial"/>
          </w:rPr>
          <w:t>https://doi.org/10.1002/pan3.15</w:t>
        </w:r>
      </w:hyperlink>
      <w:r w:rsidRPr="00D66195">
        <w:t xml:space="preserve"> </w:t>
      </w:r>
      <w:r w:rsidR="00441FD7" w:rsidRPr="00322558">
        <w:rPr>
          <w:spacing w:val="-2"/>
        </w:rPr>
        <w:t>(9 July 2020)</w:t>
      </w:r>
      <w:r w:rsidR="00441FD7" w:rsidRPr="00D66195">
        <w:t>.</w:t>
      </w:r>
    </w:p>
    <w:p w14:paraId="27F27B23" w14:textId="57840CDC" w:rsidR="00962C73" w:rsidRPr="00D66195" w:rsidRDefault="00962C73" w:rsidP="00962C73">
      <w:pPr>
        <w:pStyle w:val="References"/>
      </w:pPr>
      <w:r w:rsidRPr="00D66195">
        <w:t xml:space="preserve">Boston J. 2016. Anticipatory </w:t>
      </w:r>
      <w:r w:rsidR="00441FD7">
        <w:t>g</w:t>
      </w:r>
      <w:r w:rsidRPr="00D66195">
        <w:t>overnance</w:t>
      </w:r>
      <w:r w:rsidR="009B3C1D">
        <w:t>:</w:t>
      </w:r>
      <w:r w:rsidRPr="00D66195">
        <w:t xml:space="preserve"> </w:t>
      </w:r>
      <w:r w:rsidR="009B3C1D">
        <w:t>H</w:t>
      </w:r>
      <w:r w:rsidRPr="00D66195">
        <w:t xml:space="preserve">ow well is New Zealand safeguarding the future? </w:t>
      </w:r>
      <w:r w:rsidRPr="007565C8">
        <w:rPr>
          <w:i/>
          <w:iCs/>
        </w:rPr>
        <w:t>Policy Quarterly</w:t>
      </w:r>
      <w:r w:rsidRPr="00D66195">
        <w:t xml:space="preserve"> 12(3)</w:t>
      </w:r>
      <w:r>
        <w:t>:</w:t>
      </w:r>
      <w:r w:rsidRPr="00D66195">
        <w:t xml:space="preserve"> 11–24.</w:t>
      </w:r>
    </w:p>
    <w:p w14:paraId="1C6ABEB7" w14:textId="5CED6437" w:rsidR="00962C73" w:rsidRDefault="00962C73" w:rsidP="00962C73">
      <w:pPr>
        <w:pStyle w:val="References"/>
      </w:pPr>
      <w:r w:rsidRPr="00D66195">
        <w:t xml:space="preserve">Boston J, Lawrence J. 2018. Funding </w:t>
      </w:r>
      <w:r w:rsidR="009B3C1D">
        <w:t>c</w:t>
      </w:r>
      <w:r w:rsidRPr="00D66195">
        <w:t xml:space="preserve">limate </w:t>
      </w:r>
      <w:r w:rsidR="009B3C1D">
        <w:t>c</w:t>
      </w:r>
      <w:r w:rsidRPr="00D66195">
        <w:t xml:space="preserve">hange </w:t>
      </w:r>
      <w:r w:rsidR="009B3C1D">
        <w:t>a</w:t>
      </w:r>
      <w:r w:rsidRPr="00D66195">
        <w:t xml:space="preserve">daptation: </w:t>
      </w:r>
      <w:r w:rsidR="009B3C1D">
        <w:t>T</w:t>
      </w:r>
      <w:r w:rsidRPr="00D66195">
        <w:t xml:space="preserve">he case for a new policy framework. </w:t>
      </w:r>
      <w:r w:rsidRPr="00106C67">
        <w:rPr>
          <w:i/>
          <w:iCs/>
        </w:rPr>
        <w:t>Policy Quarterly</w:t>
      </w:r>
      <w:r w:rsidRPr="00D66195">
        <w:t xml:space="preserve"> 14(2)</w:t>
      </w:r>
      <w:r>
        <w:t>:</w:t>
      </w:r>
      <w:r w:rsidRPr="00D66195">
        <w:t xml:space="preserve"> 40–49. </w:t>
      </w:r>
      <w:r>
        <w:t xml:space="preserve">Retrieved from </w:t>
      </w:r>
      <w:hyperlink r:id="rId65" w:history="1">
        <w:r w:rsidRPr="00CB15DB">
          <w:rPr>
            <w:rStyle w:val="Hyperlink"/>
            <w:rFonts w:cs="Arial"/>
          </w:rPr>
          <w:t>https://doi.org/10.26686/pq.v14i2.5093</w:t>
        </w:r>
      </w:hyperlink>
      <w:r>
        <w:t xml:space="preserve"> </w:t>
      </w:r>
      <w:r w:rsidR="009B3C1D" w:rsidRPr="00322558">
        <w:rPr>
          <w:spacing w:val="-2"/>
        </w:rPr>
        <w:t>(9 July 2020)</w:t>
      </w:r>
      <w:r w:rsidR="009B3C1D" w:rsidRPr="00D66195">
        <w:t>.</w:t>
      </w:r>
    </w:p>
    <w:p w14:paraId="4F7C4244" w14:textId="27F6E811" w:rsidR="00962C73" w:rsidRPr="00D66195" w:rsidRDefault="00962C73" w:rsidP="00962C73">
      <w:pPr>
        <w:pStyle w:val="References"/>
      </w:pPr>
      <w:r w:rsidRPr="003F788E">
        <w:rPr>
          <w:lang w:val="nl-NL"/>
        </w:rPr>
        <w:t xml:space="preserve">Bradford-Grieve J, Probert K, Lewis K, Sutton P, Zeldis J, Orpin A. 2006. </w:t>
      </w:r>
      <w:r w:rsidRPr="00D66195">
        <w:t xml:space="preserve">New Zealand shelf region. In: </w:t>
      </w:r>
      <w:r>
        <w:t xml:space="preserve">AR </w:t>
      </w:r>
      <w:r w:rsidRPr="00D66195">
        <w:t xml:space="preserve">Robinson, </w:t>
      </w:r>
      <w:r>
        <w:t xml:space="preserve">KH </w:t>
      </w:r>
      <w:r w:rsidRPr="00D66195">
        <w:t xml:space="preserve">Brink (eds) </w:t>
      </w:r>
      <w:r w:rsidRPr="00951C60">
        <w:rPr>
          <w:i/>
          <w:iCs/>
        </w:rPr>
        <w:t xml:space="preserve">The Global Coastal Ocean: Interdisciplinary Regional Studies </w:t>
      </w:r>
      <w:r>
        <w:rPr>
          <w:i/>
          <w:iCs/>
        </w:rPr>
        <w:t>a</w:t>
      </w:r>
      <w:r w:rsidRPr="00951C60">
        <w:rPr>
          <w:i/>
          <w:iCs/>
        </w:rPr>
        <w:t>nd Syntheses</w:t>
      </w:r>
      <w:r w:rsidRPr="00D66195">
        <w:t>. Cambridge, MA</w:t>
      </w:r>
      <w:r>
        <w:t>:</w:t>
      </w:r>
      <w:r w:rsidRPr="00D66195">
        <w:t xml:space="preserve"> Harvard University Press.</w:t>
      </w:r>
    </w:p>
    <w:p w14:paraId="6D071972" w14:textId="776EE60B" w:rsidR="00962C73" w:rsidRPr="00D66195" w:rsidRDefault="00962C73" w:rsidP="00962C73">
      <w:pPr>
        <w:pStyle w:val="References"/>
      </w:pPr>
      <w:r w:rsidRPr="00D66195">
        <w:t xml:space="preserve">Brand J, Spencer K, O’Shea F, Lindsay J. 2018. Potential pollution risks of historic landﬁlls on low-lying coasts and estuaries. </w:t>
      </w:r>
      <w:r w:rsidRPr="00B03F62">
        <w:rPr>
          <w:i/>
          <w:iCs/>
        </w:rPr>
        <w:t>WIREs Water</w:t>
      </w:r>
      <w:r w:rsidRPr="00D66195">
        <w:t xml:space="preserve"> 5</w:t>
      </w:r>
      <w:r>
        <w:t>: e1264</w:t>
      </w:r>
      <w:r w:rsidRPr="00D66195">
        <w:t xml:space="preserve">. Retrieved from </w:t>
      </w:r>
      <w:hyperlink r:id="rId66" w:history="1">
        <w:r w:rsidRPr="00D66195">
          <w:rPr>
            <w:rStyle w:val="Hyperlink"/>
            <w:rFonts w:cs="Arial"/>
          </w:rPr>
          <w:t>https://onlinelibrary.wiley.com/doi/epdf/10.1002/wat2.1264</w:t>
        </w:r>
      </w:hyperlink>
      <w:bookmarkStart w:id="774" w:name="_Hlk40347227"/>
      <w:r w:rsidR="00680688" w:rsidRPr="00680688">
        <w:rPr>
          <w:spacing w:val="-2"/>
        </w:rPr>
        <w:t xml:space="preserve"> </w:t>
      </w:r>
      <w:r w:rsidR="00680688" w:rsidRPr="00322558">
        <w:rPr>
          <w:spacing w:val="-2"/>
        </w:rPr>
        <w:t>(9 July 2020)</w:t>
      </w:r>
      <w:r w:rsidR="00680688" w:rsidRPr="00D66195">
        <w:t>.</w:t>
      </w:r>
    </w:p>
    <w:bookmarkEnd w:id="774"/>
    <w:p w14:paraId="68242494" w14:textId="73724313" w:rsidR="00962C73" w:rsidRPr="00680688" w:rsidRDefault="00962C73" w:rsidP="00962C73">
      <w:pPr>
        <w:pStyle w:val="References"/>
        <w:rPr>
          <w:spacing w:val="-2"/>
        </w:rPr>
      </w:pPr>
      <w:r w:rsidRPr="00680688">
        <w:rPr>
          <w:spacing w:val="-2"/>
        </w:rPr>
        <w:t xml:space="preserve">BRANZ. 2008. </w:t>
      </w:r>
      <w:r w:rsidRPr="00680688">
        <w:rPr>
          <w:i/>
          <w:iCs/>
          <w:spacing w:val="-2"/>
        </w:rPr>
        <w:t xml:space="preserve">Soil </w:t>
      </w:r>
      <w:r w:rsidR="00680688" w:rsidRPr="00680688">
        <w:rPr>
          <w:i/>
          <w:iCs/>
          <w:spacing w:val="-2"/>
        </w:rPr>
        <w:t>E</w:t>
      </w:r>
      <w:r w:rsidRPr="00680688">
        <w:rPr>
          <w:i/>
          <w:iCs/>
          <w:spacing w:val="-2"/>
        </w:rPr>
        <w:t xml:space="preserve">xpansivity in the Auckland Region. Addendum </w:t>
      </w:r>
      <w:r w:rsidR="00680688" w:rsidRPr="00680688">
        <w:rPr>
          <w:i/>
          <w:iCs/>
          <w:spacing w:val="-2"/>
        </w:rPr>
        <w:t>S</w:t>
      </w:r>
      <w:r w:rsidRPr="00680688">
        <w:rPr>
          <w:i/>
          <w:iCs/>
          <w:spacing w:val="-2"/>
        </w:rPr>
        <w:t xml:space="preserve">tudy </w:t>
      </w:r>
      <w:r w:rsidR="00680688" w:rsidRPr="00680688">
        <w:rPr>
          <w:i/>
          <w:iCs/>
          <w:spacing w:val="-2"/>
        </w:rPr>
        <w:t>R</w:t>
      </w:r>
      <w:r w:rsidRPr="00680688">
        <w:rPr>
          <w:i/>
          <w:iCs/>
          <w:spacing w:val="-2"/>
        </w:rPr>
        <w:t>eport No. 120A</w:t>
      </w:r>
      <w:r w:rsidRPr="00680688">
        <w:rPr>
          <w:spacing w:val="-2"/>
        </w:rPr>
        <w:t>. Porirua: BRANZ.</w:t>
      </w:r>
    </w:p>
    <w:p w14:paraId="4D9C32C2" w14:textId="198AD089" w:rsidR="00962C73" w:rsidRPr="00D66195" w:rsidRDefault="00962C73" w:rsidP="00962C73">
      <w:pPr>
        <w:pStyle w:val="References"/>
      </w:pPr>
      <w:r w:rsidRPr="00D66195">
        <w:t xml:space="preserve">Buckett NR, Jones MS, Marston N. 2010. </w:t>
      </w:r>
      <w:r w:rsidRPr="008A7157">
        <w:rPr>
          <w:i/>
          <w:iCs/>
        </w:rPr>
        <w:t xml:space="preserve">House </w:t>
      </w:r>
      <w:r w:rsidR="00680688">
        <w:rPr>
          <w:i/>
          <w:iCs/>
        </w:rPr>
        <w:t>C</w:t>
      </w:r>
      <w:r w:rsidRPr="008A7157">
        <w:rPr>
          <w:i/>
          <w:iCs/>
        </w:rPr>
        <w:t xml:space="preserve">ondition </w:t>
      </w:r>
      <w:r w:rsidR="00680688">
        <w:rPr>
          <w:i/>
          <w:iCs/>
        </w:rPr>
        <w:t>S</w:t>
      </w:r>
      <w:r w:rsidRPr="008A7157">
        <w:rPr>
          <w:i/>
          <w:iCs/>
        </w:rPr>
        <w:t xml:space="preserve">urvey </w:t>
      </w:r>
      <w:r w:rsidR="00680688">
        <w:rPr>
          <w:i/>
          <w:iCs/>
        </w:rPr>
        <w:t>R</w:t>
      </w:r>
      <w:r w:rsidRPr="008A7157">
        <w:rPr>
          <w:i/>
          <w:iCs/>
        </w:rPr>
        <w:t>eport</w:t>
      </w:r>
      <w:r w:rsidR="00680688">
        <w:rPr>
          <w:i/>
          <w:iCs/>
        </w:rPr>
        <w:t>:</w:t>
      </w:r>
      <w:r w:rsidRPr="008A7157">
        <w:rPr>
          <w:i/>
          <w:iCs/>
        </w:rPr>
        <w:t xml:space="preserve"> Condition </w:t>
      </w:r>
      <w:r w:rsidR="00680688">
        <w:rPr>
          <w:i/>
          <w:iCs/>
        </w:rPr>
        <w:t>C</w:t>
      </w:r>
      <w:r w:rsidRPr="008A7157">
        <w:rPr>
          <w:i/>
          <w:iCs/>
        </w:rPr>
        <w:t xml:space="preserve">omparison by </w:t>
      </w:r>
      <w:r w:rsidR="00680688">
        <w:rPr>
          <w:i/>
          <w:iCs/>
        </w:rPr>
        <w:t>T</w:t>
      </w:r>
      <w:r w:rsidRPr="008A7157">
        <w:rPr>
          <w:i/>
          <w:iCs/>
        </w:rPr>
        <w:t>enure. BRANZ Study Report 264</w:t>
      </w:r>
      <w:r w:rsidRPr="00D66195">
        <w:t>.</w:t>
      </w:r>
      <w:r>
        <w:t xml:space="preserve"> Porirua: BRANZ.</w:t>
      </w:r>
    </w:p>
    <w:p w14:paraId="4FA8AC6E" w14:textId="44B6CF2E" w:rsidR="00962C73" w:rsidRPr="00D66195" w:rsidRDefault="00962C73" w:rsidP="00962C73">
      <w:pPr>
        <w:pStyle w:val="References"/>
      </w:pPr>
      <w:r w:rsidRPr="00D66195">
        <w:t xml:space="preserve">Burbidge R. 2016. Adapting European </w:t>
      </w:r>
      <w:r w:rsidR="00680688">
        <w:t>a</w:t>
      </w:r>
      <w:r w:rsidRPr="00D66195">
        <w:t xml:space="preserve">irports to a </w:t>
      </w:r>
      <w:r w:rsidR="00680688">
        <w:t>c</w:t>
      </w:r>
      <w:r w:rsidRPr="00D66195">
        <w:t xml:space="preserve">hanging </w:t>
      </w:r>
      <w:r w:rsidR="00680688">
        <w:t>c</w:t>
      </w:r>
      <w:r w:rsidRPr="00D66195">
        <w:t xml:space="preserve">limate. </w:t>
      </w:r>
      <w:r w:rsidRPr="0012500E">
        <w:rPr>
          <w:i/>
          <w:iCs/>
        </w:rPr>
        <w:t>Transportation Research Procedia</w:t>
      </w:r>
      <w:r w:rsidRPr="00D66195">
        <w:t xml:space="preserve"> 14</w:t>
      </w:r>
      <w:r>
        <w:t>:</w:t>
      </w:r>
      <w:r w:rsidRPr="00D66195">
        <w:t xml:space="preserve"> 14</w:t>
      </w:r>
      <w:r w:rsidR="00680688">
        <w:t>–</w:t>
      </w:r>
      <w:r w:rsidRPr="00D66195">
        <w:t>23.</w:t>
      </w:r>
    </w:p>
    <w:p w14:paraId="4C3065CD" w14:textId="3711EFCD" w:rsidR="00494928" w:rsidRPr="0024588A" w:rsidRDefault="00494928" w:rsidP="00494928">
      <w:pPr>
        <w:pStyle w:val="References"/>
        <w:rPr>
          <w:spacing w:val="-2"/>
        </w:rPr>
      </w:pPr>
      <w:r w:rsidRPr="0024588A">
        <w:rPr>
          <w:spacing w:val="-2"/>
        </w:rPr>
        <w:t xml:space="preserve">Bureau of Meteorology and NIWA. 2018. </w:t>
      </w:r>
      <w:r w:rsidRPr="0024588A">
        <w:rPr>
          <w:i/>
          <w:spacing w:val="-2"/>
        </w:rPr>
        <w:t>Special Climate Statement – record warmth in the Tasman Sea, New Zealand and Tasmania.</w:t>
      </w:r>
      <w:r w:rsidRPr="0024588A">
        <w:rPr>
          <w:spacing w:val="-2"/>
        </w:rPr>
        <w:t xml:space="preserve"> Wellington: NIWA. Retrieved from </w:t>
      </w:r>
      <w:hyperlink r:id="rId67" w:history="1">
        <w:r w:rsidRPr="0024588A">
          <w:rPr>
            <w:rStyle w:val="Hyperlink"/>
            <w:spacing w:val="-2"/>
          </w:rPr>
          <w:t>https://niwa.co.nz/sites/niwa.co.nz/files/SCS-joint-2017-18-tasman-sea-heatwave-final.pdf</w:t>
        </w:r>
      </w:hyperlink>
      <w:r w:rsidRPr="0024588A">
        <w:rPr>
          <w:spacing w:val="-2"/>
        </w:rPr>
        <w:t xml:space="preserve"> </w:t>
      </w:r>
      <w:r w:rsidR="003B4B75" w:rsidRPr="0024588A">
        <w:rPr>
          <w:spacing w:val="-2"/>
        </w:rPr>
        <w:t>(9 July 2020).</w:t>
      </w:r>
    </w:p>
    <w:p w14:paraId="14EBEA01" w14:textId="71314207" w:rsidR="00962C73" w:rsidRPr="00D66195" w:rsidRDefault="00962C73" w:rsidP="00962C73">
      <w:pPr>
        <w:pStyle w:val="References"/>
      </w:pPr>
      <w:r w:rsidRPr="00D66195">
        <w:t xml:space="preserve">Burillo D. 2018. Effects of </w:t>
      </w:r>
      <w:r w:rsidR="0024588A">
        <w:t>c</w:t>
      </w:r>
      <w:r w:rsidRPr="00D66195">
        <w:t xml:space="preserve">limate </w:t>
      </w:r>
      <w:r w:rsidR="0024588A">
        <w:t>c</w:t>
      </w:r>
      <w:r w:rsidRPr="00D66195">
        <w:t xml:space="preserve">hange in </w:t>
      </w:r>
      <w:r w:rsidR="0024588A">
        <w:t>e</w:t>
      </w:r>
      <w:r w:rsidRPr="00D66195">
        <w:t xml:space="preserve">lectric </w:t>
      </w:r>
      <w:r w:rsidR="0024588A">
        <w:t>p</w:t>
      </w:r>
      <w:r w:rsidRPr="00D66195">
        <w:t xml:space="preserve">ower </w:t>
      </w:r>
      <w:r w:rsidR="0024588A">
        <w:t>i</w:t>
      </w:r>
      <w:r w:rsidRPr="00D66195">
        <w:t xml:space="preserve">nfrastructures. </w:t>
      </w:r>
      <w:r>
        <w:t xml:space="preserve">In: KE Okedu (ed.) </w:t>
      </w:r>
      <w:r>
        <w:rPr>
          <w:i/>
          <w:iCs/>
        </w:rPr>
        <w:t>Power System Stability</w:t>
      </w:r>
      <w:r w:rsidRPr="005E22B4">
        <w:rPr>
          <w:i/>
          <w:iCs/>
        </w:rPr>
        <w:t>.</w:t>
      </w:r>
      <w:r w:rsidR="0024588A">
        <w:t xml:space="preserve"> </w:t>
      </w:r>
      <w:r w:rsidR="00273FB3">
        <w:t xml:space="preserve">London: </w:t>
      </w:r>
      <w:r w:rsidR="0024588A">
        <w:t>IntechO</w:t>
      </w:r>
      <w:r w:rsidR="005E22B4" w:rsidRPr="005E22B4">
        <w:t>pen</w:t>
      </w:r>
      <w:r>
        <w:t xml:space="preserve">. </w:t>
      </w:r>
      <w:r w:rsidRPr="00D66195">
        <w:t xml:space="preserve">Retrieved from </w:t>
      </w:r>
      <w:hyperlink r:id="rId68" w:history="1">
        <w:r w:rsidRPr="004B1FA4">
          <w:rPr>
            <w:rStyle w:val="Hyperlink"/>
            <w:rFonts w:cs="Arial"/>
          </w:rPr>
          <w:t>www.intechopen.com/books/power-system-stability/effects-of-climate-change-in-electric-power-infrastructures</w:t>
        </w:r>
      </w:hyperlink>
      <w:r w:rsidR="0024588A">
        <w:t xml:space="preserve"> </w:t>
      </w:r>
      <w:r w:rsidR="0024588A" w:rsidRPr="00322558">
        <w:rPr>
          <w:spacing w:val="-2"/>
        </w:rPr>
        <w:t>(9 July 2020)</w:t>
      </w:r>
      <w:r w:rsidR="0024588A" w:rsidRPr="00D66195">
        <w:t>.</w:t>
      </w:r>
    </w:p>
    <w:p w14:paraId="397CED5F" w14:textId="7FF55444" w:rsidR="00962C73" w:rsidRDefault="00962C73" w:rsidP="00962C73">
      <w:pPr>
        <w:pStyle w:val="References"/>
      </w:pPr>
      <w:r w:rsidRPr="00D66195">
        <w:t xml:space="preserve">Business Continuity Institute. 2019. </w:t>
      </w:r>
      <w:r w:rsidRPr="009A3E2A">
        <w:rPr>
          <w:i/>
          <w:iCs/>
        </w:rPr>
        <w:t xml:space="preserve">BCI </w:t>
      </w:r>
      <w:r w:rsidR="0024588A">
        <w:rPr>
          <w:i/>
          <w:iCs/>
        </w:rPr>
        <w:t>S</w:t>
      </w:r>
      <w:r w:rsidRPr="009A3E2A">
        <w:rPr>
          <w:i/>
          <w:iCs/>
        </w:rPr>
        <w:t xml:space="preserve">upply </w:t>
      </w:r>
      <w:r w:rsidR="0024588A">
        <w:rPr>
          <w:i/>
          <w:iCs/>
        </w:rPr>
        <w:t>C</w:t>
      </w:r>
      <w:r w:rsidRPr="009A3E2A">
        <w:rPr>
          <w:i/>
          <w:iCs/>
        </w:rPr>
        <w:t xml:space="preserve">hain </w:t>
      </w:r>
      <w:r w:rsidR="0024588A">
        <w:rPr>
          <w:i/>
          <w:iCs/>
        </w:rPr>
        <w:t>R</w:t>
      </w:r>
      <w:r w:rsidRPr="009A3E2A">
        <w:rPr>
          <w:i/>
          <w:iCs/>
        </w:rPr>
        <w:t xml:space="preserve">esilience </w:t>
      </w:r>
      <w:r w:rsidR="0024588A">
        <w:rPr>
          <w:i/>
          <w:iCs/>
        </w:rPr>
        <w:t>R</w:t>
      </w:r>
      <w:r w:rsidRPr="009A3E2A">
        <w:rPr>
          <w:i/>
          <w:iCs/>
        </w:rPr>
        <w:t>eport 2018</w:t>
      </w:r>
      <w:r w:rsidRPr="00D66195">
        <w:t>.</w:t>
      </w:r>
      <w:r>
        <w:t xml:space="preserve"> Caversham: Business Continuity Institute. Retrieved from</w:t>
      </w:r>
      <w:r w:rsidRPr="00D66195">
        <w:t xml:space="preserve"> </w:t>
      </w:r>
      <w:hyperlink r:id="rId69" w:history="1">
        <w:r w:rsidRPr="004B1FA4">
          <w:rPr>
            <w:rStyle w:val="Hyperlink"/>
            <w:rFonts w:cs="Arial"/>
          </w:rPr>
          <w:t>www.thebci.org/uploads/assets/uploaded/c50072bf-df5c-4c98-a5e1876aafb15bd0.pdf</w:t>
        </w:r>
      </w:hyperlink>
      <w:r>
        <w:t xml:space="preserve"> </w:t>
      </w:r>
      <w:r w:rsidR="0024588A" w:rsidRPr="00322558">
        <w:rPr>
          <w:spacing w:val="-2"/>
        </w:rPr>
        <w:t>(9 July 2020)</w:t>
      </w:r>
      <w:r w:rsidR="0024588A" w:rsidRPr="00D66195">
        <w:t>.</w:t>
      </w:r>
    </w:p>
    <w:p w14:paraId="08AB3A85" w14:textId="4D5E8DB2" w:rsidR="00962C73" w:rsidRPr="00D66195" w:rsidRDefault="00962C73" w:rsidP="00962C73">
      <w:pPr>
        <w:pStyle w:val="References"/>
      </w:pPr>
      <w:r w:rsidRPr="00D66195">
        <w:t xml:space="preserve">BusinessNZ Energy Council. 2019. </w:t>
      </w:r>
      <w:r w:rsidRPr="00F473BF">
        <w:rPr>
          <w:i/>
          <w:iCs/>
        </w:rPr>
        <w:t xml:space="preserve">New Zealand Energy </w:t>
      </w:r>
      <w:r w:rsidR="0024588A">
        <w:rPr>
          <w:i/>
          <w:iCs/>
        </w:rPr>
        <w:t>S</w:t>
      </w:r>
      <w:r w:rsidRPr="00F473BF">
        <w:rPr>
          <w:i/>
          <w:iCs/>
        </w:rPr>
        <w:t>cenarios</w:t>
      </w:r>
      <w:r w:rsidR="0024588A">
        <w:rPr>
          <w:i/>
          <w:iCs/>
        </w:rPr>
        <w:t>:</w:t>
      </w:r>
      <w:r w:rsidRPr="00F473BF">
        <w:rPr>
          <w:i/>
          <w:iCs/>
        </w:rPr>
        <w:t xml:space="preserve"> </w:t>
      </w:r>
      <w:r w:rsidR="0024588A">
        <w:rPr>
          <w:i/>
          <w:iCs/>
        </w:rPr>
        <w:t>N</w:t>
      </w:r>
      <w:r w:rsidRPr="00F473BF">
        <w:rPr>
          <w:i/>
          <w:iCs/>
        </w:rPr>
        <w:t xml:space="preserve">avigating </w:t>
      </w:r>
      <w:r w:rsidR="0024588A">
        <w:rPr>
          <w:i/>
          <w:iCs/>
        </w:rPr>
        <w:t>O</w:t>
      </w:r>
      <w:r w:rsidRPr="00F473BF">
        <w:rPr>
          <w:i/>
          <w:iCs/>
        </w:rPr>
        <w:t xml:space="preserve">ur </w:t>
      </w:r>
      <w:r w:rsidR="0024588A">
        <w:rPr>
          <w:i/>
          <w:iCs/>
        </w:rPr>
        <w:t>F</w:t>
      </w:r>
      <w:r w:rsidRPr="00F473BF">
        <w:rPr>
          <w:i/>
          <w:iCs/>
        </w:rPr>
        <w:t xml:space="preserve">light </w:t>
      </w:r>
      <w:r w:rsidR="0024588A">
        <w:rPr>
          <w:i/>
          <w:iCs/>
        </w:rPr>
        <w:t>P</w:t>
      </w:r>
      <w:r w:rsidRPr="00F473BF">
        <w:rPr>
          <w:i/>
          <w:iCs/>
        </w:rPr>
        <w:t>ath to 2060</w:t>
      </w:r>
      <w:r w:rsidRPr="00D66195">
        <w:t xml:space="preserve">. </w:t>
      </w:r>
      <w:r>
        <w:t xml:space="preserve">Wellington: </w:t>
      </w:r>
      <w:r w:rsidRPr="00D66195">
        <w:t>BusinessNZ Energy Council.</w:t>
      </w:r>
      <w:r>
        <w:t xml:space="preserve"> Retrieved from </w:t>
      </w:r>
      <w:hyperlink r:id="rId70" w:history="1">
        <w:r w:rsidRPr="004B1FA4">
          <w:rPr>
            <w:rStyle w:val="Hyperlink"/>
            <w:rFonts w:cs="Arial"/>
          </w:rPr>
          <w:t>www.bec2060.org.nz/__data/assets/pdf_file/0020/182711/Energy-Scenarios.pdf</w:t>
        </w:r>
      </w:hyperlink>
      <w:r w:rsidR="0024588A" w:rsidRPr="0024588A">
        <w:rPr>
          <w:spacing w:val="-2"/>
        </w:rPr>
        <w:t xml:space="preserve"> </w:t>
      </w:r>
      <w:r w:rsidR="0024588A" w:rsidRPr="00322558">
        <w:rPr>
          <w:spacing w:val="-2"/>
        </w:rPr>
        <w:t>(9 July 2020)</w:t>
      </w:r>
      <w:r w:rsidR="0024588A" w:rsidRPr="00D66195">
        <w:t>.</w:t>
      </w:r>
    </w:p>
    <w:p w14:paraId="2BF0AE19" w14:textId="7CD51526" w:rsidR="00962C73" w:rsidRPr="00D66195" w:rsidRDefault="00962C73" w:rsidP="00962C73">
      <w:pPr>
        <w:pStyle w:val="References"/>
      </w:pPr>
      <w:r w:rsidRPr="00D66195">
        <w:rPr>
          <w:lang w:eastAsia="en-AU"/>
        </w:rPr>
        <w:t xml:space="preserve">Buurman J, Babovic V. 2016. Adaptation </w:t>
      </w:r>
      <w:r w:rsidR="00273FB3">
        <w:rPr>
          <w:lang w:eastAsia="en-AU"/>
        </w:rPr>
        <w:t>p</w:t>
      </w:r>
      <w:r w:rsidRPr="00D66195">
        <w:rPr>
          <w:lang w:eastAsia="en-AU"/>
        </w:rPr>
        <w:t xml:space="preserve">athways and </w:t>
      </w:r>
      <w:r w:rsidR="00273FB3">
        <w:rPr>
          <w:lang w:eastAsia="en-AU"/>
        </w:rPr>
        <w:t>r</w:t>
      </w:r>
      <w:r w:rsidRPr="00D66195">
        <w:rPr>
          <w:lang w:eastAsia="en-AU"/>
        </w:rPr>
        <w:t xml:space="preserve">eal ptions Analysis: An approach to deep uncertainty in climate change adaptation policies. </w:t>
      </w:r>
      <w:r w:rsidRPr="00AC06DF">
        <w:rPr>
          <w:i/>
          <w:iCs/>
          <w:lang w:eastAsia="en-AU"/>
        </w:rPr>
        <w:t>Policy and Society</w:t>
      </w:r>
      <w:r w:rsidRPr="00D66195">
        <w:rPr>
          <w:lang w:eastAsia="en-AU"/>
        </w:rPr>
        <w:t xml:space="preserve"> 35(2)</w:t>
      </w:r>
      <w:r>
        <w:rPr>
          <w:lang w:eastAsia="en-AU"/>
        </w:rPr>
        <w:t>:</w:t>
      </w:r>
      <w:r w:rsidRPr="00D66195">
        <w:rPr>
          <w:lang w:eastAsia="en-AU"/>
        </w:rPr>
        <w:t xml:space="preserve"> 137</w:t>
      </w:r>
      <w:r>
        <w:rPr>
          <w:lang w:eastAsia="en-AU"/>
        </w:rPr>
        <w:t>–</w:t>
      </w:r>
      <w:r w:rsidRPr="00D66195">
        <w:rPr>
          <w:lang w:eastAsia="en-AU"/>
        </w:rPr>
        <w:t>150.</w:t>
      </w:r>
    </w:p>
    <w:p w14:paraId="4B53CE3F" w14:textId="7C0B041D" w:rsidR="00962C73" w:rsidRPr="00273FB3" w:rsidRDefault="00962C73" w:rsidP="00962C73">
      <w:pPr>
        <w:pStyle w:val="References"/>
        <w:rPr>
          <w:spacing w:val="-2"/>
        </w:rPr>
      </w:pPr>
      <w:r w:rsidRPr="00273FB3">
        <w:rPr>
          <w:spacing w:val="-2"/>
        </w:rPr>
        <w:t xml:space="preserve">Cainey JM. 2019. Resilience and Reliability for Electricity Networks. </w:t>
      </w:r>
      <w:r w:rsidRPr="00273FB3">
        <w:rPr>
          <w:i/>
          <w:iCs/>
          <w:spacing w:val="-2"/>
        </w:rPr>
        <w:t>The Royal Society of Victoria</w:t>
      </w:r>
      <w:r w:rsidRPr="00273FB3">
        <w:rPr>
          <w:spacing w:val="-2"/>
        </w:rPr>
        <w:t xml:space="preserve"> 131: 44–52.</w:t>
      </w:r>
    </w:p>
    <w:p w14:paraId="691C2691" w14:textId="3A023645" w:rsidR="00962C73" w:rsidRPr="00D66195" w:rsidRDefault="00962C73" w:rsidP="00962C73">
      <w:pPr>
        <w:pStyle w:val="References"/>
      </w:pPr>
      <w:r w:rsidRPr="00D66195">
        <w:t xml:space="preserve">Campbell JR. 2019. </w:t>
      </w:r>
      <w:r w:rsidRPr="00385E03">
        <w:rPr>
          <w:i/>
          <w:iCs/>
        </w:rPr>
        <w:t>Climate Change, Migration and Land in Oceania</w:t>
      </w:r>
      <w:r w:rsidRPr="00D66195">
        <w:t xml:space="preserve"> </w:t>
      </w:r>
      <w:r>
        <w:t xml:space="preserve">Tokyo: </w:t>
      </w:r>
      <w:r w:rsidRPr="00D66195">
        <w:t>Toda Peace Institute.</w:t>
      </w:r>
      <w:r>
        <w:t xml:space="preserve"> Retrieved from </w:t>
      </w:r>
      <w:hyperlink r:id="rId71" w:history="1">
        <w:r w:rsidRPr="00CB15DB">
          <w:rPr>
            <w:rStyle w:val="Hyperlink"/>
            <w:rFonts w:cs="Arial"/>
          </w:rPr>
          <w:t>https://toda.org/assets/files/resources/policy-briefs/t-pb-37_john-campbell_climate-change-migration-and-land-in-oceania.pdf</w:t>
        </w:r>
      </w:hyperlink>
      <w:r>
        <w:t>.</w:t>
      </w:r>
    </w:p>
    <w:p w14:paraId="78008727" w14:textId="77777777" w:rsidR="00962C73" w:rsidRPr="00D66195" w:rsidRDefault="00962C73" w:rsidP="00962C73">
      <w:pPr>
        <w:pStyle w:val="References"/>
      </w:pPr>
      <w:r w:rsidRPr="00D66195">
        <w:t xml:space="preserve">Campiglio E, Dafermos Y, Monnin P, Ryan-Collins J, Schotten G, Tanaka M. 2018. Climate change challenges for central banks and financial regulators. </w:t>
      </w:r>
      <w:r w:rsidRPr="006B7D54">
        <w:rPr>
          <w:i/>
          <w:iCs/>
        </w:rPr>
        <w:t>Nature Climate Change</w:t>
      </w:r>
      <w:r w:rsidRPr="00D66195">
        <w:t xml:space="preserve"> 8</w:t>
      </w:r>
      <w:r>
        <w:t>:</w:t>
      </w:r>
      <w:r w:rsidRPr="00D66195">
        <w:t xml:space="preserve"> 462–468.</w:t>
      </w:r>
    </w:p>
    <w:p w14:paraId="474DD462" w14:textId="048FDA81" w:rsidR="00962C73" w:rsidRDefault="00962C73" w:rsidP="00962C73">
      <w:pPr>
        <w:pStyle w:val="References"/>
        <w:rPr>
          <w:rFonts w:eastAsiaTheme="minorHAnsi"/>
          <w:color w:val="000000"/>
          <w:lang w:eastAsia="en-US"/>
        </w:rPr>
      </w:pPr>
      <w:r w:rsidRPr="00D66195">
        <w:lastRenderedPageBreak/>
        <w:t xml:space="preserve">Cann KF, Thomas DR, Salmon RL, Wyn-Jones AP, Kay D. 2013. Extreme water-related weather events and waterborne disease. </w:t>
      </w:r>
      <w:r w:rsidRPr="0081512F">
        <w:rPr>
          <w:i/>
          <w:iCs/>
        </w:rPr>
        <w:t>Epidemiology and Infection</w:t>
      </w:r>
      <w:r w:rsidRPr="00D66195">
        <w:t xml:space="preserve"> 141(4), 671–686.</w:t>
      </w:r>
      <w:r>
        <w:t xml:space="preserve"> Retrieved from</w:t>
      </w:r>
      <w:r w:rsidRPr="00D66195">
        <w:t xml:space="preserve"> </w:t>
      </w:r>
      <w:hyperlink r:id="rId72" w:history="1">
        <w:r w:rsidRPr="00D66195">
          <w:rPr>
            <w:rStyle w:val="Hyperlink"/>
            <w:rFonts w:cs="Arial"/>
          </w:rPr>
          <w:t>https://doi.org/10.1017/S0950268812001653</w:t>
        </w:r>
      </w:hyperlink>
      <w:r>
        <w:rPr>
          <w:rFonts w:eastAsiaTheme="minorHAnsi"/>
          <w:color w:val="000000"/>
          <w:lang w:eastAsia="en-US"/>
        </w:rPr>
        <w:t xml:space="preserve">. </w:t>
      </w:r>
    </w:p>
    <w:p w14:paraId="0FD99F20" w14:textId="11303963" w:rsidR="00962C73" w:rsidRPr="00F51CEE" w:rsidRDefault="00962C73" w:rsidP="00962C73">
      <w:pPr>
        <w:pStyle w:val="References"/>
        <w:rPr>
          <w:spacing w:val="-4"/>
          <w:lang w:eastAsia="en-AU"/>
        </w:rPr>
      </w:pPr>
      <w:r w:rsidRPr="00F51CEE">
        <w:rPr>
          <w:rFonts w:eastAsiaTheme="minorHAnsi"/>
          <w:color w:val="000000"/>
          <w:spacing w:val="-4"/>
          <w:lang w:eastAsia="en-US"/>
        </w:rPr>
        <w:t xml:space="preserve">Carey-Smith T, Henderson R, Singh S. 2018. </w:t>
      </w:r>
      <w:r w:rsidRPr="00F51CEE">
        <w:rPr>
          <w:rFonts w:eastAsiaTheme="minorHAnsi"/>
          <w:i/>
          <w:iCs/>
          <w:color w:val="000000"/>
          <w:spacing w:val="-4"/>
          <w:lang w:eastAsia="en-US"/>
        </w:rPr>
        <w:t>High Intensity Rainfall Design System Version 4</w:t>
      </w:r>
      <w:r w:rsidRPr="00F51CEE">
        <w:rPr>
          <w:rFonts w:eastAsiaTheme="minorHAnsi"/>
          <w:color w:val="000000"/>
          <w:spacing w:val="-4"/>
          <w:lang w:eastAsia="en-US"/>
        </w:rPr>
        <w:t>. Wellington: NIWA. Retrieved from</w:t>
      </w:r>
      <w:r w:rsidRPr="00F51CEE">
        <w:rPr>
          <w:spacing w:val="-4"/>
          <w:lang w:eastAsia="en-AU"/>
        </w:rPr>
        <w:t xml:space="preserve"> </w:t>
      </w:r>
      <w:hyperlink r:id="rId73" w:history="1">
        <w:r w:rsidRPr="00F51CEE">
          <w:rPr>
            <w:rStyle w:val="Hyperlink"/>
            <w:rFonts w:eastAsiaTheme="minorHAnsi" w:cs="Arial"/>
            <w:spacing w:val="-4"/>
            <w:lang w:eastAsia="en-US"/>
          </w:rPr>
          <w:t>https://niwa.co.nz/sites/niwa.co.nz/files/2018022CH_HIRDSv4_Final.pdf</w:t>
        </w:r>
      </w:hyperlink>
      <w:r w:rsidRPr="00F51CEE">
        <w:rPr>
          <w:rStyle w:val="Hyperlink"/>
          <w:rFonts w:eastAsiaTheme="minorHAnsi" w:cs="Arial"/>
          <w:spacing w:val="-4"/>
          <w:lang w:eastAsia="en-US"/>
        </w:rPr>
        <w:t>.</w:t>
      </w:r>
    </w:p>
    <w:p w14:paraId="4A49A5CB" w14:textId="118999DD" w:rsidR="00962C73" w:rsidRPr="00D66195" w:rsidRDefault="00962C73" w:rsidP="00962C73">
      <w:pPr>
        <w:pStyle w:val="References"/>
      </w:pPr>
      <w:r w:rsidRPr="00D66195">
        <w:t xml:space="preserve">Cenek P, Turner R, Flay R, Pirooz AS, Jamieson N, Carpenter P. 2019. </w:t>
      </w:r>
      <w:r w:rsidRPr="008A7157">
        <w:rPr>
          <w:i/>
          <w:iCs/>
        </w:rPr>
        <w:t xml:space="preserve">Tools and </w:t>
      </w:r>
      <w:r w:rsidR="00F51CEE">
        <w:rPr>
          <w:i/>
          <w:iCs/>
        </w:rPr>
        <w:t>K</w:t>
      </w:r>
      <w:r w:rsidRPr="008A7157">
        <w:rPr>
          <w:i/>
          <w:iCs/>
        </w:rPr>
        <w:t xml:space="preserve">nowledge to </w:t>
      </w:r>
      <w:r w:rsidR="00F51CEE">
        <w:rPr>
          <w:i/>
          <w:iCs/>
        </w:rPr>
        <w:t>I</w:t>
      </w:r>
      <w:r w:rsidRPr="008A7157">
        <w:rPr>
          <w:i/>
          <w:iCs/>
        </w:rPr>
        <w:t xml:space="preserve">mprove New Zealand's </w:t>
      </w:r>
      <w:r w:rsidR="00F51CEE">
        <w:rPr>
          <w:i/>
          <w:iCs/>
        </w:rPr>
        <w:t>L</w:t>
      </w:r>
      <w:r w:rsidRPr="008A7157">
        <w:rPr>
          <w:i/>
          <w:iCs/>
        </w:rPr>
        <w:t xml:space="preserve">ong-term </w:t>
      </w:r>
      <w:r w:rsidR="00F51CEE">
        <w:rPr>
          <w:i/>
          <w:iCs/>
        </w:rPr>
        <w:t>R</w:t>
      </w:r>
      <w:r w:rsidRPr="008A7157">
        <w:rPr>
          <w:i/>
          <w:iCs/>
        </w:rPr>
        <w:t xml:space="preserve">esilience to </w:t>
      </w:r>
      <w:r w:rsidR="00F51CEE">
        <w:rPr>
          <w:i/>
          <w:iCs/>
        </w:rPr>
        <w:t>W</w:t>
      </w:r>
      <w:r w:rsidRPr="008A7157">
        <w:rPr>
          <w:i/>
          <w:iCs/>
        </w:rPr>
        <w:t xml:space="preserve">ind </w:t>
      </w:r>
      <w:r w:rsidR="00F51CEE">
        <w:rPr>
          <w:i/>
          <w:iCs/>
        </w:rPr>
        <w:t>S</w:t>
      </w:r>
      <w:r w:rsidRPr="008A7157">
        <w:rPr>
          <w:i/>
          <w:iCs/>
        </w:rPr>
        <w:t xml:space="preserve">torms: </w:t>
      </w:r>
      <w:r w:rsidR="00F51CEE">
        <w:rPr>
          <w:i/>
          <w:iCs/>
        </w:rPr>
        <w:t>F</w:t>
      </w:r>
      <w:r w:rsidRPr="008A7157">
        <w:rPr>
          <w:i/>
          <w:iCs/>
        </w:rPr>
        <w:t xml:space="preserve">inal </w:t>
      </w:r>
      <w:r w:rsidR="00F51CEE">
        <w:rPr>
          <w:i/>
          <w:iCs/>
        </w:rPr>
        <w:t>R</w:t>
      </w:r>
      <w:r w:rsidRPr="008A7157">
        <w:rPr>
          <w:i/>
          <w:iCs/>
        </w:rPr>
        <w:t xml:space="preserve">esearch </w:t>
      </w:r>
      <w:r w:rsidR="00F51CEE">
        <w:rPr>
          <w:i/>
          <w:iCs/>
        </w:rPr>
        <w:t>R</w:t>
      </w:r>
      <w:r w:rsidRPr="008A7157">
        <w:rPr>
          <w:i/>
          <w:iCs/>
        </w:rPr>
        <w:t>eport</w:t>
      </w:r>
      <w:r w:rsidRPr="00D66195">
        <w:t xml:space="preserve">. </w:t>
      </w:r>
      <w:r w:rsidR="00AF47D7">
        <w:t xml:space="preserve">Wellington: </w:t>
      </w:r>
      <w:r w:rsidRPr="00D66195">
        <w:t>WSP OPUS.</w:t>
      </w:r>
    </w:p>
    <w:p w14:paraId="066A36AA" w14:textId="77777777" w:rsidR="00962C73" w:rsidRPr="00D66195" w:rsidRDefault="00962C73" w:rsidP="00962C73">
      <w:pPr>
        <w:pStyle w:val="References"/>
      </w:pPr>
      <w:r w:rsidRPr="00D66195">
        <w:t xml:space="preserve">Champion PD. 2018. Knowledge to action on aquatic invasive species: Island biosecurity </w:t>
      </w:r>
      <w:r>
        <w:t>–</w:t>
      </w:r>
      <w:r w:rsidRPr="00D66195">
        <w:t xml:space="preserve"> the New Zealand and South Pacific story. </w:t>
      </w:r>
      <w:r w:rsidRPr="00D66195">
        <w:rPr>
          <w:i/>
          <w:iCs/>
        </w:rPr>
        <w:t xml:space="preserve">Management of Biological Invasions </w:t>
      </w:r>
      <w:r w:rsidRPr="009678CE">
        <w:t>9</w:t>
      </w:r>
      <w:r w:rsidRPr="00D66195">
        <w:t>(4)</w:t>
      </w:r>
      <w:r>
        <w:t>:</w:t>
      </w:r>
      <w:r w:rsidRPr="00D66195">
        <w:t xml:space="preserve"> 383</w:t>
      </w:r>
      <w:r>
        <w:t>–</w:t>
      </w:r>
      <w:r w:rsidRPr="00D66195">
        <w:t>394.</w:t>
      </w:r>
    </w:p>
    <w:p w14:paraId="33BFCA09" w14:textId="1D569873" w:rsidR="00962C73" w:rsidRPr="00D66195" w:rsidRDefault="00962C73" w:rsidP="00962C73">
      <w:pPr>
        <w:pStyle w:val="References"/>
      </w:pPr>
      <w:r w:rsidRPr="00D66195">
        <w:t xml:space="preserve">Chan KK, Grunbaum D, Arnberg M, Dupont S. 2016. Impacts of ocean acidification on survival, growth, and swimming behaviours differ between larval urchins and brittlestars. </w:t>
      </w:r>
      <w:r w:rsidRPr="00D66195">
        <w:rPr>
          <w:i/>
          <w:iCs/>
        </w:rPr>
        <w:t>ICES Journal of Marine Science</w:t>
      </w:r>
      <w:r w:rsidRPr="00F9458D">
        <w:t xml:space="preserve"> 73</w:t>
      </w:r>
      <w:r w:rsidRPr="00D66195">
        <w:t>(3)</w:t>
      </w:r>
      <w:r>
        <w:t>:</w:t>
      </w:r>
      <w:r w:rsidRPr="00D66195">
        <w:t xml:space="preserve"> 951</w:t>
      </w:r>
      <w:r>
        <w:t>–</w:t>
      </w:r>
      <w:r w:rsidRPr="00D66195">
        <w:t>961.</w:t>
      </w:r>
      <w:r>
        <w:t xml:space="preserve"> </w:t>
      </w:r>
    </w:p>
    <w:p w14:paraId="5FB69089" w14:textId="1E233A36" w:rsidR="00962C73" w:rsidRPr="00D66195" w:rsidRDefault="00962C73" w:rsidP="00962C73">
      <w:pPr>
        <w:pStyle w:val="References"/>
      </w:pPr>
      <w:r w:rsidRPr="00D66195">
        <w:t xml:space="preserve">Chang-Richards A, I-Kai Wang K, Fakhruddin B. 2018. </w:t>
      </w:r>
      <w:r w:rsidRPr="00B03F62">
        <w:rPr>
          <w:i/>
          <w:iCs/>
        </w:rPr>
        <w:t>Climate, Housing and Health Profiling: Promoting housing quality to improve health and wellbeing</w:t>
      </w:r>
      <w:r w:rsidRPr="00D66195">
        <w:t xml:space="preserve">. </w:t>
      </w:r>
      <w:r>
        <w:t xml:space="preserve">Auckland: </w:t>
      </w:r>
      <w:r w:rsidRPr="00D66195">
        <w:t xml:space="preserve">University of Auckland. Retrieved from </w:t>
      </w:r>
      <w:hyperlink r:id="rId74" w:history="1">
        <w:r w:rsidRPr="00D66195">
          <w:rPr>
            <w:rStyle w:val="Hyperlink"/>
            <w:rFonts w:cs="Arial"/>
          </w:rPr>
          <w:t>https://cdn.auckland.ac.nz/assets/auckland/arts/our-research/research-institutes-centres-groups/ppi/policy-briefings/climate-housing-and-health-profiling.pdf</w:t>
        </w:r>
      </w:hyperlink>
      <w:r w:rsidR="00AF47D7" w:rsidRPr="00AF47D7">
        <w:rPr>
          <w:spacing w:val="-2"/>
        </w:rPr>
        <w:t xml:space="preserve"> </w:t>
      </w:r>
      <w:r w:rsidR="00AF47D7" w:rsidRPr="00322558">
        <w:rPr>
          <w:spacing w:val="-2"/>
        </w:rPr>
        <w:t>(9 July 2020)</w:t>
      </w:r>
      <w:r w:rsidR="00AF47D7" w:rsidRPr="00D66195">
        <w:t>.</w:t>
      </w:r>
    </w:p>
    <w:p w14:paraId="79D3CCBB" w14:textId="7D7F023E" w:rsidR="00962C73" w:rsidRPr="00BB168D" w:rsidRDefault="00962C73" w:rsidP="00962C73">
      <w:pPr>
        <w:pStyle w:val="References"/>
      </w:pPr>
      <w:bookmarkStart w:id="775" w:name="_Hlk39485329"/>
      <w:r w:rsidRPr="00D66195">
        <w:t xml:space="preserve">Channell J, Curmi E, Nguyen P, Prior E, Syme AR, Jansen HR, </w:t>
      </w:r>
      <w:r>
        <w:t xml:space="preserve">… </w:t>
      </w:r>
      <w:r w:rsidRPr="00D66195">
        <w:t xml:space="preserve">Kruger T. 2015. </w:t>
      </w:r>
      <w:r w:rsidRPr="00F473BF">
        <w:rPr>
          <w:i/>
          <w:iCs/>
        </w:rPr>
        <w:t>Energy Darwinism II: Why a Low Carbon Future Doesn’t Have to Cost the Earth</w:t>
      </w:r>
      <w:r w:rsidRPr="00D66195">
        <w:t>.</w:t>
      </w:r>
      <w:r>
        <w:t xml:space="preserve"> </w:t>
      </w:r>
      <w:r w:rsidRPr="00D66195">
        <w:t>Citi GPS: Global Perspectives and Solutions.</w:t>
      </w:r>
      <w:r w:rsidR="00400539">
        <w:t xml:space="preserve"> Retrieved from </w:t>
      </w:r>
      <w:hyperlink r:id="rId75" w:history="1">
        <w:r w:rsidR="00400539">
          <w:rPr>
            <w:rStyle w:val="Hyperlink"/>
          </w:rPr>
          <w:t>www.citivelocity.com/citigps/energy-darwinism-ii/</w:t>
        </w:r>
      </w:hyperlink>
      <w:r w:rsidR="00400539">
        <w:rPr>
          <w:rStyle w:val="Hyperlink"/>
        </w:rPr>
        <w:t xml:space="preserve"> </w:t>
      </w:r>
      <w:r w:rsidR="00400539">
        <w:t>(9 July 2020).</w:t>
      </w:r>
    </w:p>
    <w:bookmarkEnd w:id="775"/>
    <w:p w14:paraId="4D621087" w14:textId="0ECA5087" w:rsidR="00962C73" w:rsidRPr="00D66195" w:rsidRDefault="00962C73" w:rsidP="00962C73">
      <w:pPr>
        <w:pStyle w:val="References"/>
      </w:pPr>
      <w:r w:rsidRPr="00D66195">
        <w:t xml:space="preserve">Chapman R. 2015. </w:t>
      </w:r>
      <w:r w:rsidRPr="00DA475C">
        <w:rPr>
          <w:i/>
          <w:iCs/>
        </w:rPr>
        <w:t>Time of Useful Consciousness: Acting Urgently on Climate Change</w:t>
      </w:r>
      <w:r w:rsidRPr="00D66195">
        <w:t xml:space="preserve">. </w:t>
      </w:r>
      <w:r>
        <w:t xml:space="preserve">Wellington: </w:t>
      </w:r>
      <w:r w:rsidRPr="00D66195">
        <w:t>Bridget Williams Books.</w:t>
      </w:r>
      <w:r>
        <w:t xml:space="preserve"> Retrieved from</w:t>
      </w:r>
      <w:r w:rsidRPr="00D66195">
        <w:t xml:space="preserve"> </w:t>
      </w:r>
      <w:hyperlink r:id="rId76" w:history="1">
        <w:r w:rsidRPr="00D66195">
          <w:rPr>
            <w:rStyle w:val="Hyperlink"/>
            <w:rFonts w:cs="Arial"/>
          </w:rPr>
          <w:t>https://doi.org/10.7810/9780908321414</w:t>
        </w:r>
      </w:hyperlink>
      <w:r w:rsidR="002A72EC">
        <w:rPr>
          <w:rStyle w:val="Hyperlink"/>
        </w:rPr>
        <w:t xml:space="preserve"> </w:t>
      </w:r>
      <w:r w:rsidR="002A72EC">
        <w:t>(10 July 2020)</w:t>
      </w:r>
      <w:r w:rsidRPr="00D66195">
        <w:t xml:space="preserve">. </w:t>
      </w:r>
    </w:p>
    <w:p w14:paraId="778EFD0C" w14:textId="77777777" w:rsidR="00962C73" w:rsidRPr="00D66195" w:rsidRDefault="00962C73" w:rsidP="00962C73">
      <w:pPr>
        <w:pStyle w:val="References"/>
      </w:pPr>
      <w:r w:rsidRPr="00D66195">
        <w:t xml:space="preserve">Chappelle C, McCann H, Jassby D, Schwabe K, Szeptycki L. 2019. </w:t>
      </w:r>
      <w:r w:rsidRPr="0035792E">
        <w:rPr>
          <w:i/>
          <w:iCs/>
        </w:rPr>
        <w:t>Managing Wastewater in a Changing Climate</w:t>
      </w:r>
      <w:r w:rsidRPr="00D66195">
        <w:t xml:space="preserve">. </w:t>
      </w:r>
      <w:r>
        <w:t xml:space="preserve">San Francisco: </w:t>
      </w:r>
      <w:r w:rsidRPr="00D66195">
        <w:t>Public Policy Institute of California.</w:t>
      </w:r>
    </w:p>
    <w:p w14:paraId="438E9EA2" w14:textId="50FC0761" w:rsidR="00962C73" w:rsidRDefault="00962C73" w:rsidP="00962C73">
      <w:pPr>
        <w:pStyle w:val="References"/>
      </w:pPr>
      <w:r w:rsidRPr="00D66195">
        <w:t xml:space="preserve">Chapple S, Anderson T. 2018. Grease or </w:t>
      </w:r>
      <w:r w:rsidR="002A72EC">
        <w:t>s</w:t>
      </w:r>
      <w:r w:rsidRPr="00D66195">
        <w:t xml:space="preserve">and in the </w:t>
      </w:r>
      <w:r w:rsidR="002A72EC">
        <w:t>w</w:t>
      </w:r>
      <w:r w:rsidRPr="00D66195">
        <w:t xml:space="preserve">heels of </w:t>
      </w:r>
      <w:r w:rsidR="002A72EC">
        <w:t>d</w:t>
      </w:r>
      <w:r w:rsidRPr="00D66195">
        <w:t xml:space="preserve">emocracy? </w:t>
      </w:r>
      <w:r w:rsidRPr="00DA475C">
        <w:rPr>
          <w:i/>
          <w:iCs/>
        </w:rPr>
        <w:t>Policy Quarterly</w:t>
      </w:r>
      <w:r w:rsidRPr="00D66195">
        <w:t xml:space="preserve"> 14(2)</w:t>
      </w:r>
      <w:r w:rsidR="002A72EC">
        <w:t>: 10–17</w:t>
      </w:r>
      <w:r w:rsidRPr="00D66195">
        <w:t>.</w:t>
      </w:r>
      <w:r>
        <w:t xml:space="preserve"> Retrieved from</w:t>
      </w:r>
      <w:r w:rsidRPr="00D66195">
        <w:t xml:space="preserve"> </w:t>
      </w:r>
      <w:hyperlink r:id="rId77" w:history="1">
        <w:r w:rsidRPr="00A77996">
          <w:rPr>
            <w:rStyle w:val="Hyperlink"/>
            <w:rFonts w:cs="Arial"/>
          </w:rPr>
          <w:t>https://doi.org/10.26686/pq.v14i2.5089</w:t>
        </w:r>
      </w:hyperlink>
      <w:r w:rsidR="002A72EC">
        <w:rPr>
          <w:rStyle w:val="Hyperlink"/>
        </w:rPr>
        <w:t xml:space="preserve"> </w:t>
      </w:r>
      <w:r w:rsidR="002A72EC">
        <w:t>(10 July 2020)</w:t>
      </w:r>
      <w:r w:rsidRPr="00A77996">
        <w:t>.</w:t>
      </w:r>
      <w:r>
        <w:t xml:space="preserve"> </w:t>
      </w:r>
    </w:p>
    <w:p w14:paraId="51688EA2" w14:textId="6739AA7C" w:rsidR="00962C73" w:rsidRDefault="00962C73" w:rsidP="00962C73">
      <w:pPr>
        <w:pStyle w:val="References"/>
        <w:rPr>
          <w:color w:val="000000"/>
        </w:rPr>
      </w:pPr>
      <w:r w:rsidRPr="00D66195">
        <w:t xml:space="preserve">Charpentier A. 2008. </w:t>
      </w:r>
      <w:r w:rsidRPr="00B03E8C">
        <w:t xml:space="preserve">Insurability of </w:t>
      </w:r>
      <w:r w:rsidR="002A72EC">
        <w:t>c</w:t>
      </w:r>
      <w:r w:rsidRPr="00B03E8C">
        <w:t xml:space="preserve">limate </w:t>
      </w:r>
      <w:r w:rsidR="002A72EC">
        <w:t>r</w:t>
      </w:r>
      <w:r w:rsidRPr="00B03E8C">
        <w:t>isks</w:t>
      </w:r>
      <w:r w:rsidRPr="00D66195">
        <w:t xml:space="preserve">. </w:t>
      </w:r>
      <w:r>
        <w:rPr>
          <w:i/>
          <w:iCs/>
        </w:rPr>
        <w:t>The Geneva Papers on Risk and Insurance – Issues and Practice</w:t>
      </w:r>
      <w:r w:rsidRPr="00D66195">
        <w:t xml:space="preserve"> </w:t>
      </w:r>
      <w:r>
        <w:t xml:space="preserve">33: 91–109. Retrieved from </w:t>
      </w:r>
      <w:hyperlink r:id="rId78" w:history="1">
        <w:r w:rsidRPr="004B1FA4">
          <w:rPr>
            <w:rStyle w:val="Hyperlink"/>
            <w:rFonts w:cs="Arial"/>
          </w:rPr>
          <w:t>https://doi.org/10.1057/palgrave.gpp.2510155</w:t>
        </w:r>
      </w:hyperlink>
      <w:r w:rsidR="002A72EC">
        <w:rPr>
          <w:rStyle w:val="Hyperlink"/>
        </w:rPr>
        <w:t xml:space="preserve"> </w:t>
      </w:r>
      <w:r w:rsidR="002A72EC">
        <w:t>(10 July 2020)</w:t>
      </w:r>
      <w:r>
        <w:rPr>
          <w:color w:val="000000"/>
        </w:rPr>
        <w:t xml:space="preserve">. </w:t>
      </w:r>
    </w:p>
    <w:p w14:paraId="3334B844" w14:textId="2A4E3EAD" w:rsidR="00962C73" w:rsidRPr="00D66195" w:rsidRDefault="00962C73" w:rsidP="00962C73">
      <w:pPr>
        <w:pStyle w:val="References"/>
        <w:rPr>
          <w:color w:val="0F7B7D" w:themeColor="accent2"/>
          <w:u w:val="single"/>
        </w:rPr>
      </w:pPr>
      <w:r w:rsidRPr="00D66195">
        <w:rPr>
          <w:color w:val="000000"/>
        </w:rPr>
        <w:t>Chiswell SM, Bradford-Grieve J, Hadfield MG, Kennan SC</w:t>
      </w:r>
      <w:r>
        <w:rPr>
          <w:color w:val="000000"/>
        </w:rPr>
        <w:t>.</w:t>
      </w:r>
      <w:r w:rsidRPr="00D66195">
        <w:rPr>
          <w:color w:val="000000"/>
        </w:rPr>
        <w:t xml:space="preserve"> 2013. Climatology of surface chlorophyll-aa, autumn winter and spring blooms in the SWP Ocean. </w:t>
      </w:r>
      <w:r w:rsidRPr="00966EA6">
        <w:rPr>
          <w:i/>
          <w:iCs/>
          <w:color w:val="000000"/>
        </w:rPr>
        <w:t>Journal of Geophysical Research: Oceans</w:t>
      </w:r>
      <w:r w:rsidRPr="00D66195">
        <w:rPr>
          <w:color w:val="000000"/>
        </w:rPr>
        <w:t xml:space="preserve"> 118</w:t>
      </w:r>
      <w:r w:rsidR="002A72EC">
        <w:rPr>
          <w:color w:val="000000"/>
        </w:rPr>
        <w:t>:</w:t>
      </w:r>
      <w:r w:rsidRPr="00D66195">
        <w:rPr>
          <w:color w:val="000000"/>
        </w:rPr>
        <w:t xml:space="preserve"> 1003</w:t>
      </w:r>
      <w:r>
        <w:rPr>
          <w:color w:val="000000"/>
        </w:rPr>
        <w:t>–</w:t>
      </w:r>
      <w:r w:rsidRPr="00D66195">
        <w:rPr>
          <w:color w:val="000000"/>
        </w:rPr>
        <w:t>1018.</w:t>
      </w:r>
    </w:p>
    <w:p w14:paraId="088DD343" w14:textId="4C88D2AD" w:rsidR="00962C73" w:rsidRPr="00D66195" w:rsidRDefault="00962C73" w:rsidP="00962C73">
      <w:pPr>
        <w:pStyle w:val="References"/>
      </w:pPr>
      <w:r w:rsidRPr="00D66195">
        <w:t xml:space="preserve">Cieraad E, Walker S, Price R, Barringer J. 2015. An updated assessment of indigenous cover remaining and legal protection in New Zealand’s land environments. </w:t>
      </w:r>
      <w:r w:rsidRPr="002A149C">
        <w:rPr>
          <w:i/>
        </w:rPr>
        <w:t>New Zealand Journal of Ecology</w:t>
      </w:r>
      <w:r>
        <w:t xml:space="preserve"> 39(2): 209–315. Retrieved from </w:t>
      </w:r>
      <w:hyperlink r:id="rId79" w:history="1">
        <w:r w:rsidRPr="00FB4320">
          <w:rPr>
            <w:rStyle w:val="Hyperlink"/>
            <w:rFonts w:cs="Arial"/>
          </w:rPr>
          <w:t>https://newzealandecology.org/nzje/3235</w:t>
        </w:r>
      </w:hyperlink>
      <w:r w:rsidR="002A72EC">
        <w:rPr>
          <w:rStyle w:val="Hyperlink"/>
        </w:rPr>
        <w:t xml:space="preserve"> </w:t>
      </w:r>
      <w:r w:rsidR="002A72EC">
        <w:t>(10 July 2020)</w:t>
      </w:r>
      <w:r>
        <w:t>.</w:t>
      </w:r>
    </w:p>
    <w:p w14:paraId="43EE5A8D" w14:textId="395058EB" w:rsidR="00962C73" w:rsidRPr="00D66195" w:rsidRDefault="00962C73" w:rsidP="00962C73">
      <w:pPr>
        <w:pStyle w:val="References"/>
      </w:pPr>
      <w:bookmarkStart w:id="776" w:name="_Hlk40263162"/>
      <w:r w:rsidRPr="00D66195">
        <w:rPr>
          <w:rFonts w:eastAsia="Calibri"/>
        </w:rPr>
        <w:t>Clark A</w:t>
      </w:r>
      <w:r w:rsidRPr="00D66195">
        <w:rPr>
          <w:rFonts w:eastAsia="Calibri" w:cs="Calibri"/>
        </w:rPr>
        <w:t>,</w:t>
      </w:r>
      <w:r w:rsidRPr="00D66195">
        <w:rPr>
          <w:rFonts w:eastAsia="Calibri"/>
        </w:rPr>
        <w:t xml:space="preserve"> Mullan B</w:t>
      </w:r>
      <w:r w:rsidRPr="00D66195">
        <w:rPr>
          <w:rFonts w:eastAsia="Calibri" w:cs="Calibri"/>
        </w:rPr>
        <w:t xml:space="preserve">, </w:t>
      </w:r>
      <w:r w:rsidRPr="00D66195">
        <w:rPr>
          <w:rFonts w:eastAsia="Calibri"/>
        </w:rPr>
        <w:t>Porteous A</w:t>
      </w:r>
      <w:r w:rsidRPr="00D66195">
        <w:rPr>
          <w:rFonts w:eastAsia="Calibri" w:cs="Calibri"/>
        </w:rPr>
        <w:t>.</w:t>
      </w:r>
      <w:r w:rsidRPr="00D66195">
        <w:rPr>
          <w:rFonts w:eastAsia="Calibri"/>
        </w:rPr>
        <w:t xml:space="preserve"> 2011. </w:t>
      </w:r>
      <w:r w:rsidRPr="00D66195">
        <w:rPr>
          <w:rFonts w:eastAsia="Calibri"/>
          <w:i/>
        </w:rPr>
        <w:t xml:space="preserve">Scenarios of </w:t>
      </w:r>
      <w:r w:rsidR="00604132">
        <w:rPr>
          <w:rFonts w:eastAsia="Calibri"/>
          <w:i/>
        </w:rPr>
        <w:t>R</w:t>
      </w:r>
      <w:r w:rsidRPr="00D66195">
        <w:rPr>
          <w:rFonts w:eastAsia="Calibri"/>
          <w:i/>
        </w:rPr>
        <w:t xml:space="preserve">egional </w:t>
      </w:r>
      <w:r w:rsidR="00604132">
        <w:rPr>
          <w:rFonts w:eastAsia="Calibri"/>
          <w:i/>
        </w:rPr>
        <w:t>D</w:t>
      </w:r>
      <w:r w:rsidRPr="00D66195">
        <w:rPr>
          <w:rFonts w:eastAsia="Calibri"/>
          <w:i/>
        </w:rPr>
        <w:t xml:space="preserve">rought under </w:t>
      </w:r>
      <w:r w:rsidR="00604132">
        <w:rPr>
          <w:rFonts w:eastAsia="Calibri"/>
          <w:i/>
        </w:rPr>
        <w:t>C</w:t>
      </w:r>
      <w:r w:rsidRPr="00D66195">
        <w:rPr>
          <w:rFonts w:eastAsia="Calibri"/>
          <w:i/>
        </w:rPr>
        <w:t xml:space="preserve">limate </w:t>
      </w:r>
      <w:r w:rsidR="00604132">
        <w:rPr>
          <w:rFonts w:eastAsia="Calibri"/>
          <w:i/>
        </w:rPr>
        <w:t>C</w:t>
      </w:r>
      <w:r w:rsidRPr="00D66195">
        <w:rPr>
          <w:rFonts w:eastAsia="Calibri"/>
          <w:i/>
        </w:rPr>
        <w:t xml:space="preserve">hange. </w:t>
      </w:r>
      <w:r>
        <w:t>Wellington: NIWA</w:t>
      </w:r>
      <w:r w:rsidRPr="00D66195">
        <w:t xml:space="preserve">. </w:t>
      </w:r>
      <w:r>
        <w:t xml:space="preserve">Retrieved from </w:t>
      </w:r>
      <w:hyperlink r:id="rId80" w:history="1">
        <w:r w:rsidRPr="00FB4320">
          <w:rPr>
            <w:rStyle w:val="Hyperlink"/>
          </w:rPr>
          <w:t>https://niwa.co.nz/sites/niwa.co.nz/files/slmacc_drought_sldr093_june2011.pdf</w:t>
        </w:r>
      </w:hyperlink>
      <w:r w:rsidR="00604132">
        <w:rPr>
          <w:rStyle w:val="Hyperlink"/>
        </w:rPr>
        <w:t xml:space="preserve"> </w:t>
      </w:r>
      <w:r w:rsidR="00604132">
        <w:t>(10 July 2020)</w:t>
      </w:r>
      <w:r w:rsidRPr="00D66195">
        <w:t xml:space="preserve">. </w:t>
      </w:r>
    </w:p>
    <w:p w14:paraId="75B056F3" w14:textId="28E921CC" w:rsidR="00962C73" w:rsidRDefault="00962C73" w:rsidP="00962C73">
      <w:pPr>
        <w:pStyle w:val="References"/>
      </w:pPr>
      <w:r w:rsidRPr="00D66195">
        <w:rPr>
          <w:rFonts w:eastAsiaTheme="minorHAnsi"/>
          <w:color w:val="000000"/>
          <w:lang w:eastAsia="en-US"/>
        </w:rPr>
        <w:t xml:space="preserve">Climate Change Adaptation Technical Working Group. 2017. </w:t>
      </w:r>
      <w:r w:rsidRPr="00D66195">
        <w:rPr>
          <w:rFonts w:eastAsiaTheme="minorHAnsi"/>
          <w:i/>
          <w:iCs/>
          <w:color w:val="000000"/>
          <w:lang w:eastAsia="en-US"/>
        </w:rPr>
        <w:t>Adapting to Climate Change in New Zealand: Stocktake Report from the Climate Change Adaptation Technical</w:t>
      </w:r>
      <w:r w:rsidRPr="00D66195">
        <w:t xml:space="preserve"> </w:t>
      </w:r>
      <w:r w:rsidRPr="00D66195">
        <w:rPr>
          <w:rFonts w:eastAsiaTheme="minorHAnsi"/>
          <w:i/>
          <w:iCs/>
          <w:color w:val="000000"/>
          <w:lang w:eastAsia="en-US"/>
        </w:rPr>
        <w:t xml:space="preserve">Working Group. </w:t>
      </w:r>
      <w:r>
        <w:rPr>
          <w:rFonts w:eastAsiaTheme="minorHAnsi"/>
          <w:color w:val="000000"/>
          <w:lang w:eastAsia="en-US"/>
        </w:rPr>
        <w:t xml:space="preserve">Wellington: </w:t>
      </w:r>
      <w:r w:rsidRPr="00D66195">
        <w:rPr>
          <w:rFonts w:eastAsiaTheme="minorHAnsi"/>
          <w:color w:val="000000"/>
          <w:lang w:eastAsia="en-US"/>
        </w:rPr>
        <w:t xml:space="preserve">Climate Change Adaptation Technical Working Group. </w:t>
      </w:r>
      <w:r>
        <w:rPr>
          <w:rFonts w:eastAsiaTheme="minorHAnsi"/>
          <w:color w:val="000000"/>
          <w:lang w:eastAsia="en-US"/>
        </w:rPr>
        <w:t>Retrieved from</w:t>
      </w:r>
      <w:r w:rsidRPr="00A1137D">
        <w:t xml:space="preserve"> </w:t>
      </w:r>
      <w:hyperlink r:id="rId81" w:history="1">
        <w:r w:rsidRPr="00FB4320">
          <w:rPr>
            <w:rStyle w:val="Hyperlink"/>
            <w:rFonts w:eastAsiaTheme="minorHAnsi" w:cs="Arial"/>
            <w:lang w:eastAsia="en-US"/>
          </w:rPr>
          <w:t>www.mfe.govt.nz/publications/climate-change/adapting-climate-change-new-zealand-stocktake-report-climate-change</w:t>
        </w:r>
      </w:hyperlink>
      <w:bookmarkEnd w:id="776"/>
      <w:r w:rsidR="00604132">
        <w:rPr>
          <w:rStyle w:val="Hyperlink"/>
        </w:rPr>
        <w:t xml:space="preserve"> </w:t>
      </w:r>
      <w:r w:rsidR="00604132">
        <w:t>(10 July 2020)</w:t>
      </w:r>
      <w:r>
        <w:t xml:space="preserve">. </w:t>
      </w:r>
    </w:p>
    <w:p w14:paraId="09048FE8" w14:textId="12C25A1E" w:rsidR="00962C73" w:rsidRPr="00D66195" w:rsidRDefault="00962C73" w:rsidP="00962C73">
      <w:pPr>
        <w:pStyle w:val="References"/>
      </w:pPr>
      <w:bookmarkStart w:id="777" w:name="_Hlk41736065"/>
      <w:r w:rsidRPr="00D66195">
        <w:t>Climate Change Adaptation Technical Working Group</w:t>
      </w:r>
      <w:bookmarkEnd w:id="777"/>
      <w:r w:rsidRPr="00D66195">
        <w:t xml:space="preserve">. 2018. </w:t>
      </w:r>
      <w:r w:rsidRPr="00A1137D">
        <w:rPr>
          <w:i/>
          <w:iCs/>
        </w:rPr>
        <w:t>Adapting to Climate Change in New Zealand: Recommendations from the Climate Change Adaptation Technical Working Group</w:t>
      </w:r>
      <w:r w:rsidRPr="00D66195">
        <w:t>.</w:t>
      </w:r>
      <w:r>
        <w:t xml:space="preserve"> </w:t>
      </w:r>
      <w:r>
        <w:rPr>
          <w:rFonts w:eastAsiaTheme="minorHAnsi"/>
          <w:color w:val="000000"/>
          <w:lang w:eastAsia="en-US"/>
        </w:rPr>
        <w:t xml:space="preserve">Wellington: </w:t>
      </w:r>
      <w:r w:rsidRPr="00D66195">
        <w:t>Climate Change Adaptation Technical Working Group</w:t>
      </w:r>
      <w:r>
        <w:t xml:space="preserve">. Retrieved from </w:t>
      </w:r>
      <w:hyperlink r:id="rId82" w:history="1">
        <w:r w:rsidRPr="00FB4320">
          <w:rPr>
            <w:rStyle w:val="Hyperlink"/>
            <w:rFonts w:cs="Arial"/>
          </w:rPr>
          <w:t>www.mfe.govt.nz/sites/default/files/media/Climate%20Change/ccatwg-report-web.pdf</w:t>
        </w:r>
      </w:hyperlink>
      <w:r w:rsidR="00604132">
        <w:rPr>
          <w:rStyle w:val="Hyperlink"/>
        </w:rPr>
        <w:t xml:space="preserve"> </w:t>
      </w:r>
      <w:r w:rsidR="00604132">
        <w:t>(10 July 2020)</w:t>
      </w:r>
      <w:r>
        <w:t xml:space="preserve">. </w:t>
      </w:r>
    </w:p>
    <w:p w14:paraId="0F1172DA" w14:textId="77777777" w:rsidR="00962C73" w:rsidRPr="00D66195" w:rsidRDefault="00962C73" w:rsidP="00962C73">
      <w:pPr>
        <w:pStyle w:val="References"/>
      </w:pPr>
      <w:r w:rsidRPr="00D66195">
        <w:t>Coffel ED, Thompson TR, Horton RM. 2017. The impacts of rising temperatures on aircraft take</w:t>
      </w:r>
      <w:r>
        <w:t>-</w:t>
      </w:r>
      <w:r w:rsidRPr="00D66195">
        <w:t xml:space="preserve">off performance. </w:t>
      </w:r>
      <w:r w:rsidRPr="0012500E">
        <w:rPr>
          <w:i/>
          <w:iCs/>
        </w:rPr>
        <w:t>Climatic Change</w:t>
      </w:r>
      <w:r w:rsidRPr="00D66195">
        <w:t xml:space="preserve"> 144</w:t>
      </w:r>
      <w:r>
        <w:t>:</w:t>
      </w:r>
      <w:r w:rsidRPr="00D66195">
        <w:t xml:space="preserve"> 381–388.</w:t>
      </w:r>
    </w:p>
    <w:p w14:paraId="2B6FD82F" w14:textId="77777777" w:rsidR="00962C73" w:rsidRPr="00D66195" w:rsidRDefault="00962C73" w:rsidP="00962C73">
      <w:pPr>
        <w:pStyle w:val="References"/>
      </w:pPr>
      <w:r w:rsidRPr="00D66195">
        <w:t>Cohen L, Frazzini A. 2008. Economic links and predictable returns</w:t>
      </w:r>
      <w:r>
        <w:t>.</w:t>
      </w:r>
      <w:r w:rsidRPr="00D66195">
        <w:t xml:space="preserve"> </w:t>
      </w:r>
      <w:r w:rsidRPr="00D37EE2">
        <w:rPr>
          <w:i/>
          <w:iCs/>
        </w:rPr>
        <w:t>Journal of Finance</w:t>
      </w:r>
      <w:r w:rsidRPr="00D66195">
        <w:t xml:space="preserve"> 63(4)</w:t>
      </w:r>
      <w:r>
        <w:t>:</w:t>
      </w:r>
      <w:r w:rsidRPr="00D66195">
        <w:t xml:space="preserve"> 1977–2011.</w:t>
      </w:r>
    </w:p>
    <w:p w14:paraId="7CC54562" w14:textId="67CCCA12" w:rsidR="00962C73" w:rsidRPr="00D66195" w:rsidRDefault="00962C73" w:rsidP="00962C73">
      <w:pPr>
        <w:pStyle w:val="References"/>
        <w:rPr>
          <w:rStyle w:val="Hyperlink"/>
          <w:rFonts w:eastAsiaTheme="minorHAnsi" w:cs="Arial"/>
          <w:lang w:eastAsia="en-US"/>
        </w:rPr>
      </w:pPr>
      <w:r w:rsidRPr="00D66195">
        <w:rPr>
          <w:rFonts w:eastAsiaTheme="minorHAnsi"/>
          <w:color w:val="000000"/>
          <w:lang w:eastAsia="en-US"/>
        </w:rPr>
        <w:lastRenderedPageBreak/>
        <w:t>Collins D</w:t>
      </w:r>
      <w:r>
        <w:rPr>
          <w:rFonts w:eastAsiaTheme="minorHAnsi"/>
          <w:color w:val="000000"/>
          <w:lang w:eastAsia="en-US"/>
        </w:rPr>
        <w:t>,</w:t>
      </w:r>
      <w:r w:rsidRPr="00D66195">
        <w:rPr>
          <w:rFonts w:eastAsiaTheme="minorHAnsi"/>
          <w:color w:val="000000"/>
          <w:lang w:eastAsia="en-US"/>
        </w:rPr>
        <w:t xml:space="preserve"> Zammit C. 2016. </w:t>
      </w:r>
      <w:r w:rsidRPr="00D66195">
        <w:rPr>
          <w:rFonts w:eastAsiaTheme="minorHAnsi"/>
          <w:i/>
          <w:iCs/>
          <w:color w:val="000000"/>
          <w:lang w:eastAsia="en-US"/>
        </w:rPr>
        <w:t xml:space="preserve">Climate </w:t>
      </w:r>
      <w:r w:rsidR="00604132">
        <w:rPr>
          <w:rFonts w:eastAsiaTheme="minorHAnsi"/>
          <w:i/>
          <w:iCs/>
          <w:color w:val="000000"/>
          <w:lang w:eastAsia="en-US"/>
        </w:rPr>
        <w:t>C</w:t>
      </w:r>
      <w:r w:rsidRPr="00D66195">
        <w:rPr>
          <w:rFonts w:eastAsiaTheme="minorHAnsi"/>
          <w:i/>
          <w:iCs/>
          <w:color w:val="000000"/>
          <w:lang w:eastAsia="en-US"/>
        </w:rPr>
        <w:t xml:space="preserve">hange </w:t>
      </w:r>
      <w:r w:rsidR="00604132">
        <w:rPr>
          <w:rFonts w:eastAsiaTheme="minorHAnsi"/>
          <w:i/>
          <w:iCs/>
          <w:color w:val="000000"/>
          <w:lang w:eastAsia="en-US"/>
        </w:rPr>
        <w:t>I</w:t>
      </w:r>
      <w:r w:rsidRPr="00D66195">
        <w:rPr>
          <w:rFonts w:eastAsiaTheme="minorHAnsi"/>
          <w:i/>
          <w:iCs/>
          <w:color w:val="000000"/>
          <w:lang w:eastAsia="en-US"/>
        </w:rPr>
        <w:t xml:space="preserve">mpacts on </w:t>
      </w:r>
      <w:r w:rsidR="00604132">
        <w:rPr>
          <w:rFonts w:eastAsiaTheme="minorHAnsi"/>
          <w:i/>
          <w:iCs/>
          <w:color w:val="000000"/>
          <w:lang w:eastAsia="en-US"/>
        </w:rPr>
        <w:t>A</w:t>
      </w:r>
      <w:r w:rsidRPr="00D66195">
        <w:rPr>
          <w:rFonts w:eastAsiaTheme="minorHAnsi"/>
          <w:i/>
          <w:iCs/>
          <w:color w:val="000000"/>
          <w:lang w:eastAsia="en-US"/>
        </w:rPr>
        <w:t xml:space="preserve">gricultural </w:t>
      </w:r>
      <w:r w:rsidR="00604132">
        <w:rPr>
          <w:rFonts w:eastAsiaTheme="minorHAnsi"/>
          <w:i/>
          <w:iCs/>
          <w:color w:val="000000"/>
          <w:lang w:eastAsia="en-US"/>
        </w:rPr>
        <w:t>W</w:t>
      </w:r>
      <w:r w:rsidRPr="00D66195">
        <w:rPr>
          <w:rFonts w:eastAsiaTheme="minorHAnsi"/>
          <w:i/>
          <w:iCs/>
          <w:color w:val="000000"/>
          <w:lang w:eastAsia="en-US"/>
        </w:rPr>
        <w:t xml:space="preserve">ater </w:t>
      </w:r>
      <w:r w:rsidR="00604132">
        <w:rPr>
          <w:rFonts w:eastAsiaTheme="minorHAnsi"/>
          <w:i/>
          <w:iCs/>
          <w:color w:val="000000"/>
          <w:lang w:eastAsia="en-US"/>
        </w:rPr>
        <w:t>R</w:t>
      </w:r>
      <w:r w:rsidRPr="00D66195">
        <w:rPr>
          <w:rFonts w:eastAsiaTheme="minorHAnsi"/>
          <w:i/>
          <w:iCs/>
          <w:color w:val="000000"/>
          <w:lang w:eastAsia="en-US"/>
        </w:rPr>
        <w:t xml:space="preserve">esources and </w:t>
      </w:r>
      <w:r w:rsidR="00604132">
        <w:rPr>
          <w:rFonts w:eastAsiaTheme="minorHAnsi"/>
          <w:i/>
          <w:iCs/>
          <w:color w:val="000000"/>
          <w:lang w:eastAsia="en-US"/>
        </w:rPr>
        <w:t>F</w:t>
      </w:r>
      <w:r w:rsidRPr="00D66195">
        <w:rPr>
          <w:rFonts w:eastAsiaTheme="minorHAnsi"/>
          <w:i/>
          <w:iCs/>
          <w:color w:val="000000"/>
          <w:lang w:eastAsia="en-US"/>
        </w:rPr>
        <w:t>looding.</w:t>
      </w:r>
      <w:r w:rsidRPr="00D66195">
        <w:rPr>
          <w:rFonts w:eastAsiaTheme="minorHAnsi"/>
          <w:color w:val="000000"/>
          <w:lang w:eastAsia="en-US"/>
        </w:rPr>
        <w:t xml:space="preserve"> </w:t>
      </w:r>
      <w:r>
        <w:rPr>
          <w:rFonts w:eastAsiaTheme="minorHAnsi"/>
          <w:color w:val="000000"/>
          <w:lang w:eastAsia="en-US"/>
        </w:rPr>
        <w:t xml:space="preserve">Wellington: </w:t>
      </w:r>
      <w:r w:rsidRPr="00D66195">
        <w:rPr>
          <w:rFonts w:eastAsiaTheme="minorHAnsi"/>
          <w:color w:val="000000"/>
          <w:lang w:eastAsia="en-US"/>
        </w:rPr>
        <w:t>Ministry for Primary Industries.</w:t>
      </w:r>
      <w:r>
        <w:rPr>
          <w:rFonts w:eastAsiaTheme="minorHAnsi"/>
          <w:color w:val="000000"/>
          <w:lang w:eastAsia="en-US"/>
        </w:rPr>
        <w:t xml:space="preserve"> Retrieved from</w:t>
      </w:r>
      <w:r w:rsidRPr="00D66195">
        <w:rPr>
          <w:rFonts w:eastAsiaTheme="minorHAnsi"/>
          <w:color w:val="000000"/>
          <w:lang w:eastAsia="en-US"/>
        </w:rPr>
        <w:t xml:space="preserve"> </w:t>
      </w:r>
      <w:hyperlink r:id="rId83" w:history="1">
        <w:r w:rsidRPr="00D66195">
          <w:rPr>
            <w:rStyle w:val="Hyperlink"/>
            <w:rFonts w:eastAsiaTheme="minorHAnsi" w:cs="Arial"/>
            <w:lang w:eastAsia="en-US"/>
          </w:rPr>
          <w:t>https://sff-futures.mpi.govt.nz/dmsdocument/28779/direct</w:t>
        </w:r>
      </w:hyperlink>
      <w:r w:rsidR="00604132">
        <w:rPr>
          <w:rStyle w:val="Hyperlink"/>
        </w:rPr>
        <w:t xml:space="preserve"> </w:t>
      </w:r>
      <w:r w:rsidR="00604132">
        <w:t>(10 July 2020)</w:t>
      </w:r>
      <w:r w:rsidRPr="00D66195">
        <w:rPr>
          <w:rStyle w:val="Hyperlink"/>
          <w:rFonts w:eastAsiaTheme="minorHAnsi" w:cs="Arial"/>
          <w:lang w:eastAsia="en-US"/>
        </w:rPr>
        <w:t>.</w:t>
      </w:r>
    </w:p>
    <w:p w14:paraId="3703B74A" w14:textId="46020A14" w:rsidR="00962C73" w:rsidRDefault="00962C73" w:rsidP="00962C73">
      <w:pPr>
        <w:pStyle w:val="References"/>
        <w:rPr>
          <w:lang w:eastAsia="en-AU"/>
        </w:rPr>
      </w:pPr>
      <w:r w:rsidRPr="00D66195">
        <w:rPr>
          <w:color w:val="000000"/>
        </w:rPr>
        <w:t>Committee on Climate Change</w:t>
      </w:r>
      <w:r>
        <w:rPr>
          <w:color w:val="000000"/>
        </w:rPr>
        <w:t>.</w:t>
      </w:r>
      <w:r w:rsidRPr="00D66195">
        <w:rPr>
          <w:color w:val="000000"/>
        </w:rPr>
        <w:t xml:space="preserve"> 2016</w:t>
      </w:r>
      <w:r>
        <w:rPr>
          <w:color w:val="000000"/>
        </w:rPr>
        <w:t>.</w:t>
      </w:r>
      <w:r w:rsidRPr="00D66195">
        <w:rPr>
          <w:color w:val="000000"/>
        </w:rPr>
        <w:t xml:space="preserve"> </w:t>
      </w:r>
      <w:r w:rsidRPr="00902B49">
        <w:rPr>
          <w:i/>
          <w:iCs/>
          <w:color w:val="000000"/>
        </w:rPr>
        <w:t>UK Climate Change Risk Assessment 2017 Synthesis Report</w:t>
      </w:r>
      <w:r>
        <w:rPr>
          <w:color w:val="000000"/>
        </w:rPr>
        <w:t>. London: Committee on Climate Change. Retrieved from</w:t>
      </w:r>
      <w:r w:rsidRPr="00D66195">
        <w:rPr>
          <w:color w:val="000000"/>
        </w:rPr>
        <w:t xml:space="preserve"> </w:t>
      </w:r>
      <w:hyperlink r:id="rId84" w:history="1">
        <w:r w:rsidRPr="00D66195">
          <w:rPr>
            <w:rStyle w:val="Hyperlink"/>
          </w:rPr>
          <w:t>www.theccc.org.uk/uk-climate-change-risk-assessment-2017/synthesis-report/</w:t>
        </w:r>
      </w:hyperlink>
      <w:r w:rsidR="00EC6E35">
        <w:rPr>
          <w:rStyle w:val="Hyperlink"/>
        </w:rPr>
        <w:t xml:space="preserve"> </w:t>
      </w:r>
      <w:r w:rsidR="00EC6E35">
        <w:t>(10 July 2020)</w:t>
      </w:r>
      <w:r>
        <w:rPr>
          <w:lang w:eastAsia="en-AU"/>
        </w:rPr>
        <w:t xml:space="preserve">. </w:t>
      </w:r>
    </w:p>
    <w:p w14:paraId="249B60EF" w14:textId="77777777" w:rsidR="00962C73" w:rsidRPr="00D66195" w:rsidRDefault="00962C73" w:rsidP="00962C73">
      <w:pPr>
        <w:pStyle w:val="References"/>
        <w:rPr>
          <w:lang w:eastAsia="en-AU"/>
        </w:rPr>
      </w:pPr>
      <w:r w:rsidRPr="00D66195">
        <w:rPr>
          <w:lang w:eastAsia="en-AU"/>
        </w:rPr>
        <w:t xml:space="preserve">Connell D. 2007. </w:t>
      </w:r>
      <w:r w:rsidRPr="00A27048">
        <w:rPr>
          <w:i/>
          <w:iCs/>
          <w:lang w:eastAsia="en-AU"/>
        </w:rPr>
        <w:t>Water Politics in the Murray-Darling Basin</w:t>
      </w:r>
      <w:r w:rsidRPr="00D66195">
        <w:rPr>
          <w:lang w:eastAsia="en-AU"/>
        </w:rPr>
        <w:t xml:space="preserve">. </w:t>
      </w:r>
      <w:r>
        <w:rPr>
          <w:lang w:eastAsia="en-AU"/>
        </w:rPr>
        <w:t xml:space="preserve">Alexandria, NSW: </w:t>
      </w:r>
      <w:r w:rsidRPr="00D66195">
        <w:rPr>
          <w:lang w:eastAsia="en-AU"/>
        </w:rPr>
        <w:t>Federation Press.</w:t>
      </w:r>
    </w:p>
    <w:p w14:paraId="77E27C80" w14:textId="77777777" w:rsidR="00962C73" w:rsidRPr="00D66195" w:rsidRDefault="00962C73" w:rsidP="00962C73">
      <w:pPr>
        <w:pStyle w:val="References"/>
      </w:pPr>
      <w:r w:rsidRPr="00D66195">
        <w:t>Coomer M, Rogers A, Pinal C</w:t>
      </w:r>
      <w:r>
        <w:t>.</w:t>
      </w:r>
      <w:r w:rsidRPr="00D66195">
        <w:t xml:space="preserve"> 2018</w:t>
      </w:r>
      <w:r>
        <w:t>.</w:t>
      </w:r>
      <w:r w:rsidRPr="00D66195">
        <w:t xml:space="preserve"> </w:t>
      </w:r>
      <w:r w:rsidRPr="00E31519">
        <w:rPr>
          <w:i/>
          <w:iCs/>
        </w:rPr>
        <w:t>Natural Hazards 2017</w:t>
      </w:r>
      <w:r w:rsidRPr="00D66195">
        <w:t xml:space="preserve">. Lower Hutt: GNS Science. </w:t>
      </w:r>
    </w:p>
    <w:p w14:paraId="46CF25DF" w14:textId="0BE4DAB9" w:rsidR="00962C73" w:rsidRPr="00D66195" w:rsidRDefault="00962C73" w:rsidP="00962C73">
      <w:pPr>
        <w:pStyle w:val="References"/>
      </w:pPr>
      <w:r w:rsidRPr="00D66195">
        <w:t>Corbett E</w:t>
      </w:r>
      <w:r>
        <w:t>,</w:t>
      </w:r>
      <w:r w:rsidRPr="00D66195">
        <w:t xml:space="preserve"> Bendall S. 2019. Clifton to Tangoio Coastal Hazards Strategy 2120, Hawke’s Bay, New Zealand. In: </w:t>
      </w:r>
      <w:r w:rsidR="00EC6E35">
        <w:t xml:space="preserve">OECD </w:t>
      </w:r>
      <w:r w:rsidRPr="008B09AF">
        <w:rPr>
          <w:i/>
          <w:iCs/>
        </w:rPr>
        <w:t xml:space="preserve">Responding to </w:t>
      </w:r>
      <w:r w:rsidR="00EC6E35">
        <w:rPr>
          <w:i/>
          <w:iCs/>
        </w:rPr>
        <w:t>R</w:t>
      </w:r>
      <w:r w:rsidRPr="008B09AF">
        <w:rPr>
          <w:i/>
          <w:iCs/>
        </w:rPr>
        <w:t xml:space="preserve">ising </w:t>
      </w:r>
      <w:r w:rsidR="00EC6E35">
        <w:rPr>
          <w:i/>
          <w:iCs/>
        </w:rPr>
        <w:t>S</w:t>
      </w:r>
      <w:r w:rsidRPr="008B09AF">
        <w:rPr>
          <w:i/>
          <w:iCs/>
        </w:rPr>
        <w:t xml:space="preserve">eas: OECD </w:t>
      </w:r>
      <w:r w:rsidR="00EC6E35">
        <w:rPr>
          <w:i/>
          <w:iCs/>
        </w:rPr>
        <w:t>C</w:t>
      </w:r>
      <w:r w:rsidRPr="008B09AF">
        <w:rPr>
          <w:i/>
          <w:iCs/>
        </w:rPr>
        <w:t xml:space="preserve">ountry </w:t>
      </w:r>
      <w:r w:rsidR="00EC6E35">
        <w:rPr>
          <w:i/>
          <w:iCs/>
        </w:rPr>
        <w:t>A</w:t>
      </w:r>
      <w:r w:rsidRPr="008B09AF">
        <w:rPr>
          <w:i/>
          <w:iCs/>
        </w:rPr>
        <w:t xml:space="preserve">pproaches to </w:t>
      </w:r>
      <w:r w:rsidR="00EC6E35">
        <w:rPr>
          <w:i/>
          <w:iCs/>
        </w:rPr>
        <w:t>T</w:t>
      </w:r>
      <w:r w:rsidRPr="008B09AF">
        <w:rPr>
          <w:i/>
          <w:iCs/>
        </w:rPr>
        <w:t xml:space="preserve">ackling </w:t>
      </w:r>
      <w:r w:rsidR="00EC6E35">
        <w:rPr>
          <w:i/>
          <w:iCs/>
        </w:rPr>
        <w:t>C</w:t>
      </w:r>
      <w:r w:rsidRPr="008B09AF">
        <w:rPr>
          <w:i/>
          <w:iCs/>
        </w:rPr>
        <w:t xml:space="preserve">oastal </w:t>
      </w:r>
      <w:r w:rsidR="00EC6E35">
        <w:rPr>
          <w:i/>
          <w:iCs/>
        </w:rPr>
        <w:t>R</w:t>
      </w:r>
      <w:r w:rsidRPr="008B09AF">
        <w:rPr>
          <w:i/>
          <w:iCs/>
        </w:rPr>
        <w:t>isks</w:t>
      </w:r>
      <w:r>
        <w:t>. Paris:</w:t>
      </w:r>
      <w:r w:rsidRPr="00D66195">
        <w:t xml:space="preserve"> OECD Publishing. p</w:t>
      </w:r>
      <w:r>
        <w:t>p</w:t>
      </w:r>
      <w:r w:rsidRPr="00D66195">
        <w:t xml:space="preserve"> 137–154</w:t>
      </w:r>
      <w:r>
        <w:t>.</w:t>
      </w:r>
    </w:p>
    <w:p w14:paraId="13ECC118" w14:textId="18ACB1C3" w:rsidR="00962C73" w:rsidRPr="00D66195" w:rsidRDefault="00962C73" w:rsidP="00962C73">
      <w:pPr>
        <w:pStyle w:val="References"/>
      </w:pPr>
      <w:r w:rsidRPr="00D66195">
        <w:t xml:space="preserve">Cornwall CE, Hurd CL. 2016. Experimental design in ocean acidification research: problems and solutions. </w:t>
      </w:r>
      <w:r w:rsidRPr="00D66195">
        <w:rPr>
          <w:i/>
          <w:iCs/>
        </w:rPr>
        <w:t>ICES Journal of Marine Science</w:t>
      </w:r>
      <w:r w:rsidRPr="004F720D">
        <w:t xml:space="preserve"> 73</w:t>
      </w:r>
      <w:r w:rsidRPr="00D66195">
        <w:t>(3)</w:t>
      </w:r>
      <w:r>
        <w:t>:</w:t>
      </w:r>
      <w:r w:rsidRPr="00D66195">
        <w:t xml:space="preserve"> 572</w:t>
      </w:r>
      <w:r>
        <w:t>–</w:t>
      </w:r>
      <w:r w:rsidRPr="00D66195">
        <w:t>581.</w:t>
      </w:r>
      <w:r>
        <w:t xml:space="preserve"> Retrieved from</w:t>
      </w:r>
      <w:r w:rsidRPr="00D66195">
        <w:t xml:space="preserve"> </w:t>
      </w:r>
      <w:hyperlink r:id="rId85" w:history="1">
        <w:r w:rsidRPr="00D66195">
          <w:rPr>
            <w:rStyle w:val="Hyperlink"/>
            <w:rFonts w:cs="Arial"/>
          </w:rPr>
          <w:t>https://doi.org/10.1093/icesjms/fsv118</w:t>
        </w:r>
      </w:hyperlink>
      <w:r w:rsidR="00EC6E35">
        <w:rPr>
          <w:rStyle w:val="Hyperlink"/>
        </w:rPr>
        <w:t xml:space="preserve"> </w:t>
      </w:r>
      <w:r w:rsidR="00EC6E35">
        <w:t>(10 July 2020)</w:t>
      </w:r>
      <w:r w:rsidRPr="00D66195">
        <w:t xml:space="preserve">. </w:t>
      </w:r>
    </w:p>
    <w:p w14:paraId="7CB86A77" w14:textId="65A7B2FD" w:rsidR="00962C73" w:rsidRPr="00D66195" w:rsidRDefault="00962C73" w:rsidP="00962C73">
      <w:pPr>
        <w:pStyle w:val="References"/>
      </w:pPr>
      <w:r w:rsidRPr="00D66195">
        <w:t>Corti T, Wüest</w:t>
      </w:r>
      <w:r w:rsidR="00D7539A">
        <w:t xml:space="preserve"> </w:t>
      </w:r>
      <w:r w:rsidRPr="00D66195">
        <w:t xml:space="preserve">M, Bresch D, Seneviratne S. 2011. Drought-induced building damages from simulations at regional scale. </w:t>
      </w:r>
      <w:r w:rsidRPr="00B03F62">
        <w:rPr>
          <w:i/>
          <w:iCs/>
        </w:rPr>
        <w:t>Natural Hazards and Earth System Sciences</w:t>
      </w:r>
      <w:r w:rsidRPr="00D66195">
        <w:t xml:space="preserve"> 11</w:t>
      </w:r>
      <w:r>
        <w:t>:</w:t>
      </w:r>
      <w:r w:rsidRPr="00D66195">
        <w:t xml:space="preserve"> 3335</w:t>
      </w:r>
      <w:r>
        <w:t>–</w:t>
      </w:r>
      <w:r w:rsidRPr="00D66195">
        <w:t>3342.</w:t>
      </w:r>
    </w:p>
    <w:sdt>
      <w:sdtPr>
        <w:id w:val="-861749473"/>
        <w:bibliography/>
      </w:sdtPr>
      <w:sdtEndPr/>
      <w:sdtContent>
        <w:p w14:paraId="49D952A3" w14:textId="6D8A6E32" w:rsidR="00962C73" w:rsidRPr="00D66195" w:rsidRDefault="00962C73" w:rsidP="00962C73">
          <w:pPr>
            <w:pStyle w:val="References"/>
          </w:pPr>
          <w:r w:rsidRPr="00D66195">
            <w:t xml:space="preserve">Cottrell B, Insley C, Meade R, West J. 2004. </w:t>
          </w:r>
          <w:r w:rsidRPr="00D66195">
            <w:rPr>
              <w:i/>
              <w:iCs/>
            </w:rPr>
            <w:t>Report of the Climate Change Māori Issues Group.</w:t>
          </w:r>
          <w:r w:rsidRPr="00D66195">
            <w:t xml:space="preserve"> Wellington: New Zealand Climate Change Office.</w:t>
          </w:r>
        </w:p>
        <w:p w14:paraId="31441759" w14:textId="77777777" w:rsidR="00962C73" w:rsidRPr="00D66195" w:rsidRDefault="00962C73" w:rsidP="00962C73">
          <w:pPr>
            <w:pStyle w:val="References"/>
          </w:pPr>
          <w:r w:rsidRPr="00D66195">
            <w:t xml:space="preserve">Cradock-Henry NA. 2017. New Zealand kiwifruit growers' vulnerability to climate and other stressors. </w:t>
          </w:r>
          <w:r w:rsidRPr="00D66195">
            <w:rPr>
              <w:i/>
              <w:iCs/>
            </w:rPr>
            <w:t>Reg</w:t>
          </w:r>
          <w:r>
            <w:rPr>
              <w:i/>
              <w:iCs/>
            </w:rPr>
            <w:t>ional</w:t>
          </w:r>
          <w:r w:rsidRPr="00D66195">
            <w:rPr>
              <w:i/>
              <w:iCs/>
            </w:rPr>
            <w:t xml:space="preserve"> Environ</w:t>
          </w:r>
          <w:r>
            <w:rPr>
              <w:i/>
              <w:iCs/>
            </w:rPr>
            <w:t>mental</w:t>
          </w:r>
          <w:r w:rsidRPr="00D66195">
            <w:rPr>
              <w:i/>
              <w:iCs/>
            </w:rPr>
            <w:t xml:space="preserve"> Change</w:t>
          </w:r>
          <w:r w:rsidRPr="006B7D54">
            <w:t xml:space="preserve"> 17</w:t>
          </w:r>
          <w:r>
            <w:t>:</w:t>
          </w:r>
          <w:r w:rsidRPr="00D66195">
            <w:t xml:space="preserve"> 245</w:t>
          </w:r>
          <w:r>
            <w:t>–</w:t>
          </w:r>
          <w:r w:rsidRPr="00D66195">
            <w:t>259.</w:t>
          </w:r>
        </w:p>
        <w:p w14:paraId="1C408CE6" w14:textId="77777777" w:rsidR="00962C73" w:rsidRPr="00D66195" w:rsidRDefault="00962C73" w:rsidP="00962C73">
          <w:pPr>
            <w:pStyle w:val="References"/>
            <w:rPr>
              <w:lang w:eastAsia="en-AU"/>
            </w:rPr>
          </w:pPr>
          <w:r w:rsidRPr="00D66195">
            <w:rPr>
              <w:lang w:eastAsia="en-AU"/>
            </w:rPr>
            <w:t xml:space="preserve">Cradock-Henry N, Blackett P, Hall M, Johnstone P, Teixeira E, Wreford A. 2020. Climate adaptation pathways for agriculture: Insights from a participatory process. </w:t>
          </w:r>
          <w:r w:rsidRPr="00FD7CC1">
            <w:rPr>
              <w:i/>
              <w:iCs/>
              <w:lang w:eastAsia="en-AU"/>
            </w:rPr>
            <w:t>Environmental Science and Policy</w:t>
          </w:r>
          <w:r w:rsidRPr="00D66195">
            <w:rPr>
              <w:lang w:eastAsia="en-AU"/>
            </w:rPr>
            <w:t xml:space="preserve"> 107.</w:t>
          </w:r>
        </w:p>
        <w:p w14:paraId="736A05AE" w14:textId="72B26FA5" w:rsidR="00962C73" w:rsidRPr="00D66195" w:rsidRDefault="00962C73" w:rsidP="00962C73">
          <w:pPr>
            <w:pStyle w:val="References"/>
          </w:pPr>
          <w:r w:rsidRPr="00D66195">
            <w:rPr>
              <w:lang w:eastAsia="en-AU"/>
            </w:rPr>
            <w:t xml:space="preserve">Cradock-Henry N, Buelow F, Fountain J. 2019. Social–ecological inventory in a post disaster context: </w:t>
          </w:r>
          <w:r w:rsidR="002F3EDF">
            <w:rPr>
              <w:lang w:eastAsia="en-AU"/>
            </w:rPr>
            <w:t>T</w:t>
          </w:r>
          <w:r w:rsidRPr="00D66195">
            <w:rPr>
              <w:lang w:eastAsia="en-AU"/>
            </w:rPr>
            <w:t xml:space="preserve">he 2016 Kaikōura earthquake, Aotearoa-New Zealand. </w:t>
          </w:r>
          <w:r w:rsidRPr="00441FEB">
            <w:rPr>
              <w:i/>
              <w:iCs/>
              <w:lang w:eastAsia="en-AU"/>
            </w:rPr>
            <w:t>Ecology and Society</w:t>
          </w:r>
          <w:r w:rsidRPr="00D66195">
            <w:rPr>
              <w:lang w:eastAsia="en-AU"/>
            </w:rPr>
            <w:t xml:space="preserve"> 24(3).</w:t>
          </w:r>
        </w:p>
        <w:p w14:paraId="4568D1E8" w14:textId="77286172" w:rsidR="00962C73" w:rsidRPr="00D66195" w:rsidRDefault="00962C73" w:rsidP="00962C73">
          <w:pPr>
            <w:pStyle w:val="References"/>
          </w:pPr>
          <w:r w:rsidRPr="00D66195">
            <w:t>Cram F. 2017. Kaupapa Māori health research. In</w:t>
          </w:r>
          <w:r>
            <w:t>:</w:t>
          </w:r>
          <w:r w:rsidRPr="00D66195">
            <w:t xml:space="preserve"> P Liamputtong (</w:t>
          </w:r>
          <w:r>
            <w:t>e</w:t>
          </w:r>
          <w:r w:rsidRPr="00D66195">
            <w:t>d.) </w:t>
          </w:r>
          <w:r w:rsidRPr="00AE45D1">
            <w:rPr>
              <w:i/>
              <w:iCs/>
            </w:rPr>
            <w:t xml:space="preserve">Handbook of </w:t>
          </w:r>
          <w:r w:rsidR="002F3EDF">
            <w:rPr>
              <w:i/>
              <w:iCs/>
            </w:rPr>
            <w:t>R</w:t>
          </w:r>
          <w:r w:rsidRPr="00AE45D1">
            <w:rPr>
              <w:i/>
              <w:iCs/>
            </w:rPr>
            <w:t xml:space="preserve">esearch </w:t>
          </w:r>
          <w:r w:rsidR="002F3EDF">
            <w:rPr>
              <w:i/>
              <w:iCs/>
            </w:rPr>
            <w:t>M</w:t>
          </w:r>
          <w:r w:rsidRPr="00AE45D1">
            <w:rPr>
              <w:i/>
              <w:iCs/>
            </w:rPr>
            <w:t xml:space="preserve">ethods in </w:t>
          </w:r>
          <w:r w:rsidR="002F3EDF">
            <w:rPr>
              <w:i/>
              <w:iCs/>
            </w:rPr>
            <w:t>H</w:t>
          </w:r>
          <w:r w:rsidRPr="00AE45D1">
            <w:rPr>
              <w:i/>
              <w:iCs/>
            </w:rPr>
            <w:t xml:space="preserve">ealth and </w:t>
          </w:r>
          <w:r w:rsidR="002F3EDF">
            <w:rPr>
              <w:i/>
              <w:iCs/>
            </w:rPr>
            <w:t>S</w:t>
          </w:r>
          <w:r w:rsidRPr="00AE45D1">
            <w:rPr>
              <w:i/>
              <w:iCs/>
            </w:rPr>
            <w:t xml:space="preserve">ocial </w:t>
          </w:r>
          <w:r w:rsidR="002F3EDF">
            <w:rPr>
              <w:i/>
              <w:iCs/>
            </w:rPr>
            <w:t>S</w:t>
          </w:r>
          <w:r w:rsidRPr="00AE45D1">
            <w:rPr>
              <w:i/>
              <w:iCs/>
            </w:rPr>
            <w:t>ciences</w:t>
          </w:r>
          <w:r w:rsidRPr="00D66195">
            <w:t>. Singapore: Springer.</w:t>
          </w:r>
        </w:p>
        <w:p w14:paraId="4C719515" w14:textId="4A1D3838" w:rsidR="00F16080" w:rsidRPr="00D66195" w:rsidRDefault="00F16080" w:rsidP="00F16080">
          <w:pPr>
            <w:pStyle w:val="References"/>
          </w:pPr>
          <w:r w:rsidRPr="00D66195">
            <w:t>C</w:t>
          </w:r>
          <w:r>
            <w:t>ra</w:t>
          </w:r>
          <w:r w:rsidRPr="00D66195">
            <w:t xml:space="preserve">wford-Flett K, Blake D, Pascoal E, Wallace T. 2018. </w:t>
          </w:r>
          <w:r w:rsidRPr="008A7157">
            <w:rPr>
              <w:i/>
              <w:iCs/>
            </w:rPr>
            <w:t>New Zealand Stopbank Networks: Understanding Resiliency Challenges</w:t>
          </w:r>
          <w:r w:rsidRPr="00D66195">
            <w:t>.</w:t>
          </w:r>
          <w:r w:rsidR="002024AC">
            <w:t xml:space="preserve"> Christchurch: University of Canterbury</w:t>
          </w:r>
          <w:r>
            <w:t xml:space="preserve">. </w:t>
          </w:r>
          <w:r w:rsidRPr="00D66195">
            <w:t xml:space="preserve">Retrieved from </w:t>
          </w:r>
          <w:hyperlink r:id="rId86" w:history="1">
            <w:r w:rsidRPr="00D66195">
              <w:rPr>
                <w:rStyle w:val="Hyperlink"/>
                <w:rFonts w:cs="Arial"/>
              </w:rPr>
              <w:t>https://ir.canterbury.ac.nz/handle/10092/15991</w:t>
            </w:r>
          </w:hyperlink>
          <w:r w:rsidR="002F3EDF">
            <w:rPr>
              <w:rStyle w:val="Hyperlink"/>
            </w:rPr>
            <w:t xml:space="preserve"> </w:t>
          </w:r>
          <w:r w:rsidR="002F3EDF">
            <w:t>(10 July 2020)</w:t>
          </w:r>
          <w:r w:rsidRPr="00D66195">
            <w:t>.</w:t>
          </w:r>
        </w:p>
        <w:p w14:paraId="6149881F" w14:textId="249E96DE" w:rsidR="00962C73" w:rsidRPr="00D66195" w:rsidRDefault="00962C73" w:rsidP="00962C73">
          <w:pPr>
            <w:pStyle w:val="References"/>
          </w:pPr>
          <w:r w:rsidRPr="00D66195">
            <w:rPr>
              <w:lang w:eastAsia="en-AU"/>
            </w:rPr>
            <w:t>Crick F, Jenkins K, Surminski S. 2018. Strengthening insurance partnerships in the face of climate change</w:t>
          </w:r>
          <w:r w:rsidR="002F3EDF">
            <w:rPr>
              <w:lang w:eastAsia="en-AU"/>
            </w:rPr>
            <w:t>: </w:t>
          </w:r>
          <w:r w:rsidRPr="00D66195">
            <w:rPr>
              <w:lang w:eastAsia="en-AU"/>
            </w:rPr>
            <w:t xml:space="preserve">Insights from an agent-based model of flood insurance in the UK. </w:t>
          </w:r>
          <w:r w:rsidRPr="009A3E2A">
            <w:rPr>
              <w:i/>
              <w:iCs/>
              <w:lang w:eastAsia="en-AU"/>
            </w:rPr>
            <w:t>Science of the Total Environment</w:t>
          </w:r>
          <w:r w:rsidRPr="00D66195">
            <w:rPr>
              <w:lang w:eastAsia="en-AU"/>
            </w:rPr>
            <w:t xml:space="preserve"> 636</w:t>
          </w:r>
          <w:r>
            <w:rPr>
              <w:lang w:eastAsia="en-AU"/>
            </w:rPr>
            <w:t>:</w:t>
          </w:r>
          <w:r w:rsidRPr="00D66195">
            <w:rPr>
              <w:lang w:eastAsia="en-AU"/>
            </w:rPr>
            <w:t xml:space="preserve"> 192–204.</w:t>
          </w:r>
        </w:p>
      </w:sdtContent>
    </w:sdt>
    <w:p w14:paraId="5CF7FB1B" w14:textId="77F9AE1A" w:rsidR="00962C73" w:rsidRPr="002F3EDF" w:rsidRDefault="00962C73" w:rsidP="00962C73">
      <w:pPr>
        <w:pStyle w:val="References"/>
        <w:rPr>
          <w:spacing w:val="-2"/>
        </w:rPr>
      </w:pPr>
      <w:r w:rsidRPr="002F3EDF">
        <w:rPr>
          <w:spacing w:val="-2"/>
        </w:rPr>
        <w:t xml:space="preserve">Cross EL, Peck LS, Lamare MD, Harper EM. 2016. No ocean acidification effects on shell growth and repair in the New Zealand brachiopod </w:t>
      </w:r>
      <w:r w:rsidRPr="002F3EDF">
        <w:rPr>
          <w:i/>
          <w:iCs/>
          <w:spacing w:val="-2"/>
        </w:rPr>
        <w:t>Calloria inconspicua</w:t>
      </w:r>
      <w:r w:rsidRPr="002F3EDF">
        <w:rPr>
          <w:spacing w:val="-2"/>
        </w:rPr>
        <w:t xml:space="preserve">. </w:t>
      </w:r>
      <w:r w:rsidRPr="002F3EDF">
        <w:rPr>
          <w:i/>
          <w:iCs/>
          <w:spacing w:val="-2"/>
        </w:rPr>
        <w:t>ICES Journal of Marine Science</w:t>
      </w:r>
      <w:r w:rsidRPr="002F3EDF">
        <w:rPr>
          <w:spacing w:val="-2"/>
        </w:rPr>
        <w:t xml:space="preserve"> 73(3): 920–926. </w:t>
      </w:r>
    </w:p>
    <w:p w14:paraId="30691F97" w14:textId="425A0412" w:rsidR="00962C73" w:rsidRPr="00D66195" w:rsidRDefault="00962C73" w:rsidP="00962C73">
      <w:pPr>
        <w:pStyle w:val="References"/>
      </w:pPr>
      <w:r w:rsidRPr="00D66195">
        <w:rPr>
          <w:lang w:eastAsia="en-AU"/>
        </w:rPr>
        <w:t xml:space="preserve">Cunsolo A, Ellis N. 2018. Ecological grief as a mental health response to climate change-related loss. </w:t>
      </w:r>
      <w:r w:rsidRPr="00CD4452">
        <w:rPr>
          <w:i/>
          <w:iCs/>
          <w:lang w:eastAsia="en-AU"/>
        </w:rPr>
        <w:t>Nature Climate Change</w:t>
      </w:r>
      <w:r w:rsidRPr="00D66195">
        <w:rPr>
          <w:lang w:eastAsia="en-AU"/>
        </w:rPr>
        <w:t xml:space="preserve"> 8</w:t>
      </w:r>
      <w:r>
        <w:rPr>
          <w:lang w:eastAsia="en-AU"/>
        </w:rPr>
        <w:t>: 275–281</w:t>
      </w:r>
      <w:r w:rsidR="002F3EDF">
        <w:rPr>
          <w:lang w:eastAsia="en-AU"/>
        </w:rPr>
        <w:t>.</w:t>
      </w:r>
    </w:p>
    <w:p w14:paraId="4BEDA318" w14:textId="2D982709" w:rsidR="00962C73" w:rsidRPr="00D66195" w:rsidRDefault="00962C73" w:rsidP="00962C73">
      <w:pPr>
        <w:pStyle w:val="References"/>
      </w:pPr>
      <w:r w:rsidRPr="00D66195">
        <w:t>Cutter SL, Finch C</w:t>
      </w:r>
      <w:r>
        <w:t>.</w:t>
      </w:r>
      <w:r w:rsidRPr="00D66195">
        <w:t xml:space="preserve"> 2008 Temporal and spatial changes in social vulnerability to natural hazards. </w:t>
      </w:r>
      <w:r w:rsidRPr="00385E03">
        <w:rPr>
          <w:i/>
          <w:iCs/>
        </w:rPr>
        <w:t>PNAS</w:t>
      </w:r>
      <w:r w:rsidRPr="00D66195">
        <w:t xml:space="preserve"> 7(105):</w:t>
      </w:r>
      <w:r>
        <w:t xml:space="preserve"> </w:t>
      </w:r>
      <w:r w:rsidRPr="00D66195">
        <w:t>2301–2306.</w:t>
      </w:r>
      <w:r>
        <w:t xml:space="preserve"> </w:t>
      </w:r>
    </w:p>
    <w:p w14:paraId="7696B53E" w14:textId="33200CD6" w:rsidR="00962C73" w:rsidRPr="00D66195" w:rsidRDefault="00962C73" w:rsidP="00962C73">
      <w:pPr>
        <w:pStyle w:val="References"/>
      </w:pPr>
      <w:r w:rsidRPr="00D66195">
        <w:t xml:space="preserve">Dafermos Y, Nikolaidi M, Galanis G. 2018. Climate </w:t>
      </w:r>
      <w:r w:rsidR="002F3EDF">
        <w:t>c</w:t>
      </w:r>
      <w:r w:rsidRPr="00D66195">
        <w:t xml:space="preserve">hange, </w:t>
      </w:r>
      <w:r w:rsidR="002F3EDF">
        <w:t>f</w:t>
      </w:r>
      <w:r w:rsidRPr="00D66195">
        <w:t xml:space="preserve">inancial </w:t>
      </w:r>
      <w:r w:rsidR="002F3EDF">
        <w:t>s</w:t>
      </w:r>
      <w:r w:rsidRPr="00D66195">
        <w:t xml:space="preserve">tability and </w:t>
      </w:r>
      <w:r w:rsidR="002F3EDF">
        <w:t>m</w:t>
      </w:r>
      <w:r w:rsidRPr="00D66195">
        <w:t xml:space="preserve">onetary </w:t>
      </w:r>
      <w:r w:rsidR="002F3EDF">
        <w:t>p</w:t>
      </w:r>
      <w:r w:rsidRPr="00D66195">
        <w:t>olicy</w:t>
      </w:r>
      <w:r>
        <w:t>.</w:t>
      </w:r>
      <w:r w:rsidRPr="00D66195">
        <w:t xml:space="preserve"> </w:t>
      </w:r>
      <w:r w:rsidRPr="00EB3488">
        <w:rPr>
          <w:i/>
          <w:iCs/>
        </w:rPr>
        <w:t>Ecological Economics</w:t>
      </w:r>
      <w:r w:rsidRPr="00D66195">
        <w:t xml:space="preserve"> 152</w:t>
      </w:r>
      <w:r>
        <w:t>:</w:t>
      </w:r>
      <w:r w:rsidRPr="00D66195">
        <w:t xml:space="preserve"> 219–234.</w:t>
      </w:r>
    </w:p>
    <w:p w14:paraId="0EB41073" w14:textId="1519E95B" w:rsidR="00962C73" w:rsidRPr="00D66195" w:rsidRDefault="00962C73" w:rsidP="00962C73">
      <w:pPr>
        <w:pStyle w:val="References"/>
      </w:pPr>
      <w:r w:rsidRPr="00D66195">
        <w:t xml:space="preserve">Dasaklis T, Pappis C. 2013. Supply chain management in view of climate change: An overview of possible impacts and the road ahead. </w:t>
      </w:r>
      <w:r w:rsidRPr="009A3E2A">
        <w:rPr>
          <w:i/>
          <w:iCs/>
        </w:rPr>
        <w:t>Journal of Industrial Engineering and Management</w:t>
      </w:r>
      <w:r>
        <w:t>. 6(4). Retrieved from</w:t>
      </w:r>
      <w:r w:rsidRPr="00D66195">
        <w:t xml:space="preserve"> </w:t>
      </w:r>
      <w:hyperlink r:id="rId87" w:history="1">
        <w:r w:rsidRPr="00D66195">
          <w:rPr>
            <w:rStyle w:val="Hyperlink"/>
            <w:rFonts w:cs="Arial"/>
          </w:rPr>
          <w:t>http://dx.doi.org/10.3926/jiem.883</w:t>
        </w:r>
      </w:hyperlink>
      <w:r w:rsidR="002F3EDF">
        <w:rPr>
          <w:rStyle w:val="Hyperlink"/>
        </w:rPr>
        <w:t xml:space="preserve"> </w:t>
      </w:r>
      <w:r w:rsidR="002F3EDF">
        <w:t>(10 July 2020)</w:t>
      </w:r>
      <w:r w:rsidRPr="00D66195">
        <w:t>.</w:t>
      </w:r>
      <w:r>
        <w:t xml:space="preserve"> </w:t>
      </w:r>
    </w:p>
    <w:p w14:paraId="2CE7C83F" w14:textId="77777777" w:rsidR="00962C73" w:rsidRPr="00D66195" w:rsidRDefault="00962C73" w:rsidP="00962C73">
      <w:pPr>
        <w:pStyle w:val="References"/>
      </w:pPr>
      <w:r w:rsidRPr="00D66195">
        <w:t xml:space="preserve">Davie GS, Baker MG, Hales S, Carlin JB. 2007. Trends and determinants of excess winter mortality in New Zealand: 1980 to 2000. </w:t>
      </w:r>
      <w:r w:rsidRPr="00D66195">
        <w:rPr>
          <w:i/>
          <w:iCs/>
        </w:rPr>
        <w:t xml:space="preserve">BMC Public Health </w:t>
      </w:r>
      <w:r w:rsidRPr="000C5B10">
        <w:t>7(</w:t>
      </w:r>
      <w:r w:rsidRPr="00D66195">
        <w:t>263).</w:t>
      </w:r>
    </w:p>
    <w:p w14:paraId="52F9E2C4" w14:textId="6F994E8C" w:rsidR="00962C73" w:rsidRPr="00D66195" w:rsidRDefault="00962C73" w:rsidP="00962C73">
      <w:pPr>
        <w:pStyle w:val="References"/>
      </w:pPr>
      <w:r w:rsidRPr="00D66195">
        <w:rPr>
          <w:rFonts w:eastAsiaTheme="minorHAnsi"/>
          <w:color w:val="000000"/>
          <w:lang w:eastAsia="en-US"/>
        </w:rPr>
        <w:lastRenderedPageBreak/>
        <w:t>Death RG</w:t>
      </w:r>
      <w:r>
        <w:rPr>
          <w:rFonts w:eastAsiaTheme="minorHAnsi"/>
          <w:color w:val="000000"/>
          <w:lang w:eastAsia="en-US"/>
        </w:rPr>
        <w:t>,</w:t>
      </w:r>
      <w:r w:rsidRPr="00D66195">
        <w:rPr>
          <w:rFonts w:eastAsiaTheme="minorHAnsi"/>
          <w:color w:val="000000"/>
          <w:lang w:eastAsia="en-US"/>
        </w:rPr>
        <w:t xml:space="preserve"> Fuller IC</w:t>
      </w:r>
      <w:r>
        <w:rPr>
          <w:rFonts w:eastAsiaTheme="minorHAnsi"/>
          <w:color w:val="000000"/>
          <w:lang w:eastAsia="en-US"/>
        </w:rPr>
        <w:t>,</w:t>
      </w:r>
      <w:r w:rsidRPr="00D66195">
        <w:rPr>
          <w:rFonts w:eastAsiaTheme="minorHAnsi"/>
          <w:color w:val="000000"/>
          <w:lang w:eastAsia="en-US"/>
        </w:rPr>
        <w:t xml:space="preserve"> Macklin MG. 2015. Resetting the river template: </w:t>
      </w:r>
      <w:r w:rsidR="004A6783">
        <w:rPr>
          <w:rFonts w:eastAsiaTheme="minorHAnsi"/>
          <w:color w:val="000000"/>
          <w:lang w:eastAsia="en-US"/>
        </w:rPr>
        <w:t>T</w:t>
      </w:r>
      <w:r w:rsidRPr="00D66195">
        <w:rPr>
          <w:rFonts w:eastAsiaTheme="minorHAnsi"/>
          <w:color w:val="000000"/>
          <w:lang w:eastAsia="en-US"/>
        </w:rPr>
        <w:t xml:space="preserve">he potential for climate-related extreme floods to transform river geomorphology and ecology. </w:t>
      </w:r>
      <w:r w:rsidRPr="00D66195">
        <w:rPr>
          <w:rFonts w:eastAsiaTheme="minorHAnsi"/>
          <w:i/>
          <w:iCs/>
          <w:color w:val="000000"/>
          <w:lang w:eastAsia="en-US"/>
        </w:rPr>
        <w:t xml:space="preserve">Freshwater Biology </w:t>
      </w:r>
      <w:r w:rsidRPr="00DB0E67">
        <w:rPr>
          <w:rFonts w:eastAsiaTheme="minorHAnsi"/>
          <w:color w:val="000000"/>
          <w:lang w:eastAsia="en-US"/>
        </w:rPr>
        <w:t>60</w:t>
      </w:r>
      <w:r w:rsidRPr="00D66195">
        <w:rPr>
          <w:rFonts w:eastAsiaTheme="minorHAnsi"/>
          <w:color w:val="000000"/>
          <w:lang w:eastAsia="en-US"/>
        </w:rPr>
        <w:t>: 2477–2496.</w:t>
      </w:r>
    </w:p>
    <w:p w14:paraId="577D56CA" w14:textId="0B930445" w:rsidR="00962C73" w:rsidRPr="00D66195" w:rsidRDefault="00962C73" w:rsidP="00962C73">
      <w:pPr>
        <w:pStyle w:val="References"/>
      </w:pPr>
      <w:r w:rsidRPr="00D66195">
        <w:t xml:space="preserve">Deloitte Access Economics. 2013. </w:t>
      </w:r>
      <w:r w:rsidRPr="00855871">
        <w:rPr>
          <w:i/>
          <w:iCs/>
        </w:rPr>
        <w:t xml:space="preserve">Building </w:t>
      </w:r>
      <w:r w:rsidR="004A6783">
        <w:rPr>
          <w:i/>
          <w:iCs/>
        </w:rPr>
        <w:t>O</w:t>
      </w:r>
      <w:r w:rsidRPr="00855871">
        <w:rPr>
          <w:i/>
          <w:iCs/>
        </w:rPr>
        <w:t xml:space="preserve">ur </w:t>
      </w:r>
      <w:r w:rsidR="004A6783">
        <w:rPr>
          <w:i/>
          <w:iCs/>
        </w:rPr>
        <w:t>N</w:t>
      </w:r>
      <w:r w:rsidRPr="00855871">
        <w:rPr>
          <w:i/>
          <w:iCs/>
        </w:rPr>
        <w:t xml:space="preserve">ation’s </w:t>
      </w:r>
      <w:r w:rsidR="004A6783">
        <w:rPr>
          <w:i/>
          <w:iCs/>
        </w:rPr>
        <w:t>R</w:t>
      </w:r>
      <w:r w:rsidRPr="00855871">
        <w:rPr>
          <w:i/>
          <w:iCs/>
        </w:rPr>
        <w:t xml:space="preserve">esilience to </w:t>
      </w:r>
      <w:r w:rsidR="004A6783">
        <w:rPr>
          <w:i/>
          <w:iCs/>
        </w:rPr>
        <w:t>N</w:t>
      </w:r>
      <w:r w:rsidRPr="00855871">
        <w:rPr>
          <w:i/>
          <w:iCs/>
        </w:rPr>
        <w:t xml:space="preserve">atural </w:t>
      </w:r>
      <w:r w:rsidR="004A6783">
        <w:rPr>
          <w:i/>
          <w:iCs/>
        </w:rPr>
        <w:t>D</w:t>
      </w:r>
      <w:r w:rsidRPr="00855871">
        <w:rPr>
          <w:i/>
          <w:iCs/>
        </w:rPr>
        <w:t>isasters</w:t>
      </w:r>
      <w:r w:rsidRPr="00D66195">
        <w:t>.</w:t>
      </w:r>
      <w:r>
        <w:t xml:space="preserve"> Barton, ACT: Deloitte Access Economics. Retrieved from </w:t>
      </w:r>
      <w:hyperlink r:id="rId88" w:history="1">
        <w:r w:rsidRPr="00FB4320">
          <w:rPr>
            <w:rStyle w:val="Hyperlink"/>
            <w:rFonts w:cs="Arial"/>
          </w:rPr>
          <w:t>http://australianbusinessroundtable.com.au/assets/documents/White%20Paper%20Sections/DAE%20Roundtable%20Paper%20June%202013.pdf</w:t>
        </w:r>
      </w:hyperlink>
      <w:r w:rsidR="004A6783">
        <w:rPr>
          <w:rStyle w:val="Hyperlink"/>
        </w:rPr>
        <w:t xml:space="preserve"> </w:t>
      </w:r>
      <w:r w:rsidR="004A6783">
        <w:t>(10 July 2020)</w:t>
      </w:r>
      <w:r>
        <w:t>.</w:t>
      </w:r>
    </w:p>
    <w:p w14:paraId="7E775833" w14:textId="384D48AA" w:rsidR="00962C73" w:rsidRPr="00D66195" w:rsidRDefault="00962C73" w:rsidP="00962C73">
      <w:pPr>
        <w:pStyle w:val="References"/>
      </w:pPr>
      <w:r w:rsidRPr="00D66195">
        <w:t xml:space="preserve">Department of Building and Housing. 2006. </w:t>
      </w:r>
      <w:r w:rsidRPr="008A7157">
        <w:rPr>
          <w:i/>
          <w:iCs/>
        </w:rPr>
        <w:t xml:space="preserve">External </w:t>
      </w:r>
      <w:r w:rsidR="0024437B">
        <w:rPr>
          <w:i/>
          <w:iCs/>
        </w:rPr>
        <w:t>M</w:t>
      </w:r>
      <w:r w:rsidRPr="008A7157">
        <w:rPr>
          <w:i/>
          <w:iCs/>
        </w:rPr>
        <w:t>oisture</w:t>
      </w:r>
      <w:r w:rsidR="0024437B">
        <w:rPr>
          <w:i/>
          <w:iCs/>
        </w:rPr>
        <w:t>:</w:t>
      </w:r>
      <w:r w:rsidRPr="008A7157">
        <w:rPr>
          <w:i/>
          <w:iCs/>
        </w:rPr>
        <w:t xml:space="preserve"> An </w:t>
      </w:r>
      <w:r w:rsidR="0024437B">
        <w:rPr>
          <w:i/>
          <w:iCs/>
        </w:rPr>
        <w:t>I</w:t>
      </w:r>
      <w:r w:rsidRPr="008A7157">
        <w:rPr>
          <w:i/>
          <w:iCs/>
        </w:rPr>
        <w:t xml:space="preserve">ntroduction to </w:t>
      </w:r>
      <w:r w:rsidR="0024437B">
        <w:rPr>
          <w:i/>
          <w:iCs/>
        </w:rPr>
        <w:t>W</w:t>
      </w:r>
      <w:r w:rsidRPr="008A7157">
        <w:rPr>
          <w:i/>
          <w:iCs/>
        </w:rPr>
        <w:t xml:space="preserve">eathertightness </w:t>
      </w:r>
      <w:r w:rsidR="0024437B">
        <w:rPr>
          <w:i/>
          <w:iCs/>
        </w:rPr>
        <w:t>D</w:t>
      </w:r>
      <w:r w:rsidRPr="008A7157">
        <w:rPr>
          <w:i/>
          <w:iCs/>
        </w:rPr>
        <w:t xml:space="preserve">esign </w:t>
      </w:r>
      <w:r w:rsidR="0024437B">
        <w:rPr>
          <w:i/>
          <w:iCs/>
        </w:rPr>
        <w:t>P</w:t>
      </w:r>
      <w:r w:rsidRPr="008A7157">
        <w:rPr>
          <w:i/>
          <w:iCs/>
        </w:rPr>
        <w:t>rinciples</w:t>
      </w:r>
      <w:r w:rsidRPr="00D66195">
        <w:t>. Wellington: Department of Building and Housing.</w:t>
      </w:r>
    </w:p>
    <w:p w14:paraId="437F8E0B" w14:textId="7F347C4E" w:rsidR="00962C73" w:rsidRDefault="00962C73" w:rsidP="00962C73">
      <w:pPr>
        <w:pStyle w:val="References"/>
        <w:rPr>
          <w:rStyle w:val="Hyperlink"/>
          <w:rFonts w:cs="Arial"/>
        </w:rPr>
      </w:pPr>
      <w:r w:rsidRPr="00D66195">
        <w:t xml:space="preserve">Department of Conservation. 2013. </w:t>
      </w:r>
      <w:r w:rsidRPr="00902B49">
        <w:rPr>
          <w:i/>
          <w:iCs/>
        </w:rPr>
        <w:t xml:space="preserve">The </w:t>
      </w:r>
      <w:r w:rsidR="007079B1">
        <w:rPr>
          <w:i/>
          <w:iCs/>
        </w:rPr>
        <w:t>I</w:t>
      </w:r>
      <w:r w:rsidRPr="00902B49">
        <w:rPr>
          <w:i/>
          <w:iCs/>
        </w:rPr>
        <w:t xml:space="preserve">mpact of </w:t>
      </w:r>
      <w:r w:rsidR="007079B1">
        <w:rPr>
          <w:i/>
          <w:iCs/>
        </w:rPr>
        <w:t>C</w:t>
      </w:r>
      <w:r w:rsidRPr="00902B49">
        <w:rPr>
          <w:i/>
          <w:iCs/>
        </w:rPr>
        <w:t xml:space="preserve">limate </w:t>
      </w:r>
      <w:r w:rsidR="007079B1">
        <w:rPr>
          <w:i/>
          <w:iCs/>
        </w:rPr>
        <w:t>C</w:t>
      </w:r>
      <w:r w:rsidRPr="00902B49">
        <w:rPr>
          <w:i/>
          <w:iCs/>
        </w:rPr>
        <w:t xml:space="preserve">hange on the </w:t>
      </w:r>
      <w:r w:rsidR="007079B1">
        <w:rPr>
          <w:i/>
          <w:iCs/>
        </w:rPr>
        <w:t>A</w:t>
      </w:r>
      <w:r w:rsidRPr="00902B49">
        <w:rPr>
          <w:i/>
          <w:iCs/>
        </w:rPr>
        <w:t xml:space="preserve">rchaeology of New Zealand’s </w:t>
      </w:r>
      <w:r w:rsidR="007079B1">
        <w:rPr>
          <w:i/>
          <w:iCs/>
        </w:rPr>
        <w:t>C</w:t>
      </w:r>
      <w:r w:rsidRPr="00902B49">
        <w:rPr>
          <w:i/>
          <w:iCs/>
        </w:rPr>
        <w:t xml:space="preserve">oastline: A </w:t>
      </w:r>
      <w:r w:rsidR="007079B1">
        <w:rPr>
          <w:i/>
          <w:iCs/>
        </w:rPr>
        <w:t>C</w:t>
      </w:r>
      <w:r w:rsidRPr="00902B49">
        <w:rPr>
          <w:i/>
          <w:iCs/>
        </w:rPr>
        <w:t xml:space="preserve">ase </w:t>
      </w:r>
      <w:r w:rsidR="007079B1">
        <w:rPr>
          <w:i/>
          <w:iCs/>
        </w:rPr>
        <w:t>S</w:t>
      </w:r>
      <w:r w:rsidRPr="00902B49">
        <w:rPr>
          <w:i/>
          <w:iCs/>
        </w:rPr>
        <w:t>tudy from the Whangarei District</w:t>
      </w:r>
      <w:r w:rsidRPr="00D66195">
        <w:t xml:space="preserve">. </w:t>
      </w:r>
      <w:r>
        <w:t xml:space="preserve">Wellington: Department of Conservation. </w:t>
      </w:r>
      <w:r w:rsidRPr="00D66195">
        <w:t xml:space="preserve">Retrieved from </w:t>
      </w:r>
      <w:hyperlink r:id="rId89" w:history="1">
        <w:r w:rsidRPr="004B1FA4">
          <w:rPr>
            <w:rStyle w:val="Hyperlink"/>
            <w:rFonts w:cs="Arial"/>
          </w:rPr>
          <w:t>www.doc.govt.nz/documents/science-and-technical/sfc322high_res.pdf</w:t>
        </w:r>
      </w:hyperlink>
      <w:r w:rsidR="007079B1">
        <w:rPr>
          <w:rStyle w:val="Hyperlink"/>
        </w:rPr>
        <w:t xml:space="preserve"> </w:t>
      </w:r>
      <w:r w:rsidR="007079B1">
        <w:t>(10 July 2020)</w:t>
      </w:r>
      <w:r w:rsidRPr="00D66195">
        <w:rPr>
          <w:rStyle w:val="Hyperlink"/>
          <w:rFonts w:cs="Arial"/>
        </w:rPr>
        <w:t>.</w:t>
      </w:r>
    </w:p>
    <w:p w14:paraId="0F791D08" w14:textId="77777777" w:rsidR="00962C73" w:rsidRPr="00D66195" w:rsidRDefault="00962C73" w:rsidP="00962C73">
      <w:pPr>
        <w:pStyle w:val="References"/>
        <w:rPr>
          <w:rStyle w:val="Hyperlink"/>
        </w:rPr>
      </w:pPr>
      <w:r w:rsidRPr="00D66195">
        <w:t xml:space="preserve">Department of Conservation. 2016. </w:t>
      </w:r>
      <w:r w:rsidRPr="00D66195">
        <w:rPr>
          <w:i/>
          <w:iCs/>
        </w:rPr>
        <w:t>New Zealand Biodiversity Action Plan 2016</w:t>
      </w:r>
      <w:r>
        <w:rPr>
          <w:i/>
          <w:iCs/>
        </w:rPr>
        <w:t>–</w:t>
      </w:r>
      <w:r w:rsidRPr="00D66195">
        <w:rPr>
          <w:i/>
          <w:iCs/>
        </w:rPr>
        <w:t>2020.</w:t>
      </w:r>
      <w:r w:rsidRPr="00D66195">
        <w:t xml:space="preserve"> Wellington</w:t>
      </w:r>
      <w:r>
        <w:t>: Department of Conservation</w:t>
      </w:r>
      <w:r w:rsidRPr="00D66195">
        <w:t xml:space="preserve">. Retrieved from </w:t>
      </w:r>
      <w:hyperlink r:id="rId90" w:history="1">
        <w:r w:rsidRPr="004B1FA4">
          <w:rPr>
            <w:rStyle w:val="Hyperlink"/>
          </w:rPr>
          <w:t>www.doc.govt.nz/Documents/conservation/new-zealand-biodiversity-action-plan-2016-2020.pdf</w:t>
        </w:r>
      </w:hyperlink>
      <w:r w:rsidRPr="00D66195">
        <w:rPr>
          <w:rStyle w:val="Hyperlink"/>
        </w:rPr>
        <w:t>.</w:t>
      </w:r>
    </w:p>
    <w:p w14:paraId="34176567" w14:textId="15C438B2" w:rsidR="00962C73" w:rsidRDefault="00962C73" w:rsidP="00962C73">
      <w:pPr>
        <w:pStyle w:val="References"/>
      </w:pPr>
      <w:r w:rsidRPr="00D66195">
        <w:t>Department of Conservation. 2019</w:t>
      </w:r>
      <w:r w:rsidR="00DA771E">
        <w:t>a</w:t>
      </w:r>
      <w:r w:rsidRPr="00D66195">
        <w:t xml:space="preserve">. </w:t>
      </w:r>
      <w:r w:rsidRPr="00D66195">
        <w:rPr>
          <w:i/>
          <w:iCs/>
        </w:rPr>
        <w:t>Arawai K</w:t>
      </w:r>
      <w:r>
        <w:rPr>
          <w:i/>
          <w:iCs/>
        </w:rPr>
        <w:t>ā</w:t>
      </w:r>
      <w:r w:rsidRPr="00D66195">
        <w:rPr>
          <w:i/>
          <w:iCs/>
        </w:rPr>
        <w:t>k</w:t>
      </w:r>
      <w:r>
        <w:rPr>
          <w:i/>
          <w:iCs/>
        </w:rPr>
        <w:t>ā</w:t>
      </w:r>
      <w:r w:rsidRPr="00D66195">
        <w:rPr>
          <w:i/>
          <w:iCs/>
        </w:rPr>
        <w:t>riki 2019 Programme Update.</w:t>
      </w:r>
      <w:r w:rsidRPr="00D66195">
        <w:t xml:space="preserve"> Wellington: Department of Conservation. Retrieved from </w:t>
      </w:r>
      <w:hyperlink r:id="rId91" w:history="1">
        <w:r w:rsidRPr="00D66195">
          <w:rPr>
            <w:rStyle w:val="Hyperlink"/>
          </w:rPr>
          <w:t>www.doc.govt.nz/our-work/arawai-kakariki-wetland-restoration/</w:t>
        </w:r>
      </w:hyperlink>
      <w:r w:rsidR="007079B1">
        <w:rPr>
          <w:rStyle w:val="Hyperlink"/>
        </w:rPr>
        <w:t xml:space="preserve"> </w:t>
      </w:r>
      <w:r w:rsidR="007079B1">
        <w:t>(10 July 2020)</w:t>
      </w:r>
      <w:r>
        <w:t xml:space="preserve">. </w:t>
      </w:r>
    </w:p>
    <w:p w14:paraId="0099EC40" w14:textId="5BE23AF1" w:rsidR="00962C73" w:rsidRPr="00D66195" w:rsidRDefault="00962C73" w:rsidP="00962C73">
      <w:pPr>
        <w:pStyle w:val="References"/>
      </w:pPr>
      <w:r w:rsidRPr="00D66195">
        <w:t>Department of Conservation. 2019</w:t>
      </w:r>
      <w:r w:rsidR="00DA771E">
        <w:t>b</w:t>
      </w:r>
      <w:r w:rsidRPr="00D66195">
        <w:t xml:space="preserve">. </w:t>
      </w:r>
      <w:r w:rsidRPr="008E479D">
        <w:rPr>
          <w:i/>
          <w:iCs/>
        </w:rPr>
        <w:t xml:space="preserve">Risk-exposure </w:t>
      </w:r>
      <w:r w:rsidR="007079B1">
        <w:rPr>
          <w:i/>
          <w:iCs/>
        </w:rPr>
        <w:t>A</w:t>
      </w:r>
      <w:r w:rsidRPr="008E479D">
        <w:rPr>
          <w:i/>
          <w:iCs/>
        </w:rPr>
        <w:t xml:space="preserve">ssessment of Department of Conservation (DOC) </w:t>
      </w:r>
      <w:r w:rsidR="007079B1">
        <w:rPr>
          <w:i/>
          <w:iCs/>
        </w:rPr>
        <w:t>C</w:t>
      </w:r>
      <w:r w:rsidRPr="008E479D">
        <w:rPr>
          <w:i/>
          <w:iCs/>
        </w:rPr>
        <w:t xml:space="preserve">oastal </w:t>
      </w:r>
      <w:r w:rsidR="007079B1">
        <w:rPr>
          <w:i/>
          <w:iCs/>
        </w:rPr>
        <w:t>L</w:t>
      </w:r>
      <w:r w:rsidRPr="008E479D">
        <w:rPr>
          <w:i/>
          <w:iCs/>
        </w:rPr>
        <w:t xml:space="preserve">ocations to </w:t>
      </w:r>
      <w:r w:rsidR="007079B1">
        <w:rPr>
          <w:i/>
          <w:iCs/>
        </w:rPr>
        <w:t>F</w:t>
      </w:r>
      <w:r w:rsidRPr="008E479D">
        <w:rPr>
          <w:i/>
          <w:iCs/>
        </w:rPr>
        <w:t xml:space="preserve">looding from the </w:t>
      </w:r>
      <w:r w:rsidR="007079B1">
        <w:rPr>
          <w:i/>
          <w:iCs/>
        </w:rPr>
        <w:t>S</w:t>
      </w:r>
      <w:r w:rsidRPr="008E479D">
        <w:rPr>
          <w:i/>
          <w:iCs/>
        </w:rPr>
        <w:t>ea</w:t>
      </w:r>
      <w:r w:rsidRPr="00D66195">
        <w:t>.</w:t>
      </w:r>
      <w:r>
        <w:t xml:space="preserve"> Wellington: Department of Conservation.</w:t>
      </w:r>
      <w:r w:rsidRPr="00D66195">
        <w:t xml:space="preserve"> Retrieved from </w:t>
      </w:r>
      <w:hyperlink r:id="rId92" w:history="1">
        <w:r w:rsidRPr="004B1FA4">
          <w:rPr>
            <w:rStyle w:val="Hyperlink"/>
            <w:rFonts w:cs="Arial"/>
          </w:rPr>
          <w:t>www.doc.govt.nz/globalassets/documents/science-and-technical/sfc332entire.pdf</w:t>
        </w:r>
      </w:hyperlink>
      <w:r w:rsidR="007079B1">
        <w:rPr>
          <w:rStyle w:val="Hyperlink"/>
        </w:rPr>
        <w:t xml:space="preserve"> </w:t>
      </w:r>
      <w:r w:rsidR="007079B1">
        <w:t>(10 July 2020)</w:t>
      </w:r>
      <w:r w:rsidRPr="00D66195">
        <w:t>.</w:t>
      </w:r>
    </w:p>
    <w:p w14:paraId="185A247A" w14:textId="68EABB3F" w:rsidR="00962C73" w:rsidRDefault="00962C73" w:rsidP="00962C73">
      <w:pPr>
        <w:pStyle w:val="References"/>
      </w:pPr>
      <w:r w:rsidRPr="00D66195">
        <w:t>Department of Conservation. 2020</w:t>
      </w:r>
      <w:r w:rsidR="001E1403">
        <w:t>a</w:t>
      </w:r>
      <w:r w:rsidRPr="00D66195">
        <w:t xml:space="preserve">. </w:t>
      </w:r>
      <w:r w:rsidRPr="00335E8A">
        <w:rPr>
          <w:i/>
          <w:iCs/>
        </w:rPr>
        <w:t>New Zealand biodiversity – a hotspot</w:t>
      </w:r>
      <w:r w:rsidRPr="00D66195">
        <w:t xml:space="preserve">. </w:t>
      </w:r>
      <w:r>
        <w:t xml:space="preserve">Wellington: Department of Conservation. </w:t>
      </w:r>
      <w:r w:rsidRPr="00D66195">
        <w:t xml:space="preserve">Retrieved from </w:t>
      </w:r>
      <w:hyperlink r:id="rId93" w:history="1">
        <w:r w:rsidRPr="004B1FA4">
          <w:rPr>
            <w:rStyle w:val="Hyperlink"/>
            <w:rFonts w:cs="Arial"/>
          </w:rPr>
          <w:t>www.doc.govt.nz/nature/biodiversity/nz-biodiversity-strategy-and-action-plan/new-zealand-biodiversity-action-plan/new-zealand--a-biodiversity-hotspot/</w:t>
        </w:r>
      </w:hyperlink>
      <w:r w:rsidR="007079B1">
        <w:rPr>
          <w:rStyle w:val="Hyperlink"/>
        </w:rPr>
        <w:t xml:space="preserve"> </w:t>
      </w:r>
      <w:r w:rsidR="007079B1">
        <w:t>(10 July 2020)</w:t>
      </w:r>
      <w:r>
        <w:t>.</w:t>
      </w:r>
    </w:p>
    <w:p w14:paraId="188F47A2" w14:textId="101E5407" w:rsidR="001E1403" w:rsidRDefault="001E1403" w:rsidP="001E1403">
      <w:pPr>
        <w:pStyle w:val="CommentText"/>
      </w:pPr>
      <w:r w:rsidRPr="00D66195">
        <w:t>Department of Conservation.</w:t>
      </w:r>
      <w:r>
        <w:t xml:space="preserve"> 2020b</w:t>
      </w:r>
      <w:r w:rsidRPr="00D66195">
        <w:t xml:space="preserve">. </w:t>
      </w:r>
      <w:r w:rsidRPr="00902B49">
        <w:rPr>
          <w:i/>
          <w:iCs/>
        </w:rPr>
        <w:t>Protecting Taonga Species</w:t>
      </w:r>
      <w:r w:rsidRPr="00D66195">
        <w:t>.</w:t>
      </w:r>
      <w:r>
        <w:t xml:space="preserve"> Wellington: Department of Conservation.</w:t>
      </w:r>
      <w:r w:rsidRPr="001634F6">
        <w:t xml:space="preserve"> </w:t>
      </w:r>
      <w:r>
        <w:t xml:space="preserve">Retrieved from </w:t>
      </w:r>
      <w:hyperlink r:id="rId94" w:history="1">
        <w:r w:rsidRPr="00D03BB5">
          <w:rPr>
            <w:rStyle w:val="Hyperlink"/>
          </w:rPr>
          <w:t>https://www.doc.govt.nz/globalassets/documents/our-work/tiakina-nga-manu/tiakina-nga-manu-2019/protecting-taonga-species.pdf</w:t>
        </w:r>
      </w:hyperlink>
      <w:r w:rsidR="007079B1">
        <w:rPr>
          <w:rStyle w:val="Hyperlink"/>
        </w:rPr>
        <w:t xml:space="preserve"> </w:t>
      </w:r>
      <w:r w:rsidR="007079B1">
        <w:t>(10 July 2020)</w:t>
      </w:r>
      <w:r>
        <w:t xml:space="preserve">. </w:t>
      </w:r>
    </w:p>
    <w:p w14:paraId="1A1E7719" w14:textId="77777777" w:rsidR="004A6783" w:rsidRPr="009678CE" w:rsidRDefault="004A6783" w:rsidP="004A6783">
      <w:pPr>
        <w:pStyle w:val="References"/>
      </w:pPr>
      <w:r w:rsidRPr="00D66195">
        <w:t>Department of Conservation. nd</w:t>
      </w:r>
      <w:r>
        <w:t>.1</w:t>
      </w:r>
      <w:r w:rsidRPr="00D66195">
        <w:t xml:space="preserve">. </w:t>
      </w:r>
      <w:r w:rsidRPr="00D66195">
        <w:rPr>
          <w:i/>
          <w:iCs/>
        </w:rPr>
        <w:t xml:space="preserve">Pests and </w:t>
      </w:r>
      <w:r>
        <w:rPr>
          <w:i/>
          <w:iCs/>
        </w:rPr>
        <w:t>t</w:t>
      </w:r>
      <w:r w:rsidRPr="00D66195">
        <w:rPr>
          <w:i/>
          <w:iCs/>
        </w:rPr>
        <w:t>hreats</w:t>
      </w:r>
      <w:r w:rsidRPr="00D66195">
        <w:t xml:space="preserve">. Retrieved from </w:t>
      </w:r>
      <w:hyperlink r:id="rId95" w:history="1">
        <w:r w:rsidRPr="00D03BB5">
          <w:rPr>
            <w:rStyle w:val="Hyperlink"/>
          </w:rPr>
          <w:t>www.doc.govt.nz/nature/pests-and-threats/</w:t>
        </w:r>
      </w:hyperlink>
      <w:r w:rsidRPr="00D66195">
        <w:t xml:space="preserve"> </w:t>
      </w:r>
      <w:r>
        <w:t xml:space="preserve">(25 </w:t>
      </w:r>
      <w:r w:rsidRPr="00D66195">
        <w:t>March 2020</w:t>
      </w:r>
      <w:r>
        <w:t>).</w:t>
      </w:r>
    </w:p>
    <w:p w14:paraId="1DCBA83E" w14:textId="77777777" w:rsidR="004A6783" w:rsidRDefault="004A6783" w:rsidP="004A6783">
      <w:pPr>
        <w:pStyle w:val="References"/>
      </w:pPr>
      <w:r w:rsidRPr="00D66195">
        <w:t>Department of Conservation. nd</w:t>
      </w:r>
      <w:r>
        <w:t>.2</w:t>
      </w:r>
      <w:r w:rsidRPr="00D66195">
        <w:t xml:space="preserve">. </w:t>
      </w:r>
      <w:r w:rsidRPr="00D66195">
        <w:rPr>
          <w:i/>
          <w:iCs/>
        </w:rPr>
        <w:t xml:space="preserve">Alpine </w:t>
      </w:r>
      <w:r>
        <w:rPr>
          <w:i/>
          <w:iCs/>
        </w:rPr>
        <w:t>h</w:t>
      </w:r>
      <w:r w:rsidRPr="00D66195">
        <w:rPr>
          <w:i/>
          <w:iCs/>
        </w:rPr>
        <w:t>abitats</w:t>
      </w:r>
      <w:r w:rsidRPr="00D66195">
        <w:t xml:space="preserve">. Retrieved from </w:t>
      </w:r>
      <w:hyperlink r:id="rId96" w:history="1">
        <w:r w:rsidRPr="00CB15DB">
          <w:rPr>
            <w:rStyle w:val="Hyperlink"/>
          </w:rPr>
          <w:t>www.doc.govt.nz/nature/habitats/alpine/</w:t>
        </w:r>
      </w:hyperlink>
      <w:r>
        <w:t xml:space="preserve"> (25 </w:t>
      </w:r>
      <w:r w:rsidRPr="00D66195">
        <w:t>March 2020</w:t>
      </w:r>
      <w:r>
        <w:t>).</w:t>
      </w:r>
    </w:p>
    <w:p w14:paraId="553616D7" w14:textId="1BD24F01" w:rsidR="00962C73" w:rsidRPr="00D66195" w:rsidRDefault="00962C73" w:rsidP="00962C73">
      <w:pPr>
        <w:pStyle w:val="References"/>
      </w:pPr>
      <w:r w:rsidRPr="00D66195">
        <w:t>Department of Internal Affairs</w:t>
      </w:r>
      <w:r>
        <w:t>.</w:t>
      </w:r>
      <w:r w:rsidRPr="00D66195">
        <w:t xml:space="preserve"> 2017. </w:t>
      </w:r>
      <w:r w:rsidRPr="00DA23DD">
        <w:rPr>
          <w:i/>
          <w:iCs/>
        </w:rPr>
        <w:t xml:space="preserve">Report of the Havelock North Drinking Water Enquiry: </w:t>
      </w:r>
      <w:r w:rsidR="007079B1">
        <w:rPr>
          <w:i/>
          <w:iCs/>
        </w:rPr>
        <w:t>Stage</w:t>
      </w:r>
      <w:r w:rsidR="007079B1" w:rsidRPr="00DA23DD">
        <w:rPr>
          <w:i/>
          <w:iCs/>
        </w:rPr>
        <w:t xml:space="preserve"> </w:t>
      </w:r>
      <w:r w:rsidRPr="00DA23DD">
        <w:rPr>
          <w:i/>
          <w:iCs/>
        </w:rPr>
        <w:t>2</w:t>
      </w:r>
      <w:r w:rsidRPr="00D66195">
        <w:t xml:space="preserve">. </w:t>
      </w:r>
      <w:r>
        <w:t xml:space="preserve">Wellington: </w:t>
      </w:r>
      <w:r w:rsidRPr="00D66195">
        <w:t>Department of Internal Affairs.</w:t>
      </w:r>
      <w:r>
        <w:t xml:space="preserve"> Retrieved from </w:t>
      </w:r>
      <w:hyperlink r:id="rId97" w:history="1">
        <w:r w:rsidRPr="004B1FA4">
          <w:rPr>
            <w:rStyle w:val="Hyperlink"/>
            <w:rFonts w:cs="Arial"/>
          </w:rPr>
          <w:t>www.dia.govt.nz/Report-of-the-Havelock-North-Drinking-Water-Inquiry---Stage-2</w:t>
        </w:r>
      </w:hyperlink>
      <w:r w:rsidR="007079B1">
        <w:rPr>
          <w:rStyle w:val="Hyperlink"/>
        </w:rPr>
        <w:t xml:space="preserve"> </w:t>
      </w:r>
      <w:r w:rsidR="007079B1">
        <w:t>(10 July 2020)</w:t>
      </w:r>
      <w:r>
        <w:t>.</w:t>
      </w:r>
    </w:p>
    <w:p w14:paraId="17170AA1" w14:textId="62588546" w:rsidR="00962C73" w:rsidRPr="00D66195" w:rsidRDefault="00962C73" w:rsidP="00962C73">
      <w:pPr>
        <w:pStyle w:val="References"/>
      </w:pPr>
      <w:r w:rsidRPr="00D66195">
        <w:t xml:space="preserve">Department of Internal Affairs. 2018. </w:t>
      </w:r>
      <w:r w:rsidRPr="00977E08">
        <w:rPr>
          <w:i/>
          <w:iCs/>
        </w:rPr>
        <w:t>Three Waters Review</w:t>
      </w:r>
      <w:r w:rsidRPr="00D66195">
        <w:t>.</w:t>
      </w:r>
      <w:r>
        <w:t xml:space="preserve"> Wellington: Department of Internal Affairs. Retrieved from </w:t>
      </w:r>
      <w:hyperlink r:id="rId98" w:history="1">
        <w:r w:rsidRPr="004B1FA4">
          <w:rPr>
            <w:rStyle w:val="Hyperlink"/>
            <w:rFonts w:cs="Arial"/>
          </w:rPr>
          <w:t>www.dia.govt.nz/Three-waters-review</w:t>
        </w:r>
      </w:hyperlink>
      <w:r w:rsidR="007079B1">
        <w:rPr>
          <w:rStyle w:val="Hyperlink"/>
        </w:rPr>
        <w:t xml:space="preserve"> </w:t>
      </w:r>
      <w:r w:rsidR="007079B1">
        <w:t>(10 July 2020)</w:t>
      </w:r>
      <w:r>
        <w:t>.</w:t>
      </w:r>
    </w:p>
    <w:p w14:paraId="69FF71C4" w14:textId="20A06D76" w:rsidR="00962C73" w:rsidRDefault="00962C73" w:rsidP="00962C73">
      <w:pPr>
        <w:pStyle w:val="References"/>
        <w:rPr>
          <w:lang w:eastAsia="en-AU"/>
        </w:rPr>
      </w:pPr>
      <w:r w:rsidRPr="00D66195">
        <w:t xml:space="preserve">Derraik JGB, Slaney D. 2007. Anthropogenic environmental change, mosquito-borne diseases and human health in New Zealand. </w:t>
      </w:r>
      <w:r w:rsidRPr="0081512F">
        <w:rPr>
          <w:i/>
          <w:iCs/>
        </w:rPr>
        <w:t>EcoHealth</w:t>
      </w:r>
      <w:r w:rsidRPr="00D66195">
        <w:t xml:space="preserve"> 4(1)</w:t>
      </w:r>
      <w:r>
        <w:t>:</w:t>
      </w:r>
      <w:r w:rsidRPr="00D66195">
        <w:t xml:space="preserve"> 72–81.</w:t>
      </w:r>
      <w:r>
        <w:t xml:space="preserve"> Retrieved from</w:t>
      </w:r>
      <w:r w:rsidRPr="00D66195">
        <w:t xml:space="preserve"> </w:t>
      </w:r>
      <w:hyperlink r:id="rId99" w:history="1">
        <w:r w:rsidRPr="004B1FA4">
          <w:rPr>
            <w:rStyle w:val="Hyperlink"/>
            <w:rFonts w:cs="Arial"/>
          </w:rPr>
          <w:t>https://doi.org/10.1007/s10393-006-0080-2</w:t>
        </w:r>
      </w:hyperlink>
      <w:r w:rsidR="00CE3C93">
        <w:rPr>
          <w:rStyle w:val="Hyperlink"/>
        </w:rPr>
        <w:t xml:space="preserve"> </w:t>
      </w:r>
      <w:r w:rsidR="00CE3C93">
        <w:t>(10 July 2020)</w:t>
      </w:r>
      <w:r>
        <w:rPr>
          <w:lang w:eastAsia="en-AU"/>
        </w:rPr>
        <w:t xml:space="preserve">. </w:t>
      </w:r>
    </w:p>
    <w:p w14:paraId="07BC5DA6" w14:textId="77777777" w:rsidR="00962C73" w:rsidRPr="00D66195" w:rsidRDefault="00962C73" w:rsidP="00962C73">
      <w:pPr>
        <w:pStyle w:val="References"/>
      </w:pPr>
      <w:r w:rsidRPr="00D66195">
        <w:rPr>
          <w:lang w:eastAsia="en-AU"/>
        </w:rPr>
        <w:t>Dittrich R, Wreford A</w:t>
      </w:r>
      <w:r>
        <w:rPr>
          <w:lang w:eastAsia="en-AU"/>
        </w:rPr>
        <w:t>,</w:t>
      </w:r>
      <w:r w:rsidRPr="00D66195">
        <w:rPr>
          <w:lang w:eastAsia="en-AU"/>
        </w:rPr>
        <w:t xml:space="preserve"> Moran D. 2016. A survey of decision-making approaches for climate change adaptation: Are robust methods the way forward? </w:t>
      </w:r>
      <w:r w:rsidRPr="00AC06DF">
        <w:rPr>
          <w:i/>
          <w:iCs/>
          <w:lang w:eastAsia="en-AU"/>
        </w:rPr>
        <w:t>Ecological Economics</w:t>
      </w:r>
      <w:r w:rsidRPr="00D66195">
        <w:rPr>
          <w:lang w:eastAsia="en-AU"/>
        </w:rPr>
        <w:t xml:space="preserve"> 122</w:t>
      </w:r>
      <w:r>
        <w:rPr>
          <w:lang w:eastAsia="en-AU"/>
        </w:rPr>
        <w:t>:</w:t>
      </w:r>
      <w:r w:rsidRPr="00D66195">
        <w:rPr>
          <w:lang w:eastAsia="en-AU"/>
        </w:rPr>
        <w:t xml:space="preserve"> 79</w:t>
      </w:r>
      <w:r>
        <w:rPr>
          <w:lang w:eastAsia="en-AU"/>
        </w:rPr>
        <w:t>–</w:t>
      </w:r>
      <w:r w:rsidRPr="00D66195">
        <w:rPr>
          <w:lang w:eastAsia="en-AU"/>
        </w:rPr>
        <w:t xml:space="preserve">89. </w:t>
      </w:r>
    </w:p>
    <w:p w14:paraId="60615CEE" w14:textId="77777777" w:rsidR="00962C73" w:rsidRPr="00D66195" w:rsidRDefault="00962C73" w:rsidP="00962C73">
      <w:pPr>
        <w:pStyle w:val="References"/>
      </w:pPr>
      <w:r w:rsidRPr="00D66195">
        <w:t xml:space="preserve">Domanski D, Zabai A. 2016. Wealth inequality and monetary policy. </w:t>
      </w:r>
      <w:r w:rsidRPr="00D37EE2">
        <w:rPr>
          <w:i/>
          <w:iCs/>
        </w:rPr>
        <w:t>BIS Quarterly Review</w:t>
      </w:r>
      <w:r w:rsidRPr="00D66195">
        <w:t xml:space="preserve"> March</w:t>
      </w:r>
      <w:r>
        <w:t>:</w:t>
      </w:r>
      <w:r w:rsidRPr="00D66195">
        <w:t xml:space="preserve"> 45–64.</w:t>
      </w:r>
    </w:p>
    <w:p w14:paraId="1236F613" w14:textId="1C88B077" w:rsidR="00962C73" w:rsidRPr="00D66195" w:rsidRDefault="00962C73" w:rsidP="00962C73">
      <w:pPr>
        <w:pStyle w:val="References"/>
      </w:pPr>
      <w:r w:rsidRPr="00D66195">
        <w:t xml:space="preserve">Doney SC, Fabry VJ, Feely RA, Kleypas JA. 2009. Ocean </w:t>
      </w:r>
      <w:r w:rsidR="00CE3C93">
        <w:t>a</w:t>
      </w:r>
      <w:r w:rsidRPr="00D66195">
        <w:t xml:space="preserve">cidification: The </w:t>
      </w:r>
      <w:r w:rsidR="00CE3C93">
        <w:t>o</w:t>
      </w:r>
      <w:r w:rsidRPr="00D66195">
        <w:t>ther CO</w:t>
      </w:r>
      <w:r w:rsidRPr="00D66195">
        <w:rPr>
          <w:vertAlign w:val="subscript"/>
        </w:rPr>
        <w:t>2</w:t>
      </w:r>
      <w:r w:rsidRPr="00D66195">
        <w:t xml:space="preserve"> </w:t>
      </w:r>
      <w:r w:rsidR="00CE3C93">
        <w:t>p</w:t>
      </w:r>
      <w:r w:rsidRPr="00D66195">
        <w:t xml:space="preserve">roblem. </w:t>
      </w:r>
      <w:r w:rsidRPr="00F9458D">
        <w:rPr>
          <w:i/>
          <w:iCs/>
        </w:rPr>
        <w:t>Annual Review of Marine Science</w:t>
      </w:r>
      <w:r w:rsidRPr="00D66195">
        <w:t xml:space="preserve"> 1</w:t>
      </w:r>
      <w:r>
        <w:t>:</w:t>
      </w:r>
      <w:r w:rsidRPr="00D66195">
        <w:t xml:space="preserve"> 169</w:t>
      </w:r>
      <w:r>
        <w:t>–</w:t>
      </w:r>
      <w:r w:rsidRPr="00D66195">
        <w:t>192.</w:t>
      </w:r>
    </w:p>
    <w:p w14:paraId="618AE1AF" w14:textId="77777777" w:rsidR="00962C73" w:rsidRPr="003F788E" w:rsidRDefault="00962C73" w:rsidP="00962C73">
      <w:pPr>
        <w:pStyle w:val="References"/>
        <w:rPr>
          <w:lang w:val="nl-NL"/>
        </w:rPr>
      </w:pPr>
      <w:r w:rsidRPr="00D66195">
        <w:rPr>
          <w:lang w:eastAsia="en-AU"/>
        </w:rPr>
        <w:t xml:space="preserve">Donovan J, Castka P, Hanna M. 2017. </w:t>
      </w:r>
      <w:r w:rsidRPr="00BF7DFE">
        <w:rPr>
          <w:i/>
          <w:iCs/>
          <w:lang w:eastAsia="en-AU"/>
        </w:rPr>
        <w:t>Supply Chain Management in New Zealand: Practices, Strategy and Performance</w:t>
      </w:r>
      <w:r>
        <w:rPr>
          <w:lang w:eastAsia="en-AU"/>
        </w:rPr>
        <w:t>.</w:t>
      </w:r>
      <w:r w:rsidRPr="00D66195">
        <w:rPr>
          <w:lang w:eastAsia="en-AU"/>
        </w:rPr>
        <w:t xml:space="preserve"> </w:t>
      </w:r>
      <w:r w:rsidRPr="003F788E">
        <w:rPr>
          <w:lang w:val="nl-NL" w:eastAsia="en-AU"/>
        </w:rPr>
        <w:t xml:space="preserve">Christchurch: University of Canterbury. </w:t>
      </w:r>
    </w:p>
    <w:p w14:paraId="2800EBEA" w14:textId="52D33554" w:rsidR="00962C73" w:rsidRDefault="00962C73" w:rsidP="00962C73">
      <w:pPr>
        <w:pStyle w:val="References"/>
      </w:pPr>
      <w:r w:rsidRPr="003F788E">
        <w:rPr>
          <w:lang w:val="nl-NL"/>
        </w:rPr>
        <w:t xml:space="preserve">Driessen PPJ, Dieperink C, van Laerhoven F, Runhaar HAC, Vermeulen WJV. 2012. </w:t>
      </w:r>
      <w:r w:rsidRPr="00D66195">
        <w:t xml:space="preserve">Towards a </w:t>
      </w:r>
      <w:r w:rsidR="008D6F45">
        <w:t>c</w:t>
      </w:r>
      <w:r w:rsidRPr="00D66195">
        <w:t xml:space="preserve">onceptual </w:t>
      </w:r>
      <w:r w:rsidR="008D6F45">
        <w:t>f</w:t>
      </w:r>
      <w:r w:rsidRPr="00D66195">
        <w:t xml:space="preserve">ramework for </w:t>
      </w:r>
      <w:r w:rsidR="008D6F45">
        <w:t>t</w:t>
      </w:r>
      <w:r w:rsidRPr="00D66195">
        <w:t xml:space="preserve">he </w:t>
      </w:r>
      <w:r w:rsidR="008D6F45">
        <w:t>s</w:t>
      </w:r>
      <w:r w:rsidRPr="00D66195">
        <w:t xml:space="preserve">tudy of </w:t>
      </w:r>
      <w:r w:rsidR="008D6F45">
        <w:t>s</w:t>
      </w:r>
      <w:r w:rsidRPr="00D66195">
        <w:t xml:space="preserve">hifts in </w:t>
      </w:r>
      <w:r w:rsidR="008D6F45">
        <w:t>m</w:t>
      </w:r>
      <w:r w:rsidRPr="00D66195">
        <w:t xml:space="preserve">odes of </w:t>
      </w:r>
      <w:r w:rsidR="008D6F45">
        <w:t>e</w:t>
      </w:r>
      <w:r w:rsidRPr="00D66195">
        <w:t xml:space="preserve">nvironmental </w:t>
      </w:r>
      <w:r w:rsidR="008D6F45">
        <w:t>g</w:t>
      </w:r>
      <w:r w:rsidRPr="00D66195">
        <w:t>overnance</w:t>
      </w:r>
      <w:r w:rsidR="008D6F45">
        <w:t>:</w:t>
      </w:r>
      <w:r w:rsidRPr="00D66195">
        <w:t xml:space="preserve"> Experiences </w:t>
      </w:r>
      <w:r>
        <w:t>f</w:t>
      </w:r>
      <w:r w:rsidRPr="00D66195">
        <w:t xml:space="preserve">rom </w:t>
      </w:r>
      <w:r w:rsidR="008D6F45">
        <w:t>t</w:t>
      </w:r>
      <w:r w:rsidRPr="00D66195">
        <w:t xml:space="preserve">he </w:t>
      </w:r>
      <w:r w:rsidRPr="00D66195">
        <w:lastRenderedPageBreak/>
        <w:t xml:space="preserve">Netherlands. </w:t>
      </w:r>
      <w:r w:rsidRPr="00B500F5">
        <w:rPr>
          <w:i/>
          <w:iCs/>
        </w:rPr>
        <w:t>Environmental Policy and Governance</w:t>
      </w:r>
      <w:r>
        <w:t xml:space="preserve"> 22(3). Retrieved from</w:t>
      </w:r>
      <w:r w:rsidRPr="00D66195">
        <w:t xml:space="preserve"> </w:t>
      </w:r>
      <w:hyperlink r:id="rId100" w:history="1">
        <w:r w:rsidRPr="00D66195">
          <w:rPr>
            <w:rStyle w:val="Hyperlink"/>
            <w:rFonts w:cs="Arial"/>
          </w:rPr>
          <w:t>https://doi.org/10.1002/eet.1580</w:t>
        </w:r>
      </w:hyperlink>
      <w:r w:rsidR="008D6F45">
        <w:rPr>
          <w:rStyle w:val="Hyperlink"/>
        </w:rPr>
        <w:t xml:space="preserve"> </w:t>
      </w:r>
      <w:r w:rsidR="008D6F45">
        <w:t>(10 July 2020)</w:t>
      </w:r>
      <w:r>
        <w:t>.</w:t>
      </w:r>
    </w:p>
    <w:p w14:paraId="466734B8" w14:textId="366262B4" w:rsidR="00962C73" w:rsidRPr="00D66195" w:rsidRDefault="00962C73" w:rsidP="00962C73">
      <w:pPr>
        <w:pStyle w:val="References"/>
        <w:rPr>
          <w:color w:val="0F7B7D" w:themeColor="accent2"/>
          <w:u w:val="single"/>
        </w:rPr>
      </w:pPr>
      <w:r w:rsidRPr="00D66195">
        <w:t xml:space="preserve">Dunn M, Hurst R, Renwick J, Francis C, Devine J, McKenzie A. 2009. </w:t>
      </w:r>
      <w:r w:rsidRPr="00D66195">
        <w:rPr>
          <w:i/>
          <w:iCs/>
        </w:rPr>
        <w:t xml:space="preserve">Fish </w:t>
      </w:r>
      <w:r w:rsidR="006C3448">
        <w:rPr>
          <w:i/>
          <w:iCs/>
        </w:rPr>
        <w:t>A</w:t>
      </w:r>
      <w:r w:rsidRPr="00D66195">
        <w:rPr>
          <w:i/>
          <w:iCs/>
        </w:rPr>
        <w:t xml:space="preserve">bundance and </w:t>
      </w:r>
      <w:r w:rsidR="006C3448">
        <w:rPr>
          <w:i/>
          <w:iCs/>
        </w:rPr>
        <w:t>C</w:t>
      </w:r>
      <w:r w:rsidRPr="00D66195">
        <w:rPr>
          <w:i/>
          <w:iCs/>
        </w:rPr>
        <w:t xml:space="preserve">limate </w:t>
      </w:r>
      <w:r w:rsidR="006C3448">
        <w:rPr>
          <w:i/>
          <w:iCs/>
        </w:rPr>
        <w:t>T</w:t>
      </w:r>
      <w:r w:rsidRPr="00D66195">
        <w:rPr>
          <w:i/>
          <w:iCs/>
        </w:rPr>
        <w:t>rends in New Zealand.</w:t>
      </w:r>
      <w:r w:rsidRPr="00D66195">
        <w:t xml:space="preserve"> </w:t>
      </w:r>
      <w:r>
        <w:t xml:space="preserve">Wellington: Ministry of Fisheries. Retrieved from </w:t>
      </w:r>
      <w:hyperlink r:id="rId101" w:history="1">
        <w:r w:rsidRPr="004B1FA4">
          <w:rPr>
            <w:rStyle w:val="Hyperlink"/>
          </w:rPr>
          <w:t>http://docs.niwa.co.nz/library/public/NZAEBR31.pdf</w:t>
        </w:r>
      </w:hyperlink>
      <w:r w:rsidR="006C3448">
        <w:rPr>
          <w:rStyle w:val="Hyperlink"/>
        </w:rPr>
        <w:t xml:space="preserve"> </w:t>
      </w:r>
      <w:r w:rsidR="006C3448">
        <w:t>(10 July 2020)</w:t>
      </w:r>
      <w:r>
        <w:t>.</w:t>
      </w:r>
    </w:p>
    <w:p w14:paraId="005E3FFA" w14:textId="7382F28F" w:rsidR="00962C73" w:rsidRPr="00D66195" w:rsidRDefault="00962C73" w:rsidP="00962C73">
      <w:pPr>
        <w:pStyle w:val="References"/>
      </w:pPr>
      <w:r w:rsidRPr="00D66195">
        <w:t xml:space="preserve">Durette M, Nesus C, Nesus G, Barcham M. 2009. </w:t>
      </w:r>
      <w:r w:rsidRPr="00A27048">
        <w:rPr>
          <w:i/>
          <w:iCs/>
        </w:rPr>
        <w:t>Māori Perspectives on Water Allocation</w:t>
      </w:r>
      <w:r w:rsidRPr="00D66195">
        <w:t xml:space="preserve">. </w:t>
      </w:r>
      <w:r>
        <w:t xml:space="preserve">Wellington: Ministry for the Environment. Retrieved from </w:t>
      </w:r>
      <w:hyperlink r:id="rId102" w:history="1">
        <w:r w:rsidRPr="00EB3335">
          <w:rPr>
            <w:rStyle w:val="Hyperlink"/>
            <w:rFonts w:cs="Arial"/>
          </w:rPr>
          <w:t>www.mfe.govt.nz/sites/default/files/MaoriPerspectivesonWaterAllocationFINAL.pdf</w:t>
        </w:r>
      </w:hyperlink>
      <w:r w:rsidR="006C3448">
        <w:rPr>
          <w:rStyle w:val="Hyperlink"/>
        </w:rPr>
        <w:t xml:space="preserve"> </w:t>
      </w:r>
      <w:r w:rsidR="006C3448">
        <w:t>(10 July 2020)</w:t>
      </w:r>
      <w:r>
        <w:t>.</w:t>
      </w:r>
    </w:p>
    <w:p w14:paraId="3AC91816" w14:textId="77777777" w:rsidR="00962C73" w:rsidRPr="00D66195" w:rsidRDefault="00962C73" w:rsidP="00962C73">
      <w:pPr>
        <w:pStyle w:val="References"/>
      </w:pPr>
      <w:r w:rsidRPr="00D66195">
        <w:t xml:space="preserve">Durie M. 1994. </w:t>
      </w:r>
      <w:r w:rsidRPr="008B798D">
        <w:rPr>
          <w:i/>
          <w:iCs/>
        </w:rPr>
        <w:t>Whaiora: Māori Health Development</w:t>
      </w:r>
      <w:r w:rsidRPr="00D66195">
        <w:t>. Auckland: Oxford University Press.</w:t>
      </w:r>
    </w:p>
    <w:p w14:paraId="4FADDBA9" w14:textId="77715C38" w:rsidR="00962C73" w:rsidRPr="00D66195" w:rsidRDefault="00962C73" w:rsidP="00962C73">
      <w:pPr>
        <w:pStyle w:val="References"/>
      </w:pPr>
      <w:r w:rsidRPr="00D66195">
        <w:t xml:space="preserve">Durie M. 1999. Mental health and Māori development. </w:t>
      </w:r>
      <w:r w:rsidRPr="007E0BA0">
        <w:rPr>
          <w:i/>
        </w:rPr>
        <w:t>Australian and New Zealand Journal of Psychiatry</w:t>
      </w:r>
      <w:r w:rsidRPr="00D66195">
        <w:t xml:space="preserve"> </w:t>
      </w:r>
      <w:r w:rsidRPr="007E0BA0">
        <w:t>35</w:t>
      </w:r>
      <w:r>
        <w:t>:</w:t>
      </w:r>
      <w:r w:rsidRPr="00D66195">
        <w:t xml:space="preserve"> 5–12.</w:t>
      </w:r>
    </w:p>
    <w:p w14:paraId="7136E273" w14:textId="52EBBF76" w:rsidR="00962C73" w:rsidRPr="00D66195" w:rsidRDefault="00962C73" w:rsidP="00962C73">
      <w:pPr>
        <w:pStyle w:val="References"/>
      </w:pPr>
      <w:r w:rsidRPr="00D66195">
        <w:t xml:space="preserve">Electricity Authority. 2018. </w:t>
      </w:r>
      <w:r w:rsidRPr="001633EC">
        <w:rPr>
          <w:i/>
          <w:iCs/>
        </w:rPr>
        <w:t>High-</w:t>
      </w:r>
      <w:r w:rsidR="006C3448">
        <w:rPr>
          <w:i/>
          <w:iCs/>
        </w:rPr>
        <w:t>l</w:t>
      </w:r>
      <w:r w:rsidRPr="001633EC">
        <w:rPr>
          <w:i/>
          <w:iCs/>
        </w:rPr>
        <w:t>evel Implications of Climate Change on Electricity Security of Supply</w:t>
      </w:r>
      <w:r w:rsidRPr="00D66195">
        <w:t xml:space="preserve">. </w:t>
      </w:r>
      <w:r w:rsidR="00945A26">
        <w:t>Wellington: Electricity Authority.</w:t>
      </w:r>
    </w:p>
    <w:p w14:paraId="619A4DE3" w14:textId="77777777" w:rsidR="00962C73" w:rsidRPr="00D66195" w:rsidRDefault="00962C73" w:rsidP="00962C73">
      <w:pPr>
        <w:pStyle w:val="References"/>
      </w:pPr>
      <w:bookmarkStart w:id="778" w:name="_Hlk39485395"/>
      <w:r w:rsidRPr="00D66195">
        <w:rPr>
          <w:rFonts w:cstheme="minorHAnsi"/>
          <w:color w:val="1A1A1A"/>
        </w:rPr>
        <w:t xml:space="preserve">Ellis L. 2018. </w:t>
      </w:r>
      <w:r w:rsidRPr="00D66195">
        <w:rPr>
          <w:rFonts w:cstheme="minorHAnsi"/>
          <w:i/>
          <w:iCs/>
          <w:color w:val="1A1A1A"/>
        </w:rPr>
        <w:t>How Should the Risks of Sea Level Rise be Shared?</w:t>
      </w:r>
      <w:r w:rsidRPr="00D66195">
        <w:rPr>
          <w:rFonts w:cstheme="minorHAnsi"/>
          <w:color w:val="1A1A1A"/>
        </w:rPr>
        <w:t xml:space="preserve"> </w:t>
      </w:r>
      <w:r w:rsidRPr="00385E03">
        <w:rPr>
          <w:rFonts w:cstheme="minorHAnsi"/>
          <w:i/>
          <w:iCs/>
          <w:color w:val="1A1A1A"/>
        </w:rPr>
        <w:t>Discussion document for Deep South National Science Challenge</w:t>
      </w:r>
      <w:r>
        <w:rPr>
          <w:rFonts w:cstheme="minorHAnsi"/>
          <w:color w:val="1A1A1A"/>
        </w:rPr>
        <w:t>. Wellington:</w:t>
      </w:r>
      <w:r w:rsidRPr="00D66195">
        <w:rPr>
          <w:rFonts w:cstheme="minorHAnsi"/>
          <w:color w:val="1A1A1A"/>
        </w:rPr>
        <w:t xml:space="preserve"> NIWA.</w:t>
      </w:r>
    </w:p>
    <w:bookmarkEnd w:id="778"/>
    <w:p w14:paraId="77AADDE5" w14:textId="27B33799" w:rsidR="00962C73" w:rsidRPr="00D66195" w:rsidRDefault="00962C73" w:rsidP="00962C73">
      <w:pPr>
        <w:pStyle w:val="References"/>
      </w:pPr>
      <w:r w:rsidRPr="00D66195">
        <w:t>Enarson E. 2007. Chapter 13: Identifying and addressing social vulnerabilities. In</w:t>
      </w:r>
      <w:r>
        <w:t>:</w:t>
      </w:r>
      <w:r w:rsidRPr="00D66195">
        <w:t xml:space="preserve"> WL Waugh</w:t>
      </w:r>
      <w:r>
        <w:t>,</w:t>
      </w:r>
      <w:r w:rsidRPr="00D66195">
        <w:t xml:space="preserve"> K Tierney (eds) </w:t>
      </w:r>
      <w:r w:rsidRPr="00106C67">
        <w:rPr>
          <w:i/>
          <w:iCs/>
        </w:rPr>
        <w:t xml:space="preserve">Emergency Management: Principles and Practices for Local Government (2nd </w:t>
      </w:r>
      <w:r w:rsidR="006C3448">
        <w:rPr>
          <w:i/>
          <w:iCs/>
        </w:rPr>
        <w:t>e</w:t>
      </w:r>
      <w:r w:rsidRPr="00106C67">
        <w:rPr>
          <w:i/>
          <w:iCs/>
        </w:rPr>
        <w:t>d</w:t>
      </w:r>
      <w:r w:rsidR="00443666">
        <w:rPr>
          <w:i/>
          <w:iCs/>
        </w:rPr>
        <w:t>.</w:t>
      </w:r>
      <w:r w:rsidRPr="00106C67">
        <w:rPr>
          <w:i/>
          <w:iCs/>
        </w:rPr>
        <w:t>)</w:t>
      </w:r>
      <w:r w:rsidRPr="00D66195">
        <w:t>. Washington</w:t>
      </w:r>
      <w:r w:rsidR="006C3448">
        <w:t>,</w:t>
      </w:r>
      <w:r w:rsidRPr="00D66195">
        <w:t xml:space="preserve"> DC: ICMA Press</w:t>
      </w:r>
      <w:r>
        <w:t>.</w:t>
      </w:r>
      <w:r w:rsidRPr="00D66195">
        <w:t xml:space="preserve"> pp 257</w:t>
      </w:r>
      <w:r>
        <w:t>–</w:t>
      </w:r>
      <w:r w:rsidRPr="00D66195">
        <w:t>278.</w:t>
      </w:r>
    </w:p>
    <w:p w14:paraId="710F91A0" w14:textId="3FC23A94" w:rsidR="00962C73" w:rsidRPr="00D66195" w:rsidRDefault="00962C73" w:rsidP="00962C73">
      <w:pPr>
        <w:pStyle w:val="References"/>
      </w:pPr>
      <w:r w:rsidRPr="00D66195">
        <w:t xml:space="preserve">Espiner S, Becken S. 2014. Tourist towns on the edge: </w:t>
      </w:r>
      <w:r w:rsidR="006C3448">
        <w:t>C</w:t>
      </w:r>
      <w:r w:rsidRPr="00D66195">
        <w:t>onceptual</w:t>
      </w:r>
      <w:r>
        <w:t>i</w:t>
      </w:r>
      <w:r w:rsidRPr="00D66195">
        <w:t xml:space="preserve">sing vulnerability and resilience in a protected area tourism system. </w:t>
      </w:r>
      <w:r w:rsidRPr="006B19DE">
        <w:rPr>
          <w:i/>
          <w:iCs/>
        </w:rPr>
        <w:t>Journal of Sustainable Tourism</w:t>
      </w:r>
      <w:r w:rsidRPr="00D66195">
        <w:t xml:space="preserve"> 22(4)</w:t>
      </w:r>
      <w:r>
        <w:t>:</w:t>
      </w:r>
      <w:r w:rsidRPr="00D66195">
        <w:t xml:space="preserve"> 646</w:t>
      </w:r>
      <w:r>
        <w:t>–</w:t>
      </w:r>
      <w:r w:rsidRPr="00D66195">
        <w:t>665.</w:t>
      </w:r>
      <w:r>
        <w:t xml:space="preserve"> </w:t>
      </w:r>
    </w:p>
    <w:p w14:paraId="7D5295A4" w14:textId="77777777" w:rsidR="00962C73" w:rsidRPr="00D66195" w:rsidRDefault="00962C73" w:rsidP="00962C73">
      <w:pPr>
        <w:pStyle w:val="References"/>
      </w:pPr>
      <w:r w:rsidRPr="00D66195">
        <w:t>Fankhauser S</w:t>
      </w:r>
      <w:r>
        <w:t>,</w:t>
      </w:r>
      <w:r w:rsidRPr="00D66195">
        <w:t xml:space="preserve"> Tol RSJ</w:t>
      </w:r>
      <w:r>
        <w:t>.</w:t>
      </w:r>
      <w:r w:rsidRPr="00D66195">
        <w:t xml:space="preserve"> 2005. On climate change and economic growth</w:t>
      </w:r>
      <w:r>
        <w:t>.</w:t>
      </w:r>
      <w:r w:rsidRPr="00D66195">
        <w:t xml:space="preserve"> </w:t>
      </w:r>
      <w:r w:rsidRPr="00547FE4">
        <w:rPr>
          <w:i/>
          <w:iCs/>
        </w:rPr>
        <w:t>Resource and Energy Economics</w:t>
      </w:r>
      <w:r w:rsidRPr="00D66195">
        <w:t xml:space="preserve"> 27:</w:t>
      </w:r>
      <w:r>
        <w:t xml:space="preserve"> </w:t>
      </w:r>
      <w:r w:rsidRPr="00D66195">
        <w:t>1–17.</w:t>
      </w:r>
    </w:p>
    <w:p w14:paraId="6443B1C8" w14:textId="0C7ACBA7" w:rsidR="00962C73" w:rsidRPr="00D66195" w:rsidRDefault="00962C73" w:rsidP="00962C73">
      <w:pPr>
        <w:pStyle w:val="References"/>
      </w:pPr>
      <w:r w:rsidRPr="00D66195">
        <w:t xml:space="preserve">Ferguson C, Barratt B, Bell N, Goldson S, Hardwick S, Jackson M, </w:t>
      </w:r>
      <w:r>
        <w:t>…</w:t>
      </w:r>
      <w:r w:rsidRPr="00D66195">
        <w:t xml:space="preserve"> Wilson M. 2019 Quantifying the economic cost of invertebrate pests to New Zealand’s pastoral industry</w:t>
      </w:r>
      <w:r>
        <w:t>.</w:t>
      </w:r>
      <w:r w:rsidRPr="00D66195">
        <w:t xml:space="preserve"> </w:t>
      </w:r>
      <w:r w:rsidRPr="00BF7667">
        <w:rPr>
          <w:i/>
          <w:iCs/>
        </w:rPr>
        <w:t>New Zealand Journal of Agricultural Research</w:t>
      </w:r>
      <w:r w:rsidRPr="00D66195">
        <w:t xml:space="preserve"> 62</w:t>
      </w:r>
      <w:r>
        <w:t>(</w:t>
      </w:r>
      <w:r w:rsidRPr="00D66195">
        <w:t>3</w:t>
      </w:r>
      <w:r>
        <w:t>):</w:t>
      </w:r>
      <w:r w:rsidRPr="00D66195">
        <w:t xml:space="preserve"> 255</w:t>
      </w:r>
      <w:r>
        <w:t>–</w:t>
      </w:r>
      <w:r w:rsidRPr="00D66195">
        <w:t>315</w:t>
      </w:r>
      <w:r>
        <w:t xml:space="preserve">. Retrieved from </w:t>
      </w:r>
      <w:hyperlink r:id="rId103" w:history="1">
        <w:r w:rsidRPr="004B1FA4">
          <w:rPr>
            <w:rStyle w:val="Hyperlink"/>
            <w:rFonts w:cs="Arial"/>
          </w:rPr>
          <w:t>https://doi.org/10.1080/00288233.2018.1478860</w:t>
        </w:r>
      </w:hyperlink>
      <w:r w:rsidR="006C3448">
        <w:rPr>
          <w:rStyle w:val="Hyperlink"/>
        </w:rPr>
        <w:t xml:space="preserve"> </w:t>
      </w:r>
      <w:r w:rsidR="006C3448">
        <w:t>(10 July 2020)</w:t>
      </w:r>
      <w:r w:rsidRPr="00D66195">
        <w:t>.</w:t>
      </w:r>
    </w:p>
    <w:p w14:paraId="3D0BE8A1" w14:textId="5DE388F4" w:rsidR="00E676DC" w:rsidRPr="00D66195" w:rsidRDefault="00E676DC" w:rsidP="00E676DC">
      <w:pPr>
        <w:pStyle w:val="References"/>
      </w:pPr>
      <w:r w:rsidRPr="00E04A34">
        <w:t xml:space="preserve">Ficke A, Myrick C, Hansen L. 2007. Potential impacts of global climate change on freshwater fisheries. </w:t>
      </w:r>
      <w:r w:rsidRPr="00E04A34">
        <w:rPr>
          <w:i/>
        </w:rPr>
        <w:t>Reviews in Fish Biology and Fisheries</w:t>
      </w:r>
      <w:r w:rsidRPr="00E04A34">
        <w:t xml:space="preserve"> 17: 581</w:t>
      </w:r>
      <w:r>
        <w:t>–</w:t>
      </w:r>
      <w:r w:rsidRPr="00E04A34">
        <w:t>613.</w:t>
      </w:r>
      <w:r w:rsidRPr="00191097">
        <w:t xml:space="preserve"> </w:t>
      </w:r>
    </w:p>
    <w:p w14:paraId="14083394" w14:textId="194E0F91" w:rsidR="00962C73" w:rsidRPr="00D66195" w:rsidRDefault="00962C73" w:rsidP="00962C73">
      <w:pPr>
        <w:pStyle w:val="References"/>
      </w:pPr>
      <w:r w:rsidRPr="00D66195">
        <w:t xml:space="preserve">Fisher B. 2011. Climate change and human security in Tuvalu. </w:t>
      </w:r>
      <w:r w:rsidRPr="00106C67">
        <w:rPr>
          <w:i/>
          <w:iCs/>
        </w:rPr>
        <w:t>Global Change, Peace and Security</w:t>
      </w:r>
      <w:r w:rsidRPr="00D66195">
        <w:t xml:space="preserve"> 23(3)</w:t>
      </w:r>
      <w:r>
        <w:t>:</w:t>
      </w:r>
      <w:r w:rsidR="006C3448">
        <w:t> </w:t>
      </w:r>
      <w:r w:rsidRPr="00D66195">
        <w:t>293</w:t>
      </w:r>
      <w:r>
        <w:t>–</w:t>
      </w:r>
      <w:r w:rsidRPr="00D66195">
        <w:t>313.</w:t>
      </w:r>
    </w:p>
    <w:p w14:paraId="19AF7A27" w14:textId="62B7F24F" w:rsidR="00962C73" w:rsidRDefault="00962C73" w:rsidP="00962C73">
      <w:pPr>
        <w:pStyle w:val="References"/>
        <w:rPr>
          <w:lang w:eastAsia="en-AU"/>
        </w:rPr>
      </w:pPr>
      <w:r w:rsidRPr="00D66195">
        <w:t xml:space="preserve">Fleming DA, Noy I, Pastor-Paz J, Owen S. nd. </w:t>
      </w:r>
      <w:r w:rsidRPr="00D66195">
        <w:rPr>
          <w:i/>
          <w:iCs/>
        </w:rPr>
        <w:t>Past Trends in Weather-</w:t>
      </w:r>
      <w:r w:rsidR="006C3448">
        <w:rPr>
          <w:i/>
          <w:iCs/>
        </w:rPr>
        <w:t>r</w:t>
      </w:r>
      <w:r w:rsidRPr="00D66195">
        <w:rPr>
          <w:i/>
          <w:iCs/>
        </w:rPr>
        <w:t>elated Insurance in New Zealand.</w:t>
      </w:r>
      <w:r w:rsidRPr="00D66195">
        <w:t xml:space="preserve"> </w:t>
      </w:r>
      <w:r>
        <w:t xml:space="preserve">Wellington: </w:t>
      </w:r>
      <w:r w:rsidRPr="00D66195">
        <w:t xml:space="preserve">Motu Economic and Public Policy Research. Retrieved from </w:t>
      </w:r>
      <w:hyperlink r:id="rId104" w:history="1">
        <w:r w:rsidRPr="00D66195">
          <w:rPr>
            <w:rStyle w:val="Hyperlink"/>
            <w:rFonts w:cs="Arial"/>
          </w:rPr>
          <w:t>https://motu.nz/assets/Documents/our-work/environment-and-agriculture/climate-change-impacts/EQC-Flood-Insurance-Claims-Exec-Summary.pdf</w:t>
        </w:r>
      </w:hyperlink>
      <w:r w:rsidR="006C3448">
        <w:rPr>
          <w:rStyle w:val="Hyperlink"/>
        </w:rPr>
        <w:t xml:space="preserve"> </w:t>
      </w:r>
      <w:r w:rsidR="006C3448">
        <w:t>(10 July 2020)</w:t>
      </w:r>
      <w:r>
        <w:rPr>
          <w:lang w:eastAsia="en-AU"/>
        </w:rPr>
        <w:t xml:space="preserve">. </w:t>
      </w:r>
    </w:p>
    <w:p w14:paraId="7BEDE548" w14:textId="77777777" w:rsidR="00962C73" w:rsidRPr="00D66195" w:rsidRDefault="00962C73" w:rsidP="00962C73">
      <w:pPr>
        <w:pStyle w:val="References"/>
        <w:rPr>
          <w:color w:val="0F7B7D" w:themeColor="accent2"/>
          <w:u w:val="single"/>
        </w:rPr>
      </w:pPr>
      <w:r w:rsidRPr="00D66195">
        <w:rPr>
          <w:lang w:eastAsia="en-AU"/>
        </w:rPr>
        <w:t xml:space="preserve">Flood Re. 2020. </w:t>
      </w:r>
      <w:r w:rsidRPr="009A3E2A">
        <w:rPr>
          <w:i/>
          <w:iCs/>
          <w:lang w:eastAsia="en-AU"/>
        </w:rPr>
        <w:t>Flood Re: About us</w:t>
      </w:r>
      <w:r w:rsidRPr="00D66195">
        <w:rPr>
          <w:lang w:eastAsia="en-AU"/>
        </w:rPr>
        <w:t xml:space="preserve">. Retrieved from </w:t>
      </w:r>
      <w:hyperlink r:id="rId105" w:history="1">
        <w:r w:rsidRPr="004B1FA4">
          <w:rPr>
            <w:rStyle w:val="Hyperlink"/>
            <w:rFonts w:cs="Arial"/>
            <w:lang w:eastAsia="en-AU"/>
          </w:rPr>
          <w:t>www.floodre.co.uk/about-us/</w:t>
        </w:r>
      </w:hyperlink>
      <w:r>
        <w:rPr>
          <w:lang w:eastAsia="en-AU"/>
        </w:rPr>
        <w:t xml:space="preserve"> (31 May 2020).</w:t>
      </w:r>
    </w:p>
    <w:p w14:paraId="7082076B" w14:textId="77777777" w:rsidR="00962C73" w:rsidRDefault="00962C73" w:rsidP="00962C73">
      <w:pPr>
        <w:pStyle w:val="References"/>
        <w:rPr>
          <w:lang w:eastAsia="en-AU"/>
        </w:rPr>
      </w:pPr>
      <w:r w:rsidRPr="00D66195">
        <w:t xml:space="preserve">Forestry New Zealand. 2020. </w:t>
      </w:r>
      <w:r w:rsidRPr="00036616">
        <w:rPr>
          <w:i/>
          <w:iCs/>
        </w:rPr>
        <w:t>Indigenous (native) forestry</w:t>
      </w:r>
      <w:r w:rsidRPr="00D66195">
        <w:t xml:space="preserve">. Retrieved from </w:t>
      </w:r>
      <w:hyperlink r:id="rId106" w:history="1">
        <w:r w:rsidRPr="00CB15DB">
          <w:rPr>
            <w:rStyle w:val="Hyperlink"/>
            <w:rFonts w:cs="Arial"/>
          </w:rPr>
          <w:t>www.mpi.govt.nz/growing-and-harvesting/forestry/indigenous-forestry/</w:t>
        </w:r>
      </w:hyperlink>
      <w:r>
        <w:rPr>
          <w:lang w:eastAsia="en-AU"/>
        </w:rPr>
        <w:t xml:space="preserve"> (25 May 2020).</w:t>
      </w:r>
    </w:p>
    <w:p w14:paraId="47639546" w14:textId="5D46F999" w:rsidR="00962C73" w:rsidRPr="00D66195" w:rsidRDefault="00962C73" w:rsidP="00962C73">
      <w:pPr>
        <w:pStyle w:val="References"/>
        <w:rPr>
          <w:rStyle w:val="Hyperlink"/>
          <w:rFonts w:cs="Arial"/>
        </w:rPr>
      </w:pPr>
      <w:r w:rsidRPr="00D66195">
        <w:rPr>
          <w:lang w:eastAsia="en-AU"/>
        </w:rPr>
        <w:t xml:space="preserve">Forino G, MacKee J, von Meding J. 2016. A proposed assessment index for climate change-related risk for cultural heritage protection in Newcastle (Australia). </w:t>
      </w:r>
      <w:r w:rsidRPr="00775E07">
        <w:rPr>
          <w:i/>
          <w:iCs/>
          <w:lang w:eastAsia="en-AU"/>
        </w:rPr>
        <w:t>International Journal of Disaster Risk Reduction</w:t>
      </w:r>
      <w:r w:rsidRPr="00D66195">
        <w:rPr>
          <w:lang w:eastAsia="en-AU"/>
        </w:rPr>
        <w:t xml:space="preserve"> 19</w:t>
      </w:r>
      <w:r w:rsidR="002B7E6F">
        <w:rPr>
          <w:lang w:eastAsia="en-AU"/>
        </w:rPr>
        <w:t>: 235–248</w:t>
      </w:r>
      <w:r w:rsidRPr="00D66195">
        <w:rPr>
          <w:lang w:eastAsia="en-AU"/>
        </w:rPr>
        <w:t>.</w:t>
      </w:r>
    </w:p>
    <w:p w14:paraId="52626C94" w14:textId="77777777" w:rsidR="00962C73" w:rsidRPr="00D66195" w:rsidRDefault="00962C73" w:rsidP="00962C73">
      <w:pPr>
        <w:pStyle w:val="References"/>
        <w:rPr>
          <w:rStyle w:val="Hyperlink"/>
          <w:rFonts w:cs="Arial"/>
        </w:rPr>
      </w:pPr>
      <w:r w:rsidRPr="00D66195">
        <w:t>Fothergill A, Maestras E</w:t>
      </w:r>
      <w:r>
        <w:t>,</w:t>
      </w:r>
      <w:r w:rsidRPr="00D66195">
        <w:t xml:space="preserve"> Darlington J. 1999. Race, ethnicity, and disasters in the United States: A review of the literature. </w:t>
      </w:r>
      <w:r w:rsidRPr="00D66195">
        <w:rPr>
          <w:i/>
          <w:iCs/>
        </w:rPr>
        <w:t>Disasters</w:t>
      </w:r>
      <w:r w:rsidRPr="00D66195">
        <w:t xml:space="preserve"> 23(2): 156</w:t>
      </w:r>
      <w:r>
        <w:t>–</w:t>
      </w:r>
      <w:r w:rsidRPr="00D66195">
        <w:t>173.</w:t>
      </w:r>
    </w:p>
    <w:p w14:paraId="24EC54EA" w14:textId="77777777" w:rsidR="00962C73" w:rsidRPr="00D66195" w:rsidRDefault="00962C73" w:rsidP="00962C73">
      <w:pPr>
        <w:pStyle w:val="References"/>
      </w:pPr>
      <w:r w:rsidRPr="00D66195">
        <w:t>Fothergill A</w:t>
      </w:r>
      <w:r>
        <w:t>,</w:t>
      </w:r>
      <w:r w:rsidRPr="00D66195">
        <w:t xml:space="preserve"> Peek L. 2004. Poverty and disasters in the United States: A review of recent sociological findings. </w:t>
      </w:r>
      <w:r w:rsidRPr="00D66195">
        <w:rPr>
          <w:i/>
          <w:iCs/>
        </w:rPr>
        <w:t>Natural Hazards</w:t>
      </w:r>
      <w:r w:rsidRPr="00D66195">
        <w:t xml:space="preserve"> 32(1): 89</w:t>
      </w:r>
      <w:r>
        <w:t>–</w:t>
      </w:r>
      <w:r w:rsidRPr="00D66195">
        <w:t>110.</w:t>
      </w:r>
    </w:p>
    <w:p w14:paraId="1982651C" w14:textId="6357D1A6" w:rsidR="00962C73" w:rsidRPr="00D66195" w:rsidRDefault="00962C73" w:rsidP="00962C73">
      <w:pPr>
        <w:pStyle w:val="References"/>
      </w:pPr>
      <w:bookmarkStart w:id="779" w:name="_Hlk39485421"/>
      <w:r w:rsidRPr="00D66195">
        <w:t>Frame D, Rosier S, Carey-</w:t>
      </w:r>
      <w:r>
        <w:t>S</w:t>
      </w:r>
      <w:r w:rsidRPr="00D66195">
        <w:t xml:space="preserve">mith T, Harrington L, Dean S. 2018. </w:t>
      </w:r>
      <w:r w:rsidRPr="00DA23DD">
        <w:rPr>
          <w:i/>
          <w:iCs/>
        </w:rPr>
        <w:t>Estimating financial costs of climate change in New Zealand: An estimate of climate change-related weather event costs</w:t>
      </w:r>
      <w:r w:rsidRPr="00D66195">
        <w:t xml:space="preserve">. </w:t>
      </w:r>
      <w:r>
        <w:t xml:space="preserve">Wellington: </w:t>
      </w:r>
      <w:r w:rsidRPr="00D66195">
        <w:t>New Zealand Climate Change Research Institute and NIWA.</w:t>
      </w:r>
      <w:r>
        <w:t xml:space="preserve"> Retrieved from </w:t>
      </w:r>
      <w:hyperlink r:id="rId107" w:history="1">
        <w:r w:rsidRPr="004B1FA4">
          <w:rPr>
            <w:rStyle w:val="Hyperlink"/>
          </w:rPr>
          <w:t>https://treasury.govt.nz/publications/commissioned-report/estimating-financial-costs-climate-change-nz</w:t>
        </w:r>
      </w:hyperlink>
      <w:r w:rsidR="00441BA3">
        <w:rPr>
          <w:rStyle w:val="Hyperlink"/>
        </w:rPr>
        <w:t xml:space="preserve"> </w:t>
      </w:r>
      <w:r w:rsidR="00441BA3">
        <w:t>(10 July 2020)</w:t>
      </w:r>
      <w:r>
        <w:t>.</w:t>
      </w:r>
    </w:p>
    <w:bookmarkEnd w:id="779"/>
    <w:p w14:paraId="3A6D9D51" w14:textId="52F7A3B7" w:rsidR="00962C73" w:rsidRPr="00D66195" w:rsidRDefault="00962C73" w:rsidP="00962C73">
      <w:pPr>
        <w:pStyle w:val="References"/>
      </w:pPr>
      <w:r w:rsidRPr="00D66195">
        <w:t>Frame DJ, Rosier SM, Noy I, Harrington LJ, Carey-Smith T, Sparrow SN, Stone DA</w:t>
      </w:r>
      <w:r>
        <w:t xml:space="preserve">, </w:t>
      </w:r>
      <w:r w:rsidRPr="00D66195">
        <w:t>Dean SM</w:t>
      </w:r>
      <w:r>
        <w:t>.</w:t>
      </w:r>
      <w:r w:rsidRPr="00D66195">
        <w:t xml:space="preserve"> </w:t>
      </w:r>
      <w:r>
        <w:t>2020.</w:t>
      </w:r>
      <w:r w:rsidRPr="00D66195">
        <w:t xml:space="preserve"> Climate </w:t>
      </w:r>
      <w:r w:rsidR="00441BA3">
        <w:t>c</w:t>
      </w:r>
      <w:r w:rsidRPr="00D66195">
        <w:t xml:space="preserve">hange </w:t>
      </w:r>
      <w:r w:rsidR="00441BA3">
        <w:t>a</w:t>
      </w:r>
      <w:r w:rsidRPr="00D66195">
        <w:t xml:space="preserve">ttribution and the </w:t>
      </w:r>
      <w:r w:rsidR="00441BA3">
        <w:t>e</w:t>
      </w:r>
      <w:r w:rsidRPr="00D66195">
        <w:t xml:space="preserve">conomic </w:t>
      </w:r>
      <w:r w:rsidR="00441BA3">
        <w:t>c</w:t>
      </w:r>
      <w:r w:rsidRPr="00D66195">
        <w:t xml:space="preserve">osts of </w:t>
      </w:r>
      <w:r w:rsidR="00441BA3">
        <w:t>e</w:t>
      </w:r>
      <w:r w:rsidRPr="00D66195">
        <w:t xml:space="preserve">xtreme </w:t>
      </w:r>
      <w:r w:rsidR="00441BA3">
        <w:t>w</w:t>
      </w:r>
      <w:r w:rsidRPr="00D66195">
        <w:t xml:space="preserve">eather </w:t>
      </w:r>
      <w:r w:rsidR="00441BA3">
        <w:t>e</w:t>
      </w:r>
      <w:r w:rsidRPr="00D66195">
        <w:t xml:space="preserve">vents. </w:t>
      </w:r>
      <w:r w:rsidRPr="004E0F5B">
        <w:rPr>
          <w:i/>
          <w:iCs/>
        </w:rPr>
        <w:t>Climatic Change</w:t>
      </w:r>
      <w:r w:rsidR="00E30876">
        <w:rPr>
          <w:i/>
          <w:iCs/>
        </w:rPr>
        <w:t xml:space="preserve"> </w:t>
      </w:r>
      <w:r w:rsidR="00E30876">
        <w:t>May</w:t>
      </w:r>
      <w:r w:rsidRPr="00D66195">
        <w:t>.</w:t>
      </w:r>
      <w:r>
        <w:t xml:space="preserve"> Retrieved from </w:t>
      </w:r>
      <w:hyperlink r:id="rId108" w:history="1">
        <w:r w:rsidR="00441BA3" w:rsidRPr="00BA6F60">
          <w:rPr>
            <w:rStyle w:val="Hyperlink"/>
          </w:rPr>
          <w:t>https://doi.org/10.1007/s10584-020-02729-y</w:t>
        </w:r>
      </w:hyperlink>
      <w:r w:rsidR="00E30876">
        <w:t xml:space="preserve"> </w:t>
      </w:r>
      <w:r w:rsidR="00441BA3">
        <w:t xml:space="preserve">(9 </w:t>
      </w:r>
      <w:r w:rsidR="00E30876">
        <w:t>July 2020)</w:t>
      </w:r>
      <w:r>
        <w:t>.</w:t>
      </w:r>
    </w:p>
    <w:p w14:paraId="1A390478" w14:textId="77777777" w:rsidR="00962C73" w:rsidRPr="00D66195" w:rsidRDefault="00962C73" w:rsidP="00962C73">
      <w:pPr>
        <w:pStyle w:val="References"/>
      </w:pPr>
      <w:r w:rsidRPr="00D66195">
        <w:t>Francis M</w:t>
      </w:r>
      <w:r>
        <w:t>,</w:t>
      </w:r>
      <w:r w:rsidRPr="00D66195">
        <w:t xml:space="preserve"> Morrison, M</w:t>
      </w:r>
      <w:r>
        <w:t>,</w:t>
      </w:r>
      <w:r w:rsidRPr="00D66195">
        <w:t xml:space="preserve"> Leathwick J</w:t>
      </w:r>
      <w:r>
        <w:t>,</w:t>
      </w:r>
      <w:r w:rsidRPr="00D66195">
        <w:t xml:space="preserve"> Walsh C. 2011. Predicting patterns of richness, occurrence and abundance of small fish in New Zealand estuaries. </w:t>
      </w:r>
      <w:r w:rsidRPr="0023372A">
        <w:rPr>
          <w:i/>
          <w:iCs/>
        </w:rPr>
        <w:t>Marine and Freshwater Research</w:t>
      </w:r>
      <w:r w:rsidRPr="00D66195">
        <w:t xml:space="preserve"> 62</w:t>
      </w:r>
      <w:r>
        <w:t>:</w:t>
      </w:r>
      <w:r w:rsidRPr="00D66195">
        <w:t xml:space="preserve"> 1327</w:t>
      </w:r>
      <w:r>
        <w:t>–</w:t>
      </w:r>
      <w:r w:rsidRPr="00D66195">
        <w:t>1341.</w:t>
      </w:r>
    </w:p>
    <w:p w14:paraId="186D337B" w14:textId="77777777" w:rsidR="00962C73" w:rsidRPr="00D66195" w:rsidRDefault="00962C73" w:rsidP="00962C73">
      <w:pPr>
        <w:pStyle w:val="References"/>
      </w:pPr>
      <w:r w:rsidRPr="00D66195">
        <w:t xml:space="preserve">Frankham R. 1997. Do island populations have less genetic variation than mainland populations? </w:t>
      </w:r>
      <w:r w:rsidRPr="001E5260">
        <w:rPr>
          <w:i/>
          <w:iCs/>
        </w:rPr>
        <w:t>Heredity</w:t>
      </w:r>
      <w:r w:rsidRPr="00D66195">
        <w:t xml:space="preserve"> 78</w:t>
      </w:r>
      <w:r>
        <w:t>:</w:t>
      </w:r>
      <w:r w:rsidRPr="00D66195">
        <w:t xml:space="preserve"> 311</w:t>
      </w:r>
      <w:r>
        <w:t>–</w:t>
      </w:r>
      <w:r w:rsidRPr="00D66195">
        <w:t>327.</w:t>
      </w:r>
    </w:p>
    <w:p w14:paraId="305CBEE4" w14:textId="77777777" w:rsidR="00962C73" w:rsidRPr="00D66195" w:rsidRDefault="00962C73" w:rsidP="00962C73">
      <w:pPr>
        <w:pStyle w:val="References"/>
      </w:pPr>
      <w:r w:rsidRPr="00D66195">
        <w:t xml:space="preserve">Fraser T. 1991. Climate change: Impacts, repercussions and responses from a Māori perspective. </w:t>
      </w:r>
      <w:r w:rsidRPr="005307EA">
        <w:rPr>
          <w:i/>
        </w:rPr>
        <w:t>Weather and Climate</w:t>
      </w:r>
      <w:r w:rsidRPr="00D66195">
        <w:t xml:space="preserve"> </w:t>
      </w:r>
      <w:r w:rsidRPr="00D66195">
        <w:rPr>
          <w:iCs/>
        </w:rPr>
        <w:t>11</w:t>
      </w:r>
      <w:r w:rsidRPr="00D66195">
        <w:t>(1)</w:t>
      </w:r>
      <w:r>
        <w:t>:</w:t>
      </w:r>
      <w:r w:rsidRPr="00D66195">
        <w:t xml:space="preserve"> 89–91.</w:t>
      </w:r>
    </w:p>
    <w:p w14:paraId="7113F60F" w14:textId="75D880D4" w:rsidR="00962C73" w:rsidRPr="00D66195" w:rsidRDefault="00962C73" w:rsidP="00962C73">
      <w:pPr>
        <w:pStyle w:val="References"/>
      </w:pPr>
      <w:r w:rsidRPr="00D66195">
        <w:t>French A, Vital M, Minot D. 2015.</w:t>
      </w:r>
      <w:r w:rsidR="00FE5BC6">
        <w:t xml:space="preserve"> </w:t>
      </w:r>
      <w:r w:rsidR="00441BA3">
        <w:t>Insurance and financial stability.</w:t>
      </w:r>
      <w:r w:rsidRPr="00D66195">
        <w:t xml:space="preserve"> </w:t>
      </w:r>
      <w:r w:rsidRPr="003F788E">
        <w:rPr>
          <w:i/>
        </w:rPr>
        <w:t>Bank of England Quarterly Bulletin</w:t>
      </w:r>
      <w:r w:rsidRPr="00D66195">
        <w:t xml:space="preserve"> Q3</w:t>
      </w:r>
      <w:r w:rsidR="00FE5BC6">
        <w:t>:</w:t>
      </w:r>
      <w:r w:rsidRPr="00D66195">
        <w:t xml:space="preserve"> 242–258.</w:t>
      </w:r>
    </w:p>
    <w:p w14:paraId="25D3975C" w14:textId="11ADCE9C" w:rsidR="00962C73" w:rsidRPr="00D66195" w:rsidRDefault="00962C73" w:rsidP="00962C73">
      <w:pPr>
        <w:pStyle w:val="References"/>
      </w:pPr>
      <w:r w:rsidRPr="00BA6F60">
        <w:t xml:space="preserve">Freudenburg W, Gramling R, Laska S, Erikson KT. 2008. </w:t>
      </w:r>
      <w:r w:rsidRPr="00D66195">
        <w:t xml:space="preserve">Organising </w:t>
      </w:r>
      <w:r w:rsidR="00810EF7">
        <w:t>h</w:t>
      </w:r>
      <w:r w:rsidRPr="00D66195">
        <w:t xml:space="preserve">azards, </w:t>
      </w:r>
      <w:r w:rsidR="00810EF7">
        <w:t>e</w:t>
      </w:r>
      <w:r w:rsidRPr="00D66195">
        <w:t xml:space="preserve">ngineering </w:t>
      </w:r>
      <w:r w:rsidR="00810EF7">
        <w:t>d</w:t>
      </w:r>
      <w:r w:rsidRPr="00D66195">
        <w:t xml:space="preserve">isasters? Improving the </w:t>
      </w:r>
      <w:r w:rsidR="00810EF7">
        <w:t>r</w:t>
      </w:r>
      <w:r w:rsidRPr="00D66195">
        <w:t xml:space="preserve">ecognition of </w:t>
      </w:r>
      <w:r w:rsidR="00810EF7">
        <w:t>p</w:t>
      </w:r>
      <w:r w:rsidRPr="00D66195">
        <w:t>olitical-</w:t>
      </w:r>
      <w:r w:rsidR="00810EF7">
        <w:t>e</w:t>
      </w:r>
      <w:r w:rsidRPr="00D66195">
        <w:t xml:space="preserve">conomic </w:t>
      </w:r>
      <w:r w:rsidR="00810EF7">
        <w:t>f</w:t>
      </w:r>
      <w:r w:rsidRPr="00D66195">
        <w:t xml:space="preserve">actors in the </w:t>
      </w:r>
      <w:r w:rsidR="00810EF7">
        <w:t>c</w:t>
      </w:r>
      <w:r w:rsidRPr="00D66195">
        <w:t xml:space="preserve">reation of </w:t>
      </w:r>
      <w:r w:rsidR="00810EF7">
        <w:t>d</w:t>
      </w:r>
      <w:r w:rsidRPr="00D66195">
        <w:t xml:space="preserve">isasters. </w:t>
      </w:r>
      <w:r w:rsidRPr="00385E03">
        <w:rPr>
          <w:i/>
          <w:iCs/>
        </w:rPr>
        <w:t>Social Forces</w:t>
      </w:r>
      <w:r w:rsidRPr="00D66195">
        <w:t xml:space="preserve"> 87(2)</w:t>
      </w:r>
      <w:r>
        <w:t>:</w:t>
      </w:r>
      <w:r w:rsidRPr="00D66195">
        <w:t xml:space="preserve"> 1015</w:t>
      </w:r>
      <w:r>
        <w:t>–</w:t>
      </w:r>
      <w:r w:rsidRPr="00D66195">
        <w:t>1038.</w:t>
      </w:r>
    </w:p>
    <w:p w14:paraId="045AE0B9" w14:textId="77777777" w:rsidR="00962C73" w:rsidRPr="00D66195" w:rsidRDefault="00962C73" w:rsidP="00962C73">
      <w:pPr>
        <w:pStyle w:val="References"/>
      </w:pPr>
      <w:r w:rsidRPr="00D66195">
        <w:t xml:space="preserve">Gardiner L, Firestone D, Osborne A, Kouvelis B, Clark A, Tait A. 2009. </w:t>
      </w:r>
      <w:r w:rsidRPr="00507AD2">
        <w:rPr>
          <w:i/>
          <w:iCs/>
        </w:rPr>
        <w:t>Climate Change Effects on the Land Transport Network Volume Two: Approach to Risk Management</w:t>
      </w:r>
      <w:r w:rsidRPr="00D66195">
        <w:t xml:space="preserve">. </w:t>
      </w:r>
      <w:r>
        <w:t xml:space="preserve">Wellington: </w:t>
      </w:r>
      <w:r w:rsidRPr="00D66195">
        <w:t>NZ</w:t>
      </w:r>
      <w:r>
        <w:t xml:space="preserve"> </w:t>
      </w:r>
      <w:r w:rsidRPr="00D66195">
        <w:t>T</w:t>
      </w:r>
      <w:r>
        <w:t xml:space="preserve">ransport </w:t>
      </w:r>
      <w:r w:rsidRPr="00D66195">
        <w:t>A</w:t>
      </w:r>
      <w:r>
        <w:t>gency</w:t>
      </w:r>
      <w:r w:rsidRPr="00D66195">
        <w:t>.</w:t>
      </w:r>
    </w:p>
    <w:p w14:paraId="2D6BDA52" w14:textId="7A83A566" w:rsidR="00962C73" w:rsidRPr="00D66195" w:rsidRDefault="00962C73" w:rsidP="00962C73">
      <w:pPr>
        <w:pStyle w:val="References"/>
      </w:pPr>
      <w:r w:rsidRPr="00D66195">
        <w:t>Gardiner L, Firestone D, Waibl G, Mistal N, Van Reenan K, Hynes D,</w:t>
      </w:r>
      <w:r>
        <w:t xml:space="preserve"> …</w:t>
      </w:r>
      <w:r w:rsidRPr="00D66195">
        <w:t xml:space="preserve"> Clark A. 2008. </w:t>
      </w:r>
      <w:r w:rsidRPr="0035792E">
        <w:rPr>
          <w:i/>
          <w:iCs/>
        </w:rPr>
        <w:t xml:space="preserve">Climate </w:t>
      </w:r>
      <w:r w:rsidR="00810EF7">
        <w:rPr>
          <w:i/>
          <w:iCs/>
        </w:rPr>
        <w:t>C</w:t>
      </w:r>
      <w:r w:rsidRPr="0035792E">
        <w:rPr>
          <w:i/>
          <w:iCs/>
        </w:rPr>
        <w:t xml:space="preserve">hange </w:t>
      </w:r>
      <w:r w:rsidR="00810EF7">
        <w:rPr>
          <w:i/>
          <w:iCs/>
        </w:rPr>
        <w:t>E</w:t>
      </w:r>
      <w:r w:rsidRPr="0035792E">
        <w:rPr>
          <w:i/>
          <w:iCs/>
        </w:rPr>
        <w:t xml:space="preserve">ffects on the </w:t>
      </w:r>
      <w:r w:rsidR="00810EF7">
        <w:rPr>
          <w:i/>
          <w:iCs/>
        </w:rPr>
        <w:t>L</w:t>
      </w:r>
      <w:r w:rsidRPr="0035792E">
        <w:rPr>
          <w:i/>
          <w:iCs/>
        </w:rPr>
        <w:t xml:space="preserve">and </w:t>
      </w:r>
      <w:r w:rsidR="00810EF7">
        <w:rPr>
          <w:i/>
          <w:iCs/>
        </w:rPr>
        <w:t>T</w:t>
      </w:r>
      <w:r w:rsidRPr="0035792E">
        <w:rPr>
          <w:i/>
          <w:iCs/>
        </w:rPr>
        <w:t xml:space="preserve">ransport </w:t>
      </w:r>
      <w:r w:rsidR="00810EF7">
        <w:rPr>
          <w:i/>
          <w:iCs/>
        </w:rPr>
        <w:t>N</w:t>
      </w:r>
      <w:r w:rsidRPr="0035792E">
        <w:rPr>
          <w:i/>
          <w:iCs/>
        </w:rPr>
        <w:t>etwork</w:t>
      </w:r>
      <w:r w:rsidR="00810EF7">
        <w:rPr>
          <w:i/>
          <w:iCs/>
        </w:rPr>
        <w:t>.</w:t>
      </w:r>
      <w:r w:rsidRPr="0035792E">
        <w:rPr>
          <w:i/>
          <w:iCs/>
        </w:rPr>
        <w:t xml:space="preserve"> </w:t>
      </w:r>
      <w:r w:rsidR="00810EF7">
        <w:rPr>
          <w:i/>
          <w:iCs/>
        </w:rPr>
        <w:t>V</w:t>
      </w:r>
      <w:r w:rsidRPr="0035792E">
        <w:rPr>
          <w:i/>
          <w:iCs/>
        </w:rPr>
        <w:t xml:space="preserve">olume </w:t>
      </w:r>
      <w:r w:rsidR="00810EF7">
        <w:rPr>
          <w:i/>
          <w:iCs/>
        </w:rPr>
        <w:t>O</w:t>
      </w:r>
      <w:r w:rsidRPr="0035792E">
        <w:rPr>
          <w:i/>
          <w:iCs/>
        </w:rPr>
        <w:t xml:space="preserve">ne: </w:t>
      </w:r>
      <w:r w:rsidR="00810EF7">
        <w:rPr>
          <w:i/>
          <w:iCs/>
        </w:rPr>
        <w:t>L</w:t>
      </w:r>
      <w:r w:rsidRPr="0035792E">
        <w:rPr>
          <w:i/>
          <w:iCs/>
        </w:rPr>
        <w:t xml:space="preserve">iterature </w:t>
      </w:r>
      <w:r w:rsidR="00810EF7">
        <w:rPr>
          <w:i/>
          <w:iCs/>
        </w:rPr>
        <w:t>R</w:t>
      </w:r>
      <w:r w:rsidRPr="0035792E">
        <w:rPr>
          <w:i/>
          <w:iCs/>
        </w:rPr>
        <w:t xml:space="preserve">eview and </w:t>
      </w:r>
      <w:r w:rsidR="00810EF7">
        <w:rPr>
          <w:i/>
          <w:iCs/>
        </w:rPr>
        <w:t>G</w:t>
      </w:r>
      <w:r w:rsidRPr="0035792E">
        <w:rPr>
          <w:i/>
          <w:iCs/>
        </w:rPr>
        <w:t xml:space="preserve">ap </w:t>
      </w:r>
      <w:r w:rsidR="00810EF7">
        <w:rPr>
          <w:i/>
          <w:iCs/>
        </w:rPr>
        <w:t>A</w:t>
      </w:r>
      <w:r w:rsidRPr="0035792E">
        <w:rPr>
          <w:i/>
          <w:iCs/>
        </w:rPr>
        <w:t>nalysis</w:t>
      </w:r>
      <w:r w:rsidRPr="00D66195">
        <w:t xml:space="preserve">. </w:t>
      </w:r>
      <w:r>
        <w:t xml:space="preserve">Wellington: </w:t>
      </w:r>
      <w:r w:rsidRPr="00D66195">
        <w:t>N</w:t>
      </w:r>
      <w:r w:rsidR="00810EF7">
        <w:t>ew Zealand</w:t>
      </w:r>
      <w:r w:rsidRPr="00D66195">
        <w:t xml:space="preserve"> Transport Agency.</w:t>
      </w:r>
    </w:p>
    <w:p w14:paraId="1D35BD61" w14:textId="276D2BA6" w:rsidR="00962C73" w:rsidRPr="00D66195" w:rsidRDefault="00962C73" w:rsidP="00962C73">
      <w:pPr>
        <w:pStyle w:val="References"/>
      </w:pPr>
      <w:r w:rsidRPr="00D66195">
        <w:t>Gassenher M, Keck A</w:t>
      </w:r>
      <w:r>
        <w:t>,</w:t>
      </w:r>
      <w:r w:rsidRPr="00D66195">
        <w:t xml:space="preserve"> The R. 2010. Shaken, not stirred: </w:t>
      </w:r>
      <w:r w:rsidR="00165B63">
        <w:t>T</w:t>
      </w:r>
      <w:r w:rsidRPr="00D66195">
        <w:t>he impact of disasters on international trade</w:t>
      </w:r>
      <w:r>
        <w:t>.</w:t>
      </w:r>
      <w:r w:rsidRPr="00D66195">
        <w:t xml:space="preserve"> </w:t>
      </w:r>
      <w:r w:rsidRPr="00D37EE2">
        <w:rPr>
          <w:i/>
          <w:iCs/>
        </w:rPr>
        <w:t>Review of International Economics</w:t>
      </w:r>
      <w:r w:rsidRPr="00D66195">
        <w:t xml:space="preserve"> 18(2): 351–368.</w:t>
      </w:r>
    </w:p>
    <w:p w14:paraId="31AEF7EC" w14:textId="223040DE" w:rsidR="00962C73" w:rsidRPr="00D66195" w:rsidRDefault="00962C73" w:rsidP="00962C73">
      <w:pPr>
        <w:pStyle w:val="References"/>
      </w:pPr>
      <w:r w:rsidRPr="00D66195">
        <w:t xml:space="preserve">Gazeau F, Parker LM, Comeau S, Gattuso J-P, O'Connor WA, Martin S, </w:t>
      </w:r>
      <w:r w:rsidR="00165B63">
        <w:t>…</w:t>
      </w:r>
      <w:r w:rsidRPr="00D66195">
        <w:t xml:space="preserve"> Ross PM. 2013. Impacts of ocean acidification on marine shelled molluscs. </w:t>
      </w:r>
      <w:r w:rsidRPr="003D30C3">
        <w:rPr>
          <w:i/>
          <w:iCs/>
        </w:rPr>
        <w:t>Marine Biology</w:t>
      </w:r>
      <w:r w:rsidRPr="00D66195">
        <w:t xml:space="preserve"> 160</w:t>
      </w:r>
      <w:r>
        <w:t>:</w:t>
      </w:r>
      <w:r w:rsidRPr="00D66195">
        <w:t xml:space="preserve"> 2207</w:t>
      </w:r>
      <w:r>
        <w:t>–</w:t>
      </w:r>
      <w:r w:rsidRPr="00D66195">
        <w:t>2245.</w:t>
      </w:r>
    </w:p>
    <w:p w14:paraId="2069EFBA" w14:textId="30355C04" w:rsidR="00962C73" w:rsidRPr="00D66195" w:rsidRDefault="00962C73" w:rsidP="00962C73">
      <w:pPr>
        <w:pStyle w:val="References"/>
      </w:pPr>
      <w:r w:rsidRPr="00D66195">
        <w:t xml:space="preserve">Geiringer C, Higbee P, McLeay E. 2011. </w:t>
      </w:r>
      <w:r w:rsidRPr="00387053">
        <w:rPr>
          <w:i/>
          <w:iCs/>
        </w:rPr>
        <w:t xml:space="preserve">What’s the </w:t>
      </w:r>
      <w:r w:rsidR="00165B63">
        <w:rPr>
          <w:i/>
          <w:iCs/>
        </w:rPr>
        <w:t>H</w:t>
      </w:r>
      <w:r w:rsidRPr="00387053">
        <w:rPr>
          <w:i/>
          <w:iCs/>
        </w:rPr>
        <w:t>urry? Urgency in the New Zealand Legislative Process 1987</w:t>
      </w:r>
      <w:r>
        <w:rPr>
          <w:i/>
          <w:iCs/>
        </w:rPr>
        <w:t>–</w:t>
      </w:r>
      <w:r w:rsidRPr="00387053">
        <w:rPr>
          <w:i/>
          <w:iCs/>
        </w:rPr>
        <w:t>2010</w:t>
      </w:r>
      <w:r w:rsidRPr="00D66195">
        <w:t xml:space="preserve">. </w:t>
      </w:r>
      <w:r>
        <w:t xml:space="preserve">Wellington: </w:t>
      </w:r>
      <w:r w:rsidRPr="00D66195">
        <w:t>Victoria University Press.</w:t>
      </w:r>
    </w:p>
    <w:p w14:paraId="1B1E87FE" w14:textId="4FAD5FA0" w:rsidR="00962C73" w:rsidRPr="003F788E" w:rsidRDefault="00962C73" w:rsidP="00962C73">
      <w:pPr>
        <w:pStyle w:val="References"/>
        <w:rPr>
          <w:lang w:val="nl-NL"/>
        </w:rPr>
      </w:pPr>
      <w:r w:rsidRPr="00D66195">
        <w:t xml:space="preserve">Gerard PJ, Barringer JR, Charles JG, Fowler SV, Kean JM, Phillips CB, </w:t>
      </w:r>
      <w:r w:rsidR="00230C5E">
        <w:t>…</w:t>
      </w:r>
      <w:r w:rsidRPr="00D66195">
        <w:t xml:space="preserve"> Walker GP. 2013. Potential effects of climate change on biological control systems: </w:t>
      </w:r>
      <w:r w:rsidR="00165B63">
        <w:t>C</w:t>
      </w:r>
      <w:r w:rsidRPr="00D66195">
        <w:t xml:space="preserve">ase studies from New Zealand. </w:t>
      </w:r>
      <w:r w:rsidRPr="003F788E">
        <w:rPr>
          <w:i/>
          <w:iCs/>
          <w:lang w:val="nl-NL"/>
        </w:rPr>
        <w:t>BioControl</w:t>
      </w:r>
      <w:r w:rsidRPr="003F788E">
        <w:rPr>
          <w:lang w:val="nl-NL"/>
        </w:rPr>
        <w:t xml:space="preserve"> 58(149): 149–162.</w:t>
      </w:r>
    </w:p>
    <w:p w14:paraId="7D53D171" w14:textId="7D9FAF7D" w:rsidR="00962C73" w:rsidRPr="00BA6F60" w:rsidRDefault="00962C73" w:rsidP="00962C73">
      <w:pPr>
        <w:pStyle w:val="References"/>
        <w:rPr>
          <w:spacing w:val="-2"/>
          <w:lang w:eastAsia="en-AU"/>
        </w:rPr>
      </w:pPr>
      <w:r w:rsidRPr="00BA6F60">
        <w:rPr>
          <w:spacing w:val="-2"/>
          <w:lang w:val="nl-NL" w:eastAsia="en-AU"/>
        </w:rPr>
        <w:t xml:space="preserve">Gersonius B, Morselt T, van Nieuwenhuijzen L, Ashley R, Zevenbergen C. 2012. </w:t>
      </w:r>
      <w:r w:rsidRPr="00BA6F60">
        <w:rPr>
          <w:spacing w:val="-2"/>
          <w:lang w:eastAsia="en-AU"/>
        </w:rPr>
        <w:t xml:space="preserve">How the failure to account for flexibility in the economic analysis of flood risk and coastal management strategies can result in maladaptive decisions. </w:t>
      </w:r>
      <w:r w:rsidRPr="00BA6F60">
        <w:rPr>
          <w:i/>
          <w:iCs/>
          <w:spacing w:val="-2"/>
          <w:lang w:eastAsia="en-AU"/>
        </w:rPr>
        <w:t>Journal of Waterway, Port, Coastal, and Ocean Engineering</w:t>
      </w:r>
      <w:r w:rsidRPr="00BA6F60">
        <w:rPr>
          <w:spacing w:val="-2"/>
          <w:lang w:eastAsia="en-AU"/>
        </w:rPr>
        <w:t xml:space="preserve"> 138(5)</w:t>
      </w:r>
      <w:bookmarkStart w:id="780" w:name="_Hlk40347318"/>
      <w:r w:rsidR="00BA6F60" w:rsidRPr="00BA6F60">
        <w:rPr>
          <w:spacing w:val="-2"/>
          <w:lang w:eastAsia="en-AU"/>
        </w:rPr>
        <w:t>: 386–393</w:t>
      </w:r>
      <w:r w:rsidRPr="00BA6F60">
        <w:rPr>
          <w:spacing w:val="-2"/>
          <w:lang w:eastAsia="en-AU"/>
        </w:rPr>
        <w:t>.</w:t>
      </w:r>
    </w:p>
    <w:p w14:paraId="1396E8C5" w14:textId="09C143E0" w:rsidR="00962C73" w:rsidRPr="00D66195" w:rsidRDefault="00962C73" w:rsidP="00962C73">
      <w:pPr>
        <w:pStyle w:val="References"/>
        <w:rPr>
          <w:lang w:eastAsia="en-AU"/>
        </w:rPr>
      </w:pPr>
      <w:r w:rsidRPr="00D66195">
        <w:t xml:space="preserve">GHD, Boffa Miskell, The Wastewater Specialists. 2019. </w:t>
      </w:r>
      <w:r w:rsidRPr="00977E08">
        <w:rPr>
          <w:i/>
          <w:iCs/>
        </w:rPr>
        <w:t>Addendum cost estimates for upgrading wastewater treatment plants</w:t>
      </w:r>
      <w:bookmarkEnd w:id="780"/>
      <w:r w:rsidRPr="00D66195">
        <w:t>.</w:t>
      </w:r>
      <w:r w:rsidR="00230C5E">
        <w:t xml:space="preserve"> </w:t>
      </w:r>
      <w:r w:rsidR="00230C5E" w:rsidRPr="00230C5E">
        <w:t>Wellington: Department of Internal Affairs.</w:t>
      </w:r>
    </w:p>
    <w:p w14:paraId="1F6C85D7" w14:textId="023C8516" w:rsidR="00962C73" w:rsidRPr="00D66195" w:rsidRDefault="00962C73" w:rsidP="00962C73">
      <w:pPr>
        <w:pStyle w:val="References"/>
      </w:pPr>
      <w:r w:rsidRPr="00D66195">
        <w:t xml:space="preserve">Gibbs M. 2003. Indigenous rights to natural resources in Australia and New Zealand: Kereru, dugong and pounamu. </w:t>
      </w:r>
      <w:r w:rsidRPr="00D66195">
        <w:rPr>
          <w:i/>
          <w:iCs/>
        </w:rPr>
        <w:t>Australasian Journal of Environmental Management</w:t>
      </w:r>
      <w:r>
        <w:t xml:space="preserve"> 10(3): 138–151. Retrieved from</w:t>
      </w:r>
      <w:r w:rsidRPr="00D66195">
        <w:t xml:space="preserve"> </w:t>
      </w:r>
      <w:hyperlink r:id="rId109" w:history="1">
        <w:r w:rsidRPr="00D66195">
          <w:rPr>
            <w:rStyle w:val="Hyperlink"/>
            <w:rFonts w:cs="Arial"/>
          </w:rPr>
          <w:t>https://doi.org/10.1080/14486563.2003.10648585</w:t>
        </w:r>
      </w:hyperlink>
      <w:r w:rsidR="00BA6F60">
        <w:rPr>
          <w:rStyle w:val="Hyperlink"/>
        </w:rPr>
        <w:t xml:space="preserve"> </w:t>
      </w:r>
      <w:r w:rsidR="00BA6F60">
        <w:t>(10 July 2020)</w:t>
      </w:r>
      <w:r w:rsidRPr="00D66195">
        <w:t xml:space="preserve">. </w:t>
      </w:r>
    </w:p>
    <w:p w14:paraId="21574C65" w14:textId="0C0CAA96" w:rsidR="00962C73" w:rsidRPr="00D66195" w:rsidRDefault="00962C73" w:rsidP="00962C73">
      <w:pPr>
        <w:pStyle w:val="References"/>
      </w:pPr>
      <w:r w:rsidRPr="00D66195">
        <w:t xml:space="preserve">Giejsztowt J, Classen AT, Deslippe JR. 2019. Climate change and invasion may synergistically affect native plant reproduction. </w:t>
      </w:r>
      <w:r w:rsidRPr="001C149E">
        <w:rPr>
          <w:i/>
          <w:iCs/>
        </w:rPr>
        <w:t>Ecology</w:t>
      </w:r>
      <w:r w:rsidR="004B6325">
        <w:t xml:space="preserve"> 101(1)</w:t>
      </w:r>
      <w:r w:rsidR="00BA6F60">
        <w:t>: e02913</w:t>
      </w:r>
      <w:r w:rsidRPr="00D66195">
        <w:t>.</w:t>
      </w:r>
    </w:p>
    <w:p w14:paraId="2D1A7684" w14:textId="1FD009B6" w:rsidR="00962C73" w:rsidRPr="00D66195" w:rsidRDefault="00962C73" w:rsidP="00962C73">
      <w:pPr>
        <w:pStyle w:val="References"/>
      </w:pPr>
      <w:r w:rsidRPr="00D66195">
        <w:t xml:space="preserve">Glavovic BC, Saunders WS, Becker JS. 2010. Land-use planning for natural hazards in New Zealand: </w:t>
      </w:r>
      <w:r w:rsidR="00A1258E">
        <w:t>T</w:t>
      </w:r>
      <w:r w:rsidRPr="00D66195">
        <w:t xml:space="preserve">he setting, barriers, 'burning issues' and priority actions. </w:t>
      </w:r>
      <w:r w:rsidRPr="00D73A4C">
        <w:rPr>
          <w:i/>
          <w:iCs/>
        </w:rPr>
        <w:t>Nat</w:t>
      </w:r>
      <w:r>
        <w:rPr>
          <w:i/>
          <w:iCs/>
        </w:rPr>
        <w:t>ural</w:t>
      </w:r>
      <w:r w:rsidRPr="00D73A4C">
        <w:rPr>
          <w:i/>
          <w:iCs/>
        </w:rPr>
        <w:t xml:space="preserve"> Hazards</w:t>
      </w:r>
      <w:r w:rsidRPr="00D66195">
        <w:t xml:space="preserve"> 54</w:t>
      </w:r>
      <w:r>
        <w:t>:</w:t>
      </w:r>
      <w:r w:rsidRPr="00D66195">
        <w:t xml:space="preserve"> 679</w:t>
      </w:r>
      <w:r>
        <w:t>–</w:t>
      </w:r>
      <w:r w:rsidRPr="00D66195">
        <w:t>706.</w:t>
      </w:r>
    </w:p>
    <w:p w14:paraId="6B4165CA" w14:textId="40FFB8B4" w:rsidR="00962C73" w:rsidRPr="00D66195" w:rsidRDefault="00962C73" w:rsidP="00962C73">
      <w:pPr>
        <w:pStyle w:val="References"/>
      </w:pPr>
      <w:r w:rsidRPr="00D66195">
        <w:t xml:space="preserve">Gobbi M, Gordon B, Lincoln F. 2011. </w:t>
      </w:r>
      <w:r w:rsidRPr="00F2313D">
        <w:rPr>
          <w:i/>
        </w:rPr>
        <w:t xml:space="preserve">Managing </w:t>
      </w:r>
      <w:r w:rsidR="00267EF2" w:rsidRPr="00F2313D">
        <w:rPr>
          <w:i/>
        </w:rPr>
        <w:t>e</w:t>
      </w:r>
      <w:r w:rsidRPr="00F2313D">
        <w:rPr>
          <w:i/>
        </w:rPr>
        <w:t xml:space="preserve">mergency </w:t>
      </w:r>
      <w:r w:rsidR="00267EF2" w:rsidRPr="00F2313D">
        <w:rPr>
          <w:i/>
        </w:rPr>
        <w:t>m</w:t>
      </w:r>
      <w:r w:rsidRPr="00F2313D">
        <w:rPr>
          <w:i/>
        </w:rPr>
        <w:t xml:space="preserve">anagement: A </w:t>
      </w:r>
      <w:r w:rsidR="00267EF2" w:rsidRPr="00F2313D">
        <w:rPr>
          <w:i/>
        </w:rPr>
        <w:t>l</w:t>
      </w:r>
      <w:r w:rsidRPr="00F2313D">
        <w:rPr>
          <w:i/>
        </w:rPr>
        <w:t xml:space="preserve">ook at New Zealand’s </w:t>
      </w:r>
      <w:r w:rsidR="00267EF2" w:rsidRPr="00F2313D">
        <w:rPr>
          <w:i/>
        </w:rPr>
        <w:t>l</w:t>
      </w:r>
      <w:r w:rsidRPr="00F2313D">
        <w:rPr>
          <w:i/>
        </w:rPr>
        <w:t xml:space="preserve">egislative </w:t>
      </w:r>
      <w:r w:rsidR="00267EF2" w:rsidRPr="00F2313D">
        <w:rPr>
          <w:i/>
        </w:rPr>
        <w:t>a</w:t>
      </w:r>
      <w:r w:rsidRPr="00F2313D">
        <w:rPr>
          <w:i/>
        </w:rPr>
        <w:t>pproaches.</w:t>
      </w:r>
      <w:r w:rsidR="00985C1C">
        <w:t xml:space="preserve"> Paper presented at the</w:t>
      </w:r>
      <w:r w:rsidRPr="00D66195">
        <w:t xml:space="preserve"> </w:t>
      </w:r>
      <w:r w:rsidRPr="009670D8">
        <w:t>Australasian Drafting Conference</w:t>
      </w:r>
      <w:r w:rsidR="00F2313D">
        <w:t>, Adelaide</w:t>
      </w:r>
      <w:r w:rsidRPr="00D66195">
        <w:t>.</w:t>
      </w:r>
    </w:p>
    <w:p w14:paraId="46EAED4B" w14:textId="636B6C3B" w:rsidR="00962C73" w:rsidRPr="00D66195" w:rsidRDefault="00962C73" w:rsidP="00962C73">
      <w:pPr>
        <w:pStyle w:val="References"/>
      </w:pPr>
      <w:r w:rsidRPr="00D66195">
        <w:rPr>
          <w:lang w:eastAsia="en-AU"/>
        </w:rPr>
        <w:t xml:space="preserve">Grace ES, France-Hudson BT, Klivington MJ. 2019. </w:t>
      </w:r>
      <w:r w:rsidRPr="00855871">
        <w:rPr>
          <w:i/>
          <w:iCs/>
          <w:lang w:eastAsia="en-AU"/>
        </w:rPr>
        <w:t xml:space="preserve">Reducing </w:t>
      </w:r>
      <w:r w:rsidR="00A1258E">
        <w:rPr>
          <w:i/>
          <w:iCs/>
          <w:lang w:eastAsia="en-AU"/>
        </w:rPr>
        <w:t>R</w:t>
      </w:r>
      <w:r w:rsidRPr="00855871">
        <w:rPr>
          <w:i/>
          <w:iCs/>
          <w:lang w:eastAsia="en-AU"/>
        </w:rPr>
        <w:t xml:space="preserve">isk through the </w:t>
      </w:r>
      <w:r w:rsidR="00A1258E">
        <w:rPr>
          <w:i/>
          <w:iCs/>
          <w:lang w:eastAsia="en-AU"/>
        </w:rPr>
        <w:t>M</w:t>
      </w:r>
      <w:r w:rsidRPr="00855871">
        <w:rPr>
          <w:i/>
          <w:iCs/>
          <w:lang w:eastAsia="en-AU"/>
        </w:rPr>
        <w:t xml:space="preserve">anagement of </w:t>
      </w:r>
      <w:r w:rsidR="00A1258E">
        <w:rPr>
          <w:i/>
          <w:iCs/>
          <w:lang w:eastAsia="en-AU"/>
        </w:rPr>
        <w:t>E</w:t>
      </w:r>
      <w:r w:rsidRPr="00855871">
        <w:rPr>
          <w:i/>
          <w:iCs/>
          <w:lang w:eastAsia="en-AU"/>
        </w:rPr>
        <w:t xml:space="preserve">xisting </w:t>
      </w:r>
      <w:r w:rsidR="00A1258E">
        <w:rPr>
          <w:i/>
          <w:iCs/>
          <w:lang w:eastAsia="en-AU"/>
        </w:rPr>
        <w:t>U</w:t>
      </w:r>
      <w:r w:rsidRPr="00855871">
        <w:rPr>
          <w:i/>
          <w:iCs/>
          <w:lang w:eastAsia="en-AU"/>
        </w:rPr>
        <w:t xml:space="preserve">ses: </w:t>
      </w:r>
      <w:r w:rsidR="00A1258E">
        <w:rPr>
          <w:i/>
          <w:iCs/>
          <w:lang w:eastAsia="en-AU"/>
        </w:rPr>
        <w:t>T</w:t>
      </w:r>
      <w:r w:rsidRPr="00855871">
        <w:rPr>
          <w:i/>
          <w:iCs/>
          <w:lang w:eastAsia="en-AU"/>
        </w:rPr>
        <w:t>ensions under the RMA</w:t>
      </w:r>
      <w:r w:rsidRPr="00D66195">
        <w:rPr>
          <w:lang w:eastAsia="en-AU"/>
        </w:rPr>
        <w:t xml:space="preserve">. Lower Hutt : GNS Science. </w:t>
      </w:r>
    </w:p>
    <w:p w14:paraId="3D9E3A47" w14:textId="77777777" w:rsidR="00962C73" w:rsidRPr="00D66195" w:rsidRDefault="00962C73" w:rsidP="00962C73">
      <w:pPr>
        <w:pStyle w:val="References"/>
      </w:pPr>
      <w:r w:rsidRPr="00D66195">
        <w:rPr>
          <w:lang w:eastAsia="en-AU"/>
        </w:rPr>
        <w:lastRenderedPageBreak/>
        <w:t xml:space="preserve">Greater Wellington Regional Council. 2015. </w:t>
      </w:r>
      <w:r w:rsidRPr="00AC06DF">
        <w:rPr>
          <w:i/>
          <w:iCs/>
          <w:lang w:eastAsia="en-AU"/>
        </w:rPr>
        <w:t>Flood protection: Option flexibility and its value Hutt River City Centre Upgrade River Corridor Options Report</w:t>
      </w:r>
      <w:r w:rsidRPr="00D66195">
        <w:rPr>
          <w:lang w:eastAsia="en-AU"/>
        </w:rPr>
        <w:t xml:space="preserve">. Prepared for GWRC by Infometrics and PS Consulting Ltd. </w:t>
      </w:r>
      <w:r>
        <w:rPr>
          <w:lang w:eastAsia="en-AU"/>
        </w:rPr>
        <w:t xml:space="preserve">Wellington: </w:t>
      </w:r>
      <w:r w:rsidRPr="00D66195">
        <w:rPr>
          <w:lang w:eastAsia="en-AU"/>
        </w:rPr>
        <w:t>Greater Wellington Regional Council.</w:t>
      </w:r>
    </w:p>
    <w:p w14:paraId="7A2E7C13" w14:textId="2B2408D9" w:rsidR="00962C73" w:rsidRPr="00D66195" w:rsidRDefault="00962C73" w:rsidP="00962C73">
      <w:pPr>
        <w:pStyle w:val="References"/>
      </w:pPr>
      <w:r w:rsidRPr="00D66195">
        <w:t xml:space="preserve">Guerin K. 2007. </w:t>
      </w:r>
      <w:r w:rsidRPr="00106C67">
        <w:rPr>
          <w:i/>
          <w:iCs/>
        </w:rPr>
        <w:t>Adaptive Governance and Evolving Solutions to Natural Resource Conflicts</w:t>
      </w:r>
      <w:r w:rsidRPr="00D66195">
        <w:t xml:space="preserve">. Wellington: </w:t>
      </w:r>
      <w:r w:rsidR="000D0EBE">
        <w:t>New Zealand</w:t>
      </w:r>
      <w:r w:rsidR="000D0EBE" w:rsidRPr="00D66195">
        <w:t xml:space="preserve"> </w:t>
      </w:r>
      <w:r w:rsidRPr="00D66195">
        <w:t>Treasury.</w:t>
      </w:r>
    </w:p>
    <w:p w14:paraId="645ACD47" w14:textId="77777777" w:rsidR="00962C73" w:rsidRPr="00D66195" w:rsidRDefault="00962C73" w:rsidP="00962C73">
      <w:pPr>
        <w:pStyle w:val="References"/>
      </w:pPr>
      <w:r w:rsidRPr="00D66195">
        <w:t>Guillard-Goncalves C, Pereira S, Garcia R, Zezere J. 2016. Assessment of physical vulnerability of buildings and analysis of landslide risk at the municipal scale: Application to the Loures municipality, Portuga</w:t>
      </w:r>
      <w:r>
        <w:t>l</w:t>
      </w:r>
      <w:r w:rsidRPr="00D66195">
        <w:t xml:space="preserve">. </w:t>
      </w:r>
      <w:r w:rsidRPr="00B03F62">
        <w:rPr>
          <w:i/>
          <w:iCs/>
        </w:rPr>
        <w:t>Natural Hazards and Earth Systems</w:t>
      </w:r>
      <w:r w:rsidRPr="00D66195">
        <w:t xml:space="preserve"> 16</w:t>
      </w:r>
      <w:r>
        <w:t>: 311–331</w:t>
      </w:r>
      <w:r w:rsidRPr="00D66195">
        <w:t>.</w:t>
      </w:r>
    </w:p>
    <w:p w14:paraId="0A81F7AF" w14:textId="77777777" w:rsidR="00962C73" w:rsidRPr="00D66195" w:rsidRDefault="00962C73" w:rsidP="00962C73">
      <w:pPr>
        <w:pStyle w:val="References"/>
      </w:pPr>
      <w:r w:rsidRPr="00D66195">
        <w:t xml:space="preserve">Haasnoot M, Kwakkel JH, Walker WE, ter Maat J. 2013. Dynamic adaptive policy pathways: A method for crafting robust decisions for a deeply uncertain world. </w:t>
      </w:r>
      <w:r w:rsidRPr="00AC06DF">
        <w:rPr>
          <w:i/>
          <w:iCs/>
        </w:rPr>
        <w:t>Global Environmental Change</w:t>
      </w:r>
      <w:r w:rsidRPr="00D66195">
        <w:t xml:space="preserve"> 23(2)</w:t>
      </w:r>
      <w:r>
        <w:t>:</w:t>
      </w:r>
      <w:r w:rsidRPr="00D66195">
        <w:t xml:space="preserve"> 485–498. </w:t>
      </w:r>
    </w:p>
    <w:p w14:paraId="3707B4B7" w14:textId="5CB6630C" w:rsidR="00962C73" w:rsidRPr="00D66195" w:rsidRDefault="00962C73" w:rsidP="00962C73">
      <w:pPr>
        <w:pStyle w:val="References"/>
      </w:pPr>
      <w:r w:rsidRPr="00D66195">
        <w:t>Halloy SR, Mark AF. 2003. Climate-</w:t>
      </w:r>
      <w:r w:rsidR="00BE2519">
        <w:t>c</w:t>
      </w:r>
      <w:r w:rsidRPr="00D66195">
        <w:t xml:space="preserve">hange </w:t>
      </w:r>
      <w:r w:rsidR="00BE2519">
        <w:t>e</w:t>
      </w:r>
      <w:r w:rsidRPr="00D66195">
        <w:t xml:space="preserve">ffects on </w:t>
      </w:r>
      <w:r w:rsidR="00BE2519">
        <w:t>a</w:t>
      </w:r>
      <w:r w:rsidRPr="00D66195">
        <w:t xml:space="preserve">lpine </w:t>
      </w:r>
      <w:r w:rsidR="00BE2519">
        <w:t>p</w:t>
      </w:r>
      <w:r w:rsidRPr="00D66195">
        <w:t xml:space="preserve">lant </w:t>
      </w:r>
      <w:r w:rsidR="00BE2519">
        <w:t>b</w:t>
      </w:r>
      <w:r w:rsidRPr="00D66195">
        <w:t xml:space="preserve">iodiversity: A New Zealand </w:t>
      </w:r>
      <w:r w:rsidR="00BE2519">
        <w:t>p</w:t>
      </w:r>
      <w:r w:rsidRPr="00D66195">
        <w:t xml:space="preserve">erspective on </w:t>
      </w:r>
      <w:r w:rsidR="00BE2519">
        <w:t>q</w:t>
      </w:r>
      <w:r w:rsidRPr="00D66195">
        <w:t xml:space="preserve">uantifying the </w:t>
      </w:r>
      <w:r w:rsidR="00BE2519">
        <w:t>t</w:t>
      </w:r>
      <w:r w:rsidRPr="00D66195">
        <w:t xml:space="preserve">hreat. </w:t>
      </w:r>
      <w:r w:rsidRPr="00505F1B">
        <w:rPr>
          <w:i/>
          <w:iCs/>
        </w:rPr>
        <w:t>Arctic, Antarctic, and Alpine Research</w:t>
      </w:r>
      <w:r w:rsidRPr="00D66195">
        <w:t xml:space="preserve"> 35(2)</w:t>
      </w:r>
      <w:r>
        <w:t>:</w:t>
      </w:r>
      <w:r w:rsidRPr="00D66195">
        <w:t xml:space="preserve"> 248</w:t>
      </w:r>
      <w:r>
        <w:t>–</w:t>
      </w:r>
      <w:r w:rsidRPr="00D66195">
        <w:t>254.</w:t>
      </w:r>
    </w:p>
    <w:p w14:paraId="3DAC968A" w14:textId="13593687" w:rsidR="00962C73" w:rsidRPr="00D66195" w:rsidRDefault="00962C73" w:rsidP="00962C73">
      <w:pPr>
        <w:pStyle w:val="References"/>
      </w:pPr>
      <w:r w:rsidRPr="002820E0">
        <w:t xml:space="preserve">Hamilton DP, McBride C, Ozkundakci D, Schallenberg M, Verburg P, de Winton M, </w:t>
      </w:r>
      <w:r w:rsidR="00BE2519" w:rsidRPr="006F586F">
        <w:t>.</w:t>
      </w:r>
      <w:r w:rsidR="00BE2519" w:rsidRPr="003F788E">
        <w:t>..</w:t>
      </w:r>
      <w:r w:rsidRPr="002820E0">
        <w:t xml:space="preserve"> </w:t>
      </w:r>
      <w:r w:rsidRPr="0021717A">
        <w:t xml:space="preserve">Ye W. 2013. Effects of </w:t>
      </w:r>
      <w:r w:rsidR="00BE2519">
        <w:t>c</w:t>
      </w:r>
      <w:r w:rsidRPr="0021717A">
        <w:t xml:space="preserve">limate </w:t>
      </w:r>
      <w:r w:rsidR="00BE2519">
        <w:t>c</w:t>
      </w:r>
      <w:r w:rsidRPr="0021717A">
        <w:t xml:space="preserve">hange on New Zealand </w:t>
      </w:r>
      <w:r w:rsidR="00BE2519">
        <w:t>l</w:t>
      </w:r>
      <w:r w:rsidRPr="0021717A">
        <w:t>akes.</w:t>
      </w:r>
      <w:r w:rsidRPr="00D66195">
        <w:t xml:space="preserve"> In</w:t>
      </w:r>
      <w:r>
        <w:t>:</w:t>
      </w:r>
      <w:r w:rsidRPr="00D66195">
        <w:t xml:space="preserve"> CR Goldman, M Kumagai, RD Robarts</w:t>
      </w:r>
      <w:r>
        <w:t xml:space="preserve"> (eds)</w:t>
      </w:r>
      <w:r w:rsidRPr="00D66195">
        <w:t xml:space="preserve"> </w:t>
      </w:r>
      <w:r w:rsidRPr="005B6F69">
        <w:rPr>
          <w:i/>
          <w:iCs/>
        </w:rPr>
        <w:t>Climatic Change and Global Warming of Inland Waters: Impacts and Mitigation for Ecosystems and Societies</w:t>
      </w:r>
      <w:r w:rsidRPr="00D66195">
        <w:t xml:space="preserve">. </w:t>
      </w:r>
      <w:r w:rsidR="00EF0F7D">
        <w:t>West Sussex</w:t>
      </w:r>
      <w:r>
        <w:t xml:space="preserve">: </w:t>
      </w:r>
      <w:r w:rsidRPr="00D66195">
        <w:t>John Wiley and Sons Ltd.</w:t>
      </w:r>
    </w:p>
    <w:p w14:paraId="2117FF9B" w14:textId="608D8C84" w:rsidR="00962C73" w:rsidRPr="00D66195" w:rsidRDefault="00962C73" w:rsidP="00962C73">
      <w:pPr>
        <w:pStyle w:val="References"/>
      </w:pPr>
      <w:r w:rsidRPr="00D66195">
        <w:t>Handmer J, McKellar R, McLennan B, Whittaker J, Towers B, Duggie J</w:t>
      </w:r>
      <w:r>
        <w:t>,</w:t>
      </w:r>
      <w:r w:rsidRPr="00D66195">
        <w:t xml:space="preserve"> Woolf M. 201</w:t>
      </w:r>
      <w:r w:rsidR="00002115">
        <w:t>3</w:t>
      </w:r>
      <w:r>
        <w:t>.</w:t>
      </w:r>
      <w:r w:rsidRPr="00D66195">
        <w:t xml:space="preserve"> </w:t>
      </w:r>
      <w:r w:rsidRPr="00DD13B4">
        <w:rPr>
          <w:i/>
          <w:iCs/>
        </w:rPr>
        <w:t>National Climate Change Adaptation Research Plan: Emergency Management – Revised 2012 Edition</w:t>
      </w:r>
      <w:r>
        <w:t>. Gold Coast:</w:t>
      </w:r>
      <w:r w:rsidRPr="00D66195">
        <w:t xml:space="preserve"> National Climate Change Adaptation Research Facility.</w:t>
      </w:r>
    </w:p>
    <w:p w14:paraId="30B59E1F" w14:textId="0369BF65" w:rsidR="00962C73" w:rsidRPr="00D66195" w:rsidRDefault="00962C73" w:rsidP="00962C73">
      <w:pPr>
        <w:pStyle w:val="References"/>
      </w:pPr>
      <w:r w:rsidRPr="00D66195">
        <w:t xml:space="preserve">Hanna C, White I. 2020. The </w:t>
      </w:r>
      <w:r w:rsidR="00F12ECA">
        <w:t>u</w:t>
      </w:r>
      <w:r w:rsidRPr="00D66195">
        <w:t xml:space="preserve">ncertainty </w:t>
      </w:r>
      <w:r w:rsidR="00F12ECA">
        <w:t>c</w:t>
      </w:r>
      <w:r w:rsidRPr="00D66195">
        <w:t xml:space="preserve">ontagion: Revealing the </w:t>
      </w:r>
      <w:r w:rsidR="00F12ECA">
        <w:t>i</w:t>
      </w:r>
      <w:r w:rsidRPr="00D66195">
        <w:t xml:space="preserve">nterrelated, </w:t>
      </w:r>
      <w:r w:rsidR="00F12ECA">
        <w:t>c</w:t>
      </w:r>
      <w:r w:rsidRPr="00D66195">
        <w:t xml:space="preserve">ascading </w:t>
      </w:r>
      <w:r w:rsidR="00F12ECA">
        <w:t>u</w:t>
      </w:r>
      <w:r w:rsidRPr="00D66195">
        <w:t xml:space="preserve">ncertainties of </w:t>
      </w:r>
      <w:r w:rsidR="00F12ECA">
        <w:t>m</w:t>
      </w:r>
      <w:r w:rsidRPr="00D66195">
        <w:t xml:space="preserve">anaged </w:t>
      </w:r>
      <w:r w:rsidR="00F12ECA">
        <w:t>r</w:t>
      </w:r>
      <w:r w:rsidRPr="00D66195">
        <w:t xml:space="preserve">etreat. </w:t>
      </w:r>
      <w:r w:rsidRPr="004E1595">
        <w:rPr>
          <w:i/>
          <w:iCs/>
        </w:rPr>
        <w:t>Sustainability</w:t>
      </w:r>
      <w:r>
        <w:t xml:space="preserve"> 12(2): 736.</w:t>
      </w:r>
    </w:p>
    <w:p w14:paraId="427FE9AC" w14:textId="57685382" w:rsidR="00962C73" w:rsidRPr="00D66195" w:rsidRDefault="00962C73" w:rsidP="00962C73">
      <w:pPr>
        <w:pStyle w:val="References"/>
      </w:pPr>
      <w:r w:rsidRPr="00D66195">
        <w:t xml:space="preserve">Hanna C, White I, Glavovic B. 2018. </w:t>
      </w:r>
      <w:r w:rsidRPr="004E4E29">
        <w:rPr>
          <w:i/>
          <w:iCs/>
        </w:rPr>
        <w:t xml:space="preserve">Managed </w:t>
      </w:r>
      <w:r w:rsidR="00F12ECA">
        <w:rPr>
          <w:i/>
          <w:iCs/>
        </w:rPr>
        <w:t>R</w:t>
      </w:r>
      <w:r w:rsidRPr="004E4E29">
        <w:rPr>
          <w:i/>
          <w:iCs/>
        </w:rPr>
        <w:t xml:space="preserve">etreat </w:t>
      </w:r>
      <w:r w:rsidR="00F12ECA">
        <w:rPr>
          <w:i/>
          <w:iCs/>
        </w:rPr>
        <w:t>G</w:t>
      </w:r>
      <w:r w:rsidRPr="004E4E29">
        <w:rPr>
          <w:i/>
          <w:iCs/>
        </w:rPr>
        <w:t>overnance: Insights from Matatā, New Zealand. Report for the National Science Challenge: Resilience to Nature’s Challenges</w:t>
      </w:r>
      <w:r>
        <w:t>. Hamilton:</w:t>
      </w:r>
      <w:r w:rsidRPr="00536470">
        <w:t xml:space="preserve"> University of Waikato.</w:t>
      </w:r>
      <w:r>
        <w:t xml:space="preserve"> Retrieved from </w:t>
      </w:r>
      <w:hyperlink r:id="rId110" w:history="1">
        <w:r w:rsidRPr="00FB4320">
          <w:rPr>
            <w:rStyle w:val="Hyperlink"/>
            <w:rFonts w:cs="Arial"/>
          </w:rPr>
          <w:t>https://resiliencechallenge.nz/wp-content/uploads/2018/08/Hanna-White-Glavovic.-2018.-Managed-retreat-governance.pdf</w:t>
        </w:r>
      </w:hyperlink>
      <w:r w:rsidR="00F12ECA">
        <w:rPr>
          <w:rStyle w:val="Hyperlink"/>
        </w:rPr>
        <w:t xml:space="preserve"> </w:t>
      </w:r>
      <w:r w:rsidR="00F12ECA">
        <w:t>(10 July 2020)</w:t>
      </w:r>
      <w:r>
        <w:t>.</w:t>
      </w:r>
    </w:p>
    <w:p w14:paraId="4034403B" w14:textId="77777777" w:rsidR="00962C73" w:rsidRPr="00D66195" w:rsidRDefault="00962C73" w:rsidP="00962C73">
      <w:pPr>
        <w:pStyle w:val="References"/>
      </w:pPr>
      <w:r w:rsidRPr="00D66195">
        <w:t xml:space="preserve">Hansard Parliamentary Debates. 2010. </w:t>
      </w:r>
      <w:r w:rsidRPr="00387053">
        <w:rPr>
          <w:i/>
          <w:iCs/>
        </w:rPr>
        <w:t>First Session, Forty-ninth Parliament, 2008-10: Volume 666, 24 August to 16 September 2010</w:t>
      </w:r>
      <w:r w:rsidRPr="00D66195">
        <w:t>.</w:t>
      </w:r>
      <w:r>
        <w:t xml:space="preserve"> Retrieved from </w:t>
      </w:r>
      <w:hyperlink r:id="rId111" w:history="1">
        <w:r w:rsidRPr="00FB4320">
          <w:rPr>
            <w:rStyle w:val="Hyperlink"/>
          </w:rPr>
          <w:t>www.parliament.nz/en/pb/hansard-debates/rhr/document/49HansD_20100916/volume-666-week-54-thursday-16-september-2010</w:t>
        </w:r>
      </w:hyperlink>
      <w:r>
        <w:t xml:space="preserve"> (29 May 2020).</w:t>
      </w:r>
    </w:p>
    <w:p w14:paraId="2F90DB9F" w14:textId="15E0614B" w:rsidR="00962C73" w:rsidRDefault="00962C73" w:rsidP="00962C73">
      <w:pPr>
        <w:pStyle w:val="References"/>
      </w:pPr>
      <w:r w:rsidRPr="00D66195">
        <w:t xml:space="preserve">Harbridge L. 2015. </w:t>
      </w:r>
      <w:r w:rsidRPr="007565C8">
        <w:rPr>
          <w:i/>
          <w:iCs/>
        </w:rPr>
        <w:t>Is Bipartisanship Dead? Policy Agreement and Agenda-Setting in the House of Representatives</w:t>
      </w:r>
      <w:r w:rsidRPr="00D66195">
        <w:t xml:space="preserve">. </w:t>
      </w:r>
      <w:r>
        <w:t xml:space="preserve">Cambridge: </w:t>
      </w:r>
      <w:r w:rsidRPr="00D66195">
        <w:t>Cambridge University Press.</w:t>
      </w:r>
      <w:r>
        <w:t xml:space="preserve"> Retrieved from</w:t>
      </w:r>
      <w:r w:rsidRPr="00D66195">
        <w:t xml:space="preserve"> </w:t>
      </w:r>
      <w:hyperlink r:id="rId112" w:history="1">
        <w:r w:rsidRPr="00D66195">
          <w:rPr>
            <w:rStyle w:val="Hyperlink"/>
            <w:rFonts w:cs="Arial"/>
          </w:rPr>
          <w:t>https://doi.org/10.1017/CBO9781139942324</w:t>
        </w:r>
      </w:hyperlink>
      <w:r w:rsidR="00F12ECA">
        <w:rPr>
          <w:rStyle w:val="Hyperlink"/>
        </w:rPr>
        <w:t xml:space="preserve"> </w:t>
      </w:r>
      <w:r w:rsidR="00F12ECA">
        <w:t>(10 July 2020)</w:t>
      </w:r>
      <w:r>
        <w:t xml:space="preserve">. </w:t>
      </w:r>
    </w:p>
    <w:p w14:paraId="6346217A" w14:textId="7DF1A0E0" w:rsidR="00962C73" w:rsidRPr="00D66195" w:rsidRDefault="00962C73" w:rsidP="00962C73">
      <w:pPr>
        <w:pStyle w:val="References"/>
      </w:pPr>
      <w:r w:rsidRPr="00D66195">
        <w:t xml:space="preserve">Harmsworth GR, Awatere S. 2013. Indigenous Māori </w:t>
      </w:r>
      <w:r w:rsidR="00F12ECA">
        <w:t>k</w:t>
      </w:r>
      <w:r w:rsidRPr="00D66195">
        <w:t xml:space="preserve">nowledge and </w:t>
      </w:r>
      <w:r w:rsidR="00F12ECA">
        <w:t>p</w:t>
      </w:r>
      <w:r w:rsidRPr="00D66195">
        <w:t xml:space="preserve">erspectives of </w:t>
      </w:r>
      <w:r w:rsidR="00F12ECA">
        <w:t>e</w:t>
      </w:r>
      <w:r w:rsidRPr="00D66195">
        <w:t>cosystems.</w:t>
      </w:r>
      <w:r>
        <w:t xml:space="preserve"> In: J</w:t>
      </w:r>
      <w:r w:rsidR="00F12ECA">
        <w:t> </w:t>
      </w:r>
      <w:r>
        <w:t>Dymond (ed.)</w:t>
      </w:r>
      <w:r w:rsidRPr="00D66195">
        <w:t xml:space="preserve"> </w:t>
      </w:r>
      <w:r w:rsidRPr="00D66195">
        <w:rPr>
          <w:i/>
          <w:iCs/>
        </w:rPr>
        <w:t>Ecosystem Services in New Zealand</w:t>
      </w:r>
      <w:r w:rsidR="00F12ECA">
        <w:rPr>
          <w:i/>
          <w:iCs/>
        </w:rPr>
        <w:t>:</w:t>
      </w:r>
      <w:r w:rsidRPr="00D66195">
        <w:rPr>
          <w:i/>
          <w:iCs/>
        </w:rPr>
        <w:t xml:space="preserve"> Conditions and Trends</w:t>
      </w:r>
      <w:r w:rsidRPr="00D66195">
        <w:t>.</w:t>
      </w:r>
      <w:r>
        <w:t xml:space="preserve"> Lincoln: Manaaki Whenua Press. Retrieved from </w:t>
      </w:r>
      <w:hyperlink r:id="rId113" w:history="1">
        <w:r w:rsidRPr="00B43252">
          <w:rPr>
            <w:rStyle w:val="Hyperlink"/>
            <w:rFonts w:cs="Arial"/>
          </w:rPr>
          <w:t>https://wwwuat.landcareresearch.co.nz/__data/assets/pdf_file/0007/77047/2_1_Harmsworth.pdf</w:t>
        </w:r>
      </w:hyperlink>
      <w:r w:rsidR="00F12ECA">
        <w:rPr>
          <w:rStyle w:val="Hyperlink"/>
        </w:rPr>
        <w:t xml:space="preserve"> </w:t>
      </w:r>
      <w:r w:rsidR="00F12ECA">
        <w:t>(10 July 2020)</w:t>
      </w:r>
      <w:r>
        <w:t>.</w:t>
      </w:r>
    </w:p>
    <w:p w14:paraId="147F2070" w14:textId="2CA99AF4" w:rsidR="00962C73" w:rsidRPr="003F788E" w:rsidRDefault="00962C73" w:rsidP="006E11B5">
      <w:pPr>
        <w:pStyle w:val="References"/>
      </w:pPr>
      <w:r w:rsidRPr="003F788E">
        <w:t xml:space="preserve">Harmsworth GR, Raynor B. 2005. Cultural </w:t>
      </w:r>
      <w:r w:rsidR="006E11B5">
        <w:t>c</w:t>
      </w:r>
      <w:r w:rsidRPr="003F788E">
        <w:t xml:space="preserve">onsideration in </w:t>
      </w:r>
      <w:r w:rsidR="006E11B5">
        <w:t>l</w:t>
      </w:r>
      <w:r w:rsidRPr="003F788E">
        <w:t xml:space="preserve">andslide </w:t>
      </w:r>
      <w:r w:rsidR="006E11B5">
        <w:t>r</w:t>
      </w:r>
      <w:r w:rsidRPr="003F788E">
        <w:t xml:space="preserve">isk </w:t>
      </w:r>
      <w:r w:rsidR="006E11B5">
        <w:t>p</w:t>
      </w:r>
      <w:r w:rsidRPr="003F788E">
        <w:t>erception. In: T Glade, M Anderson, M Crozier (eds) Landslide Hazard and Risk. London: John Wiley and Sons Ltd.</w:t>
      </w:r>
    </w:p>
    <w:p w14:paraId="6C0C175E" w14:textId="01AA4E66" w:rsidR="00962C73" w:rsidRPr="00D66195" w:rsidRDefault="00962C73" w:rsidP="00962C73">
      <w:pPr>
        <w:pStyle w:val="References"/>
      </w:pPr>
      <w:r w:rsidRPr="00D66195">
        <w:t>Harrington LJ, Gibson PB, Dean SM, Mitchell D, Rosier SM, Frame DJ. 2016. Investigating event-</w:t>
      </w:r>
      <w:r w:rsidR="00F12ECA" w:rsidRPr="00D66195">
        <w:t>specific</w:t>
      </w:r>
      <w:r w:rsidR="00F12ECA">
        <w:t> </w:t>
      </w:r>
      <w:r w:rsidRPr="00D66195">
        <w:t xml:space="preserve">drought attribution using self-organizing maps. </w:t>
      </w:r>
      <w:r w:rsidRPr="003F542D">
        <w:rPr>
          <w:i/>
          <w:iCs/>
        </w:rPr>
        <w:t>Geophysical Research: Atmospheres</w:t>
      </w:r>
      <w:r w:rsidRPr="00D66195">
        <w:t xml:space="preserve"> 121(21)</w:t>
      </w:r>
      <w:r w:rsidR="00F12ECA">
        <w:t>: 12766–12780</w:t>
      </w:r>
      <w:r w:rsidRPr="00D66195">
        <w:t>.</w:t>
      </w:r>
    </w:p>
    <w:p w14:paraId="26E95135" w14:textId="0D5F8846" w:rsidR="00962C73" w:rsidRDefault="00962C73" w:rsidP="00962C73">
      <w:pPr>
        <w:pStyle w:val="References"/>
      </w:pPr>
      <w:r w:rsidRPr="00D66195">
        <w:t xml:space="preserve">Hawke's Bay Regional Council. 2016. </w:t>
      </w:r>
      <w:r w:rsidRPr="00D66195">
        <w:rPr>
          <w:i/>
          <w:iCs/>
        </w:rPr>
        <w:t>Clifton to Tangoio Coastal Hazards Strategy 2120.</w:t>
      </w:r>
      <w:r w:rsidRPr="00D66195">
        <w:t xml:space="preserve"> </w:t>
      </w:r>
      <w:r>
        <w:t xml:space="preserve">Napier: Hawke’s Bay Regional Council. </w:t>
      </w:r>
      <w:r w:rsidRPr="00D66195">
        <w:t xml:space="preserve">Retrieved from </w:t>
      </w:r>
      <w:hyperlink r:id="rId114" w:history="1">
        <w:r w:rsidRPr="00D66195">
          <w:rPr>
            <w:rStyle w:val="Hyperlink"/>
          </w:rPr>
          <w:t>https://ref.coastalrestorationtrust.org.nz/site/assets/files/8306/clifton-to-tangoio-coastal-hazard-strategy-2120-draft-aug-2016.pdf</w:t>
        </w:r>
      </w:hyperlink>
      <w:r w:rsidR="00F12ECA">
        <w:rPr>
          <w:rStyle w:val="Hyperlink"/>
        </w:rPr>
        <w:t xml:space="preserve"> </w:t>
      </w:r>
      <w:r w:rsidR="00F12ECA">
        <w:t>(10 July 2020)</w:t>
      </w:r>
      <w:r>
        <w:t xml:space="preserve">. </w:t>
      </w:r>
    </w:p>
    <w:p w14:paraId="5FDD32FF" w14:textId="6C7872A6" w:rsidR="00962C73" w:rsidRPr="00F12ECA" w:rsidRDefault="00962C73" w:rsidP="00962C73">
      <w:pPr>
        <w:pStyle w:val="References"/>
        <w:rPr>
          <w:spacing w:val="-2"/>
        </w:rPr>
      </w:pPr>
      <w:r w:rsidRPr="00F12ECA">
        <w:rPr>
          <w:spacing w:val="-2"/>
        </w:rPr>
        <w:t xml:space="preserve">Hayward B. 2008a. Let’s </w:t>
      </w:r>
      <w:r w:rsidR="00F12ECA" w:rsidRPr="00F12ECA">
        <w:rPr>
          <w:spacing w:val="-2"/>
        </w:rPr>
        <w:t>t</w:t>
      </w:r>
      <w:r w:rsidRPr="00F12ECA">
        <w:rPr>
          <w:spacing w:val="-2"/>
        </w:rPr>
        <w:t xml:space="preserve">alk about the </w:t>
      </w:r>
      <w:r w:rsidR="00F12ECA" w:rsidRPr="00F12ECA">
        <w:rPr>
          <w:spacing w:val="-2"/>
        </w:rPr>
        <w:t>w</w:t>
      </w:r>
      <w:r w:rsidRPr="00F12ECA">
        <w:rPr>
          <w:spacing w:val="-2"/>
        </w:rPr>
        <w:t xml:space="preserve">eather: Decentering </w:t>
      </w:r>
      <w:r w:rsidR="00F12ECA" w:rsidRPr="00F12ECA">
        <w:rPr>
          <w:spacing w:val="-2"/>
        </w:rPr>
        <w:t>d</w:t>
      </w:r>
      <w:r w:rsidRPr="00F12ECA">
        <w:rPr>
          <w:spacing w:val="-2"/>
        </w:rPr>
        <w:t xml:space="preserve">emocratic </w:t>
      </w:r>
      <w:r w:rsidR="00F12ECA" w:rsidRPr="00F12ECA">
        <w:rPr>
          <w:spacing w:val="-2"/>
        </w:rPr>
        <w:t>d</w:t>
      </w:r>
      <w:r w:rsidRPr="00F12ECA">
        <w:rPr>
          <w:spacing w:val="-2"/>
        </w:rPr>
        <w:t xml:space="preserve">ebate about </w:t>
      </w:r>
      <w:r w:rsidR="00F12ECA" w:rsidRPr="00F12ECA">
        <w:rPr>
          <w:spacing w:val="-2"/>
        </w:rPr>
        <w:t>c</w:t>
      </w:r>
      <w:r w:rsidRPr="00F12ECA">
        <w:rPr>
          <w:spacing w:val="-2"/>
        </w:rPr>
        <w:t xml:space="preserve">limate </w:t>
      </w:r>
      <w:r w:rsidR="00F12ECA" w:rsidRPr="00F12ECA">
        <w:rPr>
          <w:spacing w:val="-2"/>
        </w:rPr>
        <w:t>c</w:t>
      </w:r>
      <w:r w:rsidRPr="00F12ECA">
        <w:rPr>
          <w:spacing w:val="-2"/>
        </w:rPr>
        <w:t xml:space="preserve">hange. </w:t>
      </w:r>
      <w:r w:rsidRPr="00F12ECA">
        <w:rPr>
          <w:i/>
          <w:iCs/>
          <w:spacing w:val="-2"/>
        </w:rPr>
        <w:t>Hypatia</w:t>
      </w:r>
      <w:r w:rsidRPr="00F12ECA">
        <w:rPr>
          <w:spacing w:val="-2"/>
        </w:rPr>
        <w:t xml:space="preserve"> 23(3): 79–98. Retrieved from </w:t>
      </w:r>
      <w:hyperlink r:id="rId115" w:history="1">
        <w:r w:rsidRPr="00F12ECA">
          <w:rPr>
            <w:rStyle w:val="Hyperlink"/>
            <w:rFonts w:cs="Arial"/>
            <w:spacing w:val="-2"/>
          </w:rPr>
          <w:t>https://doi.org/10.1111/j.1527-2001.2008.tb01206.x</w:t>
        </w:r>
      </w:hyperlink>
      <w:r w:rsidR="00F12ECA" w:rsidRPr="00F12ECA">
        <w:rPr>
          <w:rStyle w:val="Hyperlink"/>
          <w:spacing w:val="-2"/>
        </w:rPr>
        <w:t xml:space="preserve"> </w:t>
      </w:r>
      <w:r w:rsidR="00F12ECA" w:rsidRPr="00F12ECA">
        <w:rPr>
          <w:spacing w:val="-2"/>
        </w:rPr>
        <w:t>(10 July 2020)</w:t>
      </w:r>
      <w:r w:rsidRPr="00F12ECA">
        <w:rPr>
          <w:spacing w:val="-2"/>
        </w:rPr>
        <w:t xml:space="preserve">. </w:t>
      </w:r>
    </w:p>
    <w:p w14:paraId="43FA4B2F" w14:textId="77B2D407" w:rsidR="00962C73" w:rsidRDefault="00962C73" w:rsidP="00962C73">
      <w:pPr>
        <w:pStyle w:val="References"/>
      </w:pPr>
      <w:r w:rsidRPr="00D66195">
        <w:lastRenderedPageBreak/>
        <w:t xml:space="preserve">Hayward B. 2008b. “Nowhere far from the </w:t>
      </w:r>
      <w:r>
        <w:t>s</w:t>
      </w:r>
      <w:r w:rsidRPr="00D66195">
        <w:t xml:space="preserve">ea”: Political challenges of coastal adaptation to climate change in New Zealand. </w:t>
      </w:r>
      <w:r w:rsidRPr="00D66195">
        <w:rPr>
          <w:i/>
          <w:iCs/>
        </w:rPr>
        <w:t>Political Science</w:t>
      </w:r>
      <w:r w:rsidRPr="00D66195">
        <w:t xml:space="preserve"> </w:t>
      </w:r>
      <w:r w:rsidRPr="00196489">
        <w:t>60</w:t>
      </w:r>
      <w:r w:rsidRPr="00D66195">
        <w:t>(1)</w:t>
      </w:r>
      <w:r>
        <w:t>:</w:t>
      </w:r>
      <w:r w:rsidRPr="00D66195">
        <w:t xml:space="preserve"> 47–59.</w:t>
      </w:r>
      <w:r>
        <w:t xml:space="preserve"> Retrieved from</w:t>
      </w:r>
      <w:r w:rsidRPr="00D66195">
        <w:t xml:space="preserve"> </w:t>
      </w:r>
      <w:hyperlink r:id="rId116" w:history="1">
        <w:r w:rsidRPr="00D66195">
          <w:rPr>
            <w:rStyle w:val="Hyperlink"/>
            <w:rFonts w:cs="Arial"/>
          </w:rPr>
          <w:t>https://doi.org/10.1177/003231870806000105</w:t>
        </w:r>
      </w:hyperlink>
      <w:r w:rsidR="00F12ECA">
        <w:rPr>
          <w:rStyle w:val="Hyperlink"/>
        </w:rPr>
        <w:t xml:space="preserve"> </w:t>
      </w:r>
      <w:r w:rsidR="00F12ECA">
        <w:t>(10 July 2020)</w:t>
      </w:r>
      <w:r>
        <w:t xml:space="preserve">. </w:t>
      </w:r>
    </w:p>
    <w:p w14:paraId="74232F26" w14:textId="63D32F88" w:rsidR="00962C73" w:rsidRDefault="00962C73" w:rsidP="00962C73">
      <w:pPr>
        <w:pStyle w:val="References"/>
      </w:pPr>
      <w:r w:rsidRPr="00D66195">
        <w:t xml:space="preserve">Hayward B. 2013. Rethinking resilience: Reflections on the earthquakes in Christchurch, New Zealand, 2010 and 2011. </w:t>
      </w:r>
      <w:r w:rsidRPr="00D66195">
        <w:rPr>
          <w:i/>
          <w:iCs/>
        </w:rPr>
        <w:t>Ecology and Society</w:t>
      </w:r>
      <w:r w:rsidRPr="00D66195">
        <w:t xml:space="preserve"> </w:t>
      </w:r>
      <w:r>
        <w:t xml:space="preserve">18(4). Retrieved from </w:t>
      </w:r>
      <w:hyperlink r:id="rId117" w:history="1">
        <w:r w:rsidRPr="00FB4320">
          <w:rPr>
            <w:rStyle w:val="Hyperlink"/>
            <w:rFonts w:cs="Arial"/>
          </w:rPr>
          <w:t>https://doi.org/10.5751/ES-05947-180437</w:t>
        </w:r>
      </w:hyperlink>
      <w:r w:rsidR="00E81070">
        <w:rPr>
          <w:rStyle w:val="Hyperlink"/>
        </w:rPr>
        <w:t xml:space="preserve"> </w:t>
      </w:r>
    </w:p>
    <w:p w14:paraId="04D4C649" w14:textId="18C0FA3F" w:rsidR="00962C73" w:rsidRPr="00D66195" w:rsidRDefault="00962C73" w:rsidP="00962C73">
      <w:pPr>
        <w:pStyle w:val="References"/>
      </w:pPr>
      <w:r w:rsidRPr="003F788E">
        <w:rPr>
          <w:lang w:val="nl-NL"/>
        </w:rPr>
        <w:t xml:space="preserve">Hellmann JJ, Byers JE, Bierwagen BG, Dukes JS. 2008. </w:t>
      </w:r>
      <w:r w:rsidRPr="00D66195">
        <w:t xml:space="preserve">Five </w:t>
      </w:r>
      <w:r w:rsidR="00E81070">
        <w:t>p</w:t>
      </w:r>
      <w:r w:rsidRPr="00D66195">
        <w:t xml:space="preserve">otential </w:t>
      </w:r>
      <w:r w:rsidR="00E81070">
        <w:t>c</w:t>
      </w:r>
      <w:r w:rsidRPr="00D66195">
        <w:t xml:space="preserve">onsequences of </w:t>
      </w:r>
      <w:r w:rsidR="00E81070">
        <w:t>c</w:t>
      </w:r>
      <w:r w:rsidRPr="00D66195">
        <w:t xml:space="preserve">limate </w:t>
      </w:r>
      <w:r w:rsidR="00E81070">
        <w:t>c</w:t>
      </w:r>
      <w:r w:rsidRPr="00D66195">
        <w:t xml:space="preserve">hange for </w:t>
      </w:r>
      <w:r w:rsidR="00E81070">
        <w:t>i</w:t>
      </w:r>
      <w:r w:rsidRPr="00D66195">
        <w:t xml:space="preserve">nvasive </w:t>
      </w:r>
      <w:r w:rsidR="00E81070">
        <w:t>s</w:t>
      </w:r>
      <w:r w:rsidRPr="00D66195">
        <w:t xml:space="preserve">pecies. </w:t>
      </w:r>
      <w:r w:rsidRPr="00032F75">
        <w:rPr>
          <w:i/>
          <w:iCs/>
        </w:rPr>
        <w:t>Conservation Biology</w:t>
      </w:r>
      <w:r w:rsidRPr="00D66195">
        <w:t xml:space="preserve"> 22(3)</w:t>
      </w:r>
      <w:r>
        <w:t>:</w:t>
      </w:r>
      <w:r w:rsidRPr="00D66195">
        <w:t xml:space="preserve"> 534</w:t>
      </w:r>
      <w:r>
        <w:t>–</w:t>
      </w:r>
      <w:r w:rsidRPr="00D66195">
        <w:t>543.</w:t>
      </w:r>
    </w:p>
    <w:p w14:paraId="71C78D32" w14:textId="2A68D5E3" w:rsidR="00962C73" w:rsidRPr="00D66195" w:rsidRDefault="00962C73" w:rsidP="00962C73">
      <w:pPr>
        <w:pStyle w:val="References"/>
      </w:pPr>
      <w:r w:rsidRPr="00D66195">
        <w:t>Hendrikx J, Hreinsson EÖ, Clark MP, Mullan B. 2012. The potential impact of climate change on seasonal</w:t>
      </w:r>
      <w:r w:rsidR="00E81070">
        <w:t> </w:t>
      </w:r>
      <w:r w:rsidRPr="00D66195">
        <w:t xml:space="preserve">snow on New Zealand: </w:t>
      </w:r>
      <w:r w:rsidR="00E81070">
        <w:t>P</w:t>
      </w:r>
      <w:r w:rsidRPr="00D66195">
        <w:t xml:space="preserve">art I – an analysis using 12 GCMS. </w:t>
      </w:r>
      <w:r w:rsidRPr="00D66195">
        <w:rPr>
          <w:i/>
          <w:iCs/>
        </w:rPr>
        <w:t>Theoretical and Applied Climatology</w:t>
      </w:r>
      <w:r w:rsidRPr="006029E9">
        <w:t xml:space="preserve"> 110</w:t>
      </w:r>
      <w:r w:rsidRPr="00D66195">
        <w:t>(4)</w:t>
      </w:r>
      <w:r>
        <w:t>:</w:t>
      </w:r>
      <w:r w:rsidRPr="00D66195">
        <w:t xml:space="preserve"> 607</w:t>
      </w:r>
      <w:r>
        <w:rPr>
          <w:rFonts w:eastAsia="Calibri" w:cs="Calibri"/>
          <w:color w:val="000000" w:themeColor="text1"/>
          <w:sz w:val="18"/>
        </w:rPr>
        <w:t>–</w:t>
      </w:r>
      <w:r w:rsidRPr="00D66195">
        <w:t xml:space="preserve">618. </w:t>
      </w:r>
    </w:p>
    <w:p w14:paraId="0F80BD97" w14:textId="12E240CE" w:rsidR="00962C73" w:rsidRPr="00D66195" w:rsidRDefault="00962C73" w:rsidP="00962C73">
      <w:pPr>
        <w:pStyle w:val="References"/>
      </w:pPr>
      <w:r w:rsidRPr="00D66195">
        <w:t xml:space="preserve">Hendy J, Halliday A, Ausseil A, Burton R, Bell K, Deans N, </w:t>
      </w:r>
      <w:r w:rsidR="00E81070">
        <w:t>…</w:t>
      </w:r>
      <w:r w:rsidRPr="00D66195">
        <w:t xml:space="preserve"> Zammit C. 2018. </w:t>
      </w:r>
      <w:r w:rsidRPr="00977E08">
        <w:rPr>
          <w:i/>
          <w:iCs/>
        </w:rPr>
        <w:t>Drought and Climate Change Adaptation: Impacts and Projections</w:t>
      </w:r>
      <w:r w:rsidRPr="00D66195">
        <w:t xml:space="preserve">. </w:t>
      </w:r>
      <w:r>
        <w:t xml:space="preserve">Wellington: </w:t>
      </w:r>
      <w:r w:rsidRPr="00D66195">
        <w:t>Motu Economic and Public Policy Research</w:t>
      </w:r>
      <w:r w:rsidRPr="00D66195" w:rsidDel="007A08FE">
        <w:t xml:space="preserve"> </w:t>
      </w:r>
      <w:r w:rsidRPr="00D66195">
        <w:t>.</w:t>
      </w:r>
    </w:p>
    <w:p w14:paraId="6F410058" w14:textId="77777777" w:rsidR="00962C73" w:rsidRDefault="00962C73" w:rsidP="00962C73">
      <w:pPr>
        <w:pStyle w:val="References"/>
      </w:pPr>
      <w:r w:rsidRPr="00D66195">
        <w:t xml:space="preserve">Heritage New Zealand. 2020a. </w:t>
      </w:r>
      <w:r w:rsidRPr="007B20FC">
        <w:rPr>
          <w:i/>
          <w:iCs/>
        </w:rPr>
        <w:t>Approved Grants 2018</w:t>
      </w:r>
      <w:r w:rsidRPr="00D66195">
        <w:t xml:space="preserve">. </w:t>
      </w:r>
      <w:r>
        <w:t>Retrieved</w:t>
      </w:r>
      <w:r w:rsidRPr="00D66195">
        <w:t xml:space="preserve"> from </w:t>
      </w:r>
      <w:hyperlink r:id="rId118" w:history="1">
        <w:r w:rsidRPr="004B1FA4">
          <w:rPr>
            <w:rStyle w:val="Hyperlink"/>
            <w:rFonts w:cs="Arial"/>
          </w:rPr>
          <w:t>www.heritage.org.nz/protecting-heritage/national-heritage-preservation-incentive-fund/approved-grants</w:t>
        </w:r>
      </w:hyperlink>
      <w:r w:rsidRPr="00D66195">
        <w:t xml:space="preserve"> </w:t>
      </w:r>
      <w:r>
        <w:t>(</w:t>
      </w:r>
      <w:r w:rsidRPr="00D66195">
        <w:t>11 February 2020</w:t>
      </w:r>
      <w:r>
        <w:t>).</w:t>
      </w:r>
    </w:p>
    <w:p w14:paraId="2BB7150C" w14:textId="77777777" w:rsidR="00962C73" w:rsidRDefault="00962C73" w:rsidP="00962C73">
      <w:pPr>
        <w:pStyle w:val="References"/>
      </w:pPr>
      <w:r w:rsidRPr="00D66195">
        <w:t xml:space="preserve">Heritage New Zealand. 2020b. </w:t>
      </w:r>
      <w:r w:rsidRPr="007B20FC">
        <w:rPr>
          <w:i/>
          <w:iCs/>
        </w:rPr>
        <w:t>Funding for Heritage Protection</w:t>
      </w:r>
      <w:r w:rsidRPr="00D66195">
        <w:t xml:space="preserve">. Retrieved from </w:t>
      </w:r>
      <w:hyperlink r:id="rId119" w:history="1">
        <w:r w:rsidRPr="004B1FA4">
          <w:rPr>
            <w:rStyle w:val="Hyperlink"/>
            <w:rFonts w:cs="Arial"/>
          </w:rPr>
          <w:t>www.heritage.org.nz/protecting-heritage/funding-for-heritage-protection</w:t>
        </w:r>
      </w:hyperlink>
      <w:r>
        <w:t xml:space="preserve"> (</w:t>
      </w:r>
      <w:r w:rsidRPr="00D66195">
        <w:t>26 February 2020</w:t>
      </w:r>
      <w:r>
        <w:t>).</w:t>
      </w:r>
    </w:p>
    <w:p w14:paraId="29AF488C" w14:textId="77777777" w:rsidR="00962C73" w:rsidRPr="00D66195" w:rsidRDefault="00962C73" w:rsidP="00962C73">
      <w:pPr>
        <w:pStyle w:val="References"/>
      </w:pPr>
      <w:r w:rsidRPr="003F788E">
        <w:rPr>
          <w:lang w:val="nl-NL"/>
        </w:rPr>
        <w:t xml:space="preserve">Hildebrandt N, Sartoris FJ, Schulz KG, Riebesell U, Niehoff B. 2016. </w:t>
      </w:r>
      <w:r w:rsidRPr="00D66195">
        <w:t xml:space="preserve">Ocean acidification does not alter grazing in the calanoid copepods </w:t>
      </w:r>
      <w:r w:rsidRPr="003F788E">
        <w:rPr>
          <w:i/>
        </w:rPr>
        <w:t>Calanus finmarchicus</w:t>
      </w:r>
      <w:r w:rsidRPr="00D66195">
        <w:t xml:space="preserve"> and </w:t>
      </w:r>
      <w:r w:rsidRPr="003F788E">
        <w:rPr>
          <w:i/>
        </w:rPr>
        <w:t>Calanus glacialis</w:t>
      </w:r>
      <w:r w:rsidRPr="00D66195">
        <w:t xml:space="preserve">. </w:t>
      </w:r>
      <w:r w:rsidRPr="00D66195">
        <w:rPr>
          <w:i/>
          <w:iCs/>
        </w:rPr>
        <w:t>ICES Journal of Marine Science</w:t>
      </w:r>
      <w:r w:rsidRPr="004A1E68">
        <w:t xml:space="preserve"> 73</w:t>
      </w:r>
      <w:r w:rsidRPr="00D66195">
        <w:t>(3)</w:t>
      </w:r>
      <w:r>
        <w:t>:</w:t>
      </w:r>
      <w:r w:rsidRPr="00D66195">
        <w:t xml:space="preserve"> 927</w:t>
      </w:r>
      <w:r>
        <w:t>–</w:t>
      </w:r>
      <w:r w:rsidRPr="00D66195">
        <w:t>936.</w:t>
      </w:r>
    </w:p>
    <w:p w14:paraId="447EFEDF" w14:textId="3A47B315" w:rsidR="00962C73" w:rsidRPr="00D66195" w:rsidRDefault="00962C73" w:rsidP="00962C73">
      <w:pPr>
        <w:pStyle w:val="References"/>
      </w:pPr>
      <w:bookmarkStart w:id="781" w:name="_Hlk39485516"/>
      <w:r w:rsidRPr="00D66195">
        <w:t>Hinkel J,</w:t>
      </w:r>
      <w:r>
        <w:t xml:space="preserve"> </w:t>
      </w:r>
      <w:r w:rsidRPr="00D66195">
        <w:t>Lincke D, Vafeidis A, Perrette M, Nicholls RJ,</w:t>
      </w:r>
      <w:r>
        <w:t xml:space="preserve"> </w:t>
      </w:r>
      <w:r w:rsidRPr="00D66195">
        <w:t xml:space="preserve">Tol RSJ, </w:t>
      </w:r>
      <w:r w:rsidR="00FB3E5C">
        <w:t>…</w:t>
      </w:r>
      <w:r w:rsidRPr="00D66195">
        <w:t xml:space="preserve"> Levermann A. 2014. Future coastal flood damage and adaptation costs.</w:t>
      </w:r>
      <w:r>
        <w:t xml:space="preserve"> </w:t>
      </w:r>
      <w:r w:rsidRPr="00404574">
        <w:rPr>
          <w:i/>
          <w:iCs/>
        </w:rPr>
        <w:t>Proceedings of the National Academy of Sciences</w:t>
      </w:r>
      <w:r w:rsidRPr="00D66195">
        <w:t> 111(9)</w:t>
      </w:r>
      <w:r w:rsidR="00FB3E5C">
        <w:t>: 3292–3297</w:t>
      </w:r>
      <w:r w:rsidRPr="00D66195">
        <w:t>.</w:t>
      </w:r>
    </w:p>
    <w:bookmarkEnd w:id="781"/>
    <w:p w14:paraId="57048CF3" w14:textId="0F129D09" w:rsidR="00962C73" w:rsidRPr="00D66195" w:rsidRDefault="00962C73" w:rsidP="00962C73">
      <w:pPr>
        <w:pStyle w:val="References"/>
      </w:pPr>
      <w:r w:rsidRPr="00D66195">
        <w:t xml:space="preserve">Hobday AJ, Alexander LV, Perkins SE, Smale DA, Straub SC, Oliver ECJ, </w:t>
      </w:r>
      <w:r>
        <w:t>…</w:t>
      </w:r>
      <w:r w:rsidRPr="00D66195">
        <w:t xml:space="preserve"> Wernberg T. 2016. A hierarchical approach to defining marine heatwaves. </w:t>
      </w:r>
      <w:r w:rsidRPr="00300F46">
        <w:rPr>
          <w:i/>
          <w:iCs/>
        </w:rPr>
        <w:t>Progress in Oceanography</w:t>
      </w:r>
      <w:r w:rsidRPr="00D66195">
        <w:t xml:space="preserve"> 141</w:t>
      </w:r>
      <w:r w:rsidR="00FB3E5C">
        <w:t>:</w:t>
      </w:r>
      <w:r w:rsidRPr="00D66195">
        <w:t xml:space="preserve"> 227</w:t>
      </w:r>
      <w:r>
        <w:t>–</w:t>
      </w:r>
      <w:r w:rsidRPr="00D66195">
        <w:t xml:space="preserve">238. </w:t>
      </w:r>
    </w:p>
    <w:p w14:paraId="64A01B3E" w14:textId="77777777" w:rsidR="00962C73" w:rsidRPr="00D66195" w:rsidRDefault="00962C73" w:rsidP="00962C73">
      <w:pPr>
        <w:pStyle w:val="References"/>
      </w:pPr>
      <w:r w:rsidRPr="00D66195">
        <w:rPr>
          <w:lang w:eastAsia="en-AU"/>
        </w:rPr>
        <w:t xml:space="preserve">Hodder J. </w:t>
      </w:r>
      <w:r>
        <w:rPr>
          <w:lang w:eastAsia="en-AU"/>
        </w:rPr>
        <w:t>Unpublished</w:t>
      </w:r>
      <w:r w:rsidRPr="00D66195">
        <w:rPr>
          <w:lang w:eastAsia="en-AU"/>
        </w:rPr>
        <w:t xml:space="preserve">. </w:t>
      </w:r>
      <w:r w:rsidRPr="000A3CC2">
        <w:rPr>
          <w:lang w:eastAsia="en-AU"/>
        </w:rPr>
        <w:t>Climate change litigation: Who’s afraid of creative judges</w:t>
      </w:r>
      <w:r w:rsidRPr="00D66195">
        <w:rPr>
          <w:lang w:eastAsia="en-AU"/>
        </w:rPr>
        <w:t>. A paper present</w:t>
      </w:r>
      <w:r>
        <w:rPr>
          <w:lang w:eastAsia="en-AU"/>
        </w:rPr>
        <w:t>ed</w:t>
      </w:r>
      <w:r w:rsidRPr="00D66195">
        <w:rPr>
          <w:lang w:eastAsia="en-AU"/>
        </w:rPr>
        <w:t xml:space="preserve"> to the Climate Change Adaptation session of the Local Government New Zealand Rural and Provincial Sector Meeting, Wellington, 7 March 2019.</w:t>
      </w:r>
    </w:p>
    <w:p w14:paraId="6D4218F9" w14:textId="2B67FF3A" w:rsidR="00962C73" w:rsidRPr="00D66195" w:rsidRDefault="00962C73" w:rsidP="00962C73">
      <w:pPr>
        <w:pStyle w:val="References"/>
        <w:rPr>
          <w:lang w:eastAsia="en-AU"/>
        </w:rPr>
      </w:pPr>
      <w:r w:rsidRPr="00D66195">
        <w:rPr>
          <w:lang w:eastAsia="en-AU"/>
        </w:rPr>
        <w:t xml:space="preserve">Hodgson HP. nd. </w:t>
      </w:r>
      <w:r w:rsidRPr="009C61F7">
        <w:rPr>
          <w:i/>
          <w:iCs/>
          <w:lang w:eastAsia="en-AU"/>
        </w:rPr>
        <w:t>Climate Change – Dialogue with Māori: Report Back on Issues Arising from the Initial Dialogue Phase</w:t>
      </w:r>
      <w:r w:rsidRPr="00D66195">
        <w:rPr>
          <w:lang w:eastAsia="en-AU"/>
        </w:rPr>
        <w:t xml:space="preserve">. </w:t>
      </w:r>
      <w:r>
        <w:rPr>
          <w:lang w:eastAsia="en-AU"/>
        </w:rPr>
        <w:t xml:space="preserve">Wellington: </w:t>
      </w:r>
      <w:r w:rsidRPr="00D66195">
        <w:rPr>
          <w:lang w:eastAsia="en-AU"/>
        </w:rPr>
        <w:t>Office of the Convenor, Ministerial Group on Climate Change.</w:t>
      </w:r>
      <w:r>
        <w:rPr>
          <w:lang w:eastAsia="en-AU"/>
        </w:rPr>
        <w:t xml:space="preserve"> Retrieved from </w:t>
      </w:r>
      <w:hyperlink r:id="rId120" w:history="1">
        <w:r w:rsidRPr="00FB4320">
          <w:rPr>
            <w:rStyle w:val="Hyperlink"/>
            <w:rFonts w:cs="Arial"/>
            <w:lang w:eastAsia="en-AU"/>
          </w:rPr>
          <w:t>www.mfe.govt.nz/sites/default/files/pol-01-190.pdf</w:t>
        </w:r>
      </w:hyperlink>
      <w:r w:rsidR="00FB3E5C">
        <w:rPr>
          <w:rStyle w:val="Hyperlink"/>
        </w:rPr>
        <w:t xml:space="preserve"> </w:t>
      </w:r>
      <w:r w:rsidR="00FB3E5C">
        <w:t>(10 July 2020)</w:t>
      </w:r>
      <w:r>
        <w:rPr>
          <w:lang w:eastAsia="en-AU"/>
        </w:rPr>
        <w:t>.</w:t>
      </w:r>
    </w:p>
    <w:p w14:paraId="1BC5078A" w14:textId="72DF20F8" w:rsidR="00962C73" w:rsidRPr="00D66195" w:rsidRDefault="00962C73" w:rsidP="00962C73">
      <w:pPr>
        <w:pStyle w:val="References"/>
      </w:pPr>
      <w:r w:rsidRPr="00D66195">
        <w:t xml:space="preserve">Holdaway RJ, Wiser SK, Williams PA. 2012. Status </w:t>
      </w:r>
      <w:r w:rsidR="00FB3E5C">
        <w:t>a</w:t>
      </w:r>
      <w:r w:rsidRPr="00D66195">
        <w:t>ssessment of New Zealand</w:t>
      </w:r>
      <w:r w:rsidR="00FB3E5C">
        <w:t>’</w:t>
      </w:r>
      <w:r w:rsidRPr="00D66195">
        <w:t xml:space="preserve">s </w:t>
      </w:r>
      <w:r w:rsidR="00FB3E5C">
        <w:t>n</w:t>
      </w:r>
      <w:r w:rsidRPr="00D66195">
        <w:t xml:space="preserve">aturally </w:t>
      </w:r>
      <w:r w:rsidR="00FB3E5C">
        <w:t>u</w:t>
      </w:r>
      <w:r w:rsidRPr="00D66195">
        <w:t xml:space="preserve">ncommon </w:t>
      </w:r>
      <w:r w:rsidR="00FB3E5C">
        <w:t>e</w:t>
      </w:r>
      <w:r w:rsidRPr="00D66195">
        <w:t xml:space="preserve">cosystems. </w:t>
      </w:r>
      <w:r w:rsidRPr="001D4DAE">
        <w:rPr>
          <w:i/>
          <w:iCs/>
        </w:rPr>
        <w:t>Conservation Biology</w:t>
      </w:r>
      <w:r w:rsidRPr="00D66195">
        <w:t xml:space="preserve"> 26(4)</w:t>
      </w:r>
      <w:r>
        <w:t>:</w:t>
      </w:r>
      <w:r w:rsidRPr="00D66195">
        <w:t xml:space="preserve"> 619</w:t>
      </w:r>
      <w:r>
        <w:t>–</w:t>
      </w:r>
      <w:r w:rsidRPr="00D66195">
        <w:t>629.</w:t>
      </w:r>
    </w:p>
    <w:p w14:paraId="70BEEF01" w14:textId="34AF1D2E" w:rsidR="00962C73" w:rsidRDefault="00962C73" w:rsidP="00962C73">
      <w:pPr>
        <w:pStyle w:val="References"/>
      </w:pPr>
      <w:r w:rsidRPr="00D66195">
        <w:t xml:space="preserve">Hong H, Li FW, Xu J. 2019. Climate risks and market efficiency. </w:t>
      </w:r>
      <w:r w:rsidRPr="00EB3488">
        <w:rPr>
          <w:i/>
          <w:iCs/>
        </w:rPr>
        <w:t>Journal of Econometrics</w:t>
      </w:r>
      <w:r w:rsidRPr="00D66195">
        <w:t xml:space="preserve"> 208(1)</w:t>
      </w:r>
      <w:r>
        <w:t>:</w:t>
      </w:r>
      <w:r w:rsidRPr="00D66195">
        <w:t xml:space="preserve"> 265–281. </w:t>
      </w:r>
      <w:r>
        <w:t xml:space="preserve">Retrieved from </w:t>
      </w:r>
      <w:hyperlink r:id="rId121" w:history="1">
        <w:r w:rsidRPr="004B1FA4">
          <w:rPr>
            <w:rStyle w:val="Hyperlink"/>
            <w:rFonts w:cs="Arial"/>
          </w:rPr>
          <w:t>https://doi.org/10.1016/j.jeconom.2018.09.015</w:t>
        </w:r>
      </w:hyperlink>
      <w:r w:rsidR="00CF11B3">
        <w:rPr>
          <w:rStyle w:val="Hyperlink"/>
        </w:rPr>
        <w:t xml:space="preserve"> </w:t>
      </w:r>
      <w:r w:rsidR="00CF11B3">
        <w:t>(10 July 2020)</w:t>
      </w:r>
      <w:r>
        <w:t xml:space="preserve">. </w:t>
      </w:r>
    </w:p>
    <w:p w14:paraId="67E3EA34" w14:textId="5ADE3110" w:rsidR="00962C73" w:rsidRPr="00D66195" w:rsidRDefault="00962C73" w:rsidP="00962C73">
      <w:pPr>
        <w:pStyle w:val="References"/>
      </w:pPr>
      <w:r w:rsidRPr="00D66195">
        <w:t xml:space="preserve">Hong H, Torous W, Valkanov R. 2007. Do industries lead stock markets? </w:t>
      </w:r>
      <w:r w:rsidRPr="00D37EE2">
        <w:rPr>
          <w:i/>
          <w:iCs/>
        </w:rPr>
        <w:t>Journal of Financial Economics</w:t>
      </w:r>
      <w:r w:rsidRPr="00D66195">
        <w:t xml:space="preserve"> 83(2)</w:t>
      </w:r>
      <w:r w:rsidR="00FB3E5C">
        <w:t>: 367–396</w:t>
      </w:r>
      <w:r w:rsidRPr="00D66195">
        <w:t>.</w:t>
      </w:r>
    </w:p>
    <w:p w14:paraId="2D9CBC03" w14:textId="018A5C36" w:rsidR="00962C73" w:rsidRPr="00D66195" w:rsidRDefault="00962C73" w:rsidP="00962C73">
      <w:pPr>
        <w:pStyle w:val="References"/>
      </w:pPr>
      <w:r w:rsidRPr="00D66195">
        <w:t xml:space="preserve">Hopkins D. 2013. </w:t>
      </w:r>
      <w:r>
        <w:t>‘</w:t>
      </w:r>
      <w:r w:rsidRPr="00D66195">
        <w:t>The Social Phenomenon of Climate Change: Contextual Vulnerability, Risk Perception and Adaptation in the Ski Industry of Queenstown, New Zealand</w:t>
      </w:r>
      <w:r>
        <w:t>’</w:t>
      </w:r>
      <w:r w:rsidRPr="00D66195">
        <w:t>.</w:t>
      </w:r>
      <w:r>
        <w:t xml:space="preserve"> PhD thesis, University of Otago, Dunedin. Retrieved from </w:t>
      </w:r>
      <w:hyperlink r:id="rId122" w:history="1">
        <w:r w:rsidRPr="004B1FA4">
          <w:rPr>
            <w:rStyle w:val="Hyperlink"/>
            <w:rFonts w:cs="Arial"/>
          </w:rPr>
          <w:t>https://ourarchive.otago.ac.nz/handle/10523/4215</w:t>
        </w:r>
      </w:hyperlink>
      <w:r w:rsidR="00E51BE2">
        <w:rPr>
          <w:rStyle w:val="Hyperlink"/>
        </w:rPr>
        <w:t xml:space="preserve"> </w:t>
      </w:r>
      <w:r w:rsidR="00E51BE2">
        <w:t>(10 July 2020)</w:t>
      </w:r>
      <w:r>
        <w:t>.</w:t>
      </w:r>
    </w:p>
    <w:p w14:paraId="70E580E0" w14:textId="1028DAA4" w:rsidR="00962C73" w:rsidRDefault="00962C73" w:rsidP="00962C73">
      <w:pPr>
        <w:pStyle w:val="References"/>
      </w:pPr>
      <w:r w:rsidRPr="00D66195">
        <w:t xml:space="preserve">Howarth C, Monasterolo I. 2017. Opportunities for knowledge co-production across the energy-food-water nexus: Making interdisciplinary approaches work for better climate decision making. </w:t>
      </w:r>
      <w:r w:rsidRPr="00FD7CC1">
        <w:rPr>
          <w:i/>
          <w:iCs/>
        </w:rPr>
        <w:t>Environmental Science and Policy</w:t>
      </w:r>
      <w:r w:rsidRPr="00D66195">
        <w:t xml:space="preserve"> 75</w:t>
      </w:r>
      <w:r>
        <w:t>:</w:t>
      </w:r>
      <w:r w:rsidRPr="00D66195">
        <w:t xml:space="preserve"> 103–110.</w:t>
      </w:r>
      <w:r>
        <w:t xml:space="preserve"> Retrieved from </w:t>
      </w:r>
      <w:hyperlink r:id="rId123" w:history="1">
        <w:r w:rsidRPr="00D66195">
          <w:rPr>
            <w:rStyle w:val="Hyperlink"/>
            <w:rFonts w:cs="Arial"/>
          </w:rPr>
          <w:t>https://doi.org/10.1016/j.envsci.2017.05.019</w:t>
        </w:r>
      </w:hyperlink>
      <w:r w:rsidR="0071446F">
        <w:rPr>
          <w:rStyle w:val="Hyperlink"/>
        </w:rPr>
        <w:t xml:space="preserve"> </w:t>
      </w:r>
      <w:r w:rsidR="0071446F">
        <w:t>(10 July 2020)</w:t>
      </w:r>
      <w:r>
        <w:t xml:space="preserve">. </w:t>
      </w:r>
    </w:p>
    <w:p w14:paraId="75488EE9" w14:textId="7500C3ED" w:rsidR="00962C73" w:rsidRPr="00D66195" w:rsidRDefault="00962C73" w:rsidP="00962C73">
      <w:pPr>
        <w:pStyle w:val="References"/>
        <w:rPr>
          <w:color w:val="0F7B7D" w:themeColor="accent2"/>
          <w:u w:val="single"/>
        </w:rPr>
      </w:pPr>
      <w:bookmarkStart w:id="782" w:name="_Hlk40347367"/>
      <w:r w:rsidRPr="00D66195">
        <w:t xml:space="preserve">Howden-Chapman P, Viggers H, Chapman R, O’Sullivan K, Telfar Barnard L, Lloyd B. 2012. Tackling cold housing and fuel poverty in New Zealand: </w:t>
      </w:r>
      <w:r w:rsidR="0071446F">
        <w:t>A</w:t>
      </w:r>
      <w:r w:rsidRPr="00D66195">
        <w:t xml:space="preserve"> review of policies, research, and health impacts. </w:t>
      </w:r>
      <w:r w:rsidRPr="00504734">
        <w:rPr>
          <w:i/>
          <w:iCs/>
        </w:rPr>
        <w:t>Energy Policy</w:t>
      </w:r>
      <w:r w:rsidRPr="00D66195">
        <w:t xml:space="preserve"> 49:</w:t>
      </w:r>
      <w:r>
        <w:t xml:space="preserve"> </w:t>
      </w:r>
      <w:r w:rsidRPr="00D66195">
        <w:t>134–42.</w:t>
      </w:r>
      <w:bookmarkEnd w:id="782"/>
    </w:p>
    <w:p w14:paraId="7B9F7707" w14:textId="3101EB68" w:rsidR="00962C73" w:rsidRPr="00D66195" w:rsidRDefault="00962C73" w:rsidP="00962C73">
      <w:pPr>
        <w:pStyle w:val="References"/>
      </w:pPr>
      <w:r w:rsidRPr="00D66195">
        <w:rPr>
          <w:lang w:eastAsia="en-AU"/>
        </w:rPr>
        <w:lastRenderedPageBreak/>
        <w:t xml:space="preserve">Hughes J, Cowper-Heays K, Olesson E, Bell R, Stroombergen A. 2019. </w:t>
      </w:r>
      <w:r w:rsidRPr="0035792E">
        <w:rPr>
          <w:i/>
          <w:iCs/>
          <w:lang w:eastAsia="en-AU"/>
        </w:rPr>
        <w:t xml:space="preserve">Stormwater, </w:t>
      </w:r>
      <w:r w:rsidR="0071446F">
        <w:rPr>
          <w:i/>
          <w:iCs/>
          <w:lang w:eastAsia="en-AU"/>
        </w:rPr>
        <w:t>W</w:t>
      </w:r>
      <w:r w:rsidRPr="0035792E">
        <w:rPr>
          <w:i/>
          <w:iCs/>
          <w:lang w:eastAsia="en-AU"/>
        </w:rPr>
        <w:t xml:space="preserve">astewater and </w:t>
      </w:r>
      <w:r w:rsidR="0071446F">
        <w:rPr>
          <w:i/>
          <w:iCs/>
          <w:lang w:eastAsia="en-AU"/>
        </w:rPr>
        <w:t>C</w:t>
      </w:r>
      <w:r w:rsidRPr="0035792E">
        <w:rPr>
          <w:i/>
          <w:iCs/>
          <w:lang w:eastAsia="en-AU"/>
        </w:rPr>
        <w:t xml:space="preserve">limate </w:t>
      </w:r>
      <w:r w:rsidR="0071446F">
        <w:rPr>
          <w:i/>
          <w:iCs/>
          <w:lang w:eastAsia="en-AU"/>
        </w:rPr>
        <w:t>C</w:t>
      </w:r>
      <w:r w:rsidRPr="0035792E">
        <w:rPr>
          <w:i/>
          <w:iCs/>
          <w:lang w:eastAsia="en-AU"/>
        </w:rPr>
        <w:t xml:space="preserve">hange: Impacts on </w:t>
      </w:r>
      <w:r w:rsidR="0071446F">
        <w:rPr>
          <w:i/>
          <w:iCs/>
          <w:lang w:eastAsia="en-AU"/>
        </w:rPr>
        <w:t>O</w:t>
      </w:r>
      <w:r w:rsidRPr="0035792E">
        <w:rPr>
          <w:i/>
          <w:iCs/>
          <w:lang w:eastAsia="en-AU"/>
        </w:rPr>
        <w:t xml:space="preserve">ur </w:t>
      </w:r>
      <w:r w:rsidR="0071446F">
        <w:rPr>
          <w:i/>
          <w:iCs/>
          <w:lang w:eastAsia="en-AU"/>
        </w:rPr>
        <w:t>E</w:t>
      </w:r>
      <w:r w:rsidRPr="0035792E">
        <w:rPr>
          <w:i/>
          <w:iCs/>
          <w:lang w:eastAsia="en-AU"/>
        </w:rPr>
        <w:t xml:space="preserve">conomy, </w:t>
      </w:r>
      <w:r w:rsidR="0071446F">
        <w:rPr>
          <w:i/>
          <w:iCs/>
          <w:lang w:eastAsia="en-AU"/>
        </w:rPr>
        <w:t>C</w:t>
      </w:r>
      <w:r w:rsidRPr="0035792E">
        <w:rPr>
          <w:i/>
          <w:iCs/>
          <w:lang w:eastAsia="en-AU"/>
        </w:rPr>
        <w:t xml:space="preserve">ulture and </w:t>
      </w:r>
      <w:r w:rsidR="0071446F">
        <w:rPr>
          <w:i/>
          <w:iCs/>
          <w:lang w:eastAsia="en-AU"/>
        </w:rPr>
        <w:t>S</w:t>
      </w:r>
      <w:r w:rsidRPr="0035792E">
        <w:rPr>
          <w:i/>
          <w:iCs/>
          <w:lang w:eastAsia="en-AU"/>
        </w:rPr>
        <w:t>ociety</w:t>
      </w:r>
      <w:r w:rsidRPr="00D66195">
        <w:rPr>
          <w:lang w:eastAsia="en-AU"/>
        </w:rPr>
        <w:t xml:space="preserve">. </w:t>
      </w:r>
      <w:r>
        <w:rPr>
          <w:lang w:eastAsia="en-AU"/>
        </w:rPr>
        <w:t xml:space="preserve">Wellington: </w:t>
      </w:r>
      <w:r w:rsidRPr="00D66195">
        <w:t>Deep South National Science Challenge</w:t>
      </w:r>
      <w:r w:rsidRPr="00D66195">
        <w:rPr>
          <w:lang w:eastAsia="en-AU"/>
        </w:rPr>
        <w:t>.</w:t>
      </w:r>
    </w:p>
    <w:p w14:paraId="2FA64772" w14:textId="553A924A" w:rsidR="00962C73" w:rsidRPr="00D66195" w:rsidRDefault="00962C73" w:rsidP="00962C73">
      <w:pPr>
        <w:pStyle w:val="References"/>
      </w:pPr>
      <w:r w:rsidRPr="00D66195">
        <w:rPr>
          <w:lang w:eastAsia="en-AU"/>
        </w:rPr>
        <w:t xml:space="preserve">Hulme M. 2009. </w:t>
      </w:r>
      <w:r w:rsidRPr="00BD65CF">
        <w:rPr>
          <w:i/>
          <w:iCs/>
          <w:lang w:eastAsia="en-AU"/>
        </w:rPr>
        <w:t xml:space="preserve">Why </w:t>
      </w:r>
      <w:r w:rsidR="0071446F">
        <w:rPr>
          <w:i/>
          <w:iCs/>
          <w:lang w:eastAsia="en-AU"/>
        </w:rPr>
        <w:t>W</w:t>
      </w:r>
      <w:r w:rsidRPr="00BD65CF">
        <w:rPr>
          <w:i/>
          <w:iCs/>
          <w:lang w:eastAsia="en-AU"/>
        </w:rPr>
        <w:t xml:space="preserve">e </w:t>
      </w:r>
      <w:r w:rsidR="0071446F">
        <w:rPr>
          <w:i/>
          <w:iCs/>
          <w:lang w:eastAsia="en-AU"/>
        </w:rPr>
        <w:t>D</w:t>
      </w:r>
      <w:r w:rsidRPr="00BD65CF">
        <w:rPr>
          <w:i/>
          <w:iCs/>
          <w:lang w:eastAsia="en-AU"/>
        </w:rPr>
        <w:t xml:space="preserve">isagree about </w:t>
      </w:r>
      <w:r w:rsidR="0071446F">
        <w:rPr>
          <w:i/>
          <w:iCs/>
          <w:lang w:eastAsia="en-AU"/>
        </w:rPr>
        <w:t>C</w:t>
      </w:r>
      <w:r w:rsidRPr="00BD65CF">
        <w:rPr>
          <w:i/>
          <w:iCs/>
          <w:lang w:eastAsia="en-AU"/>
        </w:rPr>
        <w:t xml:space="preserve">limate </w:t>
      </w:r>
      <w:r w:rsidR="0071446F">
        <w:rPr>
          <w:i/>
          <w:iCs/>
          <w:lang w:eastAsia="en-AU"/>
        </w:rPr>
        <w:t>C</w:t>
      </w:r>
      <w:r w:rsidRPr="00BD65CF">
        <w:rPr>
          <w:i/>
          <w:iCs/>
          <w:lang w:eastAsia="en-AU"/>
        </w:rPr>
        <w:t xml:space="preserve">hange: Understanding </w:t>
      </w:r>
      <w:r w:rsidR="0071446F">
        <w:rPr>
          <w:i/>
          <w:iCs/>
          <w:lang w:eastAsia="en-AU"/>
        </w:rPr>
        <w:t>C</w:t>
      </w:r>
      <w:r w:rsidRPr="00BD65CF">
        <w:rPr>
          <w:i/>
          <w:iCs/>
          <w:lang w:eastAsia="en-AU"/>
        </w:rPr>
        <w:t xml:space="preserve">ontroversy, </w:t>
      </w:r>
      <w:r w:rsidR="0071446F">
        <w:rPr>
          <w:i/>
          <w:iCs/>
          <w:lang w:eastAsia="en-AU"/>
        </w:rPr>
        <w:t>I</w:t>
      </w:r>
      <w:r w:rsidRPr="00BD65CF">
        <w:rPr>
          <w:i/>
          <w:iCs/>
          <w:lang w:eastAsia="en-AU"/>
        </w:rPr>
        <w:t xml:space="preserve">naction and </w:t>
      </w:r>
      <w:r w:rsidR="0071446F">
        <w:rPr>
          <w:i/>
          <w:iCs/>
          <w:lang w:eastAsia="en-AU"/>
        </w:rPr>
        <w:t>O</w:t>
      </w:r>
      <w:r w:rsidRPr="00BD65CF">
        <w:rPr>
          <w:i/>
          <w:iCs/>
          <w:lang w:eastAsia="en-AU"/>
        </w:rPr>
        <w:t>pportunity</w:t>
      </w:r>
      <w:r w:rsidRPr="00D66195">
        <w:rPr>
          <w:lang w:eastAsia="en-AU"/>
        </w:rPr>
        <w:t xml:space="preserve">. </w:t>
      </w:r>
      <w:r>
        <w:rPr>
          <w:lang w:eastAsia="en-AU"/>
        </w:rPr>
        <w:t xml:space="preserve">Cambridge UK: </w:t>
      </w:r>
      <w:r w:rsidRPr="00D66195">
        <w:rPr>
          <w:lang w:eastAsia="en-AU"/>
        </w:rPr>
        <w:t>Cambridge University Press.</w:t>
      </w:r>
    </w:p>
    <w:p w14:paraId="190FBCA7" w14:textId="475F1426" w:rsidR="00962C73" w:rsidRPr="00D66195" w:rsidRDefault="00962C73" w:rsidP="00962C73">
      <w:pPr>
        <w:pStyle w:val="References"/>
      </w:pPr>
      <w:r w:rsidRPr="00D66195">
        <w:t>Innes JI</w:t>
      </w:r>
      <w:r>
        <w:t>,</w:t>
      </w:r>
      <w:r w:rsidRPr="00D66195">
        <w:t xml:space="preserve"> Kelly D</w:t>
      </w:r>
      <w:r>
        <w:t>,</w:t>
      </w:r>
      <w:r w:rsidRPr="00D66195">
        <w:t xml:space="preserve"> Overton JM</w:t>
      </w:r>
      <w:r>
        <w:t>,</w:t>
      </w:r>
      <w:r w:rsidRPr="00D66195">
        <w:t xml:space="preserve"> Gillies C. 2010. Predation and </w:t>
      </w:r>
      <w:r w:rsidR="0071446F">
        <w:t>o</w:t>
      </w:r>
      <w:r w:rsidRPr="00D66195">
        <w:t xml:space="preserve">ther </w:t>
      </w:r>
      <w:r w:rsidR="0071446F">
        <w:t>f</w:t>
      </w:r>
      <w:r w:rsidRPr="00D66195">
        <w:t xml:space="preserve">actors </w:t>
      </w:r>
      <w:r w:rsidR="0071446F">
        <w:t>c</w:t>
      </w:r>
      <w:r w:rsidRPr="00D66195">
        <w:t xml:space="preserve">urrently </w:t>
      </w:r>
      <w:r w:rsidR="0071446F">
        <w:t>l</w:t>
      </w:r>
      <w:r w:rsidRPr="00D66195">
        <w:t xml:space="preserve">imiting New Zealand </w:t>
      </w:r>
      <w:r w:rsidR="0071446F">
        <w:t>f</w:t>
      </w:r>
      <w:r w:rsidRPr="00D66195">
        <w:t xml:space="preserve">orest </w:t>
      </w:r>
      <w:r w:rsidR="0071446F">
        <w:t>b</w:t>
      </w:r>
      <w:r w:rsidRPr="00D66195">
        <w:t xml:space="preserve">irds. </w:t>
      </w:r>
      <w:r w:rsidRPr="00CF4CDE">
        <w:rPr>
          <w:i/>
          <w:iCs/>
        </w:rPr>
        <w:t>New Zealand Journal of Ecology</w:t>
      </w:r>
      <w:r w:rsidRPr="00D66195">
        <w:t xml:space="preserve"> 34</w:t>
      </w:r>
      <w:r>
        <w:t>:</w:t>
      </w:r>
      <w:r w:rsidRPr="00D66195">
        <w:t xml:space="preserve"> 86</w:t>
      </w:r>
      <w:r>
        <w:t>–</w:t>
      </w:r>
      <w:r w:rsidRPr="00D66195">
        <w:t>114.</w:t>
      </w:r>
    </w:p>
    <w:p w14:paraId="0BC51D26" w14:textId="77777777" w:rsidR="00962C73" w:rsidRPr="00D66195" w:rsidRDefault="00962C73" w:rsidP="00962C73">
      <w:pPr>
        <w:pStyle w:val="References"/>
      </w:pPr>
      <w:r w:rsidRPr="00D66195">
        <w:t xml:space="preserve">Insurance Council of New Zealand. 2017. </w:t>
      </w:r>
      <w:r w:rsidRPr="006300B8">
        <w:rPr>
          <w:i/>
          <w:iCs/>
        </w:rPr>
        <w:t>Cost of natural disasters</w:t>
      </w:r>
      <w:r w:rsidRPr="00D66195">
        <w:t xml:space="preserve">. Retrieved from </w:t>
      </w:r>
      <w:hyperlink r:id="rId124" w:history="1">
        <w:r w:rsidRPr="004B1FA4">
          <w:rPr>
            <w:rStyle w:val="Hyperlink"/>
            <w:rFonts w:cs="Arial"/>
          </w:rPr>
          <w:t>www.icnz.org.nz/natural-disasters/cost-of-natural-disasters/</w:t>
        </w:r>
      </w:hyperlink>
      <w:r>
        <w:t xml:space="preserve"> (31 May 2020)</w:t>
      </w:r>
      <w:r w:rsidRPr="00D66195">
        <w:t>.</w:t>
      </w:r>
    </w:p>
    <w:p w14:paraId="23FC036A" w14:textId="77777777" w:rsidR="00962C73" w:rsidRDefault="00962C73" w:rsidP="00962C73">
      <w:pPr>
        <w:pStyle w:val="References"/>
      </w:pPr>
      <w:r w:rsidRPr="00D66195">
        <w:t xml:space="preserve">Insurance Council of New Zealand. 2020. </w:t>
      </w:r>
      <w:r w:rsidRPr="006300B8">
        <w:rPr>
          <w:i/>
          <w:iCs/>
        </w:rPr>
        <w:t>2019 weather related loses</w:t>
      </w:r>
      <w:r>
        <w:rPr>
          <w:i/>
          <w:iCs/>
        </w:rPr>
        <w:t xml:space="preserve"> [sic]</w:t>
      </w:r>
      <w:r w:rsidRPr="006300B8">
        <w:rPr>
          <w:i/>
          <w:iCs/>
        </w:rPr>
        <w:t xml:space="preserve"> reach $118.8 m</w:t>
      </w:r>
      <w:r w:rsidRPr="00D66195">
        <w:t xml:space="preserve">. Retrieved from </w:t>
      </w:r>
      <w:hyperlink r:id="rId125" w:history="1">
        <w:r w:rsidRPr="004B1FA4">
          <w:rPr>
            <w:rStyle w:val="Hyperlink"/>
            <w:rFonts w:cs="Arial"/>
          </w:rPr>
          <w:t>www.icnz.org.nz/media-resources/media-releases/single/item/2019-weather-related-loses-reach-1188-m/</w:t>
        </w:r>
      </w:hyperlink>
      <w:r>
        <w:t xml:space="preserve"> (31 May 2020).</w:t>
      </w:r>
    </w:p>
    <w:p w14:paraId="2248F844" w14:textId="77777777" w:rsidR="000960E4" w:rsidRPr="00D66195" w:rsidRDefault="000960E4" w:rsidP="000960E4">
      <w:pPr>
        <w:pStyle w:val="References"/>
      </w:pPr>
      <w:r w:rsidRPr="00D66195">
        <w:t xml:space="preserve">Interim Climate Change Committee. 2019. </w:t>
      </w:r>
      <w:r w:rsidRPr="00A2521A">
        <w:rPr>
          <w:i/>
          <w:iCs/>
        </w:rPr>
        <w:t>Accelerated Electrification</w:t>
      </w:r>
      <w:r w:rsidRPr="00D66195">
        <w:t>.</w:t>
      </w:r>
      <w:r>
        <w:t xml:space="preserve"> Wellington: </w:t>
      </w:r>
      <w:r w:rsidRPr="00D66195">
        <w:t>Interim Climate Change Committee</w:t>
      </w:r>
      <w:r>
        <w:t>.</w:t>
      </w:r>
      <w:r w:rsidRPr="00D66195">
        <w:t xml:space="preserve"> </w:t>
      </w:r>
    </w:p>
    <w:p w14:paraId="161BAD5C" w14:textId="1868B398" w:rsidR="00962C73" w:rsidRPr="00D66195" w:rsidRDefault="00962C73" w:rsidP="00962C73">
      <w:pPr>
        <w:pStyle w:val="References"/>
      </w:pPr>
      <w:r w:rsidRPr="00D66195">
        <w:t xml:space="preserve">Iorns C. 2019. </w:t>
      </w:r>
      <w:r w:rsidRPr="009A7E34">
        <w:rPr>
          <w:i/>
          <w:iCs/>
        </w:rPr>
        <w:t xml:space="preserve">Treaty of Waitangi </w:t>
      </w:r>
      <w:r w:rsidR="0071446F">
        <w:rPr>
          <w:i/>
          <w:iCs/>
        </w:rPr>
        <w:t>D</w:t>
      </w:r>
      <w:r w:rsidRPr="009A7E34">
        <w:rPr>
          <w:i/>
          <w:iCs/>
        </w:rPr>
        <w:t xml:space="preserve">uties </w:t>
      </w:r>
      <w:r w:rsidR="0071446F">
        <w:rPr>
          <w:i/>
          <w:iCs/>
        </w:rPr>
        <w:t>R</w:t>
      </w:r>
      <w:r w:rsidRPr="009A7E34">
        <w:rPr>
          <w:i/>
          <w:iCs/>
        </w:rPr>
        <w:t xml:space="preserve">elevant to </w:t>
      </w:r>
      <w:r w:rsidR="0071446F">
        <w:rPr>
          <w:i/>
          <w:iCs/>
        </w:rPr>
        <w:t>A</w:t>
      </w:r>
      <w:r w:rsidRPr="009A7E34">
        <w:rPr>
          <w:i/>
          <w:iCs/>
        </w:rPr>
        <w:t xml:space="preserve">daptation to </w:t>
      </w:r>
      <w:r w:rsidR="0071446F">
        <w:rPr>
          <w:i/>
          <w:iCs/>
        </w:rPr>
        <w:t>C</w:t>
      </w:r>
      <w:r w:rsidRPr="009A7E34">
        <w:rPr>
          <w:i/>
          <w:iCs/>
        </w:rPr>
        <w:t xml:space="preserve">oastal </w:t>
      </w:r>
      <w:r w:rsidR="0071446F">
        <w:rPr>
          <w:i/>
          <w:iCs/>
        </w:rPr>
        <w:t>H</w:t>
      </w:r>
      <w:r w:rsidRPr="009A7E34">
        <w:rPr>
          <w:i/>
          <w:iCs/>
        </w:rPr>
        <w:t xml:space="preserve">azards from </w:t>
      </w:r>
      <w:r w:rsidR="0071446F">
        <w:rPr>
          <w:i/>
          <w:iCs/>
        </w:rPr>
        <w:t>S</w:t>
      </w:r>
      <w:r w:rsidRPr="009A7E34">
        <w:rPr>
          <w:i/>
          <w:iCs/>
        </w:rPr>
        <w:t xml:space="preserve">ea-level </w:t>
      </w:r>
      <w:r w:rsidR="0071446F">
        <w:rPr>
          <w:i/>
          <w:iCs/>
        </w:rPr>
        <w:t>R</w:t>
      </w:r>
      <w:r w:rsidRPr="009A7E34">
        <w:rPr>
          <w:i/>
          <w:iCs/>
        </w:rPr>
        <w:t>ise</w:t>
      </w:r>
      <w:r w:rsidRPr="00D66195">
        <w:t xml:space="preserve">. </w:t>
      </w:r>
      <w:r>
        <w:t xml:space="preserve">Wellington: </w:t>
      </w:r>
      <w:r w:rsidRPr="00D66195">
        <w:t>Deep South National Science Challenge</w:t>
      </w:r>
      <w:r>
        <w:t>. Retrieved from</w:t>
      </w:r>
      <w:r w:rsidRPr="00D66195">
        <w:t xml:space="preserve"> </w:t>
      </w:r>
      <w:hyperlink r:id="rId126" w:history="1">
        <w:r w:rsidRPr="00FB4320">
          <w:rPr>
            <w:rStyle w:val="Hyperlink"/>
            <w:rFonts w:cs="Arial"/>
          </w:rPr>
          <w:t>www.deepsouthchallenge.co.nz/sites/default/files/2019-08/Treaty%20%26%20Adaptation%20Final%20Report%20August%202019.pdf</w:t>
        </w:r>
      </w:hyperlink>
      <w:r w:rsidR="0071446F">
        <w:rPr>
          <w:rStyle w:val="Hyperlink"/>
        </w:rPr>
        <w:t xml:space="preserve"> </w:t>
      </w:r>
      <w:r w:rsidR="0071446F">
        <w:t>(10 July 2020)</w:t>
      </w:r>
      <w:r>
        <w:t>.</w:t>
      </w:r>
      <w:r w:rsidRPr="00D66195">
        <w:rPr>
          <w:color w:val="0F7B7D" w:themeColor="accent2"/>
        </w:rPr>
        <w:t xml:space="preserve"> </w:t>
      </w:r>
    </w:p>
    <w:p w14:paraId="3ED67093" w14:textId="739EE939" w:rsidR="00962C73" w:rsidRPr="00D66195" w:rsidRDefault="00962C73" w:rsidP="00962C73">
      <w:pPr>
        <w:pStyle w:val="References"/>
      </w:pPr>
      <w:r w:rsidRPr="00D66195">
        <w:rPr>
          <w:lang w:eastAsia="en-AU"/>
        </w:rPr>
        <w:t xml:space="preserve">Iorns C, James V, Stuart T. 2017. Courts as </w:t>
      </w:r>
      <w:r w:rsidR="0071446F">
        <w:rPr>
          <w:lang w:eastAsia="en-AU"/>
        </w:rPr>
        <w:t>d</w:t>
      </w:r>
      <w:r w:rsidRPr="00D66195">
        <w:rPr>
          <w:lang w:eastAsia="en-AU"/>
        </w:rPr>
        <w:t>ecision-</w:t>
      </w:r>
      <w:r w:rsidR="0071446F">
        <w:rPr>
          <w:lang w:eastAsia="en-AU"/>
        </w:rPr>
        <w:t>m</w:t>
      </w:r>
      <w:r w:rsidRPr="00D66195">
        <w:rPr>
          <w:lang w:eastAsia="en-AU"/>
        </w:rPr>
        <w:t xml:space="preserve">akers on </w:t>
      </w:r>
      <w:r w:rsidR="0071446F">
        <w:rPr>
          <w:lang w:eastAsia="en-AU"/>
        </w:rPr>
        <w:t>s</w:t>
      </w:r>
      <w:r w:rsidRPr="00D66195">
        <w:rPr>
          <w:lang w:eastAsia="en-AU"/>
        </w:rPr>
        <w:t xml:space="preserve">ea </w:t>
      </w:r>
      <w:r w:rsidR="0071446F">
        <w:rPr>
          <w:lang w:eastAsia="en-AU"/>
        </w:rPr>
        <w:t>l</w:t>
      </w:r>
      <w:r w:rsidRPr="00D66195">
        <w:rPr>
          <w:lang w:eastAsia="en-AU"/>
        </w:rPr>
        <w:t xml:space="preserve">evel </w:t>
      </w:r>
      <w:r w:rsidR="0071446F">
        <w:rPr>
          <w:lang w:eastAsia="en-AU"/>
        </w:rPr>
        <w:t>r</w:t>
      </w:r>
      <w:r w:rsidRPr="00D66195">
        <w:rPr>
          <w:lang w:eastAsia="en-AU"/>
        </w:rPr>
        <w:t xml:space="preserve">ise </w:t>
      </w:r>
      <w:r w:rsidR="0071446F">
        <w:rPr>
          <w:lang w:eastAsia="en-AU"/>
        </w:rPr>
        <w:t>a</w:t>
      </w:r>
      <w:r w:rsidRPr="00D66195">
        <w:rPr>
          <w:lang w:eastAsia="en-AU"/>
        </w:rPr>
        <w:t xml:space="preserve">daptation </w:t>
      </w:r>
      <w:r w:rsidR="0071446F">
        <w:rPr>
          <w:lang w:eastAsia="en-AU"/>
        </w:rPr>
        <w:t>m</w:t>
      </w:r>
      <w:r w:rsidRPr="00D66195">
        <w:rPr>
          <w:lang w:eastAsia="en-AU"/>
        </w:rPr>
        <w:t>easures: Lessons from New Zealand</w:t>
      </w:r>
      <w:r>
        <w:rPr>
          <w:lang w:eastAsia="en-AU"/>
        </w:rPr>
        <w:t>.</w:t>
      </w:r>
      <w:r w:rsidRPr="00D66195">
        <w:rPr>
          <w:lang w:eastAsia="en-AU"/>
        </w:rPr>
        <w:t xml:space="preserve"> </w:t>
      </w:r>
      <w:r>
        <w:rPr>
          <w:lang w:eastAsia="en-AU"/>
        </w:rPr>
        <w:t>I</w:t>
      </w:r>
      <w:r w:rsidRPr="00D66195">
        <w:rPr>
          <w:lang w:eastAsia="en-AU"/>
        </w:rPr>
        <w:t>n</w:t>
      </w:r>
      <w:r>
        <w:rPr>
          <w:lang w:eastAsia="en-AU"/>
        </w:rPr>
        <w:t>:</w:t>
      </w:r>
      <w:r w:rsidRPr="00D66195">
        <w:rPr>
          <w:lang w:eastAsia="en-AU"/>
        </w:rPr>
        <w:t xml:space="preserve"> W Leal Filho (ed</w:t>
      </w:r>
      <w:r>
        <w:rPr>
          <w:lang w:eastAsia="en-AU"/>
        </w:rPr>
        <w:t>.</w:t>
      </w:r>
      <w:r w:rsidRPr="00D66195">
        <w:rPr>
          <w:lang w:eastAsia="en-AU"/>
        </w:rPr>
        <w:t>) </w:t>
      </w:r>
      <w:r w:rsidRPr="009A7E34">
        <w:rPr>
          <w:i/>
          <w:iCs/>
          <w:lang w:eastAsia="en-AU"/>
        </w:rPr>
        <w:t>Climate Change Impacts and Adaptation Strategies for Coastal Communities</w:t>
      </w:r>
      <w:r w:rsidRPr="00D66195">
        <w:rPr>
          <w:lang w:eastAsia="en-AU"/>
        </w:rPr>
        <w:t>. </w:t>
      </w:r>
      <w:r w:rsidR="006156FB">
        <w:rPr>
          <w:lang w:eastAsia="en-AU"/>
        </w:rPr>
        <w:t>New York, NY</w:t>
      </w:r>
      <w:r>
        <w:rPr>
          <w:lang w:eastAsia="en-AU"/>
        </w:rPr>
        <w:t xml:space="preserve">: </w:t>
      </w:r>
      <w:r w:rsidRPr="00D66195">
        <w:rPr>
          <w:lang w:eastAsia="en-AU"/>
        </w:rPr>
        <w:t>Springer International Publishing.</w:t>
      </w:r>
    </w:p>
    <w:p w14:paraId="0AD1CB43" w14:textId="3266153C" w:rsidR="00521043" w:rsidRPr="00D66195" w:rsidRDefault="00521043" w:rsidP="00521043">
      <w:pPr>
        <w:pStyle w:val="References"/>
      </w:pPr>
      <w:r>
        <w:t>IPCC</w:t>
      </w:r>
      <w:r w:rsidRPr="00D66195">
        <w:t>. 2007</w:t>
      </w:r>
      <w:r>
        <w:t>a</w:t>
      </w:r>
      <w:r w:rsidRPr="00D66195">
        <w:t>. Australia and New Zealand. In</w:t>
      </w:r>
      <w:r>
        <w:t>:</w:t>
      </w:r>
      <w:r w:rsidRPr="00D66195">
        <w:t xml:space="preserve"> </w:t>
      </w:r>
      <w:r w:rsidRPr="00D73A4C">
        <w:rPr>
          <w:i/>
          <w:iCs/>
        </w:rPr>
        <w:t>Climate Change 2007: Impacts, Adaptation and Vulnerability</w:t>
      </w:r>
      <w:r w:rsidRPr="00D66195">
        <w:t>. Cambridge: Cambridge University Press.</w:t>
      </w:r>
      <w:r>
        <w:t xml:space="preserve"> </w:t>
      </w:r>
      <w:r w:rsidRPr="00D66195">
        <w:t>pp 507</w:t>
      </w:r>
      <w:r>
        <w:t>–</w:t>
      </w:r>
      <w:r w:rsidRPr="00D66195">
        <w:t>540</w:t>
      </w:r>
      <w:r>
        <w:t>.</w:t>
      </w:r>
    </w:p>
    <w:p w14:paraId="580E0D89" w14:textId="2F7097F6" w:rsidR="00962C73" w:rsidRPr="00D66195" w:rsidRDefault="00962C73" w:rsidP="00962C73">
      <w:pPr>
        <w:pStyle w:val="References"/>
      </w:pPr>
      <w:r w:rsidRPr="00D66195">
        <w:rPr>
          <w:lang w:eastAsia="en-AU"/>
        </w:rPr>
        <w:t>IPCC. 2007</w:t>
      </w:r>
      <w:r w:rsidR="00521043">
        <w:rPr>
          <w:lang w:eastAsia="en-AU"/>
        </w:rPr>
        <w:t>b</w:t>
      </w:r>
      <w:r w:rsidRPr="00D66195">
        <w:rPr>
          <w:lang w:eastAsia="en-AU"/>
        </w:rPr>
        <w:t xml:space="preserve">. </w:t>
      </w:r>
      <w:r w:rsidRPr="009C44D9">
        <w:rPr>
          <w:i/>
          <w:iCs/>
          <w:lang w:eastAsia="en-AU"/>
        </w:rPr>
        <w:t>Climate Change 2007: Impacts, Adaptation and Vulnerability. Contribution of Working Group II to the Fourth Assessment Report of the Intergovernmental Panel on Climate Change</w:t>
      </w:r>
      <w:r>
        <w:rPr>
          <w:lang w:eastAsia="en-AU"/>
        </w:rPr>
        <w:t xml:space="preserve">. Cambridge: </w:t>
      </w:r>
      <w:r w:rsidRPr="00D66195">
        <w:rPr>
          <w:lang w:eastAsia="en-AU"/>
        </w:rPr>
        <w:t>Cambridge University Press.</w:t>
      </w:r>
      <w:r>
        <w:rPr>
          <w:lang w:eastAsia="en-AU"/>
        </w:rPr>
        <w:t xml:space="preserve"> Retrieved from </w:t>
      </w:r>
      <w:hyperlink r:id="rId127" w:history="1">
        <w:r w:rsidRPr="0016485F">
          <w:rPr>
            <w:rStyle w:val="Hyperlink"/>
            <w:rFonts w:cs="Arial"/>
            <w:lang w:eastAsia="en-AU"/>
          </w:rPr>
          <w:t>www.ipcc.ch/report/ar4/wg2/</w:t>
        </w:r>
      </w:hyperlink>
      <w:r w:rsidR="00601C3E">
        <w:rPr>
          <w:rStyle w:val="Hyperlink"/>
        </w:rPr>
        <w:t xml:space="preserve"> </w:t>
      </w:r>
      <w:r w:rsidR="00601C3E">
        <w:t>(10 July 2020)</w:t>
      </w:r>
      <w:r>
        <w:rPr>
          <w:lang w:eastAsia="en-AU"/>
        </w:rPr>
        <w:t>.</w:t>
      </w:r>
    </w:p>
    <w:p w14:paraId="2E2A2147" w14:textId="374C0F19" w:rsidR="00962C73" w:rsidRPr="00D66195" w:rsidRDefault="00962C73" w:rsidP="00962C73">
      <w:pPr>
        <w:pStyle w:val="References"/>
      </w:pPr>
      <w:r>
        <w:t>IPCC.</w:t>
      </w:r>
      <w:r w:rsidRPr="00D66195">
        <w:t xml:space="preserve"> </w:t>
      </w:r>
      <w:r>
        <w:t>2012.</w:t>
      </w:r>
      <w:r w:rsidRPr="00C875DA">
        <w:t xml:space="preserve"> </w:t>
      </w:r>
      <w:r w:rsidR="00C875DA" w:rsidRPr="00C875DA">
        <w:t xml:space="preserve">Climate change: New dimensions in disaster risk, exposure, vulnerability, and resilience. In: </w:t>
      </w:r>
      <w:r w:rsidRPr="00BD65CF">
        <w:rPr>
          <w:i/>
          <w:iCs/>
        </w:rPr>
        <w:t>Managing the Risks of Extreme Events and Disasters to Advance Climate Change Adaptation</w:t>
      </w:r>
      <w:r w:rsidRPr="00D66195">
        <w:t xml:space="preserve">. </w:t>
      </w:r>
      <w:r w:rsidRPr="00BD65CF">
        <w:rPr>
          <w:i/>
          <w:iCs/>
        </w:rPr>
        <w:t>A Special Report of Working Groups I and II of the Intergovernmental Panel on Climate Change (IPCC)</w:t>
      </w:r>
      <w:r w:rsidRPr="00D66195">
        <w:t>. Cambridge</w:t>
      </w:r>
      <w:r>
        <w:t xml:space="preserve">: </w:t>
      </w:r>
      <w:r w:rsidRPr="00D66195">
        <w:t>Cambridge University Press</w:t>
      </w:r>
      <w:r>
        <w:t>.</w:t>
      </w:r>
      <w:r w:rsidRPr="00D66195">
        <w:t xml:space="preserve"> pp 25</w:t>
      </w:r>
      <w:r>
        <w:t>–</w:t>
      </w:r>
      <w:r w:rsidRPr="00D66195">
        <w:t xml:space="preserve">64. </w:t>
      </w:r>
      <w:r>
        <w:t>Retrieved from</w:t>
      </w:r>
      <w:r w:rsidRPr="00D66195">
        <w:t xml:space="preserve"> </w:t>
      </w:r>
      <w:hyperlink r:id="rId128" w:history="1">
        <w:r w:rsidRPr="00FB4320">
          <w:rPr>
            <w:rStyle w:val="Hyperlink"/>
            <w:rFonts w:cs="Arial"/>
          </w:rPr>
          <w:t>www.ipcc.ch/report/managing-the-risks-of-extreme-events-and-disasters-to-advance-climate-change-adaptation/climate-change-new-dimensions-in-disaster-risk-exposure-vulnerability-and-resilience/</w:t>
        </w:r>
      </w:hyperlink>
      <w:r w:rsidR="00403B33">
        <w:rPr>
          <w:rStyle w:val="Hyperlink"/>
        </w:rPr>
        <w:t xml:space="preserve"> </w:t>
      </w:r>
      <w:r w:rsidR="00403B33">
        <w:t>(10 July 2020)</w:t>
      </w:r>
      <w:r w:rsidRPr="00D66195">
        <w:t>.</w:t>
      </w:r>
    </w:p>
    <w:p w14:paraId="214B78D6" w14:textId="348D7096" w:rsidR="00962C73" w:rsidRPr="00D66195" w:rsidRDefault="00962C73" w:rsidP="00962C73">
      <w:pPr>
        <w:pStyle w:val="References"/>
      </w:pPr>
      <w:r w:rsidRPr="00D66195">
        <w:t>IPCC</w:t>
      </w:r>
      <w:r>
        <w:t>.</w:t>
      </w:r>
      <w:r w:rsidRPr="00D66195">
        <w:t xml:space="preserve"> 2013. </w:t>
      </w:r>
      <w:r w:rsidRPr="009243F9">
        <w:rPr>
          <w:i/>
          <w:iCs/>
        </w:rPr>
        <w:t>Climate Change 2013: The Physical Science Basis. Contribution of Working Group I to the Fifth Assessment Report of the Intergovernmental Panel on Climate Change</w:t>
      </w:r>
      <w:r w:rsidRPr="00D66195">
        <w:t xml:space="preserve">. </w:t>
      </w:r>
      <w:r>
        <w:t xml:space="preserve">Cambridge: </w:t>
      </w:r>
      <w:r w:rsidRPr="00D66195">
        <w:t>Cambridge University Press.</w:t>
      </w:r>
      <w:r>
        <w:t xml:space="preserve"> Retrieved from </w:t>
      </w:r>
      <w:hyperlink r:id="rId129" w:history="1">
        <w:r w:rsidRPr="0016485F">
          <w:rPr>
            <w:rStyle w:val="Hyperlink"/>
            <w:rFonts w:cs="Arial"/>
          </w:rPr>
          <w:t>www.ipcc.ch/report/ar5/wg1/</w:t>
        </w:r>
      </w:hyperlink>
      <w:r w:rsidR="00C875DA">
        <w:rPr>
          <w:rStyle w:val="Hyperlink"/>
        </w:rPr>
        <w:t xml:space="preserve"> </w:t>
      </w:r>
      <w:r w:rsidR="00C875DA">
        <w:t>(10 July 2020)</w:t>
      </w:r>
      <w:r>
        <w:t>.</w:t>
      </w:r>
    </w:p>
    <w:p w14:paraId="67676DA0" w14:textId="31250A2D" w:rsidR="00962C73" w:rsidRPr="00D66195" w:rsidRDefault="00962C73" w:rsidP="00962C73">
      <w:pPr>
        <w:pStyle w:val="References"/>
      </w:pPr>
      <w:bookmarkStart w:id="783" w:name="_Hlk41075308"/>
      <w:r>
        <w:t>IPCC</w:t>
      </w:r>
      <w:r w:rsidRPr="00D66195">
        <w:t>. 2014</w:t>
      </w:r>
      <w:r>
        <w:t>a</w:t>
      </w:r>
      <w:r w:rsidRPr="00D66195">
        <w:t>. Australasia. In</w:t>
      </w:r>
      <w:r>
        <w:t>:</w:t>
      </w:r>
      <w:r w:rsidRPr="005C7780">
        <w:rPr>
          <w:i/>
          <w:iCs/>
        </w:rPr>
        <w:t xml:space="preserve"> Climate Change 2014: Impacts, Adaptation, and Vulnerability. Part B: Regional Aspects. Contribution of Working Group II to the Fifth Assessment Report of the Intergovernmental Panel on Climate Change</w:t>
      </w:r>
      <w:r w:rsidRPr="00D66195">
        <w:t xml:space="preserve">. </w:t>
      </w:r>
      <w:r>
        <w:t xml:space="preserve">Cambridge: </w:t>
      </w:r>
      <w:r w:rsidRPr="00D66195">
        <w:t xml:space="preserve">Cambridge University Press. </w:t>
      </w:r>
      <w:r>
        <w:t xml:space="preserve">Retrieved from </w:t>
      </w:r>
      <w:hyperlink r:id="rId130" w:history="1">
        <w:r w:rsidRPr="00D03BB5">
          <w:rPr>
            <w:rStyle w:val="Hyperlink"/>
            <w:rFonts w:eastAsia="Calibri"/>
          </w:rPr>
          <w:t>www.ipcc.ch/site/assets/uploads/2018/02/WGIIAR5-Chap25_FINAL.pdf</w:t>
        </w:r>
      </w:hyperlink>
      <w:r w:rsidR="00C875DA">
        <w:rPr>
          <w:rStyle w:val="Hyperlink"/>
        </w:rPr>
        <w:t xml:space="preserve"> </w:t>
      </w:r>
      <w:r w:rsidR="00C875DA">
        <w:t>(10 July 2020)</w:t>
      </w:r>
      <w:r w:rsidRPr="00D66195">
        <w:rPr>
          <w:rFonts w:eastAsia="Calibri"/>
        </w:rPr>
        <w:t>.</w:t>
      </w:r>
    </w:p>
    <w:bookmarkEnd w:id="783"/>
    <w:p w14:paraId="50D3ABE6" w14:textId="2C24F200" w:rsidR="00962C73" w:rsidRPr="00D66195" w:rsidRDefault="00962C73" w:rsidP="00962C73">
      <w:pPr>
        <w:pStyle w:val="References"/>
      </w:pPr>
      <w:r>
        <w:t>IPCC.</w:t>
      </w:r>
      <w:r w:rsidRPr="00D66195">
        <w:t xml:space="preserve"> </w:t>
      </w:r>
      <w:r w:rsidR="00C75483" w:rsidRPr="00D66195">
        <w:t>2014</w:t>
      </w:r>
      <w:r w:rsidR="00C75483">
        <w:t>b</w:t>
      </w:r>
      <w:r w:rsidRPr="00D66195">
        <w:t xml:space="preserve">. Human health: </w:t>
      </w:r>
      <w:r w:rsidR="00EF22DF">
        <w:t>I</w:t>
      </w:r>
      <w:r w:rsidRPr="00D66195">
        <w:t>mpacts, adaptation, and co-benefits. In</w:t>
      </w:r>
      <w:r>
        <w:t>:</w:t>
      </w:r>
      <w:r w:rsidRPr="00D66195">
        <w:t xml:space="preserve"> </w:t>
      </w:r>
      <w:r w:rsidRPr="005C7780">
        <w:rPr>
          <w:i/>
          <w:iCs/>
        </w:rPr>
        <w:t>Climate Change 2014: Impacts, Adaptation, and Vulnerability. Part A: Global and Sectoral Aspects, Contribution of Working Group II to the Fifth Assessment Report of the IPCC</w:t>
      </w:r>
      <w:r w:rsidRPr="00D66195">
        <w:t xml:space="preserve">. </w:t>
      </w:r>
      <w:r>
        <w:t>Cambridge</w:t>
      </w:r>
      <w:r w:rsidRPr="00D66195">
        <w:t>: Cambridge University Press.</w:t>
      </w:r>
      <w:r>
        <w:t xml:space="preserve"> Retrieved from </w:t>
      </w:r>
      <w:hyperlink r:id="rId131" w:history="1">
        <w:r w:rsidRPr="00D03BB5">
          <w:rPr>
            <w:rStyle w:val="Hyperlink"/>
            <w:rFonts w:cs="Arial"/>
          </w:rPr>
          <w:t>www.ipcc.ch/site/assets/uploads/2018/02/WGIIAR5-Chap11_FINAL.pdf</w:t>
        </w:r>
      </w:hyperlink>
      <w:r w:rsidR="00EF22DF">
        <w:rPr>
          <w:rStyle w:val="Hyperlink"/>
        </w:rPr>
        <w:t xml:space="preserve"> </w:t>
      </w:r>
      <w:r w:rsidR="00EF22DF">
        <w:t>(10 July 2020)</w:t>
      </w:r>
      <w:r>
        <w:t>.</w:t>
      </w:r>
    </w:p>
    <w:p w14:paraId="63766A19" w14:textId="0FB2DD1C" w:rsidR="00962C73" w:rsidRDefault="00962C73" w:rsidP="00962C73">
      <w:pPr>
        <w:pStyle w:val="References"/>
        <w:rPr>
          <w:color w:val="000000"/>
        </w:rPr>
      </w:pPr>
      <w:r w:rsidRPr="00D66195">
        <w:rPr>
          <w:color w:val="000000"/>
        </w:rPr>
        <w:t>IPCC</w:t>
      </w:r>
      <w:r>
        <w:rPr>
          <w:color w:val="000000"/>
        </w:rPr>
        <w:t>.</w:t>
      </w:r>
      <w:r w:rsidRPr="00D66195">
        <w:rPr>
          <w:color w:val="000000"/>
        </w:rPr>
        <w:t xml:space="preserve"> </w:t>
      </w:r>
      <w:r w:rsidR="00C75483" w:rsidRPr="00D66195">
        <w:rPr>
          <w:color w:val="000000"/>
        </w:rPr>
        <w:t>2014</w:t>
      </w:r>
      <w:r w:rsidR="00C75483">
        <w:rPr>
          <w:color w:val="000000"/>
        </w:rPr>
        <w:t>c</w:t>
      </w:r>
      <w:r>
        <w:rPr>
          <w:color w:val="000000"/>
        </w:rPr>
        <w:t>.</w:t>
      </w:r>
      <w:r w:rsidRPr="00D66195">
        <w:rPr>
          <w:color w:val="000000"/>
        </w:rPr>
        <w:t xml:space="preserve"> Summary for policymakers. In: </w:t>
      </w:r>
      <w:r w:rsidRPr="009C44D9">
        <w:rPr>
          <w:i/>
          <w:iCs/>
          <w:color w:val="000000"/>
        </w:rPr>
        <w:t>Climate Change 2014: Impacts, Adaptation, and Vulnerability. Part A: Global and Sectoral Aspects. Contribution of Working Group II to the Fifth Assessment Report of the Intergovernmental Panel on Climate Change</w:t>
      </w:r>
      <w:r>
        <w:rPr>
          <w:color w:val="000000"/>
        </w:rPr>
        <w:t>.</w:t>
      </w:r>
      <w:r w:rsidRPr="00D66195">
        <w:rPr>
          <w:color w:val="000000"/>
        </w:rPr>
        <w:t xml:space="preserve"> </w:t>
      </w:r>
      <w:r>
        <w:rPr>
          <w:color w:val="000000"/>
        </w:rPr>
        <w:t xml:space="preserve">Cambridge: </w:t>
      </w:r>
      <w:r w:rsidRPr="00D66195">
        <w:rPr>
          <w:color w:val="000000"/>
        </w:rPr>
        <w:t>Cambridge University Press.</w:t>
      </w:r>
      <w:r>
        <w:rPr>
          <w:color w:val="000000"/>
        </w:rPr>
        <w:t xml:space="preserve"> Retrieved from </w:t>
      </w:r>
      <w:hyperlink r:id="rId132" w:history="1">
        <w:r w:rsidRPr="0016485F">
          <w:rPr>
            <w:rStyle w:val="Hyperlink"/>
          </w:rPr>
          <w:t>www.ipcc.ch/report/ar5/wg2/</w:t>
        </w:r>
      </w:hyperlink>
      <w:r w:rsidR="00EF22DF">
        <w:rPr>
          <w:rStyle w:val="Hyperlink"/>
        </w:rPr>
        <w:t xml:space="preserve"> </w:t>
      </w:r>
      <w:r w:rsidR="00EF22DF">
        <w:t>(10 July 2020)</w:t>
      </w:r>
      <w:r>
        <w:rPr>
          <w:color w:val="000000"/>
        </w:rPr>
        <w:t xml:space="preserve">. </w:t>
      </w:r>
    </w:p>
    <w:p w14:paraId="50D12F3A" w14:textId="282468A5" w:rsidR="00962C73" w:rsidRPr="00D66195" w:rsidRDefault="00962C73" w:rsidP="00962C73">
      <w:pPr>
        <w:pStyle w:val="References"/>
        <w:rPr>
          <w:color w:val="000000"/>
        </w:rPr>
      </w:pPr>
      <w:r w:rsidRPr="00D66195">
        <w:rPr>
          <w:color w:val="000000"/>
        </w:rPr>
        <w:t>IPCC</w:t>
      </w:r>
      <w:r>
        <w:rPr>
          <w:color w:val="000000"/>
        </w:rPr>
        <w:t>.</w:t>
      </w:r>
      <w:r w:rsidRPr="00D66195">
        <w:rPr>
          <w:color w:val="000000"/>
        </w:rPr>
        <w:t xml:space="preserve"> 2019</w:t>
      </w:r>
      <w:r>
        <w:rPr>
          <w:color w:val="000000"/>
        </w:rPr>
        <w:t>.</w:t>
      </w:r>
      <w:r w:rsidRPr="00D66195">
        <w:rPr>
          <w:color w:val="000000"/>
        </w:rPr>
        <w:t xml:space="preserve"> Summary for </w:t>
      </w:r>
      <w:r w:rsidR="00EF22DF">
        <w:rPr>
          <w:color w:val="000000"/>
        </w:rPr>
        <w:t>p</w:t>
      </w:r>
      <w:r w:rsidRPr="00D66195">
        <w:rPr>
          <w:color w:val="000000"/>
        </w:rPr>
        <w:t xml:space="preserve">olicymakers. In: </w:t>
      </w:r>
      <w:r w:rsidRPr="000330E9">
        <w:rPr>
          <w:i/>
          <w:iCs/>
          <w:color w:val="000000"/>
        </w:rPr>
        <w:t>IPCC Special Report on the Ocean and Cryosphere in a Changing Climate</w:t>
      </w:r>
      <w:r w:rsidRPr="00D66195">
        <w:rPr>
          <w:color w:val="000000"/>
        </w:rPr>
        <w:t xml:space="preserve">. </w:t>
      </w:r>
      <w:r>
        <w:rPr>
          <w:color w:val="000000"/>
        </w:rPr>
        <w:t xml:space="preserve">Retrieved from </w:t>
      </w:r>
      <w:hyperlink r:id="rId133" w:history="1">
        <w:r w:rsidRPr="0016485F">
          <w:rPr>
            <w:rStyle w:val="Hyperlink"/>
          </w:rPr>
          <w:t>www.ipcc.ch/srocc/</w:t>
        </w:r>
      </w:hyperlink>
      <w:r w:rsidR="00EF22DF">
        <w:rPr>
          <w:rStyle w:val="Hyperlink"/>
        </w:rPr>
        <w:t xml:space="preserve"> </w:t>
      </w:r>
      <w:r w:rsidR="00EF22DF">
        <w:t>(10 July 2020)</w:t>
      </w:r>
      <w:r>
        <w:rPr>
          <w:color w:val="000000"/>
        </w:rPr>
        <w:t>.</w:t>
      </w:r>
    </w:p>
    <w:p w14:paraId="040D9E5D" w14:textId="63CB3142" w:rsidR="00962C73" w:rsidRDefault="00962C73" w:rsidP="00962C73">
      <w:pPr>
        <w:pStyle w:val="References"/>
      </w:pPr>
      <w:r w:rsidRPr="00D66195">
        <w:lastRenderedPageBreak/>
        <w:t xml:space="preserve">Jacobs AM. 2011. </w:t>
      </w:r>
      <w:r w:rsidRPr="00DA475C">
        <w:rPr>
          <w:i/>
          <w:iCs/>
        </w:rPr>
        <w:t>Governing for the Long Term: Democracy and the Politics of Investment</w:t>
      </w:r>
      <w:r w:rsidRPr="00D66195">
        <w:t xml:space="preserve">. </w:t>
      </w:r>
      <w:r>
        <w:t xml:space="preserve">Cambridge: </w:t>
      </w:r>
      <w:r w:rsidRPr="00D66195">
        <w:t xml:space="preserve">Cambridge University Press. </w:t>
      </w:r>
      <w:r>
        <w:t xml:space="preserve">Retrieved from </w:t>
      </w:r>
      <w:hyperlink r:id="rId134" w:history="1">
        <w:r w:rsidRPr="00FB4320">
          <w:rPr>
            <w:rStyle w:val="Hyperlink"/>
            <w:rFonts w:cs="Arial"/>
          </w:rPr>
          <w:t>https://doi.org/10.1017/CBO9780511921766</w:t>
        </w:r>
      </w:hyperlink>
      <w:r w:rsidR="00EF22DF">
        <w:rPr>
          <w:rStyle w:val="Hyperlink"/>
        </w:rPr>
        <w:t xml:space="preserve"> </w:t>
      </w:r>
      <w:r w:rsidR="00EF22DF">
        <w:t>(10 July 2020)</w:t>
      </w:r>
      <w:r>
        <w:t xml:space="preserve">. </w:t>
      </w:r>
    </w:p>
    <w:p w14:paraId="1981048B" w14:textId="77777777" w:rsidR="00962C73" w:rsidRPr="00D66195" w:rsidRDefault="00962C73" w:rsidP="00962C73">
      <w:pPr>
        <w:pStyle w:val="References"/>
      </w:pPr>
      <w:r w:rsidRPr="00182223">
        <w:t xml:space="preserve">Jakes PJ, Langer LE. 2012. The adaptive capacity of New Zealand communities to wildfire. </w:t>
      </w:r>
      <w:r w:rsidRPr="00182223">
        <w:rPr>
          <w:i/>
          <w:iCs/>
        </w:rPr>
        <w:t>International Journal of Wildland Fire</w:t>
      </w:r>
      <w:r w:rsidRPr="00182223">
        <w:t xml:space="preserve"> 21: 764–772.</w:t>
      </w:r>
    </w:p>
    <w:p w14:paraId="0598092A" w14:textId="052D93A9" w:rsidR="00962C73" w:rsidRPr="00D66195" w:rsidRDefault="00962C73" w:rsidP="00962C73">
      <w:pPr>
        <w:pStyle w:val="References"/>
      </w:pPr>
      <w:r w:rsidRPr="00D66195">
        <w:t xml:space="preserve">James V, Gerard P, Iorns C. 2019. </w:t>
      </w:r>
      <w:r w:rsidRPr="00EB3488">
        <w:rPr>
          <w:i/>
          <w:iCs/>
        </w:rPr>
        <w:t>Sea-level rise and local government: Policy gaps and opportunities</w:t>
      </w:r>
      <w:r>
        <w:t xml:space="preserve">. Wellington: </w:t>
      </w:r>
      <w:r w:rsidRPr="00D66195">
        <w:t>Deep South National Science Challenge.</w:t>
      </w:r>
      <w:r>
        <w:t xml:space="preserve"> Retrieved from </w:t>
      </w:r>
      <w:hyperlink r:id="rId135" w:history="1">
        <w:r w:rsidRPr="004B1FA4">
          <w:rPr>
            <w:rStyle w:val="Hyperlink"/>
            <w:rFonts w:cs="Arial"/>
          </w:rPr>
          <w:t>www.deepsouthchallenge.co.nz/sites/default/files/2020-01/SLR%20and%20local%20government%20Policy%20gaps%20%26%20opportunities%20Iorns%20Final%202019.pdf</w:t>
        </w:r>
      </w:hyperlink>
      <w:r w:rsidR="00EF22DF">
        <w:rPr>
          <w:rStyle w:val="Hyperlink"/>
        </w:rPr>
        <w:t xml:space="preserve"> </w:t>
      </w:r>
      <w:r w:rsidR="00EF22DF">
        <w:t>(10 July 2020)</w:t>
      </w:r>
      <w:r>
        <w:t>.</w:t>
      </w:r>
    </w:p>
    <w:p w14:paraId="34A43A5E" w14:textId="6AD1B743" w:rsidR="00962C73" w:rsidRPr="00D66195" w:rsidRDefault="00962C73" w:rsidP="00962C73">
      <w:pPr>
        <w:pStyle w:val="References"/>
      </w:pPr>
      <w:r w:rsidRPr="00D66195">
        <w:t xml:space="preserve">Jaques R, Jones M, Marston N, Saville-Smith K, Shaw P. 2015. Storm </w:t>
      </w:r>
      <w:r w:rsidR="00EF22DF">
        <w:t>r</w:t>
      </w:r>
      <w:r w:rsidRPr="00D66195">
        <w:t xml:space="preserve">esilience of New Zealand </w:t>
      </w:r>
      <w:r w:rsidR="00EF22DF">
        <w:t>h</w:t>
      </w:r>
      <w:r w:rsidRPr="00D66195">
        <w:t xml:space="preserve">ousing and the </w:t>
      </w:r>
      <w:r w:rsidR="00EF22DF">
        <w:t>i</w:t>
      </w:r>
      <w:r w:rsidRPr="00D66195">
        <w:t xml:space="preserve">mplication for </w:t>
      </w:r>
      <w:r w:rsidR="00EF22DF">
        <w:t>o</w:t>
      </w:r>
      <w:r w:rsidRPr="00D66195">
        <w:t xml:space="preserve">lder </w:t>
      </w:r>
      <w:r w:rsidR="00EF22DF">
        <w:t>p</w:t>
      </w:r>
      <w:r w:rsidRPr="00D66195">
        <w:t>eople</w:t>
      </w:r>
      <w:r w:rsidR="00EF22DF">
        <w:t>:</w:t>
      </w:r>
      <w:r w:rsidRPr="00D66195">
        <w:t xml:space="preserve"> Preliminary </w:t>
      </w:r>
      <w:r w:rsidR="00EF22DF">
        <w:t>s</w:t>
      </w:r>
      <w:r w:rsidRPr="00D66195">
        <w:t xml:space="preserve">tudy. </w:t>
      </w:r>
      <w:r w:rsidRPr="008A7157">
        <w:rPr>
          <w:i/>
          <w:iCs/>
        </w:rPr>
        <w:t>International Journal of Sustainable Built Environment</w:t>
      </w:r>
      <w:r w:rsidRPr="00D66195">
        <w:t xml:space="preserve"> 4(2)</w:t>
      </w:r>
      <w:r>
        <w:t>:</w:t>
      </w:r>
      <w:r w:rsidRPr="00D66195">
        <w:t xml:space="preserve"> 341</w:t>
      </w:r>
      <w:r>
        <w:t>–</w:t>
      </w:r>
      <w:r w:rsidRPr="00D66195">
        <w:t>347.</w:t>
      </w:r>
    </w:p>
    <w:p w14:paraId="1B600523" w14:textId="5A7B61EC" w:rsidR="00962C73" w:rsidRPr="00D66195" w:rsidRDefault="00962C73" w:rsidP="00962C73">
      <w:pPr>
        <w:pStyle w:val="References"/>
      </w:pPr>
      <w:r w:rsidRPr="00D66195">
        <w:t xml:space="preserve">Jayawardhana Y, Kumarathilaka P, Herath I. 2016. Municipal </w:t>
      </w:r>
      <w:r w:rsidR="00EF22DF">
        <w:t>s</w:t>
      </w:r>
      <w:r w:rsidRPr="00D66195">
        <w:t xml:space="preserve">olid </w:t>
      </w:r>
      <w:r w:rsidR="00EF22DF">
        <w:t>w</w:t>
      </w:r>
      <w:r w:rsidRPr="00D66195">
        <w:t xml:space="preserve">aste </w:t>
      </w:r>
      <w:r w:rsidR="00EF22DF">
        <w:t>b</w:t>
      </w:r>
      <w:r w:rsidRPr="00D66195">
        <w:t xml:space="preserve">iochar for </w:t>
      </w:r>
      <w:r w:rsidR="00EF22DF">
        <w:t>p</w:t>
      </w:r>
      <w:r w:rsidRPr="00D66195">
        <w:t xml:space="preserve">revention of </w:t>
      </w:r>
      <w:r w:rsidR="00EF22DF">
        <w:t>p</w:t>
      </w:r>
      <w:r w:rsidRPr="00D66195">
        <w:t xml:space="preserve">ollution </w:t>
      </w:r>
      <w:r>
        <w:t>f</w:t>
      </w:r>
      <w:r w:rsidRPr="00D66195">
        <w:t xml:space="preserve">rom </w:t>
      </w:r>
      <w:r w:rsidR="00EF22DF">
        <w:t>l</w:t>
      </w:r>
      <w:r w:rsidRPr="00D66195">
        <w:t xml:space="preserve">andfill </w:t>
      </w:r>
      <w:r w:rsidR="00EF22DF">
        <w:t>l</w:t>
      </w:r>
      <w:r w:rsidRPr="00D66195">
        <w:t xml:space="preserve">eachate. </w:t>
      </w:r>
      <w:r>
        <w:t xml:space="preserve">In: MNV Prasad, K Shih (eds) </w:t>
      </w:r>
      <w:r w:rsidRPr="00B03F62">
        <w:rPr>
          <w:i/>
          <w:iCs/>
        </w:rPr>
        <w:t>Environmental Materials and Waste</w:t>
      </w:r>
      <w:r w:rsidR="00EF22DF">
        <w:rPr>
          <w:i/>
          <w:iCs/>
        </w:rPr>
        <w:t>:</w:t>
      </w:r>
      <w:r w:rsidRPr="00B03F62">
        <w:rPr>
          <w:i/>
          <w:iCs/>
        </w:rPr>
        <w:t xml:space="preserve"> Resource Recovery and Pollution Prevention</w:t>
      </w:r>
      <w:r>
        <w:t>.</w:t>
      </w:r>
      <w:r w:rsidRPr="00D66195">
        <w:t xml:space="preserve"> </w:t>
      </w:r>
      <w:r w:rsidR="001A62E8">
        <w:t>Amsterdam</w:t>
      </w:r>
      <w:r>
        <w:t xml:space="preserve">: Academic Press. pp </w:t>
      </w:r>
      <w:r w:rsidRPr="00D66195">
        <w:t>117</w:t>
      </w:r>
      <w:r>
        <w:t>–</w:t>
      </w:r>
      <w:r w:rsidRPr="00D66195">
        <w:t>148.</w:t>
      </w:r>
    </w:p>
    <w:p w14:paraId="4DB1D326" w14:textId="4F1601F9" w:rsidR="00962C73" w:rsidRPr="00D66195" w:rsidRDefault="00962C73" w:rsidP="00962C73">
      <w:pPr>
        <w:pStyle w:val="References"/>
      </w:pPr>
      <w:r w:rsidRPr="00D66195">
        <w:t>Jentsch A, Beierkuhnlein</w:t>
      </w:r>
      <w:r>
        <w:t xml:space="preserve"> C</w:t>
      </w:r>
      <w:r w:rsidRPr="00D66195">
        <w:t>. 2008. Res</w:t>
      </w:r>
      <w:r>
        <w:t>e</w:t>
      </w:r>
      <w:r w:rsidRPr="00D66195">
        <w:t xml:space="preserve">arch frontiers in climate change: Effects of extreme meteorological events on ecosystems. </w:t>
      </w:r>
      <w:r w:rsidRPr="00F2449F">
        <w:rPr>
          <w:i/>
          <w:iCs/>
        </w:rPr>
        <w:t>C</w:t>
      </w:r>
      <w:r w:rsidR="00AC3F33">
        <w:rPr>
          <w:i/>
          <w:iCs/>
        </w:rPr>
        <w:t>omptes</w:t>
      </w:r>
      <w:r>
        <w:rPr>
          <w:i/>
          <w:iCs/>
        </w:rPr>
        <w:t xml:space="preserve"> </w:t>
      </w:r>
      <w:r w:rsidRPr="00F2449F">
        <w:rPr>
          <w:i/>
          <w:iCs/>
        </w:rPr>
        <w:t>R</w:t>
      </w:r>
      <w:r w:rsidR="00AC3F33">
        <w:rPr>
          <w:i/>
          <w:iCs/>
        </w:rPr>
        <w:t>endus</w:t>
      </w:r>
      <w:r w:rsidRPr="00F2449F">
        <w:rPr>
          <w:i/>
          <w:iCs/>
        </w:rPr>
        <w:t xml:space="preserve"> Geoscience</w:t>
      </w:r>
      <w:r w:rsidRPr="00D66195">
        <w:t xml:space="preserve"> 340</w:t>
      </w:r>
      <w:r>
        <w:t>:</w:t>
      </w:r>
      <w:r w:rsidRPr="00D66195">
        <w:t xml:space="preserve"> 621</w:t>
      </w:r>
      <w:r>
        <w:t>–</w:t>
      </w:r>
      <w:r w:rsidRPr="00D66195">
        <w:t>628.</w:t>
      </w:r>
    </w:p>
    <w:p w14:paraId="39FE44ED" w14:textId="2B8EFEF4" w:rsidR="00962C73" w:rsidRPr="00D66195" w:rsidRDefault="00962C73" w:rsidP="00962C73">
      <w:pPr>
        <w:pStyle w:val="References"/>
      </w:pPr>
      <w:r w:rsidRPr="00D66195">
        <w:t xml:space="preserve">Jigyasu R. 2013. Heritage and </w:t>
      </w:r>
      <w:r w:rsidR="001A62E8">
        <w:t>r</w:t>
      </w:r>
      <w:r w:rsidRPr="00D66195">
        <w:t xml:space="preserve">esilience: Issues and opportunities for </w:t>
      </w:r>
      <w:r w:rsidR="001A62E8">
        <w:t>r</w:t>
      </w:r>
      <w:r w:rsidRPr="00D66195">
        <w:t xml:space="preserve">educing </w:t>
      </w:r>
      <w:r w:rsidR="001A62E8">
        <w:t>d</w:t>
      </w:r>
      <w:r w:rsidRPr="00D66195">
        <w:t xml:space="preserve">isaster </w:t>
      </w:r>
      <w:r w:rsidR="001A62E8">
        <w:t>r</w:t>
      </w:r>
      <w:r w:rsidRPr="00D66195">
        <w:t xml:space="preserve">isks. </w:t>
      </w:r>
      <w:r>
        <w:t xml:space="preserve">In: </w:t>
      </w:r>
      <w:r w:rsidRPr="000C5B10">
        <w:rPr>
          <w:i/>
          <w:iCs/>
        </w:rPr>
        <w:t>Proceedings of the Global platform for disaster risk reduction 2013: fourth session, 19–23 May 2013, Geneva</w:t>
      </w:r>
      <w:r w:rsidRPr="00D66195">
        <w:t>.</w:t>
      </w:r>
      <w:r>
        <w:t xml:space="preserve"> Geneva: UNISDR.</w:t>
      </w:r>
    </w:p>
    <w:p w14:paraId="6AA7160E" w14:textId="3D91BAA4" w:rsidR="00962C73" w:rsidRDefault="00962C73" w:rsidP="00962C73">
      <w:pPr>
        <w:pStyle w:val="References"/>
      </w:pPr>
      <w:r w:rsidRPr="00D66195">
        <w:t xml:space="preserve">Jira C, Toffel M. 2013. </w:t>
      </w:r>
      <w:r w:rsidRPr="003F788E">
        <w:rPr>
          <w:iCs/>
        </w:rPr>
        <w:t xml:space="preserve">Engaging </w:t>
      </w:r>
      <w:r w:rsidR="00E53C22">
        <w:rPr>
          <w:iCs/>
        </w:rPr>
        <w:t>s</w:t>
      </w:r>
      <w:r w:rsidRPr="003F788E">
        <w:rPr>
          <w:iCs/>
        </w:rPr>
        <w:t xml:space="preserve">upply </w:t>
      </w:r>
      <w:r w:rsidR="00E53C22">
        <w:rPr>
          <w:iCs/>
        </w:rPr>
        <w:t>c</w:t>
      </w:r>
      <w:r w:rsidRPr="003F788E">
        <w:rPr>
          <w:iCs/>
        </w:rPr>
        <w:t xml:space="preserve">hains in </w:t>
      </w:r>
      <w:r w:rsidR="00E53C22">
        <w:rPr>
          <w:iCs/>
        </w:rPr>
        <w:t>c</w:t>
      </w:r>
      <w:r w:rsidRPr="003F788E">
        <w:rPr>
          <w:iCs/>
        </w:rPr>
        <w:t xml:space="preserve">limate </w:t>
      </w:r>
      <w:r w:rsidR="00E53C22">
        <w:rPr>
          <w:iCs/>
        </w:rPr>
        <w:t>c</w:t>
      </w:r>
      <w:r w:rsidRPr="003F788E">
        <w:rPr>
          <w:iCs/>
        </w:rPr>
        <w:t>hange</w:t>
      </w:r>
      <w:r w:rsidRPr="00D66195">
        <w:t xml:space="preserve">. </w:t>
      </w:r>
      <w:r w:rsidRPr="003F788E">
        <w:rPr>
          <w:i/>
        </w:rPr>
        <w:t>Manufacturing and Service Operations Management</w:t>
      </w:r>
      <w:r w:rsidRPr="00D66195">
        <w:t xml:space="preserve"> </w:t>
      </w:r>
      <w:r w:rsidR="006825F5">
        <w:t>15(4)</w:t>
      </w:r>
      <w:r w:rsidR="00D26C85">
        <w:t xml:space="preserve">: </w:t>
      </w:r>
      <w:r w:rsidRPr="00D66195">
        <w:t xml:space="preserve">1–19. </w:t>
      </w:r>
    </w:p>
    <w:p w14:paraId="27060EC0" w14:textId="77777777" w:rsidR="00962C73" w:rsidRPr="00D66195" w:rsidRDefault="00962C73" w:rsidP="00962C73">
      <w:pPr>
        <w:pStyle w:val="References"/>
      </w:pPr>
      <w:r w:rsidRPr="00D66195">
        <w:t xml:space="preserve">Johnson P, Rogers G. 2003. Ephemeral wetlands and their turfs in New Zealand. </w:t>
      </w:r>
      <w:r w:rsidRPr="00F37E37">
        <w:rPr>
          <w:i/>
          <w:iCs/>
        </w:rPr>
        <w:t>Science for Conservation</w:t>
      </w:r>
      <w:r w:rsidRPr="00D66195">
        <w:t xml:space="preserve"> 230</w:t>
      </w:r>
      <w:r>
        <w:t>:</w:t>
      </w:r>
      <w:r w:rsidRPr="00D66195">
        <w:t xml:space="preserve"> 109.</w:t>
      </w:r>
    </w:p>
    <w:p w14:paraId="2E70924D" w14:textId="77777777" w:rsidR="00962C73" w:rsidRPr="00D66195" w:rsidRDefault="00962C73" w:rsidP="00962C73">
      <w:pPr>
        <w:pStyle w:val="References"/>
      </w:pPr>
      <w:r w:rsidRPr="00D66195">
        <w:t>Jones R, Bennett H, Keating G, Blaiklock A. 2014</w:t>
      </w:r>
      <w:r>
        <w:t>a</w:t>
      </w:r>
      <w:r w:rsidRPr="00D66195">
        <w:t xml:space="preserve">. Climate change and the right to health for Māori in Aotearoa/New Zealand. </w:t>
      </w:r>
      <w:r w:rsidRPr="009E43AD">
        <w:rPr>
          <w:i/>
          <w:iCs/>
        </w:rPr>
        <w:t>Health and Human Rights</w:t>
      </w:r>
      <w:r w:rsidRPr="00D66195">
        <w:t xml:space="preserve"> 16(1)</w:t>
      </w:r>
      <w:r>
        <w:t>:</w:t>
      </w:r>
      <w:r w:rsidRPr="00D66195">
        <w:t xml:space="preserve"> 54–68.</w:t>
      </w:r>
    </w:p>
    <w:p w14:paraId="2FA95071" w14:textId="0F05A53C" w:rsidR="00962C73" w:rsidRDefault="00962C73" w:rsidP="00962C73">
      <w:pPr>
        <w:pStyle w:val="References"/>
      </w:pPr>
      <w:r w:rsidRPr="00D66195">
        <w:t>Jones R, Keating G, Hales S. 2014</w:t>
      </w:r>
      <w:r>
        <w:t>b</w:t>
      </w:r>
      <w:r w:rsidRPr="00D66195">
        <w:t xml:space="preserve">. Health and equity impacts of climate change in Aotearoa-New Zealand, and health gains from climate action. </w:t>
      </w:r>
      <w:r w:rsidRPr="0081512F">
        <w:rPr>
          <w:i/>
          <w:iCs/>
        </w:rPr>
        <w:t>New Zealand Medical Journal</w:t>
      </w:r>
      <w:r w:rsidRPr="00D66195">
        <w:t xml:space="preserve"> 127(1406)</w:t>
      </w:r>
      <w:r>
        <w:t>:</w:t>
      </w:r>
      <w:r w:rsidRPr="00D66195">
        <w:t xml:space="preserve"> 16–31.</w:t>
      </w:r>
      <w:r>
        <w:t xml:space="preserve"> </w:t>
      </w:r>
    </w:p>
    <w:p w14:paraId="0D7FC8EF" w14:textId="365D4337" w:rsidR="00962C73" w:rsidRPr="00BF7667" w:rsidRDefault="00962C73" w:rsidP="00962C73">
      <w:pPr>
        <w:pStyle w:val="References"/>
        <w:rPr>
          <w:color w:val="0F7B7D" w:themeColor="accent2"/>
          <w:u w:val="single"/>
        </w:rPr>
      </w:pPr>
      <w:r w:rsidRPr="00D66195">
        <w:t>Journeaux</w:t>
      </w:r>
      <w:r>
        <w:t xml:space="preserve"> P, van Reenen E, Manjala T, Pike S, Hamore I, Millar S</w:t>
      </w:r>
      <w:r w:rsidRPr="00D66195">
        <w:t>. 2017</w:t>
      </w:r>
      <w:r>
        <w:t>.</w:t>
      </w:r>
      <w:r w:rsidRPr="00D66195">
        <w:t xml:space="preserve"> </w:t>
      </w:r>
      <w:r w:rsidRPr="00BF7667">
        <w:rPr>
          <w:i/>
          <w:iCs/>
        </w:rPr>
        <w:t xml:space="preserve">Analysis of </w:t>
      </w:r>
      <w:r w:rsidR="00115B9B">
        <w:rPr>
          <w:i/>
          <w:iCs/>
        </w:rPr>
        <w:t>D</w:t>
      </w:r>
      <w:r w:rsidRPr="00BF7667">
        <w:rPr>
          <w:i/>
          <w:iCs/>
        </w:rPr>
        <w:t xml:space="preserve">rivers and </w:t>
      </w:r>
      <w:r w:rsidR="00115B9B">
        <w:rPr>
          <w:i/>
          <w:iCs/>
        </w:rPr>
        <w:t>B</w:t>
      </w:r>
      <w:r w:rsidRPr="00BF7667">
        <w:rPr>
          <w:i/>
          <w:iCs/>
        </w:rPr>
        <w:t xml:space="preserve">arriers to </w:t>
      </w:r>
      <w:r w:rsidR="00115B9B">
        <w:rPr>
          <w:i/>
          <w:iCs/>
        </w:rPr>
        <w:t>L</w:t>
      </w:r>
      <w:r w:rsidRPr="00BF7667">
        <w:rPr>
          <w:i/>
          <w:iCs/>
        </w:rPr>
        <w:t xml:space="preserve">and </w:t>
      </w:r>
      <w:r w:rsidR="00115B9B">
        <w:rPr>
          <w:i/>
          <w:iCs/>
        </w:rPr>
        <w:t>U</w:t>
      </w:r>
      <w:r w:rsidRPr="00BF7667">
        <w:rPr>
          <w:i/>
          <w:iCs/>
        </w:rPr>
        <w:t xml:space="preserve">se </w:t>
      </w:r>
      <w:r w:rsidR="00115B9B">
        <w:rPr>
          <w:i/>
          <w:iCs/>
        </w:rPr>
        <w:t>C</w:t>
      </w:r>
      <w:r w:rsidRPr="00BF7667">
        <w:rPr>
          <w:i/>
          <w:iCs/>
        </w:rPr>
        <w:t>hange</w:t>
      </w:r>
      <w:r w:rsidRPr="00D66195">
        <w:t xml:space="preserve">. Report prepared for MPI. </w:t>
      </w:r>
      <w:r>
        <w:t xml:space="preserve">Wellington: Ministry for Primary Industries. </w:t>
      </w:r>
    </w:p>
    <w:p w14:paraId="7A4C300B" w14:textId="7FD0F6E0" w:rsidR="00962C73" w:rsidRPr="00E3373A" w:rsidRDefault="00962C73" w:rsidP="00962C73">
      <w:pPr>
        <w:pStyle w:val="References"/>
      </w:pPr>
      <w:r w:rsidRPr="00D66195">
        <w:t>Joynt JLR</w:t>
      </w:r>
      <w:r>
        <w:t>,</w:t>
      </w:r>
      <w:r w:rsidRPr="00D66195">
        <w:t xml:space="preserve"> Golubiewski NE. 2019. </w:t>
      </w:r>
      <w:r w:rsidRPr="00D66195">
        <w:rPr>
          <w:i/>
        </w:rPr>
        <w:t>Development of the Auckland Heat Vulnerability Index</w:t>
      </w:r>
      <w:r w:rsidRPr="00D66195">
        <w:t xml:space="preserve">. </w:t>
      </w:r>
      <w:r>
        <w:t xml:space="preserve">Auckland: </w:t>
      </w:r>
      <w:r w:rsidRPr="00D66195">
        <w:t xml:space="preserve">Auckland Council Research and Evaluation Unit. </w:t>
      </w:r>
      <w:r>
        <w:t xml:space="preserve">Retrieved from: </w:t>
      </w:r>
      <w:hyperlink r:id="rId136" w:history="1">
        <w:r w:rsidR="00115B9B">
          <w:rPr>
            <w:rStyle w:val="Hyperlink"/>
          </w:rPr>
          <w:t>https://knowledgeauckland.org.nz/media/1077/tr2019-012-development-of-the-auckland-heat-vulnerability-index-final.pdf</w:t>
        </w:r>
      </w:hyperlink>
      <w:r w:rsidR="00115B9B">
        <w:rPr>
          <w:rStyle w:val="Hyperlink"/>
        </w:rPr>
        <w:t xml:space="preserve"> </w:t>
      </w:r>
      <w:r w:rsidR="00115B9B">
        <w:t>(10 July 2020)</w:t>
      </w:r>
      <w:r w:rsidRPr="00D66195">
        <w:t xml:space="preserve">. </w:t>
      </w:r>
    </w:p>
    <w:p w14:paraId="57DC112D" w14:textId="64B968A5" w:rsidR="00962C73" w:rsidRDefault="00962C73" w:rsidP="00962C73">
      <w:pPr>
        <w:pStyle w:val="References"/>
      </w:pPr>
      <w:r w:rsidRPr="00D66195">
        <w:t>Kamber G, McDonald</w:t>
      </w:r>
      <w:r>
        <w:t xml:space="preserve"> C,</w:t>
      </w:r>
      <w:r w:rsidRPr="00D66195">
        <w:t xml:space="preserve"> Price</w:t>
      </w:r>
      <w:r>
        <w:t xml:space="preserve"> G.</w:t>
      </w:r>
      <w:r w:rsidRPr="00D66195">
        <w:t xml:space="preserve"> 2013. </w:t>
      </w:r>
      <w:r w:rsidRPr="00BF7667">
        <w:rPr>
          <w:i/>
          <w:iCs/>
        </w:rPr>
        <w:t>Drying Out: Investigating the Economic Effects of Drought in New Zealand</w:t>
      </w:r>
      <w:r w:rsidRPr="00D66195">
        <w:t xml:space="preserve">. </w:t>
      </w:r>
      <w:r w:rsidRPr="00BF7667">
        <w:rPr>
          <w:i/>
          <w:iCs/>
        </w:rPr>
        <w:t>Reserve Bank of New Zealand Analytical Note series</w:t>
      </w:r>
      <w:r w:rsidRPr="00D66195">
        <w:t xml:space="preserve">. Wellington: </w:t>
      </w:r>
      <w:r>
        <w:t>Reserve Bank of New Zealand. Retrieved from</w:t>
      </w:r>
      <w:r w:rsidRPr="00D66195">
        <w:t xml:space="preserve"> </w:t>
      </w:r>
      <w:hyperlink r:id="rId137" w:history="1">
        <w:r w:rsidR="00115B9B">
          <w:rPr>
            <w:rStyle w:val="Hyperlink"/>
            <w:rFonts w:cs="Arial"/>
          </w:rPr>
          <w:t>https://www.rbnz.govt.nz/-/media/ReserveBank/Files/Publications/Analytical%20notes/2013/an2013-02.pdf?revision=edc9128b-3d50-4a23-856d-9e30eecad235</w:t>
        </w:r>
      </w:hyperlink>
      <w:r w:rsidR="00115B9B">
        <w:rPr>
          <w:rStyle w:val="Hyperlink"/>
        </w:rPr>
        <w:t xml:space="preserve"> </w:t>
      </w:r>
      <w:r w:rsidR="00115B9B">
        <w:t>(10 July 2020)</w:t>
      </w:r>
      <w:r>
        <w:t xml:space="preserve">. </w:t>
      </w:r>
    </w:p>
    <w:p w14:paraId="308BDCDE" w14:textId="304AA760" w:rsidR="00962C73" w:rsidRPr="00D66195" w:rsidRDefault="00962C73" w:rsidP="00962C73">
      <w:pPr>
        <w:pStyle w:val="References"/>
      </w:pPr>
      <w:r w:rsidRPr="00D66195">
        <w:t>Kapa M. 2010. Ethnobotany of kuta (</w:t>
      </w:r>
      <w:r>
        <w:rPr>
          <w:i/>
          <w:iCs/>
        </w:rPr>
        <w:t>E</w:t>
      </w:r>
      <w:r w:rsidRPr="00B03E8C">
        <w:rPr>
          <w:i/>
          <w:iCs/>
        </w:rPr>
        <w:t>leocharis sphacelata</w:t>
      </w:r>
      <w:r w:rsidRPr="00D66195">
        <w:t xml:space="preserve">) in </w:t>
      </w:r>
      <w:r>
        <w:t>B</w:t>
      </w:r>
      <w:r w:rsidRPr="00D66195">
        <w:t xml:space="preserve">ay of </w:t>
      </w:r>
      <w:r>
        <w:t>P</w:t>
      </w:r>
      <w:r w:rsidRPr="00D66195">
        <w:t xml:space="preserve">lenty and </w:t>
      </w:r>
      <w:r>
        <w:t>N</w:t>
      </w:r>
      <w:r w:rsidRPr="00D66195">
        <w:t xml:space="preserve">orthland, New Zealand. </w:t>
      </w:r>
      <w:r w:rsidRPr="00D66195">
        <w:rPr>
          <w:i/>
          <w:iCs/>
        </w:rPr>
        <w:t>Journal of the Polynesian Society</w:t>
      </w:r>
      <w:r>
        <w:t xml:space="preserve"> 119(2): 131–148. Retrieved from </w:t>
      </w:r>
      <w:hyperlink r:id="rId138" w:history="1">
        <w:r w:rsidRPr="004B1FA4">
          <w:rPr>
            <w:rStyle w:val="Hyperlink"/>
            <w:rFonts w:cs="Arial"/>
          </w:rPr>
          <w:t>www.jps.auckland.ac.nz/document//Volume_119_2010/Volume_119%2C_No._2/Ethnobotany_of_Kuta_%28Eleocharis_sphacelata%29_in_Bay_of_Plenty_and_Northland%2C_New_Zealand%2C_by_Mieke_Kapa%2C_p_131-148/p1</w:t>
        </w:r>
      </w:hyperlink>
      <w:r w:rsidR="00115B9B">
        <w:rPr>
          <w:rStyle w:val="Hyperlink"/>
        </w:rPr>
        <w:t xml:space="preserve"> </w:t>
      </w:r>
      <w:r w:rsidR="00115B9B">
        <w:t>(10 July 2020)</w:t>
      </w:r>
      <w:r>
        <w:t>.</w:t>
      </w:r>
    </w:p>
    <w:p w14:paraId="51E18503" w14:textId="77777777" w:rsidR="00962C73" w:rsidRPr="00D66195" w:rsidRDefault="00962C73" w:rsidP="00962C73">
      <w:pPr>
        <w:pStyle w:val="References"/>
      </w:pPr>
      <w:r w:rsidRPr="00D66195">
        <w:t>King D, Dalton W, Home M, Duncan M, Srinivasan MS</w:t>
      </w:r>
      <w:r>
        <w:t>,</w:t>
      </w:r>
      <w:r w:rsidRPr="00D66195">
        <w:t xml:space="preserve"> Bind J, </w:t>
      </w:r>
      <w:r>
        <w:t>…</w:t>
      </w:r>
      <w:r w:rsidRPr="00D66195">
        <w:t xml:space="preserve"> Skipper A. 2012. </w:t>
      </w:r>
      <w:r w:rsidRPr="00A27048">
        <w:rPr>
          <w:i/>
          <w:iCs/>
        </w:rPr>
        <w:t>Māori Community Adaptation to Climate Variability and Change</w:t>
      </w:r>
      <w:r>
        <w:t>.</w:t>
      </w:r>
      <w:r w:rsidRPr="00D66195">
        <w:t xml:space="preserve"> </w:t>
      </w:r>
      <w:r>
        <w:t>Wellington: Ministry for Primary Industries</w:t>
      </w:r>
      <w:r w:rsidRPr="00D66195">
        <w:t>.</w:t>
      </w:r>
    </w:p>
    <w:p w14:paraId="53B8959D" w14:textId="77777777" w:rsidR="00962C73" w:rsidRPr="00D66195" w:rsidRDefault="00962C73" w:rsidP="00962C73">
      <w:pPr>
        <w:pStyle w:val="References"/>
      </w:pPr>
      <w:r w:rsidRPr="00D66195">
        <w:lastRenderedPageBreak/>
        <w:t xml:space="preserve">King D, Penny G. 2006. </w:t>
      </w:r>
      <w:r w:rsidRPr="00856713">
        <w:rPr>
          <w:i/>
          <w:iCs/>
        </w:rPr>
        <w:t>The 2nd Māori Climate Forum – Hongoeka Marae, Plimmerton: Summary Report</w:t>
      </w:r>
      <w:r w:rsidRPr="00D66195">
        <w:t>. NIWA Report prepared for the Foundation for Research, Science and Technology (FRST).</w:t>
      </w:r>
      <w:r>
        <w:t xml:space="preserve"> Auckland: Foundation for Research, Science and Technology.</w:t>
      </w:r>
    </w:p>
    <w:p w14:paraId="6B507EF3" w14:textId="57637EE3" w:rsidR="00962C73" w:rsidRPr="00D66195" w:rsidRDefault="00962C73" w:rsidP="00962C73">
      <w:pPr>
        <w:pStyle w:val="References"/>
      </w:pPr>
      <w:r w:rsidRPr="00D66195">
        <w:t>King D, Penny G, Severne C. 2010. The climate change matrix facing Māori society. In</w:t>
      </w:r>
      <w:r>
        <w:t>:</w:t>
      </w:r>
      <w:r w:rsidRPr="00D66195">
        <w:t xml:space="preserve"> </w:t>
      </w:r>
      <w:r w:rsidR="00115B9B">
        <w:t>RAC</w:t>
      </w:r>
      <w:r w:rsidR="00115B9B" w:rsidRPr="00D66195">
        <w:t xml:space="preserve"> </w:t>
      </w:r>
      <w:r w:rsidRPr="00D66195">
        <w:t>Nottage</w:t>
      </w:r>
      <w:r w:rsidR="00115B9B">
        <w:t>, DS Wratt, JF Bo</w:t>
      </w:r>
      <w:r w:rsidR="00656D2D">
        <w:t>m</w:t>
      </w:r>
      <w:r w:rsidR="00115B9B">
        <w:t>man, K Jones</w:t>
      </w:r>
      <w:r w:rsidRPr="00D66195">
        <w:t xml:space="preserve"> (</w:t>
      </w:r>
      <w:r>
        <w:t>e</w:t>
      </w:r>
      <w:r w:rsidRPr="00D66195">
        <w:t>d</w:t>
      </w:r>
      <w:r w:rsidR="00115B9B">
        <w:t>s</w:t>
      </w:r>
      <w:r w:rsidRPr="00D66195">
        <w:t xml:space="preserve">) </w:t>
      </w:r>
      <w:r w:rsidRPr="005307EA">
        <w:rPr>
          <w:i/>
          <w:iCs/>
        </w:rPr>
        <w:t xml:space="preserve">Climate </w:t>
      </w:r>
      <w:r w:rsidR="00656D2D">
        <w:rPr>
          <w:i/>
          <w:iCs/>
        </w:rPr>
        <w:t>C</w:t>
      </w:r>
      <w:r w:rsidRPr="005307EA">
        <w:rPr>
          <w:i/>
          <w:iCs/>
        </w:rPr>
        <w:t xml:space="preserve">hange </w:t>
      </w:r>
      <w:r w:rsidR="00656D2D">
        <w:rPr>
          <w:i/>
          <w:iCs/>
        </w:rPr>
        <w:t>A</w:t>
      </w:r>
      <w:r w:rsidRPr="005307EA">
        <w:rPr>
          <w:i/>
          <w:iCs/>
        </w:rPr>
        <w:t xml:space="preserve">daptation in New Zealand: </w:t>
      </w:r>
      <w:r w:rsidR="00656D2D">
        <w:rPr>
          <w:i/>
          <w:iCs/>
        </w:rPr>
        <w:t>F</w:t>
      </w:r>
      <w:r w:rsidRPr="005307EA">
        <w:rPr>
          <w:i/>
          <w:iCs/>
        </w:rPr>
        <w:t xml:space="preserve">uture </w:t>
      </w:r>
      <w:r w:rsidR="00656D2D">
        <w:rPr>
          <w:i/>
          <w:iCs/>
        </w:rPr>
        <w:t>S</w:t>
      </w:r>
      <w:r w:rsidRPr="005307EA">
        <w:rPr>
          <w:i/>
          <w:iCs/>
        </w:rPr>
        <w:t xml:space="preserve">cenarios and </w:t>
      </w:r>
      <w:r w:rsidR="00656D2D">
        <w:rPr>
          <w:i/>
          <w:iCs/>
        </w:rPr>
        <w:t>S</w:t>
      </w:r>
      <w:r w:rsidRPr="005307EA">
        <w:rPr>
          <w:i/>
          <w:iCs/>
        </w:rPr>
        <w:t xml:space="preserve">ome </w:t>
      </w:r>
      <w:r w:rsidR="00656D2D">
        <w:rPr>
          <w:i/>
          <w:iCs/>
        </w:rPr>
        <w:t>S</w:t>
      </w:r>
      <w:r w:rsidRPr="005307EA">
        <w:rPr>
          <w:i/>
          <w:iCs/>
        </w:rPr>
        <w:t xml:space="preserve">ectoral </w:t>
      </w:r>
      <w:r w:rsidR="00656D2D">
        <w:rPr>
          <w:i/>
          <w:iCs/>
        </w:rPr>
        <w:t>P</w:t>
      </w:r>
      <w:r w:rsidRPr="005307EA">
        <w:rPr>
          <w:i/>
          <w:iCs/>
        </w:rPr>
        <w:t>erspectives</w:t>
      </w:r>
      <w:r>
        <w:t>.</w:t>
      </w:r>
      <w:r w:rsidRPr="00D66195">
        <w:t xml:space="preserve"> Wellington: New Zealand Climate Change Centre.</w:t>
      </w:r>
    </w:p>
    <w:p w14:paraId="0A232518" w14:textId="040EAC50" w:rsidR="00962C73" w:rsidRPr="00D66195" w:rsidRDefault="00962C73" w:rsidP="00962C73">
      <w:pPr>
        <w:pStyle w:val="References"/>
        <w:rPr>
          <w:lang w:eastAsia="en-AU"/>
        </w:rPr>
      </w:pPr>
      <w:r w:rsidRPr="00D66195">
        <w:rPr>
          <w:lang w:eastAsia="en-AU"/>
        </w:rPr>
        <w:t>Kingi T. 2008. Māori landownership and land management in New Zealand</w:t>
      </w:r>
      <w:r>
        <w:rPr>
          <w:lang w:eastAsia="en-AU"/>
        </w:rPr>
        <w:t>.</w:t>
      </w:r>
      <w:r w:rsidRPr="00D66195">
        <w:rPr>
          <w:lang w:eastAsia="en-AU"/>
        </w:rPr>
        <w:t xml:space="preserve"> </w:t>
      </w:r>
      <w:r>
        <w:rPr>
          <w:lang w:eastAsia="en-AU"/>
        </w:rPr>
        <w:t>I</w:t>
      </w:r>
      <w:r w:rsidRPr="00D66195">
        <w:rPr>
          <w:lang w:eastAsia="en-AU"/>
        </w:rPr>
        <w:t>n</w:t>
      </w:r>
      <w:r>
        <w:rPr>
          <w:lang w:eastAsia="en-AU"/>
        </w:rPr>
        <w:t>:</w:t>
      </w:r>
      <w:r w:rsidRPr="00D66195">
        <w:rPr>
          <w:lang w:eastAsia="en-AU"/>
        </w:rPr>
        <w:t xml:space="preserve"> </w:t>
      </w:r>
      <w:r w:rsidRPr="00A27048">
        <w:rPr>
          <w:i/>
          <w:iCs/>
          <w:lang w:eastAsia="en-AU"/>
        </w:rPr>
        <w:t xml:space="preserve">Making </w:t>
      </w:r>
      <w:r w:rsidR="008A0543">
        <w:rPr>
          <w:i/>
          <w:iCs/>
          <w:lang w:eastAsia="en-AU"/>
        </w:rPr>
        <w:t>L</w:t>
      </w:r>
      <w:r w:rsidRPr="00A27048">
        <w:rPr>
          <w:i/>
          <w:iCs/>
          <w:lang w:eastAsia="en-AU"/>
        </w:rPr>
        <w:t xml:space="preserve">and </w:t>
      </w:r>
      <w:r w:rsidR="008A0543">
        <w:rPr>
          <w:i/>
          <w:iCs/>
          <w:lang w:eastAsia="en-AU"/>
        </w:rPr>
        <w:t>W</w:t>
      </w:r>
      <w:r w:rsidRPr="00A27048">
        <w:rPr>
          <w:i/>
          <w:iCs/>
          <w:lang w:eastAsia="en-AU"/>
        </w:rPr>
        <w:t>ork (volume 2)</w:t>
      </w:r>
      <w:r w:rsidRPr="00D66195">
        <w:rPr>
          <w:lang w:eastAsia="en-AU"/>
        </w:rPr>
        <w:t xml:space="preserve">. </w:t>
      </w:r>
      <w:r>
        <w:rPr>
          <w:lang w:eastAsia="en-AU"/>
        </w:rPr>
        <w:t xml:space="preserve">Canberra: </w:t>
      </w:r>
      <w:r w:rsidRPr="00D66195">
        <w:rPr>
          <w:lang w:eastAsia="en-AU"/>
        </w:rPr>
        <w:t>Australian Agency for International Development.</w:t>
      </w:r>
    </w:p>
    <w:p w14:paraId="0152C418" w14:textId="41F529EA" w:rsidR="00962C73" w:rsidRPr="00D66195" w:rsidRDefault="00962C73" w:rsidP="00962C73">
      <w:pPr>
        <w:pStyle w:val="References"/>
        <w:rPr>
          <w:lang w:eastAsia="en-AU"/>
        </w:rPr>
      </w:pPr>
      <w:r w:rsidRPr="00D66195">
        <w:t xml:space="preserve">Klomp J. 2014. Financial fragility and natural disasters: </w:t>
      </w:r>
      <w:r w:rsidR="008A0543">
        <w:t>A</w:t>
      </w:r>
      <w:r w:rsidRPr="00D66195">
        <w:t xml:space="preserve">n empirical analysis. </w:t>
      </w:r>
      <w:r w:rsidRPr="00547FE4">
        <w:rPr>
          <w:i/>
          <w:iCs/>
        </w:rPr>
        <w:t>Journal of Financial Stability</w:t>
      </w:r>
      <w:r w:rsidRPr="00D66195">
        <w:t xml:space="preserve"> 13</w:t>
      </w:r>
      <w:r>
        <w:t>:</w:t>
      </w:r>
      <w:r w:rsidRPr="00D66195">
        <w:t xml:space="preserve"> 180–192.</w:t>
      </w:r>
    </w:p>
    <w:p w14:paraId="72417B4A" w14:textId="41A6D705" w:rsidR="00B93B54" w:rsidRPr="00D66195" w:rsidRDefault="00B93B54" w:rsidP="00B93B54">
      <w:pPr>
        <w:pStyle w:val="References"/>
      </w:pPr>
      <w:r w:rsidRPr="00D66195">
        <w:t xml:space="preserve">Knight D. 2010. Shaking our constitutional foundations. </w:t>
      </w:r>
      <w:r w:rsidRPr="00387053">
        <w:rPr>
          <w:i/>
          <w:iCs/>
        </w:rPr>
        <w:t>Public Sector</w:t>
      </w:r>
      <w:r w:rsidRPr="00D66195">
        <w:t xml:space="preserve"> </w:t>
      </w:r>
      <w:r w:rsidR="008C2E78">
        <w:t xml:space="preserve">33(4): </w:t>
      </w:r>
      <w:r w:rsidRPr="00D66195">
        <w:t>24.</w:t>
      </w:r>
    </w:p>
    <w:p w14:paraId="5F396CF0" w14:textId="0DAF46C4" w:rsidR="00962C73" w:rsidRPr="00D66195" w:rsidRDefault="00962C73" w:rsidP="00962C73">
      <w:pPr>
        <w:pStyle w:val="References"/>
      </w:pPr>
      <w:r w:rsidRPr="00D66195">
        <w:rPr>
          <w:lang w:eastAsia="en-AU"/>
        </w:rPr>
        <w:t>Kool R. 2020</w:t>
      </w:r>
      <w:r>
        <w:rPr>
          <w:lang w:eastAsia="en-AU"/>
        </w:rPr>
        <w:t>.</w:t>
      </w:r>
      <w:r w:rsidRPr="00D66195">
        <w:rPr>
          <w:lang w:eastAsia="en-AU"/>
        </w:rPr>
        <w:t xml:space="preserve"> </w:t>
      </w:r>
      <w:r w:rsidRPr="008B09AF">
        <w:rPr>
          <w:i/>
          <w:iCs/>
          <w:lang w:eastAsia="en-AU"/>
        </w:rPr>
        <w:t xml:space="preserve">Preparing for Sea Level Rise: An </w:t>
      </w:r>
      <w:r w:rsidR="008A0543">
        <w:rPr>
          <w:i/>
          <w:iCs/>
          <w:lang w:eastAsia="en-AU"/>
        </w:rPr>
        <w:t>A</w:t>
      </w:r>
      <w:r w:rsidRPr="008B09AF">
        <w:rPr>
          <w:i/>
          <w:iCs/>
          <w:lang w:eastAsia="en-AU"/>
        </w:rPr>
        <w:t xml:space="preserve">daptive </w:t>
      </w:r>
      <w:r w:rsidR="008A0543">
        <w:rPr>
          <w:i/>
          <w:iCs/>
          <w:lang w:eastAsia="en-AU"/>
        </w:rPr>
        <w:t>M</w:t>
      </w:r>
      <w:r w:rsidRPr="008B09AF">
        <w:rPr>
          <w:i/>
          <w:iCs/>
          <w:lang w:eastAsia="en-AU"/>
        </w:rPr>
        <w:t xml:space="preserve">anaged </w:t>
      </w:r>
      <w:r w:rsidR="008A0543">
        <w:rPr>
          <w:i/>
          <w:iCs/>
          <w:lang w:eastAsia="en-AU"/>
        </w:rPr>
        <w:t>R</w:t>
      </w:r>
      <w:r w:rsidRPr="008B09AF">
        <w:rPr>
          <w:i/>
          <w:iCs/>
          <w:lang w:eastAsia="en-AU"/>
        </w:rPr>
        <w:t xml:space="preserve">etreat </w:t>
      </w:r>
      <w:r w:rsidR="008A0543">
        <w:rPr>
          <w:i/>
          <w:iCs/>
          <w:lang w:eastAsia="en-AU"/>
        </w:rPr>
        <w:t>C</w:t>
      </w:r>
      <w:r w:rsidRPr="008B09AF">
        <w:rPr>
          <w:i/>
          <w:iCs/>
          <w:lang w:eastAsia="en-AU"/>
        </w:rPr>
        <w:t xml:space="preserve">ase </w:t>
      </w:r>
      <w:r w:rsidR="008A0543">
        <w:rPr>
          <w:i/>
          <w:iCs/>
          <w:lang w:eastAsia="en-AU"/>
        </w:rPr>
        <w:t>S</w:t>
      </w:r>
      <w:r w:rsidRPr="008B09AF">
        <w:rPr>
          <w:i/>
          <w:iCs/>
          <w:lang w:eastAsia="en-AU"/>
        </w:rPr>
        <w:t>tudy</w:t>
      </w:r>
      <w:r w:rsidRPr="00D66195">
        <w:rPr>
          <w:lang w:eastAsia="en-AU"/>
        </w:rPr>
        <w:t>.</w:t>
      </w:r>
      <w:r w:rsidR="008C2E78">
        <w:rPr>
          <w:lang w:eastAsia="en-AU"/>
        </w:rPr>
        <w:t xml:space="preserve"> </w:t>
      </w:r>
      <w:r w:rsidRPr="00D66195">
        <w:rPr>
          <w:lang w:eastAsia="en-AU"/>
        </w:rPr>
        <w:t>Danish Technical Institute and Victoria University of Wellington.</w:t>
      </w:r>
    </w:p>
    <w:p w14:paraId="39151113" w14:textId="4EAAF8B0" w:rsidR="00962C73" w:rsidRPr="00D66195" w:rsidRDefault="00962C73" w:rsidP="00962C73">
      <w:pPr>
        <w:pStyle w:val="References"/>
      </w:pPr>
      <w:r w:rsidRPr="00D66195">
        <w:t>Kovats S, Osborn D. 2016. Chapter 5: People and the built environment. In</w:t>
      </w:r>
      <w:r>
        <w:t>:</w:t>
      </w:r>
      <w:r w:rsidRPr="00D66195">
        <w:t xml:space="preserve"> </w:t>
      </w:r>
      <w:r w:rsidRPr="00B03F62">
        <w:rPr>
          <w:i/>
          <w:iCs/>
        </w:rPr>
        <w:t>UK Climate Change Risk Assessment</w:t>
      </w:r>
      <w:r>
        <w:rPr>
          <w:i/>
          <w:iCs/>
        </w:rPr>
        <w:t xml:space="preserve"> 2017: Evidence Report</w:t>
      </w:r>
      <w:r w:rsidRPr="00D66195">
        <w:t xml:space="preserve">. </w:t>
      </w:r>
      <w:r>
        <w:t xml:space="preserve">London: Committee on Climate Change. </w:t>
      </w:r>
    </w:p>
    <w:p w14:paraId="51C514AE" w14:textId="77777777" w:rsidR="00962C73" w:rsidRPr="00D66195" w:rsidRDefault="00962C73" w:rsidP="00962C73">
      <w:pPr>
        <w:pStyle w:val="References"/>
      </w:pPr>
      <w:r w:rsidRPr="00D66195">
        <w:t xml:space="preserve">Krishnamurthy PK. 2012. Disaster-induced migration: Assessing the impact of extreme weather events on livelihoods. </w:t>
      </w:r>
      <w:r w:rsidRPr="00D73A4C">
        <w:rPr>
          <w:i/>
          <w:iCs/>
        </w:rPr>
        <w:t>Environmental Hazards</w:t>
      </w:r>
      <w:r w:rsidRPr="00D66195">
        <w:t xml:space="preserve"> 11(2)</w:t>
      </w:r>
      <w:r>
        <w:t>:</w:t>
      </w:r>
      <w:r w:rsidRPr="00D66195">
        <w:t xml:space="preserve"> 96</w:t>
      </w:r>
      <w:r>
        <w:t>–</w:t>
      </w:r>
      <w:r w:rsidRPr="00D66195">
        <w:t>111.</w:t>
      </w:r>
    </w:p>
    <w:p w14:paraId="10B728F6" w14:textId="77777777" w:rsidR="00962C73" w:rsidRPr="00D66195" w:rsidRDefault="00962C73" w:rsidP="00962C73">
      <w:pPr>
        <w:pStyle w:val="References"/>
      </w:pPr>
      <w:r w:rsidRPr="00D66195">
        <w:rPr>
          <w:lang w:eastAsia="en-AU"/>
        </w:rPr>
        <w:t xml:space="preserve">Kundzewicz Z, Mata L, Arnell N, Doll P, Jimenez B, Miller K, Oki T, Sen Z, Shiklomanov I. 2008. The implications of projected climate change for freshwater resources and their management. </w:t>
      </w:r>
      <w:r w:rsidRPr="00A1137D">
        <w:rPr>
          <w:i/>
          <w:iCs/>
          <w:lang w:eastAsia="en-AU"/>
        </w:rPr>
        <w:t>Hydrological Sciences Journal/Journal des Sciences Hydrologiques</w:t>
      </w:r>
      <w:r w:rsidRPr="00D66195">
        <w:rPr>
          <w:lang w:eastAsia="en-AU"/>
        </w:rPr>
        <w:t xml:space="preserve"> 53(1)</w:t>
      </w:r>
      <w:r>
        <w:rPr>
          <w:lang w:eastAsia="en-AU"/>
        </w:rPr>
        <w:t>:</w:t>
      </w:r>
      <w:r w:rsidRPr="00D66195">
        <w:rPr>
          <w:lang w:eastAsia="en-AU"/>
        </w:rPr>
        <w:t xml:space="preserve"> 3</w:t>
      </w:r>
      <w:r>
        <w:rPr>
          <w:lang w:eastAsia="en-AU"/>
        </w:rPr>
        <w:t>–</w:t>
      </w:r>
      <w:r w:rsidRPr="00D66195">
        <w:rPr>
          <w:lang w:eastAsia="en-AU"/>
        </w:rPr>
        <w:t>10.</w:t>
      </w:r>
    </w:p>
    <w:p w14:paraId="5DAB1F5C" w14:textId="724B0217" w:rsidR="00962C73" w:rsidRPr="001466E1" w:rsidRDefault="00962C73" w:rsidP="00962C73">
      <w:pPr>
        <w:pStyle w:val="References"/>
        <w:rPr>
          <w:spacing w:val="-4"/>
        </w:rPr>
      </w:pPr>
      <w:r w:rsidRPr="001466E1">
        <w:rPr>
          <w:spacing w:val="-4"/>
        </w:rPr>
        <w:t xml:space="preserve">Kutzner D. 2019. Environmental change, resilience, and adaptation in nature-based tourism: </w:t>
      </w:r>
      <w:r w:rsidR="008A0543" w:rsidRPr="001466E1">
        <w:rPr>
          <w:spacing w:val="-4"/>
        </w:rPr>
        <w:t>C</w:t>
      </w:r>
      <w:r w:rsidRPr="001466E1">
        <w:rPr>
          <w:spacing w:val="-4"/>
        </w:rPr>
        <w:t xml:space="preserve">onceptualising the social-ecological resilience of birdwatching tour operations. </w:t>
      </w:r>
      <w:r w:rsidRPr="001466E1">
        <w:rPr>
          <w:i/>
          <w:iCs/>
          <w:spacing w:val="-4"/>
        </w:rPr>
        <w:t>Journal of Sustainable Tourism</w:t>
      </w:r>
      <w:r w:rsidRPr="001466E1">
        <w:rPr>
          <w:spacing w:val="-4"/>
        </w:rPr>
        <w:t xml:space="preserve"> 27(8): 1142–1166. Retrieved from</w:t>
      </w:r>
      <w:r w:rsidR="008A0543" w:rsidRPr="001466E1">
        <w:rPr>
          <w:spacing w:val="-4"/>
        </w:rPr>
        <w:t xml:space="preserve"> </w:t>
      </w:r>
      <w:hyperlink r:id="rId139" w:history="1">
        <w:r w:rsidR="008F218D" w:rsidRPr="003F788E">
          <w:rPr>
            <w:rStyle w:val="Hyperlink"/>
            <w:spacing w:val="-4"/>
          </w:rPr>
          <w:t>https://doi.org/10.1080/09669582.2019.1601730</w:t>
        </w:r>
      </w:hyperlink>
      <w:r w:rsidR="001466E1" w:rsidRPr="001466E1">
        <w:rPr>
          <w:rStyle w:val="Hyperlink"/>
          <w:spacing w:val="-4"/>
        </w:rPr>
        <w:t xml:space="preserve"> </w:t>
      </w:r>
      <w:r w:rsidR="001466E1" w:rsidRPr="001466E1">
        <w:rPr>
          <w:spacing w:val="-4"/>
        </w:rPr>
        <w:t>(10 July 2020)</w:t>
      </w:r>
      <w:r w:rsidRPr="001466E1">
        <w:rPr>
          <w:spacing w:val="-4"/>
        </w:rPr>
        <w:t xml:space="preserve">. </w:t>
      </w:r>
    </w:p>
    <w:p w14:paraId="08DEFCE5" w14:textId="25FFAF46" w:rsidR="00962C73" w:rsidRPr="00D66195" w:rsidRDefault="00962C73" w:rsidP="00962C73">
      <w:pPr>
        <w:pStyle w:val="References"/>
      </w:pPr>
      <w:r w:rsidRPr="00D66195">
        <w:t xml:space="preserve">Kysar D. 2011. What </w:t>
      </w:r>
      <w:r w:rsidR="001466E1">
        <w:t>c</w:t>
      </w:r>
      <w:r w:rsidRPr="00D66195">
        <w:t xml:space="preserve">limate </w:t>
      </w:r>
      <w:r w:rsidR="001466E1">
        <w:t>c</w:t>
      </w:r>
      <w:r w:rsidRPr="00D66195">
        <w:t xml:space="preserve">hange can do about </w:t>
      </w:r>
      <w:r w:rsidR="001466E1">
        <w:t>t</w:t>
      </w:r>
      <w:r w:rsidRPr="00D66195">
        <w:t xml:space="preserve">ort </w:t>
      </w:r>
      <w:r w:rsidR="001466E1">
        <w:t>l</w:t>
      </w:r>
      <w:r w:rsidRPr="00D66195">
        <w:t xml:space="preserve">aw. </w:t>
      </w:r>
      <w:r w:rsidRPr="004E1595">
        <w:rPr>
          <w:i/>
          <w:iCs/>
        </w:rPr>
        <w:t>Environmental Law</w:t>
      </w:r>
      <w:r w:rsidRPr="00D66195">
        <w:t xml:space="preserve"> 41(1).</w:t>
      </w:r>
    </w:p>
    <w:p w14:paraId="6D9882F4" w14:textId="147CC15D" w:rsidR="00962C73" w:rsidRPr="00D66195" w:rsidRDefault="00962C73" w:rsidP="00962C73">
      <w:pPr>
        <w:pStyle w:val="References"/>
      </w:pPr>
      <w:r w:rsidRPr="00D66195">
        <w:t xml:space="preserve">Lake R, Bolton A, Brightwell G, Cookson A, Benschop J, Burgess S, Tait A. nd. </w:t>
      </w:r>
      <w:r w:rsidRPr="00D66195">
        <w:rPr>
          <w:i/>
          <w:iCs/>
        </w:rPr>
        <w:t xml:space="preserve">Adapting to </w:t>
      </w:r>
      <w:r w:rsidR="00C256B5">
        <w:rPr>
          <w:i/>
          <w:iCs/>
        </w:rPr>
        <w:t>C</w:t>
      </w:r>
      <w:r w:rsidRPr="00D66195">
        <w:rPr>
          <w:i/>
          <w:iCs/>
        </w:rPr>
        <w:t xml:space="preserve">limate </w:t>
      </w:r>
      <w:r w:rsidR="00C256B5">
        <w:rPr>
          <w:i/>
          <w:iCs/>
        </w:rPr>
        <w:t>C</w:t>
      </w:r>
      <w:r w:rsidRPr="00D66195">
        <w:rPr>
          <w:i/>
          <w:iCs/>
        </w:rPr>
        <w:t xml:space="preserve">hange: Information for the New Zealand </w:t>
      </w:r>
      <w:r w:rsidR="00C256B5">
        <w:rPr>
          <w:i/>
          <w:iCs/>
        </w:rPr>
        <w:t>F</w:t>
      </w:r>
      <w:r w:rsidRPr="00D66195">
        <w:rPr>
          <w:i/>
          <w:iCs/>
        </w:rPr>
        <w:t xml:space="preserve">ood </w:t>
      </w:r>
      <w:r w:rsidR="00C256B5">
        <w:rPr>
          <w:i/>
          <w:iCs/>
        </w:rPr>
        <w:t>S</w:t>
      </w:r>
      <w:r w:rsidRPr="00D66195">
        <w:rPr>
          <w:i/>
          <w:iCs/>
        </w:rPr>
        <w:t>ystem.</w:t>
      </w:r>
      <w:r w:rsidRPr="00D66195">
        <w:t xml:space="preserve"> </w:t>
      </w:r>
      <w:r>
        <w:t xml:space="preserve">Wellington: Ministry for Primary Industries. Retrieved from </w:t>
      </w:r>
      <w:hyperlink r:id="rId140" w:history="1">
        <w:r w:rsidRPr="004B1FA4">
          <w:rPr>
            <w:rStyle w:val="Hyperlink"/>
            <w:rFonts w:cs="Arial"/>
          </w:rPr>
          <w:t>www.mpi.govt.nz/dmsdocument/28164/direct</w:t>
        </w:r>
      </w:hyperlink>
      <w:r w:rsidR="00C256B5">
        <w:rPr>
          <w:rStyle w:val="Hyperlink"/>
        </w:rPr>
        <w:t xml:space="preserve"> </w:t>
      </w:r>
      <w:r w:rsidR="00C256B5">
        <w:t>(10 July 2020)</w:t>
      </w:r>
      <w:r>
        <w:t>.</w:t>
      </w:r>
    </w:p>
    <w:p w14:paraId="0EE4B977" w14:textId="58E0862F" w:rsidR="00962C73" w:rsidRDefault="00962C73" w:rsidP="00962C73">
      <w:pPr>
        <w:pStyle w:val="References"/>
        <w:rPr>
          <w:lang w:eastAsia="en-AU"/>
        </w:rPr>
      </w:pPr>
      <w:r w:rsidRPr="00D66195">
        <w:t xml:space="preserve">Lange P, Driessen PPJ, Sauer A, Bornemann B, Burger P. 2013. Governing </w:t>
      </w:r>
      <w:r w:rsidR="00C256B5">
        <w:t>t</w:t>
      </w:r>
      <w:r w:rsidRPr="00D66195">
        <w:t xml:space="preserve">owards </w:t>
      </w:r>
      <w:r w:rsidR="00C256B5">
        <w:t>s</w:t>
      </w:r>
      <w:r w:rsidRPr="00D66195">
        <w:t>ustainability</w:t>
      </w:r>
      <w:r w:rsidR="00C256B5">
        <w:t xml:space="preserve"> – c</w:t>
      </w:r>
      <w:r w:rsidRPr="00D66195">
        <w:t xml:space="preserve">onceptualizing </w:t>
      </w:r>
      <w:r w:rsidR="00C256B5">
        <w:t>m</w:t>
      </w:r>
      <w:r w:rsidRPr="00D66195">
        <w:t xml:space="preserve">odes of </w:t>
      </w:r>
      <w:r w:rsidR="00C256B5">
        <w:t>g</w:t>
      </w:r>
      <w:r w:rsidRPr="00D66195">
        <w:t xml:space="preserve">overnance. </w:t>
      </w:r>
      <w:r w:rsidRPr="00B500F5">
        <w:rPr>
          <w:i/>
          <w:iCs/>
        </w:rPr>
        <w:t>Journal of Environmental Policy and Planning</w:t>
      </w:r>
      <w:r>
        <w:t xml:space="preserve"> 15(3)</w:t>
      </w:r>
      <w:r w:rsidRPr="00D66195">
        <w:t>.</w:t>
      </w:r>
      <w:r>
        <w:t xml:space="preserve"> Retrieved from</w:t>
      </w:r>
      <w:r w:rsidRPr="00D66195">
        <w:t xml:space="preserve"> </w:t>
      </w:r>
      <w:hyperlink r:id="rId141" w:history="1">
        <w:r w:rsidRPr="00D66195">
          <w:rPr>
            <w:rStyle w:val="Hyperlink"/>
            <w:rFonts w:cs="Arial"/>
          </w:rPr>
          <w:t>https://doi.org/10.1080/1523908X.2013.769414</w:t>
        </w:r>
      </w:hyperlink>
      <w:r w:rsidR="00C256B5">
        <w:rPr>
          <w:rStyle w:val="Hyperlink"/>
        </w:rPr>
        <w:t xml:space="preserve"> </w:t>
      </w:r>
      <w:r w:rsidR="00C256B5">
        <w:t>(10 July 2020)</w:t>
      </w:r>
      <w:r>
        <w:rPr>
          <w:lang w:eastAsia="en-AU"/>
        </w:rPr>
        <w:t xml:space="preserve">. </w:t>
      </w:r>
    </w:p>
    <w:p w14:paraId="77ABB037" w14:textId="6E61124B" w:rsidR="00962C73" w:rsidRPr="00D66195" w:rsidRDefault="00962C73" w:rsidP="00962C73">
      <w:pPr>
        <w:pStyle w:val="References"/>
      </w:pPr>
      <w:r w:rsidRPr="00D66195">
        <w:rPr>
          <w:lang w:eastAsia="en-AU"/>
        </w:rPr>
        <w:t xml:space="preserve">Laurence J, Bentley L. 2016. Does </w:t>
      </w:r>
      <w:r w:rsidR="00C256B5">
        <w:rPr>
          <w:lang w:eastAsia="en-AU"/>
        </w:rPr>
        <w:t>e</w:t>
      </w:r>
      <w:r w:rsidRPr="00D66195">
        <w:rPr>
          <w:lang w:eastAsia="en-AU"/>
        </w:rPr>
        <w:t xml:space="preserve">thnic </w:t>
      </w:r>
      <w:r w:rsidR="00C256B5">
        <w:rPr>
          <w:lang w:eastAsia="en-AU"/>
        </w:rPr>
        <w:t>d</w:t>
      </w:r>
      <w:r w:rsidRPr="00D66195">
        <w:rPr>
          <w:lang w:eastAsia="en-AU"/>
        </w:rPr>
        <w:t xml:space="preserve">iversity </w:t>
      </w:r>
      <w:r w:rsidR="00C256B5">
        <w:rPr>
          <w:lang w:eastAsia="en-AU"/>
        </w:rPr>
        <w:t>h</w:t>
      </w:r>
      <w:r w:rsidRPr="00D66195">
        <w:rPr>
          <w:lang w:eastAsia="en-AU"/>
        </w:rPr>
        <w:t xml:space="preserve">ave a </w:t>
      </w:r>
      <w:r w:rsidR="00C256B5">
        <w:rPr>
          <w:lang w:eastAsia="en-AU"/>
        </w:rPr>
        <w:t>n</w:t>
      </w:r>
      <w:r w:rsidRPr="00D66195">
        <w:rPr>
          <w:lang w:eastAsia="en-AU"/>
        </w:rPr>
        <w:t xml:space="preserve">egative </w:t>
      </w:r>
      <w:r w:rsidR="00C256B5">
        <w:rPr>
          <w:lang w:eastAsia="en-AU"/>
        </w:rPr>
        <w:t>e</w:t>
      </w:r>
      <w:r w:rsidRPr="00D66195">
        <w:rPr>
          <w:lang w:eastAsia="en-AU"/>
        </w:rPr>
        <w:t xml:space="preserve">ffect on </w:t>
      </w:r>
      <w:r w:rsidR="00C256B5">
        <w:rPr>
          <w:lang w:eastAsia="en-AU"/>
        </w:rPr>
        <w:t>a</w:t>
      </w:r>
      <w:r w:rsidRPr="00D66195">
        <w:rPr>
          <w:lang w:eastAsia="en-AU"/>
        </w:rPr>
        <w:t xml:space="preserve">ttitudes towards the </w:t>
      </w:r>
      <w:r w:rsidR="00C256B5">
        <w:rPr>
          <w:lang w:eastAsia="en-AU"/>
        </w:rPr>
        <w:t>c</w:t>
      </w:r>
      <w:r w:rsidRPr="00D66195">
        <w:rPr>
          <w:lang w:eastAsia="en-AU"/>
        </w:rPr>
        <w:t xml:space="preserve">ommunity? A </w:t>
      </w:r>
      <w:r w:rsidR="00C256B5">
        <w:rPr>
          <w:lang w:eastAsia="en-AU"/>
        </w:rPr>
        <w:t>l</w:t>
      </w:r>
      <w:r w:rsidRPr="00D66195">
        <w:rPr>
          <w:lang w:eastAsia="en-AU"/>
        </w:rPr>
        <w:t xml:space="preserve">ongitudinal </w:t>
      </w:r>
      <w:r w:rsidR="00C256B5">
        <w:rPr>
          <w:lang w:eastAsia="en-AU"/>
        </w:rPr>
        <w:t>a</w:t>
      </w:r>
      <w:r w:rsidRPr="00D66195">
        <w:rPr>
          <w:lang w:eastAsia="en-AU"/>
        </w:rPr>
        <w:t xml:space="preserve">nalysis of the </w:t>
      </w:r>
      <w:r w:rsidR="00C256B5">
        <w:rPr>
          <w:lang w:eastAsia="en-AU"/>
        </w:rPr>
        <w:t>c</w:t>
      </w:r>
      <w:r w:rsidRPr="00D66195">
        <w:rPr>
          <w:lang w:eastAsia="en-AU"/>
        </w:rPr>
        <w:t xml:space="preserve">ausal </w:t>
      </w:r>
      <w:r w:rsidR="00C256B5">
        <w:rPr>
          <w:lang w:eastAsia="en-AU"/>
        </w:rPr>
        <w:t>c</w:t>
      </w:r>
      <w:r w:rsidRPr="00D66195">
        <w:rPr>
          <w:lang w:eastAsia="en-AU"/>
        </w:rPr>
        <w:t xml:space="preserve">laims within the </w:t>
      </w:r>
      <w:r w:rsidR="00C256B5">
        <w:rPr>
          <w:lang w:eastAsia="en-AU"/>
        </w:rPr>
        <w:t>e</w:t>
      </w:r>
      <w:r w:rsidRPr="00D66195">
        <w:rPr>
          <w:lang w:eastAsia="en-AU"/>
        </w:rPr>
        <w:t xml:space="preserve">thnic </w:t>
      </w:r>
      <w:r w:rsidR="00C256B5">
        <w:rPr>
          <w:lang w:eastAsia="en-AU"/>
        </w:rPr>
        <w:t>d</w:t>
      </w:r>
      <w:r w:rsidRPr="00D66195">
        <w:rPr>
          <w:lang w:eastAsia="en-AU"/>
        </w:rPr>
        <w:t xml:space="preserve">iversity and </w:t>
      </w:r>
      <w:r w:rsidR="00C256B5">
        <w:rPr>
          <w:lang w:eastAsia="en-AU"/>
        </w:rPr>
        <w:t>s</w:t>
      </w:r>
      <w:r w:rsidRPr="00D66195">
        <w:rPr>
          <w:lang w:eastAsia="en-AU"/>
        </w:rPr>
        <w:t xml:space="preserve">ocial </w:t>
      </w:r>
      <w:r w:rsidR="00C256B5">
        <w:rPr>
          <w:lang w:eastAsia="en-AU"/>
        </w:rPr>
        <w:t>c</w:t>
      </w:r>
      <w:r w:rsidRPr="00D66195">
        <w:rPr>
          <w:lang w:eastAsia="en-AU"/>
        </w:rPr>
        <w:t xml:space="preserve">ohesion </w:t>
      </w:r>
      <w:r w:rsidR="00C256B5">
        <w:rPr>
          <w:lang w:eastAsia="en-AU"/>
        </w:rPr>
        <w:t>d</w:t>
      </w:r>
      <w:r w:rsidRPr="00D66195">
        <w:rPr>
          <w:lang w:eastAsia="en-AU"/>
        </w:rPr>
        <w:t>ebate. </w:t>
      </w:r>
      <w:r w:rsidRPr="00486E22">
        <w:rPr>
          <w:i/>
          <w:iCs/>
          <w:lang w:eastAsia="en-AU"/>
        </w:rPr>
        <w:t>European Sociological Review</w:t>
      </w:r>
      <w:r>
        <w:rPr>
          <w:lang w:eastAsia="en-AU"/>
        </w:rPr>
        <w:t xml:space="preserve"> </w:t>
      </w:r>
      <w:r w:rsidRPr="00D66195">
        <w:rPr>
          <w:lang w:eastAsia="en-AU"/>
        </w:rPr>
        <w:t>32(1)</w:t>
      </w:r>
      <w:r>
        <w:rPr>
          <w:lang w:eastAsia="en-AU"/>
        </w:rPr>
        <w:t>:</w:t>
      </w:r>
      <w:r w:rsidRPr="00D66195">
        <w:rPr>
          <w:lang w:eastAsia="en-AU"/>
        </w:rPr>
        <w:t xml:space="preserve"> 54–67.</w:t>
      </w:r>
    </w:p>
    <w:p w14:paraId="109431B5" w14:textId="7C774F40" w:rsidR="00962C73" w:rsidRPr="00D66195" w:rsidRDefault="00962C73" w:rsidP="00962C73">
      <w:pPr>
        <w:pStyle w:val="References"/>
      </w:pPr>
      <w:r w:rsidRPr="00D66195">
        <w:t xml:space="preserve">Law CS, Bell JJ, Bostock HC, Cornwall CE, Cummings VJ, Currie K, </w:t>
      </w:r>
      <w:r w:rsidR="00C256B5">
        <w:t>…</w:t>
      </w:r>
      <w:r w:rsidRPr="00D66195">
        <w:t xml:space="preserve"> Tracey DM. 2017</w:t>
      </w:r>
      <w:r>
        <w:t>a</w:t>
      </w:r>
      <w:r w:rsidRPr="00D66195">
        <w:t xml:space="preserve">. Ocean </w:t>
      </w:r>
      <w:r w:rsidR="00C256B5">
        <w:t>a</w:t>
      </w:r>
      <w:r w:rsidRPr="00D66195">
        <w:t xml:space="preserve">cidification in New Zealand waters: </w:t>
      </w:r>
      <w:r w:rsidR="00C256B5">
        <w:t>T</w:t>
      </w:r>
      <w:r w:rsidRPr="00D66195">
        <w:t xml:space="preserve">rends and impacts. </w:t>
      </w:r>
      <w:r w:rsidRPr="00951C60">
        <w:rPr>
          <w:i/>
          <w:iCs/>
        </w:rPr>
        <w:t>New Zealand Journal of Marine and Freshwater Research</w:t>
      </w:r>
      <w:r>
        <w:t xml:space="preserve"> 52(2): 155–195. </w:t>
      </w:r>
    </w:p>
    <w:p w14:paraId="2043ACD2" w14:textId="77777777" w:rsidR="00962C73" w:rsidRPr="00D66195" w:rsidRDefault="00962C73" w:rsidP="00962C73">
      <w:pPr>
        <w:pStyle w:val="References"/>
      </w:pPr>
      <w:r w:rsidRPr="00D66195">
        <w:t>Law CS, Rickard GJ, Mikaloff-Fletcher SE, Pinkerton MH, Behrens E, Chiswell SM, Currie KI. 2017</w:t>
      </w:r>
      <w:r>
        <w:t>b</w:t>
      </w:r>
      <w:r w:rsidRPr="00D66195">
        <w:t xml:space="preserve">. Climate change projections for the surface ocean around New Zealand. </w:t>
      </w:r>
      <w:r w:rsidRPr="00D66195">
        <w:rPr>
          <w:i/>
          <w:iCs/>
        </w:rPr>
        <w:t>New Zealand Journal of Marine and Freshwater Research</w:t>
      </w:r>
      <w:r w:rsidRPr="00D66195">
        <w:t xml:space="preserve"> </w:t>
      </w:r>
      <w:r w:rsidRPr="00B615DE">
        <w:rPr>
          <w:iCs/>
        </w:rPr>
        <w:t>52</w:t>
      </w:r>
      <w:r w:rsidRPr="00D66195">
        <w:t>(3)</w:t>
      </w:r>
      <w:r>
        <w:t>:</w:t>
      </w:r>
      <w:r w:rsidRPr="00D66195">
        <w:t xml:space="preserve"> 309</w:t>
      </w:r>
      <w:r>
        <w:t>–</w:t>
      </w:r>
      <w:r w:rsidRPr="00D66195">
        <w:t xml:space="preserve">335. </w:t>
      </w:r>
    </w:p>
    <w:p w14:paraId="5F49B361" w14:textId="08283913" w:rsidR="00962C73" w:rsidRPr="00D66195" w:rsidRDefault="00962C73" w:rsidP="00962C73">
      <w:pPr>
        <w:pStyle w:val="References"/>
      </w:pPr>
      <w:r w:rsidRPr="00D66195">
        <w:rPr>
          <w:color w:val="000000"/>
        </w:rPr>
        <w:t xml:space="preserve">Law CS, Rickard GJ, Mikaloff-Fletcher SE, Pinkerton MH, Gorman R, Behrens E, </w:t>
      </w:r>
      <w:r>
        <w:rPr>
          <w:color w:val="000000"/>
        </w:rPr>
        <w:t xml:space="preserve">… </w:t>
      </w:r>
      <w:r w:rsidRPr="00D66195">
        <w:rPr>
          <w:color w:val="000000"/>
        </w:rPr>
        <w:t>Currie K. 2016</w:t>
      </w:r>
      <w:r>
        <w:rPr>
          <w:color w:val="000000"/>
        </w:rPr>
        <w:t>.</w:t>
      </w:r>
      <w:r w:rsidRPr="00D66195">
        <w:rPr>
          <w:color w:val="000000"/>
        </w:rPr>
        <w:t xml:space="preserve"> </w:t>
      </w:r>
      <w:r w:rsidRPr="005B7321">
        <w:rPr>
          <w:i/>
          <w:iCs/>
          <w:color w:val="000000"/>
        </w:rPr>
        <w:t>Climate Changes, Impacts and Implications (CCII) for New Zealand to 2100: Synthesis Report RA2, Marine Case Study – The New Zealand EEZ and South West Pacific</w:t>
      </w:r>
      <w:r w:rsidRPr="00D66195">
        <w:rPr>
          <w:color w:val="000000"/>
        </w:rPr>
        <w:t xml:space="preserve">. </w:t>
      </w:r>
      <w:r>
        <w:rPr>
          <w:color w:val="000000"/>
        </w:rPr>
        <w:t>Wellington: NIWA</w:t>
      </w:r>
      <w:r w:rsidRPr="00D66195">
        <w:rPr>
          <w:color w:val="000000"/>
        </w:rPr>
        <w:t>.</w:t>
      </w:r>
      <w:r>
        <w:rPr>
          <w:color w:val="000000"/>
        </w:rPr>
        <w:t xml:space="preserve"> Retrieved from </w:t>
      </w:r>
      <w:hyperlink r:id="rId142" w:history="1">
        <w:r w:rsidRPr="00D03BB5">
          <w:rPr>
            <w:rStyle w:val="Hyperlink"/>
          </w:rPr>
          <w:t>https://ccii.org.nz/app/uploads/2017/04/RA2-MarineCaseStudySynthesisReport.pdf</w:t>
        </w:r>
      </w:hyperlink>
      <w:r w:rsidR="00DD096E">
        <w:rPr>
          <w:rStyle w:val="Hyperlink"/>
        </w:rPr>
        <w:t xml:space="preserve"> </w:t>
      </w:r>
      <w:r w:rsidR="00DD096E">
        <w:t>(10 July 2020)</w:t>
      </w:r>
      <w:r>
        <w:rPr>
          <w:color w:val="000000"/>
        </w:rPr>
        <w:t xml:space="preserve">. </w:t>
      </w:r>
    </w:p>
    <w:p w14:paraId="0C5E5F7C" w14:textId="6887B3ED" w:rsidR="00AB3694" w:rsidRDefault="00AB3694" w:rsidP="00962C73">
      <w:pPr>
        <w:pStyle w:val="References"/>
      </w:pPr>
      <w:bookmarkStart w:id="784" w:name="_Hlk39485562"/>
      <w:r>
        <w:t xml:space="preserve">Lawrence J. 2016. Implications of climate change for New Zealand’s natural hazards risk management. </w:t>
      </w:r>
      <w:r>
        <w:rPr>
          <w:i/>
          <w:iCs/>
        </w:rPr>
        <w:t xml:space="preserve">Policy Quarterly </w:t>
      </w:r>
      <w:r>
        <w:t>12(3): 30–39.</w:t>
      </w:r>
    </w:p>
    <w:p w14:paraId="386A4601" w14:textId="5D43902E" w:rsidR="006667AA" w:rsidRPr="00D66195" w:rsidRDefault="006667AA" w:rsidP="006667AA">
      <w:pPr>
        <w:pStyle w:val="References"/>
      </w:pPr>
      <w:r w:rsidRPr="006667AA">
        <w:lastRenderedPageBreak/>
        <w:t xml:space="preserve">Lawrence J, Bell R, Blackett P, Stephens S, Allan S. 2018. National guidance for adapting to coastal hazards and sea-level rise: Anticipating change, when and how to change pathway. </w:t>
      </w:r>
      <w:r w:rsidRPr="006667AA">
        <w:rPr>
          <w:i/>
          <w:iCs/>
        </w:rPr>
        <w:t xml:space="preserve">Environmental Science and Policy </w:t>
      </w:r>
      <w:r>
        <w:t>82: 100–</w:t>
      </w:r>
      <w:r w:rsidRPr="006667AA">
        <w:t>107</w:t>
      </w:r>
    </w:p>
    <w:p w14:paraId="297367D5" w14:textId="77777777" w:rsidR="00962C73" w:rsidRPr="00D66195" w:rsidRDefault="00962C73" w:rsidP="00962C73">
      <w:pPr>
        <w:pStyle w:val="References"/>
      </w:pPr>
      <w:r w:rsidRPr="00D66195">
        <w:t>Lawrence J, Bell R, Stroombergen A. 2019</w:t>
      </w:r>
      <w:r>
        <w:t>a</w:t>
      </w:r>
      <w:r w:rsidRPr="00D66195">
        <w:t xml:space="preserve">. A hybrid process to address uncertainty and changing climate risk in coastal areas using Dynamic adaptive pathways planning, multi-criteria decision analysis and Real options analysis: A New Zealand application. </w:t>
      </w:r>
      <w:r w:rsidRPr="00A1137D">
        <w:rPr>
          <w:i/>
          <w:iCs/>
        </w:rPr>
        <w:t>Sustainability</w:t>
      </w:r>
      <w:r w:rsidRPr="00D66195">
        <w:t xml:space="preserve"> 11(2)</w:t>
      </w:r>
      <w:r>
        <w:t>:</w:t>
      </w:r>
      <w:r w:rsidRPr="00D66195">
        <w:t xml:space="preserve"> 1–18.</w:t>
      </w:r>
    </w:p>
    <w:p w14:paraId="4B6316D1" w14:textId="501EEF65" w:rsidR="00962C73" w:rsidRPr="00D66195" w:rsidRDefault="00962C73" w:rsidP="00962C73">
      <w:pPr>
        <w:pStyle w:val="References"/>
      </w:pPr>
      <w:bookmarkStart w:id="785" w:name="_Hlk40347175"/>
      <w:bookmarkEnd w:id="784"/>
      <w:r w:rsidRPr="00D66195">
        <w:rPr>
          <w:color w:val="000000"/>
          <w:lang w:eastAsia="en-AU"/>
        </w:rPr>
        <w:t>Lawrence J, Blackett P</w:t>
      </w:r>
      <w:r>
        <w:rPr>
          <w:color w:val="000000"/>
          <w:lang w:eastAsia="en-AU"/>
        </w:rPr>
        <w:t>,</w:t>
      </w:r>
      <w:r w:rsidRPr="00D66195">
        <w:rPr>
          <w:color w:val="000000"/>
          <w:lang w:eastAsia="en-AU"/>
        </w:rPr>
        <w:t xml:space="preserve"> Cradock-Henry</w:t>
      </w:r>
      <w:r>
        <w:rPr>
          <w:color w:val="000000"/>
          <w:lang w:eastAsia="en-AU"/>
        </w:rPr>
        <w:t xml:space="preserve"> N</w:t>
      </w:r>
      <w:r w:rsidRPr="00D66195">
        <w:rPr>
          <w:color w:val="000000"/>
          <w:lang w:eastAsia="en-AU"/>
        </w:rPr>
        <w:t xml:space="preserve">. 2020. Cascading climate change impacts and implications. </w:t>
      </w:r>
      <w:r w:rsidRPr="00A1672A">
        <w:rPr>
          <w:i/>
          <w:iCs/>
          <w:color w:val="000000"/>
          <w:lang w:eastAsia="en-AU"/>
        </w:rPr>
        <w:t>Climate Risk Management</w:t>
      </w:r>
      <w:bookmarkEnd w:id="785"/>
      <w:r>
        <w:rPr>
          <w:color w:val="000000"/>
          <w:lang w:eastAsia="en-AU"/>
        </w:rPr>
        <w:t xml:space="preserve"> 29</w:t>
      </w:r>
      <w:r w:rsidR="00C30F09">
        <w:rPr>
          <w:color w:val="000000"/>
          <w:lang w:eastAsia="en-AU"/>
        </w:rPr>
        <w:t>: 1–15</w:t>
      </w:r>
      <w:r>
        <w:rPr>
          <w:color w:val="000000"/>
          <w:lang w:eastAsia="en-AU"/>
        </w:rPr>
        <w:t xml:space="preserve">. Retrieved from </w:t>
      </w:r>
      <w:hyperlink r:id="rId143" w:history="1">
        <w:r w:rsidRPr="004B1FA4">
          <w:rPr>
            <w:rStyle w:val="Hyperlink"/>
            <w:rFonts w:cs="Arial"/>
            <w:lang w:eastAsia="en-AU"/>
          </w:rPr>
          <w:t>www.sciencedirect.com/science/article/pii/S2212096320300243</w:t>
        </w:r>
      </w:hyperlink>
      <w:r w:rsidR="00DD096E">
        <w:rPr>
          <w:rStyle w:val="Hyperlink"/>
        </w:rPr>
        <w:t xml:space="preserve"> </w:t>
      </w:r>
      <w:r w:rsidR="00DD096E">
        <w:t>(10 July 2020)</w:t>
      </w:r>
      <w:r>
        <w:rPr>
          <w:color w:val="000000"/>
          <w:lang w:eastAsia="en-AU"/>
        </w:rPr>
        <w:t>.</w:t>
      </w:r>
    </w:p>
    <w:p w14:paraId="336F31DC" w14:textId="6B2045B4" w:rsidR="00962C73" w:rsidRDefault="00962C73" w:rsidP="00962C73">
      <w:pPr>
        <w:pStyle w:val="References"/>
      </w:pPr>
      <w:r w:rsidRPr="00D66195">
        <w:t xml:space="preserve">Lawrence J, Blackett P, Cradock-Henry NA, Flood S, Greenaway A, Dunningham A. 2016. </w:t>
      </w:r>
      <w:r w:rsidRPr="00D95DB8">
        <w:rPr>
          <w:i/>
          <w:iCs/>
        </w:rPr>
        <w:t>Climate Change Impacts and Implications for New Zealand to 2100 Synthesis Report: RA4 Enhancing capacity and increasing coordination to support decision making</w:t>
      </w:r>
      <w:r w:rsidRPr="00D66195">
        <w:t xml:space="preserve">. </w:t>
      </w:r>
      <w:r>
        <w:t xml:space="preserve">Wellington: </w:t>
      </w:r>
      <w:r w:rsidRPr="00D66195">
        <w:t>Deep South National Science Challenge.</w:t>
      </w:r>
      <w:r>
        <w:t xml:space="preserve"> Retrieved from</w:t>
      </w:r>
      <w:r w:rsidRPr="00D66195">
        <w:t xml:space="preserve"> </w:t>
      </w:r>
      <w:hyperlink r:id="rId144" w:history="1">
        <w:r w:rsidRPr="00D66195">
          <w:rPr>
            <w:rStyle w:val="Hyperlink"/>
            <w:rFonts w:cs="Arial"/>
          </w:rPr>
          <w:t>https://doi.org/10.13140/RG.2.2.10078.23366</w:t>
        </w:r>
      </w:hyperlink>
      <w:bookmarkStart w:id="786" w:name="_Hlk39485607"/>
      <w:r w:rsidR="00DD096E">
        <w:rPr>
          <w:rStyle w:val="Hyperlink"/>
        </w:rPr>
        <w:t xml:space="preserve"> </w:t>
      </w:r>
      <w:r w:rsidR="00DD096E">
        <w:t>(10 July 2020)</w:t>
      </w:r>
      <w:r>
        <w:t xml:space="preserve">. </w:t>
      </w:r>
    </w:p>
    <w:p w14:paraId="4BD887E8" w14:textId="37181F11" w:rsidR="00962C73" w:rsidRPr="00DD096E" w:rsidRDefault="00962C73" w:rsidP="00962C73">
      <w:pPr>
        <w:pStyle w:val="References"/>
        <w:rPr>
          <w:spacing w:val="-2"/>
        </w:rPr>
      </w:pPr>
      <w:r w:rsidRPr="00DD096E">
        <w:rPr>
          <w:spacing w:val="-2"/>
          <w:lang w:eastAsia="en-AU"/>
        </w:rPr>
        <w:t xml:space="preserve">Lawrence J, Blackett P, Cradock-Henry N, Nistor BJ. 2018. </w:t>
      </w:r>
      <w:r w:rsidRPr="00DD096E">
        <w:rPr>
          <w:i/>
          <w:iCs/>
          <w:spacing w:val="-2"/>
          <w:lang w:eastAsia="en-AU"/>
        </w:rPr>
        <w:t xml:space="preserve">Climate Change: The Cascade Effect. Cascading </w:t>
      </w:r>
      <w:r w:rsidR="00DD096E" w:rsidRPr="00DD096E">
        <w:rPr>
          <w:i/>
          <w:iCs/>
          <w:spacing w:val="-2"/>
          <w:lang w:eastAsia="en-AU"/>
        </w:rPr>
        <w:t>I</w:t>
      </w:r>
      <w:r w:rsidRPr="00DD096E">
        <w:rPr>
          <w:i/>
          <w:iCs/>
          <w:spacing w:val="-2"/>
          <w:lang w:eastAsia="en-AU"/>
        </w:rPr>
        <w:t xml:space="preserve">mpacts and </w:t>
      </w:r>
      <w:r w:rsidR="00DD096E" w:rsidRPr="00DD096E">
        <w:rPr>
          <w:i/>
          <w:iCs/>
          <w:spacing w:val="-2"/>
          <w:lang w:eastAsia="en-AU"/>
        </w:rPr>
        <w:t>I</w:t>
      </w:r>
      <w:r w:rsidRPr="00DD096E">
        <w:rPr>
          <w:i/>
          <w:iCs/>
          <w:spacing w:val="-2"/>
          <w:lang w:eastAsia="en-AU"/>
        </w:rPr>
        <w:t>mplications for Aotearoa New Zealand</w:t>
      </w:r>
      <w:r w:rsidRPr="00DD096E">
        <w:rPr>
          <w:spacing w:val="-2"/>
          <w:lang w:eastAsia="en-AU"/>
        </w:rPr>
        <w:t xml:space="preserve">. Wellington: </w:t>
      </w:r>
      <w:r w:rsidRPr="00DD096E">
        <w:rPr>
          <w:spacing w:val="-2"/>
        </w:rPr>
        <w:t>Deep South National Science Challenge</w:t>
      </w:r>
      <w:r w:rsidRPr="00DD096E">
        <w:rPr>
          <w:spacing w:val="-2"/>
          <w:lang w:eastAsia="en-AU"/>
        </w:rPr>
        <w:t>.</w:t>
      </w:r>
    </w:p>
    <w:p w14:paraId="4CE2B7F5" w14:textId="77777777" w:rsidR="00962C73" w:rsidRPr="00D66195" w:rsidRDefault="00962C73" w:rsidP="00962C73">
      <w:pPr>
        <w:pStyle w:val="References"/>
        <w:rPr>
          <w:rStyle w:val="Hyperlink"/>
          <w:rFonts w:cs="Arial"/>
        </w:rPr>
      </w:pPr>
      <w:r w:rsidRPr="00D66195">
        <w:t xml:space="preserve">Lawrence J, Haasnoot M. 2017. What it took to catalyse uptake of dynamic adaptive pathways planning to address climate change uncertainty. </w:t>
      </w:r>
      <w:r w:rsidRPr="00A1137D">
        <w:rPr>
          <w:i/>
          <w:iCs/>
        </w:rPr>
        <w:t>Environmental Science and Policy</w:t>
      </w:r>
      <w:r w:rsidRPr="00D66195">
        <w:t xml:space="preserve"> 68</w:t>
      </w:r>
      <w:r>
        <w:t>:</w:t>
      </w:r>
      <w:r w:rsidRPr="00D66195">
        <w:t xml:space="preserve"> 47–57.</w:t>
      </w:r>
    </w:p>
    <w:bookmarkEnd w:id="786"/>
    <w:p w14:paraId="30B80254" w14:textId="70E55A90" w:rsidR="00962C73" w:rsidRPr="00D66195" w:rsidRDefault="00962C73" w:rsidP="00962C73">
      <w:pPr>
        <w:pStyle w:val="References"/>
        <w:rPr>
          <w:lang w:eastAsia="en-AU"/>
        </w:rPr>
      </w:pPr>
      <w:r w:rsidRPr="00D66195">
        <w:rPr>
          <w:lang w:eastAsia="en-AU"/>
        </w:rPr>
        <w:t>Lawrence J, Haasnoot M, McKim L, Atapattu D, Campbell G, Stroombergen A. 2019</w:t>
      </w:r>
      <w:r>
        <w:rPr>
          <w:lang w:eastAsia="en-AU"/>
        </w:rPr>
        <w:t>b</w:t>
      </w:r>
      <w:r w:rsidRPr="00D66195">
        <w:rPr>
          <w:lang w:eastAsia="en-AU"/>
        </w:rPr>
        <w:t xml:space="preserve">. From theory to practice: </w:t>
      </w:r>
      <w:r w:rsidR="00DD096E">
        <w:rPr>
          <w:lang w:eastAsia="en-AU"/>
        </w:rPr>
        <w:t>A</w:t>
      </w:r>
      <w:r w:rsidRPr="00D66195">
        <w:rPr>
          <w:lang w:eastAsia="en-AU"/>
        </w:rPr>
        <w:t xml:space="preserve"> timeline of interventions by a change agent with the developers and users of Dynamic Adaptive Policy Pathways (DAPP). In</w:t>
      </w:r>
      <w:r>
        <w:rPr>
          <w:lang w:eastAsia="en-AU"/>
        </w:rPr>
        <w:t>:</w:t>
      </w:r>
      <w:r w:rsidRPr="00D66195">
        <w:rPr>
          <w:lang w:eastAsia="en-AU"/>
        </w:rPr>
        <w:t xml:space="preserve"> </w:t>
      </w:r>
      <w:r>
        <w:rPr>
          <w:lang w:eastAsia="en-AU"/>
        </w:rPr>
        <w:t xml:space="preserve">V </w:t>
      </w:r>
      <w:r w:rsidRPr="00D66195">
        <w:rPr>
          <w:lang w:eastAsia="en-AU"/>
        </w:rPr>
        <w:t xml:space="preserve">Marchau, </w:t>
      </w:r>
      <w:r>
        <w:rPr>
          <w:lang w:eastAsia="en-AU"/>
        </w:rPr>
        <w:t xml:space="preserve">W </w:t>
      </w:r>
      <w:r w:rsidRPr="00D66195">
        <w:rPr>
          <w:lang w:eastAsia="en-AU"/>
        </w:rPr>
        <w:t xml:space="preserve">Walker, </w:t>
      </w:r>
      <w:r>
        <w:rPr>
          <w:lang w:eastAsia="en-AU"/>
        </w:rPr>
        <w:t xml:space="preserve">P </w:t>
      </w:r>
      <w:r w:rsidRPr="00D66195">
        <w:rPr>
          <w:lang w:eastAsia="en-AU"/>
        </w:rPr>
        <w:t>Bloeman</w:t>
      </w:r>
      <w:r>
        <w:rPr>
          <w:lang w:eastAsia="en-AU"/>
        </w:rPr>
        <w:t xml:space="preserve"> (eds)</w:t>
      </w:r>
      <w:r w:rsidRPr="00D66195">
        <w:rPr>
          <w:lang w:eastAsia="en-AU"/>
        </w:rPr>
        <w:t xml:space="preserve"> </w:t>
      </w:r>
      <w:r w:rsidRPr="005A0BEE">
        <w:rPr>
          <w:i/>
          <w:iCs/>
          <w:lang w:eastAsia="en-AU"/>
        </w:rPr>
        <w:t xml:space="preserve">Decision making under </w:t>
      </w:r>
      <w:r w:rsidR="00DD096E">
        <w:rPr>
          <w:i/>
          <w:iCs/>
          <w:lang w:eastAsia="en-AU"/>
        </w:rPr>
        <w:t>D</w:t>
      </w:r>
      <w:r w:rsidRPr="005A0BEE">
        <w:rPr>
          <w:i/>
          <w:iCs/>
          <w:lang w:eastAsia="en-AU"/>
        </w:rPr>
        <w:t xml:space="preserve">eep </w:t>
      </w:r>
      <w:r w:rsidR="00DD096E">
        <w:rPr>
          <w:i/>
          <w:iCs/>
          <w:lang w:eastAsia="en-AU"/>
        </w:rPr>
        <w:t>U</w:t>
      </w:r>
      <w:r w:rsidRPr="005A0BEE">
        <w:rPr>
          <w:i/>
          <w:iCs/>
          <w:lang w:eastAsia="en-AU"/>
        </w:rPr>
        <w:t xml:space="preserve">ncertainty: From </w:t>
      </w:r>
      <w:r w:rsidR="00DD096E">
        <w:rPr>
          <w:i/>
          <w:iCs/>
          <w:lang w:eastAsia="en-AU"/>
        </w:rPr>
        <w:t>T</w:t>
      </w:r>
      <w:r w:rsidRPr="005A0BEE">
        <w:rPr>
          <w:i/>
          <w:iCs/>
          <w:lang w:eastAsia="en-AU"/>
        </w:rPr>
        <w:t xml:space="preserve">heory to </w:t>
      </w:r>
      <w:r w:rsidR="00DD096E">
        <w:rPr>
          <w:i/>
          <w:iCs/>
          <w:lang w:eastAsia="en-AU"/>
        </w:rPr>
        <w:t>P</w:t>
      </w:r>
      <w:r w:rsidRPr="005A0BEE">
        <w:rPr>
          <w:i/>
          <w:iCs/>
          <w:lang w:eastAsia="en-AU"/>
        </w:rPr>
        <w:t>ractice</w:t>
      </w:r>
      <w:r w:rsidRPr="00D66195">
        <w:rPr>
          <w:lang w:eastAsia="en-AU"/>
        </w:rPr>
        <w:t xml:space="preserve">. </w:t>
      </w:r>
      <w:r w:rsidR="00DD096E">
        <w:rPr>
          <w:lang w:eastAsia="en-AU"/>
        </w:rPr>
        <w:t>Amsterdam</w:t>
      </w:r>
      <w:r>
        <w:rPr>
          <w:lang w:eastAsia="en-AU"/>
        </w:rPr>
        <w:t xml:space="preserve">: </w:t>
      </w:r>
      <w:r w:rsidRPr="00D66195">
        <w:rPr>
          <w:lang w:eastAsia="en-AU"/>
        </w:rPr>
        <w:t xml:space="preserve">Springer International Publishing. </w:t>
      </w:r>
    </w:p>
    <w:p w14:paraId="1E3E1F91" w14:textId="113A7F1B" w:rsidR="00962C73" w:rsidRPr="005A0BEE" w:rsidRDefault="00962C73" w:rsidP="00962C73">
      <w:pPr>
        <w:pStyle w:val="References"/>
        <w:rPr>
          <w:lang w:eastAsia="en-AU"/>
        </w:rPr>
      </w:pPr>
      <w:bookmarkStart w:id="787" w:name="_Hlk39485633"/>
      <w:r w:rsidRPr="00D66195">
        <w:t xml:space="preserve">Lawrence J, Manning M. 2012. </w:t>
      </w:r>
      <w:r w:rsidRPr="00D66195">
        <w:rPr>
          <w:i/>
          <w:iCs/>
        </w:rPr>
        <w:t xml:space="preserve">Developing </w:t>
      </w:r>
      <w:r w:rsidR="00A402F8">
        <w:rPr>
          <w:i/>
          <w:iCs/>
        </w:rPr>
        <w:t>A</w:t>
      </w:r>
      <w:r w:rsidRPr="00D66195">
        <w:rPr>
          <w:i/>
          <w:iCs/>
        </w:rPr>
        <w:t xml:space="preserve">daptive </w:t>
      </w:r>
      <w:r w:rsidR="00A402F8">
        <w:rPr>
          <w:i/>
          <w:iCs/>
        </w:rPr>
        <w:t>R</w:t>
      </w:r>
      <w:r w:rsidRPr="00D66195">
        <w:rPr>
          <w:i/>
          <w:iCs/>
        </w:rPr>
        <w:t xml:space="preserve">isk </w:t>
      </w:r>
      <w:r w:rsidR="00A402F8">
        <w:rPr>
          <w:i/>
          <w:iCs/>
        </w:rPr>
        <w:t>M</w:t>
      </w:r>
      <w:r w:rsidRPr="00D66195">
        <w:rPr>
          <w:i/>
          <w:iCs/>
        </w:rPr>
        <w:t xml:space="preserve">anagement for </w:t>
      </w:r>
      <w:r w:rsidR="00A402F8">
        <w:rPr>
          <w:i/>
          <w:iCs/>
        </w:rPr>
        <w:t>O</w:t>
      </w:r>
      <w:r w:rsidRPr="00D66195">
        <w:rPr>
          <w:i/>
          <w:iCs/>
        </w:rPr>
        <w:t xml:space="preserve">ur </w:t>
      </w:r>
      <w:r w:rsidR="00A402F8">
        <w:rPr>
          <w:i/>
          <w:iCs/>
        </w:rPr>
        <w:t>C</w:t>
      </w:r>
      <w:r w:rsidRPr="00D66195">
        <w:rPr>
          <w:i/>
          <w:iCs/>
        </w:rPr>
        <w:t xml:space="preserve">hanging </w:t>
      </w:r>
      <w:r w:rsidR="00A402F8">
        <w:rPr>
          <w:i/>
          <w:iCs/>
        </w:rPr>
        <w:t>C</w:t>
      </w:r>
      <w:r w:rsidRPr="00D66195">
        <w:rPr>
          <w:i/>
          <w:iCs/>
        </w:rPr>
        <w:t>limate</w:t>
      </w:r>
      <w:r>
        <w:rPr>
          <w:i/>
          <w:iCs/>
        </w:rPr>
        <w:t>:</w:t>
      </w:r>
      <w:r w:rsidRPr="00D66195">
        <w:rPr>
          <w:i/>
          <w:iCs/>
        </w:rPr>
        <w:t xml:space="preserve"> A </w:t>
      </w:r>
      <w:r w:rsidR="00A402F8">
        <w:rPr>
          <w:i/>
          <w:iCs/>
        </w:rPr>
        <w:t>R</w:t>
      </w:r>
      <w:r w:rsidRPr="00D66195">
        <w:rPr>
          <w:i/>
          <w:iCs/>
        </w:rPr>
        <w:t xml:space="preserve">eport of </w:t>
      </w:r>
      <w:r w:rsidR="00A402F8">
        <w:rPr>
          <w:i/>
          <w:iCs/>
        </w:rPr>
        <w:t>W</w:t>
      </w:r>
      <w:r w:rsidRPr="00D66195">
        <w:rPr>
          <w:i/>
          <w:iCs/>
        </w:rPr>
        <w:t xml:space="preserve">orkshop </w:t>
      </w:r>
      <w:r w:rsidR="00A402F8">
        <w:rPr>
          <w:i/>
          <w:iCs/>
        </w:rPr>
        <w:t>O</w:t>
      </w:r>
      <w:r w:rsidRPr="00D66195">
        <w:rPr>
          <w:i/>
          <w:iCs/>
        </w:rPr>
        <w:t>utcomes under an Envirolink Grant.</w:t>
      </w:r>
      <w:r>
        <w:t xml:space="preserve"> Wellington: New Zealand Climate Change Research Institute. Retrieved from </w:t>
      </w:r>
      <w:hyperlink r:id="rId145" w:history="1">
        <w:r w:rsidRPr="00FB4320">
          <w:rPr>
            <w:rStyle w:val="Hyperlink"/>
          </w:rPr>
          <w:t>www.wgtn.ac.nz/sgees/research-centres/ccri/research/developing-adaptive-risk-management-for-our-changing-climate,-2011-12</w:t>
        </w:r>
      </w:hyperlink>
      <w:r w:rsidR="00A402F8">
        <w:rPr>
          <w:rStyle w:val="Hyperlink"/>
        </w:rPr>
        <w:t xml:space="preserve"> </w:t>
      </w:r>
      <w:r w:rsidR="00A402F8">
        <w:t>(10 July 2020)</w:t>
      </w:r>
      <w:r>
        <w:t>.</w:t>
      </w:r>
    </w:p>
    <w:bookmarkEnd w:id="787"/>
    <w:p w14:paraId="504DC95A" w14:textId="7485845A" w:rsidR="00962C73" w:rsidRPr="00D66195" w:rsidRDefault="00962C73" w:rsidP="00962C73">
      <w:pPr>
        <w:pStyle w:val="References"/>
        <w:rPr>
          <w:color w:val="0F7B7D" w:themeColor="accent2"/>
          <w:u w:val="single"/>
        </w:rPr>
      </w:pPr>
      <w:r w:rsidRPr="00D66195">
        <w:rPr>
          <w:color w:val="000000"/>
        </w:rPr>
        <w:t xml:space="preserve">Lawrence J, Saunders W. 2017. The </w:t>
      </w:r>
      <w:r w:rsidR="00CB559E">
        <w:rPr>
          <w:color w:val="000000"/>
        </w:rPr>
        <w:t>p</w:t>
      </w:r>
      <w:r w:rsidRPr="00D66195">
        <w:rPr>
          <w:color w:val="000000"/>
        </w:rPr>
        <w:t xml:space="preserve">lanning </w:t>
      </w:r>
      <w:r w:rsidR="00CB559E">
        <w:rPr>
          <w:color w:val="000000"/>
        </w:rPr>
        <w:t>n</w:t>
      </w:r>
      <w:r w:rsidRPr="00D66195">
        <w:rPr>
          <w:color w:val="000000"/>
        </w:rPr>
        <w:t xml:space="preserve">exus </w:t>
      </w:r>
      <w:r w:rsidR="00CB559E">
        <w:rPr>
          <w:color w:val="000000"/>
        </w:rPr>
        <w:t>b</w:t>
      </w:r>
      <w:r w:rsidRPr="00D66195">
        <w:rPr>
          <w:color w:val="000000"/>
        </w:rPr>
        <w:t xml:space="preserve">etween </w:t>
      </w:r>
      <w:r w:rsidR="00CB559E">
        <w:rPr>
          <w:color w:val="000000"/>
        </w:rPr>
        <w:t>d</w:t>
      </w:r>
      <w:r w:rsidRPr="00D66195">
        <w:rPr>
          <w:color w:val="000000"/>
        </w:rPr>
        <w:t xml:space="preserve">isaster </w:t>
      </w:r>
      <w:r w:rsidR="00CB559E">
        <w:rPr>
          <w:color w:val="000000"/>
        </w:rPr>
        <w:t>r</w:t>
      </w:r>
      <w:r w:rsidRPr="00D66195">
        <w:rPr>
          <w:color w:val="000000"/>
        </w:rPr>
        <w:t xml:space="preserve">isk </w:t>
      </w:r>
      <w:r w:rsidR="00CB559E">
        <w:rPr>
          <w:color w:val="000000"/>
        </w:rPr>
        <w:t>r</w:t>
      </w:r>
      <w:r w:rsidRPr="00D66195">
        <w:rPr>
          <w:color w:val="000000"/>
        </w:rPr>
        <w:t xml:space="preserve">eduction and </w:t>
      </w:r>
      <w:r w:rsidR="00CB559E">
        <w:rPr>
          <w:color w:val="000000"/>
        </w:rPr>
        <w:t>c</w:t>
      </w:r>
      <w:r w:rsidRPr="00D66195">
        <w:rPr>
          <w:color w:val="000000"/>
        </w:rPr>
        <w:t xml:space="preserve">limate </w:t>
      </w:r>
      <w:r w:rsidR="00CB559E">
        <w:rPr>
          <w:color w:val="000000"/>
        </w:rPr>
        <w:t>c</w:t>
      </w:r>
      <w:r w:rsidRPr="00D66195">
        <w:rPr>
          <w:color w:val="000000"/>
        </w:rPr>
        <w:t xml:space="preserve">hange </w:t>
      </w:r>
      <w:r w:rsidR="00CB559E">
        <w:rPr>
          <w:color w:val="000000"/>
        </w:rPr>
        <w:t>a</w:t>
      </w:r>
      <w:r w:rsidRPr="00D66195">
        <w:rPr>
          <w:color w:val="000000"/>
        </w:rPr>
        <w:t>daptation. In</w:t>
      </w:r>
      <w:r>
        <w:rPr>
          <w:color w:val="000000"/>
        </w:rPr>
        <w:t>: I</w:t>
      </w:r>
      <w:r w:rsidRPr="00D66195">
        <w:rPr>
          <w:color w:val="000000"/>
        </w:rPr>
        <w:t xml:space="preserve"> Kelman, </w:t>
      </w:r>
      <w:r>
        <w:rPr>
          <w:color w:val="000000"/>
        </w:rPr>
        <w:t xml:space="preserve">J </w:t>
      </w:r>
      <w:r w:rsidRPr="00D66195">
        <w:rPr>
          <w:color w:val="000000"/>
        </w:rPr>
        <w:t xml:space="preserve">Mercer, </w:t>
      </w:r>
      <w:r>
        <w:rPr>
          <w:color w:val="000000"/>
        </w:rPr>
        <w:t xml:space="preserve">JC </w:t>
      </w:r>
      <w:r w:rsidRPr="00D66195">
        <w:rPr>
          <w:color w:val="000000"/>
        </w:rPr>
        <w:t>Gaillard</w:t>
      </w:r>
      <w:r w:rsidR="00CB559E">
        <w:rPr>
          <w:color w:val="000000"/>
        </w:rPr>
        <w:t xml:space="preserve"> (eds)</w:t>
      </w:r>
      <w:r w:rsidRPr="00D66195">
        <w:rPr>
          <w:color w:val="000000"/>
        </w:rPr>
        <w:t xml:space="preserve"> </w:t>
      </w:r>
      <w:r w:rsidRPr="00D66195">
        <w:rPr>
          <w:i/>
          <w:iCs/>
          <w:color w:val="000000"/>
        </w:rPr>
        <w:t>The Routledge Handbook of Disaster Risk Reduction Including Climate Change Adaptation</w:t>
      </w:r>
      <w:r>
        <w:rPr>
          <w:color w:val="000000"/>
        </w:rPr>
        <w:t>.</w:t>
      </w:r>
      <w:r w:rsidRPr="00D66195">
        <w:rPr>
          <w:color w:val="000000"/>
        </w:rPr>
        <w:t xml:space="preserve"> London</w:t>
      </w:r>
      <w:r>
        <w:rPr>
          <w:color w:val="000000"/>
        </w:rPr>
        <w:t>:</w:t>
      </w:r>
      <w:r w:rsidRPr="00D66195">
        <w:rPr>
          <w:color w:val="000000"/>
        </w:rPr>
        <w:t xml:space="preserve"> Routledge.</w:t>
      </w:r>
    </w:p>
    <w:p w14:paraId="53326D11" w14:textId="413356AC" w:rsidR="00962C73" w:rsidRDefault="00962C73" w:rsidP="00962C73">
      <w:pPr>
        <w:pStyle w:val="References"/>
      </w:pPr>
      <w:r w:rsidRPr="00D66195">
        <w:t xml:space="preserve">Lawrence J, Sullivan F, Lash A, Ide G, Cameron C, McGlinchey L. 2013. Adapting to changing climate risk by local government in New Zealand: </w:t>
      </w:r>
      <w:r w:rsidR="00CB559E">
        <w:t>I</w:t>
      </w:r>
      <w:r w:rsidRPr="00D66195">
        <w:t xml:space="preserve">nstitutional practice barriers and enablers. </w:t>
      </w:r>
      <w:r w:rsidRPr="00A1137D">
        <w:rPr>
          <w:i/>
          <w:iCs/>
        </w:rPr>
        <w:t>Local Environment</w:t>
      </w:r>
      <w:r w:rsidRPr="00D66195">
        <w:t xml:space="preserve"> 20(3)</w:t>
      </w:r>
      <w:r>
        <w:t>:</w:t>
      </w:r>
      <w:r w:rsidRPr="00D66195">
        <w:t xml:space="preserve"> 298–320.</w:t>
      </w:r>
      <w:r>
        <w:t xml:space="preserve"> Retrieved from</w:t>
      </w:r>
      <w:r w:rsidRPr="00D66195">
        <w:t xml:space="preserve"> </w:t>
      </w:r>
      <w:hyperlink r:id="rId146" w:history="1">
        <w:r w:rsidRPr="00D66195">
          <w:rPr>
            <w:rStyle w:val="Hyperlink"/>
            <w:rFonts w:cs="Arial"/>
          </w:rPr>
          <w:t>https://doi.org/10.1080/13549839.2013.839643</w:t>
        </w:r>
      </w:hyperlink>
      <w:r w:rsidR="00CB559E">
        <w:rPr>
          <w:rStyle w:val="Hyperlink"/>
        </w:rPr>
        <w:t xml:space="preserve"> </w:t>
      </w:r>
      <w:r w:rsidR="00CB559E">
        <w:t>(10 July 2020)</w:t>
      </w:r>
      <w:r>
        <w:t xml:space="preserve">. </w:t>
      </w:r>
    </w:p>
    <w:p w14:paraId="508F0A2E" w14:textId="2E0C9FEC" w:rsidR="00962C73" w:rsidRPr="00D66195" w:rsidRDefault="00962C73" w:rsidP="00962C73">
      <w:pPr>
        <w:pStyle w:val="References"/>
      </w:pPr>
      <w:r w:rsidRPr="00D66195">
        <w:t xml:space="preserve">Lawrence J, Wolf A, Reisinger A. 2012. </w:t>
      </w:r>
      <w:r w:rsidRPr="00B615DE">
        <w:t xml:space="preserve">Institutional </w:t>
      </w:r>
      <w:r w:rsidR="00CB559E">
        <w:t>t</w:t>
      </w:r>
      <w:r w:rsidRPr="00B615DE">
        <w:t xml:space="preserve">ransformation in a </w:t>
      </w:r>
      <w:r w:rsidR="00CB559E">
        <w:t>d</w:t>
      </w:r>
      <w:r w:rsidRPr="00B615DE">
        <w:t xml:space="preserve">evolved </w:t>
      </w:r>
      <w:r w:rsidR="00CB559E">
        <w:t>g</w:t>
      </w:r>
      <w:r w:rsidRPr="00B615DE">
        <w:t xml:space="preserve">overnance </w:t>
      </w:r>
      <w:r w:rsidR="00CB559E">
        <w:t>s</w:t>
      </w:r>
      <w:r w:rsidRPr="00B615DE">
        <w:t xml:space="preserve">ystem: Possibilities and </w:t>
      </w:r>
      <w:r w:rsidR="00CB559E">
        <w:t>l</w:t>
      </w:r>
      <w:r w:rsidRPr="00B615DE">
        <w:t>imits</w:t>
      </w:r>
      <w:r w:rsidRPr="00D66195">
        <w:t>.</w:t>
      </w:r>
      <w:r>
        <w:t xml:space="preserve"> In: </w:t>
      </w:r>
      <w:r w:rsidRPr="00B615DE">
        <w:rPr>
          <w:i/>
          <w:iCs/>
        </w:rPr>
        <w:t>Proceedings of the Conference on Transformation in a Changing Climate, Oslo, June 2012</w:t>
      </w:r>
      <w:r>
        <w:t xml:space="preserve">. pp 63–72. Retrieved from </w:t>
      </w:r>
      <w:hyperlink r:id="rId147" w:history="1">
        <w:r w:rsidRPr="004B1FA4">
          <w:rPr>
            <w:rStyle w:val="Hyperlink"/>
          </w:rPr>
          <w:t>www.researchgate.net/publication/259528074_Institutional_transformation_in_a_devolved_governance_systemPossibilities_and_limits</w:t>
        </w:r>
      </w:hyperlink>
      <w:r w:rsidR="00CB559E">
        <w:rPr>
          <w:rStyle w:val="Hyperlink"/>
        </w:rPr>
        <w:t xml:space="preserve"> </w:t>
      </w:r>
      <w:r w:rsidR="00CB559E">
        <w:t>(10 July 2020)</w:t>
      </w:r>
      <w:r>
        <w:t>.</w:t>
      </w:r>
    </w:p>
    <w:p w14:paraId="1A865ADC" w14:textId="355FE572" w:rsidR="00962C73" w:rsidRDefault="00962C73" w:rsidP="00962C73">
      <w:pPr>
        <w:pStyle w:val="References"/>
        <w:rPr>
          <w:color w:val="000000"/>
        </w:rPr>
      </w:pPr>
      <w:r w:rsidRPr="00D66195">
        <w:t xml:space="preserve">Lawrence L, Ridley G. 2018. </w:t>
      </w:r>
      <w:r w:rsidRPr="00D66195">
        <w:rPr>
          <w:i/>
          <w:iCs/>
        </w:rPr>
        <w:t>Lake Waikare and Whangamarino Wetland Catchment Management Plan.</w:t>
      </w:r>
      <w:r w:rsidRPr="00D66195">
        <w:t xml:space="preserve"> Hamilton: Waikato Regional Council. Retrieved from </w:t>
      </w:r>
      <w:hyperlink r:id="rId148" w:history="1">
        <w:r w:rsidRPr="00CB15DB">
          <w:rPr>
            <w:rStyle w:val="Hyperlink"/>
          </w:rPr>
          <w:t>www.waikatoregion.govt.nz/assets/WRC/Council/Policy-and-Plans/FINAL-CMP-Part-Two-Implemenation-and-Action-Plan-20-September-2018.pdf</w:t>
        </w:r>
      </w:hyperlink>
      <w:r w:rsidR="00CB559E">
        <w:rPr>
          <w:rStyle w:val="Hyperlink"/>
        </w:rPr>
        <w:t xml:space="preserve"> </w:t>
      </w:r>
      <w:r w:rsidR="00CB559E">
        <w:t>(10 July 2020)</w:t>
      </w:r>
      <w:r>
        <w:rPr>
          <w:color w:val="000000"/>
        </w:rPr>
        <w:t>.</w:t>
      </w:r>
    </w:p>
    <w:p w14:paraId="2F585CB9" w14:textId="77777777" w:rsidR="00962C73" w:rsidRPr="00D66195" w:rsidRDefault="00962C73" w:rsidP="00962C73">
      <w:pPr>
        <w:pStyle w:val="References"/>
      </w:pPr>
      <w:r w:rsidRPr="00D66195">
        <w:t xml:space="preserve">Lazarus RJ. 2009. Super wicked problems and climate change: Restraining the present to liberate the future. </w:t>
      </w:r>
      <w:r w:rsidRPr="00630EDB">
        <w:rPr>
          <w:i/>
          <w:iCs/>
        </w:rPr>
        <w:t>Cornell Law Review</w:t>
      </w:r>
      <w:r w:rsidRPr="00D66195">
        <w:t xml:space="preserve"> 94(5)</w:t>
      </w:r>
      <w:r>
        <w:t>:</w:t>
      </w:r>
      <w:r w:rsidRPr="00D66195">
        <w:t xml:space="preserve"> 1153–1233.</w:t>
      </w:r>
    </w:p>
    <w:p w14:paraId="6BEA04E3" w14:textId="77777777" w:rsidR="00962C73" w:rsidRPr="00D66195" w:rsidRDefault="00962C73" w:rsidP="00962C73">
      <w:pPr>
        <w:pStyle w:val="References"/>
      </w:pPr>
      <w:r w:rsidRPr="00D66195">
        <w:t xml:space="preserve">Leathwick JR. 1995. Climatic relationships of some New Zealand, forest tree species. </w:t>
      </w:r>
      <w:r w:rsidRPr="00036616">
        <w:rPr>
          <w:i/>
          <w:iCs/>
        </w:rPr>
        <w:t>Journal of Vegetation Science</w:t>
      </w:r>
      <w:r w:rsidRPr="00D66195">
        <w:t xml:space="preserve"> 6</w:t>
      </w:r>
      <w:r>
        <w:t>:</w:t>
      </w:r>
      <w:r w:rsidRPr="00D66195">
        <w:t xml:space="preserve"> 237</w:t>
      </w:r>
      <w:r>
        <w:t>–</w:t>
      </w:r>
      <w:r w:rsidRPr="00D66195">
        <w:t>246.</w:t>
      </w:r>
    </w:p>
    <w:p w14:paraId="0BCA76F3" w14:textId="3AF20F8B" w:rsidR="00962C73" w:rsidRPr="00D66195" w:rsidRDefault="00072C47" w:rsidP="00962C73">
      <w:pPr>
        <w:pStyle w:val="References"/>
      </w:pPr>
      <w:r w:rsidRPr="00072C47">
        <w:t>Lechevallier</w:t>
      </w:r>
      <w:r w:rsidRPr="003D3875">
        <w:t xml:space="preserve"> M. 2014. The impact of climate change on water infrastructure. </w:t>
      </w:r>
      <w:r w:rsidRPr="003D3875">
        <w:rPr>
          <w:i/>
        </w:rPr>
        <w:t xml:space="preserve">Journal </w:t>
      </w:r>
      <w:r>
        <w:rPr>
          <w:i/>
        </w:rPr>
        <w:t>–</w:t>
      </w:r>
      <w:r w:rsidRPr="003D3875">
        <w:rPr>
          <w:i/>
        </w:rPr>
        <w:t xml:space="preserve"> American Water Works Association</w:t>
      </w:r>
      <w:r w:rsidRPr="003D3875">
        <w:t xml:space="preserve"> 106: 79</w:t>
      </w:r>
      <w:r>
        <w:t>–</w:t>
      </w:r>
      <w:r w:rsidRPr="003D3875">
        <w:t>81.</w:t>
      </w:r>
    </w:p>
    <w:p w14:paraId="7141ECC4" w14:textId="586FB148" w:rsidR="00962C73" w:rsidRDefault="00962C73" w:rsidP="00962C73">
      <w:pPr>
        <w:pStyle w:val="References"/>
      </w:pPr>
      <w:r w:rsidRPr="00D66195">
        <w:t xml:space="preserve">Lemos MC, Morehouse BJ. 2005. The co-production of science and policy in integrated climate assessments. </w:t>
      </w:r>
      <w:r w:rsidRPr="008F63FD">
        <w:rPr>
          <w:i/>
          <w:iCs/>
        </w:rPr>
        <w:t>Global Environmental Change</w:t>
      </w:r>
      <w:r w:rsidRPr="00D66195">
        <w:t xml:space="preserve"> 15</w:t>
      </w:r>
      <w:r>
        <w:t>:</w:t>
      </w:r>
      <w:r w:rsidRPr="00D66195">
        <w:t xml:space="preserve"> 57–68.</w:t>
      </w:r>
      <w:r>
        <w:t xml:space="preserve"> Retrieved from</w:t>
      </w:r>
      <w:r w:rsidRPr="00D66195">
        <w:t xml:space="preserve"> </w:t>
      </w:r>
      <w:hyperlink r:id="rId149" w:history="1">
        <w:r w:rsidRPr="00D66195">
          <w:rPr>
            <w:rStyle w:val="Hyperlink"/>
            <w:rFonts w:cs="Arial"/>
          </w:rPr>
          <w:t>https://doi.org/10.1016/j.gloenvcha.2004.09.004</w:t>
        </w:r>
      </w:hyperlink>
      <w:r w:rsidR="00F21536">
        <w:rPr>
          <w:rStyle w:val="Hyperlink"/>
        </w:rPr>
        <w:t xml:space="preserve"> </w:t>
      </w:r>
      <w:r w:rsidR="00F21536">
        <w:t>(10 July 2020)</w:t>
      </w:r>
      <w:r>
        <w:t xml:space="preserve">. </w:t>
      </w:r>
    </w:p>
    <w:p w14:paraId="092506A7" w14:textId="46F01B3B" w:rsidR="00962C73" w:rsidRDefault="00962C73" w:rsidP="00962C73">
      <w:pPr>
        <w:pStyle w:val="References"/>
      </w:pPr>
      <w:r w:rsidRPr="00D66195">
        <w:lastRenderedPageBreak/>
        <w:t xml:space="preserve">Levin K, Cashore B, Bernstein S, Auld G. 2012. Overcoming the tragedy of super wicked problems: Constraining our future selves to ameliorate global climate change. </w:t>
      </w:r>
      <w:r w:rsidRPr="007565C8">
        <w:rPr>
          <w:i/>
          <w:iCs/>
        </w:rPr>
        <w:t>Policy Sciences</w:t>
      </w:r>
      <w:r w:rsidRPr="00D66195">
        <w:t xml:space="preserve"> 45</w:t>
      </w:r>
      <w:r>
        <w:t>:</w:t>
      </w:r>
      <w:r w:rsidRPr="00D66195">
        <w:t xml:space="preserve"> 123–152.</w:t>
      </w:r>
      <w:r>
        <w:t xml:space="preserve"> Retrieved from</w:t>
      </w:r>
      <w:r w:rsidRPr="00D66195">
        <w:t xml:space="preserve"> </w:t>
      </w:r>
      <w:hyperlink r:id="rId150" w:history="1">
        <w:r w:rsidRPr="00D66195">
          <w:rPr>
            <w:rStyle w:val="Hyperlink"/>
            <w:rFonts w:cs="Arial"/>
          </w:rPr>
          <w:t>https://doi.org/10.1007/s11077-012-9151-0</w:t>
        </w:r>
      </w:hyperlink>
      <w:r w:rsidR="00F21536">
        <w:rPr>
          <w:rStyle w:val="Hyperlink"/>
        </w:rPr>
        <w:t xml:space="preserve"> </w:t>
      </w:r>
      <w:r w:rsidR="00F21536">
        <w:t>(10 July 2020)</w:t>
      </w:r>
      <w:r>
        <w:t xml:space="preserve">. </w:t>
      </w:r>
    </w:p>
    <w:p w14:paraId="43021065" w14:textId="77777777" w:rsidR="00962C73" w:rsidRPr="00D66195" w:rsidRDefault="00962C73" w:rsidP="00962C73">
      <w:pPr>
        <w:pStyle w:val="References"/>
      </w:pPr>
      <w:r w:rsidRPr="00D66195">
        <w:rPr>
          <w:lang w:eastAsia="en-AU"/>
        </w:rPr>
        <w:t xml:space="preserve">Lim-Camacho L, Plagányi ÉE, Crimp S, Hodgkinson JH, Hobday AJ, Howden SM, Loechel B. 2017. Complex resource supply chains display higher resilience to simulated climate shocks. </w:t>
      </w:r>
      <w:r w:rsidRPr="00E61825">
        <w:rPr>
          <w:i/>
          <w:iCs/>
          <w:lang w:eastAsia="en-AU"/>
        </w:rPr>
        <w:t>Global Environmental Change</w:t>
      </w:r>
      <w:r w:rsidRPr="00D66195">
        <w:rPr>
          <w:lang w:eastAsia="en-AU"/>
        </w:rPr>
        <w:t xml:space="preserve"> 46</w:t>
      </w:r>
      <w:r>
        <w:rPr>
          <w:lang w:eastAsia="en-AU"/>
        </w:rPr>
        <w:t>:</w:t>
      </w:r>
      <w:r w:rsidRPr="00D66195">
        <w:rPr>
          <w:lang w:eastAsia="en-AU"/>
        </w:rPr>
        <w:t xml:space="preserve"> 126–138. </w:t>
      </w:r>
    </w:p>
    <w:p w14:paraId="413BDD8A" w14:textId="7D06ECB2" w:rsidR="00962C73" w:rsidRPr="00D66195" w:rsidRDefault="00962C73" w:rsidP="00962C73">
      <w:pPr>
        <w:pStyle w:val="References"/>
      </w:pPr>
      <w:r w:rsidRPr="00D66195">
        <w:t xml:space="preserve">Lin Q, Wang Y, Liu T, Zhu Y, Sui Q. 2017. The </w:t>
      </w:r>
      <w:r w:rsidR="00F21536">
        <w:t>v</w:t>
      </w:r>
      <w:r w:rsidRPr="00D66195">
        <w:t xml:space="preserve">ulnerability of </w:t>
      </w:r>
      <w:r w:rsidR="00F21536">
        <w:t>p</w:t>
      </w:r>
      <w:r w:rsidRPr="00D66195">
        <w:t xml:space="preserve">eople to </w:t>
      </w:r>
      <w:r w:rsidR="00F21536">
        <w:t>l</w:t>
      </w:r>
      <w:r w:rsidRPr="00D66195">
        <w:t xml:space="preserve">andslides: A </w:t>
      </w:r>
      <w:r w:rsidR="00F21536">
        <w:t>c</w:t>
      </w:r>
      <w:r w:rsidRPr="00D66195">
        <w:t xml:space="preserve">ase </w:t>
      </w:r>
      <w:r w:rsidR="00F21536">
        <w:t>s</w:t>
      </w:r>
      <w:r w:rsidRPr="00D66195">
        <w:t xml:space="preserve">tudy on the </w:t>
      </w:r>
      <w:r w:rsidR="00F21536">
        <w:t>r</w:t>
      </w:r>
      <w:r w:rsidRPr="00D66195">
        <w:t xml:space="preserve">elationship between the </w:t>
      </w:r>
      <w:r w:rsidR="00F21536">
        <w:t>c</w:t>
      </w:r>
      <w:r w:rsidRPr="00D66195">
        <w:t xml:space="preserve">asualties and </w:t>
      </w:r>
      <w:r w:rsidR="00F21536">
        <w:t>v</w:t>
      </w:r>
      <w:r w:rsidRPr="00D66195">
        <w:t xml:space="preserve">olume of </w:t>
      </w:r>
      <w:r w:rsidR="00F21536">
        <w:t>l</w:t>
      </w:r>
      <w:r w:rsidRPr="00D66195">
        <w:t xml:space="preserve">andslides in China. </w:t>
      </w:r>
      <w:r w:rsidRPr="00B03F62">
        <w:rPr>
          <w:i/>
          <w:iCs/>
        </w:rPr>
        <w:t>International Journal of Environmental Research and Public Health</w:t>
      </w:r>
      <w:r w:rsidRPr="00D66195">
        <w:t xml:space="preserve"> 14(2).</w:t>
      </w:r>
    </w:p>
    <w:p w14:paraId="30AED1B9" w14:textId="1A4C3713" w:rsidR="00962C73" w:rsidRDefault="00962C73" w:rsidP="00962C73">
      <w:pPr>
        <w:pStyle w:val="References"/>
      </w:pPr>
      <w:r w:rsidRPr="00D66195">
        <w:t>Lloyd’s.</w:t>
      </w:r>
      <w:r>
        <w:t xml:space="preserve"> </w:t>
      </w:r>
      <w:r w:rsidRPr="00D66195">
        <w:t xml:space="preserve">2014. </w:t>
      </w:r>
      <w:r w:rsidRPr="00D37EE2">
        <w:rPr>
          <w:i/>
          <w:iCs/>
        </w:rPr>
        <w:t xml:space="preserve">Catastrophe </w:t>
      </w:r>
      <w:r w:rsidR="00F21536">
        <w:rPr>
          <w:i/>
          <w:iCs/>
        </w:rPr>
        <w:t>M</w:t>
      </w:r>
      <w:r w:rsidRPr="00D37EE2">
        <w:rPr>
          <w:i/>
          <w:iCs/>
        </w:rPr>
        <w:t xml:space="preserve">odelling and </w:t>
      </w:r>
      <w:r w:rsidR="00F21536">
        <w:rPr>
          <w:i/>
          <w:iCs/>
        </w:rPr>
        <w:t>C</w:t>
      </w:r>
      <w:r w:rsidRPr="00D37EE2">
        <w:rPr>
          <w:i/>
          <w:iCs/>
        </w:rPr>
        <w:t xml:space="preserve">limate </w:t>
      </w:r>
      <w:r w:rsidR="00F21536">
        <w:rPr>
          <w:i/>
          <w:iCs/>
        </w:rPr>
        <w:t>C</w:t>
      </w:r>
      <w:r w:rsidRPr="00D37EE2">
        <w:rPr>
          <w:i/>
          <w:iCs/>
        </w:rPr>
        <w:t>hange</w:t>
      </w:r>
      <w:r w:rsidRPr="00D66195">
        <w:t xml:space="preserve">. </w:t>
      </w:r>
      <w:r>
        <w:t>London: Lloyd’s. Retrieved</w:t>
      </w:r>
      <w:r w:rsidRPr="00D66195">
        <w:t xml:space="preserve"> from </w:t>
      </w:r>
      <w:hyperlink r:id="rId151" w:history="1">
        <w:r w:rsidRPr="004B1FA4">
          <w:rPr>
            <w:rStyle w:val="Hyperlink"/>
            <w:rFonts w:cs="Arial"/>
          </w:rPr>
          <w:t>www.lloyds.com/~/media/lloyds/reports/emerging-risk-reports/cc-and-modelling-template-v6.pdf</w:t>
        </w:r>
      </w:hyperlink>
      <w:r w:rsidR="00F21536">
        <w:rPr>
          <w:rStyle w:val="Hyperlink"/>
        </w:rPr>
        <w:t xml:space="preserve"> </w:t>
      </w:r>
      <w:r w:rsidR="00F21536">
        <w:t>(10 July 2020)</w:t>
      </w:r>
      <w:r>
        <w:t xml:space="preserve">. </w:t>
      </w:r>
    </w:p>
    <w:p w14:paraId="503E1369" w14:textId="59B19625" w:rsidR="00F21536" w:rsidRPr="00D66195" w:rsidRDefault="00F21536" w:rsidP="00F21536">
      <w:pPr>
        <w:pStyle w:val="References"/>
      </w:pPr>
      <w:r w:rsidRPr="00D66195">
        <w:t>Local Government New Zealand. 2019</w:t>
      </w:r>
      <w:r>
        <w:t>a</w:t>
      </w:r>
      <w:r w:rsidRPr="00D66195">
        <w:t xml:space="preserve">. </w:t>
      </w:r>
      <w:r w:rsidRPr="00B615DE">
        <w:rPr>
          <w:i/>
          <w:iCs/>
        </w:rPr>
        <w:t>Exposed: Climate Change and Infrastructure</w:t>
      </w:r>
      <w:r w:rsidRPr="00D66195">
        <w:t xml:space="preserve">. </w:t>
      </w:r>
      <w:r>
        <w:t xml:space="preserve">Wellington: Local Government New Zealand. </w:t>
      </w:r>
      <w:r w:rsidRPr="00D66195">
        <w:t xml:space="preserve">Retrieved from </w:t>
      </w:r>
      <w:hyperlink r:id="rId152" w:history="1">
        <w:r w:rsidRPr="00D66195">
          <w:rPr>
            <w:rStyle w:val="Hyperlink"/>
            <w:rFonts w:cs="Arial"/>
          </w:rPr>
          <w:t>https://www.lgnz.co.nz/assets/Uploads/6ed34721bd/LGNZ-2019-CC-guidance-document-FULL.pdf</w:t>
        </w:r>
      </w:hyperlink>
      <w:r>
        <w:rPr>
          <w:rStyle w:val="Hyperlink"/>
        </w:rPr>
        <w:t xml:space="preserve"> </w:t>
      </w:r>
      <w:r>
        <w:t>(10 July 2020)</w:t>
      </w:r>
      <w:r w:rsidRPr="00D66195">
        <w:t>.</w:t>
      </w:r>
    </w:p>
    <w:p w14:paraId="787B8500" w14:textId="441260CB" w:rsidR="00F21536" w:rsidRPr="00D66195" w:rsidRDefault="00F21536" w:rsidP="00F21536">
      <w:pPr>
        <w:pStyle w:val="References"/>
      </w:pPr>
      <w:r w:rsidRPr="00D66195">
        <w:t>Local Government New Zealand. 2019</w:t>
      </w:r>
      <w:r>
        <w:t>b</w:t>
      </w:r>
      <w:r w:rsidRPr="00D66195">
        <w:t xml:space="preserve">. </w:t>
      </w:r>
      <w:r>
        <w:rPr>
          <w:i/>
          <w:iCs/>
        </w:rPr>
        <w:t>Vulnerable: The</w:t>
      </w:r>
      <w:r w:rsidR="00443666">
        <w:rPr>
          <w:i/>
          <w:iCs/>
        </w:rPr>
        <w:t xml:space="preserve"> </w:t>
      </w:r>
      <w:r>
        <w:rPr>
          <w:i/>
          <w:iCs/>
        </w:rPr>
        <w:t>Q</w:t>
      </w:r>
      <w:r w:rsidRPr="00EB3488">
        <w:rPr>
          <w:i/>
          <w:iCs/>
        </w:rPr>
        <w:t>uan</w:t>
      </w:r>
      <w:r>
        <w:rPr>
          <w:i/>
          <w:iCs/>
        </w:rPr>
        <w:t>tum of Local Government Infrastructure Exposed to Sea Level R</w:t>
      </w:r>
      <w:r w:rsidRPr="00EB3488">
        <w:rPr>
          <w:i/>
          <w:iCs/>
        </w:rPr>
        <w:t>ise</w:t>
      </w:r>
      <w:r w:rsidRPr="00D66195">
        <w:t xml:space="preserve">. </w:t>
      </w:r>
      <w:r>
        <w:t xml:space="preserve">Wellington: </w:t>
      </w:r>
      <w:r w:rsidRPr="00D66195">
        <w:t>Local Government New Zealand.</w:t>
      </w:r>
    </w:p>
    <w:p w14:paraId="3DB070D6" w14:textId="78E99191" w:rsidR="00962C73" w:rsidRPr="00D66195" w:rsidRDefault="00962C73" w:rsidP="00962C73">
      <w:pPr>
        <w:pStyle w:val="References"/>
      </w:pPr>
      <w:r w:rsidRPr="00D66195">
        <w:t xml:space="preserve">Long WC, Van Sant SB, Swiney KM, Foy RJ. 2017. Survival, growth, and morphology of blue king crabs: effect of ocean acidification decreases with exposure time. </w:t>
      </w:r>
      <w:r w:rsidRPr="00D66195">
        <w:rPr>
          <w:i/>
          <w:iCs/>
        </w:rPr>
        <w:t>ICES Journal of Marine Science</w:t>
      </w:r>
      <w:r w:rsidRPr="00F9458D">
        <w:t xml:space="preserve"> 74(</w:t>
      </w:r>
      <w:r w:rsidRPr="00D66195">
        <w:t>4)</w:t>
      </w:r>
      <w:r>
        <w:t>:</w:t>
      </w:r>
      <w:r w:rsidRPr="00D66195">
        <w:t xml:space="preserve"> 1033</w:t>
      </w:r>
      <w:r>
        <w:t>–</w:t>
      </w:r>
      <w:r w:rsidRPr="00D66195">
        <w:t>1041.</w:t>
      </w:r>
      <w:r>
        <w:t xml:space="preserve"> Retrieved from</w:t>
      </w:r>
      <w:r w:rsidRPr="00D66195">
        <w:t xml:space="preserve"> </w:t>
      </w:r>
      <w:hyperlink r:id="rId153" w:history="1">
        <w:r w:rsidR="00A24883" w:rsidRPr="003F788E">
          <w:rPr>
            <w:rStyle w:val="Hyperlink"/>
          </w:rPr>
          <w:t>https://doi.org/10.1093/icesjms/fsw197</w:t>
        </w:r>
      </w:hyperlink>
      <w:r w:rsidR="002820E0">
        <w:rPr>
          <w:rStyle w:val="Hyperlink"/>
        </w:rPr>
        <w:t xml:space="preserve"> </w:t>
      </w:r>
      <w:r w:rsidR="002820E0">
        <w:t>(10 July 2020)</w:t>
      </w:r>
      <w:r w:rsidRPr="00D66195">
        <w:t xml:space="preserve">. </w:t>
      </w:r>
    </w:p>
    <w:p w14:paraId="34E59849" w14:textId="33825453" w:rsidR="00962C73" w:rsidRPr="00D66195" w:rsidRDefault="00962C73" w:rsidP="00962C73">
      <w:pPr>
        <w:pStyle w:val="References"/>
      </w:pPr>
      <w:r w:rsidRPr="00D66195">
        <w:t xml:space="preserve">Macinnis-Ng C, McIntosh A, Monks J, White R, Waipara N, Boudjelas S, </w:t>
      </w:r>
      <w:r w:rsidR="002820E0">
        <w:t>…</w:t>
      </w:r>
      <w:r w:rsidRPr="00D66195">
        <w:t xml:space="preserve"> Peltzer D. nd. Climate change impacts exacerbate conservation threats in island systems: </w:t>
      </w:r>
      <w:r>
        <w:t>A</w:t>
      </w:r>
      <w:r w:rsidRPr="00D66195">
        <w:t xml:space="preserve"> New Zealand case study. </w:t>
      </w:r>
      <w:r w:rsidRPr="001A2C75">
        <w:rPr>
          <w:i/>
          <w:iCs/>
        </w:rPr>
        <w:t>Frontiers in Ecology and the Environment</w:t>
      </w:r>
      <w:r w:rsidRPr="00D66195">
        <w:t>.</w:t>
      </w:r>
    </w:p>
    <w:p w14:paraId="670FFA7D" w14:textId="29E9B651" w:rsidR="00962C73" w:rsidRDefault="00962C73" w:rsidP="00962C73">
      <w:pPr>
        <w:pStyle w:val="References"/>
        <w:rPr>
          <w:lang w:eastAsia="en-AU"/>
        </w:rPr>
      </w:pPr>
      <w:r w:rsidRPr="00D66195">
        <w:t xml:space="preserve">Manning M, Lawrence J, King DN, Chapman R. 2015. Dealing with changing risks: </w:t>
      </w:r>
      <w:r w:rsidR="002820E0">
        <w:t>A</w:t>
      </w:r>
      <w:r w:rsidR="002820E0" w:rsidRPr="00D66195">
        <w:t xml:space="preserve"> </w:t>
      </w:r>
      <w:r w:rsidRPr="00D66195">
        <w:t xml:space="preserve">New Zealand perspective on climate change adaptation. </w:t>
      </w:r>
      <w:r w:rsidRPr="00385E03">
        <w:rPr>
          <w:i/>
          <w:iCs/>
        </w:rPr>
        <w:t>Regional Environmental Change</w:t>
      </w:r>
      <w:r w:rsidRPr="00D66195">
        <w:t xml:space="preserve"> 15(4)</w:t>
      </w:r>
      <w:r>
        <w:t>:</w:t>
      </w:r>
      <w:r w:rsidRPr="00D66195">
        <w:t xml:space="preserve"> 581–594.</w:t>
      </w:r>
      <w:r>
        <w:t xml:space="preserve"> Retrieved from</w:t>
      </w:r>
      <w:r w:rsidRPr="00D66195">
        <w:t xml:space="preserve"> </w:t>
      </w:r>
      <w:hyperlink r:id="rId154" w:history="1">
        <w:r w:rsidRPr="00D66195">
          <w:rPr>
            <w:rStyle w:val="Hyperlink"/>
            <w:rFonts w:cs="Arial"/>
          </w:rPr>
          <w:t>https://doi.org/10.1007/s10113-014-0673-1</w:t>
        </w:r>
      </w:hyperlink>
      <w:r w:rsidR="002820E0">
        <w:rPr>
          <w:rStyle w:val="Hyperlink"/>
        </w:rPr>
        <w:t xml:space="preserve"> </w:t>
      </w:r>
      <w:r w:rsidR="002820E0">
        <w:t>(10 July 2020)</w:t>
      </w:r>
      <w:r>
        <w:rPr>
          <w:lang w:eastAsia="en-AU"/>
        </w:rPr>
        <w:t xml:space="preserve">. </w:t>
      </w:r>
    </w:p>
    <w:p w14:paraId="6B0982AC" w14:textId="1D147CBD" w:rsidR="00962C73" w:rsidRPr="00D66195" w:rsidRDefault="00962C73" w:rsidP="00962C73">
      <w:pPr>
        <w:pStyle w:val="References"/>
      </w:pPr>
      <w:r w:rsidRPr="00D66195">
        <w:rPr>
          <w:lang w:eastAsia="en-AU"/>
        </w:rPr>
        <w:t>Marjanac S, Patton L, Thornton J. 2017. Acts of God, human influence and litigation</w:t>
      </w:r>
      <w:r>
        <w:rPr>
          <w:lang w:eastAsia="en-AU"/>
        </w:rPr>
        <w:t>.</w:t>
      </w:r>
      <w:r w:rsidRPr="00D66195">
        <w:rPr>
          <w:lang w:eastAsia="en-AU"/>
        </w:rPr>
        <w:t xml:space="preserve"> </w:t>
      </w:r>
      <w:r w:rsidRPr="00E90F52">
        <w:rPr>
          <w:i/>
          <w:iCs/>
          <w:lang w:eastAsia="en-AU"/>
        </w:rPr>
        <w:t>Nature Geoscience</w:t>
      </w:r>
      <w:r w:rsidRPr="00D66195">
        <w:rPr>
          <w:lang w:eastAsia="en-AU"/>
        </w:rPr>
        <w:t xml:space="preserve"> 10</w:t>
      </w:r>
      <w:r w:rsidR="006D3F0D">
        <w:rPr>
          <w:lang w:eastAsia="en-AU"/>
        </w:rPr>
        <w:t>(19)</w:t>
      </w:r>
      <w:r w:rsidR="002820E0">
        <w:rPr>
          <w:lang w:eastAsia="en-AU"/>
        </w:rPr>
        <w:t>: 616–619</w:t>
      </w:r>
      <w:r w:rsidRPr="00D66195">
        <w:rPr>
          <w:lang w:eastAsia="en-AU"/>
        </w:rPr>
        <w:t>.</w:t>
      </w:r>
    </w:p>
    <w:p w14:paraId="66E6E496" w14:textId="060403D1" w:rsidR="00962C73" w:rsidRPr="00D66195" w:rsidRDefault="00962C73" w:rsidP="00962C73">
      <w:pPr>
        <w:pStyle w:val="References"/>
      </w:pPr>
      <w:r w:rsidRPr="00D66195">
        <w:rPr>
          <w:lang w:eastAsia="en-AU"/>
        </w:rPr>
        <w:t xml:space="preserve">Mastrandrea M, Luers A. 2012. Climate change in California: </w:t>
      </w:r>
      <w:r w:rsidR="002820E0">
        <w:rPr>
          <w:lang w:eastAsia="en-AU"/>
        </w:rPr>
        <w:t>S</w:t>
      </w:r>
      <w:r w:rsidRPr="00D66195">
        <w:rPr>
          <w:lang w:eastAsia="en-AU"/>
        </w:rPr>
        <w:t xml:space="preserve">cenarios and approaches for adaptation. </w:t>
      </w:r>
      <w:r w:rsidRPr="005A0BEE">
        <w:rPr>
          <w:i/>
          <w:iCs/>
          <w:lang w:eastAsia="en-AU"/>
        </w:rPr>
        <w:t>Climate Change</w:t>
      </w:r>
      <w:r w:rsidRPr="00D66195">
        <w:rPr>
          <w:lang w:eastAsia="en-AU"/>
        </w:rPr>
        <w:t xml:space="preserve"> 111</w:t>
      </w:r>
      <w:r w:rsidR="002820E0">
        <w:rPr>
          <w:lang w:eastAsia="en-AU"/>
        </w:rPr>
        <w:t>: 5–16</w:t>
      </w:r>
      <w:r w:rsidRPr="00D66195">
        <w:rPr>
          <w:lang w:eastAsia="en-AU"/>
        </w:rPr>
        <w:t>.</w:t>
      </w:r>
    </w:p>
    <w:p w14:paraId="42DC421B" w14:textId="631319DA" w:rsidR="00962C73" w:rsidRPr="00676301" w:rsidRDefault="00962C73" w:rsidP="00962C73">
      <w:pPr>
        <w:pStyle w:val="References"/>
      </w:pPr>
      <w:r w:rsidRPr="00D66195">
        <w:t xml:space="preserve">McBride G, Reeve G, Pritchard M, Lundquist C, Daigneault A, Bell R, </w:t>
      </w:r>
      <w:r w:rsidR="002820E0">
        <w:t>…</w:t>
      </w:r>
      <w:r w:rsidRPr="00D66195">
        <w:t xml:space="preserve"> Zammit C. 2016. </w:t>
      </w:r>
      <w:r w:rsidRPr="00676301">
        <w:rPr>
          <w:i/>
          <w:iCs/>
        </w:rPr>
        <w:t>Climate Changes, Impacts and Implications (CCII) for New Zealand to 2100</w:t>
      </w:r>
      <w:r>
        <w:rPr>
          <w:i/>
          <w:iCs/>
        </w:rPr>
        <w:t xml:space="preserve">: </w:t>
      </w:r>
      <w:r w:rsidRPr="00676301">
        <w:rPr>
          <w:i/>
          <w:iCs/>
        </w:rPr>
        <w:t xml:space="preserve">Synthesis Report RA2, Coastal Case Study </w:t>
      </w:r>
      <w:r>
        <w:rPr>
          <w:i/>
          <w:iCs/>
        </w:rPr>
        <w:t xml:space="preserve">– </w:t>
      </w:r>
      <w:r w:rsidRPr="00676301">
        <w:rPr>
          <w:i/>
          <w:iCs/>
        </w:rPr>
        <w:t>The Firth of Thames and Lower Waihou River</w:t>
      </w:r>
      <w:r w:rsidRPr="00D66195">
        <w:t xml:space="preserve">. </w:t>
      </w:r>
      <w:r>
        <w:t xml:space="preserve">Wellington: NIWA. Retrieved from </w:t>
      </w:r>
      <w:hyperlink r:id="rId155" w:history="1">
        <w:r w:rsidRPr="00D03BB5">
          <w:rPr>
            <w:rStyle w:val="Hyperlink"/>
            <w:rFonts w:cs="Arial"/>
          </w:rPr>
          <w:t>https://ccii.org.nz/app/uploads/2017/02/RA2-Coastal-Case-Study-Synthesis-report.pdf</w:t>
        </w:r>
      </w:hyperlink>
      <w:r w:rsidR="002820E0">
        <w:rPr>
          <w:rStyle w:val="Hyperlink"/>
        </w:rPr>
        <w:t xml:space="preserve"> </w:t>
      </w:r>
      <w:r w:rsidR="002820E0">
        <w:t>(10 July 2020)</w:t>
      </w:r>
      <w:r>
        <w:t>.</w:t>
      </w:r>
    </w:p>
    <w:p w14:paraId="16E0EA11" w14:textId="3A62351D" w:rsidR="00962C73" w:rsidRPr="00D66195" w:rsidRDefault="00962C73" w:rsidP="00962C73">
      <w:pPr>
        <w:pStyle w:val="References"/>
      </w:pPr>
      <w:r w:rsidRPr="00D66195">
        <w:t xml:space="preserve">McBride G, Tait A, Slaney D. 2014. Projected changes in reported campylobacteriosis and cryptosporidiosis rates as a function of climate change: A New Zealand study. </w:t>
      </w:r>
      <w:r w:rsidRPr="0081512F">
        <w:rPr>
          <w:i/>
          <w:iCs/>
        </w:rPr>
        <w:t xml:space="preserve">Stochastic </w:t>
      </w:r>
      <w:r w:rsidR="00BF5655">
        <w:rPr>
          <w:i/>
          <w:iCs/>
        </w:rPr>
        <w:t>E</w:t>
      </w:r>
      <w:r w:rsidRPr="0081512F">
        <w:rPr>
          <w:i/>
          <w:iCs/>
        </w:rPr>
        <w:t xml:space="preserve">nvironmental </w:t>
      </w:r>
      <w:r w:rsidR="00BF5655">
        <w:rPr>
          <w:i/>
          <w:iCs/>
        </w:rPr>
        <w:t>R</w:t>
      </w:r>
      <w:r w:rsidRPr="0081512F">
        <w:rPr>
          <w:i/>
          <w:iCs/>
        </w:rPr>
        <w:t xml:space="preserve">esearch and </w:t>
      </w:r>
      <w:r w:rsidR="00BF5655">
        <w:rPr>
          <w:i/>
          <w:iCs/>
        </w:rPr>
        <w:t>R</w:t>
      </w:r>
      <w:r w:rsidRPr="0081512F">
        <w:rPr>
          <w:i/>
          <w:iCs/>
        </w:rPr>
        <w:t xml:space="preserve">isk </w:t>
      </w:r>
      <w:r w:rsidR="00BF5655">
        <w:rPr>
          <w:i/>
          <w:iCs/>
        </w:rPr>
        <w:t>A</w:t>
      </w:r>
      <w:r w:rsidRPr="0081512F">
        <w:rPr>
          <w:i/>
          <w:iCs/>
        </w:rPr>
        <w:t>ssessment</w:t>
      </w:r>
      <w:r w:rsidRPr="00D66195">
        <w:t xml:space="preserve"> 28(8)</w:t>
      </w:r>
      <w:r>
        <w:t>:</w:t>
      </w:r>
      <w:r w:rsidRPr="00D66195">
        <w:t xml:space="preserve"> 2133</w:t>
      </w:r>
      <w:r>
        <w:t>–</w:t>
      </w:r>
      <w:r w:rsidRPr="00D66195">
        <w:t>2147.</w:t>
      </w:r>
    </w:p>
    <w:p w14:paraId="4D804300" w14:textId="2DFA7F40" w:rsidR="00962C73" w:rsidRPr="00D66195" w:rsidRDefault="00962C73" w:rsidP="00962C73">
      <w:pPr>
        <w:pStyle w:val="References"/>
      </w:pPr>
      <w:r w:rsidRPr="00D66195">
        <w:t xml:space="preserve">McClean R, Cox E. 2007. </w:t>
      </w:r>
      <w:r w:rsidRPr="007B20FC">
        <w:rPr>
          <w:i/>
          <w:iCs/>
        </w:rPr>
        <w:t>Sustainable Management of Historic Heritage Guidelines: Guide No.7</w:t>
      </w:r>
      <w:r>
        <w:rPr>
          <w:i/>
          <w:iCs/>
        </w:rPr>
        <w:t xml:space="preserve"> –</w:t>
      </w:r>
      <w:r w:rsidRPr="007B20FC">
        <w:rPr>
          <w:i/>
          <w:iCs/>
        </w:rPr>
        <w:t xml:space="preserve"> In</w:t>
      </w:r>
      <w:r w:rsidRPr="00D66195">
        <w:rPr>
          <w:i/>
        </w:rPr>
        <w:t>surance and Heritage Properties</w:t>
      </w:r>
      <w:r w:rsidRPr="00D66195">
        <w:t xml:space="preserve">. </w:t>
      </w:r>
      <w:r>
        <w:t xml:space="preserve">Wellington: </w:t>
      </w:r>
      <w:r w:rsidRPr="00D66195">
        <w:t>New Zealand Historic Places Trust.</w:t>
      </w:r>
      <w:r>
        <w:t xml:space="preserve"> Retrieved from </w:t>
      </w:r>
      <w:hyperlink r:id="rId156" w:history="1">
        <w:r w:rsidRPr="004B1FA4">
          <w:rPr>
            <w:rStyle w:val="Hyperlink"/>
            <w:rFonts w:cs="Arial"/>
          </w:rPr>
          <w:t>www.heritage.org.nz/resources/sustainable-management-guides</w:t>
        </w:r>
      </w:hyperlink>
      <w:r w:rsidR="00BF5655">
        <w:rPr>
          <w:rStyle w:val="Hyperlink"/>
        </w:rPr>
        <w:t xml:space="preserve"> </w:t>
      </w:r>
      <w:r w:rsidR="00BF5655">
        <w:t>(10 July 2020)</w:t>
      </w:r>
      <w:r>
        <w:t>.</w:t>
      </w:r>
    </w:p>
    <w:p w14:paraId="4C973303" w14:textId="7672D709" w:rsidR="00962C73" w:rsidRPr="00D66195" w:rsidRDefault="00962C73" w:rsidP="00962C73">
      <w:pPr>
        <w:pStyle w:val="References"/>
      </w:pPr>
      <w:r w:rsidRPr="00D66195">
        <w:rPr>
          <w:rFonts w:cs="Arial"/>
          <w:color w:val="333333"/>
          <w:shd w:val="clear" w:color="auto" w:fill="FFFFFF"/>
        </w:rPr>
        <w:t>McDowall</w:t>
      </w:r>
      <w:r w:rsidRPr="00D66195">
        <w:rPr>
          <w:color w:val="333333"/>
          <w:shd w:val="clear" w:color="auto" w:fill="FFFFFF"/>
        </w:rPr>
        <w:t xml:space="preserve"> R</w:t>
      </w:r>
      <w:r w:rsidRPr="00D66195">
        <w:rPr>
          <w:shd w:val="clear" w:color="auto" w:fill="FFFFFF"/>
        </w:rPr>
        <w:t xml:space="preserve">M. </w:t>
      </w:r>
      <w:r w:rsidRPr="00D66195">
        <w:rPr>
          <w:rFonts w:cs="Arial"/>
          <w:shd w:val="clear" w:color="auto" w:fill="FFFFFF"/>
        </w:rPr>
        <w:t>2003</w:t>
      </w:r>
      <w:r>
        <w:rPr>
          <w:rFonts w:cs="Arial"/>
          <w:shd w:val="clear" w:color="auto" w:fill="FFFFFF"/>
        </w:rPr>
        <w:t>.</w:t>
      </w:r>
      <w:r w:rsidRPr="00D66195">
        <w:rPr>
          <w:shd w:val="clear" w:color="auto" w:fill="FFFFFF"/>
        </w:rPr>
        <w:t> </w:t>
      </w:r>
      <w:r w:rsidRPr="00D66195">
        <w:rPr>
          <w:rFonts w:cs="Arial"/>
          <w:shd w:val="clear" w:color="auto" w:fill="FFFFFF"/>
        </w:rPr>
        <w:t xml:space="preserve">Impacts of </w:t>
      </w:r>
      <w:r w:rsidR="00BF5655">
        <w:rPr>
          <w:rFonts w:cs="Arial"/>
          <w:shd w:val="clear" w:color="auto" w:fill="FFFFFF"/>
        </w:rPr>
        <w:t>i</w:t>
      </w:r>
      <w:r w:rsidRPr="00D66195">
        <w:rPr>
          <w:rFonts w:cs="Arial"/>
          <w:shd w:val="clear" w:color="auto" w:fill="FFFFFF"/>
        </w:rPr>
        <w:t xml:space="preserve">ntroduced </w:t>
      </w:r>
      <w:r w:rsidR="00BF5655">
        <w:rPr>
          <w:rFonts w:cs="Arial"/>
          <w:shd w:val="clear" w:color="auto" w:fill="FFFFFF"/>
        </w:rPr>
        <w:t>s</w:t>
      </w:r>
      <w:r w:rsidRPr="00D66195">
        <w:rPr>
          <w:rFonts w:cs="Arial"/>
          <w:shd w:val="clear" w:color="auto" w:fill="FFFFFF"/>
        </w:rPr>
        <w:t xml:space="preserve">almonids on </w:t>
      </w:r>
      <w:r w:rsidR="00BF5655">
        <w:rPr>
          <w:rFonts w:cs="Arial"/>
          <w:shd w:val="clear" w:color="auto" w:fill="FFFFFF"/>
        </w:rPr>
        <w:t>n</w:t>
      </w:r>
      <w:r w:rsidRPr="00D66195">
        <w:rPr>
          <w:rFonts w:cs="Arial"/>
          <w:shd w:val="clear" w:color="auto" w:fill="FFFFFF"/>
        </w:rPr>
        <w:t xml:space="preserve">ative </w:t>
      </w:r>
      <w:r w:rsidR="00BF5655">
        <w:rPr>
          <w:rFonts w:cs="Arial"/>
          <w:shd w:val="clear" w:color="auto" w:fill="FFFFFF"/>
        </w:rPr>
        <w:t>g</w:t>
      </w:r>
      <w:r w:rsidRPr="00D66195">
        <w:rPr>
          <w:rFonts w:cs="Arial"/>
          <w:shd w:val="clear" w:color="auto" w:fill="FFFFFF"/>
        </w:rPr>
        <w:t xml:space="preserve">alaxiids in New Zealand </w:t>
      </w:r>
      <w:r w:rsidR="00BF5655">
        <w:rPr>
          <w:rFonts w:cs="Arial"/>
          <w:shd w:val="clear" w:color="auto" w:fill="FFFFFF"/>
        </w:rPr>
        <w:t>u</w:t>
      </w:r>
      <w:r w:rsidRPr="00D66195">
        <w:rPr>
          <w:rFonts w:cs="Arial"/>
          <w:shd w:val="clear" w:color="auto" w:fill="FFFFFF"/>
        </w:rPr>
        <w:t xml:space="preserve">pland </w:t>
      </w:r>
      <w:r w:rsidR="00BF5655">
        <w:rPr>
          <w:rFonts w:cs="Arial"/>
          <w:shd w:val="clear" w:color="auto" w:fill="FFFFFF"/>
        </w:rPr>
        <w:t>s</w:t>
      </w:r>
      <w:r w:rsidRPr="00D66195">
        <w:rPr>
          <w:rFonts w:cs="Arial"/>
          <w:shd w:val="clear" w:color="auto" w:fill="FFFFFF"/>
        </w:rPr>
        <w:t xml:space="preserve">treams: A </w:t>
      </w:r>
      <w:r w:rsidR="00BF5655">
        <w:rPr>
          <w:rFonts w:cs="Arial"/>
          <w:shd w:val="clear" w:color="auto" w:fill="FFFFFF"/>
        </w:rPr>
        <w:t>n</w:t>
      </w:r>
      <w:r w:rsidRPr="00D66195">
        <w:rPr>
          <w:rFonts w:cs="Arial"/>
          <w:shd w:val="clear" w:color="auto" w:fill="FFFFFF"/>
        </w:rPr>
        <w:t xml:space="preserve">ew </w:t>
      </w:r>
      <w:r w:rsidR="00BF5655">
        <w:rPr>
          <w:rFonts w:cs="Arial"/>
          <w:shd w:val="clear" w:color="auto" w:fill="FFFFFF"/>
        </w:rPr>
        <w:t>l</w:t>
      </w:r>
      <w:r w:rsidRPr="00D66195">
        <w:rPr>
          <w:rFonts w:cs="Arial"/>
          <w:shd w:val="clear" w:color="auto" w:fill="FFFFFF"/>
        </w:rPr>
        <w:t xml:space="preserve">ook at an </w:t>
      </w:r>
      <w:r w:rsidR="00BF5655">
        <w:rPr>
          <w:rFonts w:cs="Arial"/>
          <w:shd w:val="clear" w:color="auto" w:fill="FFFFFF"/>
        </w:rPr>
        <w:t>o</w:t>
      </w:r>
      <w:r w:rsidRPr="00D66195">
        <w:rPr>
          <w:rFonts w:cs="Arial"/>
          <w:shd w:val="clear" w:color="auto" w:fill="FFFFFF"/>
        </w:rPr>
        <w:t xml:space="preserve">ld </w:t>
      </w:r>
      <w:r w:rsidR="00BF5655">
        <w:rPr>
          <w:rFonts w:cs="Arial"/>
          <w:shd w:val="clear" w:color="auto" w:fill="FFFFFF"/>
        </w:rPr>
        <w:t>p</w:t>
      </w:r>
      <w:r w:rsidRPr="00D66195">
        <w:rPr>
          <w:rFonts w:cs="Arial"/>
          <w:shd w:val="clear" w:color="auto" w:fill="FFFFFF"/>
        </w:rPr>
        <w:t>roblem</w:t>
      </w:r>
      <w:r>
        <w:rPr>
          <w:rFonts w:cs="Arial"/>
          <w:shd w:val="clear" w:color="auto" w:fill="FFFFFF"/>
        </w:rPr>
        <w:t>.</w:t>
      </w:r>
      <w:r w:rsidRPr="00D66195">
        <w:rPr>
          <w:shd w:val="clear" w:color="auto" w:fill="FFFFFF"/>
        </w:rPr>
        <w:t> </w:t>
      </w:r>
      <w:r w:rsidRPr="00CF4CDE">
        <w:rPr>
          <w:rFonts w:cs="Arial"/>
          <w:i/>
          <w:iCs/>
          <w:shd w:val="clear" w:color="auto" w:fill="FFFFFF"/>
        </w:rPr>
        <w:t>Transactions of the American Fisheries Society</w:t>
      </w:r>
      <w:r w:rsidRPr="00D66195">
        <w:rPr>
          <w:shd w:val="clear" w:color="auto" w:fill="FFFFFF"/>
        </w:rPr>
        <w:t> </w:t>
      </w:r>
      <w:r w:rsidRPr="00D66195">
        <w:rPr>
          <w:rFonts w:cs="Arial"/>
          <w:shd w:val="clear" w:color="auto" w:fill="FFFFFF"/>
        </w:rPr>
        <w:t>132</w:t>
      </w:r>
      <w:r w:rsidR="00BF5655">
        <w:rPr>
          <w:rFonts w:cs="Arial"/>
          <w:shd w:val="clear" w:color="auto" w:fill="FFFFFF"/>
        </w:rPr>
        <w:t>(</w:t>
      </w:r>
      <w:r w:rsidRPr="00D66195">
        <w:rPr>
          <w:rFonts w:cs="Arial"/>
          <w:shd w:val="clear" w:color="auto" w:fill="FFFFFF"/>
        </w:rPr>
        <w:t>2</w:t>
      </w:r>
      <w:r w:rsidR="00BF5655">
        <w:rPr>
          <w:rFonts w:cs="Arial"/>
          <w:shd w:val="clear" w:color="auto" w:fill="FFFFFF"/>
        </w:rPr>
        <w:t>)</w:t>
      </w:r>
      <w:r>
        <w:rPr>
          <w:rFonts w:cs="Arial"/>
          <w:shd w:val="clear" w:color="auto" w:fill="FFFFFF"/>
        </w:rPr>
        <w:t>:</w:t>
      </w:r>
      <w:r w:rsidRPr="00D66195">
        <w:rPr>
          <w:shd w:val="clear" w:color="auto" w:fill="FFFFFF"/>
        </w:rPr>
        <w:t> </w:t>
      </w:r>
      <w:r w:rsidRPr="00D66195">
        <w:rPr>
          <w:rFonts w:cs="Arial"/>
          <w:shd w:val="clear" w:color="auto" w:fill="FFFFFF"/>
        </w:rPr>
        <w:t>229</w:t>
      </w:r>
      <w:r>
        <w:rPr>
          <w:rFonts w:cs="Arial"/>
          <w:shd w:val="clear" w:color="auto" w:fill="FFFFFF"/>
        </w:rPr>
        <w:t>–</w:t>
      </w:r>
      <w:r w:rsidRPr="00D66195">
        <w:rPr>
          <w:rFonts w:cs="Arial"/>
          <w:shd w:val="clear" w:color="auto" w:fill="FFFFFF"/>
        </w:rPr>
        <w:t>238.</w:t>
      </w:r>
    </w:p>
    <w:p w14:paraId="5F8CD606" w14:textId="0A0DDA93" w:rsidR="00962C73" w:rsidRPr="00D66195" w:rsidRDefault="00962C73" w:rsidP="00962C73">
      <w:pPr>
        <w:pStyle w:val="References"/>
      </w:pPr>
      <w:r w:rsidRPr="00D66195">
        <w:t xml:space="preserve">McGlone MS. 2009. Postglacial history of New Zealand wetlands and implications for their conservation. </w:t>
      </w:r>
      <w:r w:rsidRPr="00D66195">
        <w:rPr>
          <w:i/>
          <w:iCs/>
        </w:rPr>
        <w:t>New Zealand Journal of Ecology</w:t>
      </w:r>
      <w:r>
        <w:t xml:space="preserve"> 33(1): 1–23. Retrieved from </w:t>
      </w:r>
      <w:hyperlink r:id="rId157" w:history="1">
        <w:r w:rsidRPr="00B43252">
          <w:rPr>
            <w:rStyle w:val="Hyperlink"/>
            <w:rFonts w:cs="Arial"/>
          </w:rPr>
          <w:t>https://newzealandecology.org/nzje/2889</w:t>
        </w:r>
      </w:hyperlink>
      <w:r w:rsidR="00BF5655">
        <w:rPr>
          <w:rStyle w:val="Hyperlink"/>
        </w:rPr>
        <w:t xml:space="preserve"> </w:t>
      </w:r>
      <w:r w:rsidR="00BF5655">
        <w:t>(10 July 2020)</w:t>
      </w:r>
      <w:r>
        <w:t>.</w:t>
      </w:r>
    </w:p>
    <w:p w14:paraId="38FB9F83" w14:textId="35DFE3AC" w:rsidR="00962C73" w:rsidRPr="00D66195" w:rsidRDefault="00962C73" w:rsidP="00962C73">
      <w:pPr>
        <w:pStyle w:val="References"/>
      </w:pPr>
      <w:r w:rsidRPr="00D66195">
        <w:t>McGlone MS, Salinger</w:t>
      </w:r>
      <w:r>
        <w:t xml:space="preserve"> </w:t>
      </w:r>
      <w:r w:rsidRPr="00D66195">
        <w:t>MJ</w:t>
      </w:r>
      <w:r>
        <w:t>,</w:t>
      </w:r>
      <w:r w:rsidRPr="00D66195">
        <w:t xml:space="preserve"> Moar</w:t>
      </w:r>
      <w:r>
        <w:t xml:space="preserve"> </w:t>
      </w:r>
      <w:r w:rsidRPr="00D66195">
        <w:t>NT. 1993. Palaeovegetation studies of New Zealand’s climate since the</w:t>
      </w:r>
      <w:r w:rsidR="00BF5655">
        <w:t> </w:t>
      </w:r>
      <w:r w:rsidRPr="00D66195">
        <w:t>Last Glacial Maximum. In</w:t>
      </w:r>
      <w:r>
        <w:t>:</w:t>
      </w:r>
      <w:r w:rsidRPr="00D66195">
        <w:t xml:space="preserve"> HE Wright, JE Kutzbach, T Webb III, WF Ruddiman, FA Street-Perrrott</w:t>
      </w:r>
      <w:r>
        <w:t>,</w:t>
      </w:r>
      <w:r w:rsidRPr="00D66195">
        <w:t xml:space="preserve"> </w:t>
      </w:r>
      <w:r w:rsidRPr="00D66195">
        <w:lastRenderedPageBreak/>
        <w:t>PJ</w:t>
      </w:r>
      <w:r w:rsidR="00BF5655">
        <w:t> </w:t>
      </w:r>
      <w:r w:rsidRPr="00D66195">
        <w:t xml:space="preserve">Bartlein (eds) </w:t>
      </w:r>
      <w:r w:rsidRPr="00036616">
        <w:rPr>
          <w:i/>
          <w:iCs/>
        </w:rPr>
        <w:t>Global Climates since the Last Glacial Maximum</w:t>
      </w:r>
      <w:r>
        <w:t>.</w:t>
      </w:r>
      <w:r w:rsidRPr="00D66195">
        <w:t xml:space="preserve"> Minneapolis: University of Minnesota Press.</w:t>
      </w:r>
      <w:r>
        <w:t xml:space="preserve"> </w:t>
      </w:r>
      <w:r w:rsidRPr="00D66195">
        <w:t>pp 294</w:t>
      </w:r>
      <w:r>
        <w:t>–</w:t>
      </w:r>
      <w:r w:rsidRPr="00D66195">
        <w:t>317.</w:t>
      </w:r>
    </w:p>
    <w:p w14:paraId="28233DAE" w14:textId="77777777" w:rsidR="00962C73" w:rsidRPr="00D66195" w:rsidRDefault="00962C73" w:rsidP="00962C73">
      <w:pPr>
        <w:pStyle w:val="References"/>
      </w:pPr>
      <w:r w:rsidRPr="00D66195">
        <w:t xml:space="preserve">McGlone M, Walker S. 2011. Potential effects of climate change on New Zealand's terrestrial biodiversity and policy recommendations for mitigation, adaptation and research. </w:t>
      </w:r>
      <w:r w:rsidRPr="0023372A">
        <w:rPr>
          <w:i/>
          <w:iCs/>
        </w:rPr>
        <w:t>Science for Conservation</w:t>
      </w:r>
      <w:r w:rsidRPr="00D66195">
        <w:t xml:space="preserve"> 1</w:t>
      </w:r>
      <w:r>
        <w:t>–</w:t>
      </w:r>
      <w:r w:rsidRPr="00D66195">
        <w:t>77.</w:t>
      </w:r>
    </w:p>
    <w:p w14:paraId="6B0214EC" w14:textId="692E0377" w:rsidR="00962C73" w:rsidRPr="00D66195" w:rsidRDefault="00962C73" w:rsidP="00962C73">
      <w:pPr>
        <w:pStyle w:val="References"/>
      </w:pPr>
      <w:r w:rsidRPr="00D66195">
        <w:t>McGuire L, Ford E</w:t>
      </w:r>
      <w:r w:rsidR="00BF5655">
        <w:t>,</w:t>
      </w:r>
      <w:r w:rsidRPr="00D66195">
        <w:t xml:space="preserve"> Okoro C. 2007. Natural disasters and older US adults with disabilities: </w:t>
      </w:r>
      <w:r w:rsidR="00BF5655">
        <w:t>I</w:t>
      </w:r>
      <w:r w:rsidRPr="00D66195">
        <w:t xml:space="preserve">mplications for evacuation. </w:t>
      </w:r>
      <w:r w:rsidRPr="00D66195">
        <w:rPr>
          <w:i/>
          <w:iCs/>
        </w:rPr>
        <w:t>Disasters</w:t>
      </w:r>
      <w:r w:rsidRPr="00D66195">
        <w:t xml:space="preserve"> 31(1): 49</w:t>
      </w:r>
      <w:r>
        <w:t>–</w:t>
      </w:r>
      <w:r w:rsidRPr="00D66195">
        <w:t>56.</w:t>
      </w:r>
    </w:p>
    <w:p w14:paraId="49E9A456" w14:textId="42C3565F" w:rsidR="00962C73" w:rsidRPr="00D66195" w:rsidRDefault="00962C73" w:rsidP="00962C73">
      <w:pPr>
        <w:pStyle w:val="References"/>
      </w:pPr>
      <w:r w:rsidRPr="00D66195">
        <w:t>McIntosh A</w:t>
      </w:r>
      <w:r>
        <w:t>,</w:t>
      </w:r>
      <w:r w:rsidRPr="00D66195">
        <w:t xml:space="preserve"> Mc</w:t>
      </w:r>
      <w:r w:rsidR="00BF5655">
        <w:t>H</w:t>
      </w:r>
      <w:r w:rsidRPr="00D66195">
        <w:t>ugh P</w:t>
      </w:r>
      <w:r>
        <w:t>,</w:t>
      </w:r>
      <w:r w:rsidRPr="00D66195">
        <w:t xml:space="preserve"> Dunn N</w:t>
      </w:r>
      <w:r>
        <w:t>,</w:t>
      </w:r>
      <w:r w:rsidRPr="00D66195">
        <w:t xml:space="preserve"> Goodman J</w:t>
      </w:r>
      <w:r>
        <w:t>,</w:t>
      </w:r>
      <w:r w:rsidRPr="00D66195">
        <w:t xml:space="preserve"> Howard S</w:t>
      </w:r>
      <w:r>
        <w:t>,</w:t>
      </w:r>
      <w:r w:rsidRPr="00D66195">
        <w:t xml:space="preserve"> Jellyman P</w:t>
      </w:r>
      <w:r>
        <w:t>,</w:t>
      </w:r>
      <w:r w:rsidRPr="00D66195">
        <w:t xml:space="preserve"> </w:t>
      </w:r>
      <w:r w:rsidR="00BF5655">
        <w:t>…</w:t>
      </w:r>
      <w:r w:rsidRPr="00D66195">
        <w:t xml:space="preserve"> Woodford D. 2010. The </w:t>
      </w:r>
      <w:r w:rsidR="00BF5655">
        <w:t>i</w:t>
      </w:r>
      <w:r w:rsidRPr="00D66195">
        <w:t xml:space="preserve">mpact of </w:t>
      </w:r>
      <w:r w:rsidR="00BF5655">
        <w:t>t</w:t>
      </w:r>
      <w:r w:rsidRPr="00D66195">
        <w:t xml:space="preserve">rout on </w:t>
      </w:r>
      <w:r w:rsidR="00BF5655">
        <w:t>g</w:t>
      </w:r>
      <w:r w:rsidRPr="00D66195">
        <w:t xml:space="preserve">alaxiid </w:t>
      </w:r>
      <w:r w:rsidR="00BF5655">
        <w:t>f</w:t>
      </w:r>
      <w:r w:rsidRPr="00D66195">
        <w:t xml:space="preserve">ishes in New Zealand. </w:t>
      </w:r>
      <w:r w:rsidRPr="00CF4CDE">
        <w:rPr>
          <w:i/>
          <w:iCs/>
        </w:rPr>
        <w:t>New Zealand Journal of Ecology</w:t>
      </w:r>
      <w:r w:rsidRPr="00D66195">
        <w:t xml:space="preserve"> 34</w:t>
      </w:r>
      <w:r>
        <w:t>:</w:t>
      </w:r>
      <w:r w:rsidRPr="00D66195">
        <w:t xml:space="preserve"> 195</w:t>
      </w:r>
      <w:r>
        <w:t>–</w:t>
      </w:r>
      <w:r w:rsidRPr="00D66195">
        <w:t>206.</w:t>
      </w:r>
    </w:p>
    <w:p w14:paraId="235241CC" w14:textId="77777777" w:rsidR="00962C73" w:rsidRPr="00D66195" w:rsidRDefault="00962C73" w:rsidP="00962C73">
      <w:pPr>
        <w:pStyle w:val="References"/>
      </w:pPr>
      <w:r w:rsidRPr="00D66195">
        <w:rPr>
          <w:lang w:eastAsia="en-AU"/>
        </w:rPr>
        <w:t xml:space="preserve">McIntyre-Tamwoy S. 2008. The impact of global climate change and cultural heritage: Grasping the issues and defining the problem. </w:t>
      </w:r>
      <w:r w:rsidRPr="007B20FC">
        <w:rPr>
          <w:i/>
          <w:iCs/>
          <w:lang w:eastAsia="en-AU"/>
        </w:rPr>
        <w:t>Historic</w:t>
      </w:r>
      <w:r w:rsidRPr="00D66195">
        <w:rPr>
          <w:lang w:eastAsia="en-AU"/>
        </w:rPr>
        <w:t xml:space="preserve"> </w:t>
      </w:r>
      <w:r w:rsidRPr="007B20FC">
        <w:rPr>
          <w:i/>
          <w:iCs/>
          <w:lang w:eastAsia="en-AU"/>
        </w:rPr>
        <w:t>Environment</w:t>
      </w:r>
      <w:r w:rsidRPr="00D66195">
        <w:rPr>
          <w:lang w:eastAsia="en-AU"/>
        </w:rPr>
        <w:t xml:space="preserve"> 21(1).</w:t>
      </w:r>
    </w:p>
    <w:p w14:paraId="25B2FEAF" w14:textId="6DC044C5" w:rsidR="00962C73" w:rsidRPr="00D66195" w:rsidRDefault="00962C73" w:rsidP="00962C73">
      <w:pPr>
        <w:pStyle w:val="References"/>
      </w:pPr>
      <w:r w:rsidRPr="00D66195">
        <w:t xml:space="preserve">McKerchar A, Fitzharris B, Pearson C. 1998. Dependency of </w:t>
      </w:r>
      <w:r w:rsidR="00BF5655">
        <w:t>s</w:t>
      </w:r>
      <w:r w:rsidRPr="00D66195">
        <w:t xml:space="preserve">ummer </w:t>
      </w:r>
      <w:r w:rsidR="00BF5655">
        <w:t>l</w:t>
      </w:r>
      <w:r w:rsidRPr="00D66195">
        <w:t xml:space="preserve">ake </w:t>
      </w:r>
      <w:r w:rsidR="00BF5655">
        <w:t>i</w:t>
      </w:r>
      <w:r w:rsidRPr="00D66195">
        <w:t xml:space="preserve">nﬂows and </w:t>
      </w:r>
      <w:r w:rsidR="00BF5655">
        <w:t>p</w:t>
      </w:r>
      <w:r w:rsidRPr="00D66195">
        <w:t xml:space="preserve">recipitation on </w:t>
      </w:r>
      <w:r w:rsidR="00BF5655">
        <w:t>s</w:t>
      </w:r>
      <w:r w:rsidRPr="00D66195">
        <w:t xml:space="preserve">pring. </w:t>
      </w:r>
      <w:r w:rsidRPr="001633EC">
        <w:rPr>
          <w:i/>
          <w:iCs/>
        </w:rPr>
        <w:t>Journal of Hydrology</w:t>
      </w:r>
      <w:r w:rsidRPr="00D66195">
        <w:t xml:space="preserve"> 205</w:t>
      </w:r>
      <w:r>
        <w:t>:</w:t>
      </w:r>
      <w:r w:rsidRPr="00D66195">
        <w:t xml:space="preserve"> 66</w:t>
      </w:r>
      <w:r>
        <w:t>–</w:t>
      </w:r>
      <w:r w:rsidRPr="00D66195">
        <w:t>80.</w:t>
      </w:r>
    </w:p>
    <w:p w14:paraId="5EE155AA" w14:textId="52768B6F" w:rsidR="00962C73" w:rsidRPr="00D66195" w:rsidRDefault="00962C73" w:rsidP="00962C73">
      <w:pPr>
        <w:pStyle w:val="References"/>
      </w:pPr>
      <w:r w:rsidRPr="00D66195">
        <w:t xml:space="preserve">McKim L. 2016. </w:t>
      </w:r>
      <w:r w:rsidRPr="008B798D">
        <w:rPr>
          <w:i/>
          <w:iCs/>
        </w:rPr>
        <w:t xml:space="preserve">A </w:t>
      </w:r>
      <w:r w:rsidR="00BF5655">
        <w:rPr>
          <w:i/>
          <w:iCs/>
        </w:rPr>
        <w:t>S</w:t>
      </w:r>
      <w:r w:rsidRPr="008B798D">
        <w:rPr>
          <w:i/>
          <w:iCs/>
        </w:rPr>
        <w:t xml:space="preserve">ystematic </w:t>
      </w:r>
      <w:r w:rsidR="00BF5655">
        <w:rPr>
          <w:i/>
          <w:iCs/>
        </w:rPr>
        <w:t>R</w:t>
      </w:r>
      <w:r w:rsidRPr="008B798D">
        <w:rPr>
          <w:i/>
          <w:iCs/>
        </w:rPr>
        <w:t xml:space="preserve">eview of </w:t>
      </w:r>
      <w:r w:rsidR="00BF5655">
        <w:rPr>
          <w:i/>
          <w:iCs/>
        </w:rPr>
        <w:t>R</w:t>
      </w:r>
      <w:r w:rsidRPr="008B798D">
        <w:rPr>
          <w:i/>
          <w:iCs/>
        </w:rPr>
        <w:t xml:space="preserve">ecent </w:t>
      </w:r>
      <w:r w:rsidR="00BF5655">
        <w:rPr>
          <w:i/>
          <w:iCs/>
        </w:rPr>
        <w:t>R</w:t>
      </w:r>
      <w:r w:rsidRPr="008B798D">
        <w:rPr>
          <w:i/>
          <w:iCs/>
        </w:rPr>
        <w:t xml:space="preserve">esearch: Implications for </w:t>
      </w:r>
      <w:r w:rsidR="00BF5655">
        <w:rPr>
          <w:i/>
          <w:iCs/>
        </w:rPr>
        <w:t>P</w:t>
      </w:r>
      <w:r w:rsidRPr="008B798D">
        <w:rPr>
          <w:i/>
          <w:iCs/>
        </w:rPr>
        <w:t xml:space="preserve">olicy and </w:t>
      </w:r>
      <w:r w:rsidR="00BF5655">
        <w:rPr>
          <w:i/>
          <w:iCs/>
        </w:rPr>
        <w:t>M</w:t>
      </w:r>
      <w:r w:rsidRPr="008B798D">
        <w:rPr>
          <w:i/>
          <w:iCs/>
        </w:rPr>
        <w:t xml:space="preserve">anagement, and </w:t>
      </w:r>
      <w:r w:rsidR="00BF5655">
        <w:rPr>
          <w:i/>
          <w:iCs/>
        </w:rPr>
        <w:t>T</w:t>
      </w:r>
      <w:r w:rsidRPr="008B798D">
        <w:rPr>
          <w:i/>
          <w:iCs/>
        </w:rPr>
        <w:t xml:space="preserve">ools to </w:t>
      </w:r>
      <w:r w:rsidR="00BF5655">
        <w:rPr>
          <w:i/>
          <w:iCs/>
        </w:rPr>
        <w:t>S</w:t>
      </w:r>
      <w:r w:rsidRPr="008B798D">
        <w:rPr>
          <w:i/>
          <w:iCs/>
        </w:rPr>
        <w:t xml:space="preserve">upport </w:t>
      </w:r>
      <w:r w:rsidR="00BF5655">
        <w:rPr>
          <w:i/>
          <w:iCs/>
        </w:rPr>
        <w:t>A</w:t>
      </w:r>
      <w:r w:rsidRPr="008B798D">
        <w:rPr>
          <w:i/>
          <w:iCs/>
        </w:rPr>
        <w:t xml:space="preserve">daptation </w:t>
      </w:r>
      <w:r w:rsidR="00BF5655">
        <w:rPr>
          <w:i/>
          <w:iCs/>
        </w:rPr>
        <w:t>D</w:t>
      </w:r>
      <w:r w:rsidRPr="008B798D">
        <w:rPr>
          <w:i/>
          <w:iCs/>
        </w:rPr>
        <w:t xml:space="preserve">ecision </w:t>
      </w:r>
      <w:r w:rsidR="00BF5655">
        <w:rPr>
          <w:i/>
          <w:iCs/>
        </w:rPr>
        <w:t>M</w:t>
      </w:r>
      <w:r w:rsidRPr="008B798D">
        <w:rPr>
          <w:i/>
          <w:iCs/>
        </w:rPr>
        <w:t>aking in New Zealand</w:t>
      </w:r>
      <w:r w:rsidRPr="00D66195">
        <w:t xml:space="preserve">. </w:t>
      </w:r>
      <w:r>
        <w:t xml:space="preserve">Wellington: </w:t>
      </w:r>
      <w:r w:rsidRPr="00D66195">
        <w:t>New Zealand Climate Change Research Institute.</w:t>
      </w:r>
      <w:r>
        <w:t xml:space="preserve"> Retrieved from </w:t>
      </w:r>
      <w:hyperlink r:id="rId158" w:history="1">
        <w:r w:rsidRPr="00CB15DB">
          <w:rPr>
            <w:rStyle w:val="Hyperlink"/>
            <w:rFonts w:cs="Arial"/>
          </w:rPr>
          <w:t>www.deepsouthchallenge.co.nz/sites/default/files/2017-02/CCII-RA4-Review-of-recent-research.pdf</w:t>
        </w:r>
      </w:hyperlink>
      <w:r w:rsidR="00BF5655">
        <w:rPr>
          <w:rStyle w:val="Hyperlink"/>
        </w:rPr>
        <w:t xml:space="preserve"> </w:t>
      </w:r>
      <w:r w:rsidR="00BF5655">
        <w:t>(10 July 2020)</w:t>
      </w:r>
      <w:r>
        <w:t>.</w:t>
      </w:r>
    </w:p>
    <w:p w14:paraId="05A04FA6" w14:textId="4EE0408C" w:rsidR="00962C73" w:rsidRPr="00D66195" w:rsidRDefault="00962C73" w:rsidP="00962C73">
      <w:pPr>
        <w:pStyle w:val="References"/>
      </w:pPr>
      <w:r w:rsidRPr="00D66195">
        <w:rPr>
          <w:color w:val="000000"/>
          <w:lang w:eastAsia="en-AU"/>
        </w:rPr>
        <w:t>McMichael A, Woodruff</w:t>
      </w:r>
      <w:r>
        <w:rPr>
          <w:color w:val="000000"/>
          <w:lang w:eastAsia="en-AU"/>
        </w:rPr>
        <w:t xml:space="preserve"> R</w:t>
      </w:r>
      <w:r w:rsidRPr="00D66195">
        <w:rPr>
          <w:color w:val="000000"/>
          <w:lang w:eastAsia="en-AU"/>
        </w:rPr>
        <w:t>, Whetton</w:t>
      </w:r>
      <w:r>
        <w:rPr>
          <w:color w:val="000000"/>
          <w:lang w:eastAsia="en-AU"/>
        </w:rPr>
        <w:t xml:space="preserve"> R</w:t>
      </w:r>
      <w:r w:rsidRPr="00D66195">
        <w:rPr>
          <w:color w:val="000000"/>
          <w:lang w:eastAsia="en-AU"/>
        </w:rPr>
        <w:t>, Hennessy</w:t>
      </w:r>
      <w:r>
        <w:rPr>
          <w:color w:val="000000"/>
          <w:lang w:eastAsia="en-AU"/>
        </w:rPr>
        <w:t xml:space="preserve"> K</w:t>
      </w:r>
      <w:r w:rsidRPr="00D66195">
        <w:rPr>
          <w:color w:val="000000"/>
          <w:lang w:eastAsia="en-AU"/>
        </w:rPr>
        <w:t>, Nicholls</w:t>
      </w:r>
      <w:r>
        <w:rPr>
          <w:color w:val="000000"/>
          <w:lang w:eastAsia="en-AU"/>
        </w:rPr>
        <w:t xml:space="preserve"> N</w:t>
      </w:r>
      <w:r w:rsidRPr="00D66195">
        <w:rPr>
          <w:color w:val="000000"/>
          <w:lang w:eastAsia="en-AU"/>
        </w:rPr>
        <w:t>, Hales</w:t>
      </w:r>
      <w:r>
        <w:rPr>
          <w:color w:val="000000"/>
          <w:lang w:eastAsia="en-AU"/>
        </w:rPr>
        <w:t xml:space="preserve"> S</w:t>
      </w:r>
      <w:r w:rsidRPr="00D66195">
        <w:rPr>
          <w:color w:val="000000"/>
          <w:lang w:eastAsia="en-AU"/>
        </w:rPr>
        <w:t xml:space="preserve">, Woodward </w:t>
      </w:r>
      <w:r>
        <w:rPr>
          <w:color w:val="000000"/>
          <w:lang w:eastAsia="en-AU"/>
        </w:rPr>
        <w:t xml:space="preserve">A, </w:t>
      </w:r>
      <w:r w:rsidRPr="00D66195">
        <w:rPr>
          <w:color w:val="000000"/>
          <w:lang w:eastAsia="en-AU"/>
        </w:rPr>
        <w:t>Kjellstrom</w:t>
      </w:r>
      <w:r>
        <w:rPr>
          <w:color w:val="000000"/>
          <w:lang w:eastAsia="en-AU"/>
        </w:rPr>
        <w:t xml:space="preserve"> T</w:t>
      </w:r>
      <w:r w:rsidRPr="00D66195">
        <w:rPr>
          <w:color w:val="000000"/>
          <w:lang w:eastAsia="en-AU"/>
        </w:rPr>
        <w:t xml:space="preserve">. 2003. </w:t>
      </w:r>
      <w:r w:rsidRPr="00A27048">
        <w:rPr>
          <w:i/>
          <w:iCs/>
          <w:color w:val="000000"/>
          <w:lang w:eastAsia="en-AU"/>
        </w:rPr>
        <w:t>Human Health and Climate Change in Oceania: A Risk Assessment 2002</w:t>
      </w:r>
      <w:r w:rsidRPr="00D66195">
        <w:rPr>
          <w:color w:val="000000"/>
          <w:lang w:eastAsia="en-AU"/>
        </w:rPr>
        <w:t>.</w:t>
      </w:r>
      <w:r w:rsidR="00BF5655">
        <w:rPr>
          <w:color w:val="000000"/>
          <w:lang w:eastAsia="en-AU"/>
        </w:rPr>
        <w:t xml:space="preserve"> </w:t>
      </w:r>
      <w:r w:rsidR="008B6E5C">
        <w:rPr>
          <w:color w:val="000000"/>
          <w:lang w:eastAsia="en-AU"/>
        </w:rPr>
        <w:t>Canberra</w:t>
      </w:r>
      <w:r>
        <w:rPr>
          <w:color w:val="000000"/>
          <w:lang w:eastAsia="en-AU"/>
        </w:rPr>
        <w:t xml:space="preserve">: </w:t>
      </w:r>
      <w:r w:rsidRPr="00D66195">
        <w:rPr>
          <w:color w:val="000000"/>
          <w:lang w:eastAsia="en-AU"/>
        </w:rPr>
        <w:t>Commonwealth Department of Health and Ageing.</w:t>
      </w:r>
    </w:p>
    <w:p w14:paraId="721C5491" w14:textId="0C19293B" w:rsidR="00962C73" w:rsidRPr="00D66195" w:rsidRDefault="00962C73" w:rsidP="00962C73">
      <w:pPr>
        <w:pStyle w:val="References"/>
        <w:rPr>
          <w:color w:val="0F7B7D" w:themeColor="accent2"/>
          <w:u w:val="single"/>
        </w:rPr>
      </w:pPr>
      <w:r w:rsidRPr="00D66195">
        <w:rPr>
          <w:lang w:eastAsia="en-AU"/>
        </w:rPr>
        <w:t xml:space="preserve">Mental Health Foundation. 2014. </w:t>
      </w:r>
      <w:r w:rsidRPr="00CD4452">
        <w:rPr>
          <w:i/>
          <w:iCs/>
          <w:lang w:eastAsia="en-AU"/>
        </w:rPr>
        <w:t>Quick Facts and Stats 2014</w:t>
      </w:r>
      <w:r w:rsidRPr="00D66195">
        <w:rPr>
          <w:lang w:eastAsia="en-AU"/>
        </w:rPr>
        <w:t xml:space="preserve">. Retrieved from </w:t>
      </w:r>
      <w:hyperlink r:id="rId159" w:history="1">
        <w:r w:rsidRPr="004B1FA4">
          <w:rPr>
            <w:rStyle w:val="Hyperlink"/>
            <w:rFonts w:cs="Arial"/>
            <w:lang w:eastAsia="en-AU"/>
          </w:rPr>
          <w:t>www.mentalhealth.org.nz/assets/Uploads/MHF-Quick-facts-and-stats-FINAL-2016.pdf</w:t>
        </w:r>
      </w:hyperlink>
      <w:r>
        <w:rPr>
          <w:lang w:eastAsia="en-AU"/>
        </w:rPr>
        <w:t xml:space="preserve"> (31 May 2020).</w:t>
      </w:r>
    </w:p>
    <w:p w14:paraId="43E52088" w14:textId="3C4F8544" w:rsidR="00962C73" w:rsidRPr="00D66195" w:rsidRDefault="00962C73" w:rsidP="00962C73">
      <w:pPr>
        <w:pStyle w:val="References"/>
      </w:pPr>
      <w:r w:rsidRPr="00D66195">
        <w:t xml:space="preserve">Meridian Energy Limited. 2019. </w:t>
      </w:r>
      <w:r w:rsidRPr="001633EC">
        <w:rPr>
          <w:i/>
          <w:iCs/>
        </w:rPr>
        <w:t>Climate Risk Disclosures Meridian Energy Limited FY19</w:t>
      </w:r>
      <w:r w:rsidRPr="00D66195">
        <w:t xml:space="preserve">. </w:t>
      </w:r>
      <w:r>
        <w:t xml:space="preserve">Wellington: Meridian Energy Limited. </w:t>
      </w:r>
      <w:r w:rsidRPr="00D66195">
        <w:t xml:space="preserve">Retrieved from </w:t>
      </w:r>
      <w:hyperlink r:id="rId160" w:history="1">
        <w:r w:rsidRPr="00D66195">
          <w:rPr>
            <w:rStyle w:val="Hyperlink"/>
            <w:rFonts w:cs="Arial"/>
          </w:rPr>
          <w:t>www.meridianenergy.co.nz/assets/Sustainability/e93f942ead/Meridian-Climate-Disclosures-TCFD-Report-FY19.pdf</w:t>
        </w:r>
      </w:hyperlink>
      <w:r w:rsidR="00E86F4A">
        <w:rPr>
          <w:rStyle w:val="Hyperlink"/>
        </w:rPr>
        <w:t xml:space="preserve"> </w:t>
      </w:r>
      <w:r w:rsidR="00E86F4A">
        <w:t>(10 July 2020)</w:t>
      </w:r>
      <w:r w:rsidRPr="00D66195">
        <w:t>.</w:t>
      </w:r>
      <w:r>
        <w:t xml:space="preserve"> </w:t>
      </w:r>
    </w:p>
    <w:p w14:paraId="481DE3F0" w14:textId="260D52A8" w:rsidR="00962C73" w:rsidRPr="00D66195" w:rsidRDefault="00962C73" w:rsidP="00962C73">
      <w:pPr>
        <w:pStyle w:val="References"/>
      </w:pPr>
      <w:r w:rsidRPr="00D66195">
        <w:t xml:space="preserve">Meridian Energy Limited. </w:t>
      </w:r>
      <w:r w:rsidR="00595EFB">
        <w:t>2020</w:t>
      </w:r>
      <w:r w:rsidRPr="00D66195">
        <w:t xml:space="preserve">. </w:t>
      </w:r>
      <w:r w:rsidRPr="008A29F3">
        <w:t>The impact of climate change on the New Zealand electricity system</w:t>
      </w:r>
      <w:r w:rsidRPr="00D66195">
        <w:t>. Talk delivered to Victoria University GED seminar series, 12 March.</w:t>
      </w:r>
    </w:p>
    <w:p w14:paraId="470C2FA8" w14:textId="618E5A7A" w:rsidR="00962C73" w:rsidRDefault="00962C73" w:rsidP="00962C73">
      <w:pPr>
        <w:pStyle w:val="References"/>
        <w:rPr>
          <w:rStyle w:val="Hyperlink"/>
          <w:rFonts w:cs="Arial"/>
        </w:rPr>
      </w:pPr>
      <w:r w:rsidRPr="00D66195">
        <w:t xml:space="preserve">Miller R. 2012. </w:t>
      </w:r>
      <w:r w:rsidRPr="00DA475C">
        <w:t xml:space="preserve">Interest </w:t>
      </w:r>
      <w:r w:rsidR="00BE76C9">
        <w:t>g</w:t>
      </w:r>
      <w:r w:rsidRPr="00DA475C">
        <w:t>roups</w:t>
      </w:r>
      <w:r w:rsidRPr="00D66195">
        <w:t>.</w:t>
      </w:r>
      <w:r>
        <w:t xml:space="preserve"> In:</w:t>
      </w:r>
      <w:r w:rsidRPr="00D66195">
        <w:t xml:space="preserve"> </w:t>
      </w:r>
      <w:r>
        <w:rPr>
          <w:i/>
          <w:iCs/>
        </w:rPr>
        <w:t xml:space="preserve">Te Ara: </w:t>
      </w:r>
      <w:r w:rsidRPr="00DA475C">
        <w:rPr>
          <w:i/>
          <w:iCs/>
        </w:rPr>
        <w:t>The Encyclopaedia of New Zealand</w:t>
      </w:r>
      <w:r w:rsidRPr="00D66195">
        <w:t>.</w:t>
      </w:r>
      <w:r>
        <w:t xml:space="preserve"> Wellington: Manatū Taonga Ministry for Culture and Heritage. Retrieved from</w:t>
      </w:r>
      <w:r w:rsidRPr="00D66195">
        <w:t xml:space="preserve"> </w:t>
      </w:r>
      <w:hyperlink r:id="rId161" w:history="1">
        <w:r w:rsidRPr="00D66195">
          <w:rPr>
            <w:rStyle w:val="Hyperlink"/>
            <w:rFonts w:cs="Arial"/>
          </w:rPr>
          <w:t>https://teara.govt.nz/en/interest-groups/print</w:t>
        </w:r>
      </w:hyperlink>
      <w:r w:rsidR="00BE76C9">
        <w:rPr>
          <w:rStyle w:val="Hyperlink"/>
        </w:rPr>
        <w:t xml:space="preserve"> </w:t>
      </w:r>
      <w:r w:rsidR="00BE76C9">
        <w:t>(10 July 2020)</w:t>
      </w:r>
      <w:r>
        <w:rPr>
          <w:rStyle w:val="Hyperlink"/>
          <w:rFonts w:cs="Arial"/>
        </w:rPr>
        <w:t xml:space="preserve">. </w:t>
      </w:r>
    </w:p>
    <w:p w14:paraId="398D135A" w14:textId="77777777" w:rsidR="00962C73" w:rsidRDefault="00962C73" w:rsidP="00962C73">
      <w:pPr>
        <w:pStyle w:val="References"/>
        <w:rPr>
          <w:rStyle w:val="Hyperlink"/>
        </w:rPr>
      </w:pPr>
      <w:r>
        <w:t>Million Metres Streams Project</w:t>
      </w:r>
      <w:r w:rsidRPr="00D66195">
        <w:t xml:space="preserve">. nd. </w:t>
      </w:r>
      <w:r w:rsidRPr="00D66195">
        <w:rPr>
          <w:i/>
          <w:iCs/>
        </w:rPr>
        <w:t xml:space="preserve">Our </w:t>
      </w:r>
      <w:r>
        <w:rPr>
          <w:i/>
          <w:iCs/>
        </w:rPr>
        <w:t>m</w:t>
      </w:r>
      <w:r w:rsidRPr="00D66195">
        <w:rPr>
          <w:i/>
          <w:iCs/>
        </w:rPr>
        <w:t>ission</w:t>
      </w:r>
      <w:r w:rsidRPr="00D66195">
        <w:t xml:space="preserve">. Retrieved from </w:t>
      </w:r>
      <w:hyperlink r:id="rId162" w:history="1">
        <w:r w:rsidRPr="00D66195">
          <w:rPr>
            <w:rStyle w:val="Hyperlink"/>
          </w:rPr>
          <w:t>https://millionmetres.org.nz/about-us/our-mission/</w:t>
        </w:r>
      </w:hyperlink>
      <w:r>
        <w:rPr>
          <w:rStyle w:val="Hyperlink"/>
        </w:rPr>
        <w:t xml:space="preserve"> (26 </w:t>
      </w:r>
      <w:r w:rsidRPr="00D66195">
        <w:t>March 2020</w:t>
      </w:r>
      <w:r>
        <w:t>)</w:t>
      </w:r>
    </w:p>
    <w:p w14:paraId="7257719D" w14:textId="1BED1B96" w:rsidR="00BF5655" w:rsidRPr="00807BFE" w:rsidRDefault="00BF5655" w:rsidP="00BF5655">
      <w:pPr>
        <w:pStyle w:val="References"/>
        <w:rPr>
          <w:rStyle w:val="Hyperlink"/>
        </w:rPr>
      </w:pPr>
      <w:r w:rsidRPr="00807BFE">
        <w:t xml:space="preserve">Mills E. 2005. Insurance in a climate of change. </w:t>
      </w:r>
      <w:r w:rsidRPr="00807BFE">
        <w:rPr>
          <w:i/>
          <w:iCs/>
        </w:rPr>
        <w:t xml:space="preserve">Science </w:t>
      </w:r>
      <w:r w:rsidRPr="00807BFE">
        <w:t>39: 1040</w:t>
      </w:r>
      <w:r w:rsidR="00BE76C9">
        <w:t>–</w:t>
      </w:r>
      <w:r w:rsidRPr="00807BFE">
        <w:t>1044</w:t>
      </w:r>
    </w:p>
    <w:p w14:paraId="1FAE7A17" w14:textId="724801C3" w:rsidR="00BF5655" w:rsidRDefault="00BF5655" w:rsidP="00BF5655">
      <w:pPr>
        <w:pStyle w:val="References"/>
        <w:rPr>
          <w:rStyle w:val="Hyperlink"/>
          <w:rFonts w:cs="Arial"/>
        </w:rPr>
      </w:pPr>
      <w:r w:rsidRPr="00807BFE">
        <w:t>Mills E. 2009. A global review of insurance industry responses to climate change.</w:t>
      </w:r>
      <w:r w:rsidRPr="00807BFE">
        <w:rPr>
          <w:i/>
          <w:iCs/>
        </w:rPr>
        <w:t xml:space="preserve"> The Geneva Papers on Risk and Insurance – Issues and Practice </w:t>
      </w:r>
      <w:r w:rsidRPr="00807BFE">
        <w:t>34: 323</w:t>
      </w:r>
      <w:r>
        <w:t>–</w:t>
      </w:r>
      <w:r w:rsidRPr="00807BFE">
        <w:t>359</w:t>
      </w:r>
      <w:r w:rsidR="00BE76C9">
        <w:t>.</w:t>
      </w:r>
    </w:p>
    <w:p w14:paraId="742C3CEF" w14:textId="664936F0" w:rsidR="00962C73" w:rsidRPr="003F788E" w:rsidRDefault="00962C73" w:rsidP="002E6A23">
      <w:pPr>
        <w:pStyle w:val="References"/>
      </w:pPr>
      <w:r w:rsidRPr="003F788E">
        <w:t>Mills J, Gage K, Khan A. 2010</w:t>
      </w:r>
      <w:r w:rsidR="002E6A23">
        <w:t>.</w:t>
      </w:r>
      <w:r w:rsidRPr="003F788E">
        <w:t xml:space="preserve"> Potential </w:t>
      </w:r>
      <w:r w:rsidR="004F2F3F">
        <w:t>i</w:t>
      </w:r>
      <w:r w:rsidRPr="003F788E">
        <w:t xml:space="preserve">nfluence of </w:t>
      </w:r>
      <w:r w:rsidR="004F2F3F">
        <w:t>c</w:t>
      </w:r>
      <w:r w:rsidRPr="003F788E">
        <w:t xml:space="preserve">limate </w:t>
      </w:r>
      <w:r w:rsidR="004F2F3F">
        <w:t>c</w:t>
      </w:r>
      <w:r w:rsidRPr="003F788E">
        <w:t xml:space="preserve">hange on </w:t>
      </w:r>
      <w:r w:rsidR="004F2F3F">
        <w:t>v</w:t>
      </w:r>
      <w:r w:rsidRPr="003F788E">
        <w:t>ector-</w:t>
      </w:r>
      <w:r w:rsidR="004F2F3F">
        <w:t>b</w:t>
      </w:r>
      <w:r w:rsidRPr="003F788E">
        <w:t xml:space="preserve">orne and </w:t>
      </w:r>
      <w:r w:rsidR="004F2F3F">
        <w:t>z</w:t>
      </w:r>
      <w:r w:rsidRPr="003F788E">
        <w:t xml:space="preserve">oonotic </w:t>
      </w:r>
      <w:r w:rsidR="004F2F3F">
        <w:t>d</w:t>
      </w:r>
      <w:r w:rsidRPr="003F788E">
        <w:t xml:space="preserve">iseases: A </w:t>
      </w:r>
      <w:r w:rsidR="004F2F3F">
        <w:t>r</w:t>
      </w:r>
      <w:r w:rsidRPr="003F788E">
        <w:t xml:space="preserve">eview and </w:t>
      </w:r>
      <w:r w:rsidR="004F2F3F">
        <w:t>p</w:t>
      </w:r>
      <w:r w:rsidRPr="003F788E">
        <w:t xml:space="preserve">roposed </w:t>
      </w:r>
      <w:r w:rsidR="004F2F3F">
        <w:t>r</w:t>
      </w:r>
      <w:r w:rsidRPr="003F788E">
        <w:t xml:space="preserve">esearch </w:t>
      </w:r>
      <w:r w:rsidR="004F2F3F">
        <w:t>p</w:t>
      </w:r>
      <w:r w:rsidRPr="003F788E">
        <w:t>lan.</w:t>
      </w:r>
      <w:r w:rsidRPr="003F788E">
        <w:rPr>
          <w:i/>
        </w:rPr>
        <w:t xml:space="preserve"> Environ</w:t>
      </w:r>
      <w:r w:rsidR="00BE76C9">
        <w:rPr>
          <w:i/>
        </w:rPr>
        <w:t>mental</w:t>
      </w:r>
      <w:r w:rsidRPr="003F788E">
        <w:rPr>
          <w:i/>
        </w:rPr>
        <w:t xml:space="preserve"> Health Perspective</w:t>
      </w:r>
      <w:r w:rsidR="00BE76C9">
        <w:rPr>
          <w:i/>
        </w:rPr>
        <w:t>s</w:t>
      </w:r>
      <w:r w:rsidRPr="003F788E">
        <w:t xml:space="preserve"> 118(11)</w:t>
      </w:r>
      <w:r w:rsidR="00BE76C9">
        <w:t>: 1507–1514</w:t>
      </w:r>
      <w:r w:rsidRPr="003F788E">
        <w:t>.</w:t>
      </w:r>
    </w:p>
    <w:p w14:paraId="6DA4E806" w14:textId="074E4B83" w:rsidR="0018019F" w:rsidRPr="00D66195" w:rsidRDefault="0018019F" w:rsidP="0018019F">
      <w:pPr>
        <w:pStyle w:val="References"/>
        <w:rPr>
          <w:rStyle w:val="Hyperlink"/>
          <w:rFonts w:cs="Arial"/>
        </w:rPr>
      </w:pPr>
      <w:r w:rsidRPr="00D66195">
        <w:t xml:space="preserve">Minister of Health. 2016. </w:t>
      </w:r>
      <w:r w:rsidRPr="00A27048">
        <w:rPr>
          <w:i/>
          <w:iCs/>
        </w:rPr>
        <w:t xml:space="preserve">New Zealand Health Strategy: Future </w:t>
      </w:r>
      <w:r w:rsidR="00BE76C9">
        <w:rPr>
          <w:i/>
          <w:iCs/>
        </w:rPr>
        <w:t>D</w:t>
      </w:r>
      <w:r w:rsidRPr="00A27048">
        <w:rPr>
          <w:i/>
          <w:iCs/>
        </w:rPr>
        <w:t>irection</w:t>
      </w:r>
      <w:r w:rsidRPr="00D66195">
        <w:t>. Wellington: Ministry of Health</w:t>
      </w:r>
      <w:r>
        <w:t>.</w:t>
      </w:r>
    </w:p>
    <w:p w14:paraId="602A8379" w14:textId="125D0FC4" w:rsidR="00962C73" w:rsidRPr="00D66195" w:rsidRDefault="00962C73" w:rsidP="00962C73">
      <w:pPr>
        <w:pStyle w:val="References"/>
      </w:pPr>
      <w:r w:rsidRPr="00D66195">
        <w:t xml:space="preserve">Ministry for the Environment. 2001. </w:t>
      </w:r>
      <w:r w:rsidRPr="00B03F62">
        <w:rPr>
          <w:i/>
          <w:iCs/>
        </w:rPr>
        <w:t>A Guide for the Management of Closing and Closed Landfills in New Zealand</w:t>
      </w:r>
      <w:r w:rsidRPr="00D66195">
        <w:t xml:space="preserve">. </w:t>
      </w:r>
      <w:r>
        <w:t xml:space="preserve">Wellington: Ministry for the Environment. </w:t>
      </w:r>
      <w:r w:rsidRPr="00D66195">
        <w:t xml:space="preserve">Retrieved from </w:t>
      </w:r>
      <w:hyperlink r:id="rId163" w:history="1">
        <w:r w:rsidRPr="004B1FA4">
          <w:rPr>
            <w:rStyle w:val="Hyperlink"/>
            <w:rFonts w:cs="Arial"/>
          </w:rPr>
          <w:t>www.mfe.govt.nz/sites/default/files/closed-landfills-guide-may01_0.pdf</w:t>
        </w:r>
      </w:hyperlink>
      <w:r w:rsidR="00BE76C9">
        <w:rPr>
          <w:rStyle w:val="Hyperlink"/>
        </w:rPr>
        <w:t xml:space="preserve"> </w:t>
      </w:r>
      <w:r w:rsidR="00BE76C9">
        <w:t>(10 July 2020)</w:t>
      </w:r>
      <w:r w:rsidRPr="00D66195">
        <w:t xml:space="preserve">. </w:t>
      </w:r>
    </w:p>
    <w:p w14:paraId="5A02B377" w14:textId="1732921F" w:rsidR="00962C73" w:rsidRPr="00D66195" w:rsidRDefault="00962C73" w:rsidP="00962C73">
      <w:pPr>
        <w:pStyle w:val="References"/>
      </w:pPr>
      <w:r w:rsidRPr="00D66195">
        <w:t xml:space="preserve">Ministry for the Environment. 2007. </w:t>
      </w:r>
      <w:r w:rsidRPr="007E0BA0">
        <w:rPr>
          <w:i/>
          <w:iCs/>
        </w:rPr>
        <w:t>Consultation with Māori on Climate Change: Hui Report</w:t>
      </w:r>
      <w:r w:rsidRPr="00D66195">
        <w:t xml:space="preserve">. </w:t>
      </w:r>
      <w:r>
        <w:t>Wellington:</w:t>
      </w:r>
      <w:r w:rsidRPr="00D66195">
        <w:t xml:space="preserve"> Ministry for the Environment.</w:t>
      </w:r>
      <w:r>
        <w:t xml:space="preserve"> Retrieved from </w:t>
      </w:r>
      <w:hyperlink r:id="rId164" w:history="1">
        <w:r w:rsidRPr="00FB4320">
          <w:rPr>
            <w:rStyle w:val="Hyperlink"/>
            <w:rFonts w:cs="Arial"/>
          </w:rPr>
          <w:t>www.mfe.govt.nz/sites/default/files/consultation-maori-hui-report-nov07.pdf</w:t>
        </w:r>
      </w:hyperlink>
      <w:r w:rsidR="00BE76C9">
        <w:rPr>
          <w:rStyle w:val="Hyperlink"/>
        </w:rPr>
        <w:t xml:space="preserve"> </w:t>
      </w:r>
      <w:r w:rsidR="00BE76C9">
        <w:t>(10 July 2020)</w:t>
      </w:r>
      <w:r>
        <w:t xml:space="preserve">. </w:t>
      </w:r>
    </w:p>
    <w:p w14:paraId="1904C63E" w14:textId="12F9C5B1" w:rsidR="00EB2B25" w:rsidRPr="00EB2B25" w:rsidRDefault="00EB2B25" w:rsidP="00962C73">
      <w:pPr>
        <w:pStyle w:val="References"/>
      </w:pPr>
      <w:r w:rsidRPr="00D66195">
        <w:t>Ministry for the Environment</w:t>
      </w:r>
      <w:r>
        <w:t>.</w:t>
      </w:r>
      <w:r w:rsidRPr="00D66195">
        <w:t xml:space="preserve"> </w:t>
      </w:r>
      <w:r>
        <w:t xml:space="preserve">2016. </w:t>
      </w:r>
      <w:r w:rsidRPr="00D66195">
        <w:rPr>
          <w:i/>
        </w:rPr>
        <w:t>Snapshot: Climate Projections for New Zealand</w:t>
      </w:r>
      <w:r>
        <w:rPr>
          <w:i/>
        </w:rPr>
        <w:t>.</w:t>
      </w:r>
      <w:r w:rsidRPr="00D66195">
        <w:t xml:space="preserve"> </w:t>
      </w:r>
      <w:r>
        <w:rPr>
          <w:rFonts w:eastAsiaTheme="minorHAnsi"/>
          <w:color w:val="303030"/>
          <w:lang w:eastAsia="en-US"/>
        </w:rPr>
        <w:t xml:space="preserve">Wellington: </w:t>
      </w:r>
      <w:r w:rsidRPr="00D66195">
        <w:rPr>
          <w:rFonts w:eastAsiaTheme="minorHAnsi"/>
          <w:color w:val="303030"/>
          <w:lang w:eastAsia="en-US"/>
        </w:rPr>
        <w:t>Ministry for the Environment.</w:t>
      </w:r>
      <w:r>
        <w:rPr>
          <w:rFonts w:eastAsiaTheme="minorHAnsi"/>
          <w:color w:val="303030"/>
          <w:lang w:eastAsia="en-US"/>
        </w:rPr>
        <w:t xml:space="preserve"> Retrieved from </w:t>
      </w:r>
      <w:hyperlink r:id="rId165" w:history="1">
        <w:r w:rsidRPr="001D4C6E">
          <w:rPr>
            <w:rStyle w:val="Hyperlink"/>
            <w:rFonts w:eastAsiaTheme="minorHAnsi"/>
            <w:lang w:eastAsia="en-US"/>
          </w:rPr>
          <w:t>www.mfe.govt.nz/sites/default/files/media/Climate%20Change/climate-projections-snapshot.pdf</w:t>
        </w:r>
      </w:hyperlink>
      <w:r>
        <w:rPr>
          <w:rFonts w:eastAsiaTheme="minorHAnsi"/>
          <w:color w:val="303030"/>
          <w:lang w:eastAsia="en-US"/>
        </w:rPr>
        <w:t xml:space="preserve"> </w:t>
      </w:r>
      <w:r>
        <w:t>(2 July 2020).</w:t>
      </w:r>
    </w:p>
    <w:p w14:paraId="34ABB565" w14:textId="6735EDCC" w:rsidR="00962C73" w:rsidRPr="00D66195" w:rsidRDefault="00962C73" w:rsidP="00962C73">
      <w:pPr>
        <w:pStyle w:val="References"/>
      </w:pPr>
      <w:r w:rsidRPr="00D66195">
        <w:t>Ministry for the Environment</w:t>
      </w:r>
      <w:r>
        <w:t>.</w:t>
      </w:r>
      <w:r w:rsidRPr="00D66195">
        <w:t xml:space="preserve"> 2017a</w:t>
      </w:r>
      <w:r>
        <w:t>.</w:t>
      </w:r>
      <w:r w:rsidRPr="00D66195">
        <w:t xml:space="preserve"> </w:t>
      </w:r>
      <w:r w:rsidRPr="00F22E65">
        <w:rPr>
          <w:i/>
          <w:iCs/>
        </w:rPr>
        <w:t>Adapting to sea level rise</w:t>
      </w:r>
      <w:r>
        <w:t>. Retrieved from</w:t>
      </w:r>
      <w:r w:rsidRPr="00D66195">
        <w:t xml:space="preserve"> </w:t>
      </w:r>
      <w:hyperlink r:id="rId166" w:history="1">
        <w:r w:rsidRPr="00D03BB5">
          <w:rPr>
            <w:rStyle w:val="Hyperlink"/>
            <w:rFonts w:cs="Arial"/>
          </w:rPr>
          <w:t>www.mfe.govt.nz/climate-change/climate-change-and-government/adapting-climate-change/adapting-sea-level-rise</w:t>
        </w:r>
      </w:hyperlink>
      <w:r>
        <w:t xml:space="preserve"> (22 May 2020).</w:t>
      </w:r>
      <w:r w:rsidRPr="00D66195">
        <w:t xml:space="preserve"> </w:t>
      </w:r>
    </w:p>
    <w:p w14:paraId="3A5AC360" w14:textId="2513125F" w:rsidR="00962C73" w:rsidRPr="00D66195" w:rsidRDefault="00962C73" w:rsidP="00962C73">
      <w:pPr>
        <w:pStyle w:val="References"/>
      </w:pPr>
      <w:r w:rsidRPr="00D66195">
        <w:rPr>
          <w:rFonts w:eastAsiaTheme="minorHAnsi"/>
          <w:color w:val="000000"/>
          <w:lang w:eastAsia="en-US"/>
        </w:rPr>
        <w:t xml:space="preserve">Ministry for the Environment. </w:t>
      </w:r>
      <w:r w:rsidRPr="00D66195">
        <w:rPr>
          <w:rFonts w:eastAsiaTheme="minorHAnsi"/>
          <w:color w:val="303030"/>
          <w:lang w:eastAsia="en-US"/>
        </w:rPr>
        <w:t>2017b</w:t>
      </w:r>
      <w:r>
        <w:rPr>
          <w:rFonts w:eastAsiaTheme="minorHAnsi"/>
          <w:color w:val="303030"/>
          <w:lang w:eastAsia="en-US"/>
        </w:rPr>
        <w:t>.</w:t>
      </w:r>
      <w:r w:rsidRPr="00D66195">
        <w:rPr>
          <w:rFonts w:eastAsiaTheme="minorHAnsi"/>
          <w:color w:val="303030"/>
          <w:lang w:eastAsia="en-US"/>
        </w:rPr>
        <w:t xml:space="preserve"> </w:t>
      </w:r>
      <w:r w:rsidRPr="00D66195">
        <w:rPr>
          <w:rFonts w:eastAsiaTheme="minorHAnsi"/>
          <w:i/>
          <w:iCs/>
          <w:color w:val="303030"/>
          <w:lang w:eastAsia="en-US"/>
        </w:rPr>
        <w:t>Coastal Hazards and Climate Change</w:t>
      </w:r>
      <w:r>
        <w:rPr>
          <w:rFonts w:eastAsiaTheme="minorHAnsi"/>
          <w:i/>
          <w:iCs/>
          <w:color w:val="303030"/>
          <w:lang w:eastAsia="en-US"/>
        </w:rPr>
        <w:t>:</w:t>
      </w:r>
      <w:r w:rsidRPr="00D66195">
        <w:rPr>
          <w:rFonts w:eastAsiaTheme="minorHAnsi"/>
          <w:i/>
          <w:iCs/>
          <w:color w:val="303030"/>
          <w:lang w:eastAsia="en-US"/>
        </w:rPr>
        <w:t xml:space="preserve"> Guidance for Local Government</w:t>
      </w:r>
      <w:r>
        <w:rPr>
          <w:rFonts w:eastAsiaTheme="minorHAnsi"/>
          <w:color w:val="303030"/>
          <w:lang w:eastAsia="en-US"/>
        </w:rPr>
        <w:t>.</w:t>
      </w:r>
      <w:r w:rsidRPr="00D66195">
        <w:rPr>
          <w:rFonts w:eastAsiaTheme="minorHAnsi"/>
          <w:color w:val="303030"/>
          <w:lang w:eastAsia="en-US"/>
        </w:rPr>
        <w:t xml:space="preserve"> </w:t>
      </w:r>
      <w:r>
        <w:rPr>
          <w:rFonts w:eastAsiaTheme="minorHAnsi"/>
          <w:color w:val="303030"/>
          <w:lang w:eastAsia="en-US"/>
        </w:rPr>
        <w:t xml:space="preserve">Wellington: </w:t>
      </w:r>
      <w:r w:rsidRPr="00D66195">
        <w:rPr>
          <w:rFonts w:eastAsiaTheme="minorHAnsi"/>
          <w:color w:val="303030"/>
          <w:lang w:eastAsia="en-US"/>
        </w:rPr>
        <w:t>Ministry for the Environment.</w:t>
      </w:r>
      <w:r w:rsidRPr="00D66195">
        <w:t xml:space="preserve"> </w:t>
      </w:r>
      <w:r>
        <w:t xml:space="preserve">Retrieved from </w:t>
      </w:r>
      <w:hyperlink r:id="rId167" w:history="1">
        <w:r w:rsidRPr="00D03BB5">
          <w:rPr>
            <w:rStyle w:val="Hyperlink"/>
            <w:rFonts w:eastAsiaTheme="minorHAnsi" w:cs="Arial"/>
            <w:lang w:eastAsia="en-US"/>
          </w:rPr>
          <w:t>www.mfe.govt.nz/sites/default/files/media/Climate%20Change/coastal-hazards-guide-final.pdf</w:t>
        </w:r>
      </w:hyperlink>
      <w:r w:rsidR="006F586F">
        <w:rPr>
          <w:rStyle w:val="Hyperlink"/>
        </w:rPr>
        <w:t xml:space="preserve"> </w:t>
      </w:r>
      <w:r w:rsidR="006F586F">
        <w:t>(10 July 2020)</w:t>
      </w:r>
      <w:r>
        <w:rPr>
          <w:rFonts w:eastAsiaTheme="minorHAnsi"/>
          <w:color w:val="000000"/>
          <w:lang w:eastAsia="en-US"/>
        </w:rPr>
        <w:t>.</w:t>
      </w:r>
    </w:p>
    <w:p w14:paraId="470611FE" w14:textId="67B4878C" w:rsidR="00962C73" w:rsidRPr="00D66195" w:rsidRDefault="00962C73" w:rsidP="00962C73">
      <w:pPr>
        <w:pStyle w:val="References"/>
      </w:pPr>
      <w:r w:rsidRPr="00D66195">
        <w:rPr>
          <w:rFonts w:eastAsiaTheme="minorHAnsi"/>
          <w:color w:val="000000"/>
          <w:lang w:eastAsia="en-US"/>
        </w:rPr>
        <w:t xml:space="preserve">Ministry for the Environment. 2017c. </w:t>
      </w:r>
      <w:r w:rsidRPr="00D66195">
        <w:rPr>
          <w:rFonts w:eastAsiaTheme="minorHAnsi"/>
          <w:i/>
          <w:iCs/>
          <w:color w:val="000000"/>
          <w:lang w:eastAsia="en-US"/>
        </w:rPr>
        <w:t>Adapting to Climate Change: Stocktake Report from the Climate Change Adaptation Technical Working Group</w:t>
      </w:r>
      <w:r w:rsidRPr="00D66195">
        <w:rPr>
          <w:rFonts w:eastAsiaTheme="minorHAnsi"/>
          <w:color w:val="000000"/>
          <w:lang w:eastAsia="en-US"/>
        </w:rPr>
        <w:t xml:space="preserve">. </w:t>
      </w:r>
      <w:r>
        <w:rPr>
          <w:rFonts w:eastAsiaTheme="minorHAnsi"/>
          <w:color w:val="000000"/>
          <w:lang w:eastAsia="en-US"/>
        </w:rPr>
        <w:t xml:space="preserve">Wellington: </w:t>
      </w:r>
      <w:r w:rsidRPr="00D66195">
        <w:rPr>
          <w:rFonts w:eastAsiaTheme="minorHAnsi"/>
          <w:color w:val="000000"/>
          <w:lang w:eastAsia="en-US"/>
        </w:rPr>
        <w:t>Ministry for the Environment.</w:t>
      </w:r>
      <w:r>
        <w:rPr>
          <w:rFonts w:eastAsiaTheme="minorHAnsi"/>
          <w:color w:val="000000"/>
          <w:lang w:eastAsia="en-US"/>
        </w:rPr>
        <w:t xml:space="preserve"> Retrieved from</w:t>
      </w:r>
      <w:r w:rsidRPr="00D66195">
        <w:t xml:space="preserve"> </w:t>
      </w:r>
      <w:hyperlink r:id="rId168" w:history="1">
        <w:r w:rsidRPr="00FB4320">
          <w:rPr>
            <w:rStyle w:val="Hyperlink"/>
            <w:rFonts w:eastAsiaTheme="minorHAnsi" w:cs="Arial"/>
            <w:lang w:eastAsia="en-US"/>
          </w:rPr>
          <w:t>www.mfe.govt.nz/publications/climate-change/adapting-climate-change-new-zealand-stocktake-report-climate-change</w:t>
        </w:r>
      </w:hyperlink>
      <w:r w:rsidR="006F586F">
        <w:rPr>
          <w:rStyle w:val="Hyperlink"/>
        </w:rPr>
        <w:t xml:space="preserve"> </w:t>
      </w:r>
      <w:r w:rsidR="006F586F">
        <w:t>(10 July 2020)</w:t>
      </w:r>
      <w:r>
        <w:rPr>
          <w:rFonts w:eastAsiaTheme="minorHAnsi"/>
          <w:color w:val="000000"/>
          <w:lang w:eastAsia="en-US"/>
        </w:rPr>
        <w:t>.</w:t>
      </w:r>
    </w:p>
    <w:p w14:paraId="4EED0820" w14:textId="3F66F751" w:rsidR="00962C73" w:rsidRDefault="00962C73" w:rsidP="00962C73">
      <w:pPr>
        <w:pStyle w:val="References"/>
        <w:rPr>
          <w:rFonts w:eastAsiaTheme="minorHAnsi"/>
          <w:color w:val="000000"/>
          <w:lang w:eastAsia="en-US"/>
        </w:rPr>
      </w:pPr>
      <w:r w:rsidRPr="00D66195">
        <w:t>Ministry for the Environment</w:t>
      </w:r>
      <w:r>
        <w:t>.</w:t>
      </w:r>
      <w:r w:rsidRPr="00D66195">
        <w:t xml:space="preserve"> 2017</w:t>
      </w:r>
      <w:r>
        <w:t>d</w:t>
      </w:r>
      <w:r w:rsidRPr="00D66195">
        <w:t xml:space="preserve">. </w:t>
      </w:r>
      <w:r w:rsidRPr="00D66195">
        <w:rPr>
          <w:i/>
        </w:rPr>
        <w:t xml:space="preserve">New Zealand’s Environmental Reporting Series: Our </w:t>
      </w:r>
      <w:r w:rsidR="006F586F">
        <w:rPr>
          <w:i/>
        </w:rPr>
        <w:t>A</w:t>
      </w:r>
      <w:r w:rsidRPr="00D66195">
        <w:rPr>
          <w:i/>
        </w:rPr>
        <w:t xml:space="preserve">tmosphere and </w:t>
      </w:r>
      <w:r w:rsidR="006F586F">
        <w:rPr>
          <w:i/>
        </w:rPr>
        <w:t>C</w:t>
      </w:r>
      <w:r w:rsidRPr="00D66195">
        <w:rPr>
          <w:i/>
        </w:rPr>
        <w:t>limate 2017.</w:t>
      </w:r>
      <w:r w:rsidRPr="00D66195">
        <w:t xml:space="preserve"> </w:t>
      </w:r>
      <w:r>
        <w:t xml:space="preserve">Wellington: </w:t>
      </w:r>
      <w:r w:rsidRPr="00D66195">
        <w:t>Ministry for the Environment.</w:t>
      </w:r>
      <w:r>
        <w:t xml:space="preserve"> Retrieved from</w:t>
      </w:r>
      <w:r w:rsidRPr="00D66195">
        <w:t xml:space="preserve"> </w:t>
      </w:r>
      <w:hyperlink r:id="rId169" w:history="1">
        <w:r w:rsidRPr="00FB4320">
          <w:rPr>
            <w:rStyle w:val="Hyperlink"/>
          </w:rPr>
          <w:t>www.mfe.govt.nz/publications/environmental-reporting/our-atmosphere-and-climate-2017</w:t>
        </w:r>
      </w:hyperlink>
      <w:r w:rsidR="006F586F">
        <w:rPr>
          <w:rStyle w:val="Hyperlink"/>
        </w:rPr>
        <w:t xml:space="preserve"> </w:t>
      </w:r>
      <w:r w:rsidR="006F586F">
        <w:t>(10 July 2020)</w:t>
      </w:r>
      <w:r>
        <w:rPr>
          <w:rFonts w:eastAsiaTheme="minorHAnsi"/>
          <w:color w:val="000000"/>
          <w:lang w:eastAsia="en-US"/>
        </w:rPr>
        <w:t>.</w:t>
      </w:r>
    </w:p>
    <w:p w14:paraId="765D9F12" w14:textId="7AD76078" w:rsidR="00962C73" w:rsidRDefault="00962C73" w:rsidP="00962C73">
      <w:pPr>
        <w:pStyle w:val="References"/>
      </w:pPr>
      <w:r w:rsidRPr="00D66195">
        <w:rPr>
          <w:rFonts w:eastAsiaTheme="minorHAnsi"/>
          <w:color w:val="000000"/>
          <w:lang w:eastAsia="en-US"/>
        </w:rPr>
        <w:t xml:space="preserve">Ministry for the Environment. 2018. </w:t>
      </w:r>
      <w:r w:rsidRPr="00D66195">
        <w:rPr>
          <w:rFonts w:eastAsiaTheme="minorHAnsi"/>
          <w:i/>
          <w:iCs/>
          <w:color w:val="000000"/>
          <w:lang w:eastAsia="en-US"/>
        </w:rPr>
        <w:t xml:space="preserve">Climate Change Projections for New Zealand: Atmosphere </w:t>
      </w:r>
      <w:r w:rsidR="006F586F">
        <w:rPr>
          <w:rFonts w:eastAsiaTheme="minorHAnsi"/>
          <w:i/>
          <w:iCs/>
          <w:color w:val="000000"/>
          <w:lang w:eastAsia="en-US"/>
        </w:rPr>
        <w:t>P</w:t>
      </w:r>
      <w:r w:rsidRPr="00D66195">
        <w:rPr>
          <w:rFonts w:eastAsiaTheme="minorHAnsi"/>
          <w:i/>
          <w:iCs/>
          <w:color w:val="000000"/>
          <w:lang w:eastAsia="en-US"/>
        </w:rPr>
        <w:t xml:space="preserve">rojections </w:t>
      </w:r>
      <w:r w:rsidR="006F586F">
        <w:rPr>
          <w:rFonts w:eastAsiaTheme="minorHAnsi"/>
          <w:i/>
          <w:iCs/>
          <w:color w:val="000000"/>
          <w:lang w:eastAsia="en-US"/>
        </w:rPr>
        <w:t>B</w:t>
      </w:r>
      <w:r w:rsidRPr="00D66195">
        <w:rPr>
          <w:rFonts w:eastAsiaTheme="minorHAnsi"/>
          <w:i/>
          <w:iCs/>
          <w:color w:val="000000"/>
          <w:lang w:eastAsia="en-US"/>
        </w:rPr>
        <w:t xml:space="preserve">ased on </w:t>
      </w:r>
      <w:r w:rsidR="006F586F">
        <w:rPr>
          <w:rFonts w:eastAsiaTheme="minorHAnsi"/>
          <w:i/>
          <w:iCs/>
          <w:color w:val="000000"/>
          <w:lang w:eastAsia="en-US"/>
        </w:rPr>
        <w:t>S</w:t>
      </w:r>
      <w:r w:rsidRPr="00D66195">
        <w:rPr>
          <w:rFonts w:eastAsiaTheme="minorHAnsi"/>
          <w:i/>
          <w:iCs/>
          <w:color w:val="000000"/>
          <w:lang w:eastAsia="en-US"/>
        </w:rPr>
        <w:t>imulations from the IPCC Fifth Assessments, 2nd Edition</w:t>
      </w:r>
      <w:r w:rsidRPr="007631D4">
        <w:rPr>
          <w:rFonts w:eastAsiaTheme="minorHAnsi"/>
          <w:color w:val="000000"/>
          <w:lang w:eastAsia="en-US"/>
        </w:rPr>
        <w:t>.</w:t>
      </w:r>
      <w:r w:rsidRPr="00D66195">
        <w:rPr>
          <w:rFonts w:eastAsiaTheme="minorHAnsi"/>
          <w:i/>
          <w:iCs/>
          <w:color w:val="000000"/>
          <w:lang w:eastAsia="en-US"/>
        </w:rPr>
        <w:t xml:space="preserve"> </w:t>
      </w:r>
      <w:r>
        <w:rPr>
          <w:rFonts w:eastAsiaTheme="minorHAnsi"/>
          <w:color w:val="000000"/>
          <w:lang w:eastAsia="en-US"/>
        </w:rPr>
        <w:t xml:space="preserve">Wellington: </w:t>
      </w:r>
      <w:r w:rsidRPr="00D66195">
        <w:rPr>
          <w:rFonts w:eastAsiaTheme="minorHAnsi"/>
          <w:color w:val="000000"/>
          <w:lang w:eastAsia="en-US"/>
        </w:rPr>
        <w:t>Ministry for the Environment.</w:t>
      </w:r>
      <w:r>
        <w:rPr>
          <w:rFonts w:eastAsiaTheme="minorHAnsi"/>
          <w:color w:val="000000"/>
          <w:lang w:eastAsia="en-US"/>
        </w:rPr>
        <w:t xml:space="preserve"> Retrieved from</w:t>
      </w:r>
      <w:r w:rsidRPr="00D66195">
        <w:rPr>
          <w:rFonts w:eastAsiaTheme="minorHAnsi"/>
          <w:color w:val="000000"/>
          <w:lang w:eastAsia="en-US"/>
        </w:rPr>
        <w:t xml:space="preserve"> </w:t>
      </w:r>
      <w:hyperlink r:id="rId170" w:history="1">
        <w:r w:rsidRPr="00D03BB5">
          <w:rPr>
            <w:rStyle w:val="Hyperlink"/>
          </w:rPr>
          <w:t>www.mfe.govt.nz/sites/default/files/media/Climate%20Change/Climate-change-projections-2nd-edition-final.pdf</w:t>
        </w:r>
      </w:hyperlink>
      <w:bookmarkStart w:id="788" w:name="_Hlk40351046"/>
      <w:r w:rsidR="00DB3939">
        <w:rPr>
          <w:rStyle w:val="Hyperlink"/>
        </w:rPr>
        <w:t xml:space="preserve"> </w:t>
      </w:r>
      <w:r w:rsidR="00DB3939">
        <w:t>(10 July 2020)</w:t>
      </w:r>
      <w:r>
        <w:t xml:space="preserve">. </w:t>
      </w:r>
    </w:p>
    <w:p w14:paraId="00AC6184" w14:textId="6AABFAFC" w:rsidR="00962C73" w:rsidRPr="00D66195" w:rsidRDefault="00962C73" w:rsidP="00962C73">
      <w:pPr>
        <w:pStyle w:val="References"/>
      </w:pPr>
      <w:r w:rsidRPr="00D66195">
        <w:t xml:space="preserve">Ministry for the Environment. 2019a. </w:t>
      </w:r>
      <w:r w:rsidRPr="003507BD">
        <w:rPr>
          <w:i/>
          <w:iCs/>
        </w:rPr>
        <w:t>Arotakenga Huringa Ahuarangi: A Framework for the National Climate Change Risk Assessment for Aotearoa New Zealand</w:t>
      </w:r>
      <w:r>
        <w:t>.</w:t>
      </w:r>
      <w:r w:rsidRPr="00D66195">
        <w:t xml:space="preserve"> Wellington</w:t>
      </w:r>
      <w:r>
        <w:t>:</w:t>
      </w:r>
      <w:r w:rsidRPr="00D66195">
        <w:t xml:space="preserve"> Ministry for the Environment. </w:t>
      </w:r>
      <w:bookmarkEnd w:id="788"/>
      <w:r>
        <w:t xml:space="preserve">Retrieved from </w:t>
      </w:r>
      <w:hyperlink r:id="rId171" w:history="1">
        <w:r w:rsidRPr="0016485F">
          <w:rPr>
            <w:rStyle w:val="Hyperlink"/>
          </w:rPr>
          <w:t>www.mfe.govt.nz/publications/climate-change/arotakenga-huringa-%C4%81huarangi-framework-national-climate-change-risk</w:t>
        </w:r>
      </w:hyperlink>
      <w:r w:rsidR="00DB3939">
        <w:rPr>
          <w:rStyle w:val="Hyperlink"/>
        </w:rPr>
        <w:t xml:space="preserve"> </w:t>
      </w:r>
      <w:r w:rsidR="00DB3939">
        <w:t>(10 July 2020)</w:t>
      </w:r>
      <w:r>
        <w:t xml:space="preserve">. </w:t>
      </w:r>
    </w:p>
    <w:p w14:paraId="7025AEB0" w14:textId="339CE204" w:rsidR="00962C73" w:rsidRDefault="00962C73" w:rsidP="00962C73">
      <w:pPr>
        <w:pStyle w:val="References"/>
      </w:pPr>
      <w:r w:rsidRPr="00D66195">
        <w:t xml:space="preserve">Ministry for the Environment. 2019b. </w:t>
      </w:r>
      <w:r w:rsidRPr="00D66195">
        <w:rPr>
          <w:i/>
          <w:iCs/>
        </w:rPr>
        <w:t>About the National Policy Statement for Freshwater Management</w:t>
      </w:r>
      <w:r w:rsidRPr="00D66195">
        <w:t xml:space="preserve">. Retrieved from </w:t>
      </w:r>
      <w:hyperlink r:id="rId172" w:history="1">
        <w:r w:rsidRPr="00D66195">
          <w:rPr>
            <w:rStyle w:val="Hyperlink"/>
          </w:rPr>
          <w:t>www.mfe.govt.nz/fresh-water/national-policy-statement/about-nps</w:t>
        </w:r>
      </w:hyperlink>
      <w:r>
        <w:t xml:space="preserve"> (25 </w:t>
      </w:r>
      <w:r w:rsidRPr="00D66195">
        <w:t>March 2020</w:t>
      </w:r>
      <w:r>
        <w:t>).</w:t>
      </w:r>
    </w:p>
    <w:p w14:paraId="70AB7672" w14:textId="24978833" w:rsidR="00962C73" w:rsidRDefault="00962C73" w:rsidP="00962C73">
      <w:pPr>
        <w:pStyle w:val="References"/>
      </w:pPr>
      <w:r>
        <w:t xml:space="preserve">Ministry for the Environment. 2020a. </w:t>
      </w:r>
      <w:r w:rsidRPr="00C238E9">
        <w:rPr>
          <w:i/>
          <w:iCs/>
        </w:rPr>
        <w:t>National Climate Change Risk Assessment for New Zealand</w:t>
      </w:r>
      <w:r>
        <w:rPr>
          <w:i/>
          <w:iCs/>
        </w:rPr>
        <w:t xml:space="preserve"> –</w:t>
      </w:r>
      <w:r w:rsidRPr="00C238E9">
        <w:rPr>
          <w:i/>
          <w:iCs/>
        </w:rPr>
        <w:t xml:space="preserve"> Arotakenga Tūraru mō te Huringa Āhuarangi o Āotearoa</w:t>
      </w:r>
      <w:r>
        <w:rPr>
          <w:i/>
          <w:iCs/>
        </w:rPr>
        <w:t>:</w:t>
      </w:r>
      <w:r w:rsidRPr="00C238E9">
        <w:rPr>
          <w:i/>
          <w:iCs/>
        </w:rPr>
        <w:t xml:space="preserve"> </w:t>
      </w:r>
      <w:r>
        <w:rPr>
          <w:i/>
          <w:iCs/>
        </w:rPr>
        <w:t>Main</w:t>
      </w:r>
      <w:r w:rsidRPr="00C238E9">
        <w:rPr>
          <w:i/>
          <w:iCs/>
        </w:rPr>
        <w:t xml:space="preserve"> Report </w:t>
      </w:r>
      <w:r>
        <w:rPr>
          <w:i/>
          <w:iCs/>
        </w:rPr>
        <w:t xml:space="preserve">– </w:t>
      </w:r>
      <w:r w:rsidRPr="00C238E9">
        <w:rPr>
          <w:i/>
          <w:iCs/>
        </w:rPr>
        <w:t>Pūrongo Whaihanga</w:t>
      </w:r>
      <w:r w:rsidRPr="00C238E9">
        <w:t xml:space="preserve">. </w:t>
      </w:r>
      <w:r>
        <w:t xml:space="preserve">Wellington: </w:t>
      </w:r>
      <w:r w:rsidRPr="00C238E9">
        <w:t>M</w:t>
      </w:r>
      <w:r>
        <w:t>inistry for the Environment.</w:t>
      </w:r>
    </w:p>
    <w:p w14:paraId="7CEBD6FE" w14:textId="6450D0B6" w:rsidR="00962C73" w:rsidRDefault="00962C73" w:rsidP="00962C73">
      <w:pPr>
        <w:pStyle w:val="References"/>
      </w:pPr>
      <w:r>
        <w:t xml:space="preserve">Ministry for the Environment. 2020b. </w:t>
      </w:r>
      <w:r w:rsidRPr="00C238E9">
        <w:rPr>
          <w:i/>
          <w:iCs/>
        </w:rPr>
        <w:t>National Climate Change Risk Assessment for New Zealand</w:t>
      </w:r>
      <w:r>
        <w:rPr>
          <w:i/>
          <w:iCs/>
        </w:rPr>
        <w:t xml:space="preserve"> –</w:t>
      </w:r>
      <w:r w:rsidRPr="00C238E9">
        <w:rPr>
          <w:i/>
          <w:iCs/>
        </w:rPr>
        <w:t xml:space="preserve"> Arotakenga Tūraru mō te Huringa Āhuarangi o Āotearoa</w:t>
      </w:r>
      <w:r>
        <w:rPr>
          <w:i/>
          <w:iCs/>
        </w:rPr>
        <w:t>:</w:t>
      </w:r>
      <w:r w:rsidRPr="00C238E9">
        <w:rPr>
          <w:i/>
          <w:iCs/>
        </w:rPr>
        <w:t xml:space="preserve"> </w:t>
      </w:r>
      <w:r>
        <w:rPr>
          <w:i/>
          <w:iCs/>
        </w:rPr>
        <w:t>Method</w:t>
      </w:r>
      <w:r w:rsidRPr="00C238E9">
        <w:rPr>
          <w:i/>
          <w:iCs/>
        </w:rPr>
        <w:t xml:space="preserve"> Report </w:t>
      </w:r>
      <w:r>
        <w:rPr>
          <w:i/>
          <w:iCs/>
        </w:rPr>
        <w:t xml:space="preserve">– </w:t>
      </w:r>
      <w:r w:rsidRPr="00C238E9">
        <w:rPr>
          <w:i/>
          <w:iCs/>
        </w:rPr>
        <w:t>Pūrongo Whaihanga</w:t>
      </w:r>
      <w:r w:rsidRPr="00C238E9">
        <w:t xml:space="preserve">. </w:t>
      </w:r>
      <w:r>
        <w:t xml:space="preserve">Wellington: </w:t>
      </w:r>
      <w:r w:rsidRPr="00C238E9">
        <w:t>M</w:t>
      </w:r>
      <w:r>
        <w:t>inistry for the Environment.</w:t>
      </w:r>
    </w:p>
    <w:p w14:paraId="69C557A3" w14:textId="774825F8" w:rsidR="00962C73" w:rsidRPr="00D66195" w:rsidRDefault="00962C73" w:rsidP="00962C73">
      <w:pPr>
        <w:pStyle w:val="References"/>
      </w:pPr>
      <w:r w:rsidRPr="00D66195">
        <w:t xml:space="preserve">Ministry for the Environment and Stats NZ. 2018. </w:t>
      </w:r>
      <w:r w:rsidRPr="00D66195">
        <w:rPr>
          <w:i/>
          <w:iCs/>
        </w:rPr>
        <w:t>New Zealand's Environmental Reporting Series: Our Land 2018.</w:t>
      </w:r>
      <w:r w:rsidRPr="00D66195">
        <w:t xml:space="preserve"> </w:t>
      </w:r>
      <w:r>
        <w:t xml:space="preserve">Wellington: </w:t>
      </w:r>
      <w:r w:rsidRPr="00D66195">
        <w:t>Ministry for the Environment and Stats NZ.</w:t>
      </w:r>
      <w:r>
        <w:t xml:space="preserve"> Retrieved from </w:t>
      </w:r>
      <w:hyperlink r:id="rId173" w:history="1">
        <w:r w:rsidRPr="00EB3335">
          <w:rPr>
            <w:rStyle w:val="Hyperlink"/>
            <w:rFonts w:cs="Arial"/>
          </w:rPr>
          <w:t>www.mfe.govt.nz/publications/environmental-reporting/our-land-2018</w:t>
        </w:r>
      </w:hyperlink>
      <w:r w:rsidR="00DB3939">
        <w:rPr>
          <w:rStyle w:val="Hyperlink"/>
        </w:rPr>
        <w:t xml:space="preserve"> </w:t>
      </w:r>
      <w:r w:rsidR="00DB3939">
        <w:t>(10 July 2020)</w:t>
      </w:r>
      <w:r>
        <w:t xml:space="preserve">. </w:t>
      </w:r>
    </w:p>
    <w:p w14:paraId="2C4EFFB3" w14:textId="3D1A2C3F" w:rsidR="00962C73" w:rsidRPr="00D66195" w:rsidRDefault="00962C73" w:rsidP="00962C73">
      <w:pPr>
        <w:pStyle w:val="References"/>
      </w:pPr>
      <w:r w:rsidRPr="00D66195">
        <w:t>Ministry for the Environment and Stats NZ</w:t>
      </w:r>
      <w:r>
        <w:t>.</w:t>
      </w:r>
      <w:r w:rsidRPr="00D66195">
        <w:t xml:space="preserve"> 2020. </w:t>
      </w:r>
      <w:r w:rsidRPr="00977E08">
        <w:rPr>
          <w:i/>
          <w:iCs/>
        </w:rPr>
        <w:t xml:space="preserve">New Zealand’s Environmental Reporting Series: Our </w:t>
      </w:r>
      <w:r w:rsidR="00DB3939">
        <w:rPr>
          <w:i/>
          <w:iCs/>
        </w:rPr>
        <w:t>F</w:t>
      </w:r>
      <w:r w:rsidRPr="00977E08">
        <w:rPr>
          <w:i/>
          <w:iCs/>
        </w:rPr>
        <w:t>reshwater 2020</w:t>
      </w:r>
      <w:r w:rsidRPr="00D66195">
        <w:t>.</w:t>
      </w:r>
      <w:r>
        <w:t xml:space="preserve"> Wellington: Ministry for the Environment and Stats NZ.</w:t>
      </w:r>
      <w:r w:rsidRPr="00D66195">
        <w:t xml:space="preserve"> </w:t>
      </w:r>
      <w:r>
        <w:t xml:space="preserve">Retrieved from </w:t>
      </w:r>
      <w:hyperlink r:id="rId174" w:history="1">
        <w:r w:rsidRPr="004B1FA4">
          <w:rPr>
            <w:rStyle w:val="Hyperlink"/>
            <w:rFonts w:cs="Arial"/>
          </w:rPr>
          <w:t>www.mfe.govt.nz/publications/environmental-reporting/our-freshwater-2020</w:t>
        </w:r>
      </w:hyperlink>
      <w:r w:rsidR="00DB3939">
        <w:rPr>
          <w:rStyle w:val="Hyperlink"/>
        </w:rPr>
        <w:t xml:space="preserve"> </w:t>
      </w:r>
      <w:r w:rsidR="00DB3939">
        <w:t>(10 July 2020)</w:t>
      </w:r>
      <w:r>
        <w:t>.</w:t>
      </w:r>
    </w:p>
    <w:p w14:paraId="6DB4417A" w14:textId="6A3EADB4" w:rsidR="00962C73" w:rsidRPr="00D66195" w:rsidRDefault="00962C73" w:rsidP="00962C73">
      <w:pPr>
        <w:pStyle w:val="References"/>
      </w:pPr>
      <w:r w:rsidRPr="00D66195">
        <w:t xml:space="preserve">Ministry of Business, Innovation and Employment. 2017. </w:t>
      </w:r>
      <w:r w:rsidRPr="00B03F62">
        <w:rPr>
          <w:i/>
          <w:iCs/>
        </w:rPr>
        <w:t xml:space="preserve">Planning and </w:t>
      </w:r>
      <w:r w:rsidR="00DB3939">
        <w:rPr>
          <w:i/>
          <w:iCs/>
        </w:rPr>
        <w:t>E</w:t>
      </w:r>
      <w:r w:rsidRPr="00B03F62">
        <w:rPr>
          <w:i/>
          <w:iCs/>
        </w:rPr>
        <w:t xml:space="preserve">ngineering </w:t>
      </w:r>
      <w:r w:rsidR="00DB3939">
        <w:rPr>
          <w:i/>
          <w:iCs/>
        </w:rPr>
        <w:t>G</w:t>
      </w:r>
      <w:r w:rsidRPr="00B03F62">
        <w:rPr>
          <w:i/>
          <w:iCs/>
        </w:rPr>
        <w:t xml:space="preserve">uidance for </w:t>
      </w:r>
      <w:r w:rsidR="00DB3939">
        <w:rPr>
          <w:i/>
          <w:iCs/>
        </w:rPr>
        <w:t>P</w:t>
      </w:r>
      <w:r w:rsidRPr="00B03F62">
        <w:rPr>
          <w:i/>
          <w:iCs/>
        </w:rPr>
        <w:t xml:space="preserve">otentially </w:t>
      </w:r>
      <w:r w:rsidR="00DB3939">
        <w:rPr>
          <w:i/>
          <w:iCs/>
        </w:rPr>
        <w:t>L</w:t>
      </w:r>
      <w:r w:rsidRPr="00B03F62">
        <w:rPr>
          <w:i/>
          <w:iCs/>
        </w:rPr>
        <w:t xml:space="preserve">iquefaction-prone </w:t>
      </w:r>
      <w:r w:rsidR="00DB3939">
        <w:rPr>
          <w:i/>
          <w:iCs/>
        </w:rPr>
        <w:t>L</w:t>
      </w:r>
      <w:r w:rsidRPr="00B03F62">
        <w:rPr>
          <w:i/>
          <w:iCs/>
        </w:rPr>
        <w:t>and</w:t>
      </w:r>
      <w:r w:rsidRPr="00D66195">
        <w:t>. Wellington: Ministry of Business, Innovation and Employment</w:t>
      </w:r>
      <w:r w:rsidRPr="00D66195" w:rsidDel="00B03F62">
        <w:t xml:space="preserve"> </w:t>
      </w:r>
      <w:r w:rsidRPr="00D66195">
        <w:t>.</w:t>
      </w:r>
    </w:p>
    <w:p w14:paraId="3740E227" w14:textId="1D75B231" w:rsidR="00962C73" w:rsidRPr="00D66195" w:rsidRDefault="00962C73" w:rsidP="00962C73">
      <w:pPr>
        <w:pStyle w:val="References"/>
      </w:pPr>
      <w:r w:rsidRPr="00D66195">
        <w:t xml:space="preserve">Ministry of Business, Innovation and Employment. 2019. </w:t>
      </w:r>
      <w:r w:rsidRPr="001633EC">
        <w:rPr>
          <w:i/>
          <w:iCs/>
        </w:rPr>
        <w:t xml:space="preserve">Electricity </w:t>
      </w:r>
      <w:r w:rsidR="00F33538">
        <w:rPr>
          <w:i/>
          <w:iCs/>
        </w:rPr>
        <w:t>D</w:t>
      </w:r>
      <w:r w:rsidRPr="001633EC">
        <w:rPr>
          <w:i/>
          <w:iCs/>
        </w:rPr>
        <w:t xml:space="preserve">emand and </w:t>
      </w:r>
      <w:r w:rsidR="00F33538">
        <w:rPr>
          <w:i/>
          <w:iCs/>
        </w:rPr>
        <w:t>G</w:t>
      </w:r>
      <w:r w:rsidRPr="001633EC">
        <w:rPr>
          <w:i/>
          <w:iCs/>
        </w:rPr>
        <w:t xml:space="preserve">eneration </w:t>
      </w:r>
      <w:r w:rsidR="00F33538">
        <w:rPr>
          <w:i/>
          <w:iCs/>
        </w:rPr>
        <w:t>S</w:t>
      </w:r>
      <w:r w:rsidRPr="001633EC">
        <w:rPr>
          <w:i/>
          <w:iCs/>
        </w:rPr>
        <w:t xml:space="preserve">cenarios: Scenario and </w:t>
      </w:r>
      <w:r w:rsidR="00F33538">
        <w:rPr>
          <w:i/>
          <w:iCs/>
        </w:rPr>
        <w:t>R</w:t>
      </w:r>
      <w:r w:rsidRPr="001633EC">
        <w:rPr>
          <w:i/>
          <w:iCs/>
        </w:rPr>
        <w:t xml:space="preserve">esults </w:t>
      </w:r>
      <w:r w:rsidR="00F33538">
        <w:rPr>
          <w:i/>
          <w:iCs/>
        </w:rPr>
        <w:t>S</w:t>
      </w:r>
      <w:r w:rsidRPr="001633EC">
        <w:rPr>
          <w:i/>
          <w:iCs/>
        </w:rPr>
        <w:t>ummary</w:t>
      </w:r>
      <w:r w:rsidRPr="00D66195">
        <w:t xml:space="preserve">. </w:t>
      </w:r>
      <w:r>
        <w:t xml:space="preserve">Wellington: </w:t>
      </w:r>
      <w:r w:rsidRPr="00D66195">
        <w:t>Ministry of Business, Innovation and Employment. Retrieved</w:t>
      </w:r>
      <w:r w:rsidR="00F33538">
        <w:t> </w:t>
      </w:r>
      <w:r w:rsidRPr="00D66195">
        <w:t xml:space="preserve">from </w:t>
      </w:r>
      <w:hyperlink r:id="rId175" w:history="1">
        <w:r w:rsidRPr="00FB4320">
          <w:rPr>
            <w:rStyle w:val="Hyperlink"/>
            <w:rFonts w:cs="Arial"/>
          </w:rPr>
          <w:t>www.mbie.govt.nz/dmsdocument/5977-electricity-demand-and-generation-scenarios</w:t>
        </w:r>
      </w:hyperlink>
      <w:r w:rsidR="00F33538">
        <w:rPr>
          <w:rStyle w:val="Hyperlink"/>
        </w:rPr>
        <w:t xml:space="preserve"> </w:t>
      </w:r>
      <w:r w:rsidR="00F33538">
        <w:t>(10 July 2020)</w:t>
      </w:r>
      <w:r w:rsidRPr="00D66195">
        <w:t>.</w:t>
      </w:r>
      <w:r>
        <w:t xml:space="preserve"> </w:t>
      </w:r>
    </w:p>
    <w:p w14:paraId="4F30BD52" w14:textId="2FE9FC8F" w:rsidR="00962C73" w:rsidRPr="00D66195" w:rsidRDefault="00962C73" w:rsidP="00962C73">
      <w:pPr>
        <w:pStyle w:val="References"/>
      </w:pPr>
      <w:r w:rsidRPr="00D66195">
        <w:t>Ministry of Civil Defence and Emergency Management. 2019</w:t>
      </w:r>
      <w:r>
        <w:t>.</w:t>
      </w:r>
      <w:r w:rsidRPr="00D66195">
        <w:t xml:space="preserve"> </w:t>
      </w:r>
      <w:r w:rsidRPr="000779FF">
        <w:rPr>
          <w:i/>
          <w:iCs/>
        </w:rPr>
        <w:t>National Disaster Resilience Strategy</w:t>
      </w:r>
      <w:r w:rsidRPr="00D66195">
        <w:t xml:space="preserve">. </w:t>
      </w:r>
      <w:r>
        <w:t xml:space="preserve">Wellington: Ministry of Civil Defence and Emergency Management. Retrieved from </w:t>
      </w:r>
      <w:hyperlink r:id="rId176" w:history="1">
        <w:r w:rsidRPr="0016485F">
          <w:rPr>
            <w:rStyle w:val="Hyperlink"/>
            <w:rFonts w:cs="Arial"/>
          </w:rPr>
          <w:t>www.civildefence.govt.nz/assets/Uploads/publications/National-Disaster-Resilience-Strategy/National-Disaster-Resilience-Strategy-10-April-2019.pdf</w:t>
        </w:r>
      </w:hyperlink>
      <w:r w:rsidR="00F33538">
        <w:rPr>
          <w:rStyle w:val="Hyperlink"/>
        </w:rPr>
        <w:t xml:space="preserve"> </w:t>
      </w:r>
      <w:r w:rsidR="00F33538">
        <w:t>(10 July 2020)</w:t>
      </w:r>
      <w:r>
        <w:t>.</w:t>
      </w:r>
      <w:r w:rsidRPr="00D66195">
        <w:t xml:space="preserve"> </w:t>
      </w:r>
    </w:p>
    <w:p w14:paraId="1BDBD3C0" w14:textId="77777777" w:rsidR="00962C73" w:rsidRDefault="00962C73" w:rsidP="00962C73">
      <w:pPr>
        <w:pStyle w:val="References"/>
      </w:pPr>
      <w:r w:rsidRPr="00D66195">
        <w:t>Ministry of Foreign Affairs and Trade</w:t>
      </w:r>
      <w:r>
        <w:t>.</w:t>
      </w:r>
      <w:r w:rsidRPr="00D66195">
        <w:t xml:space="preserve"> 2020. </w:t>
      </w:r>
      <w:r w:rsidRPr="00FF35C8">
        <w:rPr>
          <w:i/>
          <w:iCs/>
        </w:rPr>
        <w:t>Our Maritime Zones and Boundaries</w:t>
      </w:r>
      <w:r w:rsidRPr="00D66195">
        <w:t>.</w:t>
      </w:r>
      <w:r>
        <w:t xml:space="preserve"> Retrieved from</w:t>
      </w:r>
      <w:r w:rsidRPr="00D66195">
        <w:t xml:space="preserve"> </w:t>
      </w:r>
      <w:hyperlink r:id="rId177" w:history="1">
        <w:r w:rsidRPr="00D03BB5">
          <w:rPr>
            <w:rStyle w:val="Hyperlink"/>
            <w:rFonts w:cs="Arial"/>
          </w:rPr>
          <w:t>www.mfat.govt.nz/en/environment/oceans/our-maritime-zones-and-boundaries/</w:t>
        </w:r>
      </w:hyperlink>
      <w:r>
        <w:t xml:space="preserve"> (22 May 2020).</w:t>
      </w:r>
    </w:p>
    <w:p w14:paraId="38BB5FE6" w14:textId="3A2977F1" w:rsidR="00962C73" w:rsidRDefault="00962C73" w:rsidP="00962C73">
      <w:pPr>
        <w:pStyle w:val="References"/>
        <w:rPr>
          <w:lang w:eastAsia="en-AU"/>
        </w:rPr>
      </w:pPr>
      <w:r w:rsidRPr="00D66195">
        <w:rPr>
          <w:lang w:eastAsia="en-AU"/>
        </w:rPr>
        <w:t xml:space="preserve">Ministry of Health. 2018. </w:t>
      </w:r>
      <w:r w:rsidRPr="008B798D">
        <w:rPr>
          <w:i/>
          <w:iCs/>
          <w:lang w:eastAsia="en-AU"/>
        </w:rPr>
        <w:t>Socioeconomic indicators</w:t>
      </w:r>
      <w:r w:rsidRPr="00D66195">
        <w:rPr>
          <w:lang w:eastAsia="en-AU"/>
        </w:rPr>
        <w:t xml:space="preserve">. Retrieved from </w:t>
      </w:r>
      <w:hyperlink r:id="rId178" w:history="1">
        <w:r w:rsidRPr="00CB15DB">
          <w:rPr>
            <w:rStyle w:val="Hyperlink"/>
            <w:rFonts w:cs="Arial"/>
            <w:lang w:eastAsia="en-AU"/>
          </w:rPr>
          <w:t>www.health.govt.nz/our-work/populations/maori-health/tatau-kahukura-maori-health-statistics/nga-awe-o-te-hauora-socioeconomic-determinants-health/socioeconomic-indicators</w:t>
        </w:r>
      </w:hyperlink>
      <w:r>
        <w:rPr>
          <w:lang w:eastAsia="en-AU"/>
        </w:rPr>
        <w:t xml:space="preserve"> (25 May 2020). </w:t>
      </w:r>
    </w:p>
    <w:p w14:paraId="63EB2D71" w14:textId="3E23CB2B" w:rsidR="00C75483" w:rsidRDefault="00C75483" w:rsidP="00962C73">
      <w:pPr>
        <w:pStyle w:val="References"/>
        <w:rPr>
          <w:lang w:eastAsia="en-AU"/>
        </w:rPr>
      </w:pPr>
      <w:r>
        <w:rPr>
          <w:lang w:eastAsia="en-AU"/>
        </w:rPr>
        <w:t xml:space="preserve">Ministry for Primary Industries. 2018. </w:t>
      </w:r>
      <w:r w:rsidRPr="00F2313D">
        <w:rPr>
          <w:i/>
          <w:lang w:eastAsia="en-AU"/>
        </w:rPr>
        <w:t>Mind the gaps: Synthesis and systematic review of climate change adaptation in New Zealand’s primary industries</w:t>
      </w:r>
      <w:r>
        <w:rPr>
          <w:lang w:eastAsia="en-AU"/>
        </w:rPr>
        <w:t xml:space="preserve">. Retrieved from </w:t>
      </w:r>
      <w:hyperlink r:id="rId179" w:history="1">
        <w:r w:rsidRPr="00610FED">
          <w:rPr>
            <w:rStyle w:val="Hyperlink"/>
          </w:rPr>
          <w:t>https://www.mpi.govt.nz/dmsdocument/31458/direct</w:t>
        </w:r>
        <w:r w:rsidRPr="001D6C9C">
          <w:rPr>
            <w:rStyle w:val="Hyperlink"/>
          </w:rPr>
          <w:t xml:space="preserve"> (1</w:t>
        </w:r>
      </w:hyperlink>
      <w:r>
        <w:t xml:space="preserve"> April 2020) </w:t>
      </w:r>
    </w:p>
    <w:p w14:paraId="406B1132" w14:textId="5BCB5438" w:rsidR="00962C73" w:rsidRPr="003F788E" w:rsidRDefault="00962C73" w:rsidP="00962C73">
      <w:pPr>
        <w:pStyle w:val="References"/>
        <w:rPr>
          <w:rStyle w:val="Hyperlink"/>
        </w:rPr>
      </w:pPr>
      <w:r w:rsidRPr="00D66195">
        <w:rPr>
          <w:lang w:eastAsia="en-AU"/>
        </w:rPr>
        <w:t xml:space="preserve">Mitchell A, Glavovic B, Hutchinson B, MacDonald G, Roberts M, Goodland J. 2010. Community-based civil defence emergency management planning in Northland, New Zealand. </w:t>
      </w:r>
      <w:r w:rsidRPr="00DD13B4">
        <w:rPr>
          <w:i/>
          <w:iCs/>
          <w:lang w:eastAsia="en-AU"/>
        </w:rPr>
        <w:t>Australasian Journal of Disaster and Trauma Studies</w:t>
      </w:r>
      <w:r w:rsidR="001C54F9">
        <w:rPr>
          <w:i/>
          <w:iCs/>
          <w:lang w:eastAsia="en-AU"/>
        </w:rPr>
        <w:t xml:space="preserve"> </w:t>
      </w:r>
      <w:r w:rsidR="001C54F9">
        <w:t>1</w:t>
      </w:r>
      <w:r w:rsidRPr="00D66195">
        <w:rPr>
          <w:lang w:eastAsia="en-AU"/>
        </w:rPr>
        <w:t>.</w:t>
      </w:r>
      <w:r w:rsidR="001C54F9">
        <w:rPr>
          <w:lang w:eastAsia="en-AU"/>
        </w:rPr>
        <w:t xml:space="preserve"> Retrieved from </w:t>
      </w:r>
      <w:hyperlink r:id="rId180" w:history="1">
        <w:r w:rsidR="001C54F9" w:rsidRPr="003F788E">
          <w:t>http://trauma.massey.ac.nz/issues/2010-1/mitchell.htm (9</w:t>
        </w:r>
      </w:hyperlink>
      <w:r w:rsidR="001C54F9" w:rsidRPr="003F788E">
        <w:t xml:space="preserve"> July 2020).</w:t>
      </w:r>
    </w:p>
    <w:p w14:paraId="667F762A" w14:textId="77777777" w:rsidR="00962C73" w:rsidRPr="00D66195" w:rsidRDefault="00962C73" w:rsidP="00962C73">
      <w:pPr>
        <w:pStyle w:val="References"/>
      </w:pPr>
      <w:r w:rsidRPr="00D66195">
        <w:t xml:space="preserve">Mitchell JW. 2013. Power line failures and catastrophic wildfires under extreme weather conditions. </w:t>
      </w:r>
      <w:r w:rsidRPr="008A29F3">
        <w:rPr>
          <w:i/>
          <w:iCs/>
        </w:rPr>
        <w:t>Engineering Failure Analysis</w:t>
      </w:r>
      <w:r w:rsidRPr="00D66195">
        <w:t xml:space="preserve"> 35</w:t>
      </w:r>
      <w:r>
        <w:t>:</w:t>
      </w:r>
      <w:r w:rsidRPr="00D66195">
        <w:t xml:space="preserve"> 726</w:t>
      </w:r>
      <w:r>
        <w:t>–</w:t>
      </w:r>
      <w:r w:rsidRPr="00D66195">
        <w:t>735.</w:t>
      </w:r>
    </w:p>
    <w:p w14:paraId="42E522A4" w14:textId="77777777" w:rsidR="00962C73" w:rsidRPr="00D66195" w:rsidRDefault="00962C73" w:rsidP="00962C73">
      <w:pPr>
        <w:pStyle w:val="References"/>
      </w:pPr>
      <w:r>
        <w:t>Moana Project</w:t>
      </w:r>
      <w:r w:rsidRPr="00D66195">
        <w:t xml:space="preserve">. 2018. </w:t>
      </w:r>
      <w:r w:rsidRPr="00D66195">
        <w:rPr>
          <w:i/>
          <w:iCs/>
        </w:rPr>
        <w:t>Project: Understanding ocean circulation, connectivity and marine heatwaves to support an enduring seafood secto</w:t>
      </w:r>
      <w:r>
        <w:rPr>
          <w:i/>
          <w:iCs/>
        </w:rPr>
        <w:t>r</w:t>
      </w:r>
      <w:r w:rsidRPr="00D66195">
        <w:t xml:space="preserve">. Retrieved from </w:t>
      </w:r>
      <w:hyperlink r:id="rId181" w:history="1">
        <w:r w:rsidRPr="00CB15DB">
          <w:rPr>
            <w:rStyle w:val="Hyperlink"/>
          </w:rPr>
          <w:t>www.moanaproject.org/project</w:t>
        </w:r>
      </w:hyperlink>
      <w:r>
        <w:t xml:space="preserve"> (26 M</w:t>
      </w:r>
      <w:r w:rsidRPr="00D66195">
        <w:t>arch 2020</w:t>
      </w:r>
      <w:r>
        <w:t>)</w:t>
      </w:r>
    </w:p>
    <w:p w14:paraId="6B6ED14E" w14:textId="7573B9AE" w:rsidR="00962C73" w:rsidRPr="00D66195" w:rsidRDefault="00962C73" w:rsidP="00962C73">
      <w:pPr>
        <w:pStyle w:val="References"/>
      </w:pPr>
      <w:r w:rsidRPr="00D66195">
        <w:t xml:space="preserve">Moody’s. 2017. </w:t>
      </w:r>
      <w:r w:rsidR="0033654A" w:rsidRPr="0033654A">
        <w:rPr>
          <w:i/>
          <w:iCs/>
        </w:rPr>
        <w:t>Moody's affirms New Zealand's Aaa issuer rating; maintains stable outlook</w:t>
      </w:r>
      <w:r w:rsidR="0033654A" w:rsidRPr="0033654A">
        <w:t xml:space="preserve">. Retrieved from </w:t>
      </w:r>
      <w:hyperlink r:id="rId182" w:history="1">
        <w:r w:rsidR="00F33538">
          <w:rPr>
            <w:rStyle w:val="Hyperlink"/>
          </w:rPr>
          <w:t>www.moodys.com/research/Moodys-affirms-New-Zealands-Aaa-issuer-rating-maintains-stable-outlook--PR_363421%20</w:t>
        </w:r>
      </w:hyperlink>
      <w:r w:rsidR="0033654A" w:rsidRPr="0033654A">
        <w:t xml:space="preserve"> </w:t>
      </w:r>
      <w:r w:rsidR="00F33538">
        <w:t xml:space="preserve">(1 </w:t>
      </w:r>
      <w:r w:rsidR="0033654A" w:rsidRPr="0033654A">
        <w:t>June 2020</w:t>
      </w:r>
      <w:r w:rsidR="0033654A">
        <w:t>).</w:t>
      </w:r>
    </w:p>
    <w:p w14:paraId="1560947A" w14:textId="37AC6668" w:rsidR="00962C73" w:rsidRPr="00D66195" w:rsidRDefault="00962C73" w:rsidP="00962C73">
      <w:pPr>
        <w:pStyle w:val="References"/>
      </w:pPr>
      <w:r w:rsidRPr="00D66195">
        <w:t xml:space="preserve">Mooney HA, Hobbs RJ. 2000. </w:t>
      </w:r>
      <w:r w:rsidRPr="004B76D6">
        <w:rPr>
          <w:i/>
          <w:iCs/>
        </w:rPr>
        <w:t xml:space="preserve">Invasive </w:t>
      </w:r>
      <w:r w:rsidR="00F33538">
        <w:rPr>
          <w:i/>
          <w:iCs/>
        </w:rPr>
        <w:t>S</w:t>
      </w:r>
      <w:r w:rsidRPr="004B76D6">
        <w:rPr>
          <w:i/>
          <w:iCs/>
        </w:rPr>
        <w:t xml:space="preserve">pecies in a </w:t>
      </w:r>
      <w:r w:rsidR="00F33538">
        <w:rPr>
          <w:i/>
          <w:iCs/>
        </w:rPr>
        <w:t>C</w:t>
      </w:r>
      <w:r w:rsidRPr="004B76D6">
        <w:rPr>
          <w:i/>
          <w:iCs/>
        </w:rPr>
        <w:t xml:space="preserve">hanging </w:t>
      </w:r>
      <w:r w:rsidR="00F33538">
        <w:rPr>
          <w:i/>
          <w:iCs/>
        </w:rPr>
        <w:t>W</w:t>
      </w:r>
      <w:r w:rsidRPr="004B76D6">
        <w:rPr>
          <w:i/>
          <w:iCs/>
        </w:rPr>
        <w:t>orld</w:t>
      </w:r>
      <w:r w:rsidRPr="00D66195">
        <w:t>. Washington</w:t>
      </w:r>
      <w:r w:rsidR="00F33538">
        <w:t>,</w:t>
      </w:r>
      <w:r w:rsidRPr="00D66195">
        <w:t xml:space="preserve"> DC: Island Press.</w:t>
      </w:r>
    </w:p>
    <w:p w14:paraId="0FB2D333" w14:textId="36AECE76" w:rsidR="00962C73" w:rsidRPr="00D66195" w:rsidRDefault="00962C73" w:rsidP="00962C73">
      <w:pPr>
        <w:pStyle w:val="References"/>
      </w:pPr>
      <w:r w:rsidRPr="00D66195">
        <w:t xml:space="preserve">Morlino L. 2004. What is a “good” democracy? </w:t>
      </w:r>
      <w:r w:rsidRPr="00C97C87">
        <w:rPr>
          <w:i/>
          <w:iCs/>
        </w:rPr>
        <w:t>Democratization</w:t>
      </w:r>
      <w:r w:rsidRPr="00D66195">
        <w:t xml:space="preserve"> 11(5)</w:t>
      </w:r>
      <w:r>
        <w:t>:</w:t>
      </w:r>
      <w:r w:rsidRPr="00D66195">
        <w:t xml:space="preserve"> 10–32.</w:t>
      </w:r>
      <w:r>
        <w:t xml:space="preserve"> Retrieved from</w:t>
      </w:r>
      <w:r w:rsidRPr="00D66195">
        <w:t xml:space="preserve"> </w:t>
      </w:r>
      <w:hyperlink r:id="rId183" w:history="1">
        <w:r w:rsidRPr="00D66195">
          <w:rPr>
            <w:rStyle w:val="Hyperlink"/>
            <w:rFonts w:cs="Arial"/>
          </w:rPr>
          <w:t>https://doi.org/10.1080/13510340412331304589</w:t>
        </w:r>
      </w:hyperlink>
      <w:r w:rsidR="00F33538">
        <w:rPr>
          <w:rStyle w:val="Hyperlink"/>
        </w:rPr>
        <w:t xml:space="preserve"> </w:t>
      </w:r>
      <w:r w:rsidR="00F33538">
        <w:t>(10 July 2020)</w:t>
      </w:r>
      <w:r w:rsidRPr="00D66195">
        <w:t xml:space="preserve">. </w:t>
      </w:r>
    </w:p>
    <w:p w14:paraId="5A5D0A8A" w14:textId="67DDF529" w:rsidR="00962C73" w:rsidRPr="00D66195" w:rsidRDefault="00962C73" w:rsidP="00962C73">
      <w:pPr>
        <w:pStyle w:val="References"/>
      </w:pPr>
      <w:r w:rsidRPr="00D66195">
        <w:t xml:space="preserve">Mortimer R, Sharp B, Craig J. 1996. Assessing the </w:t>
      </w:r>
      <w:r w:rsidR="00F33538">
        <w:t>c</w:t>
      </w:r>
      <w:r w:rsidRPr="00D66195">
        <w:t xml:space="preserve">onservation </w:t>
      </w:r>
      <w:r w:rsidR="00F33538">
        <w:t>v</w:t>
      </w:r>
      <w:r w:rsidRPr="00D66195">
        <w:t xml:space="preserve">alue of New Zealand's </w:t>
      </w:r>
      <w:r w:rsidR="00F33538">
        <w:t>o</w:t>
      </w:r>
      <w:r w:rsidRPr="00D66195">
        <w:t xml:space="preserve">ffshore </w:t>
      </w:r>
      <w:r w:rsidR="00F33538">
        <w:t>i</w:t>
      </w:r>
      <w:r w:rsidRPr="00D66195">
        <w:t xml:space="preserve">slands. </w:t>
      </w:r>
      <w:r w:rsidRPr="00194520">
        <w:rPr>
          <w:i/>
          <w:iCs/>
        </w:rPr>
        <w:t>Conservation Biology</w:t>
      </w:r>
      <w:r w:rsidRPr="00D66195">
        <w:t xml:space="preserve"> 10(1)</w:t>
      </w:r>
      <w:r>
        <w:t>:</w:t>
      </w:r>
      <w:r w:rsidRPr="00D66195">
        <w:t xml:space="preserve"> 25</w:t>
      </w:r>
      <w:r>
        <w:t>–</w:t>
      </w:r>
      <w:r w:rsidRPr="00D66195">
        <w:t>29.</w:t>
      </w:r>
    </w:p>
    <w:p w14:paraId="3E6A471F" w14:textId="5080ED83" w:rsidR="00962C73" w:rsidRPr="00D66195" w:rsidRDefault="00962C73" w:rsidP="00962C73">
      <w:pPr>
        <w:pStyle w:val="References"/>
      </w:pPr>
      <w:r w:rsidRPr="00806C32">
        <w:rPr>
          <w:rFonts w:eastAsia="Calibri" w:cs="Calibri"/>
        </w:rPr>
        <w:t xml:space="preserve">Mullan BA, Carey-Smith T, Griffiths G, Sood A. 2011. </w:t>
      </w:r>
      <w:r w:rsidRPr="00806C32">
        <w:rPr>
          <w:rFonts w:eastAsia="Calibri" w:cs="Calibri"/>
          <w:i/>
          <w:iCs/>
        </w:rPr>
        <w:t>Scenarios of Storminess and Regional Wind Extremes under Climate Change</w:t>
      </w:r>
      <w:r w:rsidRPr="00806C32">
        <w:rPr>
          <w:rFonts w:eastAsia="Calibri" w:cs="Calibri"/>
        </w:rPr>
        <w:t xml:space="preserve">. Prepared for the Ministry of Agriculture and Forestry. </w:t>
      </w:r>
      <w:r>
        <w:t>Wellington: NIWA</w:t>
      </w:r>
      <w:r w:rsidRPr="00D66195">
        <w:t xml:space="preserve">. </w:t>
      </w:r>
      <w:r>
        <w:t xml:space="preserve">Retrieved from </w:t>
      </w:r>
      <w:hyperlink r:id="rId184" w:history="1">
        <w:r w:rsidRPr="00FB4320">
          <w:rPr>
            <w:rStyle w:val="Hyperlink"/>
          </w:rPr>
          <w:t>https://niwa.co.nz/sites/niwa.co.nz/files/slmacc_extremewinds_slew093_may2011.pdf</w:t>
        </w:r>
      </w:hyperlink>
      <w:r w:rsidR="00F33538">
        <w:rPr>
          <w:rStyle w:val="Hyperlink"/>
        </w:rPr>
        <w:t xml:space="preserve"> </w:t>
      </w:r>
      <w:r w:rsidR="00F33538">
        <w:t>(10 July 2020)</w:t>
      </w:r>
      <w:r w:rsidRPr="00D66195">
        <w:t>.</w:t>
      </w:r>
    </w:p>
    <w:p w14:paraId="0E3734D3" w14:textId="77777777" w:rsidR="00962C73" w:rsidRPr="00D66195" w:rsidRDefault="00962C73" w:rsidP="00962C73">
      <w:pPr>
        <w:pStyle w:val="References"/>
      </w:pPr>
      <w:r w:rsidRPr="00D66195">
        <w:t xml:space="preserve">National Academies of Sciences, Engineering, and Medicine. 2012. </w:t>
      </w:r>
      <w:r w:rsidRPr="00DA3A75">
        <w:rPr>
          <w:i/>
          <w:iCs/>
        </w:rPr>
        <w:t>Airport Climate Adaptation and Resilience</w:t>
      </w:r>
      <w:r w:rsidRPr="00D66195">
        <w:t>. Washington, DC: The National Academies Press.</w:t>
      </w:r>
    </w:p>
    <w:p w14:paraId="76F23DD8" w14:textId="77777777" w:rsidR="00962C73" w:rsidRPr="00D66195" w:rsidRDefault="00962C73" w:rsidP="00962C73">
      <w:pPr>
        <w:pStyle w:val="References"/>
      </w:pPr>
      <w:r w:rsidRPr="00D66195">
        <w:t xml:space="preserve">National Academies of Sciences, Engineering, and Medicine. 2019. </w:t>
      </w:r>
      <w:r w:rsidRPr="00DA3A75">
        <w:rPr>
          <w:i/>
          <w:iCs/>
        </w:rPr>
        <w:t>Climate Resilience and Benefit Cost Analysis: A Handbook for Airports</w:t>
      </w:r>
      <w:r w:rsidRPr="00D66195">
        <w:t>. Washington, DC: The National Academies Press.</w:t>
      </w:r>
    </w:p>
    <w:p w14:paraId="463B7457" w14:textId="77777777" w:rsidR="00962C73" w:rsidRPr="00D66195" w:rsidRDefault="00962C73" w:rsidP="00962C73">
      <w:pPr>
        <w:pStyle w:val="References"/>
      </w:pPr>
      <w:r>
        <w:t>National Infrastructure Unit</w:t>
      </w:r>
      <w:r w:rsidRPr="00D66195">
        <w:t xml:space="preserve">. 2015. </w:t>
      </w:r>
      <w:r w:rsidRPr="0035792E">
        <w:rPr>
          <w:i/>
          <w:iCs/>
        </w:rPr>
        <w:t>Thirty Year New Zealand Infrastructure Plan</w:t>
      </w:r>
      <w:r w:rsidRPr="00D66195">
        <w:t xml:space="preserve">. </w:t>
      </w:r>
      <w:r>
        <w:t xml:space="preserve">Wellington: </w:t>
      </w:r>
      <w:r w:rsidRPr="00D66195">
        <w:t>National Infrastructure Unit</w:t>
      </w:r>
      <w:r>
        <w:t xml:space="preserve"> –</w:t>
      </w:r>
      <w:r w:rsidRPr="00D66195">
        <w:t xml:space="preserve"> </w:t>
      </w:r>
      <w:r w:rsidRPr="0035792E">
        <w:t>New Zealand</w:t>
      </w:r>
      <w:r w:rsidRPr="00D66195">
        <w:t xml:space="preserve"> Treasury.</w:t>
      </w:r>
    </w:p>
    <w:p w14:paraId="601C3700" w14:textId="45CC81F8" w:rsidR="00962C73" w:rsidRPr="00D66195" w:rsidRDefault="00962C73" w:rsidP="00962C73">
      <w:pPr>
        <w:pStyle w:val="References"/>
      </w:pPr>
      <w:r w:rsidRPr="00D66195">
        <w:t>New Zealand Climate Change Centre. 2010</w:t>
      </w:r>
      <w:r w:rsidRPr="007E1D11">
        <w:rPr>
          <w:i/>
          <w:iCs/>
        </w:rPr>
        <w:t xml:space="preserve">. Climate Change Adaptation in New Zealand: Future </w:t>
      </w:r>
      <w:r w:rsidR="000813DA">
        <w:rPr>
          <w:i/>
          <w:iCs/>
        </w:rPr>
        <w:t>S</w:t>
      </w:r>
      <w:r w:rsidRPr="007E1D11">
        <w:rPr>
          <w:i/>
          <w:iCs/>
        </w:rPr>
        <w:t xml:space="preserve">cenarios and </w:t>
      </w:r>
      <w:r w:rsidR="000813DA">
        <w:rPr>
          <w:i/>
          <w:iCs/>
        </w:rPr>
        <w:t>S</w:t>
      </w:r>
      <w:r w:rsidRPr="007E1D11">
        <w:rPr>
          <w:i/>
          <w:iCs/>
        </w:rPr>
        <w:t xml:space="preserve">ome </w:t>
      </w:r>
      <w:r w:rsidR="000813DA">
        <w:rPr>
          <w:i/>
          <w:iCs/>
        </w:rPr>
        <w:t>S</w:t>
      </w:r>
      <w:r w:rsidRPr="007E1D11">
        <w:rPr>
          <w:i/>
          <w:iCs/>
        </w:rPr>
        <w:t xml:space="preserve">ectoral </w:t>
      </w:r>
      <w:r w:rsidR="000813DA">
        <w:rPr>
          <w:i/>
          <w:iCs/>
        </w:rPr>
        <w:t>P</w:t>
      </w:r>
      <w:r w:rsidRPr="007E1D11">
        <w:rPr>
          <w:i/>
          <w:iCs/>
        </w:rPr>
        <w:t>erspectives</w:t>
      </w:r>
      <w:r w:rsidRPr="00D66195">
        <w:t xml:space="preserve">. </w:t>
      </w:r>
      <w:r>
        <w:t xml:space="preserve">Wellington: </w:t>
      </w:r>
      <w:r w:rsidRPr="00D66195">
        <w:t>New Zealand Climate Change Centre.</w:t>
      </w:r>
    </w:p>
    <w:p w14:paraId="1A28AD91" w14:textId="21E83F37" w:rsidR="007E389F" w:rsidRPr="00D66195" w:rsidRDefault="007E389F" w:rsidP="007E389F">
      <w:pPr>
        <w:pStyle w:val="References"/>
      </w:pPr>
      <w:r w:rsidRPr="00E06A95">
        <w:t>New Zealand</w:t>
      </w:r>
      <w:r w:rsidRPr="00D66195">
        <w:t xml:space="preserve"> Fire Service and </w:t>
      </w:r>
      <w:r>
        <w:t>New Zealand Historic Places Trust</w:t>
      </w:r>
      <w:r w:rsidRPr="00D66195">
        <w:t>. 2005</w:t>
      </w:r>
      <w:r>
        <w:t>.</w:t>
      </w:r>
      <w:r w:rsidRPr="00D66195">
        <w:t xml:space="preserve"> </w:t>
      </w:r>
      <w:r w:rsidRPr="00E06A95">
        <w:rPr>
          <w:i/>
          <w:iCs/>
        </w:rPr>
        <w:t xml:space="preserve">Protecting and Preserving What </w:t>
      </w:r>
      <w:r>
        <w:rPr>
          <w:i/>
          <w:iCs/>
        </w:rPr>
        <w:t>W</w:t>
      </w:r>
      <w:r w:rsidRPr="00E06A95">
        <w:rPr>
          <w:i/>
          <w:iCs/>
        </w:rPr>
        <w:t>e Value</w:t>
      </w:r>
      <w:r w:rsidRPr="00D66195">
        <w:t>.</w:t>
      </w:r>
      <w:r>
        <w:t xml:space="preserve"> </w:t>
      </w:r>
      <w:r w:rsidR="009E5849">
        <w:t>Wellington: New Zealand Historic Places Trust</w:t>
      </w:r>
      <w:r>
        <w:t>.</w:t>
      </w:r>
    </w:p>
    <w:p w14:paraId="3576D78A" w14:textId="77777777" w:rsidR="00962C73" w:rsidRDefault="00962C73" w:rsidP="00962C73">
      <w:pPr>
        <w:pStyle w:val="References"/>
      </w:pPr>
      <w:r w:rsidRPr="00D66195">
        <w:rPr>
          <w:color w:val="000000"/>
          <w:lang w:eastAsia="en-AU"/>
        </w:rPr>
        <w:t xml:space="preserve">New Zealand Foreign Affairs and Trade. nd. </w:t>
      </w:r>
      <w:r w:rsidRPr="00EB3488">
        <w:rPr>
          <w:i/>
          <w:iCs/>
          <w:color w:val="000000"/>
          <w:lang w:eastAsia="en-AU"/>
        </w:rPr>
        <w:t>Supporting SMEs</w:t>
      </w:r>
      <w:r w:rsidRPr="00D66195">
        <w:rPr>
          <w:color w:val="000000"/>
          <w:lang w:eastAsia="en-AU"/>
        </w:rPr>
        <w:t>.</w:t>
      </w:r>
      <w:r>
        <w:rPr>
          <w:color w:val="000000"/>
          <w:lang w:eastAsia="en-AU"/>
        </w:rPr>
        <w:t xml:space="preserve"> Retrieved from</w:t>
      </w:r>
      <w:r w:rsidRPr="00D66195">
        <w:rPr>
          <w:color w:val="000000"/>
          <w:lang w:eastAsia="en-AU"/>
        </w:rPr>
        <w:t xml:space="preserve"> </w:t>
      </w:r>
      <w:hyperlink r:id="rId185" w:history="1">
        <w:r w:rsidRPr="004B1FA4">
          <w:rPr>
            <w:rStyle w:val="Hyperlink"/>
            <w:rFonts w:cs="Arial"/>
            <w:lang w:eastAsia="en-AU"/>
          </w:rPr>
          <w:t>www.mfat.govt.nz/en/trade/free-trade-agreements/free-trade-agreements-in-force/cptpp/supporting-smes/</w:t>
        </w:r>
      </w:hyperlink>
      <w:r>
        <w:t xml:space="preserve"> (31 May 2020). </w:t>
      </w:r>
    </w:p>
    <w:p w14:paraId="2B378920" w14:textId="65CDF379" w:rsidR="00962C73" w:rsidRPr="00D66195" w:rsidRDefault="00962C73" w:rsidP="00962C73">
      <w:pPr>
        <w:pStyle w:val="References"/>
      </w:pPr>
      <w:r w:rsidRPr="00D66195">
        <w:t xml:space="preserve">New Zealand Government. 2019. </w:t>
      </w:r>
      <w:r w:rsidRPr="00D66195">
        <w:rPr>
          <w:i/>
          <w:iCs/>
        </w:rPr>
        <w:t>Aquaculture Strategy.</w:t>
      </w:r>
      <w:r w:rsidRPr="00D66195">
        <w:t xml:space="preserve"> </w:t>
      </w:r>
      <w:r>
        <w:t xml:space="preserve">Wellington: </w:t>
      </w:r>
      <w:r w:rsidRPr="00D66195">
        <w:t xml:space="preserve">New Zealand Government. Retrieved from </w:t>
      </w:r>
      <w:hyperlink r:id="rId186" w:history="1">
        <w:r w:rsidRPr="00D66195">
          <w:rPr>
            <w:rStyle w:val="Hyperlink"/>
          </w:rPr>
          <w:t>www.mpi.govt.nz/dmsdocument/15895/direct</w:t>
        </w:r>
      </w:hyperlink>
      <w:r w:rsidR="000813DA">
        <w:rPr>
          <w:rStyle w:val="Hyperlink"/>
        </w:rPr>
        <w:t xml:space="preserve"> </w:t>
      </w:r>
      <w:r w:rsidR="000813DA">
        <w:t>(10 July 2020)</w:t>
      </w:r>
      <w:r w:rsidRPr="00D66195">
        <w:t xml:space="preserve">. </w:t>
      </w:r>
    </w:p>
    <w:p w14:paraId="07872B01" w14:textId="77777777" w:rsidR="00F2313D" w:rsidRPr="00B459D2" w:rsidRDefault="00F2313D" w:rsidP="00F2313D">
      <w:pPr>
        <w:pStyle w:val="References"/>
      </w:pPr>
      <w:r>
        <w:lastRenderedPageBreak/>
        <w:t>New Zealand Government. 2019.</w:t>
      </w:r>
      <w:r w:rsidRPr="00B459D2">
        <w:t xml:space="preserve"> </w:t>
      </w:r>
      <w:r w:rsidRPr="003F788E">
        <w:rPr>
          <w:i/>
        </w:rPr>
        <w:t>He Waka Eke Noa: Our Future in Our Hands</w:t>
      </w:r>
      <w:r>
        <w:t xml:space="preserve">. Retrieved from </w:t>
      </w:r>
      <w:hyperlink r:id="rId187" w:history="1">
        <w:r w:rsidRPr="00870835">
          <w:rPr>
            <w:rStyle w:val="Hyperlink"/>
          </w:rPr>
          <w:t>www.mfe.govt.nz/sites/default/files/media/Climate%20Change/Primary%20Sector%20Climate%20Change%20Commitment.pdf</w:t>
        </w:r>
      </w:hyperlink>
      <w:r>
        <w:t xml:space="preserve"> (12 July 2020).</w:t>
      </w:r>
    </w:p>
    <w:p w14:paraId="1C3A5FBB" w14:textId="77777777" w:rsidR="007E389F" w:rsidRPr="00D66195" w:rsidRDefault="007E389F" w:rsidP="007E389F">
      <w:pPr>
        <w:pStyle w:val="References"/>
      </w:pPr>
      <w:r w:rsidRPr="00D66195">
        <w:t xml:space="preserve">New Zealand Herald. 2018. </w:t>
      </w:r>
      <w:r w:rsidRPr="00E06A95">
        <w:rPr>
          <w:i/>
          <w:iCs/>
        </w:rPr>
        <w:t>Sewage soils Auckland beaches after thunderstorms and torrential rain</w:t>
      </w:r>
      <w:r w:rsidRPr="00D66195">
        <w:t xml:space="preserve">. </w:t>
      </w:r>
      <w:r>
        <w:t>Retrieved from</w:t>
      </w:r>
      <w:r w:rsidRPr="00D66195">
        <w:t xml:space="preserve"> </w:t>
      </w:r>
      <w:hyperlink r:id="rId188" w:history="1">
        <w:r w:rsidRPr="004B1FA4">
          <w:rPr>
            <w:rStyle w:val="Hyperlink"/>
            <w:rFonts w:cs="Arial"/>
          </w:rPr>
          <w:t>www.nzherald.co.nz/nz/news/article.cfm?c_id=1andobjectid=11980526</w:t>
        </w:r>
      </w:hyperlink>
      <w:r w:rsidRPr="00D66195">
        <w:t xml:space="preserve"> </w:t>
      </w:r>
      <w:r>
        <w:t>(31 May 2020).</w:t>
      </w:r>
    </w:p>
    <w:p w14:paraId="067742A2" w14:textId="7F2220AC" w:rsidR="007E389F" w:rsidRDefault="007E389F" w:rsidP="007E389F">
      <w:pPr>
        <w:pStyle w:val="References"/>
        <w:rPr>
          <w:lang w:eastAsia="en-AU"/>
        </w:rPr>
      </w:pPr>
      <w:r w:rsidRPr="00D66195">
        <w:t>New Zealand Herald. 2019</w:t>
      </w:r>
      <w:r w:rsidR="00C75483">
        <w:t>a</w:t>
      </w:r>
      <w:r w:rsidRPr="00D66195">
        <w:t xml:space="preserve">. </w:t>
      </w:r>
      <w:r w:rsidRPr="008E479D">
        <w:rPr>
          <w:i/>
          <w:iCs/>
        </w:rPr>
        <w:t>Māori burial grounds under threat from rising seas increasing storm events</w:t>
      </w:r>
      <w:r w:rsidRPr="00D66195">
        <w:t>.</w:t>
      </w:r>
      <w:r>
        <w:t xml:space="preserve"> Retrieved from</w:t>
      </w:r>
      <w:r w:rsidRPr="00D66195">
        <w:t xml:space="preserve"> </w:t>
      </w:r>
      <w:hyperlink r:id="rId189" w:history="1">
        <w:r w:rsidRPr="004B1FA4">
          <w:rPr>
            <w:rStyle w:val="Hyperlink"/>
          </w:rPr>
          <w:t>www.nzherald.co.nz/nz/news/article.cfm?c_id=1andobjectid=12195542</w:t>
        </w:r>
      </w:hyperlink>
      <w:r>
        <w:rPr>
          <w:lang w:eastAsia="en-AU"/>
        </w:rPr>
        <w:t xml:space="preserve"> (31 May 2020).</w:t>
      </w:r>
    </w:p>
    <w:p w14:paraId="7C459D00" w14:textId="685492FA" w:rsidR="00C75483" w:rsidRDefault="00C75483" w:rsidP="00F2313D">
      <w:pPr>
        <w:pStyle w:val="CommentText"/>
        <w:spacing w:before="0" w:after="120"/>
      </w:pPr>
      <w:r w:rsidRPr="00F604CB">
        <w:t>New Zealand Herald. 2019</w:t>
      </w:r>
      <w:r>
        <w:t>b</w:t>
      </w:r>
      <w:r w:rsidRPr="00F604CB">
        <w:t xml:space="preserve">. </w:t>
      </w:r>
      <w:r w:rsidRPr="00F604CB">
        <w:rPr>
          <w:i/>
          <w:iCs/>
        </w:rPr>
        <w:t>South Island flooding: Drone footage reveals extent of Timaru highway washout</w:t>
      </w:r>
      <w:r w:rsidRPr="00F604CB">
        <w:t xml:space="preserve">. Retrieved </w:t>
      </w:r>
      <w:hyperlink r:id="rId190" w:history="1">
        <w:r w:rsidRPr="00F604CB">
          <w:rPr>
            <w:rStyle w:val="Hyperlink"/>
          </w:rPr>
          <w:t>https://www.nzherald.co.nz/nz/news/article.cfm?c_id=1&amp;objectid=12291959</w:t>
        </w:r>
      </w:hyperlink>
    </w:p>
    <w:p w14:paraId="2843EF16" w14:textId="77777777" w:rsidR="007E389F" w:rsidRPr="000813DA" w:rsidRDefault="007E389F" w:rsidP="007E389F">
      <w:pPr>
        <w:pStyle w:val="References"/>
        <w:rPr>
          <w:spacing w:val="-3"/>
          <w:lang w:eastAsia="en-AU"/>
        </w:rPr>
      </w:pPr>
      <w:r w:rsidRPr="000813DA">
        <w:rPr>
          <w:spacing w:val="-3"/>
          <w:lang w:eastAsia="en-AU"/>
        </w:rPr>
        <w:t xml:space="preserve">New Zealand Herald. 2020. </w:t>
      </w:r>
      <w:r w:rsidRPr="000813DA">
        <w:rPr>
          <w:i/>
          <w:iCs/>
          <w:spacing w:val="-3"/>
          <w:lang w:eastAsia="en-AU"/>
        </w:rPr>
        <w:t>How coronavirus impacts New Zealand’s food and agribusiness sector</w:t>
      </w:r>
      <w:r w:rsidRPr="000813DA">
        <w:rPr>
          <w:spacing w:val="-3"/>
          <w:lang w:eastAsia="en-AU"/>
        </w:rPr>
        <w:t xml:space="preserve">. Retrieved from </w:t>
      </w:r>
      <w:hyperlink r:id="rId191" w:history="1">
        <w:r w:rsidRPr="000813DA">
          <w:rPr>
            <w:rStyle w:val="Hyperlink"/>
            <w:rFonts w:cs="Arial"/>
            <w:spacing w:val="-3"/>
            <w:lang w:eastAsia="en-AU"/>
          </w:rPr>
          <w:t>www.nzherald.co.nz/business/news/article.cfm?c_id=3andobjectid=12308394</w:t>
        </w:r>
      </w:hyperlink>
      <w:r w:rsidRPr="000813DA">
        <w:rPr>
          <w:spacing w:val="-3"/>
          <w:lang w:eastAsia="en-AU"/>
        </w:rPr>
        <w:t xml:space="preserve"> (31 May 2020).</w:t>
      </w:r>
    </w:p>
    <w:p w14:paraId="0C9448C0" w14:textId="77777777" w:rsidR="00962C73" w:rsidRDefault="00962C73" w:rsidP="00962C73">
      <w:pPr>
        <w:pStyle w:val="References"/>
      </w:pPr>
      <w:r w:rsidRPr="00D66195">
        <w:t>New Zealand Law Society. 2010</w:t>
      </w:r>
      <w:r>
        <w:t>.</w:t>
      </w:r>
      <w:r w:rsidRPr="00D66195">
        <w:t xml:space="preserve"> </w:t>
      </w:r>
      <w:r w:rsidRPr="00387053">
        <w:rPr>
          <w:i/>
          <w:iCs/>
        </w:rPr>
        <w:t>Rule of law still key to New Zealand system of government</w:t>
      </w:r>
      <w:r w:rsidRPr="00D66195">
        <w:t>.</w:t>
      </w:r>
      <w:r>
        <w:t xml:space="preserve"> Retrieved from</w:t>
      </w:r>
      <w:r w:rsidRPr="00D66195">
        <w:t xml:space="preserve"> </w:t>
      </w:r>
      <w:hyperlink r:id="rId192" w:history="1">
        <w:r w:rsidRPr="00D66195">
          <w:rPr>
            <w:rStyle w:val="Hyperlink"/>
            <w:rFonts w:cs="Arial"/>
          </w:rPr>
          <w:t>www.lawsociety.org.nz/news-and-communications/news/2010/november/rule-of-law-still-key-to-new-zealand-system-of-government</w:t>
        </w:r>
      </w:hyperlink>
      <w:r>
        <w:t xml:space="preserve"> (29 May 2020). </w:t>
      </w:r>
    </w:p>
    <w:p w14:paraId="2FB7A31A" w14:textId="5C74FC78" w:rsidR="00962C73" w:rsidRPr="00D66195" w:rsidRDefault="00962C73" w:rsidP="00962C73">
      <w:pPr>
        <w:pStyle w:val="References"/>
      </w:pPr>
      <w:r w:rsidRPr="00D66195">
        <w:t xml:space="preserve">New Zealand Lifelines Council. 2017. </w:t>
      </w:r>
      <w:r w:rsidRPr="00DA3A75">
        <w:rPr>
          <w:i/>
          <w:iCs/>
        </w:rPr>
        <w:t>New Zealand Lifelines Infrastructure Vulnerability Assessment: Stage 1</w:t>
      </w:r>
      <w:r w:rsidRPr="00D66195">
        <w:t>.</w:t>
      </w:r>
      <w:r>
        <w:t xml:space="preserve"> </w:t>
      </w:r>
      <w:r w:rsidRPr="00D66195">
        <w:t>New Zealand Lifelines Council</w:t>
      </w:r>
      <w:r>
        <w:t xml:space="preserve">. Retrieved from </w:t>
      </w:r>
      <w:hyperlink r:id="rId193" w:history="1">
        <w:r w:rsidRPr="00FB4320">
          <w:rPr>
            <w:rStyle w:val="Hyperlink"/>
            <w:rFonts w:cs="Arial"/>
          </w:rPr>
          <w:t>www.civildefence.govt.nz/assets/Uploads/lifelines/National-Vulnerability-Assessment-Stage-1-September-2017.pdf</w:t>
        </w:r>
      </w:hyperlink>
      <w:r w:rsidR="000813DA">
        <w:rPr>
          <w:rStyle w:val="Hyperlink"/>
        </w:rPr>
        <w:t xml:space="preserve"> </w:t>
      </w:r>
      <w:r w:rsidR="000813DA">
        <w:t>(10 July 2020)</w:t>
      </w:r>
      <w:r>
        <w:t>.</w:t>
      </w:r>
    </w:p>
    <w:p w14:paraId="29C0435A" w14:textId="0824F466" w:rsidR="004E2D4F" w:rsidRPr="00D66195" w:rsidRDefault="004E2D4F" w:rsidP="004E2D4F">
      <w:pPr>
        <w:pStyle w:val="References"/>
      </w:pPr>
      <w:r w:rsidRPr="003F788E">
        <w:t xml:space="preserve">New Zealand Productivity Commission. 2019. </w:t>
      </w:r>
      <w:r w:rsidR="000813DA" w:rsidRPr="000813DA">
        <w:rPr>
          <w:i/>
        </w:rPr>
        <w:t xml:space="preserve">Local </w:t>
      </w:r>
      <w:r w:rsidR="000813DA">
        <w:rPr>
          <w:i/>
        </w:rPr>
        <w:t>G</w:t>
      </w:r>
      <w:r w:rsidR="000813DA" w:rsidRPr="000813DA">
        <w:rPr>
          <w:i/>
        </w:rPr>
        <w:t xml:space="preserve">overnment </w:t>
      </w:r>
      <w:r w:rsidR="000813DA">
        <w:rPr>
          <w:i/>
        </w:rPr>
        <w:t>F</w:t>
      </w:r>
      <w:r w:rsidR="000813DA" w:rsidRPr="000813DA">
        <w:rPr>
          <w:i/>
        </w:rPr>
        <w:t xml:space="preserve">unding and </w:t>
      </w:r>
      <w:r w:rsidR="000813DA">
        <w:rPr>
          <w:i/>
        </w:rPr>
        <w:t>F</w:t>
      </w:r>
      <w:r w:rsidR="000813DA" w:rsidRPr="000813DA">
        <w:rPr>
          <w:i/>
        </w:rPr>
        <w:t xml:space="preserve">inancing: Final </w:t>
      </w:r>
      <w:r w:rsidR="000813DA">
        <w:rPr>
          <w:i/>
        </w:rPr>
        <w:t>R</w:t>
      </w:r>
      <w:r w:rsidRPr="003F788E">
        <w:rPr>
          <w:i/>
        </w:rPr>
        <w:t>eport.</w:t>
      </w:r>
      <w:r w:rsidRPr="003F788E">
        <w:t xml:space="preserve"> </w:t>
      </w:r>
      <w:r w:rsidR="000813DA">
        <w:t xml:space="preserve">Wellington: </w:t>
      </w:r>
      <w:r w:rsidR="000813DA" w:rsidRPr="000A6070">
        <w:t xml:space="preserve">New Zealand Productivity Commission. </w:t>
      </w:r>
      <w:r>
        <w:t>Retrieved</w:t>
      </w:r>
      <w:r w:rsidRPr="003F788E">
        <w:t xml:space="preserve"> from </w:t>
      </w:r>
      <w:hyperlink r:id="rId194" w:history="1">
        <w:r w:rsidR="000813DA">
          <w:rPr>
            <w:rStyle w:val="Hyperlink"/>
          </w:rPr>
          <w:t>https://www.productivity.govt.nz/assets/Documents/a40d80048d/Final-report_Local-government-funding-and-financing.pdf</w:t>
        </w:r>
      </w:hyperlink>
      <w:r w:rsidR="000813DA">
        <w:rPr>
          <w:rStyle w:val="Hyperlink"/>
        </w:rPr>
        <w:t xml:space="preserve"> </w:t>
      </w:r>
      <w:r w:rsidR="000813DA">
        <w:t>(10 July 2020).</w:t>
      </w:r>
    </w:p>
    <w:p w14:paraId="75B8D5DC" w14:textId="50A31DCC" w:rsidR="00E21B12" w:rsidRPr="00D66195" w:rsidDel="007E389F" w:rsidRDefault="00E21B12" w:rsidP="00E21B12">
      <w:pPr>
        <w:pStyle w:val="References"/>
      </w:pPr>
      <w:r w:rsidRPr="00D66195" w:rsidDel="007E389F">
        <w:t>N</w:t>
      </w:r>
      <w:r w:rsidDel="007E389F">
        <w:t xml:space="preserve">ew </w:t>
      </w:r>
      <w:r w:rsidRPr="00D66195" w:rsidDel="007E389F">
        <w:t>Z</w:t>
      </w:r>
      <w:r w:rsidDel="007E389F">
        <w:t>ealand</w:t>
      </w:r>
      <w:r w:rsidRPr="00D66195" w:rsidDel="007E389F">
        <w:t xml:space="preserve"> Treasury</w:t>
      </w:r>
      <w:r w:rsidDel="007E389F">
        <w:t>.</w:t>
      </w:r>
      <w:r w:rsidRPr="00D66195" w:rsidDel="007E389F">
        <w:t xml:space="preserve"> 2016. </w:t>
      </w:r>
      <w:r w:rsidRPr="003507BD" w:rsidDel="007E389F">
        <w:rPr>
          <w:i/>
          <w:iCs/>
        </w:rPr>
        <w:t>New Zealand Economic and Financial Overview 2016</w:t>
      </w:r>
      <w:r w:rsidRPr="00D66195" w:rsidDel="007E389F">
        <w:t xml:space="preserve">. </w:t>
      </w:r>
      <w:r w:rsidDel="007E389F">
        <w:t xml:space="preserve">Wellington: </w:t>
      </w:r>
      <w:r w:rsidRPr="00D66195" w:rsidDel="007E389F">
        <w:t>N</w:t>
      </w:r>
      <w:r w:rsidDel="007E389F">
        <w:t>ew</w:t>
      </w:r>
      <w:r w:rsidRPr="00D66195" w:rsidDel="007E389F">
        <w:t xml:space="preserve"> Z</w:t>
      </w:r>
      <w:r w:rsidDel="007E389F">
        <w:t>ealand</w:t>
      </w:r>
      <w:r w:rsidRPr="00D66195" w:rsidDel="007E389F">
        <w:t xml:space="preserve"> Treasury. </w:t>
      </w:r>
      <w:r w:rsidDel="007E389F">
        <w:t xml:space="preserve">Retrieved from </w:t>
      </w:r>
      <w:hyperlink r:id="rId195" w:history="1">
        <w:r w:rsidRPr="0016485F" w:rsidDel="007E389F">
          <w:rPr>
            <w:rStyle w:val="Hyperlink"/>
            <w:rFonts w:cs="Arial"/>
          </w:rPr>
          <w:t>https://treasury.govt.nz/publications/economic-overview/new-zealand-economic-and-financial-overview-2016</w:t>
        </w:r>
      </w:hyperlink>
      <w:r w:rsidR="00FA6BAD">
        <w:rPr>
          <w:rStyle w:val="Hyperlink"/>
        </w:rPr>
        <w:t xml:space="preserve"> </w:t>
      </w:r>
      <w:r w:rsidR="00FA6BAD">
        <w:t>(10 July 2020)</w:t>
      </w:r>
      <w:r w:rsidDel="007E389F">
        <w:t xml:space="preserve">. </w:t>
      </w:r>
    </w:p>
    <w:p w14:paraId="4EF158E6" w14:textId="77777777" w:rsidR="00E21B12" w:rsidRPr="00D66195" w:rsidDel="007E389F" w:rsidRDefault="00E21B12" w:rsidP="00E21B12">
      <w:pPr>
        <w:pStyle w:val="References"/>
      </w:pPr>
      <w:r w:rsidDel="007E389F">
        <w:rPr>
          <w:color w:val="000000"/>
        </w:rPr>
        <w:t>New Zealand</w:t>
      </w:r>
      <w:r w:rsidRPr="00D66195" w:rsidDel="007E389F">
        <w:rPr>
          <w:color w:val="000000"/>
        </w:rPr>
        <w:t xml:space="preserve"> Treasury. 2018. </w:t>
      </w:r>
      <w:r w:rsidRPr="006173FE" w:rsidDel="007E389F">
        <w:rPr>
          <w:i/>
          <w:iCs/>
          <w:color w:val="000000"/>
        </w:rPr>
        <w:t>Our Living Standards Framework</w:t>
      </w:r>
      <w:r w:rsidRPr="00D66195" w:rsidDel="007E389F">
        <w:rPr>
          <w:color w:val="000000"/>
        </w:rPr>
        <w:t xml:space="preserve">. Retrieved from </w:t>
      </w:r>
      <w:hyperlink r:id="rId196" w:history="1">
        <w:r w:rsidRPr="00D66195" w:rsidDel="007E389F">
          <w:rPr>
            <w:rStyle w:val="Hyperlink"/>
          </w:rPr>
          <w:t>https://treasury.govt.nz/information-and-services/nz-economy/living-standards/our-living-standards-framework</w:t>
        </w:r>
      </w:hyperlink>
      <w:r w:rsidRPr="00D66195" w:rsidDel="007E389F">
        <w:rPr>
          <w:color w:val="000000"/>
        </w:rPr>
        <w:t xml:space="preserve"> (19 July 2019).</w:t>
      </w:r>
    </w:p>
    <w:p w14:paraId="1BEC52B0" w14:textId="1E6E6194" w:rsidR="00E21B12" w:rsidDel="007E389F" w:rsidRDefault="00E21B12" w:rsidP="00E21B12">
      <w:pPr>
        <w:pStyle w:val="References"/>
        <w:rPr>
          <w:lang w:eastAsia="en-AU"/>
        </w:rPr>
      </w:pPr>
      <w:r w:rsidDel="007E389F">
        <w:rPr>
          <w:lang w:eastAsia="en-AU"/>
        </w:rPr>
        <w:t>New Zealand</w:t>
      </w:r>
      <w:r w:rsidRPr="00D66195" w:rsidDel="007E389F">
        <w:rPr>
          <w:lang w:eastAsia="en-AU"/>
        </w:rPr>
        <w:t xml:space="preserve"> Treasury. 2019</w:t>
      </w:r>
      <w:r>
        <w:rPr>
          <w:lang w:eastAsia="en-AU"/>
        </w:rPr>
        <w:t>a</w:t>
      </w:r>
      <w:r w:rsidRPr="00D66195" w:rsidDel="007E389F">
        <w:rPr>
          <w:lang w:eastAsia="en-AU"/>
        </w:rPr>
        <w:t xml:space="preserve">. </w:t>
      </w:r>
      <w:r w:rsidRPr="00EB3488" w:rsidDel="007E389F">
        <w:rPr>
          <w:i/>
          <w:iCs/>
          <w:lang w:eastAsia="en-AU"/>
        </w:rPr>
        <w:t>Budget Economic and Fiscal Update 2019</w:t>
      </w:r>
      <w:r w:rsidRPr="00D66195" w:rsidDel="007E389F">
        <w:rPr>
          <w:lang w:eastAsia="en-AU"/>
        </w:rPr>
        <w:t>.</w:t>
      </w:r>
      <w:r w:rsidDel="007E389F">
        <w:rPr>
          <w:lang w:eastAsia="en-AU"/>
        </w:rPr>
        <w:t xml:space="preserve"> Wellington: New Zealand Treasury. Retrieved from </w:t>
      </w:r>
      <w:hyperlink r:id="rId197" w:history="1">
        <w:r w:rsidRPr="004B1FA4" w:rsidDel="007E389F">
          <w:rPr>
            <w:rStyle w:val="Hyperlink"/>
            <w:rFonts w:cs="Arial"/>
            <w:lang w:eastAsia="en-AU"/>
          </w:rPr>
          <w:t>https://treasury.govt.nz/publications/efu/budget-economic-and-fiscal-update-2019</w:t>
        </w:r>
      </w:hyperlink>
      <w:r w:rsidR="00FA6BAD">
        <w:rPr>
          <w:rStyle w:val="Hyperlink"/>
        </w:rPr>
        <w:t xml:space="preserve"> </w:t>
      </w:r>
      <w:r w:rsidR="00FA6BAD">
        <w:t>(10 July 2020)</w:t>
      </w:r>
      <w:r w:rsidDel="007E389F">
        <w:rPr>
          <w:lang w:eastAsia="en-AU"/>
        </w:rPr>
        <w:t>.</w:t>
      </w:r>
    </w:p>
    <w:p w14:paraId="542CE953" w14:textId="07161FFC" w:rsidR="00E21B12" w:rsidRPr="005D6D89" w:rsidDel="007E389F" w:rsidRDefault="00E21B12" w:rsidP="00E21B12">
      <w:pPr>
        <w:pStyle w:val="References"/>
        <w:rPr>
          <w:rFonts w:cs="Arial"/>
          <w:color w:val="000000" w:themeColor="text1"/>
        </w:rPr>
      </w:pPr>
      <w:r w:rsidDel="007E389F">
        <w:rPr>
          <w:rFonts w:cs="Arial"/>
          <w:color w:val="000000" w:themeColor="text1"/>
        </w:rPr>
        <w:t>New Zealand</w:t>
      </w:r>
      <w:r w:rsidRPr="005D6D89" w:rsidDel="007E389F">
        <w:rPr>
          <w:rFonts w:cs="Arial"/>
          <w:color w:val="000000" w:themeColor="text1"/>
        </w:rPr>
        <w:t xml:space="preserve"> Treasury</w:t>
      </w:r>
      <w:r>
        <w:rPr>
          <w:rFonts w:cs="Arial"/>
          <w:color w:val="000000" w:themeColor="text1"/>
        </w:rPr>
        <w:t>.</w:t>
      </w:r>
      <w:r w:rsidRPr="005D6D89" w:rsidDel="007E389F">
        <w:rPr>
          <w:rFonts w:cs="Arial"/>
          <w:color w:val="000000" w:themeColor="text1"/>
        </w:rPr>
        <w:t xml:space="preserve"> 2019</w:t>
      </w:r>
      <w:r>
        <w:rPr>
          <w:rFonts w:cs="Arial"/>
          <w:color w:val="000000" w:themeColor="text1"/>
        </w:rPr>
        <w:t>b</w:t>
      </w:r>
      <w:r w:rsidDel="007E389F">
        <w:rPr>
          <w:rFonts w:cs="Arial"/>
          <w:color w:val="000000" w:themeColor="text1"/>
        </w:rPr>
        <w:t>.</w:t>
      </w:r>
      <w:r w:rsidRPr="005D6D89" w:rsidDel="007E389F">
        <w:rPr>
          <w:rFonts w:cs="Arial"/>
          <w:color w:val="000000" w:themeColor="text1"/>
        </w:rPr>
        <w:t xml:space="preserve"> </w:t>
      </w:r>
      <w:r w:rsidRPr="005D6D89" w:rsidDel="007E389F">
        <w:rPr>
          <w:rFonts w:cs="Arial"/>
          <w:i/>
          <w:iCs/>
          <w:color w:val="000000" w:themeColor="text1"/>
        </w:rPr>
        <w:t>The Wellbeing Budget 2019</w:t>
      </w:r>
      <w:r w:rsidDel="007E389F">
        <w:rPr>
          <w:rFonts w:cs="Arial"/>
          <w:i/>
          <w:iCs/>
          <w:color w:val="000000" w:themeColor="text1"/>
        </w:rPr>
        <w:t>.</w:t>
      </w:r>
      <w:r w:rsidRPr="005D6D89" w:rsidDel="007E389F">
        <w:rPr>
          <w:rFonts w:cs="Arial"/>
          <w:color w:val="000000" w:themeColor="text1"/>
        </w:rPr>
        <w:t xml:space="preserve"> </w:t>
      </w:r>
      <w:r w:rsidR="00FA6BAD">
        <w:rPr>
          <w:rFonts w:cs="Arial"/>
          <w:color w:val="000000" w:themeColor="text1"/>
        </w:rPr>
        <w:t xml:space="preserve">Wellington: New Zealand Treasury. </w:t>
      </w:r>
      <w:hyperlink r:id="rId198" w:history="1">
        <w:r w:rsidRPr="005D6D89" w:rsidDel="007E389F">
          <w:rPr>
            <w:rStyle w:val="Hyperlink"/>
          </w:rPr>
          <w:t>https://treasury.govt.nz/sites/default/files/2019-05/b19-wellbeing-budget.pdf</w:t>
        </w:r>
      </w:hyperlink>
      <w:r w:rsidR="00FA6BAD">
        <w:rPr>
          <w:rStyle w:val="Hyperlink"/>
        </w:rPr>
        <w:t xml:space="preserve"> </w:t>
      </w:r>
      <w:r w:rsidR="00FA6BAD">
        <w:t>(10 July 2020).</w:t>
      </w:r>
      <w:r w:rsidRPr="005D6D89" w:rsidDel="007E389F">
        <w:rPr>
          <w:rFonts w:cs="Arial"/>
          <w:color w:val="000000" w:themeColor="text1"/>
        </w:rPr>
        <w:t xml:space="preserve"> </w:t>
      </w:r>
    </w:p>
    <w:p w14:paraId="35F91A5F" w14:textId="133C5C3F" w:rsidR="005A67E7" w:rsidRPr="00D66195" w:rsidRDefault="005A67E7" w:rsidP="005A67E7">
      <w:pPr>
        <w:pStyle w:val="References"/>
      </w:pPr>
      <w:r w:rsidRPr="00D66195">
        <w:t xml:space="preserve">Newcombe E, Smith H, Poutama M, Clark D, Spinks A, Ellis J, Sinner J. 2014. </w:t>
      </w:r>
      <w:r w:rsidRPr="009E43AD">
        <w:rPr>
          <w:i/>
          <w:iCs/>
        </w:rPr>
        <w:t xml:space="preserve">Faecal </w:t>
      </w:r>
      <w:r w:rsidR="00FA6BAD">
        <w:rPr>
          <w:i/>
          <w:iCs/>
        </w:rPr>
        <w:t>C</w:t>
      </w:r>
      <w:r w:rsidRPr="009E43AD">
        <w:rPr>
          <w:i/>
          <w:iCs/>
        </w:rPr>
        <w:t xml:space="preserve">ontamination of </w:t>
      </w:r>
      <w:r w:rsidR="00FA6BAD">
        <w:rPr>
          <w:i/>
          <w:iCs/>
        </w:rPr>
        <w:t>S</w:t>
      </w:r>
      <w:r w:rsidRPr="009E43AD">
        <w:rPr>
          <w:i/>
          <w:iCs/>
        </w:rPr>
        <w:t xml:space="preserve">hellfish on the Horowhenua </w:t>
      </w:r>
      <w:r w:rsidR="00FA6BAD">
        <w:rPr>
          <w:i/>
          <w:iCs/>
        </w:rPr>
        <w:t>C</w:t>
      </w:r>
      <w:r w:rsidRPr="009E43AD">
        <w:rPr>
          <w:i/>
          <w:iCs/>
        </w:rPr>
        <w:t>oast</w:t>
      </w:r>
      <w:r w:rsidRPr="00D66195">
        <w:t xml:space="preserve">. </w:t>
      </w:r>
      <w:r>
        <w:t xml:space="preserve">Wellington: </w:t>
      </w:r>
      <w:r w:rsidRPr="009E43AD">
        <w:t>Manaaki Taha Moana Research Team</w:t>
      </w:r>
      <w:r w:rsidRPr="00D66195">
        <w:t>.</w:t>
      </w:r>
      <w:r>
        <w:t xml:space="preserve"> Retrieved from </w:t>
      </w:r>
      <w:hyperlink r:id="rId199" w:history="1">
        <w:r w:rsidRPr="00CB15DB">
          <w:rPr>
            <w:rStyle w:val="Hyperlink"/>
            <w:rFonts w:cs="Arial"/>
          </w:rPr>
          <w:t>www.cawthron.org.nz/publication/science-reports/faecal-contamination-shellfish-horowhenua-coast/</w:t>
        </w:r>
      </w:hyperlink>
      <w:r w:rsidR="00FA6BAD">
        <w:rPr>
          <w:rStyle w:val="Hyperlink"/>
        </w:rPr>
        <w:t xml:space="preserve"> </w:t>
      </w:r>
      <w:r w:rsidR="00FA6BAD">
        <w:t>(10 July 2020)</w:t>
      </w:r>
      <w:r>
        <w:t>.</w:t>
      </w:r>
    </w:p>
    <w:p w14:paraId="32F8DC83" w14:textId="0B46B786" w:rsidR="00962C73" w:rsidRPr="00061849" w:rsidRDefault="00962C73" w:rsidP="00962C73">
      <w:pPr>
        <w:pStyle w:val="References"/>
      </w:pPr>
      <w:r w:rsidRPr="00D66195">
        <w:rPr>
          <w:lang w:eastAsia="en-AU"/>
        </w:rPr>
        <w:t>Ngāi Tahu. 20</w:t>
      </w:r>
      <w:r w:rsidR="005A1AE5">
        <w:rPr>
          <w:lang w:eastAsia="en-AU"/>
        </w:rPr>
        <w:t>1</w:t>
      </w:r>
      <w:r w:rsidRPr="00D66195">
        <w:rPr>
          <w:lang w:eastAsia="en-AU"/>
        </w:rPr>
        <w:t xml:space="preserve">8. </w:t>
      </w:r>
      <w:r w:rsidRPr="005307EA">
        <w:rPr>
          <w:i/>
          <w:iCs/>
          <w:lang w:eastAsia="en-AU"/>
        </w:rPr>
        <w:t xml:space="preserve">Te Tāhū o te Whāriki | Anchoring the </w:t>
      </w:r>
      <w:r w:rsidR="00FA6BAD">
        <w:rPr>
          <w:i/>
          <w:iCs/>
          <w:lang w:eastAsia="en-AU"/>
        </w:rPr>
        <w:t>F</w:t>
      </w:r>
      <w:r w:rsidRPr="005307EA">
        <w:rPr>
          <w:i/>
          <w:iCs/>
          <w:lang w:eastAsia="en-AU"/>
        </w:rPr>
        <w:t>oundation</w:t>
      </w:r>
      <w:r w:rsidRPr="00D66195">
        <w:rPr>
          <w:lang w:eastAsia="en-AU"/>
        </w:rPr>
        <w:t>.</w:t>
      </w:r>
      <w:r w:rsidR="00061849">
        <w:t xml:space="preserve"> </w:t>
      </w:r>
      <w:r w:rsidR="00441AF3">
        <w:t xml:space="preserve">Christchurch: </w:t>
      </w:r>
      <w:r w:rsidR="00061849">
        <w:t>Te R</w:t>
      </w:r>
      <w:r w:rsidR="00061849">
        <w:rPr>
          <w:rFonts w:cs="Calibri"/>
        </w:rPr>
        <w:t>ū</w:t>
      </w:r>
      <w:r w:rsidR="00061849">
        <w:t>nanga o</w:t>
      </w:r>
      <w:r w:rsidR="00061849" w:rsidRPr="00061849">
        <w:rPr>
          <w:lang w:eastAsia="en-AU"/>
        </w:rPr>
        <w:t xml:space="preserve"> </w:t>
      </w:r>
      <w:r w:rsidR="00FA6BAD">
        <w:rPr>
          <w:lang w:eastAsia="en-AU"/>
        </w:rPr>
        <w:t>Ngāi </w:t>
      </w:r>
      <w:r w:rsidR="00061849" w:rsidRPr="00D66195">
        <w:rPr>
          <w:lang w:eastAsia="en-AU"/>
        </w:rPr>
        <w:t>Tahu</w:t>
      </w:r>
      <w:r w:rsidR="00061849">
        <w:rPr>
          <w:lang w:eastAsia="en-AU"/>
        </w:rPr>
        <w:t>.</w:t>
      </w:r>
    </w:p>
    <w:p w14:paraId="10304CAF" w14:textId="32FB36DE" w:rsidR="00962C73" w:rsidRDefault="00962C73" w:rsidP="00962C73">
      <w:pPr>
        <w:pStyle w:val="References"/>
      </w:pPr>
      <w:r w:rsidRPr="00D66195">
        <w:t>Niles MT, Brown M, Dynes R. 2016. Farmer</w:t>
      </w:r>
      <w:r w:rsidR="00FA6BAD">
        <w:t>’</w:t>
      </w:r>
      <w:r w:rsidRPr="00D66195">
        <w:t xml:space="preserve">s intended and actual adoption of climate change mitigation and adaptation strategies. </w:t>
      </w:r>
      <w:r w:rsidRPr="00A27048">
        <w:rPr>
          <w:i/>
          <w:iCs/>
        </w:rPr>
        <w:t>Climatic Change</w:t>
      </w:r>
      <w:r w:rsidRPr="00D66195">
        <w:t xml:space="preserve"> 135</w:t>
      </w:r>
      <w:r>
        <w:t>:</w:t>
      </w:r>
      <w:r w:rsidRPr="00D66195">
        <w:t xml:space="preserve"> 277</w:t>
      </w:r>
      <w:r>
        <w:t>–</w:t>
      </w:r>
      <w:r w:rsidRPr="00D66195">
        <w:t>295.</w:t>
      </w:r>
    </w:p>
    <w:p w14:paraId="7909BEE3" w14:textId="1CD50C20" w:rsidR="00441AF3" w:rsidRPr="00D66195" w:rsidRDefault="00441AF3" w:rsidP="00962C73">
      <w:pPr>
        <w:pStyle w:val="References"/>
      </w:pPr>
      <w:r w:rsidRPr="00441AF3">
        <w:t xml:space="preserve">Nimmo-Bell. 2009. </w:t>
      </w:r>
      <w:r w:rsidRPr="00441AF3">
        <w:rPr>
          <w:i/>
        </w:rPr>
        <w:t>Economic Costs of Pests to New Zealand</w:t>
      </w:r>
      <w:r w:rsidRPr="00441AF3">
        <w:t>. MAF Biosecurity New Zealand Technical Paper No: 2009/31</w:t>
      </w:r>
      <w:r>
        <w:t>. Wellington: Ministry of Agriculture and Forestry.</w:t>
      </w:r>
    </w:p>
    <w:p w14:paraId="27FA86CE" w14:textId="6A74BC69" w:rsidR="00962C73" w:rsidRPr="00D66195" w:rsidRDefault="00962C73" w:rsidP="00962C73">
      <w:pPr>
        <w:pStyle w:val="References"/>
      </w:pPr>
      <w:r w:rsidRPr="003C5CBE">
        <w:t xml:space="preserve">Niu S, Luo Y, Li D, Cao S, Xia J, Li J, Smith MD. 2014. Plant growth and mortality under climatic extremes: An overview. </w:t>
      </w:r>
      <w:r w:rsidRPr="003C5CBE">
        <w:rPr>
          <w:i/>
          <w:iCs/>
        </w:rPr>
        <w:t>Environmental and</w:t>
      </w:r>
      <w:r w:rsidRPr="00B74E19">
        <w:rPr>
          <w:i/>
          <w:iCs/>
        </w:rPr>
        <w:t xml:space="preserve"> Experimental Botany</w:t>
      </w:r>
      <w:r w:rsidRPr="00D66195">
        <w:t xml:space="preserve"> 98</w:t>
      </w:r>
      <w:r>
        <w:t>:</w:t>
      </w:r>
      <w:r w:rsidRPr="00D66195">
        <w:t xml:space="preserve"> 13</w:t>
      </w:r>
      <w:r w:rsidR="00FA6BAD">
        <w:t>–</w:t>
      </w:r>
      <w:r w:rsidRPr="00D66195">
        <w:t>19.</w:t>
      </w:r>
    </w:p>
    <w:p w14:paraId="5D012D37" w14:textId="42B1D0C4" w:rsidR="00864A21" w:rsidRDefault="00864A21" w:rsidP="00962C73">
      <w:pPr>
        <w:pStyle w:val="References"/>
        <w:rPr>
          <w:rStyle w:val="Hyperlink"/>
        </w:rPr>
      </w:pPr>
      <w:r>
        <w:t xml:space="preserve">NIWA. 2007. </w:t>
      </w:r>
      <w:r>
        <w:rPr>
          <w:i/>
        </w:rPr>
        <w:t>IPPC identifies climate change impacts and vulnerability for New Zealand</w:t>
      </w:r>
      <w:r>
        <w:t xml:space="preserve">. Retrieved from </w:t>
      </w:r>
      <w:hyperlink r:id="rId200" w:history="1">
        <w:r w:rsidRPr="00864A21">
          <w:rPr>
            <w:rStyle w:val="Hyperlink"/>
          </w:rPr>
          <w:t>https://niwa.co.nz/news/ipcc-identifies-climate-change-impacts-vulnerability-new-zealand</w:t>
        </w:r>
        <w:r w:rsidRPr="0062194A">
          <w:rPr>
            <w:rStyle w:val="Hyperlink"/>
          </w:rPr>
          <w:t xml:space="preserve"> (15</w:t>
        </w:r>
      </w:hyperlink>
      <w:r>
        <w:rPr>
          <w:rStyle w:val="Hyperlink"/>
        </w:rPr>
        <w:t xml:space="preserve"> December 2019).</w:t>
      </w:r>
    </w:p>
    <w:p w14:paraId="51124D46" w14:textId="4D7A043B" w:rsidR="00962C73" w:rsidRDefault="00962C73" w:rsidP="00962C73">
      <w:pPr>
        <w:pStyle w:val="References"/>
      </w:pPr>
      <w:r w:rsidRPr="00D66195">
        <w:lastRenderedPageBreak/>
        <w:t xml:space="preserve">NIWA. 2015. </w:t>
      </w:r>
      <w:r w:rsidRPr="00D66195">
        <w:rPr>
          <w:i/>
          <w:iCs/>
        </w:rPr>
        <w:t>New Zealand Ocean Acidification Observing Network (NZOA-ON)</w:t>
      </w:r>
      <w:r w:rsidRPr="00D66195">
        <w:t xml:space="preserve">. Retrieved from </w:t>
      </w:r>
      <w:hyperlink r:id="rId201" w:history="1">
        <w:r w:rsidRPr="00D66195">
          <w:rPr>
            <w:rStyle w:val="Hyperlink"/>
          </w:rPr>
          <w:t>https://niwa.co.nz/coasts-and-oceans/research-projects/new-zealand-ocean-acidification-observing-network-nzoa-on</w:t>
        </w:r>
      </w:hyperlink>
      <w:r>
        <w:t xml:space="preserve"> (26 </w:t>
      </w:r>
      <w:r w:rsidRPr="00D66195">
        <w:t>March 2020</w:t>
      </w:r>
      <w:r>
        <w:t>).</w:t>
      </w:r>
    </w:p>
    <w:p w14:paraId="462B585C" w14:textId="1B6CF937" w:rsidR="00962C73" w:rsidRDefault="00962C73" w:rsidP="00962C73">
      <w:pPr>
        <w:pStyle w:val="References"/>
      </w:pPr>
      <w:r w:rsidRPr="00D66195">
        <w:rPr>
          <w:color w:val="000000"/>
        </w:rPr>
        <w:t>NIWA</w:t>
      </w:r>
      <w:r>
        <w:rPr>
          <w:color w:val="000000"/>
        </w:rPr>
        <w:t>.</w:t>
      </w:r>
      <w:r w:rsidRPr="00D66195">
        <w:rPr>
          <w:color w:val="000000"/>
        </w:rPr>
        <w:t xml:space="preserve"> 2016a</w:t>
      </w:r>
      <w:r>
        <w:rPr>
          <w:color w:val="000000"/>
        </w:rPr>
        <w:t>.</w:t>
      </w:r>
      <w:r w:rsidRPr="00D66195">
        <w:rPr>
          <w:color w:val="000000"/>
        </w:rPr>
        <w:t xml:space="preserve"> </w:t>
      </w:r>
      <w:r w:rsidRPr="007631D4">
        <w:rPr>
          <w:i/>
          <w:iCs/>
          <w:color w:val="000000"/>
        </w:rPr>
        <w:t>Our Future Climate New Zealand</w:t>
      </w:r>
      <w:r>
        <w:rPr>
          <w:color w:val="000000"/>
        </w:rPr>
        <w:t>. Retrieved from</w:t>
      </w:r>
      <w:r w:rsidRPr="00D66195">
        <w:rPr>
          <w:color w:val="000000"/>
        </w:rPr>
        <w:t xml:space="preserve"> </w:t>
      </w:r>
      <w:hyperlink r:id="rId202" w:anchor="/home" w:history="1">
        <w:r w:rsidRPr="00D66195">
          <w:rPr>
            <w:rStyle w:val="Hyperlink"/>
          </w:rPr>
          <w:t>https://ofcnz.niwa.co.nz/#/home</w:t>
        </w:r>
      </w:hyperlink>
      <w:r>
        <w:t xml:space="preserve"> (22</w:t>
      </w:r>
      <w:r w:rsidR="00FA6BAD">
        <w:t> </w:t>
      </w:r>
      <w:r>
        <w:t>May 2020).</w:t>
      </w:r>
    </w:p>
    <w:p w14:paraId="07E9AAC6" w14:textId="77777777" w:rsidR="00962C73" w:rsidRDefault="00962C73" w:rsidP="00962C73">
      <w:pPr>
        <w:pStyle w:val="References"/>
      </w:pPr>
      <w:r w:rsidRPr="00D66195">
        <w:t xml:space="preserve">NIWA. 2016b. </w:t>
      </w:r>
      <w:r w:rsidRPr="00D66195">
        <w:rPr>
          <w:i/>
          <w:iCs/>
        </w:rPr>
        <w:t>CARIM (Coastal Acidification: Rate, Impacts and Management)</w:t>
      </w:r>
      <w:r w:rsidRPr="00D66195">
        <w:t xml:space="preserve">. Retrieved from </w:t>
      </w:r>
      <w:hyperlink r:id="rId203" w:history="1">
        <w:r w:rsidRPr="00D66195">
          <w:rPr>
            <w:rStyle w:val="Hyperlink"/>
          </w:rPr>
          <w:t>https://niwa.co.nz/coasts-and-oceans/research-projects/carim-coastal-acidification-rate-impacts-management</w:t>
        </w:r>
      </w:hyperlink>
      <w:r>
        <w:t xml:space="preserve"> (26 </w:t>
      </w:r>
      <w:r w:rsidRPr="00D66195">
        <w:t>March 2020</w:t>
      </w:r>
      <w:r>
        <w:t>).</w:t>
      </w:r>
    </w:p>
    <w:p w14:paraId="54CC8AD8" w14:textId="4828BEE2" w:rsidR="00962C73" w:rsidRPr="009243F9" w:rsidRDefault="00962C73" w:rsidP="00962C73">
      <w:pPr>
        <w:pStyle w:val="References"/>
        <w:rPr>
          <w:rStyle w:val="Hyperlink"/>
          <w:rFonts w:cs="Arial"/>
        </w:rPr>
      </w:pPr>
      <w:r w:rsidRPr="00D66195">
        <w:t>NIWA</w:t>
      </w:r>
      <w:r>
        <w:t>.</w:t>
      </w:r>
      <w:r w:rsidRPr="00D66195">
        <w:t xml:space="preserve"> 2019</w:t>
      </w:r>
      <w:r w:rsidR="004756E2">
        <w:t>a</w:t>
      </w:r>
      <w:r>
        <w:t>.</w:t>
      </w:r>
      <w:r w:rsidRPr="00D66195">
        <w:t xml:space="preserve"> </w:t>
      </w:r>
      <w:r w:rsidRPr="009243F9">
        <w:rPr>
          <w:i/>
          <w:iCs/>
        </w:rPr>
        <w:t>Sea levels and sea-level rise</w:t>
      </w:r>
      <w:r>
        <w:t>. Retrieved from</w:t>
      </w:r>
      <w:r w:rsidRPr="00D66195">
        <w:t xml:space="preserve"> </w:t>
      </w:r>
      <w:hyperlink r:id="rId204" w:anchor="c1" w:history="1">
        <w:r w:rsidRPr="00D66195">
          <w:rPr>
            <w:rStyle w:val="Hyperlink"/>
            <w:rFonts w:cs="Arial"/>
          </w:rPr>
          <w:t>https://niwa.co.nz/natural-hazards/hazards/sea-levels-and-sea-level-rise#c1</w:t>
        </w:r>
      </w:hyperlink>
      <w:r w:rsidRPr="009243F9">
        <w:t xml:space="preserve"> (</w:t>
      </w:r>
      <w:r>
        <w:t>20 May 2020).</w:t>
      </w:r>
    </w:p>
    <w:p w14:paraId="1696A944" w14:textId="3EA16A21" w:rsidR="004756E2" w:rsidRPr="004756E2" w:rsidRDefault="004756E2" w:rsidP="004756E2">
      <w:pPr>
        <w:pStyle w:val="References"/>
      </w:pPr>
      <w:r w:rsidRPr="003F788E">
        <w:t>NIWA. 2019</w:t>
      </w:r>
      <w:r>
        <w:t>b</w:t>
      </w:r>
      <w:r w:rsidRPr="003F788E">
        <w:t xml:space="preserve">. </w:t>
      </w:r>
      <w:r w:rsidRPr="003F788E">
        <w:rPr>
          <w:i/>
        </w:rPr>
        <w:t>Seven station series temperature data</w:t>
      </w:r>
      <w:r w:rsidRPr="003F788E">
        <w:t xml:space="preserve">. Retrieved from </w:t>
      </w:r>
      <w:hyperlink r:id="rId205" w:history="1">
        <w:r w:rsidRPr="004756E2">
          <w:rPr>
            <w:rStyle w:val="Hyperlink"/>
          </w:rPr>
          <w:t>https://niwa.co.nz/our-science/climate/information-and-resources/nz-temp-record/seven-station-series-temperature-data</w:t>
        </w:r>
      </w:hyperlink>
      <w:r w:rsidRPr="004756E2">
        <w:t xml:space="preserve"> (20</w:t>
      </w:r>
      <w:r w:rsidR="00FA6BAD">
        <w:t> </w:t>
      </w:r>
      <w:r w:rsidRPr="004756E2">
        <w:t>May 2020).</w:t>
      </w:r>
    </w:p>
    <w:p w14:paraId="45F775E2" w14:textId="77777777" w:rsidR="00962C73" w:rsidRDefault="00962C73" w:rsidP="00962C73">
      <w:pPr>
        <w:pStyle w:val="References"/>
      </w:pPr>
      <w:r w:rsidRPr="00D66195">
        <w:t>NOAA</w:t>
      </w:r>
      <w:r>
        <w:t>.</w:t>
      </w:r>
      <w:r w:rsidRPr="00D66195">
        <w:t xml:space="preserve"> 2018</w:t>
      </w:r>
      <w:r>
        <w:t>.</w:t>
      </w:r>
      <w:r w:rsidRPr="00D66195">
        <w:t xml:space="preserve"> </w:t>
      </w:r>
      <w:r w:rsidRPr="005B0BE0">
        <w:rPr>
          <w:i/>
          <w:iCs/>
        </w:rPr>
        <w:t>What is glacial isostatic adjustment?</w:t>
      </w:r>
      <w:r>
        <w:t xml:space="preserve"> Retrieved from</w:t>
      </w:r>
      <w:r w:rsidRPr="00D66195">
        <w:t xml:space="preserve"> </w:t>
      </w:r>
      <w:hyperlink r:id="rId206" w:history="1">
        <w:r w:rsidRPr="00D66195">
          <w:rPr>
            <w:rStyle w:val="Hyperlink"/>
          </w:rPr>
          <w:t>https://oceanservice.noaa.gov/facts/glacial-adjustment.html</w:t>
        </w:r>
      </w:hyperlink>
      <w:bookmarkStart w:id="789" w:name="_Hlk35609614"/>
      <w:r>
        <w:t xml:space="preserve"> (22 May 2020).</w:t>
      </w:r>
    </w:p>
    <w:bookmarkEnd w:id="789"/>
    <w:p w14:paraId="41722AC8" w14:textId="77777777" w:rsidR="00962C73" w:rsidRDefault="00962C73" w:rsidP="00962C73">
      <w:pPr>
        <w:pStyle w:val="References"/>
      </w:pPr>
      <w:r w:rsidRPr="00D66195">
        <w:t xml:space="preserve">Northland Regional Council. 2011. </w:t>
      </w:r>
      <w:r w:rsidRPr="003F542D">
        <w:rPr>
          <w:i/>
          <w:iCs/>
        </w:rPr>
        <w:t>Drought 2010/2011</w:t>
      </w:r>
      <w:r w:rsidRPr="00D66195">
        <w:t xml:space="preserve">. Retrieved from </w:t>
      </w:r>
      <w:hyperlink r:id="rId207" w:history="1">
        <w:r w:rsidRPr="004B1FA4">
          <w:rPr>
            <w:rStyle w:val="Hyperlink"/>
            <w:rFonts w:cs="Arial"/>
          </w:rPr>
          <w:t>www.nrc.govt.nz/resource-library-archive/environmental-monitoring-archive2/annual-environmental-monitoring-archive/2011/2010-2011-annual-environmental-monitoring-report/hydrology-case-study/drought-20102011</w:t>
        </w:r>
      </w:hyperlink>
      <w:r>
        <w:t xml:space="preserve"> (31 May 2020). </w:t>
      </w:r>
    </w:p>
    <w:p w14:paraId="4B884480" w14:textId="744EAD73" w:rsidR="00962C73" w:rsidRPr="00D66195" w:rsidRDefault="00962C73" w:rsidP="00962C73">
      <w:pPr>
        <w:pStyle w:val="References"/>
      </w:pPr>
      <w:bookmarkStart w:id="790" w:name="_Hlk35613073"/>
      <w:r w:rsidRPr="00D66195">
        <w:t xml:space="preserve">Office of Treaty Settlements. 2018. </w:t>
      </w:r>
      <w:r w:rsidRPr="00F25BA6">
        <w:rPr>
          <w:i/>
          <w:iCs/>
        </w:rPr>
        <w:t xml:space="preserve">Healing the </w:t>
      </w:r>
      <w:r w:rsidR="00E41239">
        <w:rPr>
          <w:i/>
          <w:iCs/>
        </w:rPr>
        <w:t>P</w:t>
      </w:r>
      <w:r w:rsidRPr="00F25BA6">
        <w:rPr>
          <w:i/>
          <w:iCs/>
        </w:rPr>
        <w:t xml:space="preserve">ast, </w:t>
      </w:r>
      <w:r w:rsidR="00E41239">
        <w:rPr>
          <w:i/>
          <w:iCs/>
        </w:rPr>
        <w:t>B</w:t>
      </w:r>
      <w:r w:rsidRPr="00F25BA6">
        <w:rPr>
          <w:i/>
          <w:iCs/>
        </w:rPr>
        <w:t>uilding a future: A Guide to Treaty of Waitangi Claims and Negotiations with the Crown</w:t>
      </w:r>
      <w:r>
        <w:t xml:space="preserve">. Wellington: Office of Treaty Settlements. </w:t>
      </w:r>
    </w:p>
    <w:bookmarkEnd w:id="790"/>
    <w:p w14:paraId="45B8B299" w14:textId="6C0FD745" w:rsidR="00962C73" w:rsidRPr="00D66195" w:rsidRDefault="00962C73" w:rsidP="00962C73">
      <w:pPr>
        <w:pStyle w:val="References"/>
      </w:pPr>
      <w:r w:rsidRPr="00D66195">
        <w:t>Ogden J, Stewart G, Allen R. 1996. Ecology of New Zealand Nothofagus forests. In</w:t>
      </w:r>
      <w:r>
        <w:t>:</w:t>
      </w:r>
      <w:r w:rsidRPr="00D66195">
        <w:t xml:space="preserve"> T Veblen, R Hill, J</w:t>
      </w:r>
      <w:r w:rsidR="00E41239">
        <w:t> </w:t>
      </w:r>
      <w:r w:rsidRPr="00D66195">
        <w:t>Read</w:t>
      </w:r>
      <w:r>
        <w:t xml:space="preserve"> (eds)</w:t>
      </w:r>
      <w:r w:rsidRPr="00D66195">
        <w:t xml:space="preserve"> </w:t>
      </w:r>
      <w:r w:rsidRPr="00F2449F">
        <w:rPr>
          <w:i/>
          <w:iCs/>
        </w:rPr>
        <w:t xml:space="preserve">The </w:t>
      </w:r>
      <w:r>
        <w:rPr>
          <w:i/>
          <w:iCs/>
        </w:rPr>
        <w:t>E</w:t>
      </w:r>
      <w:r w:rsidRPr="00F2449F">
        <w:rPr>
          <w:i/>
          <w:iCs/>
        </w:rPr>
        <w:t xml:space="preserve">cology and </w:t>
      </w:r>
      <w:r>
        <w:rPr>
          <w:i/>
          <w:iCs/>
        </w:rPr>
        <w:t>B</w:t>
      </w:r>
      <w:r w:rsidRPr="00F2449F">
        <w:rPr>
          <w:i/>
          <w:iCs/>
        </w:rPr>
        <w:t xml:space="preserve">iogeography of Nothofagus </w:t>
      </w:r>
      <w:r>
        <w:rPr>
          <w:i/>
          <w:iCs/>
        </w:rPr>
        <w:t>F</w:t>
      </w:r>
      <w:r w:rsidRPr="00F2449F">
        <w:rPr>
          <w:i/>
          <w:iCs/>
        </w:rPr>
        <w:t>orests</w:t>
      </w:r>
      <w:r>
        <w:t>. New Haven: Yale University Press.</w:t>
      </w:r>
    </w:p>
    <w:p w14:paraId="59A87817" w14:textId="411F3B7E" w:rsidR="00962C73" w:rsidRPr="00D66195" w:rsidRDefault="00962C73" w:rsidP="00962C73">
      <w:pPr>
        <w:pStyle w:val="References"/>
      </w:pPr>
      <w:r w:rsidRPr="00D66195">
        <w:t>Oh C, Reuveny R. 2010</w:t>
      </w:r>
      <w:r w:rsidR="00E41239">
        <w:t>.</w:t>
      </w:r>
      <w:r w:rsidRPr="00D66195">
        <w:t xml:space="preserve"> Climatic natural disasters, political risk, and international trade</w:t>
      </w:r>
      <w:r>
        <w:t>.</w:t>
      </w:r>
      <w:r w:rsidRPr="00D66195">
        <w:t xml:space="preserve"> </w:t>
      </w:r>
      <w:r w:rsidRPr="00D37EE2">
        <w:rPr>
          <w:i/>
          <w:iCs/>
        </w:rPr>
        <w:t>Global Environmental Change</w:t>
      </w:r>
      <w:r w:rsidRPr="00D66195">
        <w:t xml:space="preserve"> 20(2): 243–254.</w:t>
      </w:r>
    </w:p>
    <w:p w14:paraId="2F13E266" w14:textId="36C26E4C" w:rsidR="00962C73" w:rsidRPr="00D66195" w:rsidRDefault="00962C73" w:rsidP="00962C73">
      <w:pPr>
        <w:pStyle w:val="References"/>
      </w:pPr>
      <w:r w:rsidRPr="00D66195">
        <w:t>Ohl C</w:t>
      </w:r>
      <w:r>
        <w:t>,</w:t>
      </w:r>
      <w:r w:rsidRPr="00D66195">
        <w:t xml:space="preserve"> Tapsell S. 2000. Flooding and human health: </w:t>
      </w:r>
      <w:r w:rsidR="00E41239">
        <w:t>T</w:t>
      </w:r>
      <w:r w:rsidRPr="00D66195">
        <w:t>he dangers posed are not always obvious</w:t>
      </w:r>
      <w:r>
        <w:t xml:space="preserve">. </w:t>
      </w:r>
      <w:r w:rsidRPr="009A3E2A">
        <w:rPr>
          <w:i/>
          <w:iCs/>
        </w:rPr>
        <w:t>BMJ</w:t>
      </w:r>
      <w:r w:rsidRPr="00D66195">
        <w:t xml:space="preserve"> 321</w:t>
      </w:r>
      <w:r>
        <w:t>(7270):</w:t>
      </w:r>
      <w:r w:rsidRPr="00D66195">
        <w:t xml:space="preserve"> 1167</w:t>
      </w:r>
      <w:r>
        <w:t>–116</w:t>
      </w:r>
      <w:r w:rsidRPr="00D66195">
        <w:t>8.</w:t>
      </w:r>
    </w:p>
    <w:p w14:paraId="28E126F1" w14:textId="039355AB" w:rsidR="00962C73" w:rsidRPr="00D66195" w:rsidRDefault="00962C73" w:rsidP="00962C73">
      <w:pPr>
        <w:pStyle w:val="References"/>
      </w:pPr>
      <w:r w:rsidRPr="00D66195">
        <w:t xml:space="preserve">Ohrnberger J, Fichera E, Sutton M. 2017. The relationship between physical and mental health: A mediation analysis. </w:t>
      </w:r>
      <w:r w:rsidRPr="00A27048">
        <w:rPr>
          <w:i/>
          <w:iCs/>
        </w:rPr>
        <w:t>Social Science and Medicine</w:t>
      </w:r>
      <w:r w:rsidRPr="00D66195">
        <w:t xml:space="preserve"> 195</w:t>
      </w:r>
      <w:r>
        <w:t xml:space="preserve"> </w:t>
      </w:r>
      <w:r w:rsidRPr="00D66195">
        <w:t>(November), 42–49.</w:t>
      </w:r>
      <w:r>
        <w:t xml:space="preserve"> Retrieved from</w:t>
      </w:r>
      <w:r w:rsidRPr="00D66195">
        <w:t xml:space="preserve"> </w:t>
      </w:r>
      <w:hyperlink r:id="rId208" w:history="1">
        <w:r w:rsidRPr="00D66195">
          <w:rPr>
            <w:rStyle w:val="Hyperlink"/>
            <w:rFonts w:cs="Arial"/>
          </w:rPr>
          <w:t>https://doi.org/10.1016/j.socscimed.2017.11.008</w:t>
        </w:r>
      </w:hyperlink>
      <w:r w:rsidR="00E41239">
        <w:rPr>
          <w:rStyle w:val="Hyperlink"/>
        </w:rPr>
        <w:t xml:space="preserve"> </w:t>
      </w:r>
      <w:r w:rsidR="00E41239">
        <w:t>(10 July 2020)</w:t>
      </w:r>
      <w:r w:rsidRPr="00D66195">
        <w:t xml:space="preserve">. </w:t>
      </w:r>
    </w:p>
    <w:p w14:paraId="609FB4C1" w14:textId="69DE97FB" w:rsidR="00962C73" w:rsidRPr="00D66195" w:rsidRDefault="00962C73" w:rsidP="00962C73">
      <w:pPr>
        <w:pStyle w:val="References"/>
      </w:pPr>
      <w:r w:rsidRPr="00D66195">
        <w:t xml:space="preserve">Okeroa E. 2007. Some </w:t>
      </w:r>
      <w:r w:rsidR="00E41239">
        <w:t>i</w:t>
      </w:r>
      <w:r w:rsidRPr="00D66195">
        <w:t xml:space="preserve">ssues for Māori </w:t>
      </w:r>
      <w:r w:rsidR="00E41239">
        <w:t>c</w:t>
      </w:r>
      <w:r w:rsidRPr="00D66195">
        <w:t xml:space="preserve">ommunities </w:t>
      </w:r>
      <w:r w:rsidR="00E41239">
        <w:t>r</w:t>
      </w:r>
      <w:r w:rsidRPr="00D66195">
        <w:t xml:space="preserve">aised </w:t>
      </w:r>
      <w:r>
        <w:t>b</w:t>
      </w:r>
      <w:r w:rsidRPr="00D66195">
        <w:t xml:space="preserve">y the IPCC 2007 Fourth Assessment. </w:t>
      </w:r>
      <w:r w:rsidRPr="007E0BA0">
        <w:rPr>
          <w:i/>
        </w:rPr>
        <w:t>Political Science</w:t>
      </w:r>
      <w:r w:rsidRPr="00D66195">
        <w:t xml:space="preserve"> </w:t>
      </w:r>
      <w:r w:rsidRPr="00D66195">
        <w:rPr>
          <w:iCs/>
        </w:rPr>
        <w:t>61</w:t>
      </w:r>
      <w:r w:rsidRPr="00D66195">
        <w:t>(1)</w:t>
      </w:r>
      <w:r>
        <w:t>:</w:t>
      </w:r>
      <w:r w:rsidRPr="00D66195">
        <w:t xml:space="preserve"> 156–159. </w:t>
      </w:r>
      <w:r>
        <w:t xml:space="preserve">Retrieved from </w:t>
      </w:r>
      <w:hyperlink r:id="rId209" w:history="1">
        <w:r w:rsidRPr="00FB4320">
          <w:rPr>
            <w:rStyle w:val="Hyperlink"/>
            <w:rFonts w:cs="Arial"/>
          </w:rPr>
          <w:t>https://doi.org/10.1177/003231870806000113</w:t>
        </w:r>
      </w:hyperlink>
      <w:r w:rsidR="00E41239">
        <w:rPr>
          <w:rStyle w:val="Hyperlink"/>
        </w:rPr>
        <w:t xml:space="preserve"> </w:t>
      </w:r>
      <w:r w:rsidR="00E41239">
        <w:t>(10 July 2020)</w:t>
      </w:r>
      <w:r w:rsidRPr="00D66195">
        <w:t xml:space="preserve">. </w:t>
      </w:r>
    </w:p>
    <w:p w14:paraId="69E63BB5" w14:textId="1B7965E2" w:rsidR="00962C73" w:rsidRPr="00D66195" w:rsidRDefault="00962C73" w:rsidP="00962C73">
      <w:pPr>
        <w:pStyle w:val="References"/>
      </w:pPr>
      <w:r w:rsidRPr="00D66195">
        <w:t xml:space="preserve">Oleson KW, Monaghan A, Wilhelmi O, Barlage M, Brunsell N, Feddema J, ... Steinhoff DF. 2015. Interactions between urbanization, heat stress, and climate change. </w:t>
      </w:r>
      <w:r w:rsidRPr="00177D69">
        <w:rPr>
          <w:i/>
          <w:iCs/>
        </w:rPr>
        <w:t>Climatic Change</w:t>
      </w:r>
      <w:r w:rsidRPr="00D66195">
        <w:t xml:space="preserve"> 129(3</w:t>
      </w:r>
      <w:r w:rsidR="00E41239">
        <w:t>–</w:t>
      </w:r>
      <w:r w:rsidRPr="00D66195">
        <w:t>4)</w:t>
      </w:r>
      <w:r>
        <w:t>:</w:t>
      </w:r>
      <w:r w:rsidRPr="00D66195">
        <w:t xml:space="preserve"> 525</w:t>
      </w:r>
      <w:r>
        <w:t>–</w:t>
      </w:r>
      <w:r w:rsidRPr="00D66195">
        <w:t>541.</w:t>
      </w:r>
    </w:p>
    <w:p w14:paraId="408D88AA" w14:textId="12B97232" w:rsidR="00962C73" w:rsidRPr="00D66195" w:rsidRDefault="00962C73" w:rsidP="00962C73">
      <w:pPr>
        <w:pStyle w:val="References"/>
      </w:pPr>
      <w:r w:rsidRPr="00D66195">
        <w:t>Olson M. 1965.</w:t>
      </w:r>
      <w:r w:rsidRPr="003F788E">
        <w:rPr>
          <w:i/>
        </w:rPr>
        <w:t xml:space="preserve"> The </w:t>
      </w:r>
      <w:r w:rsidR="00E41239">
        <w:rPr>
          <w:i/>
        </w:rPr>
        <w:t>L</w:t>
      </w:r>
      <w:r w:rsidRPr="003F788E">
        <w:rPr>
          <w:i/>
        </w:rPr>
        <w:t xml:space="preserve">ogic of </w:t>
      </w:r>
      <w:r w:rsidR="00E41239">
        <w:rPr>
          <w:i/>
        </w:rPr>
        <w:t>C</w:t>
      </w:r>
      <w:r w:rsidRPr="003F788E">
        <w:rPr>
          <w:i/>
        </w:rPr>
        <w:t xml:space="preserve">ollective </w:t>
      </w:r>
      <w:r w:rsidR="00E41239">
        <w:rPr>
          <w:i/>
        </w:rPr>
        <w:t>A</w:t>
      </w:r>
      <w:r w:rsidRPr="003F788E">
        <w:rPr>
          <w:i/>
        </w:rPr>
        <w:t>ction</w:t>
      </w:r>
      <w:r>
        <w:t>:</w:t>
      </w:r>
      <w:r w:rsidRPr="00D66195">
        <w:t xml:space="preserve"> </w:t>
      </w:r>
      <w:r w:rsidRPr="00B500F5">
        <w:rPr>
          <w:i/>
          <w:iCs/>
        </w:rPr>
        <w:t xml:space="preserve">Public </w:t>
      </w:r>
      <w:r w:rsidR="00E41239">
        <w:rPr>
          <w:i/>
          <w:iCs/>
        </w:rPr>
        <w:t>G</w:t>
      </w:r>
      <w:r w:rsidRPr="00B500F5">
        <w:rPr>
          <w:i/>
          <w:iCs/>
        </w:rPr>
        <w:t xml:space="preserve">oods and the </w:t>
      </w:r>
      <w:r w:rsidR="00E41239">
        <w:rPr>
          <w:i/>
          <w:iCs/>
        </w:rPr>
        <w:t>T</w:t>
      </w:r>
      <w:r w:rsidRPr="00B500F5">
        <w:rPr>
          <w:i/>
          <w:iCs/>
        </w:rPr>
        <w:t xml:space="preserve">heory of </w:t>
      </w:r>
      <w:r w:rsidR="00E41239">
        <w:rPr>
          <w:i/>
          <w:iCs/>
        </w:rPr>
        <w:t>G</w:t>
      </w:r>
      <w:r w:rsidRPr="00B500F5">
        <w:rPr>
          <w:i/>
          <w:iCs/>
        </w:rPr>
        <w:t>roups</w:t>
      </w:r>
      <w:r w:rsidRPr="00D66195">
        <w:t xml:space="preserve">. </w:t>
      </w:r>
      <w:r w:rsidR="00E41239" w:rsidRPr="00D66195">
        <w:t>Cambridge</w:t>
      </w:r>
      <w:r w:rsidR="00E41239">
        <w:t>, MA: Harvard University Press.</w:t>
      </w:r>
    </w:p>
    <w:p w14:paraId="10C0A98B" w14:textId="1F73C6FD" w:rsidR="00962C73" w:rsidRPr="00D66195" w:rsidRDefault="00962C73" w:rsidP="00962C73">
      <w:pPr>
        <w:pStyle w:val="References"/>
      </w:pPr>
      <w:r w:rsidRPr="00D66195">
        <w:t>O</w:t>
      </w:r>
      <w:r w:rsidR="00E41239">
        <w:t>’</w:t>
      </w:r>
      <w:r w:rsidRPr="00D66195">
        <w:t>Meara TA, Hillman JR, Thrush SF. 2017. Ri</w:t>
      </w:r>
      <w:r w:rsidR="006F3D14">
        <w:t>s</w:t>
      </w:r>
      <w:r w:rsidRPr="00D66195">
        <w:t xml:space="preserve">ing tides, cumulative impacts and cascading changes to estuarine ecosystem functions. </w:t>
      </w:r>
      <w:r w:rsidRPr="00BB6924">
        <w:rPr>
          <w:i/>
          <w:iCs/>
        </w:rPr>
        <w:t>Scientific Report</w:t>
      </w:r>
      <w:r w:rsidRPr="00D66195">
        <w:t xml:space="preserve"> 7</w:t>
      </w:r>
      <w:r w:rsidR="006F3D14">
        <w:t>: art. no. 10218</w:t>
      </w:r>
      <w:r w:rsidRPr="00D66195">
        <w:t>.</w:t>
      </w:r>
    </w:p>
    <w:p w14:paraId="4A34ED6C" w14:textId="77777777" w:rsidR="00962C73" w:rsidRPr="00D66195" w:rsidRDefault="00962C73" w:rsidP="00962C73">
      <w:pPr>
        <w:pStyle w:val="References"/>
      </w:pPr>
      <w:r w:rsidRPr="00D66195">
        <w:t xml:space="preserve">Opie K, March A, Leonard J, Newnham G. 2014. </w:t>
      </w:r>
      <w:r w:rsidRPr="008A7157">
        <w:rPr>
          <w:i/>
          <w:iCs/>
        </w:rPr>
        <w:t>Indicators of Fire Vulnerability: Risk Factors in Victorian Settlements</w:t>
      </w:r>
      <w:r w:rsidRPr="00D66195">
        <w:t xml:space="preserve">. </w:t>
      </w:r>
      <w:r>
        <w:t xml:space="preserve">Melbourne: </w:t>
      </w:r>
      <w:r w:rsidRPr="00D66195">
        <w:t>CSIRO.</w:t>
      </w:r>
    </w:p>
    <w:p w14:paraId="6B851D5A" w14:textId="5B85F516" w:rsidR="00962C73" w:rsidRPr="00D66195" w:rsidRDefault="00962C73" w:rsidP="00962C73">
      <w:pPr>
        <w:pStyle w:val="References"/>
      </w:pPr>
      <w:r w:rsidRPr="00D66195">
        <w:t xml:space="preserve">Orchiston C, Espiner S. 2017. Fast and </w:t>
      </w:r>
      <w:r w:rsidR="00747B5F">
        <w:t>s</w:t>
      </w:r>
      <w:r w:rsidRPr="00D66195">
        <w:t xml:space="preserve">low </w:t>
      </w:r>
      <w:r w:rsidR="00747B5F">
        <w:t>r</w:t>
      </w:r>
      <w:r w:rsidRPr="00D66195">
        <w:t>esilience in the New Zealand tourism industry. In</w:t>
      </w:r>
      <w:r>
        <w:t>:</w:t>
      </w:r>
      <w:r w:rsidRPr="00D66195">
        <w:t xml:space="preserve"> AA Lew, J</w:t>
      </w:r>
      <w:r w:rsidR="006F3D14">
        <w:t> </w:t>
      </w:r>
      <w:r w:rsidRPr="00D66195">
        <w:t>Cheer</w:t>
      </w:r>
      <w:r>
        <w:t>.</w:t>
      </w:r>
      <w:r w:rsidRPr="00D66195">
        <w:t xml:space="preserve"> </w:t>
      </w:r>
      <w:r w:rsidRPr="00044008">
        <w:rPr>
          <w:i/>
          <w:iCs/>
        </w:rPr>
        <w:t>Understanding Tourism Resilience: Adapting to Environmental Change</w:t>
      </w:r>
      <w:r w:rsidRPr="00D66195">
        <w:t>. London: Routledge.</w:t>
      </w:r>
      <w:r>
        <w:t xml:space="preserve"> </w:t>
      </w:r>
      <w:r w:rsidRPr="00D66195">
        <w:t>pp</w:t>
      </w:r>
      <w:r w:rsidR="006F3D14">
        <w:t> </w:t>
      </w:r>
      <w:r w:rsidRPr="00D66195">
        <w:t>102</w:t>
      </w:r>
      <w:r>
        <w:t>–</w:t>
      </w:r>
      <w:r w:rsidRPr="00D66195">
        <w:t>126</w:t>
      </w:r>
      <w:r>
        <w:t>.</w:t>
      </w:r>
    </w:p>
    <w:p w14:paraId="6CC3ECB8" w14:textId="50D5A770" w:rsidR="00962C73" w:rsidRDefault="00962C73" w:rsidP="00962C73">
      <w:pPr>
        <w:pStyle w:val="References"/>
      </w:pPr>
      <w:r w:rsidRPr="00D66195">
        <w:t xml:space="preserve">Orion New Zealand Limited. 2019. </w:t>
      </w:r>
      <w:r w:rsidRPr="00D6694A">
        <w:rPr>
          <w:i/>
          <w:iCs/>
        </w:rPr>
        <w:t>Network Quality Report</w:t>
      </w:r>
      <w:r w:rsidRPr="00D66195">
        <w:t xml:space="preserve">. </w:t>
      </w:r>
      <w:r>
        <w:t xml:space="preserve">Christchurch: Orion New Zealand Limited. </w:t>
      </w:r>
      <w:r w:rsidRPr="00D66195">
        <w:t xml:space="preserve">Retrieved from </w:t>
      </w:r>
      <w:hyperlink r:id="rId210" w:history="1">
        <w:r w:rsidRPr="00FB4320">
          <w:rPr>
            <w:rStyle w:val="Hyperlink"/>
            <w:rFonts w:cs="Arial"/>
          </w:rPr>
          <w:t>www.oriongroup.co.nz/assets/Customers/Network-Quality-Report-2018.pdf</w:t>
        </w:r>
      </w:hyperlink>
      <w:r w:rsidR="006F3D14">
        <w:rPr>
          <w:rStyle w:val="Hyperlink"/>
          <w:rFonts w:cs="Arial"/>
        </w:rPr>
        <w:t xml:space="preserve"> </w:t>
      </w:r>
      <w:r w:rsidR="006F3D14">
        <w:t>(10 July 2020)</w:t>
      </w:r>
      <w:r>
        <w:t xml:space="preserve">. </w:t>
      </w:r>
    </w:p>
    <w:p w14:paraId="335D45C2" w14:textId="77777777" w:rsidR="00962C73" w:rsidRDefault="00962C73" w:rsidP="00962C73">
      <w:pPr>
        <w:pStyle w:val="References"/>
      </w:pPr>
      <w:r w:rsidRPr="00D66195">
        <w:lastRenderedPageBreak/>
        <w:t xml:space="preserve">Otago Daily Times. 2019a. </w:t>
      </w:r>
      <w:r w:rsidRPr="0012500E">
        <w:rPr>
          <w:i/>
          <w:iCs/>
        </w:rPr>
        <w:t>Dunedin flight turned back after lights fail</w:t>
      </w:r>
      <w:r w:rsidRPr="00D66195">
        <w:t xml:space="preserve">. Retrieved from </w:t>
      </w:r>
      <w:hyperlink r:id="rId211" w:history="1">
        <w:r w:rsidRPr="004B1FA4">
          <w:rPr>
            <w:rStyle w:val="Hyperlink"/>
            <w:rFonts w:cs="Arial"/>
          </w:rPr>
          <w:t>www.odt.co.nz/news/dunedin/dunedin-flight-turned-back-after-lights-fail</w:t>
        </w:r>
      </w:hyperlink>
      <w:r>
        <w:t xml:space="preserve"> (31 May 2020).</w:t>
      </w:r>
    </w:p>
    <w:p w14:paraId="1C49E125" w14:textId="77777777" w:rsidR="00962C73" w:rsidRDefault="00962C73" w:rsidP="00962C73">
      <w:pPr>
        <w:pStyle w:val="References"/>
      </w:pPr>
      <w:r w:rsidRPr="00D66195">
        <w:t xml:space="preserve">Otago Daily Times. 2019b. </w:t>
      </w:r>
      <w:r w:rsidRPr="00D95DB8">
        <w:rPr>
          <w:i/>
          <w:iCs/>
        </w:rPr>
        <w:t>Power cut so crews could fight Queenstown fire</w:t>
      </w:r>
      <w:r w:rsidRPr="00D66195">
        <w:t xml:space="preserve">. Retrieved from </w:t>
      </w:r>
      <w:hyperlink r:id="rId212" w:history="1">
        <w:r w:rsidRPr="00FB4320">
          <w:rPr>
            <w:rStyle w:val="Hyperlink"/>
            <w:rFonts w:cs="Arial"/>
          </w:rPr>
          <w:t>www.odt.co.nz/regions/queenstown/power-cut-so-crews-could-fight-queenstown-fire</w:t>
        </w:r>
      </w:hyperlink>
      <w:r>
        <w:t xml:space="preserve"> (29 May 2020).</w:t>
      </w:r>
    </w:p>
    <w:p w14:paraId="594F0EB9" w14:textId="77777777" w:rsidR="00962C73" w:rsidRPr="00D66195" w:rsidRDefault="00962C73" w:rsidP="00962C73">
      <w:pPr>
        <w:pStyle w:val="References"/>
      </w:pPr>
      <w:r w:rsidRPr="00D66195">
        <w:t xml:space="preserve">Otago Regional Council. 2016. </w:t>
      </w:r>
      <w:r w:rsidRPr="006300B8">
        <w:rPr>
          <w:i/>
          <w:iCs/>
        </w:rPr>
        <w:t>The Natural Hazards of South Dunedin</w:t>
      </w:r>
      <w:r w:rsidRPr="00D66195">
        <w:t>. Dunedin</w:t>
      </w:r>
      <w:r>
        <w:t xml:space="preserve">: </w:t>
      </w:r>
      <w:r w:rsidRPr="00D66195">
        <w:t>Otago Regional Council</w:t>
      </w:r>
      <w:r>
        <w:t>.</w:t>
      </w:r>
    </w:p>
    <w:p w14:paraId="48F4B795" w14:textId="3D183152" w:rsidR="00962C73" w:rsidRPr="00D66195" w:rsidRDefault="00962C73" w:rsidP="00962C73">
      <w:pPr>
        <w:pStyle w:val="References"/>
      </w:pPr>
      <w:r w:rsidRPr="00D66195">
        <w:rPr>
          <w:lang w:eastAsia="en-AU"/>
        </w:rPr>
        <w:t xml:space="preserve">Ozanne L, Ozanne J. 2013. </w:t>
      </w:r>
      <w:r w:rsidRPr="00DD13B4">
        <w:rPr>
          <w:i/>
          <w:iCs/>
          <w:lang w:eastAsia="en-AU"/>
        </w:rPr>
        <w:t>Developing Local Partners in Emergency Planning and Management: Lytte</w:t>
      </w:r>
      <w:r w:rsidR="00443666">
        <w:rPr>
          <w:i/>
          <w:iCs/>
          <w:lang w:eastAsia="en-AU"/>
        </w:rPr>
        <w:t>l</w:t>
      </w:r>
      <w:r w:rsidRPr="00DD13B4">
        <w:rPr>
          <w:i/>
          <w:iCs/>
          <w:lang w:eastAsia="en-AU"/>
        </w:rPr>
        <w:t>ton Time Bank as a Builder and Mobiliser of Resources during the Canterbury Earthquakes</w:t>
      </w:r>
      <w:r w:rsidRPr="00D66195">
        <w:rPr>
          <w:lang w:eastAsia="en-AU"/>
        </w:rPr>
        <w:t xml:space="preserve">. </w:t>
      </w:r>
      <w:r>
        <w:rPr>
          <w:lang w:eastAsia="en-AU"/>
        </w:rPr>
        <w:t xml:space="preserve">Wellington: </w:t>
      </w:r>
      <w:r w:rsidRPr="00D66195">
        <w:rPr>
          <w:lang w:eastAsia="en-AU"/>
        </w:rPr>
        <w:t>Ministry of Civil Defence and Emergency Management.</w:t>
      </w:r>
    </w:p>
    <w:p w14:paraId="6F33A9F0" w14:textId="12E333CF" w:rsidR="00962C73" w:rsidRPr="00D66195" w:rsidRDefault="00962C73" w:rsidP="00962C73">
      <w:pPr>
        <w:pStyle w:val="References"/>
      </w:pPr>
      <w:r w:rsidRPr="00D66195">
        <w:t xml:space="preserve">Packman D, Ponter D, Tutua-Nathan T. 2001. </w:t>
      </w:r>
      <w:r w:rsidRPr="00E574B3">
        <w:rPr>
          <w:i/>
          <w:iCs/>
        </w:rPr>
        <w:t>Climate Change Working Paper M</w:t>
      </w:r>
      <w:r w:rsidR="005172CD">
        <w:rPr>
          <w:rFonts w:cs="Calibri"/>
          <w:i/>
          <w:iCs/>
        </w:rPr>
        <w:t>ā</w:t>
      </w:r>
      <w:r w:rsidRPr="00E574B3">
        <w:rPr>
          <w:i/>
          <w:iCs/>
        </w:rPr>
        <w:t>ori Issues</w:t>
      </w:r>
      <w:r w:rsidRPr="00D66195">
        <w:t>.</w:t>
      </w:r>
      <w:r>
        <w:t xml:space="preserve"> </w:t>
      </w:r>
      <w:r w:rsidR="00C078ED">
        <w:t>Wellington: New Zealand Climate Change Office</w:t>
      </w:r>
      <w:r>
        <w:t>.</w:t>
      </w:r>
    </w:p>
    <w:p w14:paraId="2C0B6216" w14:textId="31474226" w:rsidR="00962C73" w:rsidRPr="00D66195" w:rsidRDefault="00962C73" w:rsidP="00962C73">
      <w:pPr>
        <w:pStyle w:val="References"/>
        <w:rPr>
          <w:lang w:eastAsia="en-AU"/>
        </w:rPr>
      </w:pPr>
      <w:bookmarkStart w:id="791" w:name="_Hlk35607623"/>
      <w:r w:rsidRPr="00D66195">
        <w:rPr>
          <w:lang w:eastAsia="en-AU"/>
        </w:rPr>
        <w:t>Palmer G. 2015. New Zealand</w:t>
      </w:r>
      <w:r w:rsidR="005172CD">
        <w:rPr>
          <w:lang w:eastAsia="en-AU"/>
        </w:rPr>
        <w:t>’</w:t>
      </w:r>
      <w:r w:rsidRPr="00D66195">
        <w:rPr>
          <w:lang w:eastAsia="en-AU"/>
        </w:rPr>
        <w:t xml:space="preserve">s defective law on climate change. </w:t>
      </w:r>
      <w:r w:rsidRPr="00DA475C">
        <w:rPr>
          <w:i/>
          <w:iCs/>
          <w:lang w:eastAsia="en-AU"/>
        </w:rPr>
        <w:t>New Zealand Journal of Public and International Law</w:t>
      </w:r>
      <w:r w:rsidRPr="00D66195">
        <w:rPr>
          <w:lang w:eastAsia="en-AU"/>
        </w:rPr>
        <w:t xml:space="preserve"> 13</w:t>
      </w:r>
      <w:r>
        <w:rPr>
          <w:lang w:eastAsia="en-AU"/>
        </w:rPr>
        <w:t>:</w:t>
      </w:r>
      <w:r w:rsidRPr="00D66195">
        <w:rPr>
          <w:lang w:eastAsia="en-AU"/>
        </w:rPr>
        <w:t xml:space="preserve"> 115</w:t>
      </w:r>
      <w:r>
        <w:rPr>
          <w:lang w:eastAsia="en-AU"/>
        </w:rPr>
        <w:t>–</w:t>
      </w:r>
      <w:r w:rsidRPr="00D66195">
        <w:rPr>
          <w:lang w:eastAsia="en-AU"/>
        </w:rPr>
        <w:t>136.</w:t>
      </w:r>
    </w:p>
    <w:bookmarkEnd w:id="791"/>
    <w:p w14:paraId="6D7C3AF3" w14:textId="77777777" w:rsidR="00962C73" w:rsidRPr="00D66195" w:rsidRDefault="00962C73" w:rsidP="00962C73">
      <w:pPr>
        <w:pStyle w:val="References"/>
      </w:pPr>
      <w:r w:rsidRPr="00D66195">
        <w:rPr>
          <w:rFonts w:eastAsiaTheme="minorHAnsi"/>
          <w:lang w:eastAsia="en-US"/>
        </w:rPr>
        <w:t>Parker LM, Ross PM, O’Connor WA. 2011</w:t>
      </w:r>
      <w:r>
        <w:rPr>
          <w:rFonts w:eastAsiaTheme="minorHAnsi"/>
          <w:lang w:eastAsia="en-US"/>
        </w:rPr>
        <w:t>.</w:t>
      </w:r>
      <w:r w:rsidRPr="00D66195">
        <w:rPr>
          <w:rFonts w:eastAsiaTheme="minorHAnsi"/>
          <w:lang w:eastAsia="en-US"/>
        </w:rPr>
        <w:t xml:space="preserve"> Populations of the Sydney rock oyster, </w:t>
      </w:r>
      <w:r w:rsidRPr="00F9458D">
        <w:rPr>
          <w:rFonts w:eastAsiaTheme="minorHAnsi"/>
          <w:i/>
          <w:iCs/>
          <w:lang w:eastAsia="en-US"/>
        </w:rPr>
        <w:t>Saccostrea glomerata</w:t>
      </w:r>
      <w:r w:rsidRPr="00D66195">
        <w:rPr>
          <w:rFonts w:eastAsiaTheme="minorHAnsi"/>
          <w:lang w:eastAsia="en-US"/>
        </w:rPr>
        <w:t xml:space="preserve">, vary in response to ocean acidification. </w:t>
      </w:r>
      <w:r w:rsidRPr="00F9458D">
        <w:rPr>
          <w:rFonts w:eastAsiaTheme="minorHAnsi"/>
          <w:i/>
          <w:iCs/>
          <w:lang w:eastAsia="en-US"/>
        </w:rPr>
        <w:t>Mar</w:t>
      </w:r>
      <w:r>
        <w:rPr>
          <w:rFonts w:eastAsiaTheme="minorHAnsi"/>
          <w:i/>
          <w:iCs/>
          <w:lang w:eastAsia="en-US"/>
        </w:rPr>
        <w:t>ine</w:t>
      </w:r>
      <w:r w:rsidRPr="00F9458D">
        <w:rPr>
          <w:rFonts w:eastAsiaTheme="minorHAnsi"/>
          <w:i/>
          <w:iCs/>
          <w:lang w:eastAsia="en-US"/>
        </w:rPr>
        <w:t xml:space="preserve"> Biol</w:t>
      </w:r>
      <w:r>
        <w:rPr>
          <w:rFonts w:eastAsiaTheme="minorHAnsi"/>
          <w:i/>
          <w:iCs/>
          <w:lang w:eastAsia="en-US"/>
        </w:rPr>
        <w:t>ogy</w:t>
      </w:r>
      <w:r w:rsidRPr="00D66195">
        <w:rPr>
          <w:rFonts w:eastAsiaTheme="minorHAnsi"/>
          <w:lang w:eastAsia="en-US"/>
        </w:rPr>
        <w:t xml:space="preserve"> 158:</w:t>
      </w:r>
      <w:r>
        <w:rPr>
          <w:rFonts w:eastAsiaTheme="minorHAnsi"/>
          <w:lang w:eastAsia="en-US"/>
        </w:rPr>
        <w:t xml:space="preserve"> </w:t>
      </w:r>
      <w:r w:rsidRPr="00D66195">
        <w:rPr>
          <w:rFonts w:eastAsiaTheme="minorHAnsi"/>
          <w:lang w:eastAsia="en-US"/>
        </w:rPr>
        <w:t>689–697.</w:t>
      </w:r>
    </w:p>
    <w:p w14:paraId="51EE62DA" w14:textId="15C17D41" w:rsidR="00962C73" w:rsidRPr="00D66195" w:rsidRDefault="00962C73" w:rsidP="00962C73">
      <w:pPr>
        <w:pStyle w:val="References"/>
      </w:pPr>
      <w:r w:rsidRPr="00D66195">
        <w:t xml:space="preserve">Parkinson D, Zara C. 2013. The hidden disaster: </w:t>
      </w:r>
      <w:r w:rsidR="0026578E">
        <w:t>D</w:t>
      </w:r>
      <w:r w:rsidRPr="00D66195">
        <w:t>omestic violence in the aftermath of natural disaster</w:t>
      </w:r>
      <w:r>
        <w:t>.</w:t>
      </w:r>
      <w:r w:rsidRPr="00D66195">
        <w:t xml:space="preserve"> </w:t>
      </w:r>
      <w:r w:rsidRPr="00D66195">
        <w:rPr>
          <w:i/>
          <w:iCs/>
        </w:rPr>
        <w:t>Australian Journal of Emergency Management</w:t>
      </w:r>
      <w:r w:rsidRPr="00D66195">
        <w:t xml:space="preserve"> 28(2)</w:t>
      </w:r>
      <w:r w:rsidR="0026578E">
        <w:t>: 28–35</w:t>
      </w:r>
      <w:r w:rsidRPr="00D66195">
        <w:t>.</w:t>
      </w:r>
    </w:p>
    <w:p w14:paraId="415338A9" w14:textId="3E347AAE" w:rsidR="00962C73" w:rsidRPr="00D66195" w:rsidRDefault="00962C73" w:rsidP="00962C73">
      <w:pPr>
        <w:pStyle w:val="References"/>
      </w:pPr>
      <w:r w:rsidRPr="00D66195">
        <w:t xml:space="preserve">Parliamentary Commissioner for the Environment. 1996. </w:t>
      </w:r>
      <w:r w:rsidRPr="00330D2D">
        <w:rPr>
          <w:i/>
          <w:iCs/>
        </w:rPr>
        <w:t>Historic and Cultural Heritage Management in New Zealand</w:t>
      </w:r>
      <w:r w:rsidRPr="00D66195">
        <w:t xml:space="preserve">. </w:t>
      </w:r>
      <w:r>
        <w:t xml:space="preserve">Wellington: Office of the </w:t>
      </w:r>
      <w:r w:rsidRPr="00D66195">
        <w:t>Parliamentary Commissioner for the Environment</w:t>
      </w:r>
      <w:r>
        <w:t>.</w:t>
      </w:r>
      <w:r w:rsidRPr="00D66195" w:rsidDel="00330D2D">
        <w:t xml:space="preserve"> </w:t>
      </w:r>
      <w:r>
        <w:t>Retrieved</w:t>
      </w:r>
      <w:r w:rsidRPr="00D66195">
        <w:t xml:space="preserve"> from </w:t>
      </w:r>
      <w:hyperlink r:id="rId213" w:history="1">
        <w:r w:rsidRPr="004B1FA4">
          <w:rPr>
            <w:rStyle w:val="Hyperlink"/>
            <w:rFonts w:cs="Arial"/>
          </w:rPr>
          <w:t>www.pce.parliament.nz/media/1526/historic-and-cultural-heritage-management-in-new-zealand-june-1996-small.pdf</w:t>
        </w:r>
      </w:hyperlink>
      <w:r w:rsidR="0026578E">
        <w:t>(10 July 2020)</w:t>
      </w:r>
      <w:r w:rsidRPr="00D66195">
        <w:t>.</w:t>
      </w:r>
    </w:p>
    <w:p w14:paraId="30B181B7" w14:textId="64F9A91C" w:rsidR="00962C73" w:rsidRPr="00D66195" w:rsidRDefault="00962C73" w:rsidP="00962C73">
      <w:pPr>
        <w:pStyle w:val="References"/>
      </w:pPr>
      <w:r w:rsidRPr="00D66195">
        <w:t xml:space="preserve">Parliamentary Commissioner for the Environment. 2006. </w:t>
      </w:r>
      <w:r w:rsidRPr="000251C4">
        <w:rPr>
          <w:i/>
          <w:iCs/>
        </w:rPr>
        <w:t xml:space="preserve">Restoring the Rotorua Lakes: The </w:t>
      </w:r>
      <w:r w:rsidR="0026578E">
        <w:rPr>
          <w:i/>
          <w:iCs/>
        </w:rPr>
        <w:t>U</w:t>
      </w:r>
      <w:r w:rsidRPr="000251C4">
        <w:rPr>
          <w:i/>
          <w:iCs/>
        </w:rPr>
        <w:t xml:space="preserve">ltimate </w:t>
      </w:r>
      <w:r w:rsidR="0026578E">
        <w:rPr>
          <w:i/>
          <w:iCs/>
        </w:rPr>
        <w:t>E</w:t>
      </w:r>
      <w:r w:rsidRPr="000251C4">
        <w:rPr>
          <w:i/>
          <w:iCs/>
        </w:rPr>
        <w:t xml:space="preserve">ndurance </w:t>
      </w:r>
      <w:r w:rsidR="0026578E">
        <w:rPr>
          <w:i/>
          <w:iCs/>
        </w:rPr>
        <w:t>C</w:t>
      </w:r>
      <w:r w:rsidRPr="000251C4">
        <w:rPr>
          <w:i/>
          <w:iCs/>
        </w:rPr>
        <w:t>hallenge</w:t>
      </w:r>
      <w:r w:rsidRPr="00D66195">
        <w:t>. Wellington: Parliamentary Commissioner for the Environment.</w:t>
      </w:r>
    </w:p>
    <w:p w14:paraId="24CA068D" w14:textId="2E12953D" w:rsidR="00962C73" w:rsidRPr="00D66195" w:rsidRDefault="00962C73" w:rsidP="00962C73">
      <w:pPr>
        <w:pStyle w:val="References"/>
      </w:pPr>
      <w:r w:rsidRPr="00D66195">
        <w:t xml:space="preserve">Parliamentary Commissioner for the Environment. 2015. </w:t>
      </w:r>
      <w:r w:rsidRPr="000C61FF">
        <w:rPr>
          <w:i/>
          <w:iCs/>
        </w:rPr>
        <w:t xml:space="preserve">Preparing New Zealand for </w:t>
      </w:r>
      <w:r w:rsidR="0026578E">
        <w:rPr>
          <w:i/>
          <w:iCs/>
        </w:rPr>
        <w:t>R</w:t>
      </w:r>
      <w:r w:rsidRPr="000C61FF">
        <w:rPr>
          <w:i/>
          <w:iCs/>
        </w:rPr>
        <w:t xml:space="preserve">ising </w:t>
      </w:r>
      <w:r w:rsidR="0026578E">
        <w:rPr>
          <w:i/>
          <w:iCs/>
        </w:rPr>
        <w:t>S</w:t>
      </w:r>
      <w:r w:rsidRPr="000C61FF">
        <w:rPr>
          <w:i/>
          <w:iCs/>
        </w:rPr>
        <w:t>eas: Certainty and Uncertainty</w:t>
      </w:r>
      <w:r w:rsidRPr="00D66195">
        <w:t>. Wellington: Parliamentary Commissioner for the Environment.</w:t>
      </w:r>
    </w:p>
    <w:p w14:paraId="756A041E" w14:textId="43B2678E" w:rsidR="00962C73" w:rsidRPr="00D66195" w:rsidRDefault="00962C73" w:rsidP="00962C73">
      <w:pPr>
        <w:pStyle w:val="References"/>
      </w:pPr>
      <w:r w:rsidRPr="00D66195">
        <w:t>Parsons DM, Sim-Smith CJ, Cryer M, Francis</w:t>
      </w:r>
      <w:r>
        <w:t xml:space="preserve"> </w:t>
      </w:r>
      <w:r w:rsidRPr="00D66195">
        <w:t xml:space="preserve">MP, Hartill B, Jones EG, </w:t>
      </w:r>
      <w:r w:rsidR="0026578E">
        <w:t>…</w:t>
      </w:r>
      <w:r w:rsidRPr="00D66195">
        <w:t xml:space="preserve"> Zeldis J. 2014. Snapper (</w:t>
      </w:r>
      <w:r w:rsidRPr="003F788E">
        <w:rPr>
          <w:i/>
        </w:rPr>
        <w:t>Chrysophrys auratus</w:t>
      </w:r>
      <w:r w:rsidRPr="00D66195">
        <w:t xml:space="preserve">): </w:t>
      </w:r>
      <w:r w:rsidR="0026578E">
        <w:t>A</w:t>
      </w:r>
      <w:r w:rsidRPr="00D66195">
        <w:t xml:space="preserve"> review of life history and key vulnerabilities in New Zealand. </w:t>
      </w:r>
      <w:r w:rsidRPr="00D66195">
        <w:rPr>
          <w:i/>
          <w:iCs/>
        </w:rPr>
        <w:t>New Zealand Journal of Marine and Freshwater Research</w:t>
      </w:r>
      <w:r w:rsidRPr="004F720D">
        <w:t xml:space="preserve"> 48</w:t>
      </w:r>
      <w:r w:rsidRPr="00D66195">
        <w:t>(2)</w:t>
      </w:r>
      <w:r>
        <w:t>:</w:t>
      </w:r>
      <w:r w:rsidRPr="00D66195">
        <w:t xml:space="preserve"> 256</w:t>
      </w:r>
      <w:r>
        <w:t>–</w:t>
      </w:r>
      <w:r w:rsidRPr="00D66195">
        <w:t>283.</w:t>
      </w:r>
    </w:p>
    <w:p w14:paraId="7F2CFC3D" w14:textId="1890D4E3" w:rsidR="00962C73" w:rsidRDefault="00962C73" w:rsidP="00962C73">
      <w:pPr>
        <w:pStyle w:val="References"/>
      </w:pPr>
      <w:r w:rsidRPr="00D66195">
        <w:t xml:space="preserve">Pattle Delamore Partners Ltd. 2011. </w:t>
      </w:r>
      <w:r w:rsidRPr="003F542D">
        <w:rPr>
          <w:i/>
          <w:iCs/>
        </w:rPr>
        <w:t>New Zealand Guidelines for the Monitoring and Management of Sea Water Intrusion Risks on Groundwater</w:t>
      </w:r>
      <w:r w:rsidRPr="00D66195">
        <w:t xml:space="preserve">. </w:t>
      </w:r>
      <w:r>
        <w:t xml:space="preserve">Wellington: Envirolink. Retrieved from </w:t>
      </w:r>
      <w:hyperlink r:id="rId214" w:history="1">
        <w:r w:rsidRPr="004B1FA4">
          <w:rPr>
            <w:rStyle w:val="Hyperlink"/>
            <w:rFonts w:cs="Arial"/>
          </w:rPr>
          <w:t>https://envirolink.govt.nz/assets/Envirolink/420-NLRC50-Guidelines-for-the-monitoring-and-management-of-sea-water-intrusion-risks-on-groundwater.pdf</w:t>
        </w:r>
      </w:hyperlink>
      <w:r w:rsidR="0026578E">
        <w:rPr>
          <w:rStyle w:val="Hyperlink"/>
          <w:rFonts w:cs="Arial"/>
        </w:rPr>
        <w:t xml:space="preserve"> </w:t>
      </w:r>
      <w:r w:rsidR="0026578E">
        <w:t>(10 July 2020)</w:t>
      </w:r>
      <w:r>
        <w:t xml:space="preserve">. </w:t>
      </w:r>
    </w:p>
    <w:p w14:paraId="7BD5AE69" w14:textId="77777777" w:rsidR="00962C73" w:rsidRPr="00D66195" w:rsidRDefault="00962C73" w:rsidP="00962C73">
      <w:pPr>
        <w:pStyle w:val="References"/>
      </w:pPr>
      <w:r w:rsidRPr="00D66195">
        <w:t xml:space="preserve">Paulik R, Craig H, Collins D. 2019a. </w:t>
      </w:r>
      <w:r w:rsidRPr="00632A87">
        <w:rPr>
          <w:i/>
          <w:iCs/>
        </w:rPr>
        <w:t>New Zealand Fluvial and Pluvial Flood Exposure</w:t>
      </w:r>
      <w:r w:rsidRPr="00D66195">
        <w:t>. Wellington: NIWA.</w:t>
      </w:r>
    </w:p>
    <w:p w14:paraId="4F90F4E5" w14:textId="5CA82407" w:rsidR="00962C73" w:rsidRDefault="00962C73" w:rsidP="00962C73">
      <w:pPr>
        <w:pStyle w:val="References"/>
      </w:pPr>
      <w:r w:rsidRPr="00D66195">
        <w:t xml:space="preserve">Paulik R, Stephens S, Wadhwa S, Bell R, Popocivh B, Robinson B. 2019b. </w:t>
      </w:r>
      <w:r w:rsidRPr="00D6694A">
        <w:rPr>
          <w:i/>
          <w:iCs/>
        </w:rPr>
        <w:t xml:space="preserve">Coastal </w:t>
      </w:r>
      <w:r w:rsidR="00F14C6D">
        <w:rPr>
          <w:i/>
          <w:iCs/>
        </w:rPr>
        <w:t>F</w:t>
      </w:r>
      <w:r w:rsidRPr="00D6694A">
        <w:rPr>
          <w:i/>
          <w:iCs/>
        </w:rPr>
        <w:t xml:space="preserve">looding </w:t>
      </w:r>
      <w:r w:rsidR="00F14C6D">
        <w:rPr>
          <w:i/>
          <w:iCs/>
        </w:rPr>
        <w:t>E</w:t>
      </w:r>
      <w:r w:rsidRPr="00D6694A">
        <w:rPr>
          <w:i/>
          <w:iCs/>
        </w:rPr>
        <w:t xml:space="preserve">xposure under </w:t>
      </w:r>
      <w:r w:rsidR="00F14C6D">
        <w:rPr>
          <w:i/>
          <w:iCs/>
        </w:rPr>
        <w:t>F</w:t>
      </w:r>
      <w:r w:rsidRPr="00D6694A">
        <w:rPr>
          <w:i/>
          <w:iCs/>
        </w:rPr>
        <w:t xml:space="preserve">uture </w:t>
      </w:r>
      <w:r w:rsidR="00F14C6D">
        <w:rPr>
          <w:i/>
          <w:iCs/>
        </w:rPr>
        <w:t>S</w:t>
      </w:r>
      <w:r w:rsidRPr="00D6694A">
        <w:rPr>
          <w:i/>
          <w:iCs/>
        </w:rPr>
        <w:t>ea-level rise for New Zealand</w:t>
      </w:r>
      <w:r w:rsidRPr="00D66195">
        <w:t xml:space="preserve">. </w:t>
      </w:r>
      <w:r>
        <w:t>Wellington</w:t>
      </w:r>
      <w:r w:rsidRPr="00D66195">
        <w:t xml:space="preserve">: Deep South National Science Challenge. Retrieved from </w:t>
      </w:r>
      <w:hyperlink r:id="rId215" w:history="1">
        <w:r w:rsidR="00F14C6D">
          <w:rPr>
            <w:rStyle w:val="Hyperlink"/>
            <w:rFonts w:cs="Arial"/>
          </w:rPr>
          <w:t>www.deepsouthchallenge.co.nz/sites/default/files/2019-08/2019119WN_DEPSI18301_Coast_Flood_Exp_under_Fut_Sealevel_rise_FINAL%20%281%29_0.pdf</w:t>
        </w:r>
      </w:hyperlink>
      <w:r w:rsidR="00F14C6D">
        <w:rPr>
          <w:rStyle w:val="Hyperlink"/>
          <w:rFonts w:cs="Arial"/>
        </w:rPr>
        <w:t xml:space="preserve"> </w:t>
      </w:r>
      <w:r w:rsidR="00F14C6D">
        <w:t>(10 July 2020)</w:t>
      </w:r>
      <w:r>
        <w:t xml:space="preserve">. </w:t>
      </w:r>
    </w:p>
    <w:p w14:paraId="070FCDAF" w14:textId="77777777" w:rsidR="00962C73" w:rsidRPr="00D66195" w:rsidRDefault="00962C73" w:rsidP="00962C73">
      <w:pPr>
        <w:pStyle w:val="References"/>
      </w:pPr>
      <w:r w:rsidRPr="00D66195">
        <w:t xml:space="preserve">Pearce G. 2019. Combating the growing fire risk. </w:t>
      </w:r>
      <w:r w:rsidRPr="00632A87">
        <w:rPr>
          <w:i/>
          <w:iCs/>
        </w:rPr>
        <w:t>Build Magazine</w:t>
      </w:r>
      <w:r w:rsidRPr="00D66195">
        <w:t xml:space="preserve"> 174.</w:t>
      </w:r>
    </w:p>
    <w:p w14:paraId="045279E9" w14:textId="2ADDF233" w:rsidR="00962C73" w:rsidRPr="00D66195" w:rsidRDefault="00962C73" w:rsidP="00962C73">
      <w:pPr>
        <w:pStyle w:val="References"/>
        <w:rPr>
          <w:rFonts w:eastAsia="Calibri" w:cs="Calibri"/>
        </w:rPr>
      </w:pPr>
      <w:r w:rsidRPr="00D66195">
        <w:rPr>
          <w:rFonts w:eastAsia="Calibri"/>
        </w:rPr>
        <w:t>Pearce HG</w:t>
      </w:r>
      <w:r>
        <w:rPr>
          <w:rFonts w:eastAsia="Calibri"/>
        </w:rPr>
        <w:t>,</w:t>
      </w:r>
      <w:r w:rsidRPr="00D66195">
        <w:rPr>
          <w:rFonts w:eastAsia="Calibri"/>
        </w:rPr>
        <w:t xml:space="preserve"> Kerr J</w:t>
      </w:r>
      <w:r>
        <w:rPr>
          <w:rFonts w:eastAsia="Calibri"/>
        </w:rPr>
        <w:t>,</w:t>
      </w:r>
      <w:r w:rsidRPr="00D66195">
        <w:rPr>
          <w:rFonts w:eastAsia="Calibri"/>
        </w:rPr>
        <w:t xml:space="preserve"> Clark A</w:t>
      </w:r>
      <w:r>
        <w:rPr>
          <w:rFonts w:eastAsia="Calibri"/>
        </w:rPr>
        <w:t>,</w:t>
      </w:r>
      <w:r w:rsidRPr="00D66195">
        <w:rPr>
          <w:rFonts w:eastAsia="Calibri"/>
        </w:rPr>
        <w:t xml:space="preserve"> Mullan B</w:t>
      </w:r>
      <w:r>
        <w:rPr>
          <w:rFonts w:eastAsia="Calibri"/>
        </w:rPr>
        <w:t>,</w:t>
      </w:r>
      <w:r w:rsidRPr="00D66195">
        <w:rPr>
          <w:rFonts w:eastAsia="Calibri"/>
        </w:rPr>
        <w:t xml:space="preserve"> Ackerley D</w:t>
      </w:r>
      <w:r>
        <w:rPr>
          <w:rFonts w:eastAsia="Calibri"/>
        </w:rPr>
        <w:t>,</w:t>
      </w:r>
      <w:r w:rsidRPr="00D66195">
        <w:rPr>
          <w:rFonts w:eastAsia="Calibri"/>
        </w:rPr>
        <w:t xml:space="preserve"> Carey-Smith T</w:t>
      </w:r>
      <w:r>
        <w:rPr>
          <w:rFonts w:eastAsia="Calibri"/>
        </w:rPr>
        <w:t>,</w:t>
      </w:r>
      <w:r w:rsidRPr="00D66195">
        <w:rPr>
          <w:rFonts w:eastAsia="Calibri"/>
        </w:rPr>
        <w:t xml:space="preserve"> Yang E. 201</w:t>
      </w:r>
      <w:r w:rsidR="009666F6">
        <w:rPr>
          <w:rFonts w:eastAsia="Calibri"/>
        </w:rPr>
        <w:t>2</w:t>
      </w:r>
      <w:r w:rsidRPr="00D66195">
        <w:rPr>
          <w:rFonts w:eastAsia="Calibri"/>
        </w:rPr>
        <w:t xml:space="preserve">. </w:t>
      </w:r>
      <w:r w:rsidRPr="00720A2F">
        <w:rPr>
          <w:rFonts w:eastAsia="Calibri"/>
          <w:i/>
          <w:iCs/>
        </w:rPr>
        <w:t xml:space="preserve">Improved </w:t>
      </w:r>
      <w:r w:rsidR="00F14C6D">
        <w:rPr>
          <w:rFonts w:eastAsia="Calibri"/>
          <w:i/>
          <w:iCs/>
        </w:rPr>
        <w:t>E</w:t>
      </w:r>
      <w:r w:rsidRPr="00720A2F">
        <w:rPr>
          <w:rFonts w:eastAsia="Calibri"/>
          <w:i/>
          <w:iCs/>
        </w:rPr>
        <w:t xml:space="preserve">stimates of the </w:t>
      </w:r>
      <w:r w:rsidR="00F14C6D">
        <w:rPr>
          <w:rFonts w:eastAsia="Calibri"/>
          <w:i/>
          <w:iCs/>
        </w:rPr>
        <w:t>E</w:t>
      </w:r>
      <w:r w:rsidRPr="00720A2F">
        <w:rPr>
          <w:rFonts w:eastAsia="Calibri"/>
          <w:i/>
          <w:iCs/>
        </w:rPr>
        <w:t xml:space="preserve">ffect of </w:t>
      </w:r>
      <w:r w:rsidR="00F14C6D">
        <w:rPr>
          <w:rFonts w:eastAsia="Calibri"/>
          <w:i/>
          <w:iCs/>
        </w:rPr>
        <w:t>C</w:t>
      </w:r>
      <w:r w:rsidRPr="00720A2F">
        <w:rPr>
          <w:rFonts w:eastAsia="Calibri"/>
          <w:i/>
          <w:iCs/>
        </w:rPr>
        <w:t xml:space="preserve">limate </w:t>
      </w:r>
      <w:r w:rsidR="00F14C6D">
        <w:rPr>
          <w:rFonts w:eastAsia="Calibri"/>
          <w:i/>
          <w:iCs/>
        </w:rPr>
        <w:t>C</w:t>
      </w:r>
      <w:r w:rsidRPr="00720A2F">
        <w:rPr>
          <w:rFonts w:eastAsia="Calibri"/>
          <w:i/>
          <w:iCs/>
        </w:rPr>
        <w:t xml:space="preserve">hange on NZ </w:t>
      </w:r>
      <w:r w:rsidR="00F14C6D">
        <w:rPr>
          <w:rFonts w:eastAsia="Calibri"/>
          <w:i/>
          <w:iCs/>
        </w:rPr>
        <w:t>F</w:t>
      </w:r>
      <w:r w:rsidRPr="00720A2F">
        <w:rPr>
          <w:rFonts w:eastAsia="Calibri"/>
          <w:i/>
          <w:iCs/>
        </w:rPr>
        <w:t xml:space="preserve">ire </w:t>
      </w:r>
      <w:r w:rsidR="00F14C6D">
        <w:rPr>
          <w:rFonts w:eastAsia="Calibri"/>
          <w:i/>
          <w:iCs/>
        </w:rPr>
        <w:t>D</w:t>
      </w:r>
      <w:r w:rsidRPr="00720A2F">
        <w:rPr>
          <w:rFonts w:eastAsia="Calibri"/>
          <w:i/>
          <w:iCs/>
        </w:rPr>
        <w:t>anger</w:t>
      </w:r>
      <w:r w:rsidRPr="00D66195">
        <w:rPr>
          <w:rFonts w:eastAsia="Calibri"/>
        </w:rPr>
        <w:t>. Christchurch</w:t>
      </w:r>
      <w:r>
        <w:rPr>
          <w:rFonts w:eastAsia="Calibri"/>
        </w:rPr>
        <w:t xml:space="preserve">: </w:t>
      </w:r>
      <w:r w:rsidRPr="00D66195">
        <w:rPr>
          <w:rFonts w:eastAsia="Calibri"/>
        </w:rPr>
        <w:t>Scion, Rural Fire Research Group.</w:t>
      </w:r>
    </w:p>
    <w:p w14:paraId="6B1B901F" w14:textId="5E344082" w:rsidR="00962C73" w:rsidRDefault="00962C73" w:rsidP="00962C73">
      <w:pPr>
        <w:pStyle w:val="References"/>
        <w:rPr>
          <w:rFonts w:eastAsia="Calibri" w:cs="Calibri"/>
        </w:rPr>
      </w:pPr>
      <w:r w:rsidRPr="00D66195">
        <w:rPr>
          <w:rFonts w:eastAsia="Calibri"/>
        </w:rPr>
        <w:t xml:space="preserve">Pearce P, Bell R, Bostock H, Carey-Smith T, Collins D, Fedaeff N, </w:t>
      </w:r>
      <w:r w:rsidR="00F14C6D">
        <w:rPr>
          <w:rFonts w:eastAsia="Calibri"/>
        </w:rPr>
        <w:t>…</w:t>
      </w:r>
      <w:r w:rsidRPr="00D66195">
        <w:rPr>
          <w:rFonts w:eastAsia="Calibri"/>
        </w:rPr>
        <w:t xml:space="preserve"> Woolley JM. 2018. </w:t>
      </w:r>
      <w:r w:rsidRPr="00D66195">
        <w:rPr>
          <w:rFonts w:eastAsia="Calibri"/>
          <w:i/>
        </w:rPr>
        <w:t xml:space="preserve">Auckland Region </w:t>
      </w:r>
      <w:r w:rsidR="00F14C6D">
        <w:rPr>
          <w:rFonts w:eastAsia="Calibri"/>
          <w:i/>
        </w:rPr>
        <w:t>C</w:t>
      </w:r>
      <w:r w:rsidRPr="00D66195">
        <w:rPr>
          <w:rFonts w:eastAsia="Calibri"/>
          <w:i/>
        </w:rPr>
        <w:t xml:space="preserve">limate </w:t>
      </w:r>
      <w:r w:rsidR="00F14C6D">
        <w:rPr>
          <w:rFonts w:eastAsia="Calibri"/>
          <w:i/>
        </w:rPr>
        <w:t>C</w:t>
      </w:r>
      <w:r w:rsidRPr="00D66195">
        <w:rPr>
          <w:rFonts w:eastAsia="Calibri"/>
          <w:i/>
        </w:rPr>
        <w:t xml:space="preserve">hange </w:t>
      </w:r>
      <w:r w:rsidR="00F14C6D">
        <w:rPr>
          <w:rFonts w:eastAsia="Calibri"/>
          <w:i/>
        </w:rPr>
        <w:t>P</w:t>
      </w:r>
      <w:r w:rsidRPr="00D66195">
        <w:rPr>
          <w:rFonts w:eastAsia="Calibri"/>
          <w:i/>
        </w:rPr>
        <w:t xml:space="preserve">rojections and </w:t>
      </w:r>
      <w:r w:rsidR="00F14C6D">
        <w:rPr>
          <w:rFonts w:eastAsia="Calibri"/>
          <w:i/>
        </w:rPr>
        <w:t>I</w:t>
      </w:r>
      <w:r w:rsidRPr="00D66195">
        <w:rPr>
          <w:rFonts w:eastAsia="Calibri"/>
          <w:i/>
        </w:rPr>
        <w:t>mpacts</w:t>
      </w:r>
      <w:r>
        <w:rPr>
          <w:rFonts w:eastAsia="Calibri" w:cs="Calibri"/>
        </w:rPr>
        <w:t>.</w:t>
      </w:r>
      <w:r w:rsidRPr="00DC47E8">
        <w:rPr>
          <w:rFonts w:eastAsia="Calibri" w:cs="Calibri"/>
        </w:rPr>
        <w:t xml:space="preserve"> </w:t>
      </w:r>
      <w:r>
        <w:rPr>
          <w:rFonts w:eastAsia="Calibri" w:cs="Calibri"/>
        </w:rPr>
        <w:t>Auckland:</w:t>
      </w:r>
      <w:r w:rsidRPr="00D66195">
        <w:rPr>
          <w:rFonts w:eastAsia="Calibri" w:cs="Calibri"/>
          <w:i/>
        </w:rPr>
        <w:t xml:space="preserve"> </w:t>
      </w:r>
      <w:r w:rsidRPr="00D66195">
        <w:rPr>
          <w:rFonts w:eastAsia="Calibri" w:cs="Calibri"/>
        </w:rPr>
        <w:t>Auckland Council.</w:t>
      </w:r>
      <w:r>
        <w:rPr>
          <w:rFonts w:eastAsia="Calibri" w:cs="Calibri"/>
        </w:rPr>
        <w:t xml:space="preserve"> </w:t>
      </w:r>
    </w:p>
    <w:p w14:paraId="1B74E31C" w14:textId="6DD337ED" w:rsidR="00962C73" w:rsidRPr="00D66195" w:rsidRDefault="00962C73" w:rsidP="00962C73">
      <w:pPr>
        <w:pStyle w:val="References"/>
        <w:rPr>
          <w:rFonts w:eastAsia="Calibri"/>
        </w:rPr>
      </w:pPr>
      <w:r w:rsidRPr="00D66195">
        <w:rPr>
          <w:rFonts w:eastAsia="Calibri"/>
        </w:rPr>
        <w:t>Pearce P</w:t>
      </w:r>
      <w:r w:rsidRPr="00D66195">
        <w:rPr>
          <w:rFonts w:eastAsia="Calibri" w:cs="Calibri"/>
        </w:rPr>
        <w:t>,</w:t>
      </w:r>
      <w:r w:rsidRPr="00D66195">
        <w:rPr>
          <w:rFonts w:eastAsia="Calibri"/>
        </w:rPr>
        <w:t xml:space="preserve"> Fedaeff N</w:t>
      </w:r>
      <w:r w:rsidRPr="00D66195">
        <w:rPr>
          <w:rFonts w:eastAsia="Calibri" w:cs="Calibri"/>
        </w:rPr>
        <w:t>,</w:t>
      </w:r>
      <w:r w:rsidRPr="00D66195">
        <w:rPr>
          <w:rFonts w:eastAsia="Calibri"/>
        </w:rPr>
        <w:t xml:space="preserve"> Mullan B</w:t>
      </w:r>
      <w:r w:rsidRPr="00D66195">
        <w:rPr>
          <w:rFonts w:eastAsia="Calibri" w:cs="Calibri"/>
        </w:rPr>
        <w:t>,</w:t>
      </w:r>
      <w:r w:rsidRPr="00D66195">
        <w:rPr>
          <w:rFonts w:eastAsia="Calibri"/>
        </w:rPr>
        <w:t xml:space="preserve"> Rosier S</w:t>
      </w:r>
      <w:r w:rsidRPr="00D66195">
        <w:rPr>
          <w:rFonts w:eastAsia="Calibri" w:cs="Calibri"/>
        </w:rPr>
        <w:t>,</w:t>
      </w:r>
      <w:r w:rsidRPr="00D66195">
        <w:rPr>
          <w:rFonts w:eastAsia="Calibri"/>
        </w:rPr>
        <w:t xml:space="preserve"> Carey-Smith T</w:t>
      </w:r>
      <w:r w:rsidRPr="00D66195">
        <w:rPr>
          <w:rFonts w:eastAsia="Calibri" w:cs="Calibri"/>
        </w:rPr>
        <w:t xml:space="preserve">, </w:t>
      </w:r>
      <w:r w:rsidRPr="00D66195">
        <w:rPr>
          <w:rFonts w:eastAsia="Calibri"/>
        </w:rPr>
        <w:t>Sood A</w:t>
      </w:r>
      <w:r w:rsidRPr="00D66195">
        <w:rPr>
          <w:rFonts w:eastAsia="Calibri" w:cs="Calibri"/>
        </w:rPr>
        <w:t>.</w:t>
      </w:r>
      <w:r w:rsidRPr="00D66195">
        <w:rPr>
          <w:rFonts w:eastAsia="Calibri"/>
        </w:rPr>
        <w:t xml:space="preserve"> 2019. </w:t>
      </w:r>
      <w:r w:rsidRPr="00D66195">
        <w:rPr>
          <w:rFonts w:eastAsia="Calibri"/>
          <w:i/>
        </w:rPr>
        <w:t xml:space="preserve">Wellington Region </w:t>
      </w:r>
      <w:r w:rsidR="00F14C6D">
        <w:rPr>
          <w:rFonts w:eastAsia="Calibri"/>
          <w:i/>
        </w:rPr>
        <w:t>C</w:t>
      </w:r>
      <w:r w:rsidRPr="00D66195">
        <w:rPr>
          <w:rFonts w:eastAsia="Calibri"/>
          <w:i/>
        </w:rPr>
        <w:t xml:space="preserve">limate </w:t>
      </w:r>
      <w:r w:rsidR="00F14C6D">
        <w:rPr>
          <w:rFonts w:eastAsia="Calibri"/>
          <w:i/>
        </w:rPr>
        <w:t>C</w:t>
      </w:r>
      <w:r w:rsidRPr="00D66195">
        <w:rPr>
          <w:rFonts w:eastAsia="Calibri"/>
          <w:i/>
        </w:rPr>
        <w:t xml:space="preserve">hange </w:t>
      </w:r>
      <w:r w:rsidR="00F14C6D">
        <w:rPr>
          <w:rFonts w:eastAsia="Calibri"/>
          <w:i/>
        </w:rPr>
        <w:t>E</w:t>
      </w:r>
      <w:r w:rsidRPr="00D66195">
        <w:rPr>
          <w:rFonts w:eastAsia="Calibri"/>
          <w:i/>
        </w:rPr>
        <w:t>xtremes.</w:t>
      </w:r>
      <w:r w:rsidRPr="00D66195">
        <w:rPr>
          <w:rFonts w:eastAsia="Calibri"/>
        </w:rPr>
        <w:t xml:space="preserve"> </w:t>
      </w:r>
      <w:r>
        <w:rPr>
          <w:rFonts w:eastAsia="Calibri"/>
        </w:rPr>
        <w:t xml:space="preserve">Wellington: </w:t>
      </w:r>
      <w:r w:rsidRPr="00D66195">
        <w:rPr>
          <w:rFonts w:eastAsia="Calibri"/>
        </w:rPr>
        <w:t>Greater Wellington Regional Council</w:t>
      </w:r>
      <w:r w:rsidRPr="00D66195">
        <w:rPr>
          <w:rFonts w:eastAsia="Calibri" w:cs="Calibri"/>
        </w:rPr>
        <w:t>.</w:t>
      </w:r>
      <w:r>
        <w:rPr>
          <w:rFonts w:eastAsia="Calibri" w:cs="Calibri"/>
        </w:rPr>
        <w:t xml:space="preserve"> </w:t>
      </w:r>
    </w:p>
    <w:p w14:paraId="6E3967BC" w14:textId="6508045E" w:rsidR="00962C73" w:rsidRPr="00D66195" w:rsidRDefault="00962C73" w:rsidP="00962C73">
      <w:pPr>
        <w:pStyle w:val="References"/>
      </w:pPr>
      <w:r w:rsidRPr="00D66195">
        <w:t xml:space="preserve">Pecl GT, Ogier E, Jennings S, van Putten I, Crawford C, Fogarty H </w:t>
      </w:r>
      <w:r w:rsidR="00F14C6D">
        <w:t>…</w:t>
      </w:r>
      <w:r w:rsidRPr="00D66195">
        <w:t xml:space="preserve"> Tracey S. 2019. Autonomous adaptation to clim</w:t>
      </w:r>
      <w:r>
        <w:t>a</w:t>
      </w:r>
      <w:r w:rsidRPr="00D66195">
        <w:t>te-drive</w:t>
      </w:r>
      <w:r>
        <w:t>n</w:t>
      </w:r>
      <w:r w:rsidRPr="00D66195">
        <w:t xml:space="preserve"> change in marine biodiversity in a global marine hotspot. </w:t>
      </w:r>
      <w:r w:rsidRPr="00D66195">
        <w:rPr>
          <w:i/>
          <w:iCs/>
        </w:rPr>
        <w:t>Biodiversity Change and Human Adaptation</w:t>
      </w:r>
      <w:r w:rsidRPr="00786104">
        <w:t xml:space="preserve"> 48</w:t>
      </w:r>
      <w:r>
        <w:t>:</w:t>
      </w:r>
      <w:r w:rsidRPr="00D66195">
        <w:t xml:space="preserve"> 1498</w:t>
      </w:r>
      <w:r>
        <w:t>–</w:t>
      </w:r>
      <w:r w:rsidRPr="00D66195">
        <w:t>1515.</w:t>
      </w:r>
    </w:p>
    <w:p w14:paraId="2B4D8AD7" w14:textId="77777777" w:rsidR="00962C73" w:rsidRPr="00D66195" w:rsidRDefault="00962C73" w:rsidP="00962C73">
      <w:pPr>
        <w:pStyle w:val="References"/>
      </w:pPr>
      <w:r w:rsidRPr="00D66195">
        <w:lastRenderedPageBreak/>
        <w:t xml:space="preserve">Perry G, Wilmshurst JM, McGlone MS. 2014. Ecology and long-term history of fire in New Zealand. </w:t>
      </w:r>
      <w:r w:rsidRPr="00B74E19">
        <w:rPr>
          <w:i/>
          <w:iCs/>
        </w:rPr>
        <w:t>New Zealand Journal of Ecology</w:t>
      </w:r>
      <w:r w:rsidRPr="00D66195">
        <w:t xml:space="preserve"> 38</w:t>
      </w:r>
      <w:r>
        <w:t>:</w:t>
      </w:r>
      <w:r w:rsidRPr="00D66195">
        <w:t xml:space="preserve"> 157</w:t>
      </w:r>
      <w:r>
        <w:t>–</w:t>
      </w:r>
      <w:r w:rsidRPr="00D66195">
        <w:t>176.</w:t>
      </w:r>
    </w:p>
    <w:p w14:paraId="58D4112D" w14:textId="1DD501B7" w:rsidR="00962C73" w:rsidRPr="00D66195" w:rsidRDefault="00962C73" w:rsidP="00962C73">
      <w:pPr>
        <w:pStyle w:val="References"/>
      </w:pPr>
      <w:r w:rsidRPr="00D66195">
        <w:t xml:space="preserve">Pinkerton M. 2017. Impacts of </w:t>
      </w:r>
      <w:r w:rsidR="00F14C6D">
        <w:t>c</w:t>
      </w:r>
      <w:r w:rsidRPr="00D66195">
        <w:t xml:space="preserve">limate </w:t>
      </w:r>
      <w:r w:rsidR="00F14C6D">
        <w:t>c</w:t>
      </w:r>
      <w:r w:rsidRPr="00D66195">
        <w:t xml:space="preserve">hange on New Zealand </w:t>
      </w:r>
      <w:r w:rsidR="00F14C6D">
        <w:t>f</w:t>
      </w:r>
      <w:r w:rsidRPr="00D66195">
        <w:t xml:space="preserve">isheries and </w:t>
      </w:r>
      <w:r w:rsidR="00F14C6D">
        <w:t>a</w:t>
      </w:r>
      <w:r w:rsidRPr="00D66195">
        <w:t xml:space="preserve">quaculture. </w:t>
      </w:r>
      <w:r>
        <w:t xml:space="preserve">In: PF Phillips, M Perez-Ramirez (eds) </w:t>
      </w:r>
      <w:r w:rsidRPr="00786104">
        <w:rPr>
          <w:i/>
          <w:iCs/>
        </w:rPr>
        <w:t>Climate Change Impacts on Fisheries and Aquaculture: A Global Analysis</w:t>
      </w:r>
      <w:r w:rsidRPr="00D66195">
        <w:t xml:space="preserve">. </w:t>
      </w:r>
      <w:r w:rsidR="001013A7">
        <w:t>Hoboken</w:t>
      </w:r>
      <w:r>
        <w:t xml:space="preserve">: </w:t>
      </w:r>
      <w:r w:rsidRPr="00D66195">
        <w:t xml:space="preserve">John Wiley and Sons. </w:t>
      </w:r>
      <w:r>
        <w:t>pp 91–119.</w:t>
      </w:r>
    </w:p>
    <w:p w14:paraId="5AA3D898" w14:textId="270AAC4B" w:rsidR="00962C73" w:rsidRDefault="00962C73" w:rsidP="00962C73">
      <w:pPr>
        <w:pStyle w:val="References"/>
      </w:pPr>
      <w:r w:rsidRPr="00D66195">
        <w:t xml:space="preserve">Powerco. 2017. </w:t>
      </w:r>
      <w:r w:rsidRPr="006570FD">
        <w:rPr>
          <w:i/>
          <w:iCs/>
        </w:rPr>
        <w:t>Customers face overnight blackout</w:t>
      </w:r>
      <w:r w:rsidRPr="00D66195">
        <w:t xml:space="preserve">. Retrieved from </w:t>
      </w:r>
      <w:hyperlink r:id="rId216" w:history="1">
        <w:r w:rsidRPr="00FB4320">
          <w:rPr>
            <w:rStyle w:val="Hyperlink"/>
            <w:rFonts w:cs="Arial"/>
          </w:rPr>
          <w:t>www.powerco.co.nz/news/customers-face-overnight-blackout/</w:t>
        </w:r>
      </w:hyperlink>
      <w:r>
        <w:t xml:space="preserve"> (29 May 2020).</w:t>
      </w:r>
    </w:p>
    <w:p w14:paraId="5F808419" w14:textId="6C2316A3" w:rsidR="00F04EAC" w:rsidRPr="00D66195" w:rsidRDefault="00F04EAC" w:rsidP="00962C73">
      <w:pPr>
        <w:pStyle w:val="References"/>
      </w:pPr>
      <w:r>
        <w:t xml:space="preserve">Predator Free NZ. 2019, </w:t>
      </w:r>
      <w:r w:rsidRPr="00D5661F">
        <w:rPr>
          <w:i/>
          <w:iCs/>
        </w:rPr>
        <w:t>Predator Free NZ</w:t>
      </w:r>
      <w:r>
        <w:t xml:space="preserve">. Retrieved from </w:t>
      </w:r>
      <w:hyperlink r:id="rId217" w:history="1">
        <w:r>
          <w:rPr>
            <w:rStyle w:val="Hyperlink"/>
          </w:rPr>
          <w:t>https://predatorfreenz.org/</w:t>
        </w:r>
      </w:hyperlink>
      <w:r>
        <w:t xml:space="preserve"> (2 April 2020). </w:t>
      </w:r>
    </w:p>
    <w:p w14:paraId="5AB9129D" w14:textId="0CECA6FA" w:rsidR="00962C73" w:rsidRPr="00D66195" w:rsidRDefault="00962C73" w:rsidP="00962C73">
      <w:pPr>
        <w:pStyle w:val="References"/>
      </w:pPr>
      <w:r w:rsidRPr="00D66195">
        <w:t xml:space="preserve">Pryde PR. 1997. Creating </w:t>
      </w:r>
      <w:r w:rsidR="007B4607">
        <w:t>o</w:t>
      </w:r>
      <w:r w:rsidRPr="00D66195">
        <w:t xml:space="preserve">ffshore </w:t>
      </w:r>
      <w:r w:rsidR="007B4607">
        <w:t>i</w:t>
      </w:r>
      <w:r w:rsidRPr="00D66195">
        <w:t xml:space="preserve">sland </w:t>
      </w:r>
      <w:r w:rsidR="007B4607">
        <w:t>s</w:t>
      </w:r>
      <w:r w:rsidRPr="00D66195">
        <w:t xml:space="preserve">anctuaries for </w:t>
      </w:r>
      <w:r w:rsidR="007B4607">
        <w:t>e</w:t>
      </w:r>
      <w:r w:rsidRPr="00D66195">
        <w:t xml:space="preserve">ndangered </w:t>
      </w:r>
      <w:r w:rsidR="007B4607">
        <w:t>s</w:t>
      </w:r>
      <w:r w:rsidRPr="00D66195">
        <w:t xml:space="preserve">pecies: The New Zealand </w:t>
      </w:r>
      <w:r w:rsidR="007B4607">
        <w:t>p</w:t>
      </w:r>
      <w:r w:rsidRPr="00D66195">
        <w:t xml:space="preserve">erspective. </w:t>
      </w:r>
      <w:r w:rsidRPr="008D59B9">
        <w:rPr>
          <w:i/>
          <w:iCs/>
        </w:rPr>
        <w:t>Natural Areas Journal</w:t>
      </w:r>
      <w:r w:rsidRPr="00D66195">
        <w:t xml:space="preserve"> 17(3)</w:t>
      </w:r>
      <w:r>
        <w:t>:</w:t>
      </w:r>
      <w:r w:rsidRPr="00D66195">
        <w:t xml:space="preserve"> 7.</w:t>
      </w:r>
    </w:p>
    <w:p w14:paraId="090BF13F" w14:textId="77777777" w:rsidR="00962C73" w:rsidRPr="00D66195" w:rsidRDefault="00962C73" w:rsidP="00962C73">
      <w:pPr>
        <w:pStyle w:val="References"/>
      </w:pPr>
      <w:bookmarkStart w:id="792" w:name="_Hlk40347453"/>
      <w:r w:rsidRPr="00D66195">
        <w:t xml:space="preserve">Quilter P, van Ballegooy S, Reinen-Hamill R. 2015. The effect of sea level rise on liquefaction vulnerability: A case study for consideration of development on coastal plains and reclamations. In: </w:t>
      </w:r>
      <w:r w:rsidRPr="006300B8">
        <w:rPr>
          <w:i/>
          <w:iCs/>
        </w:rPr>
        <w:t>Proceedings of the Australasian Coasts and Ports Conference 2015</w:t>
      </w:r>
      <w:r w:rsidRPr="00D66195">
        <w:t>. Auckland</w:t>
      </w:r>
      <w:r>
        <w:t>: Engineers Australia and IPENZ</w:t>
      </w:r>
      <w:r w:rsidRPr="00D66195">
        <w:t>.</w:t>
      </w:r>
      <w:bookmarkEnd w:id="792"/>
    </w:p>
    <w:p w14:paraId="2A32BA0E" w14:textId="0DB85B24" w:rsidR="00962C73" w:rsidRPr="00D66195" w:rsidRDefault="00962C73" w:rsidP="00962C73">
      <w:pPr>
        <w:pStyle w:val="References"/>
      </w:pPr>
      <w:r w:rsidRPr="00D66195">
        <w:t xml:space="preserve">Rahel FJ, Olden JD. 2008. Assessing the </w:t>
      </w:r>
      <w:r w:rsidR="007B4607">
        <w:t>e</w:t>
      </w:r>
      <w:r w:rsidRPr="00D66195">
        <w:t xml:space="preserve">ffects of </w:t>
      </w:r>
      <w:r w:rsidR="007B4607">
        <w:t>c</w:t>
      </w:r>
      <w:r w:rsidRPr="00D66195">
        <w:t xml:space="preserve">limate </w:t>
      </w:r>
      <w:r w:rsidR="007B4607">
        <w:t>c</w:t>
      </w:r>
      <w:r w:rsidRPr="00D66195">
        <w:t xml:space="preserve">hange on </w:t>
      </w:r>
      <w:r w:rsidR="007B4607">
        <w:t>a</w:t>
      </w:r>
      <w:r w:rsidRPr="00D66195">
        <w:t xml:space="preserve">quatic </w:t>
      </w:r>
      <w:r w:rsidR="007B4607">
        <w:t>i</w:t>
      </w:r>
      <w:r w:rsidRPr="00D66195">
        <w:t xml:space="preserve">nvasive </w:t>
      </w:r>
      <w:r w:rsidR="007B4607">
        <w:t>s</w:t>
      </w:r>
      <w:r w:rsidRPr="00D66195">
        <w:t xml:space="preserve">pecies. </w:t>
      </w:r>
      <w:r w:rsidRPr="00B74E19">
        <w:rPr>
          <w:i/>
          <w:iCs/>
        </w:rPr>
        <w:t>Conservation Biology</w:t>
      </w:r>
      <w:r w:rsidRPr="00D66195">
        <w:t xml:space="preserve"> 22(3)</w:t>
      </w:r>
      <w:r>
        <w:t>:</w:t>
      </w:r>
      <w:r w:rsidRPr="00D66195">
        <w:t xml:space="preserve"> 521</w:t>
      </w:r>
      <w:r>
        <w:t>–</w:t>
      </w:r>
      <w:r w:rsidRPr="00D66195">
        <w:t>533.</w:t>
      </w:r>
    </w:p>
    <w:p w14:paraId="77187F74" w14:textId="748D30D8" w:rsidR="00962C73" w:rsidRPr="00D66195" w:rsidRDefault="00962C73" w:rsidP="00962C73">
      <w:pPr>
        <w:pStyle w:val="References"/>
      </w:pPr>
      <w:r w:rsidRPr="00D66195">
        <w:t>Rangit</w:t>
      </w:r>
      <w:r w:rsidR="006433AA">
        <w:rPr>
          <w:rFonts w:cs="Calibri"/>
        </w:rPr>
        <w:t>ā</w:t>
      </w:r>
      <w:r w:rsidRPr="00D66195">
        <w:t xml:space="preserve">iki River Scheme Review Panel. 2017. </w:t>
      </w:r>
      <w:r w:rsidRPr="006300B8">
        <w:rPr>
          <w:i/>
          <w:iCs/>
        </w:rPr>
        <w:t xml:space="preserve">Rangitāiki River Scheme Review </w:t>
      </w:r>
      <w:r>
        <w:rPr>
          <w:i/>
          <w:iCs/>
        </w:rPr>
        <w:t>–</w:t>
      </w:r>
      <w:r w:rsidRPr="006300B8">
        <w:rPr>
          <w:i/>
          <w:iCs/>
        </w:rPr>
        <w:t xml:space="preserve"> April 2017 Flood Event</w:t>
      </w:r>
      <w:r w:rsidRPr="00D66195">
        <w:t xml:space="preserve">. </w:t>
      </w:r>
      <w:r>
        <w:t xml:space="preserve">Whakatane: </w:t>
      </w:r>
      <w:r w:rsidRPr="00D66195">
        <w:t>Bay of Plenty Regional Council.</w:t>
      </w:r>
      <w:r>
        <w:t xml:space="preserve"> Retrieved from </w:t>
      </w:r>
      <w:hyperlink r:id="rId218" w:history="1">
        <w:r w:rsidRPr="004B1FA4">
          <w:rPr>
            <w:rStyle w:val="Hyperlink"/>
            <w:rFonts w:cs="Arial"/>
          </w:rPr>
          <w:t>www.boprc.govt.nz/media/773858/rangitaiki-river-scheme-review-april-2017-flood-event-final-report-as-supplied-to-by-of-plenty-regional-council.pdf</w:t>
        </w:r>
      </w:hyperlink>
      <w:r w:rsidR="007B4607">
        <w:rPr>
          <w:rStyle w:val="Hyperlink"/>
          <w:rFonts w:cs="Arial"/>
        </w:rPr>
        <w:t xml:space="preserve"> </w:t>
      </w:r>
      <w:r w:rsidR="007B4607">
        <w:t>(10 July 2020)</w:t>
      </w:r>
      <w:r>
        <w:t>.</w:t>
      </w:r>
    </w:p>
    <w:p w14:paraId="01DE7337" w14:textId="3EDC8A42" w:rsidR="00962C73" w:rsidRPr="00D66195" w:rsidRDefault="00962C73" w:rsidP="00962C73">
      <w:pPr>
        <w:pStyle w:val="References"/>
      </w:pPr>
      <w:r w:rsidRPr="00D66195">
        <w:t xml:space="preserve">Rangiwhetu L, Pierse N, Viggers H, Howden-Chapman P. 2018. Cold New Zealand </w:t>
      </w:r>
      <w:r w:rsidR="007B4607">
        <w:t>c</w:t>
      </w:r>
      <w:r w:rsidRPr="00D66195">
        <w:t xml:space="preserve">ouncil </w:t>
      </w:r>
      <w:r w:rsidR="007B4607">
        <w:t>h</w:t>
      </w:r>
      <w:r w:rsidRPr="00D66195">
        <w:t xml:space="preserve">ousing: Getting an </w:t>
      </w:r>
      <w:r w:rsidR="007B4607">
        <w:t>u</w:t>
      </w:r>
      <w:r w:rsidRPr="00D66195">
        <w:t xml:space="preserve">pgrade. </w:t>
      </w:r>
      <w:r w:rsidRPr="00D66195">
        <w:rPr>
          <w:i/>
          <w:iCs/>
        </w:rPr>
        <w:t>Policy Quarterly</w:t>
      </w:r>
      <w:r w:rsidRPr="000C5B10">
        <w:t xml:space="preserve"> 14(</w:t>
      </w:r>
      <w:r w:rsidRPr="00D66195">
        <w:t>2)</w:t>
      </w:r>
      <w:r>
        <w:t>:</w:t>
      </w:r>
      <w:r w:rsidRPr="00D66195">
        <w:t xml:space="preserve"> 65</w:t>
      </w:r>
      <w:r>
        <w:t>–</w:t>
      </w:r>
      <w:r w:rsidRPr="00D66195">
        <w:t>73.</w:t>
      </w:r>
    </w:p>
    <w:p w14:paraId="4DF6B203" w14:textId="75BAE444" w:rsidR="00962C73" w:rsidRPr="00D66195" w:rsidRDefault="00962C73" w:rsidP="00962C73">
      <w:pPr>
        <w:pStyle w:val="References"/>
      </w:pPr>
      <w:r w:rsidRPr="00D66195">
        <w:t xml:space="preserve">Reese S, Ramsay D. 2010. </w:t>
      </w:r>
      <w:r w:rsidRPr="008A7157">
        <w:rPr>
          <w:i/>
          <w:iCs/>
        </w:rPr>
        <w:t xml:space="preserve">RiskScape: Flood </w:t>
      </w:r>
      <w:r w:rsidR="007B4607">
        <w:rPr>
          <w:i/>
          <w:iCs/>
        </w:rPr>
        <w:t>F</w:t>
      </w:r>
      <w:r w:rsidRPr="008A7157">
        <w:rPr>
          <w:i/>
          <w:iCs/>
        </w:rPr>
        <w:t xml:space="preserve">ragility </w:t>
      </w:r>
      <w:r w:rsidR="007B4607">
        <w:rPr>
          <w:i/>
          <w:iCs/>
        </w:rPr>
        <w:t>M</w:t>
      </w:r>
      <w:r w:rsidRPr="008A7157">
        <w:rPr>
          <w:i/>
          <w:iCs/>
        </w:rPr>
        <w:t>ethodology</w:t>
      </w:r>
      <w:r w:rsidRPr="00D66195">
        <w:t>. Wellington: NIWA.</w:t>
      </w:r>
    </w:p>
    <w:p w14:paraId="0C17FD4E" w14:textId="1DD40701" w:rsidR="00962C73" w:rsidRDefault="00962C73" w:rsidP="00962C73">
      <w:pPr>
        <w:pStyle w:val="References"/>
      </w:pPr>
      <w:r w:rsidRPr="00D66195">
        <w:t xml:space="preserve">Reisinger A, Lawrence J, Hart G, Chapman R. 2014. From coping to resilience: The role of managed retreat in highly developed coastal regions of New Zealand. </w:t>
      </w:r>
      <w:r>
        <w:t xml:space="preserve">In: B Glavovic, M Kelly, R Kay, A Travers (eds) </w:t>
      </w:r>
      <w:r w:rsidRPr="00330D2D">
        <w:rPr>
          <w:i/>
          <w:iCs/>
        </w:rPr>
        <w:t>Climate Change and the Coast: Building Resilient Communities</w:t>
      </w:r>
      <w:r>
        <w:t xml:space="preserve">. London: CRC Press. </w:t>
      </w:r>
      <w:r w:rsidRPr="00330D2D">
        <w:t>pp</w:t>
      </w:r>
      <w:r>
        <w:t> </w:t>
      </w:r>
      <w:r w:rsidRPr="00330D2D">
        <w:t>285</w:t>
      </w:r>
      <w:r w:rsidRPr="00D66195">
        <w:t>–310.</w:t>
      </w:r>
      <w:r>
        <w:t xml:space="preserve"> Retrieved from</w:t>
      </w:r>
      <w:r w:rsidRPr="00D66195">
        <w:t xml:space="preserve"> </w:t>
      </w:r>
      <w:hyperlink r:id="rId219" w:history="1">
        <w:r w:rsidRPr="00D66195">
          <w:rPr>
            <w:rStyle w:val="Hyperlink"/>
            <w:rFonts w:cs="Arial"/>
          </w:rPr>
          <w:t>https://doi.org/10.1201/b18053</w:t>
        </w:r>
      </w:hyperlink>
      <w:r w:rsidR="00A60FA6">
        <w:rPr>
          <w:rStyle w:val="Hyperlink"/>
          <w:rFonts w:cs="Arial"/>
        </w:rPr>
        <w:t xml:space="preserve"> </w:t>
      </w:r>
      <w:r w:rsidR="00A60FA6">
        <w:t>(10 July 2020)</w:t>
      </w:r>
      <w:r>
        <w:t xml:space="preserve">. </w:t>
      </w:r>
    </w:p>
    <w:p w14:paraId="0F5D4625" w14:textId="06A3D671" w:rsidR="00962C73" w:rsidRPr="00D66195" w:rsidRDefault="00962C73" w:rsidP="00962C73">
      <w:pPr>
        <w:pStyle w:val="References"/>
        <w:rPr>
          <w:color w:val="0F7B7D" w:themeColor="accent2"/>
          <w:u w:val="single"/>
        </w:rPr>
      </w:pPr>
      <w:r w:rsidRPr="00D66195">
        <w:t>Reisinger A, Mullan B, Manning M, Wratt D, Nottage R. 2010. Global and local climate change scenarios to support adaptation in New Zealand. In:</w:t>
      </w:r>
      <w:r>
        <w:t xml:space="preserve"> R </w:t>
      </w:r>
      <w:r w:rsidRPr="00D66195">
        <w:t>Nottage,</w:t>
      </w:r>
      <w:r>
        <w:t xml:space="preserve"> D</w:t>
      </w:r>
      <w:r w:rsidRPr="00D66195">
        <w:t xml:space="preserve"> Wratt, </w:t>
      </w:r>
      <w:r>
        <w:t xml:space="preserve">J </w:t>
      </w:r>
      <w:r w:rsidRPr="00D66195">
        <w:t xml:space="preserve">Bornman, </w:t>
      </w:r>
      <w:r>
        <w:t xml:space="preserve">K </w:t>
      </w:r>
      <w:r w:rsidRPr="00D66195">
        <w:t xml:space="preserve">Jones (eds) </w:t>
      </w:r>
      <w:r w:rsidRPr="00BF7DFE">
        <w:rPr>
          <w:i/>
          <w:iCs/>
        </w:rPr>
        <w:t xml:space="preserve">Climate </w:t>
      </w:r>
      <w:r w:rsidR="00A60FA6">
        <w:rPr>
          <w:i/>
          <w:iCs/>
        </w:rPr>
        <w:t>C</w:t>
      </w:r>
      <w:r w:rsidRPr="00BF7DFE">
        <w:rPr>
          <w:i/>
          <w:iCs/>
        </w:rPr>
        <w:t xml:space="preserve">hange </w:t>
      </w:r>
      <w:r w:rsidR="00A60FA6">
        <w:rPr>
          <w:i/>
          <w:iCs/>
        </w:rPr>
        <w:t>A</w:t>
      </w:r>
      <w:r w:rsidRPr="00BF7DFE">
        <w:rPr>
          <w:i/>
          <w:iCs/>
        </w:rPr>
        <w:t xml:space="preserve">daptation in New Zealand: Future </w:t>
      </w:r>
      <w:r w:rsidR="00A60FA6">
        <w:rPr>
          <w:i/>
          <w:iCs/>
        </w:rPr>
        <w:t>S</w:t>
      </w:r>
      <w:r w:rsidRPr="00BF7DFE">
        <w:rPr>
          <w:i/>
          <w:iCs/>
        </w:rPr>
        <w:t xml:space="preserve">cenarios and </w:t>
      </w:r>
      <w:r w:rsidR="00A60FA6">
        <w:rPr>
          <w:i/>
          <w:iCs/>
        </w:rPr>
        <w:t>S</w:t>
      </w:r>
      <w:r w:rsidRPr="00BF7DFE">
        <w:rPr>
          <w:i/>
          <w:iCs/>
        </w:rPr>
        <w:t xml:space="preserve">ome </w:t>
      </w:r>
      <w:r w:rsidR="00A60FA6">
        <w:rPr>
          <w:i/>
          <w:iCs/>
        </w:rPr>
        <w:t>S</w:t>
      </w:r>
      <w:r w:rsidRPr="00BF7DFE">
        <w:rPr>
          <w:i/>
          <w:iCs/>
        </w:rPr>
        <w:t xml:space="preserve">ectoral </w:t>
      </w:r>
      <w:r w:rsidR="00A60FA6">
        <w:rPr>
          <w:i/>
          <w:iCs/>
        </w:rPr>
        <w:t>P</w:t>
      </w:r>
      <w:r w:rsidRPr="00BF7DFE">
        <w:rPr>
          <w:i/>
          <w:iCs/>
        </w:rPr>
        <w:t>erspectives</w:t>
      </w:r>
      <w:r w:rsidRPr="00D66195">
        <w:t xml:space="preserve">. </w:t>
      </w:r>
      <w:r>
        <w:t xml:space="preserve">Wellington: </w:t>
      </w:r>
      <w:r w:rsidRPr="00D66195">
        <w:t>New Zealand Climate Change Centre</w:t>
      </w:r>
      <w:r>
        <w:t>.</w:t>
      </w:r>
      <w:r w:rsidRPr="00D66195">
        <w:t xml:space="preserve"> pp 26</w:t>
      </w:r>
      <w:r>
        <w:t>–</w:t>
      </w:r>
      <w:r w:rsidRPr="00D66195">
        <w:t>43.</w:t>
      </w:r>
    </w:p>
    <w:p w14:paraId="0858C4C0" w14:textId="7FFD68C0" w:rsidR="00962C73" w:rsidRPr="00D66195" w:rsidRDefault="00962C73" w:rsidP="00962C73">
      <w:pPr>
        <w:pStyle w:val="References"/>
      </w:pPr>
      <w:r w:rsidRPr="00D66195">
        <w:t>Renwick J, Mladenov P, Purdie J, McKerchar A, Jamieson D. 2010. The effects of climate variability and</w:t>
      </w:r>
      <w:r w:rsidR="00A60FA6">
        <w:t> </w:t>
      </w:r>
      <w:r w:rsidRPr="00D66195">
        <w:t>change upon renewable electricity in New Zealand. In</w:t>
      </w:r>
      <w:r>
        <w:t>:</w:t>
      </w:r>
      <w:r w:rsidRPr="00D66195">
        <w:t xml:space="preserve"> </w:t>
      </w:r>
      <w:r w:rsidRPr="001633EC">
        <w:rPr>
          <w:i/>
          <w:iCs/>
        </w:rPr>
        <w:t xml:space="preserve">Climate </w:t>
      </w:r>
      <w:r w:rsidR="00A60FA6">
        <w:rPr>
          <w:i/>
          <w:iCs/>
        </w:rPr>
        <w:t>C</w:t>
      </w:r>
      <w:r w:rsidRPr="001633EC">
        <w:rPr>
          <w:i/>
          <w:iCs/>
        </w:rPr>
        <w:t xml:space="preserve">hange </w:t>
      </w:r>
      <w:r w:rsidR="00A60FA6">
        <w:rPr>
          <w:i/>
          <w:iCs/>
        </w:rPr>
        <w:t>A</w:t>
      </w:r>
      <w:r w:rsidRPr="001633EC">
        <w:rPr>
          <w:i/>
          <w:iCs/>
        </w:rPr>
        <w:t>daptation in New Zealand:</w:t>
      </w:r>
      <w:r w:rsidR="00A60FA6">
        <w:rPr>
          <w:i/>
          <w:iCs/>
        </w:rPr>
        <w:t> </w:t>
      </w:r>
      <w:r w:rsidRPr="001633EC">
        <w:rPr>
          <w:i/>
          <w:iCs/>
        </w:rPr>
        <w:t xml:space="preserve">Future </w:t>
      </w:r>
      <w:r w:rsidR="00A60FA6">
        <w:rPr>
          <w:i/>
          <w:iCs/>
        </w:rPr>
        <w:t>S</w:t>
      </w:r>
      <w:r w:rsidRPr="001633EC">
        <w:rPr>
          <w:i/>
          <w:iCs/>
        </w:rPr>
        <w:t xml:space="preserve">cenarios and </w:t>
      </w:r>
      <w:r w:rsidR="00A60FA6">
        <w:rPr>
          <w:i/>
          <w:iCs/>
        </w:rPr>
        <w:t>S</w:t>
      </w:r>
      <w:r w:rsidRPr="001633EC">
        <w:rPr>
          <w:i/>
          <w:iCs/>
        </w:rPr>
        <w:t xml:space="preserve">ome </w:t>
      </w:r>
      <w:r w:rsidR="00A60FA6">
        <w:rPr>
          <w:i/>
          <w:iCs/>
        </w:rPr>
        <w:t>S</w:t>
      </w:r>
      <w:r w:rsidRPr="001633EC">
        <w:rPr>
          <w:i/>
          <w:iCs/>
        </w:rPr>
        <w:t xml:space="preserve">ectoral </w:t>
      </w:r>
      <w:r w:rsidR="00A60FA6">
        <w:rPr>
          <w:i/>
          <w:iCs/>
        </w:rPr>
        <w:t>P</w:t>
      </w:r>
      <w:r w:rsidRPr="001633EC">
        <w:rPr>
          <w:i/>
          <w:iCs/>
        </w:rPr>
        <w:t>erspectives</w:t>
      </w:r>
      <w:r w:rsidRPr="00D66195">
        <w:t>. Wellington: New Zealand Climate Change Centre.</w:t>
      </w:r>
      <w:r w:rsidRPr="001633EC">
        <w:t xml:space="preserve"> </w:t>
      </w:r>
      <w:r w:rsidRPr="00D66195">
        <w:t>pp</w:t>
      </w:r>
      <w:r w:rsidR="00A60FA6">
        <w:t> </w:t>
      </w:r>
      <w:r w:rsidRPr="00D66195">
        <w:t>70</w:t>
      </w:r>
      <w:r>
        <w:t>–</w:t>
      </w:r>
      <w:r w:rsidRPr="00D66195">
        <w:t>81</w:t>
      </w:r>
      <w:r>
        <w:t>.</w:t>
      </w:r>
    </w:p>
    <w:p w14:paraId="50809BEB" w14:textId="21964474" w:rsidR="00962C73" w:rsidRPr="00D66195" w:rsidRDefault="00962C73" w:rsidP="00962C73">
      <w:pPr>
        <w:pStyle w:val="References"/>
      </w:pPr>
      <w:r w:rsidRPr="00D66195">
        <w:t xml:space="preserve">Reserve Bank of New Zealand. 2019. </w:t>
      </w:r>
      <w:r w:rsidRPr="00AC62CB">
        <w:rPr>
          <w:i/>
          <w:iCs/>
        </w:rPr>
        <w:t>Financial Stability Report May 2019</w:t>
      </w:r>
      <w:r w:rsidRPr="00D66195">
        <w:t>.</w:t>
      </w:r>
      <w:r>
        <w:t xml:space="preserve"> Wellington: Reserve Bank of New Zealand. Retrieved from </w:t>
      </w:r>
      <w:hyperlink r:id="rId220" w:history="1">
        <w:r w:rsidRPr="004B1FA4">
          <w:rPr>
            <w:rStyle w:val="Hyperlink"/>
            <w:rFonts w:cs="Arial"/>
          </w:rPr>
          <w:t>www.rbnz.govt.nz/financial-stability/financial-stability-report/fsr-may-2019</w:t>
        </w:r>
      </w:hyperlink>
      <w:r w:rsidR="00A60FA6">
        <w:rPr>
          <w:rStyle w:val="Hyperlink"/>
          <w:rFonts w:cs="Arial"/>
        </w:rPr>
        <w:t xml:space="preserve"> </w:t>
      </w:r>
      <w:r w:rsidR="00A60FA6">
        <w:t>(10 July 2020)</w:t>
      </w:r>
      <w:r>
        <w:t>.</w:t>
      </w:r>
    </w:p>
    <w:p w14:paraId="70EA599D" w14:textId="37A89452" w:rsidR="00962C73" w:rsidRDefault="00962C73" w:rsidP="00962C73">
      <w:pPr>
        <w:pStyle w:val="References"/>
      </w:pPr>
      <w:r w:rsidRPr="00D66195">
        <w:t xml:space="preserve">Reserve Bank of New Zealand. 2020. </w:t>
      </w:r>
      <w:r w:rsidRPr="00D37EE2">
        <w:rPr>
          <w:i/>
          <w:iCs/>
        </w:rPr>
        <w:t>Reserve Bank Climate Change Strategy</w:t>
      </w:r>
      <w:r w:rsidRPr="00D66195">
        <w:t xml:space="preserve">. </w:t>
      </w:r>
      <w:r>
        <w:t>Wellington: Reserve Bank of New Zealand. Retrieved from</w:t>
      </w:r>
      <w:r w:rsidRPr="00D66195">
        <w:t xml:space="preserve"> </w:t>
      </w:r>
      <w:hyperlink r:id="rId221" w:history="1">
        <w:r w:rsidRPr="00D66195">
          <w:rPr>
            <w:rStyle w:val="Hyperlink"/>
            <w:rFonts w:cs="Arial"/>
          </w:rPr>
          <w:t>www.rbnz.govt.nz/financial-stability/climate-change/strategy</w:t>
        </w:r>
      </w:hyperlink>
      <w:r w:rsidR="00A60FA6">
        <w:rPr>
          <w:rStyle w:val="Hyperlink"/>
          <w:rFonts w:cs="Arial"/>
        </w:rPr>
        <w:t xml:space="preserve"> </w:t>
      </w:r>
      <w:r w:rsidR="00A60FA6">
        <w:t>(10 July 2020)</w:t>
      </w:r>
      <w:r>
        <w:t xml:space="preserve">. </w:t>
      </w:r>
    </w:p>
    <w:p w14:paraId="697CD4AB" w14:textId="44664E29" w:rsidR="00962C73" w:rsidRPr="00D66195" w:rsidRDefault="00962C73" w:rsidP="00962C73">
      <w:pPr>
        <w:pStyle w:val="References"/>
      </w:pPr>
      <w:r w:rsidRPr="00D66195">
        <w:t xml:space="preserve">RNZ. 2020a. </w:t>
      </w:r>
      <w:r w:rsidRPr="003F542D">
        <w:rPr>
          <w:i/>
          <w:iCs/>
        </w:rPr>
        <w:t>Auckland Airport: Runway reopens after urgent repairs</w:t>
      </w:r>
      <w:r w:rsidRPr="00D66195">
        <w:t xml:space="preserve">. </w:t>
      </w:r>
      <w:r>
        <w:t xml:space="preserve">Retrieved from </w:t>
      </w:r>
      <w:hyperlink r:id="rId222" w:history="1">
        <w:r w:rsidR="00A60FA6" w:rsidRPr="00A60FA6">
          <w:rPr>
            <w:rStyle w:val="Hyperlink"/>
            <w:rFonts w:cs="Arial"/>
          </w:rPr>
          <w:t>www.rnz.co.nz/news/national/408986/auckland-airport-runway-reopens-after-urgent-repairs</w:t>
        </w:r>
        <w:r w:rsidR="00A60FA6" w:rsidRPr="0028278D">
          <w:rPr>
            <w:rStyle w:val="Hyperlink"/>
          </w:rPr>
          <w:t xml:space="preserve"> (31</w:t>
        </w:r>
      </w:hyperlink>
      <w:r w:rsidR="00A60FA6">
        <w:t> </w:t>
      </w:r>
      <w:r>
        <w:t>May</w:t>
      </w:r>
      <w:r w:rsidR="00A60FA6">
        <w:t> </w:t>
      </w:r>
      <w:r>
        <w:t>2020)</w:t>
      </w:r>
      <w:r w:rsidRPr="00D66195">
        <w:t>.</w:t>
      </w:r>
    </w:p>
    <w:p w14:paraId="74F78F0A" w14:textId="2DF4E144" w:rsidR="00962C73" w:rsidRPr="00D66195" w:rsidRDefault="00962C73" w:rsidP="00962C73">
      <w:pPr>
        <w:pStyle w:val="References"/>
      </w:pPr>
      <w:r w:rsidRPr="00D66195">
        <w:t xml:space="preserve">RNZ. 2020b. </w:t>
      </w:r>
      <w:r w:rsidRPr="003F542D">
        <w:rPr>
          <w:i/>
          <w:iCs/>
        </w:rPr>
        <w:t>Auckland water shortages causing logistics nightmare</w:t>
      </w:r>
      <w:r w:rsidRPr="00D66195">
        <w:t xml:space="preserve">. </w:t>
      </w:r>
      <w:r>
        <w:t xml:space="preserve">Retrieved from </w:t>
      </w:r>
      <w:hyperlink r:id="rId223" w:history="1">
        <w:r w:rsidRPr="004B1FA4">
          <w:rPr>
            <w:rStyle w:val="Hyperlink"/>
            <w:rFonts w:cs="Arial"/>
          </w:rPr>
          <w:t>www.rnz.co.nz/news/national/409059/auckland-water-shortages-causing-logistics-nightmare</w:t>
        </w:r>
      </w:hyperlink>
      <w:r>
        <w:t xml:space="preserve"> (31</w:t>
      </w:r>
      <w:r w:rsidR="00A60FA6">
        <w:t> </w:t>
      </w:r>
      <w:r>
        <w:t>May</w:t>
      </w:r>
      <w:r w:rsidR="00A60FA6">
        <w:t> </w:t>
      </w:r>
      <w:r>
        <w:t>2020)</w:t>
      </w:r>
      <w:r w:rsidRPr="00D66195">
        <w:t>.</w:t>
      </w:r>
    </w:p>
    <w:p w14:paraId="58377A8D" w14:textId="77777777" w:rsidR="00962C73" w:rsidRPr="00D66195" w:rsidRDefault="00962C73" w:rsidP="00962C73">
      <w:pPr>
        <w:pStyle w:val="References"/>
      </w:pPr>
      <w:r w:rsidRPr="00D66195">
        <w:lastRenderedPageBreak/>
        <w:t xml:space="preserve">Robertson H, Bowie S, Death R, Collins D. 2016. Freshwater conservation under a changing climate. </w:t>
      </w:r>
      <w:r>
        <w:t xml:space="preserve">In: </w:t>
      </w:r>
      <w:r w:rsidRPr="000763CF">
        <w:rPr>
          <w:i/>
          <w:iCs/>
        </w:rPr>
        <w:t>Proceedings of a workshop hosted by the Department of Conservation</w:t>
      </w:r>
      <w:r w:rsidRPr="00D66195">
        <w:t>. Wellington: Department of Conservation.</w:t>
      </w:r>
      <w:r>
        <w:t xml:space="preserve"> </w:t>
      </w:r>
      <w:r w:rsidRPr="00D66195">
        <w:t>p 87.</w:t>
      </w:r>
    </w:p>
    <w:p w14:paraId="6365603E" w14:textId="77777777" w:rsidR="00962C73" w:rsidRPr="00D66195" w:rsidRDefault="00962C73" w:rsidP="00962C73">
      <w:pPr>
        <w:pStyle w:val="References"/>
      </w:pPr>
      <w:r w:rsidRPr="00D66195">
        <w:t xml:space="preserve">Robertson HA, Ausseil A-G, Rance B, Betts H, Pomeroy E. 2019. Loss of wetlands since 1990 in Southland, New Zealand. </w:t>
      </w:r>
      <w:r w:rsidRPr="00D66195">
        <w:rPr>
          <w:i/>
          <w:iCs/>
        </w:rPr>
        <w:t xml:space="preserve">New Zealand Journal of Ecology </w:t>
      </w:r>
      <w:r w:rsidRPr="001D4DAE">
        <w:t>43</w:t>
      </w:r>
      <w:r w:rsidRPr="00D66195">
        <w:t>(1)</w:t>
      </w:r>
      <w:r>
        <w:t>:</w:t>
      </w:r>
      <w:r w:rsidRPr="00D66195">
        <w:t xml:space="preserve"> 1</w:t>
      </w:r>
      <w:r>
        <w:t>–</w:t>
      </w:r>
      <w:r w:rsidRPr="00D66195">
        <w:t>9.</w:t>
      </w:r>
    </w:p>
    <w:p w14:paraId="432A0F61" w14:textId="2672C6F2" w:rsidR="00962C73" w:rsidRPr="00D66195" w:rsidRDefault="00962C73" w:rsidP="00962C73">
      <w:pPr>
        <w:pStyle w:val="References"/>
      </w:pPr>
      <w:r w:rsidRPr="00D66195">
        <w:t xml:space="preserve">Rosser B, Dellow S, Haubrock S, Glassey P. 2017. New Zealand’s national landslide database. </w:t>
      </w:r>
      <w:r w:rsidRPr="006300B8">
        <w:rPr>
          <w:i/>
          <w:iCs/>
        </w:rPr>
        <w:t>Landslides</w:t>
      </w:r>
      <w:r>
        <w:t xml:space="preserve"> 14: 1949–1959</w:t>
      </w:r>
      <w:r w:rsidRPr="00D66195">
        <w:t>.</w:t>
      </w:r>
    </w:p>
    <w:p w14:paraId="3F9CC272" w14:textId="77777777" w:rsidR="00962C73" w:rsidRPr="00A60FA6" w:rsidRDefault="00962C73" w:rsidP="00962C73">
      <w:pPr>
        <w:pStyle w:val="References"/>
        <w:rPr>
          <w:spacing w:val="-2"/>
        </w:rPr>
      </w:pPr>
      <w:r w:rsidRPr="00A60FA6">
        <w:rPr>
          <w:spacing w:val="-2"/>
        </w:rPr>
        <w:t xml:space="preserve">Rouse H, Bell R, Lundquist CJ, Blackett P, Hicks DM, King D-N. 2017. Coastal adaptation to climate change in Aotearoa New Zealand. </w:t>
      </w:r>
      <w:r w:rsidRPr="00A60FA6">
        <w:rPr>
          <w:i/>
          <w:iCs/>
          <w:spacing w:val="-2"/>
        </w:rPr>
        <w:t>New Zealand Journal of Marine and Freshwater Research</w:t>
      </w:r>
      <w:r w:rsidRPr="00A60FA6">
        <w:rPr>
          <w:spacing w:val="-2"/>
        </w:rPr>
        <w:t xml:space="preserve"> 51(2): 183–222.</w:t>
      </w:r>
    </w:p>
    <w:p w14:paraId="7BDC70D1" w14:textId="77777777" w:rsidR="00962C73" w:rsidRDefault="00962C73" w:rsidP="00962C73">
      <w:pPr>
        <w:pStyle w:val="References"/>
      </w:pPr>
      <w:r w:rsidRPr="00D66195">
        <w:t xml:space="preserve">Royal Australian and New Zealand College of Psychiatrists. 2020. </w:t>
      </w:r>
      <w:r w:rsidRPr="00BD37C0">
        <w:rPr>
          <w:i/>
          <w:iCs/>
        </w:rPr>
        <w:t>Addressing the mental health impacts of natural disasters and climate change-related weather events</w:t>
      </w:r>
      <w:r w:rsidRPr="00D66195">
        <w:t xml:space="preserve">. Retrieved from </w:t>
      </w:r>
      <w:hyperlink r:id="rId224" w:history="1">
        <w:r w:rsidRPr="004B1FA4">
          <w:rPr>
            <w:rStyle w:val="Hyperlink"/>
            <w:rFonts w:cs="Arial"/>
          </w:rPr>
          <w:t>www.ranzcp.org/news-policy/policy-and-advocacy/position-statements/addressing-the-mental-health-impacts-of-natural-di</w:t>
        </w:r>
      </w:hyperlink>
      <w:r w:rsidRPr="00D66195">
        <w:t xml:space="preserve"> </w:t>
      </w:r>
      <w:r>
        <w:t>(</w:t>
      </w:r>
      <w:r w:rsidRPr="00D66195">
        <w:t>13 March 2020</w:t>
      </w:r>
      <w:r>
        <w:t>).</w:t>
      </w:r>
    </w:p>
    <w:p w14:paraId="52E10739" w14:textId="77777777" w:rsidR="00962C73" w:rsidRPr="00D66195" w:rsidRDefault="00962C73" w:rsidP="00962C73">
      <w:pPr>
        <w:pStyle w:val="References"/>
      </w:pPr>
      <w:r w:rsidRPr="00D66195">
        <w:t xml:space="preserve">Royal Society | Te Apārangi. 2016. </w:t>
      </w:r>
      <w:r w:rsidRPr="00D66195">
        <w:rPr>
          <w:i/>
          <w:iCs/>
        </w:rPr>
        <w:t>Climate change implications for New Zealand.</w:t>
      </w:r>
      <w:r w:rsidRPr="00D66195">
        <w:t xml:space="preserve"> </w:t>
      </w:r>
      <w:r>
        <w:t xml:space="preserve">Retrieved from </w:t>
      </w:r>
      <w:hyperlink r:id="rId225" w:history="1">
        <w:r w:rsidRPr="004B1FA4">
          <w:rPr>
            <w:rStyle w:val="Hyperlink"/>
            <w:rFonts w:cs="Arial"/>
          </w:rPr>
          <w:t>www.royalsociety.org.nz/what-we-do/our-expert-advice/all-expert-advice-papers/climate-change-implications-for-new-zealand/</w:t>
        </w:r>
      </w:hyperlink>
      <w:r>
        <w:t xml:space="preserve"> (31 May 2020). </w:t>
      </w:r>
    </w:p>
    <w:p w14:paraId="1DDEF4F1" w14:textId="237E37B2" w:rsidR="00962C73" w:rsidRPr="00D66195" w:rsidRDefault="00962C73" w:rsidP="00962C73">
      <w:pPr>
        <w:pStyle w:val="References"/>
      </w:pPr>
      <w:r w:rsidRPr="00D66195">
        <w:t>Royal Society | Te Apārangi. 2017</w:t>
      </w:r>
      <w:r>
        <w:t>.</w:t>
      </w:r>
      <w:r w:rsidRPr="00D66195">
        <w:t xml:space="preserve"> </w:t>
      </w:r>
      <w:r w:rsidRPr="0081512F">
        <w:rPr>
          <w:i/>
          <w:iCs/>
        </w:rPr>
        <w:t>Human Health Impacts of Climate Change for New Zealand</w:t>
      </w:r>
      <w:r w:rsidR="00A60FA6">
        <w:rPr>
          <w:i/>
          <w:iCs/>
        </w:rPr>
        <w:t>:</w:t>
      </w:r>
      <w:r>
        <w:rPr>
          <w:i/>
          <w:iCs/>
        </w:rPr>
        <w:t xml:space="preserve"> </w:t>
      </w:r>
      <w:r w:rsidR="00A60FA6">
        <w:rPr>
          <w:i/>
          <w:iCs/>
        </w:rPr>
        <w:t>E</w:t>
      </w:r>
      <w:r>
        <w:rPr>
          <w:i/>
          <w:iCs/>
        </w:rPr>
        <w:t xml:space="preserve">vidence </w:t>
      </w:r>
      <w:r w:rsidR="00A60FA6">
        <w:rPr>
          <w:i/>
          <w:iCs/>
        </w:rPr>
        <w:t>S</w:t>
      </w:r>
      <w:r>
        <w:rPr>
          <w:i/>
          <w:iCs/>
        </w:rPr>
        <w:t>ummary</w:t>
      </w:r>
      <w:r w:rsidRPr="00D66195">
        <w:t>.</w:t>
      </w:r>
      <w:r>
        <w:t xml:space="preserve"> Wellington: Royal Society | Te Apārangi</w:t>
      </w:r>
      <w:r w:rsidRPr="00D66195">
        <w:t>.</w:t>
      </w:r>
      <w:r>
        <w:t xml:space="preserve"> Retrieved from </w:t>
      </w:r>
      <w:hyperlink r:id="rId226" w:history="1">
        <w:r w:rsidRPr="00CB15DB">
          <w:rPr>
            <w:rStyle w:val="Hyperlink"/>
            <w:rFonts w:cs="Arial"/>
          </w:rPr>
          <w:t>www.royalsociety.org.nz/assets/documents/Report-Human-Health-Impacts-of-Climate-Change-for-New-Zealand-Oct-2017.pdf</w:t>
        </w:r>
      </w:hyperlink>
      <w:r w:rsidR="00A60FA6">
        <w:rPr>
          <w:rStyle w:val="Hyperlink"/>
          <w:rFonts w:cs="Arial"/>
        </w:rPr>
        <w:t xml:space="preserve"> </w:t>
      </w:r>
      <w:r w:rsidR="00A60FA6">
        <w:t>(10 July 2020)</w:t>
      </w:r>
      <w:r>
        <w:t>.</w:t>
      </w:r>
    </w:p>
    <w:p w14:paraId="0D679639" w14:textId="29FEE7BF" w:rsidR="00962C73" w:rsidRPr="00D66195" w:rsidRDefault="00962C73" w:rsidP="00962C73">
      <w:pPr>
        <w:pStyle w:val="References"/>
      </w:pPr>
      <w:r w:rsidRPr="00D66195">
        <w:t>Ruru J. 2008.</w:t>
      </w:r>
      <w:r>
        <w:t xml:space="preserve"> </w:t>
      </w:r>
      <w:r w:rsidRPr="00D66195">
        <w:t xml:space="preserve">In </w:t>
      </w:r>
      <w:r w:rsidR="00A60FA6">
        <w:t>g</w:t>
      </w:r>
      <w:r w:rsidRPr="00D66195">
        <w:t xml:space="preserve">ood </w:t>
      </w:r>
      <w:r w:rsidR="00A60FA6">
        <w:t>f</w:t>
      </w:r>
      <w:r w:rsidRPr="00D66195">
        <w:t>aith</w:t>
      </w:r>
      <w:r>
        <w:t>. In:</w:t>
      </w:r>
      <w:r w:rsidRPr="00D66195">
        <w:t xml:space="preserve"> </w:t>
      </w:r>
      <w:r w:rsidRPr="000218ED">
        <w:rPr>
          <w:i/>
          <w:iCs/>
        </w:rPr>
        <w:t xml:space="preserve">Symposium </w:t>
      </w:r>
      <w:r w:rsidR="00A60FA6">
        <w:rPr>
          <w:i/>
          <w:iCs/>
        </w:rPr>
        <w:t>P</w:t>
      </w:r>
      <w:r w:rsidRPr="000218ED">
        <w:rPr>
          <w:i/>
          <w:iCs/>
        </w:rPr>
        <w:t xml:space="preserve">roceedings </w:t>
      </w:r>
      <w:r w:rsidR="00A60FA6">
        <w:rPr>
          <w:i/>
          <w:iCs/>
        </w:rPr>
        <w:t>M</w:t>
      </w:r>
      <w:r w:rsidRPr="000218ED">
        <w:rPr>
          <w:i/>
          <w:iCs/>
        </w:rPr>
        <w:t xml:space="preserve">arking the 20th </w:t>
      </w:r>
      <w:r w:rsidR="00A60FA6">
        <w:rPr>
          <w:i/>
          <w:iCs/>
        </w:rPr>
        <w:t>A</w:t>
      </w:r>
      <w:r w:rsidRPr="000218ED">
        <w:rPr>
          <w:i/>
          <w:iCs/>
        </w:rPr>
        <w:t xml:space="preserve">nniversary of the Lands </w:t>
      </w:r>
      <w:r w:rsidR="00A60FA6">
        <w:rPr>
          <w:i/>
          <w:iCs/>
        </w:rPr>
        <w:t>C</w:t>
      </w:r>
      <w:r w:rsidRPr="000218ED">
        <w:rPr>
          <w:i/>
          <w:iCs/>
        </w:rPr>
        <w:t>ase</w:t>
      </w:r>
      <w:r w:rsidRPr="00D66195">
        <w:t xml:space="preserve">. </w:t>
      </w:r>
      <w:r>
        <w:t xml:space="preserve">Wellington: </w:t>
      </w:r>
      <w:r w:rsidRPr="00D66195">
        <w:t>New Zealand Law Foundation.</w:t>
      </w:r>
    </w:p>
    <w:p w14:paraId="59FAC5EC" w14:textId="40A09903" w:rsidR="00962C73" w:rsidRPr="0012500E" w:rsidRDefault="00962C73" w:rsidP="00962C73">
      <w:pPr>
        <w:pStyle w:val="References"/>
      </w:pPr>
      <w:r w:rsidRPr="00D66195">
        <w:t xml:space="preserve">Rushbrook W, Wilson D. 2007. Strategy related management of rail transport. </w:t>
      </w:r>
      <w:r>
        <w:t xml:space="preserve">In: </w:t>
      </w:r>
      <w:r w:rsidRPr="0012500E">
        <w:rPr>
          <w:i/>
          <w:iCs/>
        </w:rPr>
        <w:t>Proceedings of the IPENZ Transportation Group Conference Tauranga 10-10-2007</w:t>
      </w:r>
      <w:r>
        <w:t xml:space="preserve">. Wellington: Transportation Group | Engineering New Zealand. Retrieved from </w:t>
      </w:r>
      <w:hyperlink r:id="rId227" w:history="1">
        <w:r w:rsidRPr="004B1FA4">
          <w:rPr>
            <w:rStyle w:val="Hyperlink"/>
            <w:rFonts w:cs="Arial"/>
          </w:rPr>
          <w:t>www.transportationgroup.nz/papers/2007/A6_RushbrookWilson.pdf</w:t>
        </w:r>
      </w:hyperlink>
      <w:r w:rsidR="00A60FA6">
        <w:rPr>
          <w:rStyle w:val="Hyperlink"/>
          <w:rFonts w:cs="Arial"/>
        </w:rPr>
        <w:t xml:space="preserve"> </w:t>
      </w:r>
      <w:r w:rsidR="00A60FA6">
        <w:t>(10 July 2020)</w:t>
      </w:r>
      <w:r>
        <w:t>.</w:t>
      </w:r>
    </w:p>
    <w:p w14:paraId="0487D7F0" w14:textId="77777777" w:rsidR="00962C73" w:rsidRPr="00D66195" w:rsidRDefault="00962C73" w:rsidP="00962C73">
      <w:pPr>
        <w:pStyle w:val="References"/>
      </w:pPr>
      <w:r w:rsidRPr="00D66195">
        <w:t xml:space="preserve">Salinger MJ. 1987. Impact of climatic warming on the New Zealand growing season. </w:t>
      </w:r>
      <w:r w:rsidRPr="00D66195">
        <w:rPr>
          <w:i/>
          <w:iCs/>
        </w:rPr>
        <w:t>Journal of the Royal Society of New Zealand</w:t>
      </w:r>
      <w:r w:rsidRPr="006B7D54">
        <w:t xml:space="preserve"> 17</w:t>
      </w:r>
      <w:r w:rsidRPr="00D66195">
        <w:t>(4)</w:t>
      </w:r>
      <w:r>
        <w:t>:</w:t>
      </w:r>
      <w:r w:rsidRPr="00D66195">
        <w:t xml:space="preserve"> 363</w:t>
      </w:r>
      <w:r>
        <w:t>–</w:t>
      </w:r>
      <w:r w:rsidRPr="00D66195">
        <w:t>371.</w:t>
      </w:r>
    </w:p>
    <w:p w14:paraId="6A73C68F" w14:textId="2021C0E8" w:rsidR="00962C73" w:rsidRPr="00D66195" w:rsidRDefault="00962C73" w:rsidP="00962C73">
      <w:pPr>
        <w:pStyle w:val="References"/>
      </w:pPr>
      <w:r w:rsidRPr="0096430C">
        <w:t xml:space="preserve">Salinger MJ, Renwick J, Behrens E, Mullan BA, Diamond HJ, Sirguey P, </w:t>
      </w:r>
      <w:r w:rsidR="00A60FA6" w:rsidRPr="00BD5A3F">
        <w:t>…</w:t>
      </w:r>
      <w:r w:rsidRPr="00BD5A3F">
        <w:t xml:space="preserve"> Cullen NJ. 2019. </w:t>
      </w:r>
      <w:r w:rsidRPr="00D66195">
        <w:t xml:space="preserve">The unprecedented coupled ocean-atmosphere summer heatwave in the New Zealand region 2017/18: </w:t>
      </w:r>
      <w:r w:rsidR="00A60FA6">
        <w:t>D</w:t>
      </w:r>
      <w:r w:rsidRPr="00D66195">
        <w:t xml:space="preserve">rivers, mechanisms and impacts. </w:t>
      </w:r>
      <w:r w:rsidRPr="00D66195">
        <w:rPr>
          <w:i/>
          <w:iCs/>
        </w:rPr>
        <w:t>Environmental Research Letters</w:t>
      </w:r>
      <w:r w:rsidRPr="006029E9">
        <w:t xml:space="preserve"> 14(</w:t>
      </w:r>
      <w:r w:rsidRPr="00D66195">
        <w:t>4).</w:t>
      </w:r>
    </w:p>
    <w:p w14:paraId="76955AE0" w14:textId="77777777" w:rsidR="00962C73" w:rsidRPr="00D66195" w:rsidRDefault="00962C73" w:rsidP="00962C73">
      <w:pPr>
        <w:pStyle w:val="References"/>
      </w:pPr>
      <w:r w:rsidRPr="00D66195">
        <w:t xml:space="preserve">Sampson NR, Gronlund CJ, Buxton MA, Catalano L, White-Newsome JL, Conlon KC, ... Parker EA. 2013. Staying cool in a changing climate: Reaching vulnerable populations during heat events. </w:t>
      </w:r>
      <w:r w:rsidRPr="00DF3E2D">
        <w:rPr>
          <w:i/>
          <w:iCs/>
        </w:rPr>
        <w:t>Global Environmental Change</w:t>
      </w:r>
      <w:r w:rsidRPr="00D66195">
        <w:t xml:space="preserve"> 23(2)</w:t>
      </w:r>
      <w:r>
        <w:t>:</w:t>
      </w:r>
      <w:r w:rsidRPr="00D66195">
        <w:t xml:space="preserve"> 475</w:t>
      </w:r>
      <w:r>
        <w:t>–</w:t>
      </w:r>
      <w:r w:rsidRPr="00D66195">
        <w:t xml:space="preserve">484. </w:t>
      </w:r>
    </w:p>
    <w:p w14:paraId="5ACC3809" w14:textId="2263C3FD" w:rsidR="00962C73" w:rsidRPr="00D66195" w:rsidRDefault="00962C73" w:rsidP="00962C73">
      <w:pPr>
        <w:pStyle w:val="References"/>
      </w:pPr>
      <w:r w:rsidRPr="00D66195">
        <w:rPr>
          <w:lang w:eastAsia="en-AU"/>
        </w:rPr>
        <w:t xml:space="preserve">Saunders W. 2017. </w:t>
      </w:r>
      <w:r w:rsidRPr="00E31519">
        <w:rPr>
          <w:i/>
          <w:iCs/>
          <w:lang w:eastAsia="en-AU"/>
        </w:rPr>
        <w:t>Setting the Scene: The Role of Iwi Management Plans in Natural Hazard Management</w:t>
      </w:r>
      <w:r w:rsidRPr="00D66195">
        <w:rPr>
          <w:lang w:eastAsia="en-AU"/>
        </w:rPr>
        <w:t>.</w:t>
      </w:r>
      <w:r>
        <w:rPr>
          <w:lang w:eastAsia="en-AU"/>
        </w:rPr>
        <w:t xml:space="preserve"> Lower Hutt: GNS Science. Retrieved from </w:t>
      </w:r>
      <w:hyperlink r:id="rId228" w:history="1">
        <w:r w:rsidRPr="00FB4320">
          <w:rPr>
            <w:rStyle w:val="Hyperlink"/>
            <w:rFonts w:cs="Arial"/>
            <w:lang w:eastAsia="en-AU"/>
          </w:rPr>
          <w:t>www.resiliencechallenge.nz/wp-content/uploads/2018/08/Saunders-2017.pdf</w:t>
        </w:r>
      </w:hyperlink>
      <w:r w:rsidR="00822455">
        <w:rPr>
          <w:rStyle w:val="Hyperlink"/>
          <w:rFonts w:cs="Arial"/>
        </w:rPr>
        <w:t xml:space="preserve"> </w:t>
      </w:r>
      <w:r w:rsidR="00822455">
        <w:t>(10 July 2020)</w:t>
      </w:r>
      <w:r>
        <w:rPr>
          <w:lang w:eastAsia="en-AU"/>
        </w:rPr>
        <w:t>.</w:t>
      </w:r>
    </w:p>
    <w:p w14:paraId="678EAA6D" w14:textId="77777777" w:rsidR="00962C73" w:rsidRPr="00D66195" w:rsidRDefault="00962C73" w:rsidP="00962C73">
      <w:pPr>
        <w:pStyle w:val="References"/>
      </w:pPr>
      <w:r w:rsidRPr="00D66195">
        <w:rPr>
          <w:lang w:eastAsia="en-AU"/>
        </w:rPr>
        <w:t xml:space="preserve">Saunders W. 2018. </w:t>
      </w:r>
      <w:r w:rsidRPr="00E31519">
        <w:rPr>
          <w:i/>
          <w:iCs/>
          <w:lang w:eastAsia="en-AU"/>
        </w:rPr>
        <w:t>Investigating the Role of Iwi Management Plans in Natural Hazard Management: A Case Study from the Bay of Plenty Region</w:t>
      </w:r>
      <w:r w:rsidRPr="00D66195">
        <w:rPr>
          <w:lang w:eastAsia="en-AU"/>
        </w:rPr>
        <w:t>.</w:t>
      </w:r>
      <w:r>
        <w:rPr>
          <w:lang w:eastAsia="en-AU"/>
        </w:rPr>
        <w:t xml:space="preserve"> Lower Hutt: GNS Science. </w:t>
      </w:r>
    </w:p>
    <w:p w14:paraId="672D0CC9" w14:textId="31316B03" w:rsidR="00962C73" w:rsidRPr="00D66195" w:rsidRDefault="00962C73" w:rsidP="00962C73">
      <w:pPr>
        <w:pStyle w:val="References"/>
      </w:pPr>
      <w:r w:rsidRPr="00D66195">
        <w:rPr>
          <w:lang w:eastAsia="en-AU"/>
        </w:rPr>
        <w:t>Saunders W, Beban JG</w:t>
      </w:r>
      <w:r>
        <w:rPr>
          <w:lang w:eastAsia="en-AU"/>
        </w:rPr>
        <w:t>,</w:t>
      </w:r>
      <w:r w:rsidRPr="00D66195">
        <w:rPr>
          <w:lang w:eastAsia="en-AU"/>
        </w:rPr>
        <w:t xml:space="preserve"> Kilvington M. 2013. </w:t>
      </w:r>
      <w:r w:rsidRPr="00AE18D5">
        <w:rPr>
          <w:i/>
          <w:iCs/>
          <w:lang w:eastAsia="en-AU"/>
        </w:rPr>
        <w:t xml:space="preserve">Risk-based </w:t>
      </w:r>
      <w:r w:rsidR="00822455">
        <w:rPr>
          <w:i/>
          <w:iCs/>
          <w:lang w:eastAsia="en-AU"/>
        </w:rPr>
        <w:t>L</w:t>
      </w:r>
      <w:r w:rsidRPr="00AE18D5">
        <w:rPr>
          <w:i/>
          <w:iCs/>
          <w:lang w:eastAsia="en-AU"/>
        </w:rPr>
        <w:t xml:space="preserve">and </w:t>
      </w:r>
      <w:r w:rsidR="00822455">
        <w:rPr>
          <w:i/>
          <w:iCs/>
          <w:lang w:eastAsia="en-AU"/>
        </w:rPr>
        <w:t>U</w:t>
      </w:r>
      <w:r w:rsidRPr="00AE18D5">
        <w:rPr>
          <w:i/>
          <w:iCs/>
          <w:lang w:eastAsia="en-AU"/>
        </w:rPr>
        <w:t xml:space="preserve">se </w:t>
      </w:r>
      <w:r w:rsidR="00822455">
        <w:rPr>
          <w:i/>
          <w:iCs/>
          <w:lang w:eastAsia="en-AU"/>
        </w:rPr>
        <w:t>P</w:t>
      </w:r>
      <w:r w:rsidRPr="00AE18D5">
        <w:rPr>
          <w:i/>
          <w:iCs/>
          <w:lang w:eastAsia="en-AU"/>
        </w:rPr>
        <w:t xml:space="preserve">lanning for </w:t>
      </w:r>
      <w:r w:rsidR="00822455">
        <w:rPr>
          <w:i/>
          <w:iCs/>
          <w:lang w:eastAsia="en-AU"/>
        </w:rPr>
        <w:t>N</w:t>
      </w:r>
      <w:r w:rsidRPr="00AE18D5">
        <w:rPr>
          <w:i/>
          <w:iCs/>
          <w:lang w:eastAsia="en-AU"/>
        </w:rPr>
        <w:t xml:space="preserve">atural </w:t>
      </w:r>
      <w:r w:rsidR="00822455">
        <w:rPr>
          <w:i/>
          <w:iCs/>
          <w:lang w:eastAsia="en-AU"/>
        </w:rPr>
        <w:t>H</w:t>
      </w:r>
      <w:r w:rsidRPr="00AE18D5">
        <w:rPr>
          <w:i/>
          <w:iCs/>
          <w:lang w:eastAsia="en-AU"/>
        </w:rPr>
        <w:t xml:space="preserve">azard </w:t>
      </w:r>
      <w:r w:rsidR="00822455">
        <w:rPr>
          <w:i/>
          <w:iCs/>
          <w:lang w:eastAsia="en-AU"/>
        </w:rPr>
        <w:t>R</w:t>
      </w:r>
      <w:r w:rsidRPr="00AE18D5">
        <w:rPr>
          <w:i/>
          <w:iCs/>
          <w:lang w:eastAsia="en-AU"/>
        </w:rPr>
        <w:t xml:space="preserve">isk </w:t>
      </w:r>
      <w:r w:rsidR="00822455">
        <w:rPr>
          <w:i/>
          <w:iCs/>
          <w:lang w:eastAsia="en-AU"/>
        </w:rPr>
        <w:t>R</w:t>
      </w:r>
      <w:r w:rsidRPr="00AE18D5">
        <w:rPr>
          <w:i/>
          <w:iCs/>
          <w:lang w:eastAsia="en-AU"/>
        </w:rPr>
        <w:t>eduction</w:t>
      </w:r>
      <w:r w:rsidRPr="00D66195">
        <w:rPr>
          <w:lang w:eastAsia="en-AU"/>
        </w:rPr>
        <w:t xml:space="preserve">. </w:t>
      </w:r>
      <w:r>
        <w:rPr>
          <w:lang w:eastAsia="en-AU"/>
        </w:rPr>
        <w:t xml:space="preserve">Lower Hutt: </w:t>
      </w:r>
      <w:r w:rsidRPr="00D66195">
        <w:rPr>
          <w:lang w:eastAsia="en-AU"/>
        </w:rPr>
        <w:t>GNS Science.</w:t>
      </w:r>
      <w:r>
        <w:rPr>
          <w:lang w:eastAsia="en-AU"/>
        </w:rPr>
        <w:t xml:space="preserve"> Retrieved from </w:t>
      </w:r>
      <w:hyperlink r:id="rId229" w:history="1">
        <w:r w:rsidRPr="00FB4320">
          <w:rPr>
            <w:rStyle w:val="Hyperlink"/>
            <w:rFonts w:cs="Arial"/>
            <w:lang w:eastAsia="en-AU"/>
          </w:rPr>
          <w:t>https://isref.co.nz/docs/GNS_MS_67_Risk_based_land_use_planning.pdf</w:t>
        </w:r>
      </w:hyperlink>
      <w:r w:rsidR="00822455">
        <w:rPr>
          <w:rStyle w:val="Hyperlink"/>
          <w:rFonts w:cs="Arial"/>
        </w:rPr>
        <w:t xml:space="preserve"> </w:t>
      </w:r>
      <w:r w:rsidR="00822455">
        <w:t>(10 July 2020)</w:t>
      </w:r>
      <w:r>
        <w:rPr>
          <w:lang w:eastAsia="en-AU"/>
        </w:rPr>
        <w:t>.</w:t>
      </w:r>
    </w:p>
    <w:p w14:paraId="46505828" w14:textId="25E976B0" w:rsidR="00962C73" w:rsidRPr="00D66195" w:rsidRDefault="00962C73" w:rsidP="00962C73">
      <w:pPr>
        <w:pStyle w:val="References"/>
      </w:pPr>
      <w:r w:rsidRPr="00D66195">
        <w:t>Schallenberg M, Hall CJ, Burns CW. 2003. Consequences of climate-induced salinity increases on zooplan</w:t>
      </w:r>
      <w:r>
        <w:t>k</w:t>
      </w:r>
      <w:r w:rsidRPr="00D66195">
        <w:t xml:space="preserve">ton abundance and diversity in coastal lakes. </w:t>
      </w:r>
      <w:r w:rsidRPr="00A52828">
        <w:rPr>
          <w:i/>
          <w:iCs/>
        </w:rPr>
        <w:t>Marine Ecology Progress Series</w:t>
      </w:r>
      <w:r w:rsidRPr="00D66195">
        <w:t xml:space="preserve"> 251</w:t>
      </w:r>
      <w:r>
        <w:t>:</w:t>
      </w:r>
      <w:r w:rsidRPr="00D66195">
        <w:t xml:space="preserve"> 181</w:t>
      </w:r>
      <w:r>
        <w:t>–</w:t>
      </w:r>
      <w:r w:rsidRPr="00D66195">
        <w:t>189.</w:t>
      </w:r>
      <w:r>
        <w:t xml:space="preserve"> Retrieved from </w:t>
      </w:r>
      <w:hyperlink r:id="rId230" w:history="1">
        <w:r w:rsidRPr="00D03BB5">
          <w:rPr>
            <w:rStyle w:val="Hyperlink"/>
            <w:rFonts w:cs="Arial"/>
          </w:rPr>
          <w:t>www.researchgate.net/publication/245771982_Consequences_of_climate-induced_salinity_increases_on_zooplankton_abundance_and_diversity_in_costal_lakes</w:t>
        </w:r>
      </w:hyperlink>
      <w:r w:rsidR="00822455">
        <w:rPr>
          <w:rStyle w:val="Hyperlink"/>
          <w:rFonts w:cs="Arial"/>
        </w:rPr>
        <w:t xml:space="preserve"> </w:t>
      </w:r>
      <w:r w:rsidR="00822455">
        <w:t>(10 July 2020)</w:t>
      </w:r>
      <w:r>
        <w:t>.</w:t>
      </w:r>
    </w:p>
    <w:p w14:paraId="1352C7E8" w14:textId="77777777" w:rsidR="00962C73" w:rsidRPr="00D66195" w:rsidRDefault="00962C73" w:rsidP="00962C73">
      <w:pPr>
        <w:pStyle w:val="References"/>
      </w:pPr>
      <w:r w:rsidRPr="00D66195">
        <w:rPr>
          <w:lang w:eastAsia="en-AU"/>
        </w:rPr>
        <w:t xml:space="preserve">Scoones I. 2019. </w:t>
      </w:r>
      <w:r w:rsidRPr="00753E58">
        <w:rPr>
          <w:i/>
          <w:iCs/>
          <w:lang w:eastAsia="en-AU"/>
        </w:rPr>
        <w:t>What is Uncertainty and Why Does it Matter? STEPS Working Paper 105</w:t>
      </w:r>
      <w:r>
        <w:rPr>
          <w:lang w:eastAsia="en-AU"/>
        </w:rPr>
        <w:t>.</w:t>
      </w:r>
      <w:r w:rsidRPr="00D66195">
        <w:rPr>
          <w:lang w:eastAsia="en-AU"/>
        </w:rPr>
        <w:t xml:space="preserve"> Brighton: STEPS Centre.</w:t>
      </w:r>
    </w:p>
    <w:p w14:paraId="69CBCCCC" w14:textId="14681943" w:rsidR="00962C73" w:rsidRPr="00D66195" w:rsidRDefault="00962C73" w:rsidP="00962C73">
      <w:pPr>
        <w:pStyle w:val="References"/>
      </w:pPr>
      <w:r w:rsidRPr="00D66195">
        <w:lastRenderedPageBreak/>
        <w:t xml:space="preserve">Scott H, McEvoy D, Chhetri P, Basic F, Mullett J. 2013. </w:t>
      </w:r>
      <w:r w:rsidRPr="006B0985">
        <w:rPr>
          <w:i/>
          <w:iCs/>
        </w:rPr>
        <w:t xml:space="preserve">Climate </w:t>
      </w:r>
      <w:r w:rsidR="00822455">
        <w:rPr>
          <w:i/>
          <w:iCs/>
        </w:rPr>
        <w:t>C</w:t>
      </w:r>
      <w:r w:rsidRPr="006B0985">
        <w:rPr>
          <w:i/>
          <w:iCs/>
        </w:rPr>
        <w:t xml:space="preserve">hange </w:t>
      </w:r>
      <w:r w:rsidR="00822455">
        <w:rPr>
          <w:i/>
          <w:iCs/>
        </w:rPr>
        <w:t>A</w:t>
      </w:r>
      <w:r w:rsidRPr="006B0985">
        <w:rPr>
          <w:i/>
          <w:iCs/>
        </w:rPr>
        <w:t xml:space="preserve">daptation </w:t>
      </w:r>
      <w:r w:rsidR="00822455">
        <w:rPr>
          <w:i/>
          <w:iCs/>
        </w:rPr>
        <w:t>G</w:t>
      </w:r>
      <w:r w:rsidRPr="006B0985">
        <w:rPr>
          <w:i/>
          <w:iCs/>
        </w:rPr>
        <w:t xml:space="preserve">uidelines for </w:t>
      </w:r>
      <w:r w:rsidR="00822455">
        <w:rPr>
          <w:i/>
          <w:iCs/>
        </w:rPr>
        <w:t>P</w:t>
      </w:r>
      <w:r w:rsidRPr="006B0985">
        <w:rPr>
          <w:i/>
          <w:iCs/>
        </w:rPr>
        <w:t>orts</w:t>
      </w:r>
      <w:r w:rsidR="00822455">
        <w:rPr>
          <w:i/>
          <w:iCs/>
        </w:rPr>
        <w:t>:</w:t>
      </w:r>
      <w:r w:rsidRPr="006B0985">
        <w:rPr>
          <w:i/>
          <w:iCs/>
        </w:rPr>
        <w:t xml:space="preserve"> Enhancing the </w:t>
      </w:r>
      <w:r w:rsidR="00822455">
        <w:rPr>
          <w:i/>
          <w:iCs/>
        </w:rPr>
        <w:t>R</w:t>
      </w:r>
      <w:r w:rsidRPr="006B0985">
        <w:rPr>
          <w:i/>
          <w:iCs/>
        </w:rPr>
        <w:t xml:space="preserve">esilience of </w:t>
      </w:r>
      <w:r w:rsidR="00822455">
        <w:rPr>
          <w:i/>
          <w:iCs/>
        </w:rPr>
        <w:t>S</w:t>
      </w:r>
      <w:r w:rsidRPr="006B0985">
        <w:rPr>
          <w:i/>
          <w:iCs/>
        </w:rPr>
        <w:t xml:space="preserve">eaports to a </w:t>
      </w:r>
      <w:r w:rsidR="00822455">
        <w:rPr>
          <w:i/>
          <w:iCs/>
        </w:rPr>
        <w:t>C</w:t>
      </w:r>
      <w:r w:rsidRPr="006B0985">
        <w:rPr>
          <w:i/>
          <w:iCs/>
        </w:rPr>
        <w:t xml:space="preserve">hanging </w:t>
      </w:r>
      <w:r w:rsidR="00822455">
        <w:rPr>
          <w:i/>
          <w:iCs/>
        </w:rPr>
        <w:t>C</w:t>
      </w:r>
      <w:r w:rsidRPr="006B0985">
        <w:rPr>
          <w:i/>
          <w:iCs/>
        </w:rPr>
        <w:t xml:space="preserve">limate </w:t>
      </w:r>
      <w:r w:rsidR="00822455">
        <w:rPr>
          <w:i/>
          <w:iCs/>
        </w:rPr>
        <w:t>R</w:t>
      </w:r>
      <w:r w:rsidRPr="006B0985">
        <w:rPr>
          <w:i/>
          <w:iCs/>
        </w:rPr>
        <w:t xml:space="preserve">eport </w:t>
      </w:r>
      <w:r w:rsidR="00822455">
        <w:rPr>
          <w:i/>
          <w:iCs/>
        </w:rPr>
        <w:t>S</w:t>
      </w:r>
      <w:r w:rsidRPr="006B0985">
        <w:rPr>
          <w:i/>
          <w:iCs/>
        </w:rPr>
        <w:t>eries</w:t>
      </w:r>
      <w:r w:rsidRPr="00D66195">
        <w:t>. Gold Coast: National Climate Change Adaptation Research Facility.</w:t>
      </w:r>
    </w:p>
    <w:p w14:paraId="4A7C8CD2" w14:textId="537C3B89" w:rsidR="00962C73" w:rsidRPr="00D66195" w:rsidRDefault="00962C73" w:rsidP="00962C73">
      <w:pPr>
        <w:pStyle w:val="References"/>
      </w:pPr>
      <w:r w:rsidRPr="00D66195">
        <w:t xml:space="preserve">Setzer J, Byrnes R. 2019. </w:t>
      </w:r>
      <w:r w:rsidRPr="00E90F52">
        <w:rPr>
          <w:i/>
          <w:iCs/>
        </w:rPr>
        <w:t xml:space="preserve">Global </w:t>
      </w:r>
      <w:r w:rsidR="00822455">
        <w:rPr>
          <w:i/>
          <w:iCs/>
        </w:rPr>
        <w:t>T</w:t>
      </w:r>
      <w:r w:rsidRPr="00E90F52">
        <w:rPr>
          <w:i/>
          <w:iCs/>
        </w:rPr>
        <w:t xml:space="preserve">rends in </w:t>
      </w:r>
      <w:r w:rsidR="00822455">
        <w:rPr>
          <w:i/>
          <w:iCs/>
        </w:rPr>
        <w:t>C</w:t>
      </w:r>
      <w:r w:rsidRPr="00E90F52">
        <w:rPr>
          <w:i/>
          <w:iCs/>
        </w:rPr>
        <w:t xml:space="preserve">limate </w:t>
      </w:r>
      <w:r w:rsidR="00822455">
        <w:rPr>
          <w:i/>
          <w:iCs/>
        </w:rPr>
        <w:t>C</w:t>
      </w:r>
      <w:r w:rsidRPr="00E90F52">
        <w:rPr>
          <w:i/>
          <w:iCs/>
        </w:rPr>
        <w:t xml:space="preserve">hange </w:t>
      </w:r>
      <w:r w:rsidR="00822455">
        <w:rPr>
          <w:i/>
          <w:iCs/>
        </w:rPr>
        <w:t>L</w:t>
      </w:r>
      <w:r w:rsidRPr="00E90F52">
        <w:rPr>
          <w:i/>
          <w:iCs/>
        </w:rPr>
        <w:t xml:space="preserve">itigation: 2019 </w:t>
      </w:r>
      <w:r w:rsidR="00822455">
        <w:rPr>
          <w:i/>
          <w:iCs/>
        </w:rPr>
        <w:t>S</w:t>
      </w:r>
      <w:r w:rsidRPr="00E90F52">
        <w:rPr>
          <w:i/>
          <w:iCs/>
        </w:rPr>
        <w:t>napshot</w:t>
      </w:r>
      <w:r w:rsidRPr="00D66195">
        <w:t xml:space="preserve">. </w:t>
      </w:r>
      <w:r w:rsidR="004F7AAC">
        <w:t>London</w:t>
      </w:r>
      <w:r>
        <w:t xml:space="preserve">: </w:t>
      </w:r>
      <w:r w:rsidRPr="00D66195">
        <w:t>Grantham Research Institute on Climate Change and the Environment.</w:t>
      </w:r>
    </w:p>
    <w:p w14:paraId="27331E8B" w14:textId="77777777" w:rsidR="00962C73" w:rsidRPr="00B60664" w:rsidRDefault="00962C73" w:rsidP="00962C73">
      <w:pPr>
        <w:pStyle w:val="References"/>
        <w:rPr>
          <w:spacing w:val="-2"/>
        </w:rPr>
      </w:pPr>
      <w:r w:rsidRPr="00B60664">
        <w:rPr>
          <w:spacing w:val="-2"/>
        </w:rPr>
        <w:t xml:space="preserve">Short N, Hancock F, McCreanor T. 2019. </w:t>
      </w:r>
      <w:r w:rsidRPr="00B60664">
        <w:rPr>
          <w:i/>
          <w:iCs/>
          <w:spacing w:val="-2"/>
        </w:rPr>
        <w:t>How a bias towards built heritage threatens the protection of cultural landscapes in New Zealand</w:t>
      </w:r>
      <w:r w:rsidRPr="00B60664">
        <w:rPr>
          <w:spacing w:val="-2"/>
        </w:rPr>
        <w:t xml:space="preserve">. Retrieved from </w:t>
      </w:r>
      <w:hyperlink r:id="rId231" w:history="1">
        <w:r w:rsidRPr="00B60664">
          <w:rPr>
            <w:rStyle w:val="Hyperlink"/>
            <w:rFonts w:cs="Arial"/>
            <w:spacing w:val="-2"/>
          </w:rPr>
          <w:t>https://theconversation.com/how-a-bias-towards-built-heritage-threatens-the-protection-of-cultural-landscapes-in-new-zealand-115042</w:t>
        </w:r>
      </w:hyperlink>
      <w:r w:rsidRPr="00B60664">
        <w:rPr>
          <w:spacing w:val="-2"/>
        </w:rPr>
        <w:t xml:space="preserve"> (11 February 2020).</w:t>
      </w:r>
    </w:p>
    <w:p w14:paraId="6F27948F" w14:textId="77777777" w:rsidR="00962C73" w:rsidRDefault="00962C73" w:rsidP="00962C73">
      <w:pPr>
        <w:pStyle w:val="References"/>
      </w:pPr>
      <w:r w:rsidRPr="00D66195">
        <w:t xml:space="preserve">Shrimali G. 2019. </w:t>
      </w:r>
      <w:r w:rsidRPr="009A3E2A">
        <w:rPr>
          <w:i/>
          <w:iCs/>
        </w:rPr>
        <w:t>In fire-prone California, many residents can’t afford wildfire insurance</w:t>
      </w:r>
      <w:r w:rsidRPr="00D66195">
        <w:t>.</w:t>
      </w:r>
      <w:r>
        <w:rPr>
          <w:iCs/>
        </w:rPr>
        <w:t xml:space="preserve"> Retrieved from</w:t>
      </w:r>
      <w:r w:rsidRPr="00D66195">
        <w:rPr>
          <w:i/>
        </w:rPr>
        <w:t xml:space="preserve"> </w:t>
      </w:r>
      <w:hyperlink r:id="rId232" w:history="1">
        <w:r w:rsidRPr="00D66195">
          <w:rPr>
            <w:rStyle w:val="Hyperlink"/>
            <w:rFonts w:cs="Arial"/>
          </w:rPr>
          <w:t>https://theconversation.com/in-fire-prone-california-many-residents-cant-afford-wildfire-insurance-119451</w:t>
        </w:r>
      </w:hyperlink>
      <w:r>
        <w:t xml:space="preserve"> (31 May 2020).</w:t>
      </w:r>
    </w:p>
    <w:p w14:paraId="7968C024" w14:textId="6004D913" w:rsidR="00962C73" w:rsidRPr="00D66195" w:rsidRDefault="00962C73" w:rsidP="00962C73">
      <w:pPr>
        <w:pStyle w:val="References"/>
      </w:pPr>
      <w:r w:rsidRPr="00D66195">
        <w:t xml:space="preserve">Smith H, Allan P, Bryant M, Hardy D, Manning M, Patterson M, </w:t>
      </w:r>
      <w:r w:rsidR="00B60664">
        <w:t>…</w:t>
      </w:r>
      <w:r w:rsidRPr="00D66195">
        <w:t xml:space="preserve"> Spinks A. 2017. </w:t>
      </w:r>
      <w:r w:rsidRPr="000C5B10">
        <w:rPr>
          <w:i/>
          <w:iCs/>
        </w:rPr>
        <w:t>Adaptation Strategies to Address Climate Change Impacts on Coastal Māori Communities in Aotearoa New Zealand: A Case Study of Dairy Farming in the Horowhenua–Kāpiti Coastal Zone</w:t>
      </w:r>
      <w:r w:rsidRPr="00D66195">
        <w:t>. Palmerston North</w:t>
      </w:r>
      <w:r>
        <w:t>: Horowhenua Coastal Climate Change Project Research Team</w:t>
      </w:r>
      <w:r w:rsidRPr="00D66195">
        <w:t xml:space="preserve">. </w:t>
      </w:r>
      <w:r>
        <w:t xml:space="preserve">Retrieved from </w:t>
      </w:r>
      <w:hyperlink r:id="rId233" w:history="1">
        <w:r w:rsidRPr="004B1FA4">
          <w:rPr>
            <w:rStyle w:val="Hyperlink"/>
            <w:rFonts w:cs="Arial"/>
          </w:rPr>
          <w:t>www.deepsouthchallenge.co.nz/sites/default/files/2018-09/Climate%20Change%20and%20Coastal%20M%C4%81ori%20Communities%20Final%20Report%20-%20Part%20One.pdf</w:t>
        </w:r>
      </w:hyperlink>
      <w:r w:rsidR="00B60664">
        <w:rPr>
          <w:rStyle w:val="Hyperlink"/>
          <w:rFonts w:cs="Arial"/>
        </w:rPr>
        <w:t xml:space="preserve"> </w:t>
      </w:r>
      <w:r w:rsidR="00B60664">
        <w:t>(10 July 2020)</w:t>
      </w:r>
      <w:r>
        <w:t>.</w:t>
      </w:r>
    </w:p>
    <w:p w14:paraId="39511870" w14:textId="0C5305C4" w:rsidR="00822455" w:rsidRPr="00D66195" w:rsidRDefault="00822455" w:rsidP="00822455">
      <w:pPr>
        <w:pStyle w:val="References"/>
      </w:pPr>
      <w:r w:rsidRPr="00D66195">
        <w:t>Smith LT. 2005. On tricky ground</w:t>
      </w:r>
      <w:r w:rsidR="00B60664">
        <w:t>:</w:t>
      </w:r>
      <w:r w:rsidRPr="00D66195">
        <w:t xml:space="preserve"> Researching the native in the age of uncertainty. In</w:t>
      </w:r>
      <w:r>
        <w:t>:</w:t>
      </w:r>
      <w:r w:rsidRPr="00D66195">
        <w:t xml:space="preserve"> NK Denzin, YS Lincoln (</w:t>
      </w:r>
      <w:r>
        <w:t>e</w:t>
      </w:r>
      <w:r w:rsidRPr="00D66195">
        <w:t xml:space="preserve">ds) </w:t>
      </w:r>
      <w:r w:rsidRPr="00D66195">
        <w:rPr>
          <w:i/>
          <w:iCs/>
        </w:rPr>
        <w:t xml:space="preserve">The Sage </w:t>
      </w:r>
      <w:r w:rsidR="00B60664">
        <w:rPr>
          <w:i/>
          <w:iCs/>
        </w:rPr>
        <w:t>H</w:t>
      </w:r>
      <w:r w:rsidRPr="00D66195">
        <w:rPr>
          <w:i/>
          <w:iCs/>
        </w:rPr>
        <w:t xml:space="preserve">andbook of </w:t>
      </w:r>
      <w:r w:rsidR="00B60664">
        <w:rPr>
          <w:i/>
          <w:iCs/>
        </w:rPr>
        <w:t>Q</w:t>
      </w:r>
      <w:r w:rsidRPr="00D66195">
        <w:rPr>
          <w:i/>
          <w:iCs/>
        </w:rPr>
        <w:t xml:space="preserve">ualitative </w:t>
      </w:r>
      <w:r w:rsidR="00B60664">
        <w:rPr>
          <w:i/>
          <w:iCs/>
        </w:rPr>
        <w:t>R</w:t>
      </w:r>
      <w:r w:rsidRPr="00D66195">
        <w:rPr>
          <w:i/>
          <w:iCs/>
        </w:rPr>
        <w:t>esearch</w:t>
      </w:r>
      <w:r w:rsidRPr="00D66195">
        <w:t>. Thousand Oaks, C</w:t>
      </w:r>
      <w:r w:rsidR="00B60664">
        <w:t>A</w:t>
      </w:r>
      <w:r>
        <w:t xml:space="preserve">: </w:t>
      </w:r>
      <w:r w:rsidR="00B60664">
        <w:t>Sage</w:t>
      </w:r>
      <w:r>
        <w:t xml:space="preserve">. </w:t>
      </w:r>
      <w:r w:rsidRPr="00D66195">
        <w:t>pp 1</w:t>
      </w:r>
      <w:r>
        <w:t>–</w:t>
      </w:r>
      <w:r w:rsidRPr="00D66195">
        <w:t>12</w:t>
      </w:r>
      <w:r>
        <w:t>.</w:t>
      </w:r>
    </w:p>
    <w:p w14:paraId="143BF2E9" w14:textId="1DB4D571" w:rsidR="00962C73" w:rsidRPr="00D66195" w:rsidRDefault="00962C73" w:rsidP="005736E4">
      <w:pPr>
        <w:pStyle w:val="References"/>
      </w:pPr>
      <w:r w:rsidRPr="00D66195">
        <w:t xml:space="preserve">Standard and Poor’s. 2014. Climate </w:t>
      </w:r>
      <w:r w:rsidR="00B60664">
        <w:t>c</w:t>
      </w:r>
      <w:r w:rsidRPr="00D66195">
        <w:t xml:space="preserve">hange </w:t>
      </w:r>
      <w:r w:rsidR="00B60664">
        <w:t>c</w:t>
      </w:r>
      <w:r w:rsidRPr="00D66195">
        <w:t xml:space="preserve">ould </w:t>
      </w:r>
      <w:r w:rsidR="00B60664">
        <w:t>s</w:t>
      </w:r>
      <w:r w:rsidRPr="00D66195">
        <w:t xml:space="preserve">ting </w:t>
      </w:r>
      <w:r w:rsidR="00B60664">
        <w:t>r</w:t>
      </w:r>
      <w:r w:rsidRPr="00D66195">
        <w:t xml:space="preserve">einsurers that </w:t>
      </w:r>
      <w:r w:rsidR="00B60664">
        <w:t>u</w:t>
      </w:r>
      <w:r w:rsidRPr="00D66195">
        <w:t>nderestimate its impact.</w:t>
      </w:r>
      <w:r w:rsidR="005736E4" w:rsidRPr="005736E4">
        <w:rPr>
          <w:highlight w:val="yellow"/>
        </w:rPr>
        <w:t xml:space="preserve"> </w:t>
      </w:r>
      <w:r w:rsidR="005736E4" w:rsidRPr="005736E4">
        <w:t xml:space="preserve">Retrieved from </w:t>
      </w:r>
      <w:hyperlink r:id="rId234" w:history="1">
        <w:r w:rsidR="005736E4" w:rsidRPr="005736E4">
          <w:rPr>
            <w:rStyle w:val="Hyperlink"/>
          </w:rPr>
          <w:t>www.spglobal.com/ratings/en/research/articles/140903-climate-change-could-sting-reinsurers-that-underestimate-its-impact-8706036 (1</w:t>
        </w:r>
      </w:hyperlink>
      <w:r w:rsidR="005736E4" w:rsidRPr="005736E4">
        <w:t xml:space="preserve"> June 2020)</w:t>
      </w:r>
      <w:r w:rsidR="005736E4">
        <w:t>.</w:t>
      </w:r>
    </w:p>
    <w:p w14:paraId="5AE2898B" w14:textId="2A8C20D7" w:rsidR="00962C73" w:rsidRPr="00D66195" w:rsidRDefault="00962C73" w:rsidP="00962C73">
      <w:pPr>
        <w:pStyle w:val="References"/>
        <w:rPr>
          <w:lang w:eastAsia="en-AU"/>
        </w:rPr>
      </w:pPr>
      <w:r w:rsidRPr="00D66195">
        <w:rPr>
          <w:lang w:eastAsia="en-AU"/>
        </w:rPr>
        <w:t>Stats NZ. 2004. </w:t>
      </w:r>
      <w:r w:rsidRPr="008B798D">
        <w:rPr>
          <w:i/>
          <w:iCs/>
          <w:lang w:eastAsia="en-AU"/>
        </w:rPr>
        <w:t xml:space="preserve">New Zealand: An </w:t>
      </w:r>
      <w:r w:rsidR="00B60664">
        <w:rPr>
          <w:i/>
          <w:iCs/>
          <w:lang w:eastAsia="en-AU"/>
        </w:rPr>
        <w:t>u</w:t>
      </w:r>
      <w:r w:rsidRPr="008B798D">
        <w:rPr>
          <w:i/>
          <w:iCs/>
          <w:lang w:eastAsia="en-AU"/>
        </w:rPr>
        <w:t>rban/</w:t>
      </w:r>
      <w:r w:rsidR="00B60664">
        <w:rPr>
          <w:i/>
          <w:iCs/>
          <w:lang w:eastAsia="en-AU"/>
        </w:rPr>
        <w:t>r</w:t>
      </w:r>
      <w:r w:rsidRPr="008B798D">
        <w:rPr>
          <w:i/>
          <w:iCs/>
          <w:lang w:eastAsia="en-AU"/>
        </w:rPr>
        <w:t xml:space="preserve">ural </w:t>
      </w:r>
      <w:r w:rsidR="00B60664">
        <w:rPr>
          <w:i/>
          <w:iCs/>
          <w:lang w:eastAsia="en-AU"/>
        </w:rPr>
        <w:t>p</w:t>
      </w:r>
      <w:r w:rsidRPr="008B798D">
        <w:rPr>
          <w:i/>
          <w:iCs/>
          <w:lang w:eastAsia="en-AU"/>
        </w:rPr>
        <w:t>rofile</w:t>
      </w:r>
      <w:r w:rsidRPr="00D66195">
        <w:rPr>
          <w:lang w:eastAsia="en-AU"/>
        </w:rPr>
        <w:t>.</w:t>
      </w:r>
      <w:r w:rsidR="00B620FB" w:rsidRPr="003F788E">
        <w:t xml:space="preserve"> </w:t>
      </w:r>
      <w:r w:rsidR="00B620FB">
        <w:t xml:space="preserve">Retrieved from </w:t>
      </w:r>
      <w:hyperlink r:id="rId235" w:anchor="gsc.tab=0" w:history="1">
        <w:r w:rsidR="00B620FB" w:rsidRPr="00B620FB">
          <w:rPr>
            <w:rStyle w:val="Hyperlink"/>
          </w:rPr>
          <w:t>http://archive.stats.govt.nz/browse_for_stats/Maps_and_geography/Geographic-areas/urban-rural-profile-update.aspx#gsc.tab=0</w:t>
        </w:r>
      </w:hyperlink>
      <w:r w:rsidR="00B620FB" w:rsidRPr="00B620FB">
        <w:t xml:space="preserve"> (1 June 2020).</w:t>
      </w:r>
    </w:p>
    <w:p w14:paraId="498B2C23" w14:textId="5CD4AA9A" w:rsidR="00962C73" w:rsidRPr="00016D15" w:rsidRDefault="00962C73" w:rsidP="00962C73">
      <w:pPr>
        <w:pStyle w:val="References"/>
        <w:rPr>
          <w:rFonts w:eastAsia="Calibri"/>
        </w:rPr>
      </w:pPr>
      <w:r w:rsidRPr="00D66195">
        <w:rPr>
          <w:rFonts w:eastAsia="Calibri" w:cs="Calibri"/>
        </w:rPr>
        <w:t xml:space="preserve">Stats NZ. </w:t>
      </w:r>
      <w:r w:rsidRPr="00D66195">
        <w:rPr>
          <w:rFonts w:eastAsia="Calibri"/>
        </w:rPr>
        <w:t>2017</w:t>
      </w:r>
      <w:r>
        <w:rPr>
          <w:rFonts w:eastAsia="Calibri"/>
        </w:rPr>
        <w:t>a</w:t>
      </w:r>
      <w:r w:rsidRPr="00D66195">
        <w:rPr>
          <w:rFonts w:eastAsia="Calibri"/>
        </w:rPr>
        <w:t xml:space="preserve">. </w:t>
      </w:r>
      <w:r w:rsidRPr="00D66195">
        <w:rPr>
          <w:rFonts w:eastAsia="Calibri"/>
          <w:i/>
        </w:rPr>
        <w:t xml:space="preserve">Ocean </w:t>
      </w:r>
      <w:r w:rsidR="00B60664">
        <w:rPr>
          <w:rFonts w:eastAsia="Calibri"/>
          <w:i/>
        </w:rPr>
        <w:t>a</w:t>
      </w:r>
      <w:r w:rsidRPr="00D66195">
        <w:rPr>
          <w:rFonts w:eastAsia="Calibri"/>
          <w:i/>
        </w:rPr>
        <w:t>cidification</w:t>
      </w:r>
      <w:r w:rsidRPr="00D66195">
        <w:rPr>
          <w:rFonts w:eastAsia="Calibri"/>
        </w:rPr>
        <w:t>.</w:t>
      </w:r>
      <w:r>
        <w:rPr>
          <w:rFonts w:eastAsia="Calibri"/>
        </w:rPr>
        <w:t xml:space="preserve"> Retrieved from </w:t>
      </w:r>
      <w:hyperlink r:id="rId236" w:history="1">
        <w:r w:rsidRPr="004B1FA4">
          <w:rPr>
            <w:rStyle w:val="Hyperlink"/>
            <w:rFonts w:eastAsia="Calibri"/>
          </w:rPr>
          <w:t>http://archive.stats.govt.nz/browse_for_stats/environment/environmental-reporting-series/environmental-indicators/Home/Marine/ocean-acidification.aspx</w:t>
        </w:r>
      </w:hyperlink>
      <w:r>
        <w:rPr>
          <w:rFonts w:eastAsia="Calibri" w:cs="Calibri"/>
        </w:rPr>
        <w:t xml:space="preserve"> (1 June 2020).</w:t>
      </w:r>
    </w:p>
    <w:p w14:paraId="7B29100E" w14:textId="77777777" w:rsidR="00962C73" w:rsidRPr="00016D15" w:rsidRDefault="00962C73" w:rsidP="00962C73">
      <w:pPr>
        <w:pStyle w:val="References"/>
        <w:rPr>
          <w:rFonts w:eastAsia="Calibri"/>
        </w:rPr>
      </w:pPr>
      <w:r w:rsidRPr="00D66195">
        <w:rPr>
          <w:rFonts w:eastAsia="Calibri" w:cs="Calibri"/>
        </w:rPr>
        <w:t xml:space="preserve">Stats NZ. </w:t>
      </w:r>
      <w:r w:rsidRPr="00D66195">
        <w:rPr>
          <w:rFonts w:eastAsia="Calibri"/>
        </w:rPr>
        <w:t xml:space="preserve">2017b. </w:t>
      </w:r>
      <w:r w:rsidRPr="00D66195">
        <w:rPr>
          <w:rFonts w:eastAsia="Calibri"/>
          <w:i/>
        </w:rPr>
        <w:t>Coastal sea-level rise</w:t>
      </w:r>
      <w:r w:rsidRPr="00D66195">
        <w:rPr>
          <w:rFonts w:eastAsia="Calibri"/>
        </w:rPr>
        <w:t>.</w:t>
      </w:r>
      <w:r>
        <w:rPr>
          <w:rFonts w:eastAsia="Calibri"/>
        </w:rPr>
        <w:t xml:space="preserve"> Retrieved from</w:t>
      </w:r>
      <w:r w:rsidRPr="00D66195">
        <w:rPr>
          <w:rFonts w:eastAsia="Calibri"/>
        </w:rPr>
        <w:t xml:space="preserve"> </w:t>
      </w:r>
      <w:hyperlink r:id="rId237" w:history="1">
        <w:r w:rsidRPr="00D66195">
          <w:rPr>
            <w:rStyle w:val="Hyperlink"/>
            <w:rFonts w:eastAsia="Calibri"/>
          </w:rPr>
          <w:t>http://archive.stats.govt.nz/browse_for_stats/environment/environmental-reporting-series/environmental-indicators/Home/Marine/coastal-sea-level-rise.aspx</w:t>
        </w:r>
      </w:hyperlink>
      <w:r>
        <w:rPr>
          <w:rFonts w:eastAsia="Calibri" w:cs="Calibri"/>
        </w:rPr>
        <w:t xml:space="preserve"> (1 June 2020).</w:t>
      </w:r>
    </w:p>
    <w:p w14:paraId="7159E504" w14:textId="06CD649A" w:rsidR="00962C73" w:rsidRPr="00016D15" w:rsidRDefault="00962C73" w:rsidP="00962C73">
      <w:pPr>
        <w:pStyle w:val="References"/>
        <w:rPr>
          <w:rFonts w:eastAsia="Calibri"/>
        </w:rPr>
      </w:pPr>
      <w:r w:rsidRPr="00D66195">
        <w:rPr>
          <w:rFonts w:eastAsia="Calibri" w:cs="Calibri"/>
        </w:rPr>
        <w:t>Stats</w:t>
      </w:r>
      <w:r>
        <w:rPr>
          <w:rFonts w:eastAsia="Calibri" w:cs="Calibri"/>
        </w:rPr>
        <w:t xml:space="preserve"> </w:t>
      </w:r>
      <w:r w:rsidRPr="00D66195">
        <w:rPr>
          <w:rFonts w:eastAsia="Calibri" w:cs="Calibri"/>
        </w:rPr>
        <w:t xml:space="preserve">NZ. </w:t>
      </w:r>
      <w:r w:rsidRPr="00D66195">
        <w:rPr>
          <w:rFonts w:eastAsia="Calibri"/>
        </w:rPr>
        <w:t xml:space="preserve">2017c. </w:t>
      </w:r>
      <w:r w:rsidRPr="00D66195">
        <w:rPr>
          <w:rFonts w:eastAsia="Calibri"/>
          <w:i/>
        </w:rPr>
        <w:t xml:space="preserve">Extreme </w:t>
      </w:r>
      <w:r w:rsidR="00B60664">
        <w:rPr>
          <w:rFonts w:eastAsia="Calibri"/>
          <w:i/>
        </w:rPr>
        <w:t>w</w:t>
      </w:r>
      <w:r w:rsidRPr="00D66195">
        <w:rPr>
          <w:rFonts w:eastAsia="Calibri"/>
          <w:i/>
        </w:rPr>
        <w:t>ind</w:t>
      </w:r>
      <w:r w:rsidRPr="00D66195">
        <w:rPr>
          <w:rFonts w:eastAsia="Calibri"/>
        </w:rPr>
        <w:t>.</w:t>
      </w:r>
      <w:r>
        <w:rPr>
          <w:rFonts w:eastAsia="Calibri"/>
        </w:rPr>
        <w:t xml:space="preserve"> Retrieved from </w:t>
      </w:r>
      <w:hyperlink r:id="rId238" w:history="1">
        <w:r w:rsidRPr="00D66195">
          <w:rPr>
            <w:rStyle w:val="Hyperlink"/>
            <w:rFonts w:eastAsia="Calibri"/>
          </w:rPr>
          <w:t>http://archive.stats.govt.nz/browse_for_stats/environment/environmental-reporting-series/environmental-indicators/Home/Atmosphere-and-climate/extreme-wind.aspx</w:t>
        </w:r>
      </w:hyperlink>
      <w:r>
        <w:rPr>
          <w:lang w:eastAsia="en-AU"/>
        </w:rPr>
        <w:t xml:space="preserve"> </w:t>
      </w:r>
      <w:r>
        <w:rPr>
          <w:rFonts w:eastAsia="Calibri" w:cs="Calibri"/>
        </w:rPr>
        <w:t>(1 June 2020).</w:t>
      </w:r>
    </w:p>
    <w:p w14:paraId="4187498E" w14:textId="635535A5" w:rsidR="00E54B5D" w:rsidRPr="008015F9" w:rsidRDefault="00E54B5D" w:rsidP="00E54B5D">
      <w:pPr>
        <w:pStyle w:val="References"/>
        <w:rPr>
          <w:rFonts w:eastAsia="Calibri"/>
        </w:rPr>
      </w:pPr>
      <w:r w:rsidRPr="00E54B5D">
        <w:rPr>
          <w:rFonts w:eastAsia="Calibri" w:cs="Calibri"/>
        </w:rPr>
        <w:t xml:space="preserve">Stats NZ. 2018. </w:t>
      </w:r>
      <w:r w:rsidRPr="00E54B5D">
        <w:rPr>
          <w:rFonts w:eastAsia="Calibri" w:cs="Calibri"/>
          <w:i/>
        </w:rPr>
        <w:t xml:space="preserve">Change in farm numbers and farm size. </w:t>
      </w:r>
      <w:r w:rsidRPr="00E54B5D">
        <w:rPr>
          <w:rFonts w:eastAsia="Calibri" w:cs="Calibri"/>
        </w:rPr>
        <w:t xml:space="preserve">Retrieved from </w:t>
      </w:r>
      <w:hyperlink r:id="rId239" w:history="1">
        <w:r w:rsidR="00B60664">
          <w:rPr>
            <w:rStyle w:val="Hyperlink"/>
            <w:rFonts w:eastAsia="Calibri" w:cs="Calibri"/>
          </w:rPr>
          <w:t>http://archive.stats.govt.nz/browse_for_stats/environment/environmental-reporting-series/environmental-indicators/Home/Land/farm-size-and-numbers.aspx%20</w:t>
        </w:r>
      </w:hyperlink>
      <w:r w:rsidRPr="00E54B5D">
        <w:rPr>
          <w:rFonts w:eastAsia="Calibri" w:cs="Calibri"/>
        </w:rPr>
        <w:t xml:space="preserve"> </w:t>
      </w:r>
      <w:r w:rsidR="00B60664">
        <w:rPr>
          <w:rFonts w:eastAsia="Calibri" w:cs="Calibri"/>
        </w:rPr>
        <w:t xml:space="preserve">(1 </w:t>
      </w:r>
      <w:r w:rsidRPr="00E54B5D">
        <w:rPr>
          <w:rFonts w:eastAsia="Calibri" w:cs="Calibri"/>
        </w:rPr>
        <w:t>June 2020).</w:t>
      </w:r>
    </w:p>
    <w:p w14:paraId="142280E0" w14:textId="1C67F9AA" w:rsidR="00B45294" w:rsidRDefault="00B45294" w:rsidP="00962C73">
      <w:pPr>
        <w:pStyle w:val="References"/>
      </w:pPr>
      <w:r w:rsidRPr="001C54F9">
        <w:t>Stats NZ. 2019</w:t>
      </w:r>
      <w:r w:rsidR="00E54B5D">
        <w:t>a</w:t>
      </w:r>
      <w:r w:rsidRPr="001C54F9">
        <w:t xml:space="preserve">. </w:t>
      </w:r>
      <w:r w:rsidRPr="001C54F9">
        <w:rPr>
          <w:i/>
          <w:iCs/>
        </w:rPr>
        <w:t>Coastal sea-level rise</w:t>
      </w:r>
      <w:r w:rsidRPr="001C54F9">
        <w:t xml:space="preserve">. Retrieved from </w:t>
      </w:r>
      <w:hyperlink r:id="rId240" w:history="1">
        <w:r w:rsidRPr="001C54F9">
          <w:rPr>
            <w:rStyle w:val="Hyperlink"/>
          </w:rPr>
          <w:t>www.stats.govt.nz/indicators/coastal-sea-level-rise</w:t>
        </w:r>
      </w:hyperlink>
      <w:r w:rsidRPr="001C54F9">
        <w:t xml:space="preserve"> (22 May 2020). </w:t>
      </w:r>
    </w:p>
    <w:p w14:paraId="20B3B514" w14:textId="5BE1BD95" w:rsidR="00962C73" w:rsidRPr="00D66195" w:rsidRDefault="00962C73" w:rsidP="00962C73">
      <w:pPr>
        <w:pStyle w:val="References"/>
        <w:rPr>
          <w:lang w:eastAsia="en-AU"/>
        </w:rPr>
      </w:pPr>
      <w:r w:rsidRPr="00D66195">
        <w:rPr>
          <w:lang w:eastAsia="en-AU"/>
        </w:rPr>
        <w:t>Stats NZ. 2019</w:t>
      </w:r>
      <w:r w:rsidR="00E54B5D">
        <w:rPr>
          <w:lang w:eastAsia="en-AU"/>
        </w:rPr>
        <w:t>b</w:t>
      </w:r>
      <w:r w:rsidRPr="00D66195">
        <w:rPr>
          <w:lang w:eastAsia="en-AU"/>
        </w:rPr>
        <w:t xml:space="preserve">. </w:t>
      </w:r>
      <w:r w:rsidRPr="008B798D">
        <w:rPr>
          <w:i/>
          <w:iCs/>
          <w:lang w:eastAsia="en-AU"/>
        </w:rPr>
        <w:t>New Zealand’s population reflects growing diversity</w:t>
      </w:r>
      <w:r w:rsidRPr="00D66195">
        <w:rPr>
          <w:lang w:eastAsia="en-AU"/>
        </w:rPr>
        <w:t xml:space="preserve">. Retrieved from </w:t>
      </w:r>
      <w:hyperlink r:id="rId241" w:history="1">
        <w:r w:rsidRPr="00CB15DB">
          <w:rPr>
            <w:rStyle w:val="Hyperlink"/>
            <w:rFonts w:cs="Arial"/>
            <w:lang w:eastAsia="en-AU"/>
          </w:rPr>
          <w:t>www.stats.govt.nz/news/new-zealands-population-reflects-growing-diversity</w:t>
        </w:r>
      </w:hyperlink>
      <w:r>
        <w:rPr>
          <w:lang w:eastAsia="en-AU"/>
        </w:rPr>
        <w:t xml:space="preserve"> (25 May 2020).</w:t>
      </w:r>
    </w:p>
    <w:p w14:paraId="2BC07224" w14:textId="1EEF9010" w:rsidR="00962C73" w:rsidRPr="00D66195" w:rsidRDefault="00962C73" w:rsidP="00962C73">
      <w:pPr>
        <w:pStyle w:val="References"/>
      </w:pPr>
      <w:r w:rsidRPr="00D66195">
        <w:rPr>
          <w:lang w:eastAsia="en-AU"/>
        </w:rPr>
        <w:t xml:space="preserve">Stephenson J, Barber J, Barth J, Bond S, Diprose G, Heyd C, </w:t>
      </w:r>
      <w:r>
        <w:rPr>
          <w:lang w:eastAsia="en-AU"/>
        </w:rPr>
        <w:t>…</w:t>
      </w:r>
      <w:r w:rsidRPr="00D66195">
        <w:rPr>
          <w:lang w:eastAsia="en-AU"/>
        </w:rPr>
        <w:t xml:space="preserve"> Vincent N. 2019. </w:t>
      </w:r>
      <w:r w:rsidRPr="001E0700">
        <w:rPr>
          <w:i/>
          <w:iCs/>
          <w:lang w:eastAsia="en-AU"/>
        </w:rPr>
        <w:t xml:space="preserve">Community Development </w:t>
      </w:r>
      <w:r>
        <w:rPr>
          <w:i/>
          <w:iCs/>
          <w:lang w:eastAsia="en-AU"/>
        </w:rPr>
        <w:t>f</w:t>
      </w:r>
      <w:r w:rsidRPr="001E0700">
        <w:rPr>
          <w:i/>
          <w:iCs/>
          <w:lang w:eastAsia="en-AU"/>
        </w:rPr>
        <w:t>or Adaptation (CD4A): Council-community engagement for a climate-impacted future</w:t>
      </w:r>
      <w:r w:rsidRPr="00D66195">
        <w:rPr>
          <w:lang w:eastAsia="en-AU"/>
        </w:rPr>
        <w:t>.</w:t>
      </w:r>
      <w:r>
        <w:rPr>
          <w:lang w:eastAsia="en-AU"/>
        </w:rPr>
        <w:t xml:space="preserve"> Wellington: </w:t>
      </w:r>
      <w:r w:rsidRPr="00D66195">
        <w:t>Deep South National Science Challenge</w:t>
      </w:r>
      <w:r>
        <w:rPr>
          <w:lang w:eastAsia="en-AU"/>
        </w:rPr>
        <w:t xml:space="preserve">. Retrieved from </w:t>
      </w:r>
      <w:hyperlink r:id="rId242" w:history="1">
        <w:r w:rsidRPr="00FB4320">
          <w:rPr>
            <w:rStyle w:val="Hyperlink"/>
            <w:rFonts w:cs="Arial"/>
            <w:lang w:eastAsia="en-AU"/>
          </w:rPr>
          <w:t>www.deepsouthchallenge.co.nz/sites/default/files/2019-07/Policy%20guidance%20and%20engagement%20framework.pdf</w:t>
        </w:r>
      </w:hyperlink>
      <w:r w:rsidR="00B60664">
        <w:rPr>
          <w:rStyle w:val="Hyperlink"/>
          <w:rFonts w:cs="Arial"/>
        </w:rPr>
        <w:t xml:space="preserve"> </w:t>
      </w:r>
      <w:r w:rsidR="00B60664">
        <w:t>(10 July 2020)</w:t>
      </w:r>
      <w:r>
        <w:rPr>
          <w:lang w:eastAsia="en-AU"/>
        </w:rPr>
        <w:t>.</w:t>
      </w:r>
    </w:p>
    <w:p w14:paraId="230C54FD" w14:textId="4EF357C2" w:rsidR="007C30AD" w:rsidRDefault="007C30AD" w:rsidP="00962C73">
      <w:pPr>
        <w:pStyle w:val="References"/>
      </w:pPr>
      <w:r w:rsidRPr="003F788E">
        <w:lastRenderedPageBreak/>
        <w:t>Stephenson J, Barth, J, Bond, S, Diprose, G, Orchiston C, Simon K, Thomas A. 2020. Engaging with communities for climate change adaptation: Introducing community development for adaptation. </w:t>
      </w:r>
      <w:r w:rsidRPr="003F788E">
        <w:rPr>
          <w:i/>
          <w:iCs/>
        </w:rPr>
        <w:t>Policy Quarterly</w:t>
      </w:r>
      <w:r w:rsidRPr="003F788E">
        <w:t> 16(2): 35</w:t>
      </w:r>
      <w:r>
        <w:t>–</w:t>
      </w:r>
      <w:r w:rsidRPr="003F788E">
        <w:t>40.</w:t>
      </w:r>
      <w:r>
        <w:t xml:space="preserve"> </w:t>
      </w:r>
    </w:p>
    <w:p w14:paraId="21005FCA" w14:textId="51B0EAAD" w:rsidR="00962C73" w:rsidRPr="00D66195" w:rsidRDefault="00962C73" w:rsidP="00962C73">
      <w:pPr>
        <w:pStyle w:val="References"/>
      </w:pPr>
      <w:r w:rsidRPr="00D66195">
        <w:t xml:space="preserve">Stephenson J, Orchiston C, Saunders W, Kerr S, MacMillan A, McKenzie L, </w:t>
      </w:r>
      <w:r w:rsidR="00B60664">
        <w:t>…</w:t>
      </w:r>
      <w:r w:rsidRPr="00D66195">
        <w:t xml:space="preserve"> Willis S. 2018. </w:t>
      </w:r>
      <w:r w:rsidRPr="00D73A4C">
        <w:rPr>
          <w:i/>
          <w:iCs/>
        </w:rPr>
        <w:t>Communities and Climate Change: Vulnerability to Rising Sea and More Frequent Flooding</w:t>
      </w:r>
      <w:r w:rsidRPr="00D66195">
        <w:t xml:space="preserve">. </w:t>
      </w:r>
      <w:r>
        <w:t xml:space="preserve">Wellington: </w:t>
      </w:r>
      <w:r w:rsidRPr="00D66195">
        <w:t>Motu</w:t>
      </w:r>
      <w:r>
        <w:t xml:space="preserve"> </w:t>
      </w:r>
      <w:r w:rsidRPr="00D66195">
        <w:t>Economic and Public Policy Research.</w:t>
      </w:r>
      <w:r>
        <w:t xml:space="preserve"> Retrieved from </w:t>
      </w:r>
      <w:hyperlink r:id="rId243" w:history="1">
        <w:r w:rsidRPr="00CB15DB">
          <w:rPr>
            <w:rStyle w:val="Hyperlink"/>
            <w:rFonts w:cs="Arial"/>
          </w:rPr>
          <w:t>https://motu.nz/our-work/environment-and-resources/climate-change-impacts/communities-and-climate-change-vulnerability-to-rising-seas-and-more-frequent-flooding/</w:t>
        </w:r>
      </w:hyperlink>
      <w:r w:rsidR="00B60664">
        <w:rPr>
          <w:rStyle w:val="Hyperlink"/>
          <w:rFonts w:cs="Arial"/>
        </w:rPr>
        <w:t xml:space="preserve"> </w:t>
      </w:r>
      <w:r w:rsidR="00B60664">
        <w:t>(10 July 2020)</w:t>
      </w:r>
      <w:r>
        <w:t>.</w:t>
      </w:r>
    </w:p>
    <w:p w14:paraId="266784DA" w14:textId="0B27C3D2" w:rsidR="00962C73" w:rsidRPr="00D66195" w:rsidRDefault="00962C73" w:rsidP="00962C73">
      <w:pPr>
        <w:pStyle w:val="References"/>
      </w:pPr>
      <w:bookmarkStart w:id="793" w:name="_Hlk39485781"/>
      <w:r w:rsidRPr="00D66195">
        <w:t xml:space="preserve">Stern N. 2006. </w:t>
      </w:r>
      <w:r w:rsidRPr="00EB3488">
        <w:rPr>
          <w:i/>
          <w:iCs/>
        </w:rPr>
        <w:t>The Economics of Climate Change: The Stern Review</w:t>
      </w:r>
      <w:r w:rsidRPr="00D66195">
        <w:t>. Cambridge: Cambridge University</w:t>
      </w:r>
      <w:r w:rsidR="00B60664">
        <w:t> </w:t>
      </w:r>
      <w:r w:rsidRPr="00D66195">
        <w:t>Press.</w:t>
      </w:r>
    </w:p>
    <w:bookmarkEnd w:id="793"/>
    <w:p w14:paraId="6C606912" w14:textId="6FEF324E" w:rsidR="00962C73" w:rsidRPr="00D66195" w:rsidRDefault="00962C73" w:rsidP="00962C73">
      <w:pPr>
        <w:pStyle w:val="References"/>
      </w:pPr>
      <w:r w:rsidRPr="00D66195">
        <w:t>Stern N</w:t>
      </w:r>
      <w:r>
        <w:t>.</w:t>
      </w:r>
      <w:r w:rsidRPr="00D66195">
        <w:t xml:space="preserve"> 2013</w:t>
      </w:r>
      <w:r>
        <w:t>.</w:t>
      </w:r>
      <w:r w:rsidRPr="00D66195">
        <w:t xml:space="preserve"> The </w:t>
      </w:r>
      <w:r w:rsidR="00BE5418">
        <w:t>s</w:t>
      </w:r>
      <w:r w:rsidRPr="00D66195">
        <w:t xml:space="preserve">tructure of </w:t>
      </w:r>
      <w:r w:rsidR="00BE5418">
        <w:t>e</w:t>
      </w:r>
      <w:r w:rsidRPr="00D66195">
        <w:t xml:space="preserve">conomic </w:t>
      </w:r>
      <w:r w:rsidR="00BE5418">
        <w:t>m</w:t>
      </w:r>
      <w:r w:rsidRPr="00D66195">
        <w:t xml:space="preserve">odeling of the </w:t>
      </w:r>
      <w:r w:rsidR="00BE5418">
        <w:t>p</w:t>
      </w:r>
      <w:r w:rsidRPr="00D66195">
        <w:t xml:space="preserve">otential </w:t>
      </w:r>
      <w:r w:rsidR="00BE5418">
        <w:t>i</w:t>
      </w:r>
      <w:r w:rsidRPr="00D66195">
        <w:t xml:space="preserve">mpacts of </w:t>
      </w:r>
      <w:r w:rsidR="00BE5418">
        <w:t>c</w:t>
      </w:r>
      <w:r w:rsidRPr="00D66195">
        <w:t xml:space="preserve">limate </w:t>
      </w:r>
      <w:r w:rsidR="00BE5418">
        <w:t>c</w:t>
      </w:r>
      <w:r w:rsidRPr="00D66195">
        <w:t xml:space="preserve">hange: Grafting </w:t>
      </w:r>
      <w:r w:rsidR="00BE5418">
        <w:t>g</w:t>
      </w:r>
      <w:r w:rsidRPr="00D66195">
        <w:t xml:space="preserve">ross </w:t>
      </w:r>
      <w:r w:rsidR="00BE5418">
        <w:t>u</w:t>
      </w:r>
      <w:r w:rsidRPr="00D66195">
        <w:t xml:space="preserve">nderestimation of </w:t>
      </w:r>
      <w:r w:rsidR="00BE5418">
        <w:t>r</w:t>
      </w:r>
      <w:r w:rsidRPr="00D66195">
        <w:t xml:space="preserve">isk onto </w:t>
      </w:r>
      <w:r w:rsidR="00BE5418">
        <w:t>a</w:t>
      </w:r>
      <w:r w:rsidRPr="00D66195">
        <w:t xml:space="preserve">lready </w:t>
      </w:r>
      <w:r w:rsidR="00BE5418">
        <w:t>n</w:t>
      </w:r>
      <w:r w:rsidRPr="00D66195">
        <w:t xml:space="preserve">arrow </w:t>
      </w:r>
      <w:r w:rsidR="00BE5418">
        <w:t>s</w:t>
      </w:r>
      <w:r w:rsidRPr="00D66195">
        <w:t xml:space="preserve">cience </w:t>
      </w:r>
      <w:r w:rsidR="00BE5418">
        <w:t>m</w:t>
      </w:r>
      <w:r w:rsidRPr="00D66195">
        <w:t>odels</w:t>
      </w:r>
      <w:r>
        <w:t>.</w:t>
      </w:r>
      <w:r w:rsidRPr="00D66195">
        <w:t xml:space="preserve"> </w:t>
      </w:r>
      <w:r w:rsidRPr="00D37EE2">
        <w:rPr>
          <w:i/>
          <w:iCs/>
        </w:rPr>
        <w:t>Journal of Economic Literature</w:t>
      </w:r>
      <w:r w:rsidRPr="00D66195">
        <w:t xml:space="preserve"> 51(3): 838–</w:t>
      </w:r>
      <w:r w:rsidR="00BE5418">
        <w:t>8</w:t>
      </w:r>
      <w:r w:rsidRPr="00D66195">
        <w:t>59.</w:t>
      </w:r>
    </w:p>
    <w:p w14:paraId="49ABDB7D" w14:textId="04BE5987" w:rsidR="00962C73" w:rsidRDefault="00962C73" w:rsidP="00962C73">
      <w:pPr>
        <w:pStyle w:val="References"/>
      </w:pPr>
      <w:r w:rsidRPr="00D66195">
        <w:t xml:space="preserve">Stevens MJ. 2006. Kāi Tahu me te Hopu Tītī ki Rakiura: An exception to the </w:t>
      </w:r>
      <w:r w:rsidR="00BE5418">
        <w:t>“</w:t>
      </w:r>
      <w:r w:rsidRPr="00D66195">
        <w:t>colonial rule</w:t>
      </w:r>
      <w:r w:rsidR="00BE5418">
        <w:t>”</w:t>
      </w:r>
      <w:r>
        <w:t>?</w:t>
      </w:r>
      <w:r w:rsidRPr="00D66195">
        <w:t xml:space="preserve"> </w:t>
      </w:r>
      <w:r w:rsidRPr="00D66195">
        <w:rPr>
          <w:i/>
          <w:iCs/>
        </w:rPr>
        <w:t>Journal of</w:t>
      </w:r>
      <w:r w:rsidR="00BE5418">
        <w:rPr>
          <w:i/>
          <w:iCs/>
        </w:rPr>
        <w:t> </w:t>
      </w:r>
      <w:r w:rsidRPr="00D66195">
        <w:rPr>
          <w:i/>
          <w:iCs/>
        </w:rPr>
        <w:t>Pacific History</w:t>
      </w:r>
      <w:r w:rsidRPr="00D66195">
        <w:t xml:space="preserve"> </w:t>
      </w:r>
      <w:r>
        <w:t>41(3)</w:t>
      </w:r>
      <w:r w:rsidR="00BE5418">
        <w:t>: 273–291</w:t>
      </w:r>
      <w:r>
        <w:t xml:space="preserve">. Retrieved from </w:t>
      </w:r>
      <w:hyperlink r:id="rId244" w:history="1">
        <w:r w:rsidRPr="00B43252">
          <w:rPr>
            <w:rStyle w:val="Hyperlink"/>
            <w:rFonts w:cs="Arial"/>
          </w:rPr>
          <w:t>https://doi.org/10.1080/00223340600984737</w:t>
        </w:r>
      </w:hyperlink>
      <w:r w:rsidR="00BE5418">
        <w:rPr>
          <w:rStyle w:val="Hyperlink"/>
          <w:rFonts w:cs="Arial"/>
        </w:rPr>
        <w:t xml:space="preserve"> </w:t>
      </w:r>
      <w:r w:rsidR="00BE5418">
        <w:t>(10 July 2020)</w:t>
      </w:r>
      <w:r>
        <w:t xml:space="preserve">. </w:t>
      </w:r>
    </w:p>
    <w:p w14:paraId="61101F4D" w14:textId="77777777" w:rsidR="00962C73" w:rsidRPr="00D66195" w:rsidRDefault="00962C73" w:rsidP="00962C73">
      <w:pPr>
        <w:pStyle w:val="References"/>
      </w:pPr>
      <w:r w:rsidRPr="00D66195">
        <w:t xml:space="preserve">Storey B, Noy I, Townsend W, Kerr S, Salmon R, Filippova O, James V. 2015. </w:t>
      </w:r>
      <w:r w:rsidRPr="006031D8">
        <w:rPr>
          <w:i/>
          <w:iCs/>
        </w:rPr>
        <w:t>Insurance, housing and climate adaptation: Current knowledge and future research. Motu Note 27</w:t>
      </w:r>
      <w:r>
        <w:t>.</w:t>
      </w:r>
      <w:r w:rsidRPr="00D66195">
        <w:t xml:space="preserve"> </w:t>
      </w:r>
      <w:r>
        <w:t xml:space="preserve">Wellington: </w:t>
      </w:r>
      <w:r w:rsidRPr="00D66195">
        <w:t>Motu Economic and Public Policy Research</w:t>
      </w:r>
      <w:r>
        <w:t>.</w:t>
      </w:r>
    </w:p>
    <w:p w14:paraId="428DC575" w14:textId="77777777" w:rsidR="00962C73" w:rsidRPr="00D66195" w:rsidRDefault="00962C73" w:rsidP="00962C73">
      <w:pPr>
        <w:pStyle w:val="References"/>
      </w:pPr>
      <w:r w:rsidRPr="00D66195">
        <w:t>Stuff. 2016</w:t>
      </w:r>
      <w:r>
        <w:t>a</w:t>
      </w:r>
      <w:r w:rsidRPr="00D66195">
        <w:t xml:space="preserve">. </w:t>
      </w:r>
      <w:r w:rsidRPr="0012500E">
        <w:rPr>
          <w:i/>
          <w:iCs/>
        </w:rPr>
        <w:t>Goods train derails in National Park, Ruapehu</w:t>
      </w:r>
      <w:r w:rsidRPr="00D66195">
        <w:t xml:space="preserve">. </w:t>
      </w:r>
      <w:r>
        <w:t xml:space="preserve">Retrieved from </w:t>
      </w:r>
      <w:hyperlink r:id="rId245" w:history="1">
        <w:r w:rsidRPr="004B1FA4">
          <w:rPr>
            <w:rStyle w:val="Hyperlink"/>
            <w:rFonts w:cs="Arial"/>
          </w:rPr>
          <w:t>www.stuff.co.nz/national/76279990/goods-train-derails-in-national-park-ruapehu</w:t>
        </w:r>
      </w:hyperlink>
      <w:r>
        <w:t xml:space="preserve"> (31 May 2020)</w:t>
      </w:r>
      <w:r w:rsidRPr="00D66195">
        <w:t>.</w:t>
      </w:r>
    </w:p>
    <w:p w14:paraId="53DCF657" w14:textId="157D4578" w:rsidR="00962C73" w:rsidRPr="00AC62CB" w:rsidRDefault="00962C73" w:rsidP="00962C73">
      <w:pPr>
        <w:pStyle w:val="References"/>
        <w:rPr>
          <w:color w:val="0F7B7D" w:themeColor="accent2"/>
          <w:u w:val="single"/>
        </w:rPr>
      </w:pPr>
      <w:r>
        <w:t>Stuff</w:t>
      </w:r>
      <w:r w:rsidRPr="00D66195">
        <w:t>. 2016</w:t>
      </w:r>
      <w:r>
        <w:t>b</w:t>
      </w:r>
      <w:r w:rsidRPr="00D66195">
        <w:t xml:space="preserve">. </w:t>
      </w:r>
      <w:r w:rsidRPr="00AC62CB">
        <w:rPr>
          <w:i/>
          <w:iCs/>
        </w:rPr>
        <w:t xml:space="preserve">Blowing </w:t>
      </w:r>
      <w:r w:rsidR="00BE5418">
        <w:rPr>
          <w:i/>
          <w:iCs/>
        </w:rPr>
        <w:t>b</w:t>
      </w:r>
      <w:r w:rsidRPr="00AC62CB">
        <w:rPr>
          <w:i/>
          <w:iCs/>
        </w:rPr>
        <w:t>ubbles: Who loses the most when a housing bubble bursts</w:t>
      </w:r>
      <w:r w:rsidRPr="00D66195">
        <w:t>.</w:t>
      </w:r>
      <w:r>
        <w:t xml:space="preserve"> Retrieved from</w:t>
      </w:r>
      <w:r w:rsidRPr="00D66195">
        <w:rPr>
          <w:i/>
        </w:rPr>
        <w:t xml:space="preserve"> </w:t>
      </w:r>
      <w:hyperlink r:id="rId246" w:history="1">
        <w:r w:rsidRPr="004B1FA4">
          <w:rPr>
            <w:rStyle w:val="Hyperlink"/>
            <w:rFonts w:cs="Arial"/>
          </w:rPr>
          <w:t>www.stuff.co.nz/business/property/86784216/blowing-bubbles-who-loses-the-most-when-a-housing-bubble-bursts</w:t>
        </w:r>
      </w:hyperlink>
      <w:r>
        <w:t xml:space="preserve"> (31 May 2020).</w:t>
      </w:r>
    </w:p>
    <w:p w14:paraId="5EE34377" w14:textId="77777777" w:rsidR="00962C73" w:rsidRDefault="00962C73" w:rsidP="00962C73">
      <w:pPr>
        <w:pStyle w:val="References"/>
      </w:pPr>
      <w:r w:rsidRPr="00D66195">
        <w:t xml:space="preserve">Stuff. 2017. </w:t>
      </w:r>
      <w:r w:rsidRPr="00E06A95">
        <w:rPr>
          <w:i/>
          <w:iCs/>
        </w:rPr>
        <w:t>Cemetery flooding prompts call for council action</w:t>
      </w:r>
      <w:r w:rsidRPr="00D66195">
        <w:t xml:space="preserve">. Retrieved from </w:t>
      </w:r>
      <w:hyperlink r:id="rId247" w:history="1">
        <w:r w:rsidRPr="004B1FA4">
          <w:rPr>
            <w:rStyle w:val="Hyperlink"/>
            <w:rFonts w:cs="Arial"/>
          </w:rPr>
          <w:t>www.stuff.co.nz/auckland/local-news/east-bays-courier/91281474/cemetery-flooding-prompts-call-for-council-action</w:t>
        </w:r>
      </w:hyperlink>
      <w:r>
        <w:t xml:space="preserve"> (31 May 2020).</w:t>
      </w:r>
    </w:p>
    <w:p w14:paraId="4D0F446E" w14:textId="5A9030AF" w:rsidR="00962C73" w:rsidRPr="00BE5418" w:rsidRDefault="00962C73" w:rsidP="00962C73">
      <w:pPr>
        <w:pStyle w:val="References"/>
        <w:rPr>
          <w:spacing w:val="-2"/>
        </w:rPr>
      </w:pPr>
      <w:r w:rsidRPr="00BE5418">
        <w:rPr>
          <w:spacing w:val="-2"/>
        </w:rPr>
        <w:t>Stuff. 2019</w:t>
      </w:r>
      <w:r w:rsidR="00D12350" w:rsidRPr="00BE5418">
        <w:rPr>
          <w:spacing w:val="-2"/>
        </w:rPr>
        <w:t>a</w:t>
      </w:r>
      <w:r w:rsidRPr="00BE5418">
        <w:rPr>
          <w:spacing w:val="-2"/>
        </w:rPr>
        <w:t xml:space="preserve">. </w:t>
      </w:r>
      <w:r w:rsidRPr="00BE5418">
        <w:rPr>
          <w:i/>
          <w:iCs/>
          <w:spacing w:val="-2"/>
        </w:rPr>
        <w:t>Erosion continues to expose West Coast landfill</w:t>
      </w:r>
      <w:r w:rsidRPr="00BE5418">
        <w:rPr>
          <w:spacing w:val="-2"/>
        </w:rPr>
        <w:t xml:space="preserve">. Retrieved from </w:t>
      </w:r>
      <w:hyperlink r:id="rId248" w:history="1">
        <w:r w:rsidRPr="00BE5418">
          <w:rPr>
            <w:rStyle w:val="Hyperlink"/>
            <w:rFonts w:cs="Arial"/>
            <w:spacing w:val="-2"/>
          </w:rPr>
          <w:t>www.stuff.co.nz/environment/114750318/erosion-continues-to-expose-west-coast-landfill</w:t>
        </w:r>
      </w:hyperlink>
      <w:r w:rsidRPr="00BE5418">
        <w:rPr>
          <w:spacing w:val="-2"/>
        </w:rPr>
        <w:t xml:space="preserve"> (31 May 2020).</w:t>
      </w:r>
    </w:p>
    <w:p w14:paraId="5DC1084D" w14:textId="68A88090" w:rsidR="00962C73" w:rsidRDefault="00962C73" w:rsidP="00962C73">
      <w:pPr>
        <w:pStyle w:val="References"/>
      </w:pPr>
      <w:r w:rsidRPr="00D66195">
        <w:t xml:space="preserve">Stuff. 2019b. </w:t>
      </w:r>
      <w:r w:rsidRPr="00B03F62">
        <w:rPr>
          <w:i/>
          <w:iCs/>
        </w:rPr>
        <w:t>New Zealand's piles of historic rubbish – with a sea view</w:t>
      </w:r>
      <w:r w:rsidRPr="00D66195">
        <w:t xml:space="preserve">. Retrieved from </w:t>
      </w:r>
      <w:hyperlink r:id="rId249" w:history="1">
        <w:r w:rsidRPr="004B1FA4">
          <w:rPr>
            <w:rStyle w:val="Hyperlink"/>
            <w:rFonts w:cs="Arial"/>
          </w:rPr>
          <w:t>www.stuff.co.nz/environment/111720292/new-zealands-piles-of-historic-rubbish--with-a-sea-view</w:t>
        </w:r>
      </w:hyperlink>
      <w:r>
        <w:t xml:space="preserve"> (31</w:t>
      </w:r>
      <w:r w:rsidR="00BE5418">
        <w:t> </w:t>
      </w:r>
      <w:r>
        <w:t>May 2020).</w:t>
      </w:r>
    </w:p>
    <w:p w14:paraId="516851BB" w14:textId="2ACB4542" w:rsidR="00962C73" w:rsidRPr="00D66195" w:rsidRDefault="00962C73" w:rsidP="00962C73">
      <w:pPr>
        <w:pStyle w:val="References"/>
      </w:pPr>
      <w:r w:rsidRPr="00D66195">
        <w:t xml:space="preserve">Stuff. 2020. </w:t>
      </w:r>
      <w:r w:rsidRPr="00D95DB8">
        <w:rPr>
          <w:i/>
          <w:iCs/>
        </w:rPr>
        <w:t>Tree blown onto power line starts fire in Marlborough</w:t>
      </w:r>
      <w:r w:rsidRPr="00D66195">
        <w:t xml:space="preserve">. Retrieved from </w:t>
      </w:r>
      <w:hyperlink r:id="rId250" w:history="1">
        <w:r w:rsidRPr="00FB4320">
          <w:rPr>
            <w:rStyle w:val="Hyperlink"/>
            <w:rFonts w:cs="Arial"/>
          </w:rPr>
          <w:t>www.stuff.co.nz/national/118625651/tree-blown-onto-power-line-starts-fire-in-marlborough</w:t>
        </w:r>
      </w:hyperlink>
      <w:r>
        <w:t xml:space="preserve"> (29</w:t>
      </w:r>
      <w:r w:rsidR="009A4B95">
        <w:t> </w:t>
      </w:r>
      <w:r>
        <w:t>May</w:t>
      </w:r>
      <w:r w:rsidR="009A4B95">
        <w:t> </w:t>
      </w:r>
      <w:r>
        <w:t>2020).</w:t>
      </w:r>
    </w:p>
    <w:p w14:paraId="2A145205" w14:textId="7EBD87B0" w:rsidR="00962C73" w:rsidRPr="00D66195" w:rsidRDefault="00962C73" w:rsidP="00962C73">
      <w:pPr>
        <w:pStyle w:val="References"/>
        <w:rPr>
          <w:rStyle w:val="Hyperlink"/>
        </w:rPr>
      </w:pPr>
      <w:r w:rsidRPr="00D66195">
        <w:t xml:space="preserve">Sturman A, Zawar-Reza P, Soltanzadeh I, Katurji M, Bonnardot V, Parker AK, </w:t>
      </w:r>
      <w:r w:rsidR="009A4B95">
        <w:t>…</w:t>
      </w:r>
      <w:r w:rsidRPr="00D66195">
        <w:t xml:space="preserve"> Schulmann T. 2017. The application of high-resolution atmospheric modelling to weather and climate variability in vineyard regions. </w:t>
      </w:r>
      <w:r w:rsidRPr="006B7D54">
        <w:rPr>
          <w:i/>
          <w:iCs/>
        </w:rPr>
        <w:t>OENO One</w:t>
      </w:r>
      <w:r w:rsidRPr="00D66195">
        <w:t xml:space="preserve"> 51(2)</w:t>
      </w:r>
      <w:r w:rsidR="009A4B95">
        <w:t>:</w:t>
      </w:r>
      <w:r w:rsidRPr="00D66195">
        <w:t xml:space="preserve"> 99</w:t>
      </w:r>
      <w:r>
        <w:t>–</w:t>
      </w:r>
      <w:r w:rsidRPr="00D66195">
        <w:t>105.</w:t>
      </w:r>
      <w:r>
        <w:t xml:space="preserve"> Retrieved from</w:t>
      </w:r>
      <w:r w:rsidRPr="00D66195">
        <w:t xml:space="preserve"> </w:t>
      </w:r>
      <w:r w:rsidRPr="003F788E">
        <w:rPr>
          <w:rStyle w:val="Hyperlink"/>
        </w:rPr>
        <w:t>https://doi:</w:t>
      </w:r>
      <w:hyperlink r:id="rId251" w:history="1">
        <w:r w:rsidRPr="003F788E">
          <w:rPr>
            <w:rStyle w:val="Hyperlink"/>
          </w:rPr>
          <w:t>10.20870/oeno-one.2016.0.0.1538</w:t>
        </w:r>
      </w:hyperlink>
      <w:r w:rsidR="009A4B95">
        <w:rPr>
          <w:rStyle w:val="Hyperlink"/>
          <w:rFonts w:cs="Arial"/>
        </w:rPr>
        <w:t xml:space="preserve"> </w:t>
      </w:r>
      <w:r w:rsidR="009A4B95">
        <w:t>(10 July 2020)</w:t>
      </w:r>
      <w:r>
        <w:t xml:space="preserve">. </w:t>
      </w:r>
    </w:p>
    <w:p w14:paraId="689B508C" w14:textId="77777777" w:rsidR="00962C73" w:rsidRPr="003F788E" w:rsidRDefault="00962C73" w:rsidP="00AA78A0">
      <w:pPr>
        <w:pStyle w:val="References"/>
      </w:pPr>
      <w:r w:rsidRPr="003F788E">
        <w:t>Sutton PJ, Bowen M. 2019. Ocean temperature change around New Zealand over the last 36 years.</w:t>
      </w:r>
      <w:r w:rsidRPr="003F788E">
        <w:rPr>
          <w:i/>
        </w:rPr>
        <w:t xml:space="preserve"> New Zealand Journal of Marine and Freshwater Research</w:t>
      </w:r>
      <w:r w:rsidRPr="003F788E">
        <w:t xml:space="preserve"> 53(3): 1–22. </w:t>
      </w:r>
    </w:p>
    <w:p w14:paraId="296DF6AF" w14:textId="77777777" w:rsidR="00962C73" w:rsidRPr="00D66195" w:rsidRDefault="00962C73" w:rsidP="00962C73">
      <w:pPr>
        <w:pStyle w:val="References"/>
      </w:pPr>
      <w:r w:rsidRPr="00D66195">
        <w:t xml:space="preserve">Sweet MJ, Bulling MJ, Williamson JE. 2016. New disease outbreak affects two dominant sea urchin species associated with Australian temperate reefs. </w:t>
      </w:r>
      <w:r w:rsidRPr="004F720D">
        <w:rPr>
          <w:i/>
        </w:rPr>
        <w:t>Marine Ecology Progress Series</w:t>
      </w:r>
      <w:r w:rsidRPr="00D66195">
        <w:rPr>
          <w:i/>
          <w:iCs/>
        </w:rPr>
        <w:t xml:space="preserve"> </w:t>
      </w:r>
      <w:r w:rsidRPr="00D66195">
        <w:rPr>
          <w:iCs/>
        </w:rPr>
        <w:t>551</w:t>
      </w:r>
      <w:r>
        <w:t>:</w:t>
      </w:r>
      <w:r w:rsidRPr="00D66195">
        <w:t xml:space="preserve"> 171</w:t>
      </w:r>
      <w:r>
        <w:t>–</w:t>
      </w:r>
      <w:r w:rsidRPr="00D66195">
        <w:t>183.</w:t>
      </w:r>
    </w:p>
    <w:p w14:paraId="01858A2E" w14:textId="480B77BA" w:rsidR="00962C73" w:rsidRPr="00D66195" w:rsidRDefault="00962C73" w:rsidP="00962C73">
      <w:pPr>
        <w:pStyle w:val="References"/>
      </w:pPr>
      <w:r w:rsidRPr="00D66195">
        <w:t xml:space="preserve">Tait A, Rutledge DT, Frame B, Frame D, Lawrence J, McBride G, </w:t>
      </w:r>
      <w:r w:rsidR="009A4B95">
        <w:t>…</w:t>
      </w:r>
      <w:r w:rsidRPr="00D66195">
        <w:t xml:space="preserve"> Reisinger A. 2016. </w:t>
      </w:r>
      <w:r w:rsidRPr="00D66195">
        <w:rPr>
          <w:i/>
          <w:iCs/>
        </w:rPr>
        <w:t xml:space="preserve">Climate Changes, Impacts and Implications for New Zealand to </w:t>
      </w:r>
      <w:r w:rsidRPr="00174B6B">
        <w:rPr>
          <w:i/>
          <w:iCs/>
        </w:rPr>
        <w:t>2100. Synthesis Report</w:t>
      </w:r>
      <w:r w:rsidRPr="00D66195">
        <w:t xml:space="preserve">. </w:t>
      </w:r>
      <w:r>
        <w:t xml:space="preserve">Wellington: Ministry of Business, Innovation and Employment. </w:t>
      </w:r>
      <w:r w:rsidRPr="00D66195">
        <w:t xml:space="preserve">Retrieved from </w:t>
      </w:r>
      <w:hyperlink r:id="rId252" w:history="1">
        <w:r w:rsidRPr="00D66195">
          <w:rPr>
            <w:rStyle w:val="Hyperlink"/>
            <w:rFonts w:cs="Arial"/>
          </w:rPr>
          <w:t>https://ccii.org.nz/app/uploads/2017/07/Overall-CCII-Project-synthesis-report1.pdf</w:t>
        </w:r>
      </w:hyperlink>
      <w:r w:rsidR="009A4B95">
        <w:rPr>
          <w:rStyle w:val="Hyperlink"/>
          <w:rFonts w:cs="Arial"/>
        </w:rPr>
        <w:t xml:space="preserve"> </w:t>
      </w:r>
      <w:r w:rsidR="009A4B95">
        <w:t>(10 July 2020)</w:t>
      </w:r>
      <w:r w:rsidRPr="00D66195">
        <w:t xml:space="preserve">. </w:t>
      </w:r>
    </w:p>
    <w:p w14:paraId="7D220B67" w14:textId="21141D3A" w:rsidR="00A4485C" w:rsidRPr="009A4B95" w:rsidRDefault="00A4485C" w:rsidP="00A4485C">
      <w:pPr>
        <w:pStyle w:val="References"/>
        <w:rPr>
          <w:spacing w:val="-2"/>
        </w:rPr>
      </w:pPr>
      <w:r w:rsidRPr="003F788E">
        <w:rPr>
          <w:spacing w:val="-2"/>
        </w:rPr>
        <w:lastRenderedPageBreak/>
        <w:t xml:space="preserve">Taranaki Regional Council. 2018. </w:t>
      </w:r>
      <w:r w:rsidRPr="003F788E">
        <w:rPr>
          <w:i/>
          <w:spacing w:val="-2"/>
        </w:rPr>
        <w:t>Regional Freshwater Plan for Taranaki.</w:t>
      </w:r>
      <w:r w:rsidRPr="003F788E">
        <w:rPr>
          <w:spacing w:val="-2"/>
        </w:rPr>
        <w:t xml:space="preserve"> Retrieved from </w:t>
      </w:r>
      <w:hyperlink r:id="rId253" w:history="1">
        <w:r w:rsidR="009A4B95" w:rsidRPr="009A4B95">
          <w:rPr>
            <w:rStyle w:val="Hyperlink"/>
            <w:spacing w:val="-2"/>
          </w:rPr>
          <w:t>www.trc.govt.nz/assets/Documents/Plans-policies/FreshwaterPlan/RFWP2001-web.pdf%20</w:t>
        </w:r>
      </w:hyperlink>
      <w:r w:rsidRPr="009A4B95">
        <w:rPr>
          <w:spacing w:val="-2"/>
        </w:rPr>
        <w:t xml:space="preserve"> </w:t>
      </w:r>
      <w:r w:rsidR="009A4B95" w:rsidRPr="009A4B95">
        <w:rPr>
          <w:spacing w:val="-2"/>
        </w:rPr>
        <w:t xml:space="preserve">(9 </w:t>
      </w:r>
      <w:r w:rsidRPr="009A4B95">
        <w:rPr>
          <w:spacing w:val="-2"/>
        </w:rPr>
        <w:t>July 2020).</w:t>
      </w:r>
    </w:p>
    <w:p w14:paraId="18BCD245" w14:textId="77777777" w:rsidR="00962C73" w:rsidRDefault="00962C73" w:rsidP="00962C73">
      <w:pPr>
        <w:pStyle w:val="References"/>
      </w:pPr>
      <w:r w:rsidRPr="00D66195">
        <w:t xml:space="preserve">Tauranga City Council. 2019. </w:t>
      </w:r>
      <w:r w:rsidRPr="008A7157">
        <w:rPr>
          <w:i/>
          <w:iCs/>
        </w:rPr>
        <w:t>Flooding from rising groundwater</w:t>
      </w:r>
      <w:r w:rsidRPr="00D66195">
        <w:t xml:space="preserve">. Retrieved from </w:t>
      </w:r>
      <w:hyperlink r:id="rId254" w:history="1">
        <w:r w:rsidRPr="004B1FA4">
          <w:rPr>
            <w:rStyle w:val="Hyperlink"/>
            <w:rFonts w:cs="Arial"/>
          </w:rPr>
          <w:t>www.tauranga.govt.nz/living/natural-hazards/understanding-our-hazards-studies-maps-and-data/flooding/flooding-from-rising-groundwater</w:t>
        </w:r>
      </w:hyperlink>
      <w:r>
        <w:t xml:space="preserve"> (31 May 2020).</w:t>
      </w:r>
    </w:p>
    <w:p w14:paraId="1EDB51B2" w14:textId="4F5E28C4" w:rsidR="00962C73" w:rsidRPr="00D66195" w:rsidRDefault="00962C73" w:rsidP="00962C73">
      <w:pPr>
        <w:pStyle w:val="References"/>
      </w:pPr>
      <w:r w:rsidRPr="00D66195">
        <w:t xml:space="preserve">Te Aho L. 2007. Contemporary </w:t>
      </w:r>
      <w:r w:rsidR="009A4B95">
        <w:t>i</w:t>
      </w:r>
      <w:r w:rsidRPr="00D66195">
        <w:t>ssues in M</w:t>
      </w:r>
      <w:r w:rsidR="00AD3DBB">
        <w:rPr>
          <w:rFonts w:cs="Calibri"/>
        </w:rPr>
        <w:t>ā</w:t>
      </w:r>
      <w:r w:rsidRPr="00D66195">
        <w:t xml:space="preserve">ori </w:t>
      </w:r>
      <w:r w:rsidR="009A4B95">
        <w:t>l</w:t>
      </w:r>
      <w:r w:rsidRPr="00D66195">
        <w:t xml:space="preserve">aw and </w:t>
      </w:r>
      <w:r w:rsidR="009A4B95">
        <w:t>s</w:t>
      </w:r>
      <w:r w:rsidRPr="00D66195">
        <w:t>ociety: Crown forests, climate change,</w:t>
      </w:r>
      <w:r>
        <w:t xml:space="preserve"> </w:t>
      </w:r>
      <w:r w:rsidRPr="00D66195">
        <w:t xml:space="preserve">and consultation </w:t>
      </w:r>
      <w:r>
        <w:t>–</w:t>
      </w:r>
      <w:r w:rsidRPr="00D66195">
        <w:t xml:space="preserve"> </w:t>
      </w:r>
      <w:r>
        <w:t>t</w:t>
      </w:r>
      <w:r w:rsidRPr="00D66195">
        <w:t xml:space="preserve">owards more meaningful relationships. </w:t>
      </w:r>
      <w:r w:rsidRPr="00A27048">
        <w:rPr>
          <w:i/>
        </w:rPr>
        <w:t>Contemporary Issues in M</w:t>
      </w:r>
      <w:r w:rsidR="00AD3DBB">
        <w:rPr>
          <w:rFonts w:cs="Calibri"/>
          <w:i/>
        </w:rPr>
        <w:t>ā</w:t>
      </w:r>
      <w:r w:rsidRPr="00A27048">
        <w:rPr>
          <w:i/>
        </w:rPr>
        <w:t>ori Law and Society</w:t>
      </w:r>
      <w:r w:rsidRPr="00D66195">
        <w:t xml:space="preserve"> </w:t>
      </w:r>
      <w:r w:rsidRPr="00D66195">
        <w:rPr>
          <w:iCs/>
        </w:rPr>
        <w:t>15</w:t>
      </w:r>
      <w:r>
        <w:t>:</w:t>
      </w:r>
      <w:r w:rsidRPr="00D66195">
        <w:t xml:space="preserve"> 138–159.</w:t>
      </w:r>
    </w:p>
    <w:p w14:paraId="6E969051" w14:textId="035E2677" w:rsidR="00E21B12" w:rsidRPr="00602C14" w:rsidDel="007E389F" w:rsidRDefault="00E21B12" w:rsidP="00E21B12">
      <w:pPr>
        <w:pStyle w:val="References"/>
        <w:rPr>
          <w:rFonts w:cs="Arial"/>
          <w:color w:val="000000" w:themeColor="text1"/>
          <w:lang w:eastAsia="en-AU"/>
        </w:rPr>
      </w:pPr>
      <w:r>
        <w:rPr>
          <w:rFonts w:cs="Arial"/>
          <w:color w:val="000000" w:themeColor="text1"/>
          <w:lang w:eastAsia="en-AU"/>
        </w:rPr>
        <w:t>Te Puni K</w:t>
      </w:r>
      <w:r>
        <w:rPr>
          <w:rFonts w:cs="Calibri"/>
          <w:color w:val="000000" w:themeColor="text1"/>
          <w:lang w:eastAsia="en-AU"/>
        </w:rPr>
        <w:t>ō</w:t>
      </w:r>
      <w:r>
        <w:rPr>
          <w:rFonts w:cs="Arial"/>
          <w:color w:val="000000" w:themeColor="text1"/>
          <w:lang w:eastAsia="en-AU"/>
        </w:rPr>
        <w:t xml:space="preserve">kiri and </w:t>
      </w:r>
      <w:r w:rsidDel="007E389F">
        <w:rPr>
          <w:rFonts w:cs="Arial"/>
          <w:color w:val="000000" w:themeColor="text1"/>
          <w:lang w:eastAsia="en-AU"/>
        </w:rPr>
        <w:t>New Zealand</w:t>
      </w:r>
      <w:r w:rsidRPr="005D6D89" w:rsidDel="007E389F">
        <w:rPr>
          <w:rFonts w:cs="Arial"/>
          <w:color w:val="000000" w:themeColor="text1"/>
          <w:lang w:eastAsia="en-AU"/>
        </w:rPr>
        <w:t xml:space="preserve"> Treasury</w:t>
      </w:r>
      <w:r>
        <w:rPr>
          <w:rFonts w:cs="Arial"/>
          <w:color w:val="000000" w:themeColor="text1"/>
          <w:lang w:eastAsia="en-AU"/>
        </w:rPr>
        <w:t>.</w:t>
      </w:r>
      <w:r w:rsidRPr="005D6D89" w:rsidDel="007E389F">
        <w:rPr>
          <w:rFonts w:cs="Arial"/>
          <w:color w:val="000000" w:themeColor="text1"/>
          <w:lang w:eastAsia="en-AU"/>
        </w:rPr>
        <w:t xml:space="preserve"> 2019</w:t>
      </w:r>
      <w:r w:rsidDel="007E389F">
        <w:rPr>
          <w:rFonts w:cs="Arial"/>
          <w:color w:val="000000" w:themeColor="text1"/>
          <w:lang w:eastAsia="en-AU"/>
        </w:rPr>
        <w:t>.</w:t>
      </w:r>
      <w:r w:rsidRPr="005D6D89" w:rsidDel="007E389F">
        <w:rPr>
          <w:rFonts w:cs="Arial"/>
          <w:color w:val="000000" w:themeColor="text1"/>
          <w:lang w:eastAsia="en-AU"/>
        </w:rPr>
        <w:t xml:space="preserve"> </w:t>
      </w:r>
      <w:r w:rsidRPr="005D6D89" w:rsidDel="007E389F">
        <w:rPr>
          <w:rFonts w:cs="Arial"/>
          <w:i/>
          <w:iCs/>
          <w:color w:val="000000" w:themeColor="text1"/>
          <w:lang w:eastAsia="en-AU"/>
        </w:rPr>
        <w:t>An Indigenous Approach to the Living Standards Framework</w:t>
      </w:r>
      <w:r w:rsidDel="007E389F">
        <w:rPr>
          <w:rFonts w:cs="Arial"/>
          <w:i/>
          <w:iCs/>
          <w:color w:val="000000" w:themeColor="text1"/>
          <w:lang w:eastAsia="en-AU"/>
        </w:rPr>
        <w:t>.</w:t>
      </w:r>
      <w:r w:rsidRPr="005D6D89" w:rsidDel="007E389F">
        <w:rPr>
          <w:rFonts w:cs="Arial"/>
          <w:color w:val="000000" w:themeColor="text1"/>
          <w:lang w:eastAsia="en-AU"/>
        </w:rPr>
        <w:t xml:space="preserve"> </w:t>
      </w:r>
      <w:r w:rsidR="009A4B95">
        <w:rPr>
          <w:rFonts w:cs="Arial"/>
          <w:color w:val="000000" w:themeColor="text1"/>
          <w:lang w:eastAsia="en-AU"/>
        </w:rPr>
        <w:t>Wellington:</w:t>
      </w:r>
      <w:r w:rsidR="009A4B95" w:rsidRPr="009A4B95">
        <w:rPr>
          <w:rFonts w:cs="Arial"/>
          <w:color w:val="000000" w:themeColor="text1"/>
          <w:lang w:eastAsia="en-AU"/>
        </w:rPr>
        <w:t xml:space="preserve"> </w:t>
      </w:r>
      <w:r w:rsidR="009A4B95">
        <w:rPr>
          <w:rFonts w:cs="Arial"/>
          <w:color w:val="000000" w:themeColor="text1"/>
          <w:lang w:eastAsia="en-AU"/>
        </w:rPr>
        <w:t>Te Puni K</w:t>
      </w:r>
      <w:r w:rsidR="009A4B95">
        <w:rPr>
          <w:rFonts w:cs="Calibri"/>
          <w:color w:val="000000" w:themeColor="text1"/>
          <w:lang w:eastAsia="en-AU"/>
        </w:rPr>
        <w:t>ō</w:t>
      </w:r>
      <w:r w:rsidR="009A4B95">
        <w:rPr>
          <w:rFonts w:cs="Arial"/>
          <w:color w:val="000000" w:themeColor="text1"/>
          <w:lang w:eastAsia="en-AU"/>
        </w:rPr>
        <w:t xml:space="preserve">kiri and </w:t>
      </w:r>
      <w:r w:rsidR="009A4B95" w:rsidDel="007E389F">
        <w:rPr>
          <w:rFonts w:cs="Arial"/>
          <w:color w:val="000000" w:themeColor="text1"/>
          <w:lang w:eastAsia="en-AU"/>
        </w:rPr>
        <w:t>New Zealand</w:t>
      </w:r>
      <w:r w:rsidR="009A4B95" w:rsidRPr="005D6D89" w:rsidDel="007E389F">
        <w:rPr>
          <w:rFonts w:cs="Arial"/>
          <w:color w:val="000000" w:themeColor="text1"/>
          <w:lang w:eastAsia="en-AU"/>
        </w:rPr>
        <w:t xml:space="preserve"> Treasury</w:t>
      </w:r>
      <w:r w:rsidR="009A4B95">
        <w:rPr>
          <w:rFonts w:cs="Arial"/>
          <w:color w:val="000000" w:themeColor="text1"/>
          <w:lang w:eastAsia="en-AU"/>
        </w:rPr>
        <w:t>.</w:t>
      </w:r>
      <w:r w:rsidR="009A4B95" w:rsidRPr="005D6D89" w:rsidDel="007E389F">
        <w:rPr>
          <w:rFonts w:cs="Arial"/>
          <w:color w:val="000000" w:themeColor="text1"/>
          <w:lang w:eastAsia="en-AU"/>
        </w:rPr>
        <w:t xml:space="preserve"> </w:t>
      </w:r>
      <w:r w:rsidR="009A4B95">
        <w:rPr>
          <w:rFonts w:cs="Arial"/>
          <w:color w:val="000000" w:themeColor="text1"/>
          <w:lang w:eastAsia="en-AU"/>
        </w:rPr>
        <w:t xml:space="preserve">Retrieved from </w:t>
      </w:r>
      <w:hyperlink r:id="rId255" w:history="1">
        <w:r w:rsidR="009A4B95">
          <w:rPr>
            <w:rStyle w:val="Hyperlink"/>
          </w:rPr>
          <w:t>https://treasury.govt.nz/sites/default/files/2019-01/dp19-01.pdf%20</w:t>
        </w:r>
      </w:hyperlink>
      <w:r w:rsidR="009A4B95">
        <w:t xml:space="preserve"> (10</w:t>
      </w:r>
      <w:r>
        <w:rPr>
          <w:color w:val="000000" w:themeColor="text1"/>
        </w:rPr>
        <w:t xml:space="preserve"> July 2020).</w:t>
      </w:r>
    </w:p>
    <w:p w14:paraId="5ED9EF15" w14:textId="77777777" w:rsidR="00962C73" w:rsidRPr="00D66195" w:rsidRDefault="00962C73" w:rsidP="00962C73">
      <w:pPr>
        <w:pStyle w:val="References"/>
      </w:pPr>
      <w:r w:rsidRPr="00D66195">
        <w:t xml:space="preserve">The Makara Beach Project. nd. </w:t>
      </w:r>
      <w:r w:rsidRPr="00D66195">
        <w:rPr>
          <w:i/>
          <w:iCs/>
        </w:rPr>
        <w:t>The Makara Beach Project</w:t>
      </w:r>
      <w:r w:rsidRPr="00D66195">
        <w:t xml:space="preserve">. Retrieved from </w:t>
      </w:r>
      <w:hyperlink r:id="rId256" w:history="1">
        <w:r w:rsidRPr="009A4B95">
          <w:rPr>
            <w:rStyle w:val="Hyperlink"/>
            <w:spacing w:val="-2"/>
          </w:rPr>
          <w:t>https://wcc.maps.arcgis.com/apps/MapSeries/index.html?appid=57e797777a96430c8074182984622a6a</w:t>
        </w:r>
      </w:hyperlink>
      <w:r w:rsidRPr="00D66195">
        <w:t xml:space="preserve"> </w:t>
      </w:r>
      <w:r>
        <w:t xml:space="preserve">(26 </w:t>
      </w:r>
      <w:r w:rsidRPr="00D66195">
        <w:t>March 2020</w:t>
      </w:r>
      <w:r>
        <w:t>)</w:t>
      </w:r>
    </w:p>
    <w:p w14:paraId="69B5D52A" w14:textId="7F2080D7" w:rsidR="00962C73" w:rsidRPr="00D66195" w:rsidRDefault="00962C73" w:rsidP="00962C73">
      <w:pPr>
        <w:pStyle w:val="References"/>
      </w:pPr>
      <w:r w:rsidRPr="00D66195">
        <w:t xml:space="preserve">Thomas MK, Kremer CT, Klausmeier CA, Litchman E. 2012. A </w:t>
      </w:r>
      <w:r w:rsidR="009A4B95">
        <w:t>g</w:t>
      </w:r>
      <w:r w:rsidRPr="00D66195">
        <w:t xml:space="preserve">lobal </w:t>
      </w:r>
      <w:r w:rsidR="009A4B95">
        <w:t>p</w:t>
      </w:r>
      <w:r w:rsidRPr="00D66195">
        <w:t xml:space="preserve">attern of </w:t>
      </w:r>
      <w:r w:rsidR="009A4B95">
        <w:t>t</w:t>
      </w:r>
      <w:r w:rsidRPr="00D66195">
        <w:t xml:space="preserve">hermal </w:t>
      </w:r>
      <w:r w:rsidR="009A4B95">
        <w:t>a</w:t>
      </w:r>
      <w:r w:rsidRPr="00D66195">
        <w:t xml:space="preserve">daptation in </w:t>
      </w:r>
      <w:r w:rsidR="009A4B95">
        <w:t>m</w:t>
      </w:r>
      <w:r w:rsidRPr="00D66195">
        <w:t xml:space="preserve">arine </w:t>
      </w:r>
      <w:r w:rsidR="009A4B95">
        <w:t>p</w:t>
      </w:r>
      <w:r w:rsidRPr="00D66195">
        <w:t xml:space="preserve">hytoplankton. </w:t>
      </w:r>
      <w:r w:rsidRPr="00786104">
        <w:rPr>
          <w:i/>
          <w:iCs/>
        </w:rPr>
        <w:t>Science</w:t>
      </w:r>
      <w:r w:rsidRPr="00D66195">
        <w:t xml:space="preserve"> 338</w:t>
      </w:r>
      <w:r>
        <w:t>(6110):</w:t>
      </w:r>
      <w:r w:rsidRPr="00D66195">
        <w:t xml:space="preserve"> 1085</w:t>
      </w:r>
      <w:r>
        <w:t>–</w:t>
      </w:r>
      <w:r w:rsidRPr="00D66195">
        <w:t>1088.</w:t>
      </w:r>
    </w:p>
    <w:p w14:paraId="7FBF929B" w14:textId="1CFBBA7C" w:rsidR="00962C73" w:rsidRPr="00D66195" w:rsidRDefault="00962C73" w:rsidP="00962C73">
      <w:pPr>
        <w:pStyle w:val="References"/>
      </w:pPr>
      <w:r w:rsidRPr="00D66195">
        <w:t xml:space="preserve">Thomsen MS, Mondardini L, Alestra T, Gerrity S, Tait L, South PM, … Schiel DR. 2019. Local </w:t>
      </w:r>
      <w:r w:rsidR="001B7B47">
        <w:t>e</w:t>
      </w:r>
      <w:r w:rsidRPr="00D66195">
        <w:t>xtinction of bull kelp (</w:t>
      </w:r>
      <w:r w:rsidRPr="003F788E">
        <w:rPr>
          <w:i/>
        </w:rPr>
        <w:t>Durvillaea</w:t>
      </w:r>
      <w:r w:rsidRPr="00D66195">
        <w:t xml:space="preserve"> spp.) due to a marine heatwave. </w:t>
      </w:r>
      <w:r w:rsidRPr="00D66195">
        <w:rPr>
          <w:i/>
          <w:iCs/>
        </w:rPr>
        <w:t>Frontiers in Marine Science</w:t>
      </w:r>
      <w:r w:rsidRPr="005B6F69">
        <w:t xml:space="preserve"> 6</w:t>
      </w:r>
      <w:r w:rsidRPr="00D66195">
        <w:t>(MAR)</w:t>
      </w:r>
      <w:r>
        <w:t>:</w:t>
      </w:r>
      <w:r w:rsidRPr="00D66195">
        <w:t xml:space="preserve"> 1–10.</w:t>
      </w:r>
    </w:p>
    <w:p w14:paraId="73684927" w14:textId="77777777" w:rsidR="00962C73" w:rsidRPr="00D66195" w:rsidRDefault="00962C73" w:rsidP="00962C73">
      <w:pPr>
        <w:pStyle w:val="References"/>
      </w:pPr>
      <w:r w:rsidRPr="00D66195">
        <w:t xml:space="preserve">Thorburn PJ, Wilkinson SN, Silburn DM. 2013. Water quality in agricultural lands draining to the Great Barrier Reef: Causes, management and priorities. </w:t>
      </w:r>
      <w:r w:rsidRPr="003F542D">
        <w:rPr>
          <w:i/>
          <w:iCs/>
        </w:rPr>
        <w:t>Agriculture Ecosystems and Environment</w:t>
      </w:r>
      <w:r w:rsidRPr="00D66195">
        <w:t xml:space="preserve"> 180</w:t>
      </w:r>
      <w:r>
        <w:t>:</w:t>
      </w:r>
      <w:r w:rsidRPr="00D66195">
        <w:t xml:space="preserve"> 4</w:t>
      </w:r>
      <w:r>
        <w:t>–</w:t>
      </w:r>
      <w:r w:rsidRPr="00D66195">
        <w:t>20.</w:t>
      </w:r>
    </w:p>
    <w:p w14:paraId="02CB5F53" w14:textId="6A96045B" w:rsidR="00962C73" w:rsidRPr="00D66195" w:rsidRDefault="00962C73" w:rsidP="00962C73">
      <w:pPr>
        <w:pStyle w:val="References"/>
      </w:pPr>
      <w:r w:rsidRPr="00D66195">
        <w:t>Thrush D, Burningham K</w:t>
      </w:r>
      <w:r>
        <w:t>,</w:t>
      </w:r>
      <w:r w:rsidRPr="00D66195">
        <w:t xml:space="preserve"> Fielding J. 2005</w:t>
      </w:r>
      <w:r>
        <w:t>.</w:t>
      </w:r>
      <w:r w:rsidRPr="00D66195">
        <w:t xml:space="preserve"> </w:t>
      </w:r>
      <w:r w:rsidRPr="009A3E2A">
        <w:rPr>
          <w:i/>
          <w:iCs/>
        </w:rPr>
        <w:t xml:space="preserve">Exploring </w:t>
      </w:r>
      <w:r w:rsidR="00DC0D1C">
        <w:rPr>
          <w:i/>
          <w:iCs/>
        </w:rPr>
        <w:t>F</w:t>
      </w:r>
      <w:r w:rsidRPr="009A3E2A">
        <w:rPr>
          <w:i/>
          <w:iCs/>
        </w:rPr>
        <w:t xml:space="preserve">lood-related </w:t>
      </w:r>
      <w:r w:rsidR="00DC0D1C">
        <w:rPr>
          <w:i/>
          <w:iCs/>
        </w:rPr>
        <w:t>V</w:t>
      </w:r>
      <w:r w:rsidRPr="009A3E2A">
        <w:rPr>
          <w:i/>
          <w:iCs/>
        </w:rPr>
        <w:t xml:space="preserve">ulnerability: A </w:t>
      </w:r>
      <w:r w:rsidR="00DC0D1C">
        <w:rPr>
          <w:i/>
          <w:iCs/>
        </w:rPr>
        <w:t>Q</w:t>
      </w:r>
      <w:r w:rsidRPr="009A3E2A">
        <w:rPr>
          <w:i/>
          <w:iCs/>
        </w:rPr>
        <w:t xml:space="preserve">ualitative </w:t>
      </w:r>
      <w:r w:rsidR="00DC0D1C">
        <w:rPr>
          <w:i/>
          <w:iCs/>
        </w:rPr>
        <w:t>S</w:t>
      </w:r>
      <w:r w:rsidRPr="009A3E2A">
        <w:rPr>
          <w:i/>
          <w:iCs/>
        </w:rPr>
        <w:t>tudy</w:t>
      </w:r>
      <w:r>
        <w:t>.</w:t>
      </w:r>
      <w:r w:rsidRPr="00D66195">
        <w:t xml:space="preserve"> Bristol: Environment Agency.</w:t>
      </w:r>
    </w:p>
    <w:p w14:paraId="4F1493E5" w14:textId="77777777" w:rsidR="00962C73" w:rsidRPr="00D66195" w:rsidRDefault="00962C73" w:rsidP="00962C73">
      <w:pPr>
        <w:pStyle w:val="References"/>
      </w:pPr>
      <w:r w:rsidRPr="00D66195">
        <w:t xml:space="preserve">Thrush SF, Ellingsen KE, Davis K. 2016. Implications of fisheries impacts to seabed biodiversity and ecosystem-based management. </w:t>
      </w:r>
      <w:r w:rsidRPr="00B85CD7">
        <w:rPr>
          <w:i/>
          <w:iCs/>
        </w:rPr>
        <w:t>JF ICES Journal of Marine Science</w:t>
      </w:r>
      <w:r w:rsidRPr="00D66195">
        <w:t xml:space="preserve"> 73 (Supplement 1): i44–i50.</w:t>
      </w:r>
    </w:p>
    <w:p w14:paraId="637AA07E" w14:textId="1831F579" w:rsidR="00962C73" w:rsidRPr="00D66195" w:rsidRDefault="00962C73" w:rsidP="00962C73">
      <w:pPr>
        <w:pStyle w:val="References"/>
      </w:pPr>
      <w:r w:rsidRPr="00D66195">
        <w:t xml:space="preserve">Thrush SF, Hewitt JE, Cummings VJ, Ellis JI, Hatton C, Lohrer A, Norkko A. 2004. Muddy waters: </w:t>
      </w:r>
      <w:r w:rsidR="00DC0D1C">
        <w:t>E</w:t>
      </w:r>
      <w:r w:rsidRPr="00D66195">
        <w:t xml:space="preserve">levating sediment input to coastal and estuarine habitats. </w:t>
      </w:r>
      <w:r w:rsidRPr="00A52828">
        <w:rPr>
          <w:i/>
          <w:iCs/>
        </w:rPr>
        <w:t>Frontiers in Ecology and the Environment</w:t>
      </w:r>
      <w:r w:rsidRPr="00D66195">
        <w:t xml:space="preserve"> 2</w:t>
      </w:r>
      <w:r>
        <w:t>:</w:t>
      </w:r>
      <w:r w:rsidRPr="00D66195">
        <w:t xml:space="preserve"> 299</w:t>
      </w:r>
      <w:r>
        <w:t>–</w:t>
      </w:r>
      <w:r w:rsidRPr="00D66195">
        <w:t>306.</w:t>
      </w:r>
    </w:p>
    <w:p w14:paraId="726BEC9E" w14:textId="5FDE3820" w:rsidR="00962C73" w:rsidRPr="00D66195" w:rsidRDefault="00962C73" w:rsidP="00962C73">
      <w:pPr>
        <w:pStyle w:val="References"/>
      </w:pPr>
      <w:r w:rsidRPr="00D66195">
        <w:t xml:space="preserve">Thuiller W, Richardson DM, Midgley GF. 2007. Will </w:t>
      </w:r>
      <w:r w:rsidR="00DC0D1C">
        <w:t>c</w:t>
      </w:r>
      <w:r w:rsidRPr="00D66195">
        <w:t xml:space="preserve">limate </w:t>
      </w:r>
      <w:r w:rsidR="00DC0D1C">
        <w:t>c</w:t>
      </w:r>
      <w:r w:rsidRPr="00D66195">
        <w:t xml:space="preserve">hange </w:t>
      </w:r>
      <w:r w:rsidR="00DC0D1C">
        <w:t>p</w:t>
      </w:r>
      <w:r w:rsidRPr="00D66195">
        <w:t xml:space="preserve">romote </w:t>
      </w:r>
      <w:r w:rsidR="00DC0D1C">
        <w:t>a</w:t>
      </w:r>
      <w:r w:rsidRPr="00D66195">
        <w:t xml:space="preserve">lien </w:t>
      </w:r>
      <w:r w:rsidR="00DC0D1C">
        <w:t>p</w:t>
      </w:r>
      <w:r w:rsidRPr="00D66195">
        <w:t xml:space="preserve">lant </w:t>
      </w:r>
      <w:r w:rsidR="00DC0D1C">
        <w:t>i</w:t>
      </w:r>
      <w:r w:rsidRPr="00D66195">
        <w:t xml:space="preserve">nvasions? </w:t>
      </w:r>
      <w:r w:rsidRPr="004B76D6">
        <w:rPr>
          <w:i/>
          <w:iCs/>
        </w:rPr>
        <w:t>Ecological Studies</w:t>
      </w:r>
      <w:r w:rsidRPr="00D66195">
        <w:t xml:space="preserve"> 193</w:t>
      </w:r>
      <w:r>
        <w:t>:</w:t>
      </w:r>
      <w:r w:rsidRPr="00D66195">
        <w:t xml:space="preserve"> 197</w:t>
      </w:r>
      <w:r>
        <w:t>–</w:t>
      </w:r>
      <w:r w:rsidRPr="00D66195">
        <w:t>211.</w:t>
      </w:r>
    </w:p>
    <w:p w14:paraId="31616A5A" w14:textId="77777777" w:rsidR="00962C73" w:rsidRPr="00D66195" w:rsidRDefault="00962C73" w:rsidP="00962C73">
      <w:pPr>
        <w:pStyle w:val="References"/>
      </w:pPr>
      <w:bookmarkStart w:id="794" w:name="_Hlk40260064"/>
      <w:r w:rsidRPr="00D66195">
        <w:t xml:space="preserve">Timmins SM, Williams PA. 1991. Weed numbers in New Zealand’s forest and scrub reserves. </w:t>
      </w:r>
      <w:r w:rsidRPr="000763CF">
        <w:rPr>
          <w:i/>
          <w:iCs/>
        </w:rPr>
        <w:t>New Zealand Journal of Ecology</w:t>
      </w:r>
      <w:r w:rsidRPr="00D66195">
        <w:t xml:space="preserve"> 15: 153–162.</w:t>
      </w:r>
    </w:p>
    <w:bookmarkEnd w:id="794"/>
    <w:p w14:paraId="0139C967" w14:textId="77777777" w:rsidR="00962C73" w:rsidRPr="00D66195" w:rsidRDefault="00962C73" w:rsidP="00962C73">
      <w:pPr>
        <w:pStyle w:val="References"/>
      </w:pPr>
      <w:r w:rsidRPr="00D66195">
        <w:t xml:space="preserve">Tomiolo S, Harsch MA, Duncan RP, Hulme PE. 2016. Influence of climate and regeneration microsites on </w:t>
      </w:r>
      <w:r w:rsidRPr="001C149E">
        <w:rPr>
          <w:i/>
          <w:iCs/>
        </w:rPr>
        <w:t>Pinus contorta</w:t>
      </w:r>
      <w:r w:rsidRPr="00D66195">
        <w:t xml:space="preserve"> invasion into an alpine ecosystem in New Zealand. </w:t>
      </w:r>
      <w:r w:rsidRPr="001C149E">
        <w:rPr>
          <w:i/>
          <w:iCs/>
        </w:rPr>
        <w:t>AIMS Environmental Science</w:t>
      </w:r>
      <w:r w:rsidRPr="00D66195">
        <w:t xml:space="preserve"> 3(3)</w:t>
      </w:r>
      <w:r>
        <w:t>:</w:t>
      </w:r>
      <w:r w:rsidRPr="00D66195">
        <w:t xml:space="preserve"> 525</w:t>
      </w:r>
      <w:r>
        <w:t>–</w:t>
      </w:r>
      <w:r w:rsidRPr="00D66195">
        <w:t>540.</w:t>
      </w:r>
    </w:p>
    <w:p w14:paraId="20F02B91" w14:textId="77777777" w:rsidR="00962C73" w:rsidRPr="00D66195" w:rsidRDefault="00962C73" w:rsidP="00962C73">
      <w:pPr>
        <w:pStyle w:val="References"/>
      </w:pPr>
      <w:r w:rsidRPr="00D66195">
        <w:t>Tompkins DM, Byrom AE, Pech RP. 2013. Predicted responses of invasive mammal communit</w:t>
      </w:r>
      <w:r>
        <w:t>i</w:t>
      </w:r>
      <w:r w:rsidRPr="00D66195">
        <w:t xml:space="preserve">es to climate-related changes in mast frequency in forest ecosystems. </w:t>
      </w:r>
      <w:r w:rsidRPr="006E44A4">
        <w:rPr>
          <w:i/>
          <w:iCs/>
        </w:rPr>
        <w:t>Ecological Society of America</w:t>
      </w:r>
      <w:r w:rsidRPr="00D66195">
        <w:t xml:space="preserve"> 23(5)</w:t>
      </w:r>
      <w:r>
        <w:t>:</w:t>
      </w:r>
      <w:r w:rsidRPr="00D66195">
        <w:t xml:space="preserve"> 1075</w:t>
      </w:r>
      <w:r>
        <w:t>–</w:t>
      </w:r>
      <w:r w:rsidRPr="00D66195">
        <w:t>1085.</w:t>
      </w:r>
    </w:p>
    <w:p w14:paraId="38C42787" w14:textId="1EE34B7A" w:rsidR="00962C73" w:rsidRPr="00D66195" w:rsidRDefault="00962C73" w:rsidP="00962C73">
      <w:pPr>
        <w:pStyle w:val="References"/>
      </w:pPr>
      <w:r w:rsidRPr="00D66195">
        <w:t xml:space="preserve">Tompkins E, Adger N. 2004. Does </w:t>
      </w:r>
      <w:r w:rsidR="00DC0D1C">
        <w:t>a</w:t>
      </w:r>
      <w:r w:rsidRPr="00D66195">
        <w:t xml:space="preserve">daptive </w:t>
      </w:r>
      <w:r w:rsidR="00DC0D1C">
        <w:t>m</w:t>
      </w:r>
      <w:r w:rsidRPr="00D66195">
        <w:t xml:space="preserve">anagement of </w:t>
      </w:r>
      <w:r w:rsidR="00DC0D1C">
        <w:t>n</w:t>
      </w:r>
      <w:r w:rsidRPr="00D66195">
        <w:t xml:space="preserve">atural </w:t>
      </w:r>
      <w:r w:rsidR="00DC0D1C">
        <w:t>r</w:t>
      </w:r>
      <w:r w:rsidRPr="00D66195">
        <w:t xml:space="preserve">esources </w:t>
      </w:r>
      <w:r w:rsidR="00DC0D1C">
        <w:t>e</w:t>
      </w:r>
      <w:r w:rsidRPr="00D66195">
        <w:t xml:space="preserve">nhance </w:t>
      </w:r>
      <w:r w:rsidR="00DC0D1C">
        <w:t>r</w:t>
      </w:r>
      <w:r w:rsidRPr="00D66195">
        <w:t xml:space="preserve">esilience to </w:t>
      </w:r>
      <w:r w:rsidR="00DC0D1C">
        <w:t>c</w:t>
      </w:r>
      <w:r w:rsidRPr="00D66195">
        <w:t xml:space="preserve">limate </w:t>
      </w:r>
      <w:r w:rsidR="00DC0D1C">
        <w:t>c</w:t>
      </w:r>
      <w:r w:rsidRPr="00D66195">
        <w:t xml:space="preserve">hange? </w:t>
      </w:r>
      <w:r w:rsidRPr="00385E03">
        <w:rPr>
          <w:i/>
          <w:iCs/>
        </w:rPr>
        <w:t>Resilience Alliance Inc</w:t>
      </w:r>
      <w:r w:rsidRPr="00D66195">
        <w:t xml:space="preserve"> 9(2)</w:t>
      </w:r>
      <w:r w:rsidR="00D92C56">
        <w:t>: art. no. 10</w:t>
      </w:r>
      <w:r w:rsidRPr="00D66195">
        <w:t>.</w:t>
      </w:r>
    </w:p>
    <w:p w14:paraId="582D40D1" w14:textId="77777777" w:rsidR="00962C73" w:rsidRPr="00D66195" w:rsidRDefault="00962C73" w:rsidP="00962C73">
      <w:pPr>
        <w:pStyle w:val="References"/>
      </w:pPr>
      <w:r w:rsidRPr="00D66195">
        <w:t xml:space="preserve">Ton KT, Gaillard JC, Adamson CE, Akgungor C, Ho HT. 2019. Expanding the capabilities of people with disabilities in disaster risk reduction. </w:t>
      </w:r>
      <w:r w:rsidRPr="00385E03">
        <w:rPr>
          <w:i/>
          <w:iCs/>
        </w:rPr>
        <w:t>International Journal of Disaster Risk Reduction</w:t>
      </w:r>
      <w:r w:rsidRPr="00D66195">
        <w:t xml:space="preserve"> 34</w:t>
      </w:r>
      <w:r>
        <w:t>:</w:t>
      </w:r>
      <w:r w:rsidRPr="00D66195">
        <w:t xml:space="preserve"> 11</w:t>
      </w:r>
      <w:r>
        <w:t>–</w:t>
      </w:r>
      <w:r w:rsidRPr="00D66195">
        <w:t>17.</w:t>
      </w:r>
    </w:p>
    <w:p w14:paraId="5B1C811E" w14:textId="5995A593" w:rsidR="00962C73" w:rsidRPr="00D66195" w:rsidRDefault="00962C73" w:rsidP="00962C73">
      <w:pPr>
        <w:pStyle w:val="References"/>
      </w:pPr>
      <w:r w:rsidRPr="00D66195">
        <w:t xml:space="preserve">Tortajada C, Joshi Y. 2013. Water </w:t>
      </w:r>
      <w:r w:rsidR="00D92C56">
        <w:t>d</w:t>
      </w:r>
      <w:r w:rsidRPr="00D66195">
        <w:t xml:space="preserve">emand </w:t>
      </w:r>
      <w:r w:rsidR="00D92C56">
        <w:t>m</w:t>
      </w:r>
      <w:r w:rsidRPr="00D66195">
        <w:t xml:space="preserve">anagement in Singapore: Involving the </w:t>
      </w:r>
      <w:r w:rsidR="00D92C56">
        <w:t>p</w:t>
      </w:r>
      <w:r w:rsidRPr="00D66195">
        <w:t xml:space="preserve">ublic. </w:t>
      </w:r>
      <w:r w:rsidRPr="00977E08">
        <w:rPr>
          <w:i/>
          <w:iCs/>
        </w:rPr>
        <w:t>Water Resources Management: An International Journal</w:t>
      </w:r>
      <w:r w:rsidRPr="00D66195">
        <w:t xml:space="preserve"> 27(8)</w:t>
      </w:r>
      <w:r>
        <w:t>:</w:t>
      </w:r>
      <w:r w:rsidRPr="00D66195">
        <w:t xml:space="preserve"> 2729</w:t>
      </w:r>
      <w:r>
        <w:t>–</w:t>
      </w:r>
      <w:r w:rsidRPr="00D66195">
        <w:t>2746.</w:t>
      </w:r>
    </w:p>
    <w:p w14:paraId="6F924B04" w14:textId="3C70AB7B" w:rsidR="00962C73" w:rsidRPr="00D66195" w:rsidRDefault="00962C73" w:rsidP="00962C73">
      <w:pPr>
        <w:pStyle w:val="References"/>
      </w:pPr>
      <w:r w:rsidRPr="00D66195">
        <w:t>Townsend C</w:t>
      </w:r>
      <w:r>
        <w:t>,</w:t>
      </w:r>
      <w:r w:rsidRPr="00D66195">
        <w:t xml:space="preserve"> Scarsbrook M</w:t>
      </w:r>
      <w:r>
        <w:t>,</w:t>
      </w:r>
      <w:r w:rsidRPr="00D66195">
        <w:t xml:space="preserve"> Dolédec S. 1997. The </w:t>
      </w:r>
      <w:r w:rsidR="00D92C56">
        <w:t>i</w:t>
      </w:r>
      <w:r w:rsidRPr="00D66195">
        <w:t xml:space="preserve">ntermediate </w:t>
      </w:r>
      <w:r w:rsidR="00D92C56">
        <w:t>d</w:t>
      </w:r>
      <w:r w:rsidRPr="00D66195">
        <w:t xml:space="preserve">isturbance </w:t>
      </w:r>
      <w:r w:rsidR="00D92C56">
        <w:t>h</w:t>
      </w:r>
      <w:r w:rsidRPr="00D66195">
        <w:t xml:space="preserve">ypothesis, </w:t>
      </w:r>
      <w:r w:rsidR="00D92C56">
        <w:t>r</w:t>
      </w:r>
      <w:r w:rsidRPr="00D66195">
        <w:t xml:space="preserve">efugia, and </w:t>
      </w:r>
      <w:r w:rsidR="00D92C56">
        <w:t>b</w:t>
      </w:r>
      <w:r w:rsidRPr="00D66195">
        <w:t xml:space="preserve">iodiversity in </w:t>
      </w:r>
      <w:r w:rsidR="00D92C56">
        <w:t>s</w:t>
      </w:r>
      <w:r w:rsidRPr="00D66195">
        <w:t xml:space="preserve">treams. </w:t>
      </w:r>
      <w:r w:rsidRPr="00DB0E67">
        <w:rPr>
          <w:i/>
          <w:iCs/>
        </w:rPr>
        <w:t>Limnology and Oceanography</w:t>
      </w:r>
      <w:r w:rsidRPr="00D66195">
        <w:t xml:space="preserve"> 42</w:t>
      </w:r>
      <w:r w:rsidR="00D92C56">
        <w:t>(5)</w:t>
      </w:r>
      <w:r w:rsidR="00492A95">
        <w:t>: 938–949</w:t>
      </w:r>
      <w:r w:rsidRPr="00D66195">
        <w:t xml:space="preserve">. </w:t>
      </w:r>
    </w:p>
    <w:p w14:paraId="5A54C09A" w14:textId="1246FC71" w:rsidR="00962C73" w:rsidRPr="00D66195" w:rsidRDefault="00962C73" w:rsidP="00962C73">
      <w:pPr>
        <w:pStyle w:val="References"/>
      </w:pPr>
      <w:r w:rsidRPr="00D66195">
        <w:t xml:space="preserve">Transpower. 2018. </w:t>
      </w:r>
      <w:r w:rsidRPr="00AD723D">
        <w:rPr>
          <w:i/>
          <w:iCs/>
        </w:rPr>
        <w:t>Te Mauri Hiko – Energy Futures. Transpower White Paper 2018</w:t>
      </w:r>
      <w:r w:rsidRPr="00D66195">
        <w:t>.</w:t>
      </w:r>
      <w:r>
        <w:t xml:space="preserve"> Wellington: Transpower. Retrieved from </w:t>
      </w:r>
      <w:hyperlink r:id="rId257" w:history="1">
        <w:r w:rsidRPr="004B1FA4">
          <w:rPr>
            <w:rStyle w:val="Hyperlink"/>
            <w:rFonts w:cs="Arial"/>
          </w:rPr>
          <w:t>www.transpower.co.nz/resources/te-mauri-hiko-energy-futures</w:t>
        </w:r>
      </w:hyperlink>
      <w:r w:rsidR="00D92C56">
        <w:t xml:space="preserve"> (10 July 2020)</w:t>
      </w:r>
      <w:r>
        <w:t>.</w:t>
      </w:r>
    </w:p>
    <w:p w14:paraId="006DC05F" w14:textId="77777777" w:rsidR="00962C73" w:rsidRPr="00D66195" w:rsidRDefault="00962C73" w:rsidP="00962C73">
      <w:pPr>
        <w:pStyle w:val="References"/>
      </w:pPr>
      <w:r w:rsidRPr="00D66195">
        <w:lastRenderedPageBreak/>
        <w:t xml:space="preserve">Transpower. 2019. </w:t>
      </w:r>
      <w:r w:rsidRPr="00632A87">
        <w:rPr>
          <w:i/>
          <w:iCs/>
        </w:rPr>
        <w:t>Transpower confirms damage to towers from Rangitata flooding</w:t>
      </w:r>
      <w:r w:rsidRPr="00D66195">
        <w:t xml:space="preserve">. Retrieved from </w:t>
      </w:r>
      <w:hyperlink r:id="rId258" w:history="1">
        <w:r w:rsidRPr="004B1FA4">
          <w:rPr>
            <w:rStyle w:val="Hyperlink"/>
            <w:rFonts w:cs="Arial"/>
          </w:rPr>
          <w:t>www.transpower.co.nz/news/transpower-confirms-damage-towers-rangitata-flooding</w:t>
        </w:r>
      </w:hyperlink>
      <w:r>
        <w:t xml:space="preserve"> (29 May 2020).</w:t>
      </w:r>
    </w:p>
    <w:p w14:paraId="0D79A99F" w14:textId="4F373021" w:rsidR="00962C73" w:rsidRPr="00D66195" w:rsidRDefault="00962C73" w:rsidP="00962C73">
      <w:pPr>
        <w:pStyle w:val="References"/>
      </w:pPr>
      <w:r w:rsidRPr="00D66195">
        <w:t xml:space="preserve">Trujillo-Pagan N. 2007. Katrina’s Latinos: </w:t>
      </w:r>
      <w:r w:rsidR="00492A95">
        <w:t>V</w:t>
      </w:r>
      <w:r w:rsidRPr="00D66195">
        <w:t>ulnerability and disasters in relief and recovery. In</w:t>
      </w:r>
      <w:r>
        <w:t>:</w:t>
      </w:r>
      <w:r w:rsidRPr="00D66195">
        <w:t xml:space="preserve"> KA Bates</w:t>
      </w:r>
      <w:r>
        <w:t>,</w:t>
      </w:r>
      <w:r w:rsidRPr="00D66195">
        <w:t xml:space="preserve"> RS Swan (</w:t>
      </w:r>
      <w:r>
        <w:t>e</w:t>
      </w:r>
      <w:r w:rsidRPr="00D66195">
        <w:t xml:space="preserve">ds) </w:t>
      </w:r>
      <w:r w:rsidRPr="00385E03">
        <w:rPr>
          <w:i/>
          <w:iCs/>
        </w:rPr>
        <w:t>Through the Eye of Katrina: Social Justice in the United States</w:t>
      </w:r>
      <w:r w:rsidRPr="00D66195">
        <w:t>. Durham, NC: Carolina Academic Press</w:t>
      </w:r>
      <w:r>
        <w:t>.</w:t>
      </w:r>
      <w:r w:rsidRPr="00D66195">
        <w:t xml:space="preserve"> pp 147</w:t>
      </w:r>
      <w:r>
        <w:t>–</w:t>
      </w:r>
      <w:r w:rsidRPr="00D66195">
        <w:t>168.</w:t>
      </w:r>
    </w:p>
    <w:p w14:paraId="0F6CF994" w14:textId="133E511C" w:rsidR="00962C73" w:rsidRPr="00D66195" w:rsidRDefault="00962C73" w:rsidP="00962C73">
      <w:pPr>
        <w:pStyle w:val="References"/>
      </w:pPr>
      <w:r w:rsidRPr="00D66195">
        <w:t xml:space="preserve">Turei M. 2006. An inconvenient change. </w:t>
      </w:r>
      <w:r w:rsidRPr="00D66195">
        <w:rPr>
          <w:i/>
          <w:iCs/>
        </w:rPr>
        <w:t>Mana</w:t>
      </w:r>
      <w:r w:rsidRPr="00D66195">
        <w:t xml:space="preserve"> 73</w:t>
      </w:r>
      <w:r>
        <w:t>:</w:t>
      </w:r>
      <w:r w:rsidRPr="00D66195">
        <w:t xml:space="preserve"> 46–47.</w:t>
      </w:r>
    </w:p>
    <w:p w14:paraId="62AF6650" w14:textId="24BA1DF5" w:rsidR="00962C73" w:rsidRPr="00D66195" w:rsidRDefault="00962C73" w:rsidP="00962C73">
      <w:pPr>
        <w:pStyle w:val="References"/>
      </w:pPr>
      <w:r w:rsidRPr="00D66195">
        <w:t xml:space="preserve">UK Government Office for Science. 2011. </w:t>
      </w:r>
      <w:r w:rsidRPr="00D73A4C">
        <w:rPr>
          <w:i/>
          <w:iCs/>
        </w:rPr>
        <w:t>Migration and Global Environmental Change: Future C</w:t>
      </w:r>
      <w:r>
        <w:rPr>
          <w:i/>
          <w:iCs/>
        </w:rPr>
        <w:t>h</w:t>
      </w:r>
      <w:r w:rsidRPr="00D73A4C">
        <w:rPr>
          <w:i/>
          <w:iCs/>
        </w:rPr>
        <w:t>a</w:t>
      </w:r>
      <w:r>
        <w:rPr>
          <w:i/>
          <w:iCs/>
        </w:rPr>
        <w:t>l</w:t>
      </w:r>
      <w:r w:rsidRPr="00D73A4C">
        <w:rPr>
          <w:i/>
          <w:iCs/>
        </w:rPr>
        <w:t>lenges and Opportunities</w:t>
      </w:r>
      <w:r>
        <w:t>. London: The Government Office for Science. Retrieved from</w:t>
      </w:r>
      <w:r w:rsidRPr="00D66195">
        <w:t xml:space="preserve"> </w:t>
      </w:r>
      <w:hyperlink r:id="rId259" w:history="1">
        <w:r w:rsidRPr="00D66195">
          <w:rPr>
            <w:rStyle w:val="Hyperlink"/>
            <w:rFonts w:cs="Arial"/>
          </w:rPr>
          <w:t>https://go.nature.com/31A0Xmr</w:t>
        </w:r>
      </w:hyperlink>
      <w:r w:rsidR="00492A95" w:rsidRPr="001E1113">
        <w:t xml:space="preserve"> </w:t>
      </w:r>
      <w:r w:rsidR="00492A95">
        <w:t xml:space="preserve">(10 </w:t>
      </w:r>
      <w:r w:rsidR="00492A95" w:rsidRPr="001E1113">
        <w:t>July 2020)</w:t>
      </w:r>
      <w:r>
        <w:rPr>
          <w:rStyle w:val="Hyperlink"/>
          <w:rFonts w:cs="Arial"/>
        </w:rPr>
        <w:t>.</w:t>
      </w:r>
    </w:p>
    <w:p w14:paraId="7DF4EE74" w14:textId="31734D2A" w:rsidR="00962C73" w:rsidRPr="00D66195" w:rsidRDefault="00962C73" w:rsidP="00962C73">
      <w:pPr>
        <w:pStyle w:val="References"/>
      </w:pPr>
      <w:r w:rsidRPr="00D66195">
        <w:t xml:space="preserve">Uma SR, Bothara J, Jury R, King A. 2008. Performance </w:t>
      </w:r>
      <w:r w:rsidR="00492A95">
        <w:t>a</w:t>
      </w:r>
      <w:r w:rsidRPr="00D66195">
        <w:t xml:space="preserve">ssessment of </w:t>
      </w:r>
      <w:r w:rsidR="00492A95">
        <w:t>e</w:t>
      </w:r>
      <w:r w:rsidRPr="00D66195">
        <w:t xml:space="preserve">xisting </w:t>
      </w:r>
      <w:r w:rsidR="00492A95">
        <w:t>b</w:t>
      </w:r>
      <w:r w:rsidRPr="00D66195">
        <w:t xml:space="preserve">uildings in New Zealand. </w:t>
      </w:r>
      <w:r w:rsidR="00595107">
        <w:t>Paper presented at the</w:t>
      </w:r>
      <w:r w:rsidR="00595107" w:rsidRPr="00D66195">
        <w:t xml:space="preserve"> </w:t>
      </w:r>
      <w:r w:rsidR="007A2134">
        <w:t xml:space="preserve">New Zealand Society for Earthquake Engineering </w:t>
      </w:r>
      <w:r w:rsidRPr="00D66195">
        <w:t>Conference.</w:t>
      </w:r>
      <w:r w:rsidR="00595107">
        <w:t xml:space="preserve"> Retrieved from </w:t>
      </w:r>
      <w:hyperlink r:id="rId260" w:history="1">
        <w:r w:rsidR="00492A95">
          <w:rPr>
            <w:rStyle w:val="Hyperlink"/>
          </w:rPr>
          <w:t>www.nzsee.org.nz/db/2008/Paper45.pdf</w:t>
        </w:r>
      </w:hyperlink>
      <w:r w:rsidR="00595107" w:rsidRPr="003F788E">
        <w:t xml:space="preserve"> </w:t>
      </w:r>
      <w:r w:rsidR="00492A95">
        <w:t xml:space="preserve">(9 </w:t>
      </w:r>
      <w:r w:rsidR="00595107" w:rsidRPr="003F788E">
        <w:t>July 2020)</w:t>
      </w:r>
      <w:r w:rsidR="00595107">
        <w:rPr>
          <w:rStyle w:val="Hyperlink"/>
        </w:rPr>
        <w:t>.</w:t>
      </w:r>
    </w:p>
    <w:p w14:paraId="386CC324" w14:textId="1FD3C5A2" w:rsidR="00962C73" w:rsidRPr="00D66195" w:rsidRDefault="00962C73" w:rsidP="00962C73">
      <w:pPr>
        <w:pStyle w:val="References"/>
      </w:pPr>
      <w:r w:rsidRPr="00D66195">
        <w:t>U</w:t>
      </w:r>
      <w:r>
        <w:t xml:space="preserve">nited </w:t>
      </w:r>
      <w:r w:rsidRPr="00D66195">
        <w:t>S</w:t>
      </w:r>
      <w:r>
        <w:t>tates</w:t>
      </w:r>
      <w:r w:rsidRPr="00D66195">
        <w:t xml:space="preserve"> Department of Energy. 2015. </w:t>
      </w:r>
      <w:r w:rsidRPr="006B0985">
        <w:rPr>
          <w:i/>
          <w:iCs/>
        </w:rPr>
        <w:t>Climate Change and the US Energy Sector: Regional Vulnerabilities and Resilience Solutions</w:t>
      </w:r>
      <w:r w:rsidRPr="00D66195">
        <w:t>. Washington</w:t>
      </w:r>
      <w:r w:rsidR="00492A95">
        <w:t>,</w:t>
      </w:r>
      <w:r w:rsidRPr="00D66195">
        <w:t xml:space="preserve"> DC: U</w:t>
      </w:r>
      <w:r>
        <w:t>nited States</w:t>
      </w:r>
      <w:r w:rsidRPr="00D66195">
        <w:t xml:space="preserve"> Department of Energy Office of Energy Policy and Systems Analysis.</w:t>
      </w:r>
    </w:p>
    <w:p w14:paraId="3F86FE3D" w14:textId="6130A400" w:rsidR="00962C73" w:rsidRPr="00D66195" w:rsidRDefault="00962C73" w:rsidP="00962C73">
      <w:pPr>
        <w:pStyle w:val="References"/>
      </w:pPr>
      <w:r w:rsidRPr="00D66195">
        <w:t xml:space="preserve">United States Environmental Protection Agency. 2014. </w:t>
      </w:r>
      <w:r w:rsidRPr="00B03F62">
        <w:rPr>
          <w:i/>
          <w:iCs/>
        </w:rPr>
        <w:t xml:space="preserve">Climate </w:t>
      </w:r>
      <w:r w:rsidR="00B02147">
        <w:rPr>
          <w:i/>
          <w:iCs/>
        </w:rPr>
        <w:t>c</w:t>
      </w:r>
      <w:r w:rsidRPr="00B03F62">
        <w:rPr>
          <w:i/>
          <w:iCs/>
        </w:rPr>
        <w:t xml:space="preserve">hange </w:t>
      </w:r>
      <w:r w:rsidR="00B02147">
        <w:rPr>
          <w:i/>
          <w:iCs/>
        </w:rPr>
        <w:t>a</w:t>
      </w:r>
      <w:r w:rsidRPr="00B03F62">
        <w:rPr>
          <w:i/>
          <w:iCs/>
        </w:rPr>
        <w:t xml:space="preserve">daptation </w:t>
      </w:r>
      <w:r w:rsidR="00B02147">
        <w:rPr>
          <w:i/>
          <w:iCs/>
        </w:rPr>
        <w:t>t</w:t>
      </w:r>
      <w:r w:rsidRPr="00B03F62">
        <w:rPr>
          <w:i/>
          <w:iCs/>
        </w:rPr>
        <w:t xml:space="preserve">echnical </w:t>
      </w:r>
      <w:r w:rsidR="00B02147">
        <w:rPr>
          <w:i/>
          <w:iCs/>
        </w:rPr>
        <w:t>f</w:t>
      </w:r>
      <w:r w:rsidRPr="00B03F62">
        <w:rPr>
          <w:i/>
          <w:iCs/>
        </w:rPr>
        <w:t xml:space="preserve">act </w:t>
      </w:r>
      <w:r w:rsidR="00B02147">
        <w:rPr>
          <w:i/>
          <w:iCs/>
        </w:rPr>
        <w:t>s</w:t>
      </w:r>
      <w:r w:rsidRPr="00B03F62">
        <w:rPr>
          <w:i/>
          <w:iCs/>
        </w:rPr>
        <w:t xml:space="preserve">heet: Landfills and </w:t>
      </w:r>
      <w:r w:rsidR="00B02147">
        <w:rPr>
          <w:i/>
          <w:iCs/>
        </w:rPr>
        <w:t>c</w:t>
      </w:r>
      <w:r w:rsidRPr="00B03F62">
        <w:rPr>
          <w:i/>
          <w:iCs/>
        </w:rPr>
        <w:t xml:space="preserve">ontainment as an </w:t>
      </w:r>
      <w:r w:rsidR="00B02147">
        <w:rPr>
          <w:i/>
          <w:iCs/>
        </w:rPr>
        <w:t>e</w:t>
      </w:r>
      <w:r w:rsidRPr="00B03F62">
        <w:rPr>
          <w:i/>
          <w:iCs/>
        </w:rPr>
        <w:t xml:space="preserve">lement of </w:t>
      </w:r>
      <w:r w:rsidR="00B02147">
        <w:rPr>
          <w:i/>
          <w:iCs/>
        </w:rPr>
        <w:t>s</w:t>
      </w:r>
      <w:r w:rsidRPr="00B03F62">
        <w:rPr>
          <w:i/>
          <w:iCs/>
        </w:rPr>
        <w:t xml:space="preserve">ite </w:t>
      </w:r>
      <w:r w:rsidR="00B02147">
        <w:rPr>
          <w:i/>
          <w:iCs/>
        </w:rPr>
        <w:t>r</w:t>
      </w:r>
      <w:r w:rsidRPr="00B03F62">
        <w:rPr>
          <w:i/>
          <w:iCs/>
        </w:rPr>
        <w:t>emediation</w:t>
      </w:r>
      <w:r w:rsidRPr="00D66195">
        <w:t xml:space="preserve">. </w:t>
      </w:r>
      <w:r w:rsidR="00C0235E">
        <w:t>Washington, DC</w:t>
      </w:r>
      <w:r>
        <w:t xml:space="preserve">: United States Environmental Protection Agency. </w:t>
      </w:r>
      <w:r w:rsidRPr="00D66195">
        <w:t xml:space="preserve">Retrieved from </w:t>
      </w:r>
      <w:hyperlink r:id="rId261" w:history="1">
        <w:r w:rsidRPr="00D66195">
          <w:rPr>
            <w:rStyle w:val="Hyperlink"/>
            <w:rFonts w:cs="Arial"/>
          </w:rPr>
          <w:t>https://semspub.epa.gov/work/11/175853.pdf</w:t>
        </w:r>
      </w:hyperlink>
      <w:r w:rsidR="00B02147" w:rsidRPr="001E1113">
        <w:t xml:space="preserve"> </w:t>
      </w:r>
      <w:r w:rsidR="00B02147">
        <w:t>(10 </w:t>
      </w:r>
      <w:r w:rsidR="00B02147" w:rsidRPr="001E1113">
        <w:t>July 2020)</w:t>
      </w:r>
      <w:r w:rsidRPr="00D66195">
        <w:t xml:space="preserve">. </w:t>
      </w:r>
    </w:p>
    <w:p w14:paraId="38D452E9" w14:textId="7A5098B8" w:rsidR="00962C73" w:rsidRDefault="00962C73" w:rsidP="00962C73">
      <w:pPr>
        <w:pStyle w:val="References"/>
      </w:pPr>
      <w:bookmarkStart w:id="795" w:name="_Hlk35612207"/>
      <w:r w:rsidRPr="00D66195">
        <w:t xml:space="preserve">Urich P, Li Y, Burton D. 2017. </w:t>
      </w:r>
      <w:r w:rsidRPr="003F542D">
        <w:rPr>
          <w:i/>
          <w:iCs/>
        </w:rPr>
        <w:t xml:space="preserve">When </w:t>
      </w:r>
      <w:r w:rsidR="00DB5B5E">
        <w:rPr>
          <w:i/>
          <w:iCs/>
        </w:rPr>
        <w:t>e</w:t>
      </w:r>
      <w:r w:rsidRPr="003F542D">
        <w:rPr>
          <w:i/>
          <w:iCs/>
        </w:rPr>
        <w:t xml:space="preserve">xtreme </w:t>
      </w:r>
      <w:r w:rsidR="00DB5B5E">
        <w:rPr>
          <w:i/>
          <w:iCs/>
        </w:rPr>
        <w:t>r</w:t>
      </w:r>
      <w:r w:rsidRPr="003F542D">
        <w:rPr>
          <w:i/>
          <w:iCs/>
        </w:rPr>
        <w:t xml:space="preserve">ainfall </w:t>
      </w:r>
      <w:r w:rsidR="00DB5B5E">
        <w:rPr>
          <w:i/>
          <w:iCs/>
        </w:rPr>
        <w:t>d</w:t>
      </w:r>
      <w:r w:rsidRPr="003F542D">
        <w:rPr>
          <w:i/>
          <w:iCs/>
        </w:rPr>
        <w:t xml:space="preserve">isrupts a </w:t>
      </w:r>
      <w:r w:rsidR="00DB5B5E">
        <w:rPr>
          <w:i/>
          <w:iCs/>
        </w:rPr>
        <w:t>w</w:t>
      </w:r>
      <w:r w:rsidRPr="003F542D">
        <w:rPr>
          <w:i/>
          <w:iCs/>
        </w:rPr>
        <w:t xml:space="preserve">ater </w:t>
      </w:r>
      <w:r w:rsidR="00DB5B5E">
        <w:rPr>
          <w:i/>
          <w:iCs/>
        </w:rPr>
        <w:t>s</w:t>
      </w:r>
      <w:r w:rsidRPr="003F542D">
        <w:rPr>
          <w:i/>
          <w:iCs/>
        </w:rPr>
        <w:t>upply</w:t>
      </w:r>
      <w:r w:rsidR="00DB5B5E">
        <w:rPr>
          <w:i/>
          <w:iCs/>
        </w:rPr>
        <w:t>:</w:t>
      </w:r>
      <w:r w:rsidRPr="003F542D">
        <w:rPr>
          <w:i/>
          <w:iCs/>
        </w:rPr>
        <w:t xml:space="preserve"> The </w:t>
      </w:r>
      <w:r w:rsidR="00DB5B5E">
        <w:rPr>
          <w:i/>
          <w:iCs/>
        </w:rPr>
        <w:t>c</w:t>
      </w:r>
      <w:r w:rsidRPr="003F542D">
        <w:rPr>
          <w:i/>
          <w:iCs/>
        </w:rPr>
        <w:t>ase of Auckland City, New Zealand</w:t>
      </w:r>
      <w:r>
        <w:rPr>
          <w:i/>
          <w:iCs/>
        </w:rPr>
        <w:t xml:space="preserve"> –</w:t>
      </w:r>
      <w:r w:rsidRPr="003F542D">
        <w:rPr>
          <w:i/>
          <w:iCs/>
        </w:rPr>
        <w:t xml:space="preserve"> March 2017</w:t>
      </w:r>
      <w:r w:rsidRPr="00D66195">
        <w:t xml:space="preserve">. Retrieved from </w:t>
      </w:r>
      <w:hyperlink r:id="rId262" w:history="1">
        <w:r w:rsidRPr="00D66195">
          <w:rPr>
            <w:rStyle w:val="Hyperlink"/>
            <w:rFonts w:cs="Arial"/>
          </w:rPr>
          <w:t>https://www.climsystems.com/blog/post/when-extreme-rainfall-disrupts-a-water-supply-the-case-of-auckland-city-new-zealand</w:t>
        </w:r>
      </w:hyperlink>
      <w:bookmarkStart w:id="796" w:name="_Hlk35612276"/>
      <w:bookmarkEnd w:id="795"/>
      <w:r>
        <w:t xml:space="preserve"> (31 May 2020).</w:t>
      </w:r>
    </w:p>
    <w:p w14:paraId="447D8BF0" w14:textId="77777777" w:rsidR="00962C73" w:rsidRPr="00D66195" w:rsidRDefault="00962C73" w:rsidP="00962C73">
      <w:pPr>
        <w:pStyle w:val="References"/>
      </w:pPr>
      <w:r w:rsidRPr="003F788E">
        <w:rPr>
          <w:lang w:val="nl-NL"/>
        </w:rPr>
        <w:t xml:space="preserve">van Vliet MT, Zwolsman JJ. 2008. </w:t>
      </w:r>
      <w:r w:rsidRPr="00D66195">
        <w:t xml:space="preserve">Impact of summer droughts on the water quality of the Meuse river. </w:t>
      </w:r>
      <w:r w:rsidRPr="00977E08">
        <w:rPr>
          <w:i/>
          <w:iCs/>
        </w:rPr>
        <w:t>Journal of Hydrology</w:t>
      </w:r>
      <w:r w:rsidRPr="00D66195">
        <w:t xml:space="preserve"> 353</w:t>
      </w:r>
      <w:r>
        <w:t>:</w:t>
      </w:r>
      <w:r w:rsidRPr="00D66195">
        <w:t xml:space="preserve"> 1</w:t>
      </w:r>
      <w:r>
        <w:t>–</w:t>
      </w:r>
      <w:r w:rsidRPr="00D66195">
        <w:t>17.</w:t>
      </w:r>
    </w:p>
    <w:bookmarkEnd w:id="796"/>
    <w:p w14:paraId="1F6E411E" w14:textId="77777777" w:rsidR="00962C73" w:rsidRDefault="00962C73" w:rsidP="00962C73">
      <w:pPr>
        <w:pStyle w:val="References"/>
        <w:rPr>
          <w:color w:val="000000"/>
          <w:lang w:eastAsia="en-AU"/>
        </w:rPr>
      </w:pPr>
      <w:r w:rsidRPr="00D66195">
        <w:t xml:space="preserve">Vector Limited. 2017. </w:t>
      </w:r>
      <w:r w:rsidRPr="006570FD">
        <w:rPr>
          <w:i/>
          <w:iCs/>
        </w:rPr>
        <w:t>Flooding and power outages in Auckland</w:t>
      </w:r>
      <w:r w:rsidRPr="00D66195">
        <w:t xml:space="preserve">. Retrieved from </w:t>
      </w:r>
      <w:hyperlink r:id="rId263" w:history="1">
        <w:r w:rsidRPr="00FB4320">
          <w:rPr>
            <w:rStyle w:val="Hyperlink"/>
            <w:rFonts w:cs="Arial"/>
          </w:rPr>
          <w:t>www.vector.co.nz/news/updates-flooding-power-outages-in-auckland</w:t>
        </w:r>
      </w:hyperlink>
      <w:r>
        <w:rPr>
          <w:color w:val="000000"/>
          <w:lang w:eastAsia="en-AU"/>
        </w:rPr>
        <w:t xml:space="preserve"> (29 May 2020).</w:t>
      </w:r>
    </w:p>
    <w:p w14:paraId="63C4E7F3" w14:textId="74966E43" w:rsidR="00962C73" w:rsidRPr="00D66195" w:rsidRDefault="00962C73" w:rsidP="00962C73">
      <w:pPr>
        <w:pStyle w:val="References"/>
      </w:pPr>
      <w:r w:rsidRPr="00D66195">
        <w:rPr>
          <w:color w:val="000000"/>
          <w:lang w:eastAsia="en-AU"/>
        </w:rPr>
        <w:t>Verkerk G, Bryant J, Marshall P</w:t>
      </w:r>
      <w:r>
        <w:rPr>
          <w:color w:val="000000"/>
          <w:lang w:eastAsia="en-AU"/>
        </w:rPr>
        <w:t>,</w:t>
      </w:r>
      <w:r w:rsidRPr="00D66195">
        <w:rPr>
          <w:color w:val="000000"/>
          <w:lang w:eastAsia="en-AU"/>
        </w:rPr>
        <w:t xml:space="preserve"> Clark A. nd. </w:t>
      </w:r>
      <w:r w:rsidRPr="00BF7667">
        <w:rPr>
          <w:i/>
          <w:iCs/>
          <w:color w:val="000000"/>
          <w:lang w:eastAsia="en-AU"/>
        </w:rPr>
        <w:t>Impact of Projected Climate Change on Thermal Stress in Dairy Cattle</w:t>
      </w:r>
      <w:r w:rsidRPr="00D66195">
        <w:rPr>
          <w:color w:val="000000"/>
          <w:lang w:eastAsia="en-AU"/>
        </w:rPr>
        <w:t>. Report to NIWA: Subcontract to the Four Degrees project.</w:t>
      </w:r>
      <w:r w:rsidR="00C33C44">
        <w:rPr>
          <w:color w:val="000000"/>
          <w:lang w:eastAsia="en-AU"/>
        </w:rPr>
        <w:t xml:space="preserve"> Wellington: NIWA.</w:t>
      </w:r>
    </w:p>
    <w:p w14:paraId="14033D22" w14:textId="15B8B8AD" w:rsidR="00962C73" w:rsidRPr="00D66195" w:rsidRDefault="00962C73" w:rsidP="00962C73">
      <w:pPr>
        <w:pStyle w:val="References"/>
      </w:pPr>
      <w:r w:rsidRPr="00D66195">
        <w:t xml:space="preserve">Wakelin A, Gomez-Gallego M, Jones E, Smaill S, Lear G, Lambie S. 2018. Climate change induced drought impacts on plant diseases in New Zealand. </w:t>
      </w:r>
      <w:r w:rsidRPr="00D66195">
        <w:rPr>
          <w:i/>
          <w:iCs/>
        </w:rPr>
        <w:t>Australasian Plant Pathology</w:t>
      </w:r>
      <w:r w:rsidRPr="006B7D54">
        <w:t xml:space="preserve"> 47(</w:t>
      </w:r>
      <w:r w:rsidRPr="00D66195">
        <w:t>101)</w:t>
      </w:r>
      <w:r>
        <w:t>:</w:t>
      </w:r>
      <w:r w:rsidRPr="00D66195">
        <w:t xml:space="preserve"> 101</w:t>
      </w:r>
      <w:r>
        <w:t>–</w:t>
      </w:r>
      <w:r w:rsidRPr="00D66195">
        <w:t>114.</w:t>
      </w:r>
    </w:p>
    <w:p w14:paraId="5B4CEB63" w14:textId="30D80BB8" w:rsidR="00962C73" w:rsidRPr="00D66195" w:rsidRDefault="00962C73" w:rsidP="00962C73">
      <w:pPr>
        <w:pStyle w:val="References"/>
      </w:pPr>
      <w:r w:rsidRPr="00D66195">
        <w:t>Wardle A, Barker G, Yeates G, Bonner K, Ghani A</w:t>
      </w:r>
      <w:r>
        <w:t>.</w:t>
      </w:r>
      <w:r w:rsidRPr="00D66195">
        <w:t xml:space="preserve"> 2001. </w:t>
      </w:r>
      <w:r w:rsidR="00F43707" w:rsidRPr="003F788E">
        <w:t xml:space="preserve">Introduced browsing mammals in New Zealand natural forests: </w:t>
      </w:r>
      <w:r w:rsidR="00F43707" w:rsidRPr="00F43707">
        <w:t xml:space="preserve">Aboveground </w:t>
      </w:r>
      <w:r w:rsidR="00F43707" w:rsidRPr="003F788E">
        <w:t>and belowground consequences.</w:t>
      </w:r>
      <w:r w:rsidR="00F43707">
        <w:t xml:space="preserve"> </w:t>
      </w:r>
      <w:r w:rsidRPr="00CF4CDE">
        <w:rPr>
          <w:i/>
          <w:iCs/>
        </w:rPr>
        <w:t>Ecological Monographs</w:t>
      </w:r>
      <w:r w:rsidRPr="00D66195">
        <w:t xml:space="preserve"> 71</w:t>
      </w:r>
      <w:r w:rsidR="00F43707">
        <w:t>(4)</w:t>
      </w:r>
      <w:r>
        <w:t>:</w:t>
      </w:r>
      <w:r w:rsidRPr="00D66195">
        <w:t xml:space="preserve"> 587</w:t>
      </w:r>
      <w:r>
        <w:t>–</w:t>
      </w:r>
      <w:r w:rsidRPr="00D66195">
        <w:t>614.</w:t>
      </w:r>
    </w:p>
    <w:p w14:paraId="30EF0AFC" w14:textId="6B45E85D" w:rsidR="00962C73" w:rsidRPr="00D66195" w:rsidRDefault="00962C73" w:rsidP="00962C73">
      <w:pPr>
        <w:pStyle w:val="References"/>
      </w:pPr>
      <w:r w:rsidRPr="00D66195">
        <w:t xml:space="preserve">Warren M. 2018. Trust and </w:t>
      </w:r>
      <w:r w:rsidR="00DB5B5E">
        <w:t>d</w:t>
      </w:r>
      <w:r w:rsidRPr="00D66195">
        <w:t>emocracy. In</w:t>
      </w:r>
      <w:r>
        <w:t>:</w:t>
      </w:r>
      <w:r w:rsidRPr="00D66195">
        <w:t xml:space="preserve"> E Uslaner (</w:t>
      </w:r>
      <w:r>
        <w:t>e</w:t>
      </w:r>
      <w:r w:rsidRPr="00D66195">
        <w:t xml:space="preserve">d.) </w:t>
      </w:r>
      <w:r w:rsidRPr="009670D8">
        <w:rPr>
          <w:i/>
          <w:iCs/>
        </w:rPr>
        <w:t xml:space="preserve">The Oxford </w:t>
      </w:r>
      <w:r>
        <w:rPr>
          <w:i/>
          <w:iCs/>
        </w:rPr>
        <w:t>H</w:t>
      </w:r>
      <w:r w:rsidRPr="009670D8">
        <w:rPr>
          <w:i/>
          <w:iCs/>
        </w:rPr>
        <w:t>andbook of Social and Political Trust</w:t>
      </w:r>
      <w:r w:rsidRPr="00D66195">
        <w:t xml:space="preserve">. </w:t>
      </w:r>
      <w:r>
        <w:t xml:space="preserve">Oxford: </w:t>
      </w:r>
      <w:r w:rsidRPr="00D66195">
        <w:t>Oxford University Press.</w:t>
      </w:r>
    </w:p>
    <w:p w14:paraId="5D852D1A" w14:textId="4321F718" w:rsidR="00962C73" w:rsidRPr="00D66195" w:rsidRDefault="00962C73" w:rsidP="00962C73">
      <w:pPr>
        <w:pStyle w:val="References"/>
      </w:pPr>
      <w:r w:rsidRPr="00D66195">
        <w:t xml:space="preserve">WasteMINZ. 2018. </w:t>
      </w:r>
      <w:r w:rsidRPr="00B03F62">
        <w:rPr>
          <w:i/>
          <w:iCs/>
        </w:rPr>
        <w:t>Technical Guidelines for Disposal to Land</w:t>
      </w:r>
      <w:r w:rsidRPr="00D66195">
        <w:t>.</w:t>
      </w:r>
      <w:r>
        <w:t xml:space="preserve"> </w:t>
      </w:r>
      <w:r w:rsidR="00711E1F">
        <w:t>Auckland: Waste Management Institute of New Zealand</w:t>
      </w:r>
      <w:r>
        <w:t>.</w:t>
      </w:r>
      <w:r w:rsidRPr="00D66195">
        <w:t xml:space="preserve"> Retrieved from </w:t>
      </w:r>
      <w:hyperlink r:id="rId264" w:history="1">
        <w:r w:rsidR="00DB5B5E">
          <w:rPr>
            <w:rStyle w:val="Hyperlink"/>
          </w:rPr>
          <w:t>www.wasteminz.org.nz/wp-content/uploads/2016/04/Technical-Guidelines-for-Disposal-to-Land-9Aug18-FINAL.pdf</w:t>
        </w:r>
      </w:hyperlink>
      <w:r w:rsidR="00711E1F">
        <w:t xml:space="preserve"> </w:t>
      </w:r>
      <w:r w:rsidR="00DB5B5E">
        <w:t xml:space="preserve">(10 </w:t>
      </w:r>
      <w:r w:rsidR="00711E1F">
        <w:t>July 2020)</w:t>
      </w:r>
      <w:r w:rsidRPr="00D66195">
        <w:t>.</w:t>
      </w:r>
    </w:p>
    <w:p w14:paraId="59202A31" w14:textId="77777777" w:rsidR="00962C73" w:rsidRPr="00D66195" w:rsidRDefault="00962C73" w:rsidP="00962C73">
      <w:pPr>
        <w:pStyle w:val="References"/>
      </w:pPr>
      <w:r w:rsidRPr="00D66195">
        <w:t>Water</w:t>
      </w:r>
      <w:r>
        <w:t xml:space="preserve"> </w:t>
      </w:r>
      <w:r w:rsidRPr="00D01BE8">
        <w:t>New Zealand</w:t>
      </w:r>
      <w:r w:rsidRPr="00D66195">
        <w:t xml:space="preserve">. 2015. </w:t>
      </w:r>
      <w:r w:rsidRPr="00D01BE8">
        <w:rPr>
          <w:i/>
          <w:iCs/>
        </w:rPr>
        <w:t>National Performance Review 2014–2015</w:t>
      </w:r>
      <w:r w:rsidRPr="00D66195">
        <w:t xml:space="preserve">. </w:t>
      </w:r>
      <w:r>
        <w:t xml:space="preserve">Wellington: Water New Zealand. </w:t>
      </w:r>
    </w:p>
    <w:p w14:paraId="41FF7B48" w14:textId="77777777" w:rsidR="00962C73" w:rsidRPr="00D66195" w:rsidRDefault="00962C73" w:rsidP="00962C73">
      <w:pPr>
        <w:pStyle w:val="References"/>
      </w:pPr>
      <w:r w:rsidRPr="00D66195">
        <w:t>Water</w:t>
      </w:r>
      <w:r>
        <w:t xml:space="preserve"> </w:t>
      </w:r>
      <w:r w:rsidRPr="00D01BE8">
        <w:t>New Zealand</w:t>
      </w:r>
      <w:r w:rsidRPr="00D66195">
        <w:t xml:space="preserve">. 2016. </w:t>
      </w:r>
      <w:r w:rsidRPr="00D01BE8">
        <w:rPr>
          <w:i/>
          <w:iCs/>
        </w:rPr>
        <w:t>National Performance Review 2015–2016</w:t>
      </w:r>
      <w:r w:rsidRPr="00D66195">
        <w:t xml:space="preserve">. </w:t>
      </w:r>
      <w:r>
        <w:t>Wellington: Water New Zealand.</w:t>
      </w:r>
    </w:p>
    <w:p w14:paraId="01295F10" w14:textId="77777777" w:rsidR="00962C73" w:rsidRPr="00D66195" w:rsidRDefault="00962C73" w:rsidP="00962C73">
      <w:pPr>
        <w:pStyle w:val="References"/>
      </w:pPr>
      <w:r w:rsidRPr="00D66195">
        <w:t>Water</w:t>
      </w:r>
      <w:r>
        <w:t xml:space="preserve"> </w:t>
      </w:r>
      <w:r w:rsidRPr="00D01BE8">
        <w:t>New Zealand</w:t>
      </w:r>
      <w:r w:rsidRPr="00D66195">
        <w:t xml:space="preserve">. 2017. </w:t>
      </w:r>
      <w:r w:rsidRPr="00D01BE8">
        <w:rPr>
          <w:i/>
          <w:iCs/>
        </w:rPr>
        <w:t>National Performance Review 2016–2017</w:t>
      </w:r>
      <w:r w:rsidRPr="00D66195">
        <w:t>.</w:t>
      </w:r>
      <w:r>
        <w:t xml:space="preserve"> Wellington: Water New Zealand.</w:t>
      </w:r>
    </w:p>
    <w:p w14:paraId="2B309D7D" w14:textId="77777777" w:rsidR="00962C73" w:rsidRPr="00D66195" w:rsidRDefault="00962C73" w:rsidP="00962C73">
      <w:pPr>
        <w:pStyle w:val="References"/>
      </w:pPr>
      <w:r w:rsidRPr="00D66195">
        <w:t>Water</w:t>
      </w:r>
      <w:r>
        <w:t xml:space="preserve"> </w:t>
      </w:r>
      <w:r w:rsidRPr="00D01BE8">
        <w:t>New Zealand</w:t>
      </w:r>
      <w:r w:rsidRPr="00D66195">
        <w:t xml:space="preserve">. 2018. </w:t>
      </w:r>
      <w:r w:rsidRPr="00D01BE8">
        <w:rPr>
          <w:i/>
          <w:iCs/>
        </w:rPr>
        <w:t>National Performance Review 2017–2018</w:t>
      </w:r>
      <w:r w:rsidRPr="00D66195">
        <w:t xml:space="preserve">. </w:t>
      </w:r>
      <w:r>
        <w:t>Wellington: Water New Zealand.</w:t>
      </w:r>
    </w:p>
    <w:p w14:paraId="0316927E" w14:textId="77777777" w:rsidR="00962C73" w:rsidRDefault="00962C73" w:rsidP="00962C73">
      <w:pPr>
        <w:pStyle w:val="References"/>
      </w:pPr>
      <w:r w:rsidRPr="00D66195">
        <w:t>Watercare</w:t>
      </w:r>
      <w:r>
        <w:t>.</w:t>
      </w:r>
      <w:r w:rsidRPr="00D66195">
        <w:t xml:space="preserve"> nd. </w:t>
      </w:r>
      <w:r w:rsidRPr="00977E08">
        <w:rPr>
          <w:i/>
          <w:iCs/>
        </w:rPr>
        <w:t>Where your water comes from</w:t>
      </w:r>
      <w:r w:rsidRPr="00D66195">
        <w:t>. Retrieved from </w:t>
      </w:r>
      <w:hyperlink r:id="rId265" w:history="1">
        <w:r w:rsidRPr="004B1FA4">
          <w:rPr>
            <w:rStyle w:val="Hyperlink"/>
          </w:rPr>
          <w:t>www.watercare.co.nz/Water-and-wastewater/Where-your-water-comes-from</w:t>
        </w:r>
      </w:hyperlink>
      <w:r>
        <w:t xml:space="preserve"> (31 May 2020).</w:t>
      </w:r>
    </w:p>
    <w:p w14:paraId="13FE8EBB" w14:textId="77777777" w:rsidR="00962C73" w:rsidRDefault="00962C73" w:rsidP="00962C73">
      <w:pPr>
        <w:pStyle w:val="References"/>
      </w:pPr>
      <w:r w:rsidRPr="00D66195">
        <w:t xml:space="preserve">Watercare. 2020. </w:t>
      </w:r>
      <w:r w:rsidRPr="00977E08">
        <w:rPr>
          <w:i/>
          <w:iCs/>
        </w:rPr>
        <w:t>Wet weather overflows</w:t>
      </w:r>
      <w:r w:rsidRPr="00D66195">
        <w:t xml:space="preserve">. Retrieved from </w:t>
      </w:r>
      <w:hyperlink r:id="rId266" w:history="1">
        <w:r w:rsidRPr="004B1FA4">
          <w:rPr>
            <w:rStyle w:val="Hyperlink"/>
            <w:rFonts w:cs="Arial"/>
          </w:rPr>
          <w:t>www.watercare.co.nz/Faults-outages/Plumbing-and-wastewater/Wastewater-overflows/Wet-weather-overflows</w:t>
        </w:r>
      </w:hyperlink>
      <w:r>
        <w:t xml:space="preserve"> (31 May 2020).</w:t>
      </w:r>
    </w:p>
    <w:p w14:paraId="27B65871" w14:textId="77777777" w:rsidR="00962C73" w:rsidRDefault="00962C73" w:rsidP="00962C73">
      <w:pPr>
        <w:pStyle w:val="References"/>
        <w:rPr>
          <w:rFonts w:eastAsia="Calibri"/>
        </w:rPr>
      </w:pPr>
      <w:r w:rsidRPr="00D66195">
        <w:rPr>
          <w:rFonts w:eastAsia="Calibri"/>
        </w:rPr>
        <w:lastRenderedPageBreak/>
        <w:t>Watt M</w:t>
      </w:r>
      <w:r w:rsidRPr="00D66195">
        <w:rPr>
          <w:rFonts w:eastAsia="Calibri" w:cs="Calibri"/>
        </w:rPr>
        <w:t>S,</w:t>
      </w:r>
      <w:r w:rsidRPr="00D66195">
        <w:rPr>
          <w:rFonts w:eastAsia="Calibri"/>
        </w:rPr>
        <w:t xml:space="preserve"> Kirschbaum M</w:t>
      </w:r>
      <w:r w:rsidRPr="00D66195">
        <w:rPr>
          <w:rFonts w:eastAsia="Calibri" w:cs="Calibri"/>
        </w:rPr>
        <w:t>UF,</w:t>
      </w:r>
      <w:r w:rsidRPr="00D66195">
        <w:rPr>
          <w:rFonts w:eastAsia="Calibri"/>
        </w:rPr>
        <w:t xml:space="preserve"> Moore J</w:t>
      </w:r>
      <w:r w:rsidRPr="00D66195">
        <w:rPr>
          <w:rFonts w:eastAsia="Calibri" w:cs="Calibri"/>
        </w:rPr>
        <w:t>R,</w:t>
      </w:r>
      <w:r w:rsidRPr="00D66195">
        <w:rPr>
          <w:rFonts w:eastAsia="Calibri"/>
        </w:rPr>
        <w:t xml:space="preserve"> Pearce</w:t>
      </w:r>
      <w:r w:rsidRPr="00D66195">
        <w:rPr>
          <w:rFonts w:eastAsia="Calibri" w:cs="Calibri"/>
        </w:rPr>
        <w:t xml:space="preserve"> H</w:t>
      </w:r>
      <w:r w:rsidRPr="00D66195">
        <w:rPr>
          <w:rFonts w:eastAsia="Calibri"/>
        </w:rPr>
        <w:t>G</w:t>
      </w:r>
      <w:r w:rsidRPr="00D66195">
        <w:rPr>
          <w:rFonts w:eastAsia="Calibri" w:cs="Calibri"/>
        </w:rPr>
        <w:t>,</w:t>
      </w:r>
      <w:r w:rsidRPr="00D66195">
        <w:rPr>
          <w:rFonts w:eastAsia="Calibri"/>
        </w:rPr>
        <w:t xml:space="preserve"> Bulman L</w:t>
      </w:r>
      <w:r w:rsidRPr="00D66195">
        <w:rPr>
          <w:rFonts w:eastAsia="Calibri" w:cs="Calibri"/>
        </w:rPr>
        <w:t>S,</w:t>
      </w:r>
      <w:r w:rsidRPr="00D66195">
        <w:rPr>
          <w:rFonts w:eastAsia="Calibri"/>
        </w:rPr>
        <w:t xml:space="preserve"> Brockerhoff E</w:t>
      </w:r>
      <w:r w:rsidRPr="00D66195">
        <w:rPr>
          <w:rFonts w:eastAsia="Calibri" w:cs="Calibri"/>
        </w:rPr>
        <w:t xml:space="preserve">G, </w:t>
      </w:r>
      <w:r w:rsidRPr="00D66195">
        <w:rPr>
          <w:rFonts w:eastAsia="Calibri"/>
        </w:rPr>
        <w:t>Melia N</w:t>
      </w:r>
      <w:r w:rsidRPr="00D66195">
        <w:rPr>
          <w:rFonts w:eastAsia="Calibri" w:cs="Calibri"/>
        </w:rPr>
        <w:t>.</w:t>
      </w:r>
      <w:r w:rsidRPr="00D66195">
        <w:rPr>
          <w:rFonts w:eastAsia="Calibri"/>
        </w:rPr>
        <w:t xml:space="preserve"> 2019. Assessment of multiple climate change effects of plantation forests in New Zealand. </w:t>
      </w:r>
      <w:r w:rsidRPr="00D66195">
        <w:rPr>
          <w:rFonts w:eastAsia="Calibri"/>
          <w:i/>
        </w:rPr>
        <w:t>Forestry: An International Journal of Forest Research</w:t>
      </w:r>
      <w:r w:rsidRPr="002B3F90">
        <w:rPr>
          <w:rFonts w:eastAsia="Calibri"/>
          <w:iCs/>
        </w:rPr>
        <w:t xml:space="preserve"> 92</w:t>
      </w:r>
      <w:r w:rsidRPr="00D66195">
        <w:rPr>
          <w:rFonts w:eastAsia="Calibri" w:cs="Calibri"/>
        </w:rPr>
        <w:t>(1)</w:t>
      </w:r>
      <w:r>
        <w:rPr>
          <w:rFonts w:eastAsia="Calibri" w:cs="Calibri"/>
        </w:rPr>
        <w:t>:</w:t>
      </w:r>
      <w:r w:rsidRPr="00D66195">
        <w:rPr>
          <w:rFonts w:eastAsia="Calibri"/>
        </w:rPr>
        <w:t xml:space="preserve"> 10</w:t>
      </w:r>
      <w:r>
        <w:rPr>
          <w:rFonts w:eastAsia="Calibri"/>
        </w:rPr>
        <w:t>–</w:t>
      </w:r>
      <w:r w:rsidRPr="00D66195">
        <w:rPr>
          <w:rFonts w:eastAsia="Calibri"/>
        </w:rPr>
        <w:t>15.</w:t>
      </w:r>
      <w:r>
        <w:rPr>
          <w:rFonts w:eastAsia="Calibri"/>
        </w:rPr>
        <w:t xml:space="preserve"> </w:t>
      </w:r>
    </w:p>
    <w:p w14:paraId="196BB83D" w14:textId="09112A0A" w:rsidR="00962C73" w:rsidRPr="00D66195" w:rsidRDefault="00962C73" w:rsidP="00962C73">
      <w:pPr>
        <w:pStyle w:val="References"/>
      </w:pPr>
      <w:r w:rsidRPr="00D66195">
        <w:t xml:space="preserve">Weeks ES, Death RG, Foote K, Anderson-Lederer R, Joy MK, Boyce P. 2016. Conservation Science Statement 1. The demise of New Zealand's freshwater flora and fauna: </w:t>
      </w:r>
      <w:r w:rsidR="00DB5B5E">
        <w:t>A</w:t>
      </w:r>
      <w:r w:rsidR="00DB5B5E" w:rsidRPr="00D66195">
        <w:t xml:space="preserve"> </w:t>
      </w:r>
      <w:r w:rsidRPr="00D66195">
        <w:t xml:space="preserve">forgotten treasure. </w:t>
      </w:r>
      <w:r w:rsidRPr="00F971F4">
        <w:rPr>
          <w:i/>
          <w:iCs/>
        </w:rPr>
        <w:t>Pacific Conservation Biology</w:t>
      </w:r>
      <w:r w:rsidRPr="00D66195">
        <w:t xml:space="preserve"> 22(2)</w:t>
      </w:r>
      <w:r>
        <w:t>:</w:t>
      </w:r>
      <w:r w:rsidRPr="00D66195">
        <w:t xml:space="preserve"> 110</w:t>
      </w:r>
      <w:r>
        <w:t>–</w:t>
      </w:r>
      <w:r w:rsidRPr="00D66195">
        <w:t>115.</w:t>
      </w:r>
    </w:p>
    <w:p w14:paraId="5487BB70" w14:textId="4446C2A7" w:rsidR="00962C73" w:rsidRPr="00D66195" w:rsidRDefault="00962C73" w:rsidP="00962C73">
      <w:pPr>
        <w:pStyle w:val="References"/>
      </w:pPr>
      <w:r w:rsidRPr="00D66195">
        <w:t xml:space="preserve">Wehi PM, Lord JM. 2017. Importance of including cultural practices in ecological restoration. </w:t>
      </w:r>
      <w:r w:rsidRPr="00D66195">
        <w:rPr>
          <w:i/>
          <w:iCs/>
        </w:rPr>
        <w:t>Conservation Biology</w:t>
      </w:r>
      <w:r>
        <w:t xml:space="preserve"> 31: 1109–1118</w:t>
      </w:r>
      <w:r w:rsidRPr="00D66195">
        <w:t>.</w:t>
      </w:r>
      <w:r>
        <w:t xml:space="preserve"> Retrieved from</w:t>
      </w:r>
      <w:r w:rsidRPr="00D66195">
        <w:t xml:space="preserve"> </w:t>
      </w:r>
      <w:hyperlink r:id="rId267" w:history="1">
        <w:r w:rsidRPr="00D66195">
          <w:rPr>
            <w:rStyle w:val="Hyperlink"/>
            <w:rFonts w:cs="Arial"/>
          </w:rPr>
          <w:t>https://doi.org/10.1111/cobi.12915</w:t>
        </w:r>
      </w:hyperlink>
      <w:r w:rsidR="00DB5B5E" w:rsidRPr="001E1113">
        <w:t xml:space="preserve"> </w:t>
      </w:r>
      <w:r w:rsidR="00DB5B5E">
        <w:t xml:space="preserve">(10 </w:t>
      </w:r>
      <w:r w:rsidR="00DB5B5E" w:rsidRPr="001E1113">
        <w:t>July 2020)</w:t>
      </w:r>
      <w:r w:rsidRPr="00D66195">
        <w:t xml:space="preserve">. </w:t>
      </w:r>
    </w:p>
    <w:p w14:paraId="762E8D84" w14:textId="77777777" w:rsidR="00962C73" w:rsidRPr="00D66195" w:rsidRDefault="00962C73" w:rsidP="00962C73">
      <w:pPr>
        <w:pStyle w:val="References"/>
      </w:pPr>
      <w:r w:rsidRPr="00D66195">
        <w:t xml:space="preserve">Weir T, Virani Z. 2011. Three linked risks for development in the Pacific Islands: Climate change, disasters and conflict. </w:t>
      </w:r>
      <w:r w:rsidRPr="00A27048">
        <w:rPr>
          <w:i/>
          <w:iCs/>
        </w:rPr>
        <w:t>Climate and Development</w:t>
      </w:r>
      <w:r w:rsidRPr="00D66195">
        <w:t xml:space="preserve"> 3(3)</w:t>
      </w:r>
      <w:r>
        <w:t>:</w:t>
      </w:r>
      <w:r w:rsidRPr="00D66195">
        <w:t xml:space="preserve"> 193</w:t>
      </w:r>
      <w:r>
        <w:t>–</w:t>
      </w:r>
      <w:r w:rsidRPr="00D66195">
        <w:t>208.</w:t>
      </w:r>
    </w:p>
    <w:p w14:paraId="72F7F098" w14:textId="3EAC0C07" w:rsidR="00962C73" w:rsidRPr="00D66195" w:rsidRDefault="00962C73" w:rsidP="00962C73">
      <w:pPr>
        <w:pStyle w:val="References"/>
      </w:pPr>
      <w:r w:rsidRPr="00D66195">
        <w:rPr>
          <w:lang w:eastAsia="en-AU"/>
        </w:rPr>
        <w:t xml:space="preserve">Weitzman M. 2011. Fat-tailed uncertainty in the economics of catastrophic climate change. </w:t>
      </w:r>
      <w:r w:rsidRPr="00753E58">
        <w:rPr>
          <w:i/>
          <w:iCs/>
          <w:lang w:eastAsia="en-AU"/>
        </w:rPr>
        <w:t>Review of Environmental Economics and Policy</w:t>
      </w:r>
      <w:r w:rsidRPr="00D66195">
        <w:rPr>
          <w:lang w:eastAsia="en-AU"/>
        </w:rPr>
        <w:t xml:space="preserve"> 5(2)</w:t>
      </w:r>
      <w:r w:rsidR="00DB5B5E">
        <w:rPr>
          <w:lang w:eastAsia="en-AU"/>
        </w:rPr>
        <w:t>: 275–292</w:t>
      </w:r>
      <w:r w:rsidRPr="00D66195">
        <w:rPr>
          <w:lang w:eastAsia="en-AU"/>
        </w:rPr>
        <w:t>.</w:t>
      </w:r>
    </w:p>
    <w:p w14:paraId="2CD5E9EF" w14:textId="77777777" w:rsidR="00962C73" w:rsidRPr="00D66195" w:rsidRDefault="00962C73" w:rsidP="00962C73">
      <w:pPr>
        <w:pStyle w:val="References"/>
      </w:pPr>
      <w:r w:rsidRPr="00D66195">
        <w:t xml:space="preserve">Weitzman ML. 2009. On modelling and interpreting the economics of catastrophic climate change. </w:t>
      </w:r>
      <w:r w:rsidRPr="00D37EE2">
        <w:rPr>
          <w:i/>
          <w:iCs/>
        </w:rPr>
        <w:t>The Review of Economics and Statistics</w:t>
      </w:r>
      <w:r w:rsidRPr="00D66195">
        <w:t xml:space="preserve"> 91(1)</w:t>
      </w:r>
      <w:r>
        <w:t>:</w:t>
      </w:r>
      <w:r w:rsidRPr="00D66195">
        <w:t xml:space="preserve"> 1</w:t>
      </w:r>
      <w:r>
        <w:t>–</w:t>
      </w:r>
      <w:r w:rsidRPr="00D66195">
        <w:t>19.</w:t>
      </w:r>
    </w:p>
    <w:p w14:paraId="6DE08B53" w14:textId="5CD9DEED" w:rsidR="00161460" w:rsidRDefault="00161460" w:rsidP="00161460">
      <w:pPr>
        <w:pStyle w:val="References"/>
      </w:pPr>
      <w:r w:rsidRPr="00161460">
        <w:t xml:space="preserve">Wellington City Council. 2015. </w:t>
      </w:r>
      <w:r w:rsidRPr="00161460">
        <w:rPr>
          <w:i/>
          <w:iCs/>
        </w:rPr>
        <w:t xml:space="preserve">Our Natural Capital: Wellington’s </w:t>
      </w:r>
      <w:r w:rsidR="00DC22F0" w:rsidRPr="00161460">
        <w:rPr>
          <w:i/>
          <w:iCs/>
        </w:rPr>
        <w:t xml:space="preserve">Biodiversity Strategy </w:t>
      </w:r>
      <w:r w:rsidRPr="00161460">
        <w:rPr>
          <w:i/>
          <w:iCs/>
        </w:rPr>
        <w:t xml:space="preserve">and </w:t>
      </w:r>
      <w:r w:rsidR="00DC22F0" w:rsidRPr="00161460">
        <w:rPr>
          <w:i/>
          <w:iCs/>
        </w:rPr>
        <w:t xml:space="preserve">Action Plan </w:t>
      </w:r>
      <w:r w:rsidRPr="00161460">
        <w:rPr>
          <w:i/>
          <w:iCs/>
        </w:rPr>
        <w:t xml:space="preserve">2015. </w:t>
      </w:r>
      <w:r w:rsidRPr="00161460">
        <w:t xml:space="preserve">Retrieved from </w:t>
      </w:r>
      <w:hyperlink r:id="rId268" w:history="1">
        <w:r w:rsidRPr="003F788E">
          <w:rPr>
            <w:rStyle w:val="Hyperlink"/>
          </w:rPr>
          <w:t>https://wellington.govt.nz/~/media/your-council/plans-policies-and-bylaws/plans-and-policies/a-to-z/biodiversity/files/2015/our-natural-capital-entire.pdf?la=en</w:t>
        </w:r>
      </w:hyperlink>
      <w:r w:rsidRPr="00161460">
        <w:t xml:space="preserve"> (9 July 2020).</w:t>
      </w:r>
    </w:p>
    <w:p w14:paraId="257C5343" w14:textId="5A4DEDC8" w:rsidR="00962C73" w:rsidRPr="00D66195" w:rsidRDefault="00962C73" w:rsidP="00962C73">
      <w:pPr>
        <w:pStyle w:val="References"/>
      </w:pPr>
      <w:r>
        <w:t>Wellington.Scoop</w:t>
      </w:r>
      <w:r w:rsidRPr="00D66195">
        <w:t xml:space="preserve">. 2019. </w:t>
      </w:r>
      <w:r w:rsidRPr="0012500E">
        <w:rPr>
          <w:i/>
          <w:iCs/>
        </w:rPr>
        <w:t>Rails and overhead wires being checked as high temperatures continue</w:t>
      </w:r>
      <w:r w:rsidRPr="00D66195">
        <w:t>.</w:t>
      </w:r>
      <w:r>
        <w:t xml:space="preserve"> Retrieved from </w:t>
      </w:r>
      <w:hyperlink r:id="rId269" w:history="1">
        <w:r w:rsidRPr="004B1FA4">
          <w:rPr>
            <w:rStyle w:val="Hyperlink"/>
            <w:rFonts w:cs="Arial"/>
          </w:rPr>
          <w:t>http://wellington.scoop.co.nz/?p=115848</w:t>
        </w:r>
      </w:hyperlink>
      <w:r>
        <w:t xml:space="preserve"> (31 May 2020). </w:t>
      </w:r>
    </w:p>
    <w:p w14:paraId="2D92F839" w14:textId="77777777" w:rsidR="00962C73" w:rsidRPr="00D66195" w:rsidRDefault="00962C73" w:rsidP="00962C73">
      <w:pPr>
        <w:pStyle w:val="References"/>
      </w:pPr>
      <w:r w:rsidRPr="00D66195">
        <w:t xml:space="preserve">Wernberg T, Smale DA, Tuya F, Thomsen MS, Langlois TJ, de Bettignies T, Rousseaux CS. 2013. An extreme climatic event alters marine ecosystem structure in a global biodiversity hotspot. </w:t>
      </w:r>
      <w:r w:rsidRPr="00B74E19">
        <w:rPr>
          <w:i/>
          <w:iCs/>
        </w:rPr>
        <w:t>Nature Climate Change</w:t>
      </w:r>
      <w:r w:rsidRPr="00D66195">
        <w:t xml:space="preserve"> 3</w:t>
      </w:r>
      <w:r>
        <w:t>:</w:t>
      </w:r>
      <w:r w:rsidRPr="00D66195">
        <w:t xml:space="preserve"> 78</w:t>
      </w:r>
      <w:r>
        <w:t>–</w:t>
      </w:r>
      <w:r w:rsidRPr="00D66195">
        <w:t>82.</w:t>
      </w:r>
    </w:p>
    <w:p w14:paraId="7A497619" w14:textId="77777777" w:rsidR="00962C73" w:rsidRDefault="00962C73" w:rsidP="00962C73">
      <w:pPr>
        <w:pStyle w:val="References"/>
      </w:pPr>
      <w:r w:rsidRPr="00D66195">
        <w:t xml:space="preserve">Westland District Council. 2019. </w:t>
      </w:r>
      <w:r w:rsidRPr="0035792E">
        <w:rPr>
          <w:i/>
          <w:iCs/>
        </w:rPr>
        <w:t>Fox Landfill Clean-up</w:t>
      </w:r>
      <w:r w:rsidRPr="00D66195">
        <w:t>.</w:t>
      </w:r>
      <w:r>
        <w:t xml:space="preserve"> Retrieved from</w:t>
      </w:r>
      <w:r w:rsidRPr="00D66195">
        <w:t xml:space="preserve"> </w:t>
      </w:r>
      <w:hyperlink r:id="rId270" w:history="1">
        <w:r w:rsidRPr="004B1FA4">
          <w:rPr>
            <w:rStyle w:val="Hyperlink"/>
            <w:rFonts w:cs="Arial"/>
          </w:rPr>
          <w:t>www.westlanddc.govt.nz/fox-landfill-clean</w:t>
        </w:r>
      </w:hyperlink>
      <w:r>
        <w:t xml:space="preserve"> (31 May 2020). </w:t>
      </w:r>
    </w:p>
    <w:p w14:paraId="6F44A3A7" w14:textId="1A8D3ED8" w:rsidR="00962C73" w:rsidRPr="00D66195" w:rsidRDefault="00962C73" w:rsidP="00962C73">
      <w:pPr>
        <w:pStyle w:val="References"/>
      </w:pPr>
      <w:r w:rsidRPr="00D66195">
        <w:t>White E. 2011. Flood insurance</w:t>
      </w:r>
      <w:r w:rsidR="00DB5B5E">
        <w:t>:</w:t>
      </w:r>
      <w:r w:rsidRPr="00D66195">
        <w:t xml:space="preserve"> </w:t>
      </w:r>
      <w:r w:rsidR="00DB5B5E">
        <w:t>L</w:t>
      </w:r>
      <w:r w:rsidRPr="00D66195">
        <w:t>essons from the private markets.</w:t>
      </w:r>
      <w:r w:rsidR="00CC5624" w:rsidRPr="00CC5624">
        <w:t xml:space="preserve"> In</w:t>
      </w:r>
      <w:r w:rsidR="00CC5624">
        <w:t>:</w:t>
      </w:r>
      <w:r w:rsidR="00CC5624" w:rsidRPr="00CC5624">
        <w:t xml:space="preserve"> </w:t>
      </w:r>
      <w:r w:rsidR="00CC5624" w:rsidRPr="003F788E">
        <w:rPr>
          <w:i/>
        </w:rPr>
        <w:t xml:space="preserve">Proceedings of the </w:t>
      </w:r>
      <w:r w:rsidR="00CC5624" w:rsidRPr="00CC5624">
        <w:rPr>
          <w:i/>
          <w:iCs/>
        </w:rPr>
        <w:t>ASEAN Disaster Risk Financing &amp; Insurance Forum, Jakarta, November 2011.</w:t>
      </w:r>
    </w:p>
    <w:p w14:paraId="37472033" w14:textId="02978583" w:rsidR="00962C73" w:rsidRPr="00D66195" w:rsidRDefault="00962C73" w:rsidP="00962C73">
      <w:pPr>
        <w:pStyle w:val="References"/>
      </w:pPr>
      <w:r w:rsidRPr="00D66195">
        <w:t xml:space="preserve">White I. 2019. Rigour and rigour mortis? Planning, calculative rationality, and forces of stability and change. </w:t>
      </w:r>
      <w:r w:rsidRPr="00D66195">
        <w:rPr>
          <w:i/>
          <w:iCs/>
        </w:rPr>
        <w:t>Urban Studies</w:t>
      </w:r>
      <w:r w:rsidRPr="00D66195">
        <w:t xml:space="preserve"> 1–16.</w:t>
      </w:r>
      <w:r>
        <w:t xml:space="preserve"> Retrieved from</w:t>
      </w:r>
      <w:r w:rsidRPr="00D66195">
        <w:t xml:space="preserve"> </w:t>
      </w:r>
      <w:hyperlink r:id="rId271" w:history="1">
        <w:r w:rsidRPr="00D66195">
          <w:rPr>
            <w:rStyle w:val="Hyperlink"/>
          </w:rPr>
          <w:t>https://doi.org/10.1177/0042098019886764</w:t>
        </w:r>
      </w:hyperlink>
      <w:r w:rsidR="00DB5B5E" w:rsidRPr="001E1113">
        <w:t xml:space="preserve"> </w:t>
      </w:r>
      <w:r w:rsidR="00DB5B5E">
        <w:t xml:space="preserve">(10 </w:t>
      </w:r>
      <w:r w:rsidR="00DB5B5E" w:rsidRPr="001E1113">
        <w:t>July 2020)</w:t>
      </w:r>
      <w:r w:rsidRPr="00D66195">
        <w:t xml:space="preserve">. </w:t>
      </w:r>
    </w:p>
    <w:p w14:paraId="3EAB18F9" w14:textId="26C27177" w:rsidR="00962C73" w:rsidRPr="00D66195" w:rsidRDefault="00962C73" w:rsidP="00962C73">
      <w:pPr>
        <w:pStyle w:val="References"/>
      </w:pPr>
      <w:r w:rsidRPr="00D66195">
        <w:t xml:space="preserve">White I, Storey B, Owen S, Bell R, Charters F, Dickie B, </w:t>
      </w:r>
      <w:r w:rsidR="00DB5B5E">
        <w:t>…</w:t>
      </w:r>
      <w:r w:rsidRPr="00D66195">
        <w:t xml:space="preserve"> Zammit C. 2017b. </w:t>
      </w:r>
      <w:r w:rsidRPr="0035792E">
        <w:rPr>
          <w:i/>
          <w:iCs/>
        </w:rPr>
        <w:t xml:space="preserve">Climate </w:t>
      </w:r>
      <w:r w:rsidR="00DB5B5E">
        <w:rPr>
          <w:i/>
          <w:iCs/>
        </w:rPr>
        <w:t>C</w:t>
      </w:r>
      <w:r w:rsidRPr="0035792E">
        <w:rPr>
          <w:i/>
          <w:iCs/>
        </w:rPr>
        <w:t xml:space="preserve">hanges and </w:t>
      </w:r>
      <w:r w:rsidR="00DB5B5E">
        <w:rPr>
          <w:i/>
          <w:iCs/>
        </w:rPr>
        <w:t>S</w:t>
      </w:r>
      <w:r w:rsidRPr="0035792E">
        <w:rPr>
          <w:i/>
          <w:iCs/>
        </w:rPr>
        <w:t xml:space="preserve">tormwater and </w:t>
      </w:r>
      <w:r w:rsidR="00DB5B5E">
        <w:rPr>
          <w:i/>
          <w:iCs/>
        </w:rPr>
        <w:t>W</w:t>
      </w:r>
      <w:r w:rsidRPr="0035792E">
        <w:rPr>
          <w:i/>
          <w:iCs/>
        </w:rPr>
        <w:t xml:space="preserve">astewater </w:t>
      </w:r>
      <w:r w:rsidR="00DB5B5E">
        <w:rPr>
          <w:i/>
          <w:iCs/>
        </w:rPr>
        <w:t>S</w:t>
      </w:r>
      <w:r w:rsidRPr="0035792E">
        <w:rPr>
          <w:i/>
          <w:iCs/>
        </w:rPr>
        <w:t>ystems</w:t>
      </w:r>
      <w:r w:rsidRPr="00D66195">
        <w:t xml:space="preserve">. </w:t>
      </w:r>
      <w:r>
        <w:t xml:space="preserve">Wellington: </w:t>
      </w:r>
      <w:r w:rsidRPr="00D66195">
        <w:t>Mot</w:t>
      </w:r>
      <w:r>
        <w:t>u</w:t>
      </w:r>
      <w:r w:rsidRPr="00D66195">
        <w:t xml:space="preserve"> Economic and Pub</w:t>
      </w:r>
      <w:r>
        <w:t>l</w:t>
      </w:r>
      <w:r w:rsidRPr="00D66195">
        <w:t>ic Policy Research.</w:t>
      </w:r>
    </w:p>
    <w:p w14:paraId="44E9D722" w14:textId="6C4155F5" w:rsidR="00962C73" w:rsidRPr="00D66195" w:rsidRDefault="00962C73" w:rsidP="00962C73">
      <w:pPr>
        <w:pStyle w:val="References"/>
      </w:pPr>
      <w:r w:rsidRPr="00D66195">
        <w:t xml:space="preserve">White V, Jones M, Cowan V, Chun S. 2017a. </w:t>
      </w:r>
      <w:r w:rsidRPr="00B03F62">
        <w:rPr>
          <w:i/>
          <w:iCs/>
        </w:rPr>
        <w:t xml:space="preserve">BRANZ 2015: House Condition Survey: Comparison of </w:t>
      </w:r>
      <w:r w:rsidR="00DB5B5E">
        <w:rPr>
          <w:i/>
          <w:iCs/>
        </w:rPr>
        <w:t>H</w:t>
      </w:r>
      <w:r w:rsidRPr="00B03F62">
        <w:rPr>
          <w:i/>
          <w:iCs/>
        </w:rPr>
        <w:t xml:space="preserve">ouse </w:t>
      </w:r>
      <w:r w:rsidR="00DB5B5E">
        <w:rPr>
          <w:i/>
          <w:iCs/>
        </w:rPr>
        <w:t>C</w:t>
      </w:r>
      <w:r w:rsidRPr="00B03F62">
        <w:rPr>
          <w:i/>
          <w:iCs/>
        </w:rPr>
        <w:t xml:space="preserve">ondition by </w:t>
      </w:r>
      <w:r w:rsidR="00DB5B5E">
        <w:rPr>
          <w:i/>
          <w:iCs/>
        </w:rPr>
        <w:t>T</w:t>
      </w:r>
      <w:r w:rsidRPr="00B03F62">
        <w:rPr>
          <w:i/>
          <w:iCs/>
        </w:rPr>
        <w:t>enure</w:t>
      </w:r>
      <w:r w:rsidRPr="00D66195">
        <w:t xml:space="preserve">. </w:t>
      </w:r>
      <w:r>
        <w:t xml:space="preserve">Porirua: </w:t>
      </w:r>
      <w:r w:rsidRPr="00D66195">
        <w:t>BRANZ.</w:t>
      </w:r>
    </w:p>
    <w:p w14:paraId="59EF028D" w14:textId="218B827B" w:rsidR="00962C73" w:rsidRPr="00D66195" w:rsidRDefault="00962C73" w:rsidP="00962C73">
      <w:pPr>
        <w:pStyle w:val="References"/>
      </w:pPr>
      <w:r w:rsidRPr="00D66195">
        <w:t xml:space="preserve">Whitehead D, Leathwick JR, Hobbs JF. 1992. How will New Zealand's forests respond to climate change? Potential changes in response to increasing temperature. </w:t>
      </w:r>
      <w:r w:rsidRPr="00C10B13">
        <w:rPr>
          <w:i/>
          <w:iCs/>
        </w:rPr>
        <w:t>New Zealand Journal of Forestry Science</w:t>
      </w:r>
      <w:r w:rsidRPr="00D66195">
        <w:t xml:space="preserve"> 22(1)</w:t>
      </w:r>
      <w:r>
        <w:t>:</w:t>
      </w:r>
      <w:r w:rsidR="00DB5B5E">
        <w:t> </w:t>
      </w:r>
      <w:r w:rsidRPr="00D66195">
        <w:t>39</w:t>
      </w:r>
      <w:r>
        <w:t>–</w:t>
      </w:r>
      <w:r w:rsidRPr="00D66195">
        <w:t>53.</w:t>
      </w:r>
    </w:p>
    <w:p w14:paraId="4141B4D6" w14:textId="77777777" w:rsidR="00962C73" w:rsidRPr="00D66195" w:rsidRDefault="00962C73" w:rsidP="00962C73">
      <w:pPr>
        <w:pStyle w:val="References"/>
        <w:rPr>
          <w:rStyle w:val="Hyperlink"/>
          <w:rFonts w:cs="Arial"/>
        </w:rPr>
      </w:pPr>
      <w:r w:rsidRPr="00D66195">
        <w:t xml:space="preserve">Wilby R, Dessai S. 2010. Robust adaptation to climate change. </w:t>
      </w:r>
      <w:r w:rsidRPr="00AA1659">
        <w:rPr>
          <w:i/>
          <w:iCs/>
        </w:rPr>
        <w:t>Weather</w:t>
      </w:r>
      <w:r w:rsidRPr="00D66195">
        <w:t xml:space="preserve"> 65(7)</w:t>
      </w:r>
      <w:r>
        <w:t>:</w:t>
      </w:r>
      <w:r w:rsidRPr="00D66195">
        <w:t xml:space="preserve"> 176–180.</w:t>
      </w:r>
      <w:r w:rsidRPr="00D66195" w:rsidDel="00AA1659">
        <w:t xml:space="preserve"> </w:t>
      </w:r>
    </w:p>
    <w:p w14:paraId="10C358E0" w14:textId="116FE61D" w:rsidR="00962C73" w:rsidRPr="00D66195" w:rsidRDefault="00962C73" w:rsidP="00962C73">
      <w:pPr>
        <w:pStyle w:val="References"/>
        <w:rPr>
          <w:rFonts w:asciiTheme="minorHAnsi" w:hAnsiTheme="minorHAnsi" w:cstheme="minorHAnsi"/>
          <w:u w:val="single"/>
        </w:rPr>
      </w:pPr>
      <w:bookmarkStart w:id="797" w:name="_Hlk40104086"/>
      <w:r w:rsidRPr="00D66195">
        <w:rPr>
          <w:rFonts w:asciiTheme="minorHAnsi" w:hAnsiTheme="minorHAnsi" w:cstheme="minorHAnsi"/>
          <w:shd w:val="clear" w:color="auto" w:fill="FCFCFC"/>
        </w:rPr>
        <w:t>Wilcock RJ, Nash D, Schmidt J, Larned ST, Rivers MR, Feehan P</w:t>
      </w:r>
      <w:r>
        <w:rPr>
          <w:rFonts w:asciiTheme="minorHAnsi" w:hAnsiTheme="minorHAnsi" w:cstheme="minorHAnsi"/>
          <w:shd w:val="clear" w:color="auto" w:fill="FCFCFC"/>
        </w:rPr>
        <w:t>.</w:t>
      </w:r>
      <w:r w:rsidRPr="00D66195">
        <w:rPr>
          <w:rFonts w:asciiTheme="minorHAnsi" w:hAnsiTheme="minorHAnsi" w:cstheme="minorHAnsi"/>
          <w:shd w:val="clear" w:color="auto" w:fill="FCFCFC"/>
        </w:rPr>
        <w:t xml:space="preserve"> 2011. Inputs of </w:t>
      </w:r>
      <w:r w:rsidR="00DB5B5E">
        <w:rPr>
          <w:rFonts w:asciiTheme="minorHAnsi" w:hAnsiTheme="minorHAnsi" w:cstheme="minorHAnsi"/>
          <w:shd w:val="clear" w:color="auto" w:fill="FCFCFC"/>
        </w:rPr>
        <w:t>n</w:t>
      </w:r>
      <w:r w:rsidRPr="00D66195">
        <w:rPr>
          <w:rFonts w:asciiTheme="minorHAnsi" w:hAnsiTheme="minorHAnsi" w:cstheme="minorHAnsi"/>
          <w:shd w:val="clear" w:color="auto" w:fill="FCFCFC"/>
        </w:rPr>
        <w:t xml:space="preserve">utrients and </w:t>
      </w:r>
      <w:r w:rsidR="00DB5B5E">
        <w:rPr>
          <w:rFonts w:asciiTheme="minorHAnsi" w:hAnsiTheme="minorHAnsi" w:cstheme="minorHAnsi"/>
          <w:shd w:val="clear" w:color="auto" w:fill="FCFCFC"/>
        </w:rPr>
        <w:t>f</w:t>
      </w:r>
      <w:r w:rsidRPr="00D66195">
        <w:rPr>
          <w:rFonts w:asciiTheme="minorHAnsi" w:hAnsiTheme="minorHAnsi" w:cstheme="minorHAnsi"/>
          <w:shd w:val="clear" w:color="auto" w:fill="FCFCFC"/>
        </w:rPr>
        <w:t xml:space="preserve">ecal </w:t>
      </w:r>
      <w:r w:rsidR="00DB5B5E">
        <w:rPr>
          <w:rFonts w:asciiTheme="minorHAnsi" w:hAnsiTheme="minorHAnsi" w:cstheme="minorHAnsi"/>
          <w:shd w:val="clear" w:color="auto" w:fill="FCFCFC"/>
        </w:rPr>
        <w:t>b</w:t>
      </w:r>
      <w:r w:rsidRPr="00D66195">
        <w:rPr>
          <w:rFonts w:asciiTheme="minorHAnsi" w:hAnsiTheme="minorHAnsi" w:cstheme="minorHAnsi"/>
          <w:shd w:val="clear" w:color="auto" w:fill="FCFCFC"/>
        </w:rPr>
        <w:t xml:space="preserve">acteria to </w:t>
      </w:r>
      <w:r w:rsidR="00DB5B5E">
        <w:rPr>
          <w:rFonts w:asciiTheme="minorHAnsi" w:hAnsiTheme="minorHAnsi" w:cstheme="minorHAnsi"/>
          <w:shd w:val="clear" w:color="auto" w:fill="FCFCFC"/>
        </w:rPr>
        <w:t>f</w:t>
      </w:r>
      <w:r w:rsidRPr="00D66195">
        <w:rPr>
          <w:rFonts w:asciiTheme="minorHAnsi" w:hAnsiTheme="minorHAnsi" w:cstheme="minorHAnsi"/>
          <w:shd w:val="clear" w:color="auto" w:fill="FCFCFC"/>
        </w:rPr>
        <w:t xml:space="preserve">reshwaters from </w:t>
      </w:r>
      <w:r w:rsidR="00DB5B5E">
        <w:rPr>
          <w:rFonts w:asciiTheme="minorHAnsi" w:hAnsiTheme="minorHAnsi" w:cstheme="minorHAnsi"/>
          <w:shd w:val="clear" w:color="auto" w:fill="FCFCFC"/>
        </w:rPr>
        <w:t>i</w:t>
      </w:r>
      <w:r w:rsidRPr="00D66195">
        <w:rPr>
          <w:rFonts w:asciiTheme="minorHAnsi" w:hAnsiTheme="minorHAnsi" w:cstheme="minorHAnsi"/>
          <w:shd w:val="clear" w:color="auto" w:fill="FCFCFC"/>
        </w:rPr>
        <w:t xml:space="preserve">rrigated </w:t>
      </w:r>
      <w:r w:rsidR="00DB5B5E">
        <w:rPr>
          <w:rFonts w:asciiTheme="minorHAnsi" w:hAnsiTheme="minorHAnsi" w:cstheme="minorHAnsi"/>
          <w:shd w:val="clear" w:color="auto" w:fill="FCFCFC"/>
        </w:rPr>
        <w:t>a</w:t>
      </w:r>
      <w:r w:rsidRPr="00D66195">
        <w:rPr>
          <w:rFonts w:asciiTheme="minorHAnsi" w:hAnsiTheme="minorHAnsi" w:cstheme="minorHAnsi"/>
          <w:shd w:val="clear" w:color="auto" w:fill="FCFCFC"/>
        </w:rPr>
        <w:t xml:space="preserve">griculture: Case </w:t>
      </w:r>
      <w:r w:rsidR="00DB5B5E">
        <w:rPr>
          <w:rFonts w:asciiTheme="minorHAnsi" w:hAnsiTheme="minorHAnsi" w:cstheme="minorHAnsi"/>
          <w:shd w:val="clear" w:color="auto" w:fill="FCFCFC"/>
        </w:rPr>
        <w:t>s</w:t>
      </w:r>
      <w:r w:rsidRPr="00D66195">
        <w:rPr>
          <w:rFonts w:asciiTheme="minorHAnsi" w:hAnsiTheme="minorHAnsi" w:cstheme="minorHAnsi"/>
          <w:shd w:val="clear" w:color="auto" w:fill="FCFCFC"/>
        </w:rPr>
        <w:t>tudies in Australia and New Zealand. </w:t>
      </w:r>
      <w:r w:rsidRPr="00D66195">
        <w:rPr>
          <w:rFonts w:asciiTheme="minorHAnsi" w:hAnsiTheme="minorHAnsi" w:cstheme="minorHAnsi"/>
          <w:i/>
          <w:iCs/>
          <w:shd w:val="clear" w:color="auto" w:fill="FCFCFC"/>
        </w:rPr>
        <w:t>Environmental Management</w:t>
      </w:r>
      <w:r w:rsidRPr="00D66195">
        <w:rPr>
          <w:rFonts w:asciiTheme="minorHAnsi" w:hAnsiTheme="minorHAnsi" w:cstheme="minorHAnsi"/>
          <w:shd w:val="clear" w:color="auto" w:fill="FCFCFC"/>
        </w:rPr>
        <w:t> 48</w:t>
      </w:r>
      <w:r w:rsidRPr="0033127C">
        <w:rPr>
          <w:rFonts w:asciiTheme="minorHAnsi" w:hAnsiTheme="minorHAnsi" w:cstheme="minorHAnsi"/>
          <w:shd w:val="clear" w:color="auto" w:fill="FCFCFC"/>
        </w:rPr>
        <w:t>:</w:t>
      </w:r>
      <w:r w:rsidRPr="00D66195">
        <w:rPr>
          <w:rFonts w:asciiTheme="minorHAnsi" w:hAnsiTheme="minorHAnsi" w:cstheme="minorHAnsi"/>
          <w:b/>
          <w:bCs/>
          <w:shd w:val="clear" w:color="auto" w:fill="FCFCFC"/>
        </w:rPr>
        <w:t> </w:t>
      </w:r>
      <w:r w:rsidRPr="00D66195">
        <w:rPr>
          <w:rFonts w:asciiTheme="minorHAnsi" w:hAnsiTheme="minorHAnsi" w:cstheme="minorHAnsi"/>
          <w:shd w:val="clear" w:color="auto" w:fill="FCFCFC"/>
        </w:rPr>
        <w:t>198–211.</w:t>
      </w:r>
      <w:r>
        <w:rPr>
          <w:rFonts w:asciiTheme="minorHAnsi" w:hAnsiTheme="minorHAnsi" w:cstheme="minorHAnsi"/>
          <w:shd w:val="clear" w:color="auto" w:fill="FCFCFC"/>
        </w:rPr>
        <w:t xml:space="preserve"> Retrieved from</w:t>
      </w:r>
      <w:r w:rsidRPr="00D66195">
        <w:rPr>
          <w:rFonts w:asciiTheme="minorHAnsi" w:hAnsiTheme="minorHAnsi" w:cstheme="minorHAnsi"/>
          <w:shd w:val="clear" w:color="auto" w:fill="FCFCFC"/>
        </w:rPr>
        <w:t xml:space="preserve"> </w:t>
      </w:r>
      <w:hyperlink r:id="rId272" w:history="1">
        <w:r w:rsidRPr="00D03BB5">
          <w:rPr>
            <w:rStyle w:val="Hyperlink"/>
            <w:rFonts w:asciiTheme="minorHAnsi" w:hAnsiTheme="minorHAnsi" w:cstheme="minorHAnsi"/>
            <w:shd w:val="clear" w:color="auto" w:fill="FCFCFC"/>
          </w:rPr>
          <w:t>https://doi.org/10.1007/s00267-011-9644-1</w:t>
        </w:r>
      </w:hyperlink>
      <w:r w:rsidR="00DB5B5E" w:rsidRPr="001E1113">
        <w:t xml:space="preserve"> </w:t>
      </w:r>
      <w:r w:rsidR="00DB5B5E">
        <w:t xml:space="preserve">(10 </w:t>
      </w:r>
      <w:r w:rsidR="00DB5B5E" w:rsidRPr="001E1113">
        <w:t>July 2020)</w:t>
      </w:r>
      <w:r w:rsidRPr="00D66195">
        <w:rPr>
          <w:rFonts w:asciiTheme="minorHAnsi" w:hAnsiTheme="minorHAnsi" w:cstheme="minorHAnsi"/>
          <w:shd w:val="clear" w:color="auto" w:fill="FCFCFC"/>
        </w:rPr>
        <w:t>.</w:t>
      </w:r>
    </w:p>
    <w:bookmarkEnd w:id="797"/>
    <w:p w14:paraId="313548C4" w14:textId="4994FCDD" w:rsidR="00962C73" w:rsidRPr="00D66195" w:rsidRDefault="00962C73" w:rsidP="00962C73">
      <w:pPr>
        <w:pStyle w:val="References"/>
      </w:pPr>
      <w:r w:rsidRPr="00D66195">
        <w:t xml:space="preserve">Williams J, Stokes F, Dixon H, Hurren K. 2017. </w:t>
      </w:r>
      <w:r w:rsidRPr="00D66195">
        <w:rPr>
          <w:i/>
          <w:iCs/>
        </w:rPr>
        <w:t xml:space="preserve">The </w:t>
      </w:r>
      <w:r w:rsidR="00DB5B5E">
        <w:rPr>
          <w:i/>
          <w:iCs/>
        </w:rPr>
        <w:t>E</w:t>
      </w:r>
      <w:r w:rsidRPr="00D66195">
        <w:rPr>
          <w:i/>
          <w:iCs/>
        </w:rPr>
        <w:t xml:space="preserve">conomic </w:t>
      </w:r>
      <w:r w:rsidR="00DB5B5E">
        <w:rPr>
          <w:i/>
          <w:iCs/>
        </w:rPr>
        <w:t>C</w:t>
      </w:r>
      <w:r w:rsidRPr="00D66195">
        <w:rPr>
          <w:i/>
          <w:iCs/>
        </w:rPr>
        <w:t xml:space="preserve">ontribution of </w:t>
      </w:r>
      <w:r w:rsidR="00DB5B5E">
        <w:rPr>
          <w:i/>
          <w:iCs/>
        </w:rPr>
        <w:t>C</w:t>
      </w:r>
      <w:r w:rsidRPr="00D66195">
        <w:rPr>
          <w:i/>
          <w:iCs/>
        </w:rPr>
        <w:t>ommerc</w:t>
      </w:r>
      <w:r>
        <w:rPr>
          <w:i/>
          <w:iCs/>
        </w:rPr>
        <w:t>i</w:t>
      </w:r>
      <w:r w:rsidRPr="00D66195">
        <w:rPr>
          <w:i/>
          <w:iCs/>
        </w:rPr>
        <w:t xml:space="preserve">al </w:t>
      </w:r>
      <w:r w:rsidR="00DB5B5E">
        <w:rPr>
          <w:i/>
          <w:iCs/>
        </w:rPr>
        <w:t>F</w:t>
      </w:r>
      <w:r w:rsidRPr="00D66195">
        <w:rPr>
          <w:i/>
          <w:iCs/>
        </w:rPr>
        <w:t xml:space="preserve">ishing to the New Zealand </w:t>
      </w:r>
      <w:r w:rsidR="00DB5B5E">
        <w:rPr>
          <w:i/>
          <w:iCs/>
        </w:rPr>
        <w:t>E</w:t>
      </w:r>
      <w:r w:rsidRPr="00D66195">
        <w:rPr>
          <w:i/>
          <w:iCs/>
        </w:rPr>
        <w:t>conomy.</w:t>
      </w:r>
      <w:r w:rsidRPr="00D66195">
        <w:t xml:space="preserve"> </w:t>
      </w:r>
      <w:r>
        <w:t xml:space="preserve">Wellington: </w:t>
      </w:r>
      <w:r w:rsidRPr="00D66195">
        <w:t>BERL.</w:t>
      </w:r>
      <w:r>
        <w:t xml:space="preserve"> Retrieved from </w:t>
      </w:r>
      <w:hyperlink r:id="rId273" w:history="1">
        <w:r w:rsidRPr="004B1FA4">
          <w:rPr>
            <w:rStyle w:val="Hyperlink"/>
            <w:rFonts w:cs="Arial"/>
          </w:rPr>
          <w:t>www.seafood.co.nz/fileadmin/Media/BERL_report/BERL_Report_August_2017.pdf</w:t>
        </w:r>
      </w:hyperlink>
      <w:r w:rsidR="00DB5B5E" w:rsidRPr="001E1113">
        <w:t xml:space="preserve"> </w:t>
      </w:r>
      <w:r w:rsidR="00DB5B5E">
        <w:t xml:space="preserve">(10 </w:t>
      </w:r>
      <w:r w:rsidR="00DB5B5E" w:rsidRPr="001E1113">
        <w:t>July 2020)</w:t>
      </w:r>
      <w:r>
        <w:t>.</w:t>
      </w:r>
    </w:p>
    <w:p w14:paraId="6435544D" w14:textId="38997D5D" w:rsidR="00962C73" w:rsidRPr="00D66195" w:rsidRDefault="00962C73" w:rsidP="00962C73">
      <w:pPr>
        <w:pStyle w:val="References"/>
      </w:pPr>
      <w:r w:rsidRPr="00D66195">
        <w:t xml:space="preserve">Williams SE, Shoo LP, Isaac JL, Hoffmann AA, Langham G. 2008. Towards an </w:t>
      </w:r>
      <w:r w:rsidR="00DB5B5E">
        <w:t>i</w:t>
      </w:r>
      <w:r w:rsidRPr="00D66195">
        <w:t xml:space="preserve">ntegrated </w:t>
      </w:r>
      <w:r w:rsidR="00DB5B5E">
        <w:t>f</w:t>
      </w:r>
      <w:r w:rsidRPr="00D66195">
        <w:t xml:space="preserve">ramework for </w:t>
      </w:r>
      <w:r w:rsidR="00DB5B5E">
        <w:t>a</w:t>
      </w:r>
      <w:r w:rsidRPr="00D66195">
        <w:t xml:space="preserve">ssessing the </w:t>
      </w:r>
      <w:r w:rsidR="00DB5B5E">
        <w:t>v</w:t>
      </w:r>
      <w:r w:rsidRPr="00D66195">
        <w:t xml:space="preserve">ulnerability of </w:t>
      </w:r>
      <w:r w:rsidR="00DB5B5E">
        <w:t>s</w:t>
      </w:r>
      <w:r w:rsidRPr="00D66195">
        <w:t xml:space="preserve">pecies to </w:t>
      </w:r>
      <w:r w:rsidR="00DB5B5E">
        <w:t>c</w:t>
      </w:r>
      <w:r w:rsidRPr="00D66195">
        <w:t xml:space="preserve">limate </w:t>
      </w:r>
      <w:r w:rsidR="00DB5B5E">
        <w:t>c</w:t>
      </w:r>
      <w:r w:rsidRPr="00D66195">
        <w:t xml:space="preserve">hange. </w:t>
      </w:r>
      <w:r w:rsidRPr="001E5260">
        <w:rPr>
          <w:i/>
          <w:iCs/>
        </w:rPr>
        <w:t>PLoS Biology</w:t>
      </w:r>
      <w:r w:rsidRPr="00D66195">
        <w:t xml:space="preserve"> 6(12)</w:t>
      </w:r>
      <w:r>
        <w:t>:</w:t>
      </w:r>
      <w:r w:rsidRPr="00D66195">
        <w:t xml:space="preserve"> 2621</w:t>
      </w:r>
      <w:r>
        <w:t>–</w:t>
      </w:r>
      <w:r w:rsidRPr="00D66195">
        <w:t>2626.</w:t>
      </w:r>
    </w:p>
    <w:p w14:paraId="6CF00AA7" w14:textId="7A4968B3" w:rsidR="00962C73" w:rsidRPr="00D66195" w:rsidRDefault="00962C73" w:rsidP="00962C73">
      <w:pPr>
        <w:pStyle w:val="References"/>
      </w:pPr>
      <w:r w:rsidRPr="00D66195">
        <w:t xml:space="preserve">Willis G. 2017. </w:t>
      </w:r>
      <w:r w:rsidRPr="003F788E">
        <w:rPr>
          <w:i/>
        </w:rPr>
        <w:t xml:space="preserve">Addressing New Zealand’s Biodiversity Challenge. A </w:t>
      </w:r>
      <w:r w:rsidR="00DB5B5E" w:rsidRPr="003F788E">
        <w:rPr>
          <w:i/>
        </w:rPr>
        <w:t>R</w:t>
      </w:r>
      <w:r w:rsidRPr="003F788E">
        <w:rPr>
          <w:i/>
        </w:rPr>
        <w:t xml:space="preserve">egional </w:t>
      </w:r>
      <w:r w:rsidR="00DB5B5E" w:rsidRPr="003F788E">
        <w:rPr>
          <w:i/>
        </w:rPr>
        <w:t>C</w:t>
      </w:r>
      <w:r w:rsidRPr="003F788E">
        <w:rPr>
          <w:i/>
        </w:rPr>
        <w:t xml:space="preserve">ouncil </w:t>
      </w:r>
      <w:r w:rsidR="00DB5B5E" w:rsidRPr="003F788E">
        <w:rPr>
          <w:i/>
        </w:rPr>
        <w:t>T</w:t>
      </w:r>
      <w:r w:rsidRPr="003F788E">
        <w:rPr>
          <w:i/>
        </w:rPr>
        <w:t xml:space="preserve">hink </w:t>
      </w:r>
      <w:r w:rsidR="00DB5B5E" w:rsidRPr="003F788E">
        <w:rPr>
          <w:i/>
        </w:rPr>
        <w:t>P</w:t>
      </w:r>
      <w:r w:rsidRPr="003F788E">
        <w:rPr>
          <w:i/>
        </w:rPr>
        <w:t xml:space="preserve">iece on the </w:t>
      </w:r>
      <w:r w:rsidR="00DB5B5E" w:rsidRPr="003F788E">
        <w:rPr>
          <w:i/>
        </w:rPr>
        <w:t>F</w:t>
      </w:r>
      <w:r w:rsidRPr="003F788E">
        <w:rPr>
          <w:i/>
        </w:rPr>
        <w:t xml:space="preserve">uture of </w:t>
      </w:r>
      <w:r w:rsidR="00DB5B5E" w:rsidRPr="003F788E">
        <w:rPr>
          <w:i/>
        </w:rPr>
        <w:t>B</w:t>
      </w:r>
      <w:r w:rsidRPr="003F788E">
        <w:rPr>
          <w:i/>
        </w:rPr>
        <w:t xml:space="preserve">iodiversity </w:t>
      </w:r>
      <w:r w:rsidR="00DB5B5E" w:rsidRPr="003F788E">
        <w:rPr>
          <w:i/>
        </w:rPr>
        <w:t>M</w:t>
      </w:r>
      <w:r w:rsidRPr="003F788E">
        <w:rPr>
          <w:i/>
        </w:rPr>
        <w:t>anagement in New Zealand</w:t>
      </w:r>
      <w:r w:rsidRPr="00D66195">
        <w:t>. Pukekohe</w:t>
      </w:r>
      <w:r>
        <w:t>:</w:t>
      </w:r>
      <w:r w:rsidRPr="00D66195">
        <w:t xml:space="preserve"> Enfocus.</w:t>
      </w:r>
      <w:r>
        <w:t xml:space="preserve"> Retrieved from </w:t>
      </w:r>
      <w:hyperlink r:id="rId274" w:history="1">
        <w:r w:rsidRPr="00CB15DB">
          <w:rPr>
            <w:rStyle w:val="Hyperlink"/>
          </w:rPr>
          <w:t>www.trc.govt.nz/assets/Documents/Research-reviews/Biodiversity/AddressingBiodiversityChallenge-web2.pdf</w:t>
        </w:r>
      </w:hyperlink>
      <w:r w:rsidR="00DB5B5E" w:rsidRPr="001E1113">
        <w:t xml:space="preserve"> </w:t>
      </w:r>
      <w:r w:rsidR="00DB5B5E">
        <w:t xml:space="preserve">(10 </w:t>
      </w:r>
      <w:r w:rsidR="00DB5B5E" w:rsidRPr="001E1113">
        <w:t>July 2020)</w:t>
      </w:r>
      <w:r>
        <w:t>.</w:t>
      </w:r>
    </w:p>
    <w:p w14:paraId="4FD58C19" w14:textId="2D55CEAF" w:rsidR="00962C73" w:rsidRPr="00D66195" w:rsidRDefault="00962C73" w:rsidP="00962C73">
      <w:pPr>
        <w:pStyle w:val="References"/>
      </w:pPr>
      <w:r w:rsidRPr="00D66195">
        <w:t xml:space="preserve">Wilson K-J. 2009. </w:t>
      </w:r>
      <w:r w:rsidRPr="00C709B6">
        <w:rPr>
          <w:i/>
          <w:iCs/>
        </w:rPr>
        <w:t xml:space="preserve">The State of New Zealand's Birds 2009: Conservation of </w:t>
      </w:r>
      <w:r w:rsidR="00DB5B5E">
        <w:rPr>
          <w:i/>
          <w:iCs/>
        </w:rPr>
        <w:t>M</w:t>
      </w:r>
      <w:r w:rsidRPr="00C709B6">
        <w:rPr>
          <w:i/>
          <w:iCs/>
        </w:rPr>
        <w:t xml:space="preserve">igratory </w:t>
      </w:r>
      <w:r w:rsidR="00DB5B5E">
        <w:rPr>
          <w:i/>
          <w:iCs/>
        </w:rPr>
        <w:t>B</w:t>
      </w:r>
      <w:r w:rsidRPr="00C709B6">
        <w:rPr>
          <w:i/>
          <w:iCs/>
        </w:rPr>
        <w:t>irds</w:t>
      </w:r>
      <w:r w:rsidRPr="00D66195">
        <w:t xml:space="preserve">. </w:t>
      </w:r>
      <w:r>
        <w:t xml:space="preserve">Nelson: The Ornithological Society of New Zealand Inc. Retrieved from </w:t>
      </w:r>
      <w:hyperlink r:id="rId275" w:history="1">
        <w:r w:rsidRPr="00CB15DB">
          <w:rPr>
            <w:rStyle w:val="Hyperlink"/>
            <w:rFonts w:cs="Arial"/>
          </w:rPr>
          <w:t>www.osnz.org.nz/sites/osnz.org.nz/files/publications/2009_SONZB_report.pdf</w:t>
        </w:r>
      </w:hyperlink>
      <w:r w:rsidR="00DB5B5E" w:rsidRPr="001E1113">
        <w:t xml:space="preserve"> </w:t>
      </w:r>
      <w:r w:rsidR="00DB5B5E">
        <w:t xml:space="preserve">(10 </w:t>
      </w:r>
      <w:r w:rsidR="00DB5B5E" w:rsidRPr="001E1113">
        <w:t>July 2020)</w:t>
      </w:r>
      <w:r>
        <w:t>.</w:t>
      </w:r>
    </w:p>
    <w:p w14:paraId="4E6C766B" w14:textId="77777777" w:rsidR="00962C73" w:rsidRPr="00D66195" w:rsidRDefault="00962C73" w:rsidP="00962C73">
      <w:pPr>
        <w:pStyle w:val="References"/>
      </w:pPr>
      <w:r w:rsidRPr="00D66195">
        <w:t xml:space="preserve">Wilson L, Black D, Veitch C. 2011. Heatwaves and the elderly: The role of the GP in reducing morbidity. </w:t>
      </w:r>
      <w:r w:rsidRPr="00DF3E2D">
        <w:rPr>
          <w:i/>
          <w:iCs/>
        </w:rPr>
        <w:t>Australian Family Physician</w:t>
      </w:r>
      <w:r w:rsidRPr="00D66195">
        <w:t xml:space="preserve"> 40(8)</w:t>
      </w:r>
      <w:r>
        <w:t>:</w:t>
      </w:r>
      <w:r w:rsidRPr="00D66195">
        <w:t xml:space="preserve"> 637–640.</w:t>
      </w:r>
    </w:p>
    <w:p w14:paraId="3207D0D2" w14:textId="652EAA0E" w:rsidR="00962C73" w:rsidRPr="00D66195" w:rsidRDefault="00962C73" w:rsidP="00962C73">
      <w:pPr>
        <w:pStyle w:val="References"/>
      </w:pPr>
      <w:r w:rsidRPr="00D66195">
        <w:t xml:space="preserve">Winkelmann H, Glazebrook S, France E. </w:t>
      </w:r>
      <w:r>
        <w:t>Unpublished</w:t>
      </w:r>
      <w:r w:rsidRPr="00D66195">
        <w:t xml:space="preserve">. </w:t>
      </w:r>
      <w:r w:rsidRPr="008610E1">
        <w:rPr>
          <w:i/>
          <w:iCs/>
        </w:rPr>
        <w:t>Climate Change and the Law</w:t>
      </w:r>
      <w:r w:rsidRPr="008610E1">
        <w:t xml:space="preserve">. </w:t>
      </w:r>
      <w:r w:rsidRPr="00855871">
        <w:t>Paper prepared for the Asia Pacific Judicial Colloquium, held in Singapore 28–30 May 2019</w:t>
      </w:r>
      <w:r>
        <w:t xml:space="preserve">. Retrieved from </w:t>
      </w:r>
      <w:hyperlink r:id="rId276" w:history="1">
        <w:r w:rsidRPr="00FB4320">
          <w:rPr>
            <w:rStyle w:val="Hyperlink"/>
            <w:rFonts w:cs="Arial"/>
          </w:rPr>
          <w:t>www.courtsofnz.govt.nz/assets/speechpapers/ccw.pdf</w:t>
        </w:r>
      </w:hyperlink>
      <w:r w:rsidR="008610E1" w:rsidRPr="001E1113">
        <w:t xml:space="preserve"> </w:t>
      </w:r>
      <w:r w:rsidR="008610E1">
        <w:t xml:space="preserve">(10 </w:t>
      </w:r>
      <w:r w:rsidR="008610E1" w:rsidRPr="001E1113">
        <w:t>July 2020)</w:t>
      </w:r>
      <w:r>
        <w:t>.</w:t>
      </w:r>
    </w:p>
    <w:p w14:paraId="70E2DBFB" w14:textId="77777777" w:rsidR="00962C73" w:rsidRPr="00D66195" w:rsidRDefault="00962C73" w:rsidP="00962C73">
      <w:pPr>
        <w:pStyle w:val="References"/>
      </w:pPr>
      <w:r w:rsidRPr="003F788E">
        <w:rPr>
          <w:lang w:val="nl-NL"/>
        </w:rPr>
        <w:t xml:space="preserve">Wistow J, Dominelli L, Oven K, Dunn C, Curtis S. 2015. </w:t>
      </w:r>
      <w:r w:rsidRPr="00D66195">
        <w:t xml:space="preserve">The role of formal and informal networks in supporting older people's care during extreme weather events. </w:t>
      </w:r>
      <w:r w:rsidRPr="00486E22">
        <w:rPr>
          <w:i/>
          <w:iCs/>
        </w:rPr>
        <w:t>Policy and Politics</w:t>
      </w:r>
      <w:r w:rsidRPr="00D66195">
        <w:t xml:space="preserve"> 43(1)</w:t>
      </w:r>
      <w:r>
        <w:t>:</w:t>
      </w:r>
      <w:r w:rsidRPr="00D66195">
        <w:t xml:space="preserve"> 119</w:t>
      </w:r>
      <w:r>
        <w:t>–</w:t>
      </w:r>
      <w:r w:rsidRPr="00D66195">
        <w:t>135.</w:t>
      </w:r>
    </w:p>
    <w:p w14:paraId="4A1E2844" w14:textId="3F8AAC7A" w:rsidR="00962C73" w:rsidRPr="00D66195" w:rsidRDefault="00962C73" w:rsidP="00962C73">
      <w:pPr>
        <w:pStyle w:val="References"/>
      </w:pPr>
      <w:r w:rsidRPr="00D66195">
        <w:t xml:space="preserve">Woodward A, Hales S, de Wet N. 2001. </w:t>
      </w:r>
      <w:r w:rsidRPr="0081512F">
        <w:rPr>
          <w:i/>
          <w:iCs/>
        </w:rPr>
        <w:t xml:space="preserve">Climate </w:t>
      </w:r>
      <w:r w:rsidR="008610E1">
        <w:rPr>
          <w:i/>
          <w:iCs/>
        </w:rPr>
        <w:t>C</w:t>
      </w:r>
      <w:r w:rsidRPr="0081512F">
        <w:rPr>
          <w:i/>
          <w:iCs/>
        </w:rPr>
        <w:t xml:space="preserve">hange: Potential </w:t>
      </w:r>
      <w:r w:rsidR="008610E1">
        <w:rPr>
          <w:i/>
          <w:iCs/>
        </w:rPr>
        <w:t>E</w:t>
      </w:r>
      <w:r w:rsidRPr="0081512F">
        <w:rPr>
          <w:i/>
          <w:iCs/>
        </w:rPr>
        <w:t xml:space="preserve">ffects on </w:t>
      </w:r>
      <w:r w:rsidR="008610E1">
        <w:rPr>
          <w:i/>
          <w:iCs/>
        </w:rPr>
        <w:t>H</w:t>
      </w:r>
      <w:r w:rsidRPr="0081512F">
        <w:rPr>
          <w:i/>
          <w:iCs/>
        </w:rPr>
        <w:t xml:space="preserve">uman </w:t>
      </w:r>
      <w:r w:rsidR="008610E1">
        <w:rPr>
          <w:i/>
          <w:iCs/>
        </w:rPr>
        <w:t>H</w:t>
      </w:r>
      <w:r w:rsidRPr="0081512F">
        <w:rPr>
          <w:i/>
          <w:iCs/>
        </w:rPr>
        <w:t>ealth in New Zealand</w:t>
      </w:r>
      <w:r w:rsidRPr="00D66195">
        <w:t>.</w:t>
      </w:r>
      <w:r>
        <w:t xml:space="preserve"> Wellington: Ministry for the Environment. Retrieved from</w:t>
      </w:r>
      <w:r w:rsidRPr="00D66195">
        <w:t xml:space="preserve"> </w:t>
      </w:r>
      <w:hyperlink r:id="rId277" w:history="1">
        <w:r w:rsidR="0096430C">
          <w:rPr>
            <w:rStyle w:val="Hyperlink"/>
          </w:rPr>
          <w:t>www.mfe.govt.nz/sites/default/files/Climate%20change%20potential%20effects%20on%20human%20health%20in%20New%20Zealand.pdf</w:t>
        </w:r>
      </w:hyperlink>
      <w:r w:rsidR="0096430C" w:rsidRPr="001E1113">
        <w:t xml:space="preserve"> </w:t>
      </w:r>
      <w:r w:rsidR="0096430C">
        <w:t xml:space="preserve">(10 </w:t>
      </w:r>
      <w:r w:rsidR="0096430C" w:rsidRPr="001E1113">
        <w:t>July 2020)</w:t>
      </w:r>
      <w:r w:rsidRPr="005F5D09">
        <w:rPr>
          <w:rStyle w:val="Hyperlink"/>
        </w:rPr>
        <w:t>.</w:t>
      </w:r>
      <w:r w:rsidRPr="00D66195">
        <w:t xml:space="preserve"> </w:t>
      </w:r>
    </w:p>
    <w:p w14:paraId="01FB8AC1" w14:textId="4D57CA5F" w:rsidR="00962C73" w:rsidRPr="00D66195" w:rsidRDefault="00962C73" w:rsidP="00962C73">
      <w:pPr>
        <w:pStyle w:val="References"/>
      </w:pPr>
      <w:r w:rsidRPr="00D66195">
        <w:rPr>
          <w:lang w:eastAsia="en-AU"/>
        </w:rPr>
        <w:t xml:space="preserve">Woolworths Group. 2019. </w:t>
      </w:r>
      <w:r w:rsidRPr="009A3E2A">
        <w:rPr>
          <w:i/>
          <w:iCs/>
          <w:lang w:eastAsia="en-AU"/>
        </w:rPr>
        <w:t>Better for Everyone: 2019 Sustainability Report</w:t>
      </w:r>
      <w:r w:rsidRPr="00D66195">
        <w:rPr>
          <w:lang w:eastAsia="en-AU"/>
        </w:rPr>
        <w:t>.</w:t>
      </w:r>
      <w:r>
        <w:rPr>
          <w:lang w:eastAsia="en-AU"/>
        </w:rPr>
        <w:t xml:space="preserve"> Bella Vista</w:t>
      </w:r>
      <w:r w:rsidR="0096430C">
        <w:rPr>
          <w:lang w:eastAsia="en-AU"/>
        </w:rPr>
        <w:t>,</w:t>
      </w:r>
      <w:r>
        <w:rPr>
          <w:lang w:eastAsia="en-AU"/>
        </w:rPr>
        <w:t xml:space="preserve"> NSW: Woolworths Group. Retrieved from </w:t>
      </w:r>
      <w:hyperlink r:id="rId278" w:history="1">
        <w:r w:rsidRPr="004B1FA4">
          <w:rPr>
            <w:rStyle w:val="Hyperlink"/>
            <w:rFonts w:cs="Arial"/>
            <w:lang w:eastAsia="en-AU"/>
          </w:rPr>
          <w:t>www.woolworthsgroup.com.au/icms_docs/195583_2019-sustainability-report.pdf</w:t>
        </w:r>
      </w:hyperlink>
      <w:r w:rsidR="0096430C" w:rsidRPr="001E1113">
        <w:t xml:space="preserve"> </w:t>
      </w:r>
      <w:r w:rsidR="0096430C">
        <w:t xml:space="preserve">(10 </w:t>
      </w:r>
      <w:r w:rsidR="0096430C" w:rsidRPr="001E1113">
        <w:t>July 2020)</w:t>
      </w:r>
      <w:r>
        <w:rPr>
          <w:lang w:eastAsia="en-AU"/>
        </w:rPr>
        <w:t>.</w:t>
      </w:r>
    </w:p>
    <w:p w14:paraId="2A06BD9F" w14:textId="63B51176" w:rsidR="00962C73" w:rsidRPr="00D66195" w:rsidRDefault="00962C73" w:rsidP="00962C73">
      <w:pPr>
        <w:pStyle w:val="References"/>
        <w:rPr>
          <w:lang w:eastAsia="en-AU"/>
        </w:rPr>
      </w:pPr>
      <w:r w:rsidRPr="00D66195">
        <w:rPr>
          <w:lang w:eastAsia="en-AU"/>
        </w:rPr>
        <w:t>World Health Organi</w:t>
      </w:r>
      <w:r>
        <w:rPr>
          <w:lang w:eastAsia="en-AU"/>
        </w:rPr>
        <w:t>z</w:t>
      </w:r>
      <w:r w:rsidRPr="00D66195">
        <w:rPr>
          <w:lang w:eastAsia="en-AU"/>
        </w:rPr>
        <w:t xml:space="preserve">ation. 2014. </w:t>
      </w:r>
      <w:r w:rsidRPr="00A27048">
        <w:rPr>
          <w:i/>
          <w:iCs/>
          <w:lang w:eastAsia="en-AU"/>
        </w:rPr>
        <w:t xml:space="preserve">Quantitative </w:t>
      </w:r>
      <w:r w:rsidR="001E7DD9">
        <w:rPr>
          <w:i/>
          <w:iCs/>
          <w:lang w:eastAsia="en-AU"/>
        </w:rPr>
        <w:t>R</w:t>
      </w:r>
      <w:r w:rsidRPr="00A27048">
        <w:rPr>
          <w:i/>
          <w:iCs/>
          <w:lang w:eastAsia="en-AU"/>
        </w:rPr>
        <w:t xml:space="preserve">isk </w:t>
      </w:r>
      <w:r w:rsidR="001E7DD9">
        <w:rPr>
          <w:i/>
          <w:iCs/>
          <w:lang w:eastAsia="en-AU"/>
        </w:rPr>
        <w:t>A</w:t>
      </w:r>
      <w:r w:rsidRPr="00A27048">
        <w:rPr>
          <w:i/>
          <w:iCs/>
          <w:lang w:eastAsia="en-AU"/>
        </w:rPr>
        <w:t xml:space="preserve">ssessment of the </w:t>
      </w:r>
      <w:r w:rsidR="001E7DD9">
        <w:rPr>
          <w:i/>
          <w:iCs/>
          <w:lang w:eastAsia="en-AU"/>
        </w:rPr>
        <w:t>E</w:t>
      </w:r>
      <w:r w:rsidRPr="00A27048">
        <w:rPr>
          <w:i/>
          <w:iCs/>
          <w:lang w:eastAsia="en-AU"/>
        </w:rPr>
        <w:t xml:space="preserve">ffects of </w:t>
      </w:r>
      <w:r w:rsidR="001E7DD9">
        <w:rPr>
          <w:i/>
          <w:iCs/>
          <w:lang w:eastAsia="en-AU"/>
        </w:rPr>
        <w:t>C</w:t>
      </w:r>
      <w:r w:rsidRPr="00A27048">
        <w:rPr>
          <w:i/>
          <w:iCs/>
          <w:lang w:eastAsia="en-AU"/>
        </w:rPr>
        <w:t xml:space="preserve">limate </w:t>
      </w:r>
      <w:r w:rsidR="001E7DD9">
        <w:rPr>
          <w:i/>
          <w:iCs/>
          <w:lang w:eastAsia="en-AU"/>
        </w:rPr>
        <w:t>C</w:t>
      </w:r>
      <w:r w:rsidRPr="00A27048">
        <w:rPr>
          <w:i/>
          <w:iCs/>
          <w:lang w:eastAsia="en-AU"/>
        </w:rPr>
        <w:t xml:space="preserve">hange on </w:t>
      </w:r>
      <w:r w:rsidR="001E7DD9">
        <w:rPr>
          <w:i/>
          <w:iCs/>
          <w:lang w:eastAsia="en-AU"/>
        </w:rPr>
        <w:t>S</w:t>
      </w:r>
      <w:r w:rsidRPr="00A27048">
        <w:rPr>
          <w:i/>
          <w:iCs/>
          <w:lang w:eastAsia="en-AU"/>
        </w:rPr>
        <w:t xml:space="preserve">elected </w:t>
      </w:r>
      <w:r w:rsidR="001E7DD9">
        <w:rPr>
          <w:i/>
          <w:iCs/>
          <w:lang w:eastAsia="en-AU"/>
        </w:rPr>
        <w:t>C</w:t>
      </w:r>
      <w:r w:rsidRPr="00A27048">
        <w:rPr>
          <w:i/>
          <w:iCs/>
          <w:lang w:eastAsia="en-AU"/>
        </w:rPr>
        <w:t xml:space="preserve">auses of </w:t>
      </w:r>
      <w:r w:rsidR="001E7DD9">
        <w:rPr>
          <w:i/>
          <w:iCs/>
          <w:lang w:eastAsia="en-AU"/>
        </w:rPr>
        <w:t>D</w:t>
      </w:r>
      <w:r w:rsidRPr="00A27048">
        <w:rPr>
          <w:i/>
          <w:iCs/>
          <w:lang w:eastAsia="en-AU"/>
        </w:rPr>
        <w:t>eath, 2030s and 2050s</w:t>
      </w:r>
      <w:r w:rsidRPr="00D66195">
        <w:rPr>
          <w:lang w:eastAsia="en-AU"/>
        </w:rPr>
        <w:t>.</w:t>
      </w:r>
      <w:r>
        <w:rPr>
          <w:lang w:eastAsia="en-AU"/>
        </w:rPr>
        <w:t xml:space="preserve"> Geneva: World Health Organization. Retrieved from </w:t>
      </w:r>
      <w:hyperlink r:id="rId279" w:history="1">
        <w:r w:rsidRPr="004B1FA4">
          <w:rPr>
            <w:rStyle w:val="Hyperlink"/>
            <w:rFonts w:cs="Arial"/>
            <w:lang w:eastAsia="en-AU"/>
          </w:rPr>
          <w:t>www.who.int/globalchange/publications/quantitative-risk-assessment/en/</w:t>
        </w:r>
      </w:hyperlink>
      <w:r w:rsidR="0096430C" w:rsidRPr="001E1113">
        <w:t xml:space="preserve"> </w:t>
      </w:r>
      <w:r w:rsidR="0096430C">
        <w:t xml:space="preserve">(10 </w:t>
      </w:r>
      <w:r w:rsidR="0096430C" w:rsidRPr="001E1113">
        <w:t>July 2020)</w:t>
      </w:r>
      <w:r>
        <w:rPr>
          <w:lang w:eastAsia="en-AU"/>
        </w:rPr>
        <w:t xml:space="preserve">. </w:t>
      </w:r>
    </w:p>
    <w:p w14:paraId="5FA53662" w14:textId="77777777" w:rsidR="00962C73" w:rsidRPr="00D66195" w:rsidRDefault="00962C73" w:rsidP="00962C73">
      <w:pPr>
        <w:pStyle w:val="References"/>
      </w:pPr>
      <w:r w:rsidRPr="00D66195">
        <w:rPr>
          <w:lang w:eastAsia="en-AU"/>
        </w:rPr>
        <w:t>World Health Organi</w:t>
      </w:r>
      <w:r>
        <w:rPr>
          <w:lang w:eastAsia="en-AU"/>
        </w:rPr>
        <w:t>z</w:t>
      </w:r>
      <w:r w:rsidRPr="00D66195">
        <w:rPr>
          <w:lang w:eastAsia="en-AU"/>
        </w:rPr>
        <w:t xml:space="preserve">ation. 2017. </w:t>
      </w:r>
      <w:r w:rsidRPr="0033127C">
        <w:rPr>
          <w:i/>
          <w:iCs/>
          <w:lang w:eastAsia="en-AU"/>
        </w:rPr>
        <w:t>Depression and Other Common Mental Disorders Global Health Estimates</w:t>
      </w:r>
      <w:r w:rsidRPr="00D66195">
        <w:rPr>
          <w:lang w:eastAsia="en-AU"/>
        </w:rPr>
        <w:t>.</w:t>
      </w:r>
      <w:r>
        <w:rPr>
          <w:lang w:eastAsia="en-AU"/>
        </w:rPr>
        <w:t xml:space="preserve"> Geneva: World Health Organization.</w:t>
      </w:r>
    </w:p>
    <w:p w14:paraId="6024323B" w14:textId="77777777" w:rsidR="00962C73" w:rsidRPr="00D66195" w:rsidRDefault="00962C73" w:rsidP="00962C73">
      <w:pPr>
        <w:pStyle w:val="References"/>
      </w:pPr>
      <w:r w:rsidRPr="00D66195">
        <w:rPr>
          <w:lang w:eastAsia="en-AU"/>
        </w:rPr>
        <w:t>World Health Organi</w:t>
      </w:r>
      <w:r>
        <w:rPr>
          <w:lang w:eastAsia="en-AU"/>
        </w:rPr>
        <w:t>z</w:t>
      </w:r>
      <w:r w:rsidRPr="00D66195">
        <w:rPr>
          <w:lang w:eastAsia="en-AU"/>
        </w:rPr>
        <w:t xml:space="preserve">ation. 2019. </w:t>
      </w:r>
      <w:r w:rsidRPr="00CD4452">
        <w:rPr>
          <w:i/>
          <w:iCs/>
          <w:lang w:eastAsia="en-AU"/>
        </w:rPr>
        <w:t>Mental disorders</w:t>
      </w:r>
      <w:r w:rsidRPr="00D66195">
        <w:rPr>
          <w:lang w:eastAsia="en-AU"/>
        </w:rPr>
        <w:t xml:space="preserve">. Retrieved from </w:t>
      </w:r>
      <w:hyperlink r:id="rId280" w:history="1">
        <w:r w:rsidRPr="004B1FA4">
          <w:rPr>
            <w:rStyle w:val="Hyperlink"/>
            <w:rFonts w:cs="Arial"/>
            <w:lang w:eastAsia="en-AU"/>
          </w:rPr>
          <w:t>www.who.int/news-room/fact-sheets/detail/mental-disorders</w:t>
        </w:r>
      </w:hyperlink>
      <w:r>
        <w:rPr>
          <w:lang w:eastAsia="en-AU"/>
        </w:rPr>
        <w:t xml:space="preserve"> (31 May 2020).</w:t>
      </w:r>
      <w:r w:rsidRPr="00D66195">
        <w:rPr>
          <w:lang w:eastAsia="en-AU"/>
        </w:rPr>
        <w:t xml:space="preserve"> </w:t>
      </w:r>
    </w:p>
    <w:p w14:paraId="67A7D919" w14:textId="250CD076" w:rsidR="00962C73" w:rsidRPr="00D66195" w:rsidRDefault="00962C73" w:rsidP="00962C73">
      <w:pPr>
        <w:pStyle w:val="References"/>
      </w:pPr>
      <w:r w:rsidRPr="00D66195">
        <w:t xml:space="preserve">Wreford A, Ignaciuk A, Gruere G. 2017. </w:t>
      </w:r>
      <w:r w:rsidRPr="00D66195">
        <w:rPr>
          <w:i/>
          <w:iCs/>
        </w:rPr>
        <w:t xml:space="preserve">Overcoming </w:t>
      </w:r>
      <w:r w:rsidR="005E3526">
        <w:rPr>
          <w:i/>
          <w:iCs/>
        </w:rPr>
        <w:t>B</w:t>
      </w:r>
      <w:r w:rsidRPr="00D66195">
        <w:rPr>
          <w:i/>
          <w:iCs/>
        </w:rPr>
        <w:t xml:space="preserve">arriers to the </w:t>
      </w:r>
      <w:r w:rsidR="005E3526">
        <w:rPr>
          <w:i/>
          <w:iCs/>
        </w:rPr>
        <w:t>A</w:t>
      </w:r>
      <w:r w:rsidRPr="00D66195">
        <w:rPr>
          <w:i/>
          <w:iCs/>
        </w:rPr>
        <w:t xml:space="preserve">doption of </w:t>
      </w:r>
      <w:r w:rsidR="005E3526">
        <w:rPr>
          <w:i/>
          <w:iCs/>
        </w:rPr>
        <w:t>C</w:t>
      </w:r>
      <w:r w:rsidRPr="00D66195">
        <w:rPr>
          <w:i/>
          <w:iCs/>
        </w:rPr>
        <w:t xml:space="preserve">limate-friendly </w:t>
      </w:r>
      <w:r w:rsidR="005E3526">
        <w:rPr>
          <w:i/>
          <w:iCs/>
        </w:rPr>
        <w:t>P</w:t>
      </w:r>
      <w:r w:rsidRPr="00D66195">
        <w:rPr>
          <w:i/>
          <w:iCs/>
        </w:rPr>
        <w:t xml:space="preserve">ractices in </w:t>
      </w:r>
      <w:r w:rsidR="005E3526">
        <w:rPr>
          <w:i/>
          <w:iCs/>
        </w:rPr>
        <w:t>A</w:t>
      </w:r>
      <w:r w:rsidRPr="00D66195">
        <w:rPr>
          <w:i/>
          <w:iCs/>
        </w:rPr>
        <w:t>griculture.</w:t>
      </w:r>
      <w:r w:rsidRPr="00D66195">
        <w:t xml:space="preserve"> Paris: OECD Publishing.</w:t>
      </w:r>
    </w:p>
    <w:p w14:paraId="2D4081DA" w14:textId="098C613A" w:rsidR="00962C73" w:rsidRPr="00D66195" w:rsidRDefault="00962C73" w:rsidP="00BD5A3F">
      <w:pPr>
        <w:pStyle w:val="References"/>
      </w:pPr>
      <w:r w:rsidRPr="00D66195">
        <w:t>Wreford A, Moran D, Adger N</w:t>
      </w:r>
      <w:r>
        <w:t>.</w:t>
      </w:r>
      <w:r w:rsidRPr="00D66195">
        <w:t xml:space="preserve"> 2010. </w:t>
      </w:r>
      <w:r w:rsidRPr="00BF7DFE">
        <w:rPr>
          <w:i/>
          <w:iCs/>
        </w:rPr>
        <w:t xml:space="preserve">Climate </w:t>
      </w:r>
      <w:r w:rsidR="000453D9">
        <w:rPr>
          <w:i/>
          <w:iCs/>
        </w:rPr>
        <w:t>C</w:t>
      </w:r>
      <w:r w:rsidRPr="00BF7DFE">
        <w:rPr>
          <w:i/>
          <w:iCs/>
        </w:rPr>
        <w:t xml:space="preserve">hange and </w:t>
      </w:r>
      <w:r w:rsidR="000453D9">
        <w:rPr>
          <w:i/>
          <w:iCs/>
        </w:rPr>
        <w:t>A</w:t>
      </w:r>
      <w:r w:rsidRPr="00BF7DFE">
        <w:rPr>
          <w:i/>
          <w:iCs/>
        </w:rPr>
        <w:t xml:space="preserve">griculture: Impacts, </w:t>
      </w:r>
      <w:r w:rsidR="000453D9">
        <w:rPr>
          <w:i/>
          <w:iCs/>
        </w:rPr>
        <w:t>A</w:t>
      </w:r>
      <w:r w:rsidRPr="00BF7DFE">
        <w:rPr>
          <w:i/>
          <w:iCs/>
        </w:rPr>
        <w:t xml:space="preserve">daptation and </w:t>
      </w:r>
      <w:r w:rsidR="00AD3DBB">
        <w:rPr>
          <w:i/>
          <w:iCs/>
        </w:rPr>
        <w:t>M</w:t>
      </w:r>
      <w:r w:rsidRPr="00BF7DFE">
        <w:rPr>
          <w:i/>
          <w:iCs/>
        </w:rPr>
        <w:t>itigation</w:t>
      </w:r>
      <w:r w:rsidRPr="00D66195">
        <w:t>. Paris</w:t>
      </w:r>
      <w:r w:rsidR="000453D9">
        <w:t>:</w:t>
      </w:r>
      <w:r w:rsidRPr="00D66195">
        <w:t xml:space="preserve"> OECD.</w:t>
      </w:r>
    </w:p>
    <w:p w14:paraId="1EC26602" w14:textId="16F6FE4F" w:rsidR="00962C73" w:rsidRDefault="00962C73" w:rsidP="00962C73">
      <w:pPr>
        <w:pStyle w:val="References"/>
        <w:rPr>
          <w:color w:val="000000"/>
          <w:lang w:eastAsia="en-AU"/>
        </w:rPr>
      </w:pPr>
      <w:r w:rsidRPr="00D66195">
        <w:t xml:space="preserve">Wreford A, Topp CFE. 2020. Impacts of climate change on livestock and possible adaptations: A case study of the United Kingdom. </w:t>
      </w:r>
      <w:r w:rsidRPr="00D66195">
        <w:rPr>
          <w:i/>
          <w:iCs/>
        </w:rPr>
        <w:t>Agricultural Systems</w:t>
      </w:r>
      <w:r w:rsidRPr="00BF7667">
        <w:t xml:space="preserve"> 178</w:t>
      </w:r>
      <w:r>
        <w:t>:</w:t>
      </w:r>
      <w:r w:rsidRPr="00D66195">
        <w:t xml:space="preserve"> 102737.</w:t>
      </w:r>
      <w:r>
        <w:t xml:space="preserve"> Retrieved from</w:t>
      </w:r>
      <w:r w:rsidRPr="00D66195">
        <w:t xml:space="preserve"> </w:t>
      </w:r>
      <w:hyperlink r:id="rId281" w:history="1">
        <w:r w:rsidRPr="00D66195">
          <w:rPr>
            <w:rStyle w:val="Hyperlink"/>
            <w:rFonts w:cs="Arial"/>
          </w:rPr>
          <w:t>https://doi.org/10.1016/j.agsy.2019.102737</w:t>
        </w:r>
      </w:hyperlink>
      <w:r w:rsidR="000453D9" w:rsidRPr="001E1113">
        <w:t xml:space="preserve"> </w:t>
      </w:r>
      <w:r w:rsidR="000453D9">
        <w:t xml:space="preserve">(10 </w:t>
      </w:r>
      <w:r w:rsidR="000453D9" w:rsidRPr="001E1113">
        <w:t>July 2020)</w:t>
      </w:r>
      <w:r>
        <w:rPr>
          <w:color w:val="000000"/>
          <w:lang w:eastAsia="en-AU"/>
        </w:rPr>
        <w:t xml:space="preserve">. </w:t>
      </w:r>
    </w:p>
    <w:p w14:paraId="22D01E17" w14:textId="1C86E1DC" w:rsidR="00962C73" w:rsidRPr="00D66195" w:rsidRDefault="00962C73" w:rsidP="00962C73">
      <w:pPr>
        <w:pStyle w:val="References"/>
      </w:pPr>
      <w:r w:rsidRPr="00D66195">
        <w:rPr>
          <w:color w:val="000000"/>
          <w:lang w:eastAsia="en-AU"/>
        </w:rPr>
        <w:t>Xu L, Yin H</w:t>
      </w:r>
      <w:r>
        <w:rPr>
          <w:color w:val="000000"/>
          <w:lang w:eastAsia="en-AU"/>
        </w:rPr>
        <w:t>,</w:t>
      </w:r>
      <w:r w:rsidRPr="00D66195">
        <w:rPr>
          <w:color w:val="000000"/>
          <w:lang w:eastAsia="en-AU"/>
        </w:rPr>
        <w:t xml:space="preserve"> Xie X. 2014. Health risk assessment of inhalable particulate matter in Beijing based on the thermal environment. </w:t>
      </w:r>
      <w:r w:rsidRPr="009E43AD">
        <w:rPr>
          <w:i/>
          <w:iCs/>
          <w:color w:val="000000"/>
          <w:lang w:eastAsia="en-AU"/>
        </w:rPr>
        <w:t>International Journal of Environmental Research and Public Health</w:t>
      </w:r>
      <w:r>
        <w:rPr>
          <w:color w:val="000000"/>
          <w:lang w:eastAsia="en-AU"/>
        </w:rPr>
        <w:t xml:space="preserve"> 11(12): 12368–12388. Retrieved from </w:t>
      </w:r>
      <w:hyperlink r:id="rId282" w:history="1">
        <w:r>
          <w:rPr>
            <w:rStyle w:val="Hyperlink"/>
          </w:rPr>
          <w:t>https://doi.org/10.3390/ijerph111212368</w:t>
        </w:r>
      </w:hyperlink>
      <w:r w:rsidR="000453D9" w:rsidRPr="001E1113">
        <w:t xml:space="preserve"> </w:t>
      </w:r>
      <w:r w:rsidR="000453D9">
        <w:t xml:space="preserve">(10 </w:t>
      </w:r>
      <w:r w:rsidR="000453D9" w:rsidRPr="001E1113">
        <w:t>July 2020)</w:t>
      </w:r>
      <w:r>
        <w:t>.</w:t>
      </w:r>
    </w:p>
    <w:p w14:paraId="251F1726" w14:textId="77777777" w:rsidR="00962C73" w:rsidRPr="00D66195" w:rsidRDefault="00962C73" w:rsidP="00962C73">
      <w:pPr>
        <w:pStyle w:val="References"/>
      </w:pPr>
      <w:r w:rsidRPr="00D66195">
        <w:rPr>
          <w:lang w:eastAsia="en-AU"/>
        </w:rPr>
        <w:t xml:space="preserve">Zeitoun M, Lankford B, Krueger T, Forsyth T, Carter R, Hoekstra AY, </w:t>
      </w:r>
      <w:r>
        <w:rPr>
          <w:lang w:eastAsia="en-AU"/>
        </w:rPr>
        <w:t>…</w:t>
      </w:r>
      <w:r w:rsidRPr="00D66195">
        <w:rPr>
          <w:lang w:eastAsia="en-AU"/>
        </w:rPr>
        <w:t xml:space="preserve"> Matthews N. 2016. Reductionist and integrative research approaches to complex water security policy challenges. </w:t>
      </w:r>
      <w:r w:rsidRPr="00A1137D">
        <w:rPr>
          <w:i/>
          <w:iCs/>
          <w:lang w:eastAsia="en-AU"/>
        </w:rPr>
        <w:t>Global Environmental Change</w:t>
      </w:r>
      <w:r w:rsidRPr="00D66195">
        <w:rPr>
          <w:lang w:eastAsia="en-AU"/>
        </w:rPr>
        <w:t xml:space="preserve"> 39</w:t>
      </w:r>
      <w:r>
        <w:rPr>
          <w:lang w:eastAsia="en-AU"/>
        </w:rPr>
        <w:t>: 143–154</w:t>
      </w:r>
      <w:r w:rsidRPr="00D66195">
        <w:rPr>
          <w:lang w:eastAsia="en-AU"/>
        </w:rPr>
        <w:t xml:space="preserve">. </w:t>
      </w:r>
    </w:p>
    <w:p w14:paraId="34C7C886" w14:textId="77777777" w:rsidR="000A5560" w:rsidRDefault="000A5560">
      <w:pPr>
        <w:spacing w:before="0" w:after="200" w:line="276" w:lineRule="auto"/>
        <w:jc w:val="left"/>
      </w:pPr>
    </w:p>
    <w:p w14:paraId="6F648D9A" w14:textId="77777777" w:rsidR="000A5560" w:rsidRPr="00962C73" w:rsidRDefault="000A5560" w:rsidP="00962C73">
      <w:pPr>
        <w:pStyle w:val="BodyText"/>
      </w:pPr>
      <w:r w:rsidRPr="00962C73">
        <w:br w:type="page"/>
      </w:r>
    </w:p>
    <w:p w14:paraId="7F992D60" w14:textId="77777777" w:rsidR="00371F9B" w:rsidRDefault="00921B64" w:rsidP="00921B64">
      <w:pPr>
        <w:pStyle w:val="Heading1"/>
      </w:pPr>
      <w:bookmarkStart w:id="798" w:name="_Toc45888102"/>
      <w:r>
        <w:lastRenderedPageBreak/>
        <w:t>Appendix A: Glossary</w:t>
      </w:r>
      <w:bookmarkEnd w:id="798"/>
    </w:p>
    <w:tbl>
      <w:tblPr>
        <w:tblW w:w="8562"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2093"/>
        <w:gridCol w:w="6469"/>
      </w:tblGrid>
      <w:tr w:rsidR="001737B0" w:rsidRPr="001737B0" w14:paraId="6EA7E121" w14:textId="77777777" w:rsidTr="001737B0">
        <w:trPr>
          <w:trHeight w:val="340"/>
          <w:tblHeader/>
        </w:trPr>
        <w:tc>
          <w:tcPr>
            <w:tcW w:w="1222" w:type="pct"/>
            <w:shd w:val="clear" w:color="auto" w:fill="1C556C" w:themeFill="accent1"/>
            <w:tcMar>
              <w:top w:w="0" w:type="dxa"/>
            </w:tcMar>
          </w:tcPr>
          <w:p w14:paraId="326EB363" w14:textId="77777777" w:rsidR="00921B64" w:rsidRPr="001737B0" w:rsidRDefault="00921B64" w:rsidP="003B09C2">
            <w:pPr>
              <w:pStyle w:val="Glossary"/>
              <w:rPr>
                <w:b/>
                <w:bCs/>
                <w:color w:val="FFFFFF" w:themeColor="background1"/>
              </w:rPr>
            </w:pPr>
            <w:r w:rsidRPr="001737B0">
              <w:rPr>
                <w:b/>
                <w:bCs/>
                <w:color w:val="FFFFFF" w:themeColor="background1"/>
              </w:rPr>
              <w:t xml:space="preserve">Key term </w:t>
            </w:r>
          </w:p>
        </w:tc>
        <w:tc>
          <w:tcPr>
            <w:tcW w:w="3778" w:type="pct"/>
            <w:shd w:val="clear" w:color="auto" w:fill="1C556C" w:themeFill="accent1"/>
            <w:tcMar>
              <w:top w:w="0" w:type="dxa"/>
            </w:tcMar>
          </w:tcPr>
          <w:p w14:paraId="5BE4AC03" w14:textId="77777777" w:rsidR="00921B64" w:rsidRPr="001737B0" w:rsidRDefault="00921B64" w:rsidP="003B09C2">
            <w:pPr>
              <w:pStyle w:val="Glossary"/>
              <w:rPr>
                <w:b/>
                <w:bCs/>
                <w:color w:val="FFFFFF" w:themeColor="background1"/>
              </w:rPr>
            </w:pPr>
            <w:r w:rsidRPr="001737B0">
              <w:rPr>
                <w:b/>
                <w:bCs/>
                <w:color w:val="FFFFFF" w:themeColor="background1"/>
              </w:rPr>
              <w:t>Definition</w:t>
            </w:r>
          </w:p>
        </w:tc>
      </w:tr>
      <w:tr w:rsidR="00921B64" w:rsidRPr="00D66195" w14:paraId="01E4299E" w14:textId="77777777" w:rsidTr="001737B0">
        <w:trPr>
          <w:trHeight w:val="283"/>
        </w:trPr>
        <w:tc>
          <w:tcPr>
            <w:tcW w:w="1222" w:type="pct"/>
            <w:shd w:val="clear" w:color="auto" w:fill="auto"/>
            <w:tcMar>
              <w:top w:w="0" w:type="dxa"/>
            </w:tcMar>
          </w:tcPr>
          <w:p w14:paraId="39749A5C" w14:textId="77777777" w:rsidR="00921B64" w:rsidRPr="00D66195" w:rsidRDefault="00921B64" w:rsidP="003B09C2">
            <w:pPr>
              <w:pStyle w:val="Glossary"/>
            </w:pPr>
            <w:r w:rsidRPr="00D66195">
              <w:t>Adaptation</w:t>
            </w:r>
          </w:p>
        </w:tc>
        <w:tc>
          <w:tcPr>
            <w:tcW w:w="3778" w:type="pct"/>
            <w:shd w:val="clear" w:color="auto" w:fill="auto"/>
            <w:tcMar>
              <w:top w:w="0" w:type="dxa"/>
            </w:tcMar>
          </w:tcPr>
          <w:p w14:paraId="4952A080" w14:textId="608CD8A1" w:rsidR="00921B64" w:rsidRPr="00D66195" w:rsidRDefault="00921B64" w:rsidP="00C75483">
            <w:pPr>
              <w:pStyle w:val="Glossary"/>
            </w:pPr>
            <w:r w:rsidRPr="00D66195">
              <w:t xml:space="preserve">The process of adjustment to actual or expected climate and its effects. In human systems, adaptation seeks to moderate or avoid harm or exploit beneficial opportunities. In some natural systems, human intervention may facilitate adjustment to expected climate and its effects (IPCC, </w:t>
            </w:r>
            <w:r w:rsidR="00C75483" w:rsidRPr="00D66195">
              <w:t>2014</w:t>
            </w:r>
            <w:r w:rsidR="00C75483">
              <w:t>c</w:t>
            </w:r>
            <w:r w:rsidRPr="00D66195">
              <w:t>).</w:t>
            </w:r>
          </w:p>
        </w:tc>
      </w:tr>
      <w:tr w:rsidR="00921B64" w:rsidRPr="00D66195" w14:paraId="2AEC67C0" w14:textId="77777777" w:rsidTr="001737B0">
        <w:trPr>
          <w:trHeight w:val="283"/>
        </w:trPr>
        <w:tc>
          <w:tcPr>
            <w:tcW w:w="1222" w:type="pct"/>
            <w:shd w:val="clear" w:color="auto" w:fill="auto"/>
            <w:tcMar>
              <w:top w:w="0" w:type="dxa"/>
            </w:tcMar>
          </w:tcPr>
          <w:p w14:paraId="291D4115" w14:textId="77777777" w:rsidR="00921B64" w:rsidRPr="00D66195" w:rsidRDefault="00921B64" w:rsidP="003B09C2">
            <w:pPr>
              <w:pStyle w:val="Glossary"/>
            </w:pPr>
            <w:r w:rsidRPr="00D66195">
              <w:t>Adaptive capacity</w:t>
            </w:r>
          </w:p>
        </w:tc>
        <w:tc>
          <w:tcPr>
            <w:tcW w:w="3778" w:type="pct"/>
            <w:shd w:val="clear" w:color="auto" w:fill="auto"/>
            <w:tcMar>
              <w:top w:w="0" w:type="dxa"/>
            </w:tcMar>
          </w:tcPr>
          <w:p w14:paraId="62567C53" w14:textId="369E9DC9" w:rsidR="00921B64" w:rsidRPr="00D66195" w:rsidRDefault="00921B64" w:rsidP="00C75483">
            <w:pPr>
              <w:pStyle w:val="Glossary"/>
            </w:pPr>
            <w:r w:rsidRPr="00D66195">
              <w:t xml:space="preserve">The ability of systems, institutions, humans and other organisms to adjust to potential damage, to take advantage of opportunities or to respond to consequences (IPCC, </w:t>
            </w:r>
            <w:r w:rsidR="00C75483" w:rsidRPr="00D66195">
              <w:t>2014</w:t>
            </w:r>
            <w:r w:rsidR="00C75483">
              <w:t>c</w:t>
            </w:r>
            <w:r w:rsidRPr="00D66195">
              <w:t>).</w:t>
            </w:r>
          </w:p>
        </w:tc>
      </w:tr>
      <w:tr w:rsidR="00921B64" w:rsidRPr="00D66195" w14:paraId="25F9999E" w14:textId="77777777" w:rsidTr="001737B0">
        <w:trPr>
          <w:trHeight w:val="283"/>
        </w:trPr>
        <w:tc>
          <w:tcPr>
            <w:tcW w:w="1222" w:type="pct"/>
            <w:shd w:val="clear" w:color="auto" w:fill="auto"/>
            <w:tcMar>
              <w:top w:w="0" w:type="dxa"/>
            </w:tcMar>
          </w:tcPr>
          <w:p w14:paraId="4A55044B" w14:textId="77777777" w:rsidR="00921B64" w:rsidRPr="00D66195" w:rsidRDefault="00921B64" w:rsidP="003B09C2">
            <w:pPr>
              <w:pStyle w:val="Glossary"/>
            </w:pPr>
            <w:r w:rsidRPr="00D66195">
              <w:t>Assets</w:t>
            </w:r>
          </w:p>
        </w:tc>
        <w:tc>
          <w:tcPr>
            <w:tcW w:w="3778" w:type="pct"/>
            <w:shd w:val="clear" w:color="auto" w:fill="auto"/>
            <w:tcMar>
              <w:top w:w="0" w:type="dxa"/>
            </w:tcMar>
          </w:tcPr>
          <w:p w14:paraId="3A929F64" w14:textId="77777777" w:rsidR="00921B64" w:rsidRPr="00D66195" w:rsidRDefault="00921B64" w:rsidP="003B09C2">
            <w:pPr>
              <w:pStyle w:val="Glossary"/>
            </w:pPr>
            <w:r w:rsidRPr="00D66195">
              <w:t>“Things of value”, which may be exposed or vulnerable to a hazard or risk. Physical, environmental, cultural or financial/economic element that has tangible, intrinsic or spiritual value (see Taonga) (Ministry for the Environment, 2019a).</w:t>
            </w:r>
          </w:p>
        </w:tc>
      </w:tr>
      <w:tr w:rsidR="00921B64" w:rsidRPr="00D66195" w14:paraId="69F1B2BB" w14:textId="77777777" w:rsidTr="001737B0">
        <w:trPr>
          <w:trHeight w:val="283"/>
        </w:trPr>
        <w:tc>
          <w:tcPr>
            <w:tcW w:w="1222" w:type="pct"/>
            <w:shd w:val="clear" w:color="auto" w:fill="auto"/>
            <w:tcMar>
              <w:top w:w="0" w:type="dxa"/>
            </w:tcMar>
          </w:tcPr>
          <w:p w14:paraId="73871784" w14:textId="0D9660FF" w:rsidR="00921B64" w:rsidRPr="00D66195" w:rsidRDefault="00921B64" w:rsidP="003B09C2">
            <w:pPr>
              <w:pStyle w:val="Glossary"/>
            </w:pPr>
            <w:r w:rsidRPr="00D66195">
              <w:t xml:space="preserve">Baseline </w:t>
            </w:r>
            <w:r w:rsidR="00BD5A3F" w:rsidRPr="00D66195">
              <w:rPr>
                <w:shd w:val="clear" w:color="auto" w:fill="FFFFFF"/>
              </w:rPr>
              <w:t>(or reference)</w:t>
            </w:r>
          </w:p>
        </w:tc>
        <w:tc>
          <w:tcPr>
            <w:tcW w:w="3778" w:type="pct"/>
            <w:shd w:val="clear" w:color="auto" w:fill="auto"/>
            <w:tcMar>
              <w:top w:w="0" w:type="dxa"/>
            </w:tcMar>
          </w:tcPr>
          <w:p w14:paraId="209E09FB" w14:textId="559E6450" w:rsidR="00921B64" w:rsidRPr="00D66195" w:rsidRDefault="00BD5A3F" w:rsidP="00BD5A3F">
            <w:pPr>
              <w:pStyle w:val="Glossary"/>
            </w:pPr>
            <w:r>
              <w:rPr>
                <w:shd w:val="clear" w:color="auto" w:fill="FFFFFF"/>
              </w:rPr>
              <w:t>A</w:t>
            </w:r>
            <w:r w:rsidR="00921B64" w:rsidRPr="00D66195">
              <w:rPr>
                <w:shd w:val="clear" w:color="auto" w:fill="FFFFFF"/>
              </w:rPr>
              <w:t>ny datum against which change is measured.</w:t>
            </w:r>
          </w:p>
        </w:tc>
      </w:tr>
      <w:tr w:rsidR="00921B64" w:rsidRPr="00D66195" w14:paraId="6AC5BEA6" w14:textId="77777777" w:rsidTr="001737B0">
        <w:trPr>
          <w:trHeight w:val="283"/>
        </w:trPr>
        <w:tc>
          <w:tcPr>
            <w:tcW w:w="1222" w:type="pct"/>
            <w:shd w:val="clear" w:color="auto" w:fill="auto"/>
            <w:tcMar>
              <w:top w:w="0" w:type="dxa"/>
            </w:tcMar>
          </w:tcPr>
          <w:p w14:paraId="786293E3" w14:textId="77777777" w:rsidR="00921B64" w:rsidRPr="00D66195" w:rsidRDefault="00921B64" w:rsidP="003B09C2">
            <w:pPr>
              <w:pStyle w:val="Glossary"/>
            </w:pPr>
            <w:r w:rsidRPr="00D66195">
              <w:t xml:space="preserve">Biodiversity </w:t>
            </w:r>
          </w:p>
        </w:tc>
        <w:tc>
          <w:tcPr>
            <w:tcW w:w="3778" w:type="pct"/>
            <w:shd w:val="clear" w:color="auto" w:fill="auto"/>
            <w:tcMar>
              <w:top w:w="0" w:type="dxa"/>
            </w:tcMar>
          </w:tcPr>
          <w:p w14:paraId="78D05124" w14:textId="3C536922" w:rsidR="00921B64" w:rsidRPr="00D66195" w:rsidRDefault="00921B64" w:rsidP="00C75483">
            <w:pPr>
              <w:pStyle w:val="Glossary"/>
            </w:pPr>
            <w:r w:rsidRPr="00D66195">
              <w:t xml:space="preserve">The variability among living organisms from terrestrial, marine and other ecosystems. Biodiversity includes variability at the genetic, species and ecosystem levels (IPCC, </w:t>
            </w:r>
            <w:r w:rsidR="00C75483" w:rsidRPr="00D66195">
              <w:t>2014</w:t>
            </w:r>
            <w:r w:rsidR="00C75483">
              <w:t>c</w:t>
            </w:r>
            <w:r w:rsidRPr="00D66195">
              <w:t>).</w:t>
            </w:r>
          </w:p>
        </w:tc>
      </w:tr>
      <w:tr w:rsidR="00921B64" w:rsidRPr="00D66195" w14:paraId="37D9CBA5" w14:textId="77777777" w:rsidTr="001737B0">
        <w:trPr>
          <w:trHeight w:val="283"/>
        </w:trPr>
        <w:tc>
          <w:tcPr>
            <w:tcW w:w="1222" w:type="pct"/>
            <w:shd w:val="clear" w:color="auto" w:fill="auto"/>
            <w:tcMar>
              <w:top w:w="0" w:type="dxa"/>
            </w:tcMar>
          </w:tcPr>
          <w:p w14:paraId="3F2FC7C9" w14:textId="77777777" w:rsidR="00921B64" w:rsidRPr="00D66195" w:rsidRDefault="00921B64" w:rsidP="003B09C2">
            <w:pPr>
              <w:pStyle w:val="Glossary"/>
            </w:pPr>
            <w:r w:rsidRPr="00D66195">
              <w:t xml:space="preserve">Cascading effects (of climate change) </w:t>
            </w:r>
          </w:p>
        </w:tc>
        <w:tc>
          <w:tcPr>
            <w:tcW w:w="3778" w:type="pct"/>
            <w:shd w:val="clear" w:color="auto" w:fill="auto"/>
            <w:tcMar>
              <w:top w:w="0" w:type="dxa"/>
            </w:tcMar>
          </w:tcPr>
          <w:p w14:paraId="27105000" w14:textId="256C1E5D" w:rsidR="00921B64" w:rsidRPr="00D66195" w:rsidRDefault="00BD5A3F" w:rsidP="00BD5A3F">
            <w:pPr>
              <w:pStyle w:val="Glossary"/>
            </w:pPr>
            <w:r>
              <w:t>The</w:t>
            </w:r>
            <w:r w:rsidRPr="00D66195">
              <w:t xml:space="preserve"> </w:t>
            </w:r>
            <w:r w:rsidR="00921B64" w:rsidRPr="00D66195">
              <w:t>effects that flow</w:t>
            </w:r>
            <w:r w:rsidR="00921B64">
              <w:t xml:space="preserve"> </w:t>
            </w:r>
            <w:r w:rsidR="00921B64" w:rsidRPr="00D66195">
              <w:t xml:space="preserve">on from a primary hazard to compound and affect </w:t>
            </w:r>
            <w:r w:rsidR="00921B64">
              <w:t>many</w:t>
            </w:r>
            <w:r w:rsidR="00921B64" w:rsidRPr="00D66195">
              <w:t xml:space="preserve"> systems in a dynamic sequence</w:t>
            </w:r>
            <w:r w:rsidR="00921B64">
              <w:t>.</w:t>
            </w:r>
          </w:p>
        </w:tc>
      </w:tr>
      <w:tr w:rsidR="00921B64" w:rsidRPr="00D66195" w14:paraId="4B318316" w14:textId="77777777" w:rsidTr="001737B0">
        <w:trPr>
          <w:trHeight w:val="283"/>
        </w:trPr>
        <w:tc>
          <w:tcPr>
            <w:tcW w:w="1222" w:type="pct"/>
            <w:shd w:val="clear" w:color="auto" w:fill="auto"/>
            <w:tcMar>
              <w:top w:w="0" w:type="dxa"/>
            </w:tcMar>
          </w:tcPr>
          <w:p w14:paraId="396642E5" w14:textId="77777777" w:rsidR="00921B64" w:rsidRPr="00D66195" w:rsidRDefault="00921B64" w:rsidP="003B09C2">
            <w:pPr>
              <w:pStyle w:val="Glossary"/>
            </w:pPr>
            <w:r w:rsidRPr="00D66195">
              <w:t>Climate</w:t>
            </w:r>
          </w:p>
        </w:tc>
        <w:tc>
          <w:tcPr>
            <w:tcW w:w="3778" w:type="pct"/>
            <w:shd w:val="clear" w:color="auto" w:fill="auto"/>
            <w:tcMar>
              <w:top w:w="0" w:type="dxa"/>
            </w:tcMar>
          </w:tcPr>
          <w:p w14:paraId="23212FBF" w14:textId="65C74702" w:rsidR="00921B64" w:rsidRPr="00D66195" w:rsidRDefault="00BD5A3F" w:rsidP="00C75483">
            <w:pPr>
              <w:pStyle w:val="Glossary"/>
            </w:pPr>
            <w:r>
              <w:t>I</w:t>
            </w:r>
            <w:r w:rsidR="00921B64" w:rsidRPr="00D66195">
              <w:t xml:space="preserve">n </w:t>
            </w:r>
            <w:r>
              <w:t>the usual</w:t>
            </w:r>
            <w:r w:rsidR="00921B64" w:rsidRPr="00D66195">
              <w:t xml:space="preserve"> narrow sense</w:t>
            </w:r>
            <w:r>
              <w:t>,</w:t>
            </w:r>
            <w:r w:rsidR="00921B64" w:rsidRPr="00D66195">
              <w:t xml:space="preserve"> the average weather</w:t>
            </w:r>
            <w:r>
              <w:t>. M</w:t>
            </w:r>
            <w:r w:rsidR="00921B64" w:rsidRPr="00D66195">
              <w:t xml:space="preserve">ore rigorously, the statistical description of the mean and variability of relevant quantities over a period of time ranging from months to thousands or millions of years. The classical period for averaging these variables is 30 years, as defined by the World Meteorological Organization. The relevant quantities are most often surface variables such as temperature, precipitation and wind. Climate in a wider sense is the state, including a statistical description, of the climate system (IPCC, </w:t>
            </w:r>
            <w:r w:rsidR="00C75483" w:rsidRPr="00D66195">
              <w:t>2014</w:t>
            </w:r>
            <w:r w:rsidR="00C75483">
              <w:t>c</w:t>
            </w:r>
            <w:r w:rsidR="00921B64" w:rsidRPr="00D66195">
              <w:t>).</w:t>
            </w:r>
          </w:p>
        </w:tc>
      </w:tr>
      <w:tr w:rsidR="00921B64" w:rsidRPr="00D66195" w14:paraId="3D220FFF" w14:textId="77777777" w:rsidTr="001737B0">
        <w:trPr>
          <w:trHeight w:val="283"/>
        </w:trPr>
        <w:tc>
          <w:tcPr>
            <w:tcW w:w="1222" w:type="pct"/>
            <w:shd w:val="clear" w:color="auto" w:fill="auto"/>
            <w:tcMar>
              <w:top w:w="0" w:type="dxa"/>
            </w:tcMar>
          </w:tcPr>
          <w:p w14:paraId="457EAE85" w14:textId="77777777" w:rsidR="00921B64" w:rsidRPr="00D66195" w:rsidRDefault="00921B64" w:rsidP="003B09C2">
            <w:pPr>
              <w:pStyle w:val="Glossary"/>
            </w:pPr>
            <w:r w:rsidRPr="00D66195">
              <w:t>Climate change</w:t>
            </w:r>
          </w:p>
        </w:tc>
        <w:tc>
          <w:tcPr>
            <w:tcW w:w="3778" w:type="pct"/>
            <w:shd w:val="clear" w:color="auto" w:fill="auto"/>
            <w:tcMar>
              <w:top w:w="0" w:type="dxa"/>
            </w:tcMar>
          </w:tcPr>
          <w:p w14:paraId="27FA01C1" w14:textId="2F7039F7" w:rsidR="00921B64" w:rsidRPr="00D66195" w:rsidRDefault="00BD5A3F" w:rsidP="00C75483">
            <w:pPr>
              <w:pStyle w:val="Glossary"/>
            </w:pPr>
            <w:r>
              <w:t>A</w:t>
            </w:r>
            <w:r w:rsidR="00921B64" w:rsidRPr="00D66195">
              <w:t xml:space="preserve"> change in the state of the climate that can be identified (</w:t>
            </w:r>
            <w:r w:rsidR="00921B64">
              <w:t>for example</w:t>
            </w:r>
            <w:r w:rsidR="00921B64" w:rsidRPr="00D66195">
              <w:t xml:space="preserve">, by using statistical tests) by changes or trends in the mean and/or the variability of its properties, and that persists for an extended period, typically decades to centuries. Climate change includes natural internal climate processes or external climate forcings such as variations in solar cycles, volcanic eruptions and persistent changes </w:t>
            </w:r>
            <w:r w:rsidR="00E27359">
              <w:t xml:space="preserve">due to human activity </w:t>
            </w:r>
            <w:r w:rsidR="00921B64" w:rsidRPr="00D66195">
              <w:t xml:space="preserve">in the composition of the atmosphere or in land use (IPCC, </w:t>
            </w:r>
            <w:r w:rsidR="00C75483" w:rsidRPr="00D66195">
              <w:t>2014</w:t>
            </w:r>
            <w:r w:rsidR="00C75483">
              <w:t>c</w:t>
            </w:r>
            <w:r w:rsidR="00921B64" w:rsidRPr="00D66195">
              <w:t>).</w:t>
            </w:r>
          </w:p>
        </w:tc>
      </w:tr>
      <w:tr w:rsidR="00921B64" w:rsidRPr="00D66195" w14:paraId="2FD74711" w14:textId="77777777" w:rsidTr="001737B0">
        <w:trPr>
          <w:trHeight w:val="283"/>
        </w:trPr>
        <w:tc>
          <w:tcPr>
            <w:tcW w:w="1222" w:type="pct"/>
            <w:shd w:val="clear" w:color="auto" w:fill="auto"/>
            <w:tcMar>
              <w:top w:w="0" w:type="dxa"/>
            </w:tcMar>
          </w:tcPr>
          <w:p w14:paraId="5ECC7D08" w14:textId="77777777" w:rsidR="00921B64" w:rsidRPr="00D66195" w:rsidRDefault="00921B64" w:rsidP="003B09C2">
            <w:pPr>
              <w:pStyle w:val="Glossary"/>
            </w:pPr>
            <w:r w:rsidRPr="00D66195">
              <w:t>Climate projection</w:t>
            </w:r>
          </w:p>
        </w:tc>
        <w:tc>
          <w:tcPr>
            <w:tcW w:w="3778" w:type="pct"/>
            <w:shd w:val="clear" w:color="auto" w:fill="auto"/>
            <w:tcMar>
              <w:top w:w="0" w:type="dxa"/>
            </w:tcMar>
          </w:tcPr>
          <w:p w14:paraId="65E57C1D" w14:textId="69A51577" w:rsidR="00921B64" w:rsidRPr="00D66195" w:rsidRDefault="00E27359" w:rsidP="00BC0430">
            <w:pPr>
              <w:pStyle w:val="Glossary"/>
            </w:pPr>
            <w:r>
              <w:t>T</w:t>
            </w:r>
            <w:r w:rsidR="00921B64" w:rsidRPr="00D66195">
              <w:t>he simulated response of the climate system to a scenario of future emission or concentration of greenhouse gases</w:t>
            </w:r>
            <w:r w:rsidR="00BD5A3F">
              <w:t xml:space="preserve"> </w:t>
            </w:r>
            <w:r w:rsidR="00921B64" w:rsidRPr="00D66195">
              <w:t xml:space="preserve">and aerosols, generally derived using </w:t>
            </w:r>
            <w:r w:rsidR="00921B64" w:rsidRPr="003B09C2">
              <w:t>climate</w:t>
            </w:r>
            <w:r w:rsidR="00921B64" w:rsidRPr="00D66195">
              <w:t xml:space="preserve"> models. Climate projections are distinguished from climate predictions </w:t>
            </w:r>
            <w:r>
              <w:t xml:space="preserve">in that they </w:t>
            </w:r>
            <w:r w:rsidR="00921B64" w:rsidRPr="00D66195">
              <w:t>depend on the emission</w:t>
            </w:r>
            <w:r>
              <w:t xml:space="preserve">, </w:t>
            </w:r>
            <w:r w:rsidR="00921B64" w:rsidRPr="00D66195">
              <w:t>concentration</w:t>
            </w:r>
            <w:r>
              <w:t xml:space="preserve"> or </w:t>
            </w:r>
            <w:r w:rsidR="00921B64" w:rsidRPr="00D66195">
              <w:t xml:space="preserve">radiative forcing scenario used, which is in turn based on assumptions </w:t>
            </w:r>
            <w:r w:rsidR="00114FDA">
              <w:t>about</w:t>
            </w:r>
            <w:r w:rsidR="00921B64" w:rsidRPr="00D66195">
              <w:t>, for example, future socio-economic and technological developments that may or may not be reali</w:t>
            </w:r>
            <w:r w:rsidR="00921B64">
              <w:t>s</w:t>
            </w:r>
            <w:r w:rsidR="00921B64" w:rsidRPr="00D66195">
              <w:t>ed (IPCC, 2014</w:t>
            </w:r>
            <w:r w:rsidR="00C75483">
              <w:t>c</w:t>
            </w:r>
            <w:r w:rsidR="00921B64" w:rsidRPr="00D66195">
              <w:t>).</w:t>
            </w:r>
          </w:p>
        </w:tc>
      </w:tr>
      <w:tr w:rsidR="00921B64" w:rsidRPr="00D66195" w14:paraId="55D0CB12" w14:textId="77777777" w:rsidTr="001737B0">
        <w:trPr>
          <w:trHeight w:val="283"/>
        </w:trPr>
        <w:tc>
          <w:tcPr>
            <w:tcW w:w="1222" w:type="pct"/>
            <w:shd w:val="clear" w:color="auto" w:fill="auto"/>
            <w:tcMar>
              <w:top w:w="0" w:type="dxa"/>
            </w:tcMar>
          </w:tcPr>
          <w:p w14:paraId="70CE2B8B" w14:textId="6C419FCD" w:rsidR="00921B64" w:rsidRPr="00D66195" w:rsidRDefault="00921B64" w:rsidP="003B09C2">
            <w:pPr>
              <w:pStyle w:val="Glossary"/>
            </w:pPr>
            <w:r w:rsidRPr="00D66195">
              <w:t>Co-benefits</w:t>
            </w:r>
            <w:r w:rsidR="00BC0430">
              <w:t xml:space="preserve"> (or ancillary benefits)</w:t>
            </w:r>
          </w:p>
        </w:tc>
        <w:tc>
          <w:tcPr>
            <w:tcW w:w="3778" w:type="pct"/>
            <w:shd w:val="clear" w:color="auto" w:fill="auto"/>
            <w:tcMar>
              <w:top w:w="0" w:type="dxa"/>
            </w:tcMar>
          </w:tcPr>
          <w:p w14:paraId="30696191" w14:textId="718A6485" w:rsidR="00921B64" w:rsidRPr="00D66195" w:rsidRDefault="00921B64" w:rsidP="00BC0430">
            <w:pPr>
              <w:pStyle w:val="Glossary"/>
            </w:pPr>
            <w:r w:rsidRPr="00D66195">
              <w:t>The positive effects that a policy or measure aimed at one objective might have on other objectives, irrespective of the net effect on overall social welfare. Co-benefits are often subject to uncertainty and depend on local circumstances and implementation practices, among other factors. Co-benefits are also referred to as ancillary benefits (</w:t>
            </w:r>
            <w:r>
              <w:t>Ministry for the Environment</w:t>
            </w:r>
            <w:r w:rsidRPr="00D66195">
              <w:t>, 2019a).</w:t>
            </w:r>
          </w:p>
        </w:tc>
      </w:tr>
      <w:tr w:rsidR="00921B64" w:rsidRPr="00D66195" w14:paraId="6B1981BD" w14:textId="77777777" w:rsidTr="001737B0">
        <w:trPr>
          <w:trHeight w:val="283"/>
        </w:trPr>
        <w:tc>
          <w:tcPr>
            <w:tcW w:w="1222" w:type="pct"/>
            <w:shd w:val="clear" w:color="auto" w:fill="auto"/>
            <w:tcMar>
              <w:top w:w="0" w:type="dxa"/>
            </w:tcMar>
          </w:tcPr>
          <w:p w14:paraId="460B51BF" w14:textId="77777777" w:rsidR="00921B64" w:rsidRPr="00D66195" w:rsidRDefault="00921B64" w:rsidP="003B09C2">
            <w:pPr>
              <w:pStyle w:val="Glossary"/>
            </w:pPr>
            <w:r w:rsidRPr="00D66195">
              <w:lastRenderedPageBreak/>
              <w:t>Community</w:t>
            </w:r>
          </w:p>
        </w:tc>
        <w:tc>
          <w:tcPr>
            <w:tcW w:w="3778" w:type="pct"/>
            <w:shd w:val="clear" w:color="auto" w:fill="auto"/>
            <w:tcMar>
              <w:top w:w="0" w:type="dxa"/>
            </w:tcMar>
          </w:tcPr>
          <w:p w14:paraId="3B4BEEEB" w14:textId="379447E5" w:rsidR="00921B64" w:rsidRPr="00D66195" w:rsidRDefault="00114FDA" w:rsidP="003B09C2">
            <w:pPr>
              <w:pStyle w:val="Glossary"/>
            </w:pPr>
            <w:r>
              <w:t>M</w:t>
            </w:r>
            <w:r w:rsidR="00921B64" w:rsidRPr="00D66195">
              <w:t>ay be a geographic location (community of place), a community of similar interest (community of practice) or a community of affiliation or identity (such as industry) (</w:t>
            </w:r>
            <w:r w:rsidR="00921B64">
              <w:t>Ministry for the Environment</w:t>
            </w:r>
            <w:r w:rsidR="00921B64" w:rsidRPr="00D66195">
              <w:t>, 2019a).</w:t>
            </w:r>
          </w:p>
        </w:tc>
      </w:tr>
      <w:tr w:rsidR="00921B64" w:rsidRPr="00D66195" w14:paraId="681110B9" w14:textId="77777777" w:rsidTr="001737B0">
        <w:trPr>
          <w:trHeight w:val="283"/>
        </w:trPr>
        <w:tc>
          <w:tcPr>
            <w:tcW w:w="1222" w:type="pct"/>
            <w:shd w:val="clear" w:color="auto" w:fill="auto"/>
            <w:tcMar>
              <w:top w:w="0" w:type="dxa"/>
            </w:tcMar>
          </w:tcPr>
          <w:p w14:paraId="4C931DBB" w14:textId="77777777" w:rsidR="00921B64" w:rsidRPr="00D66195" w:rsidRDefault="00921B64" w:rsidP="003B09C2">
            <w:pPr>
              <w:pStyle w:val="Glossary"/>
            </w:pPr>
            <w:r w:rsidRPr="00D66195">
              <w:t>Compound hazards and stressors</w:t>
            </w:r>
          </w:p>
        </w:tc>
        <w:tc>
          <w:tcPr>
            <w:tcW w:w="3778" w:type="pct"/>
            <w:shd w:val="clear" w:color="auto" w:fill="auto"/>
            <w:tcMar>
              <w:top w:w="0" w:type="dxa"/>
            </w:tcMar>
          </w:tcPr>
          <w:p w14:paraId="42E86254" w14:textId="40762AA4" w:rsidR="00921B64" w:rsidRPr="00D66195" w:rsidRDefault="00921B64" w:rsidP="00BC0430">
            <w:pPr>
              <w:pStyle w:val="Glossary"/>
            </w:pPr>
            <w:r w:rsidRPr="00D66195">
              <w:t>Combined occurrences of multiple hazards and stressors (</w:t>
            </w:r>
            <w:r>
              <w:t>that is,</w:t>
            </w:r>
            <w:r w:rsidRPr="00D66195">
              <w:t xml:space="preserve"> cumulative hazards) </w:t>
            </w:r>
            <w:r w:rsidR="00114FDA">
              <w:t>that</w:t>
            </w:r>
            <w:r w:rsidR="00114FDA" w:rsidRPr="00D66195">
              <w:t xml:space="preserve"> </w:t>
            </w:r>
            <w:r w:rsidRPr="00D66195">
              <w:t>will become more significant in the future as adaptation thresholds are reached</w:t>
            </w:r>
            <w:r w:rsidR="00114FDA">
              <w:t>.</w:t>
            </w:r>
            <w:r w:rsidRPr="00D66195">
              <w:t xml:space="preserve"> </w:t>
            </w:r>
            <w:r w:rsidR="00114FDA">
              <w:t>F</w:t>
            </w:r>
            <w:r>
              <w:t>or example</w:t>
            </w:r>
            <w:r w:rsidRPr="00D66195">
              <w:t xml:space="preserve">, </w:t>
            </w:r>
            <w:r w:rsidR="00114FDA">
              <w:t>in</w:t>
            </w:r>
            <w:r w:rsidR="00114FDA" w:rsidRPr="00D66195">
              <w:t xml:space="preserve"> </w:t>
            </w:r>
            <w:r w:rsidRPr="00D66195">
              <w:t xml:space="preserve">a low-lying coastal area, a persistent wet season (high groundwater, reduced field capacity) </w:t>
            </w:r>
            <w:r w:rsidR="00114FDA">
              <w:t>could be</w:t>
            </w:r>
            <w:r w:rsidR="00114FDA" w:rsidRPr="00D66195">
              <w:t xml:space="preserve"> </w:t>
            </w:r>
            <w:r w:rsidRPr="00D66195">
              <w:t xml:space="preserve">followed by a coastal storm </w:t>
            </w:r>
            <w:r w:rsidR="00114FDA">
              <w:t>in the context</w:t>
            </w:r>
            <w:r w:rsidRPr="00D66195">
              <w:t xml:space="preserve"> of sea</w:t>
            </w:r>
            <w:r>
              <w:t>-</w:t>
            </w:r>
            <w:r w:rsidRPr="00D66195">
              <w:t>level rise</w:t>
            </w:r>
            <w:r>
              <w:t>,</w:t>
            </w:r>
            <w:r w:rsidRPr="00D66195">
              <w:t xml:space="preserve"> coincid</w:t>
            </w:r>
            <w:r>
              <w:t>ing</w:t>
            </w:r>
            <w:r w:rsidRPr="00D66195">
              <w:t xml:space="preserve"> with intense rainfall, leading to compound flooding impacts (</w:t>
            </w:r>
            <w:r>
              <w:t>Ministry for the Environment</w:t>
            </w:r>
            <w:r w:rsidRPr="00D66195">
              <w:t>, 2019a).</w:t>
            </w:r>
          </w:p>
        </w:tc>
      </w:tr>
      <w:tr w:rsidR="00921B64" w:rsidRPr="00D66195" w14:paraId="13F128C4" w14:textId="77777777" w:rsidTr="001737B0">
        <w:trPr>
          <w:trHeight w:val="283"/>
        </w:trPr>
        <w:tc>
          <w:tcPr>
            <w:tcW w:w="1222" w:type="pct"/>
            <w:shd w:val="clear" w:color="auto" w:fill="auto"/>
            <w:tcMar>
              <w:top w:w="0" w:type="dxa"/>
            </w:tcMar>
          </w:tcPr>
          <w:p w14:paraId="71BB6BBC" w14:textId="77777777" w:rsidR="00921B64" w:rsidRPr="00D66195" w:rsidRDefault="00921B64" w:rsidP="003B09C2">
            <w:pPr>
              <w:pStyle w:val="Glossary"/>
            </w:pPr>
            <w:r w:rsidRPr="00D66195">
              <w:t>Confidence</w:t>
            </w:r>
          </w:p>
        </w:tc>
        <w:tc>
          <w:tcPr>
            <w:tcW w:w="3778" w:type="pct"/>
            <w:shd w:val="clear" w:color="auto" w:fill="auto"/>
            <w:tcMar>
              <w:top w:w="0" w:type="dxa"/>
            </w:tcMar>
          </w:tcPr>
          <w:p w14:paraId="3E210608" w14:textId="7AC75680" w:rsidR="00921B64" w:rsidRPr="00D66195" w:rsidRDefault="00921B64" w:rsidP="003B09C2">
            <w:pPr>
              <w:pStyle w:val="Glossary"/>
            </w:pPr>
            <w:r w:rsidRPr="00D66195">
              <w:t>A qualitative measure of the validity of a finding, based on the type, amount, quality and consistency of evidence (</w:t>
            </w:r>
            <w:r>
              <w:t>for example</w:t>
            </w:r>
            <w:r w:rsidRPr="00D66195">
              <w:t>, data, mechanistic understanding, theory, models</w:t>
            </w:r>
            <w:r w:rsidR="00114FDA">
              <w:t xml:space="preserve"> and</w:t>
            </w:r>
            <w:r w:rsidRPr="00D66195">
              <w:t xml:space="preserve"> expert judg</w:t>
            </w:r>
            <w:r w:rsidR="00114FDA">
              <w:t>e</w:t>
            </w:r>
            <w:r w:rsidRPr="00D66195">
              <w:t>ment) and the degree of agreement (</w:t>
            </w:r>
            <w:r>
              <w:t>Ministry for the Environment</w:t>
            </w:r>
            <w:r w:rsidRPr="00D66195">
              <w:t>, 2019a).</w:t>
            </w:r>
          </w:p>
        </w:tc>
      </w:tr>
      <w:tr w:rsidR="00921B64" w:rsidRPr="00D66195" w14:paraId="77AA68AA" w14:textId="77777777" w:rsidTr="001737B0">
        <w:trPr>
          <w:trHeight w:val="283"/>
        </w:trPr>
        <w:tc>
          <w:tcPr>
            <w:tcW w:w="1222" w:type="pct"/>
            <w:shd w:val="clear" w:color="auto" w:fill="auto"/>
            <w:tcMar>
              <w:top w:w="0" w:type="dxa"/>
            </w:tcMar>
          </w:tcPr>
          <w:p w14:paraId="25B5A219" w14:textId="77777777" w:rsidR="00921B64" w:rsidRPr="00D66195" w:rsidRDefault="00921B64" w:rsidP="003B09C2">
            <w:pPr>
              <w:pStyle w:val="Glossary"/>
            </w:pPr>
            <w:r w:rsidRPr="00D66195">
              <w:t>Consequence</w:t>
            </w:r>
          </w:p>
        </w:tc>
        <w:tc>
          <w:tcPr>
            <w:tcW w:w="3778" w:type="pct"/>
            <w:shd w:val="clear" w:color="auto" w:fill="auto"/>
            <w:tcMar>
              <w:top w:w="0" w:type="dxa"/>
            </w:tcMar>
          </w:tcPr>
          <w:p w14:paraId="44186A14" w14:textId="3548C80E" w:rsidR="00921B64" w:rsidRPr="00D66195" w:rsidRDefault="00921B64" w:rsidP="003B09C2">
            <w:pPr>
              <w:pStyle w:val="Glossary"/>
            </w:pPr>
            <w:r w:rsidRPr="00D66195">
              <w:t>The outcome of an event that may result from a hazard. It can be expressed quantitatively (</w:t>
            </w:r>
            <w:r>
              <w:t>for example</w:t>
            </w:r>
            <w:r w:rsidRPr="00D66195">
              <w:t>, units of damage or loss, disruption period, monetary value of impacts or environmental effect), semi-quantitatively by category (</w:t>
            </w:r>
            <w:r>
              <w:t>for example</w:t>
            </w:r>
            <w:r w:rsidRPr="00D66195">
              <w:t>, high, medium</w:t>
            </w:r>
            <w:r w:rsidR="00114FDA">
              <w:t xml:space="preserve"> or</w:t>
            </w:r>
            <w:r w:rsidRPr="00D66195">
              <w:t xml:space="preserve"> low level of impact) or qualitatively (a description of the impacts) (adapted from Ministry of Civil Defence and Emergency Management, 2019). It is also defined as the outcome of an event affecting objectives (ISO/IEC 27000:2014 and ISO 31000: 2009) (</w:t>
            </w:r>
            <w:r>
              <w:t>Ministry for the Environment</w:t>
            </w:r>
            <w:r w:rsidRPr="00D66195">
              <w:t>, 2019a).</w:t>
            </w:r>
          </w:p>
        </w:tc>
      </w:tr>
      <w:tr w:rsidR="00921B64" w:rsidRPr="00D66195" w14:paraId="73E6AFB2" w14:textId="77777777" w:rsidTr="001737B0">
        <w:trPr>
          <w:trHeight w:val="283"/>
        </w:trPr>
        <w:tc>
          <w:tcPr>
            <w:tcW w:w="1222" w:type="pct"/>
            <w:shd w:val="clear" w:color="auto" w:fill="auto"/>
            <w:tcMar>
              <w:top w:w="0" w:type="dxa"/>
            </w:tcMar>
          </w:tcPr>
          <w:p w14:paraId="5F7E3512" w14:textId="77777777" w:rsidR="00921B64" w:rsidRPr="00D66195" w:rsidRDefault="00921B64" w:rsidP="003B09C2">
            <w:pPr>
              <w:pStyle w:val="Glossary"/>
            </w:pPr>
            <w:r w:rsidRPr="00D66195">
              <w:t xml:space="preserve">Disaster </w:t>
            </w:r>
          </w:p>
        </w:tc>
        <w:tc>
          <w:tcPr>
            <w:tcW w:w="3778" w:type="pct"/>
            <w:shd w:val="clear" w:color="auto" w:fill="auto"/>
            <w:tcMar>
              <w:top w:w="0" w:type="dxa"/>
            </w:tcMar>
          </w:tcPr>
          <w:p w14:paraId="07C6E25D" w14:textId="1F8B49A8" w:rsidR="00921B64" w:rsidRPr="00D66195" w:rsidRDefault="00921B64" w:rsidP="003B09C2">
            <w:pPr>
              <w:pStyle w:val="Glossary"/>
            </w:pPr>
            <w:r w:rsidRPr="00D66195">
              <w:t>Severe alterations in the normal functioning of a community or a society due to hazardous physical events interacting with vulnerable social conditions, leading to widespread adverse human, material, economic or environmental effects that require immediate emergency response to satisfy critical human needs and that may require external support for recovery (IPCC, 2014</w:t>
            </w:r>
            <w:r w:rsidR="00C75483">
              <w:t>c</w:t>
            </w:r>
            <w:r w:rsidRPr="00D66195">
              <w:t>).</w:t>
            </w:r>
          </w:p>
        </w:tc>
      </w:tr>
      <w:tr w:rsidR="00921B64" w:rsidRPr="00D66195" w14:paraId="2AD27128" w14:textId="77777777" w:rsidTr="001737B0">
        <w:trPr>
          <w:trHeight w:val="283"/>
        </w:trPr>
        <w:tc>
          <w:tcPr>
            <w:tcW w:w="1222" w:type="pct"/>
            <w:shd w:val="clear" w:color="auto" w:fill="auto"/>
            <w:tcMar>
              <w:top w:w="0" w:type="dxa"/>
            </w:tcMar>
          </w:tcPr>
          <w:p w14:paraId="73EF3C6B" w14:textId="77777777" w:rsidR="00921B64" w:rsidRPr="00D66195" w:rsidRDefault="00921B64" w:rsidP="003B09C2">
            <w:pPr>
              <w:pStyle w:val="Glossary"/>
            </w:pPr>
            <w:r w:rsidRPr="00D66195">
              <w:t>Driver</w:t>
            </w:r>
          </w:p>
        </w:tc>
        <w:tc>
          <w:tcPr>
            <w:tcW w:w="3778" w:type="pct"/>
            <w:shd w:val="clear" w:color="auto" w:fill="auto"/>
            <w:tcMar>
              <w:top w:w="0" w:type="dxa"/>
            </w:tcMar>
          </w:tcPr>
          <w:p w14:paraId="3BEDBF58" w14:textId="3E5A73CD" w:rsidR="00921B64" w:rsidRPr="00D66195" w:rsidRDefault="00921B64" w:rsidP="00BC0430">
            <w:pPr>
              <w:pStyle w:val="Glossary"/>
            </w:pPr>
            <w:r w:rsidRPr="00D66195">
              <w:t>An aspect that changes a given system. Drivers can be short term but are mainly long term in their effects. Changes in both the climate system and socio</w:t>
            </w:r>
            <w:r>
              <w:t>-</w:t>
            </w:r>
            <w:r w:rsidRPr="00D66195">
              <w:t>economic processes</w:t>
            </w:r>
            <w:r>
              <w:t>,</w:t>
            </w:r>
            <w:r w:rsidRPr="00D66195">
              <w:t xml:space="preserve"> including adaptation and mitigation</w:t>
            </w:r>
            <w:r>
              <w:t>,</w:t>
            </w:r>
            <w:r w:rsidRPr="00D66195">
              <w:t xml:space="preserve"> are drivers of hazards, exposure and vulnerability</w:t>
            </w:r>
            <w:r w:rsidR="00BC0430">
              <w:t>,</w:t>
            </w:r>
            <w:r>
              <w:t xml:space="preserve"> so</w:t>
            </w:r>
            <w:r w:rsidRPr="00D66195">
              <w:t xml:space="preserve"> </w:t>
            </w:r>
            <w:r>
              <w:t>d</w:t>
            </w:r>
            <w:r w:rsidRPr="00D66195">
              <w:t>rivers can be climatic or non-climatic (</w:t>
            </w:r>
            <w:r>
              <w:t>Ministry for the Environment</w:t>
            </w:r>
            <w:r w:rsidRPr="00D66195">
              <w:t>, 2019a).</w:t>
            </w:r>
          </w:p>
        </w:tc>
      </w:tr>
      <w:tr w:rsidR="00921B64" w:rsidRPr="00D66195" w14:paraId="33323F68" w14:textId="77777777" w:rsidTr="001737B0">
        <w:trPr>
          <w:trHeight w:val="283"/>
        </w:trPr>
        <w:tc>
          <w:tcPr>
            <w:tcW w:w="1222" w:type="pct"/>
            <w:shd w:val="clear" w:color="auto" w:fill="auto"/>
            <w:tcMar>
              <w:top w:w="0" w:type="dxa"/>
            </w:tcMar>
          </w:tcPr>
          <w:p w14:paraId="664BCB5E" w14:textId="77777777" w:rsidR="00921B64" w:rsidRPr="00D66195" w:rsidRDefault="00921B64" w:rsidP="003B09C2">
            <w:pPr>
              <w:pStyle w:val="Glossary"/>
            </w:pPr>
            <w:r w:rsidRPr="00D66195">
              <w:t>Emissions</w:t>
            </w:r>
          </w:p>
        </w:tc>
        <w:tc>
          <w:tcPr>
            <w:tcW w:w="3778" w:type="pct"/>
            <w:shd w:val="clear" w:color="auto" w:fill="auto"/>
            <w:tcMar>
              <w:top w:w="0" w:type="dxa"/>
            </w:tcMar>
          </w:tcPr>
          <w:p w14:paraId="04C5CC10" w14:textId="77777777" w:rsidR="00921B64" w:rsidRPr="00BC0430" w:rsidRDefault="00921B64" w:rsidP="003B09C2">
            <w:pPr>
              <w:pStyle w:val="Glossary"/>
              <w:rPr>
                <w:spacing w:val="-2"/>
              </w:rPr>
            </w:pPr>
            <w:r w:rsidRPr="00BC0430">
              <w:rPr>
                <w:spacing w:val="-2"/>
              </w:rPr>
              <w:t>The production and discharge of substances that are potentially radiatively active (that is, absorb and emit radiant energy) in the atmosphere (for example, greenhouse gases, aerosols) (Ministry for the Environment, 2019a).</w:t>
            </w:r>
          </w:p>
        </w:tc>
      </w:tr>
      <w:tr w:rsidR="00921B64" w:rsidRPr="00DA6C12" w14:paraId="5CD42900" w14:textId="77777777" w:rsidTr="001737B0">
        <w:trPr>
          <w:trHeight w:val="283"/>
        </w:trPr>
        <w:tc>
          <w:tcPr>
            <w:tcW w:w="1222" w:type="pct"/>
            <w:shd w:val="clear" w:color="auto" w:fill="auto"/>
            <w:tcMar>
              <w:top w:w="0" w:type="dxa"/>
            </w:tcMar>
          </w:tcPr>
          <w:p w14:paraId="29B73819" w14:textId="77777777" w:rsidR="00921B64" w:rsidRPr="00D66195" w:rsidRDefault="00921B64" w:rsidP="003B09C2">
            <w:pPr>
              <w:pStyle w:val="Glossary"/>
            </w:pPr>
            <w:r w:rsidRPr="00D66195">
              <w:t xml:space="preserve">Exposure </w:t>
            </w:r>
          </w:p>
        </w:tc>
        <w:tc>
          <w:tcPr>
            <w:tcW w:w="3778" w:type="pct"/>
            <w:shd w:val="clear" w:color="auto" w:fill="auto"/>
            <w:tcMar>
              <w:top w:w="0" w:type="dxa"/>
            </w:tcMar>
          </w:tcPr>
          <w:p w14:paraId="74EFDD36" w14:textId="53F93598" w:rsidR="00921B64" w:rsidRPr="00D66195" w:rsidRDefault="00921B64" w:rsidP="003B09C2">
            <w:pPr>
              <w:pStyle w:val="Glossary"/>
            </w:pPr>
            <w:r w:rsidRPr="00D66195">
              <w:t xml:space="preserve">The presence of people, livelihoods, species or ecosystems, environmental functions, services, resources, infrastructure, or economic, social or cultural assets in places and settings that could be adversely affected by a change in </w:t>
            </w:r>
            <w:r>
              <w:t xml:space="preserve">the </w:t>
            </w:r>
            <w:r w:rsidRPr="00D66195">
              <w:t>external stresses a system is exposed to. In the context of climate change</w:t>
            </w:r>
            <w:r w:rsidR="00BC0430">
              <w:t>,</w:t>
            </w:r>
            <w:r w:rsidRPr="00D66195">
              <w:t xml:space="preserve"> these are normally specific climate and other biophysical variables (IPCC, 2007).</w:t>
            </w:r>
          </w:p>
          <w:p w14:paraId="3106616C" w14:textId="0F574D8C" w:rsidR="00921B64" w:rsidRPr="00DA6C12" w:rsidRDefault="00921B64" w:rsidP="00954F11">
            <w:pPr>
              <w:pStyle w:val="Glossary"/>
            </w:pPr>
            <w:r w:rsidRPr="00D66195">
              <w:t>The number, density or value of people, property, services or other things we value (taonga) that are present in an area subject to one or more hazards (</w:t>
            </w:r>
            <w:r w:rsidR="00BC0430">
              <w:t>that is</w:t>
            </w:r>
            <w:r>
              <w:t>,</w:t>
            </w:r>
            <w:r w:rsidRPr="00D66195">
              <w:t xml:space="preserve"> within a hazard zone), and that may experience potential loss or harm (</w:t>
            </w:r>
            <w:r w:rsidRPr="00F85842">
              <w:t>Ministry of Civil Defence and Emergency Management</w:t>
            </w:r>
            <w:r w:rsidRPr="00D66195">
              <w:t xml:space="preserve">, 2019). </w:t>
            </w:r>
          </w:p>
        </w:tc>
      </w:tr>
      <w:tr w:rsidR="00921B64" w:rsidRPr="00D66195" w14:paraId="2310E34D" w14:textId="77777777" w:rsidTr="001737B0">
        <w:trPr>
          <w:trHeight w:val="283"/>
        </w:trPr>
        <w:tc>
          <w:tcPr>
            <w:tcW w:w="1222" w:type="pct"/>
            <w:shd w:val="clear" w:color="auto" w:fill="auto"/>
            <w:tcMar>
              <w:top w:w="0" w:type="dxa"/>
            </w:tcMar>
          </w:tcPr>
          <w:p w14:paraId="5235CAC0" w14:textId="77777777" w:rsidR="00921B64" w:rsidRPr="00D66195" w:rsidRDefault="00921B64" w:rsidP="001737B0">
            <w:pPr>
              <w:pStyle w:val="Glossary"/>
              <w:keepNext/>
            </w:pPr>
            <w:r w:rsidRPr="00D66195">
              <w:lastRenderedPageBreak/>
              <w:t xml:space="preserve">Extreme weather event </w:t>
            </w:r>
          </w:p>
        </w:tc>
        <w:tc>
          <w:tcPr>
            <w:tcW w:w="3778" w:type="pct"/>
            <w:shd w:val="clear" w:color="auto" w:fill="auto"/>
            <w:tcMar>
              <w:top w:w="0" w:type="dxa"/>
            </w:tcMar>
          </w:tcPr>
          <w:p w14:paraId="74B01B36" w14:textId="60194533" w:rsidR="00921B64" w:rsidRPr="00D66195" w:rsidRDefault="00921B64" w:rsidP="00954F11">
            <w:pPr>
              <w:pStyle w:val="Glossary"/>
            </w:pPr>
            <w:r w:rsidRPr="00D66195">
              <w:t xml:space="preserve">An event that is rare at a particular place and time of year. Definitions of </w:t>
            </w:r>
            <w:r w:rsidR="00BC0430">
              <w:t>‘</w:t>
            </w:r>
            <w:r w:rsidRPr="00D66195">
              <w:t>rare</w:t>
            </w:r>
            <w:r w:rsidR="00BC0430">
              <w:t>’</w:t>
            </w:r>
            <w:r w:rsidRPr="00D66195">
              <w:t xml:space="preserve"> vary, but an extreme weather event would normally be as rare as or rarer than the 10th or 90th percentile of a probability density function estimated from observations. By definition, the characteristics of what is called extreme weather may vary from place to place in an absolute sense. When a pattern of extreme weather persists for some time, such as a season, it may be classed as an extreme climate event, especially if it yields an average or total that is itself extreme (</w:t>
            </w:r>
            <w:r>
              <w:t>for example</w:t>
            </w:r>
            <w:r w:rsidRPr="00D66195">
              <w:t>, drought or heavy rainfall over a season) (IPCC, 2014</w:t>
            </w:r>
            <w:r w:rsidR="00C75483">
              <w:t>c</w:t>
            </w:r>
            <w:r w:rsidRPr="00D66195">
              <w:t>).</w:t>
            </w:r>
          </w:p>
        </w:tc>
      </w:tr>
      <w:tr w:rsidR="00921B64" w:rsidRPr="00D66195" w14:paraId="35E9142C" w14:textId="77777777" w:rsidTr="001737B0">
        <w:trPr>
          <w:trHeight w:val="283"/>
        </w:trPr>
        <w:tc>
          <w:tcPr>
            <w:tcW w:w="1222" w:type="pct"/>
            <w:shd w:val="clear" w:color="auto" w:fill="auto"/>
            <w:tcMar>
              <w:top w:w="0" w:type="dxa"/>
            </w:tcMar>
          </w:tcPr>
          <w:p w14:paraId="59ECBE0A" w14:textId="77777777" w:rsidR="00921B64" w:rsidRPr="00D66195" w:rsidRDefault="00921B64" w:rsidP="003B09C2">
            <w:pPr>
              <w:pStyle w:val="Glossary"/>
            </w:pPr>
            <w:r w:rsidRPr="00D66195">
              <w:t>Financial risk</w:t>
            </w:r>
          </w:p>
        </w:tc>
        <w:tc>
          <w:tcPr>
            <w:tcW w:w="3778" w:type="pct"/>
            <w:shd w:val="clear" w:color="auto" w:fill="auto"/>
            <w:tcMar>
              <w:top w:w="0" w:type="dxa"/>
            </w:tcMar>
          </w:tcPr>
          <w:p w14:paraId="6A4360E5" w14:textId="38D36E40" w:rsidR="00921B64" w:rsidRPr="00D66195" w:rsidRDefault="00BC0430" w:rsidP="00954F11">
            <w:pPr>
              <w:pStyle w:val="Glossary"/>
            </w:pPr>
            <w:r>
              <w:t xml:space="preserve">Risks </w:t>
            </w:r>
            <w:r w:rsidR="00921B64" w:rsidRPr="00D66195">
              <w:t xml:space="preserve">that involve financial loss to firms. Financial risks in general relate to markets, credit, liquidity and operations. </w:t>
            </w:r>
          </w:p>
        </w:tc>
      </w:tr>
      <w:tr w:rsidR="00921B64" w:rsidRPr="00D66195" w14:paraId="7E4EEB7E" w14:textId="77777777" w:rsidTr="001737B0">
        <w:trPr>
          <w:trHeight w:val="283"/>
        </w:trPr>
        <w:tc>
          <w:tcPr>
            <w:tcW w:w="1222" w:type="pct"/>
            <w:shd w:val="clear" w:color="auto" w:fill="auto"/>
            <w:tcMar>
              <w:top w:w="0" w:type="dxa"/>
            </w:tcMar>
          </w:tcPr>
          <w:p w14:paraId="49B7B3CD" w14:textId="77777777" w:rsidR="00921B64" w:rsidRPr="00D66195" w:rsidRDefault="00921B64" w:rsidP="003B09C2">
            <w:pPr>
              <w:pStyle w:val="Glossary"/>
            </w:pPr>
            <w:r w:rsidRPr="00D66195">
              <w:t>Frequency</w:t>
            </w:r>
          </w:p>
        </w:tc>
        <w:tc>
          <w:tcPr>
            <w:tcW w:w="3778" w:type="pct"/>
            <w:shd w:val="clear" w:color="auto" w:fill="auto"/>
            <w:tcMar>
              <w:top w:w="0" w:type="dxa"/>
            </w:tcMar>
          </w:tcPr>
          <w:p w14:paraId="277994D1" w14:textId="77777777" w:rsidR="00921B64" w:rsidRPr="00D66195" w:rsidRDefault="00921B64" w:rsidP="003B09C2">
            <w:pPr>
              <w:pStyle w:val="Glossary"/>
            </w:pPr>
            <w:r w:rsidRPr="00D66195">
              <w:t>The number or rate of occurrences of hazards, usually over a particular period of time (</w:t>
            </w:r>
            <w:r>
              <w:t>Ministry for the Environment</w:t>
            </w:r>
            <w:r w:rsidRPr="00D66195">
              <w:t>, 2019a).</w:t>
            </w:r>
          </w:p>
        </w:tc>
      </w:tr>
      <w:tr w:rsidR="00921B64" w:rsidRPr="00D66195" w14:paraId="0B9A0EBF" w14:textId="77777777" w:rsidTr="001737B0">
        <w:trPr>
          <w:trHeight w:val="1685"/>
        </w:trPr>
        <w:tc>
          <w:tcPr>
            <w:tcW w:w="1222" w:type="pct"/>
            <w:shd w:val="clear" w:color="auto" w:fill="auto"/>
            <w:tcMar>
              <w:top w:w="0" w:type="dxa"/>
            </w:tcMar>
          </w:tcPr>
          <w:p w14:paraId="34AD2B3F" w14:textId="4AA1390B" w:rsidR="00921B64" w:rsidRPr="00D66195" w:rsidRDefault="00921B64" w:rsidP="00BD5A3F">
            <w:pPr>
              <w:pStyle w:val="Glossary"/>
            </w:pPr>
            <w:r w:rsidRPr="00D66195">
              <w:t xml:space="preserve">Greenhouse </w:t>
            </w:r>
            <w:r>
              <w:t>g</w:t>
            </w:r>
            <w:r w:rsidRPr="00D66195">
              <w:t>as</w:t>
            </w:r>
          </w:p>
        </w:tc>
        <w:tc>
          <w:tcPr>
            <w:tcW w:w="3778" w:type="pct"/>
            <w:shd w:val="clear" w:color="auto" w:fill="auto"/>
            <w:tcMar>
              <w:top w:w="0" w:type="dxa"/>
            </w:tcMar>
          </w:tcPr>
          <w:p w14:paraId="7260EE12" w14:textId="7E9BE10A" w:rsidR="00921B64" w:rsidRPr="00D66195" w:rsidRDefault="00BC0430" w:rsidP="003D30C6">
            <w:pPr>
              <w:pStyle w:val="Glossary"/>
            </w:pPr>
            <w:r>
              <w:t>The</w:t>
            </w:r>
            <w:r w:rsidR="00921B64" w:rsidRPr="00D66195">
              <w:t xml:space="preserve"> gaseous constituents of the atmosphere, both natural and anthropogenic, that absorb and emit radiation at specific wavelengths within the spectrum of thermal infrared radiation emitted by Earth's surface, the atmosphere itself and clouds. This property causes the greenhouse effect. Water vapour (H</w:t>
            </w:r>
            <w:r w:rsidR="00921B64" w:rsidRPr="00D66195">
              <w:rPr>
                <w:vertAlign w:val="subscript"/>
              </w:rPr>
              <w:t>2</w:t>
            </w:r>
            <w:r w:rsidR="00921B64" w:rsidRPr="00D66195">
              <w:t>O), carbon dioxide (CO</w:t>
            </w:r>
            <w:r w:rsidR="00921B64" w:rsidRPr="00D66195">
              <w:rPr>
                <w:vertAlign w:val="subscript"/>
              </w:rPr>
              <w:t>2</w:t>
            </w:r>
            <w:r w:rsidR="00921B64" w:rsidRPr="00D66195">
              <w:t>), nitrous oxide (N</w:t>
            </w:r>
            <w:r w:rsidR="00921B64" w:rsidRPr="00D66195">
              <w:rPr>
                <w:vertAlign w:val="subscript"/>
              </w:rPr>
              <w:t>2</w:t>
            </w:r>
            <w:r w:rsidR="00921B64" w:rsidRPr="00D66195">
              <w:t>O), methane (CH</w:t>
            </w:r>
            <w:r w:rsidR="00921B64" w:rsidRPr="00D66195">
              <w:rPr>
                <w:vertAlign w:val="subscript"/>
              </w:rPr>
              <w:t>4</w:t>
            </w:r>
            <w:r w:rsidR="00921B64" w:rsidRPr="00D66195">
              <w:t>) and ozone (O</w:t>
            </w:r>
            <w:r w:rsidR="00921B64" w:rsidRPr="00D66195">
              <w:rPr>
                <w:vertAlign w:val="subscript"/>
              </w:rPr>
              <w:t>3</w:t>
            </w:r>
            <w:r w:rsidR="00921B64" w:rsidRPr="00D66195">
              <w:t>) are the primary greenhouse gases in Earth</w:t>
            </w:r>
            <w:r>
              <w:t>’</w:t>
            </w:r>
            <w:r w:rsidR="00921B64" w:rsidRPr="00D66195">
              <w:t>s</w:t>
            </w:r>
            <w:r w:rsidR="003D30C6">
              <w:t> </w:t>
            </w:r>
            <w:r w:rsidR="00921B64" w:rsidRPr="00D66195">
              <w:t xml:space="preserve">atmosphere. </w:t>
            </w:r>
          </w:p>
        </w:tc>
      </w:tr>
      <w:tr w:rsidR="00921B64" w:rsidRPr="00D66195" w14:paraId="6A5016C5" w14:textId="77777777" w:rsidTr="001737B0">
        <w:trPr>
          <w:trHeight w:val="283"/>
        </w:trPr>
        <w:tc>
          <w:tcPr>
            <w:tcW w:w="1222" w:type="pct"/>
            <w:shd w:val="clear" w:color="auto" w:fill="auto"/>
            <w:tcMar>
              <w:top w:w="0" w:type="dxa"/>
            </w:tcMar>
          </w:tcPr>
          <w:p w14:paraId="30345F93" w14:textId="77777777" w:rsidR="00921B64" w:rsidRPr="00D66195" w:rsidRDefault="00921B64" w:rsidP="003B09C2">
            <w:pPr>
              <w:pStyle w:val="Glossary"/>
            </w:pPr>
            <w:r w:rsidRPr="00D66195">
              <w:t xml:space="preserve">Hazard </w:t>
            </w:r>
          </w:p>
        </w:tc>
        <w:tc>
          <w:tcPr>
            <w:tcW w:w="3778" w:type="pct"/>
            <w:shd w:val="clear" w:color="auto" w:fill="auto"/>
            <w:tcMar>
              <w:top w:w="0" w:type="dxa"/>
            </w:tcMar>
          </w:tcPr>
          <w:p w14:paraId="644347FE" w14:textId="213150CD" w:rsidR="00921B64" w:rsidRPr="00D66195" w:rsidRDefault="00921B64" w:rsidP="003B09C2">
            <w:pPr>
              <w:pStyle w:val="Glossary"/>
            </w:pPr>
            <w:r w:rsidRPr="00D66195">
              <w:t>The potential occurrence of a natural or human-induced physical event</w:t>
            </w:r>
            <w:r>
              <w:t>,</w:t>
            </w:r>
            <w:r w:rsidRPr="00D66195">
              <w:t xml:space="preserve"> trend or physical impact that may cause loss of life, injury or other health impacts, as well as damage and loss to property, infrastructure, livelihoods, service provision, ecosystems and environmental resources (IPCC, 2014</w:t>
            </w:r>
            <w:r w:rsidR="00C75483">
              <w:t>c</w:t>
            </w:r>
            <w:r w:rsidRPr="00D66195">
              <w:t xml:space="preserve">). </w:t>
            </w:r>
          </w:p>
          <w:p w14:paraId="042DC0F5" w14:textId="2BD17740" w:rsidR="00921B64" w:rsidRPr="00D66195" w:rsidRDefault="00921B64" w:rsidP="00954F11">
            <w:pPr>
              <w:pStyle w:val="Glossary"/>
            </w:pPr>
            <w:r w:rsidRPr="00D66195">
              <w:t xml:space="preserve">In this report, the term </w:t>
            </w:r>
            <w:r w:rsidR="00BC0430">
              <w:t>‘</w:t>
            </w:r>
            <w:r w:rsidRPr="00D66195">
              <w:t>hazard</w:t>
            </w:r>
            <w:r w:rsidR="00BC0430">
              <w:t>’</w:t>
            </w:r>
            <w:r w:rsidRPr="00D66195">
              <w:t xml:space="preserve"> usually refers broadly not only to climate-related physical hazard events (such as floods or heatwaves) but also </w:t>
            </w:r>
            <w:r w:rsidR="00BC0430">
              <w:t xml:space="preserve">to </w:t>
            </w:r>
            <w:r w:rsidRPr="00D66195">
              <w:t>evolving trends or their gradual onset physical impacts (IPCC, 2014</w:t>
            </w:r>
            <w:r w:rsidR="00C75483">
              <w:t>c</w:t>
            </w:r>
            <w:r w:rsidRPr="00D66195">
              <w:t xml:space="preserve">). </w:t>
            </w:r>
          </w:p>
        </w:tc>
      </w:tr>
      <w:tr w:rsidR="00921B64" w:rsidRPr="00D66195" w14:paraId="6EE8C2AC" w14:textId="77777777" w:rsidTr="001737B0">
        <w:trPr>
          <w:trHeight w:val="283"/>
        </w:trPr>
        <w:tc>
          <w:tcPr>
            <w:tcW w:w="1222" w:type="pct"/>
            <w:shd w:val="clear" w:color="auto" w:fill="auto"/>
            <w:tcMar>
              <w:top w:w="0" w:type="dxa"/>
            </w:tcMar>
          </w:tcPr>
          <w:p w14:paraId="1D86845F" w14:textId="77777777" w:rsidR="00921B64" w:rsidRPr="00D66195" w:rsidRDefault="00921B64" w:rsidP="003B09C2">
            <w:pPr>
              <w:pStyle w:val="Glossary"/>
            </w:pPr>
            <w:r w:rsidRPr="00D66195">
              <w:t>Heatwave</w:t>
            </w:r>
          </w:p>
        </w:tc>
        <w:tc>
          <w:tcPr>
            <w:tcW w:w="3778" w:type="pct"/>
            <w:shd w:val="clear" w:color="auto" w:fill="auto"/>
            <w:tcMar>
              <w:top w:w="0" w:type="dxa"/>
            </w:tcMar>
          </w:tcPr>
          <w:p w14:paraId="4C90ED34" w14:textId="361A8A1A" w:rsidR="00921B64" w:rsidRPr="00D66195" w:rsidRDefault="00921B64" w:rsidP="003B09C2">
            <w:pPr>
              <w:pStyle w:val="Glossary"/>
            </w:pPr>
            <w:r w:rsidRPr="00D66195">
              <w:t>A period of abnormally and uncomfortably hot weather (IPCC, 2014</w:t>
            </w:r>
            <w:r w:rsidR="00C75483">
              <w:t>c</w:t>
            </w:r>
            <w:r w:rsidRPr="00D66195">
              <w:t>).</w:t>
            </w:r>
          </w:p>
        </w:tc>
      </w:tr>
      <w:tr w:rsidR="00921B64" w:rsidRPr="00D66195" w14:paraId="53C0B5B6" w14:textId="77777777" w:rsidTr="001737B0">
        <w:trPr>
          <w:trHeight w:val="283"/>
        </w:trPr>
        <w:tc>
          <w:tcPr>
            <w:tcW w:w="1222" w:type="pct"/>
            <w:shd w:val="clear" w:color="auto" w:fill="auto"/>
            <w:tcMar>
              <w:top w:w="0" w:type="dxa"/>
            </w:tcMar>
          </w:tcPr>
          <w:p w14:paraId="72813811" w14:textId="3D81DBA4" w:rsidR="00921B64" w:rsidRPr="00D66195" w:rsidRDefault="00921B64" w:rsidP="00954F11">
            <w:pPr>
              <w:pStyle w:val="Glossary"/>
            </w:pPr>
            <w:r w:rsidRPr="00D66195">
              <w:t>Impacts (</w:t>
            </w:r>
            <w:r w:rsidR="00BC0430">
              <w:t xml:space="preserve">or </w:t>
            </w:r>
            <w:r w:rsidRPr="00D66195">
              <w:t>consequences</w:t>
            </w:r>
            <w:r w:rsidR="00BC0430">
              <w:t xml:space="preserve"> or</w:t>
            </w:r>
            <w:r w:rsidRPr="00D66195">
              <w:t xml:space="preserve"> outcomes)</w:t>
            </w:r>
          </w:p>
        </w:tc>
        <w:tc>
          <w:tcPr>
            <w:tcW w:w="3778" w:type="pct"/>
            <w:shd w:val="clear" w:color="auto" w:fill="auto"/>
            <w:tcMar>
              <w:top w:w="0" w:type="dxa"/>
            </w:tcMar>
          </w:tcPr>
          <w:p w14:paraId="6250E07B" w14:textId="24817ECB" w:rsidR="00921B64" w:rsidRPr="00D66195" w:rsidRDefault="00921B64" w:rsidP="003B09C2">
            <w:pPr>
              <w:pStyle w:val="Glossary"/>
            </w:pPr>
            <w:r w:rsidRPr="00D66195">
              <w:t>The effects on natural and human systems of extreme weather and climate events and of climate change. Impacts generally refer to effects on lives, livelihoods, health, ecosystems, economies, societies, cultures, services and infrastructure due to the interaction of climate changes or hazardous climate events occurring within a specific time period</w:t>
            </w:r>
            <w:r>
              <w:t>,</w:t>
            </w:r>
            <w:r w:rsidRPr="00D66195">
              <w:t xml:space="preserve"> and the vulnerability of an exposed society or system. Impacts are also referred to as consequences and outcomes (IPCC, 2014</w:t>
            </w:r>
            <w:r w:rsidR="00C75483">
              <w:t>c</w:t>
            </w:r>
            <w:r w:rsidRPr="00D66195">
              <w:t>).</w:t>
            </w:r>
          </w:p>
        </w:tc>
      </w:tr>
      <w:tr w:rsidR="00921B64" w:rsidRPr="00D66195" w14:paraId="6F8259E7" w14:textId="77777777" w:rsidTr="001737B0">
        <w:trPr>
          <w:trHeight w:val="283"/>
        </w:trPr>
        <w:tc>
          <w:tcPr>
            <w:tcW w:w="1222" w:type="pct"/>
            <w:shd w:val="clear" w:color="auto" w:fill="auto"/>
            <w:tcMar>
              <w:top w:w="0" w:type="dxa"/>
            </w:tcMar>
          </w:tcPr>
          <w:p w14:paraId="2307D798" w14:textId="77777777" w:rsidR="00921B64" w:rsidRPr="00D66195" w:rsidRDefault="00921B64" w:rsidP="003B09C2">
            <w:pPr>
              <w:pStyle w:val="Glossary"/>
            </w:pPr>
            <w:r w:rsidRPr="00D66195">
              <w:t>Intergovernmental Panel on Climate Change (IPCC)</w:t>
            </w:r>
          </w:p>
        </w:tc>
        <w:tc>
          <w:tcPr>
            <w:tcW w:w="3778" w:type="pct"/>
            <w:shd w:val="clear" w:color="auto" w:fill="auto"/>
            <w:tcMar>
              <w:top w:w="0" w:type="dxa"/>
            </w:tcMar>
          </w:tcPr>
          <w:p w14:paraId="7EE698D7" w14:textId="0E400693" w:rsidR="00921B64" w:rsidRPr="00D66195" w:rsidRDefault="00BC0430" w:rsidP="00954F11">
            <w:pPr>
              <w:pStyle w:val="Glossary"/>
            </w:pPr>
            <w:r>
              <w:t>A</w:t>
            </w:r>
            <w:r w:rsidR="00921B64" w:rsidRPr="00D66195">
              <w:t xml:space="preserve"> scientific and intergovernmental body </w:t>
            </w:r>
            <w:r w:rsidR="00F44169">
              <w:t xml:space="preserve">that works </w:t>
            </w:r>
            <w:r w:rsidR="00921B64" w:rsidRPr="00D66195">
              <w:t xml:space="preserve">under the </w:t>
            </w:r>
            <w:r w:rsidR="00F44169">
              <w:t>authority</w:t>
            </w:r>
            <w:r w:rsidR="00F44169" w:rsidRPr="00D66195">
              <w:t xml:space="preserve"> </w:t>
            </w:r>
            <w:r w:rsidR="00921B64" w:rsidRPr="00D66195">
              <w:t>of the United Nations.</w:t>
            </w:r>
          </w:p>
        </w:tc>
      </w:tr>
      <w:tr w:rsidR="00921B64" w:rsidRPr="00D66195" w14:paraId="56755876" w14:textId="77777777" w:rsidTr="001737B0">
        <w:trPr>
          <w:trHeight w:val="283"/>
        </w:trPr>
        <w:tc>
          <w:tcPr>
            <w:tcW w:w="1222" w:type="pct"/>
            <w:shd w:val="clear" w:color="auto" w:fill="auto"/>
            <w:tcMar>
              <w:top w:w="0" w:type="dxa"/>
            </w:tcMar>
          </w:tcPr>
          <w:p w14:paraId="76BFDF09" w14:textId="77777777" w:rsidR="00921B64" w:rsidRPr="00D66195" w:rsidRDefault="00921B64" w:rsidP="003B09C2">
            <w:pPr>
              <w:pStyle w:val="Glossary"/>
            </w:pPr>
            <w:r w:rsidRPr="00D66195">
              <w:t>Kaupapa Māori</w:t>
            </w:r>
          </w:p>
        </w:tc>
        <w:tc>
          <w:tcPr>
            <w:tcW w:w="3778" w:type="pct"/>
            <w:shd w:val="clear" w:color="auto" w:fill="auto"/>
            <w:tcMar>
              <w:top w:w="0" w:type="dxa"/>
            </w:tcMar>
          </w:tcPr>
          <w:p w14:paraId="39DC60AB" w14:textId="18B99E12" w:rsidR="00921B64" w:rsidRPr="00954F11" w:rsidRDefault="00F44169" w:rsidP="00954F11">
            <w:pPr>
              <w:pStyle w:val="Glossary"/>
              <w:rPr>
                <w:spacing w:val="-2"/>
              </w:rPr>
            </w:pPr>
            <w:r w:rsidRPr="00954F11">
              <w:rPr>
                <w:spacing w:val="-2"/>
              </w:rPr>
              <w:t>L</w:t>
            </w:r>
            <w:r w:rsidR="00921B64" w:rsidRPr="00954F11">
              <w:rPr>
                <w:spacing w:val="-2"/>
              </w:rPr>
              <w:t xml:space="preserve">iterally translates to ‘a Māori way’. Smith (2005) describes kaupapa Māori as related to </w:t>
            </w:r>
            <w:r w:rsidR="00525B95" w:rsidRPr="00954F11">
              <w:rPr>
                <w:spacing w:val="-2"/>
              </w:rPr>
              <w:t>“</w:t>
            </w:r>
            <w:r w:rsidR="00921B64" w:rsidRPr="00954F11">
              <w:rPr>
                <w:spacing w:val="-2"/>
              </w:rPr>
              <w:t>being Māori, connected to Māori philosophy and principles, taking for granted the validity and legitimacy of Māori, taking for granted the importance of Māori language and culture, and is concerned with the ‘struggle for Māori autonomy over Māori cultural well-being’</w:t>
            </w:r>
            <w:r w:rsidR="00525B95" w:rsidRPr="00954F11">
              <w:rPr>
                <w:spacing w:val="-2"/>
              </w:rPr>
              <w:t>”</w:t>
            </w:r>
            <w:r w:rsidR="00921B64" w:rsidRPr="00954F11">
              <w:rPr>
                <w:spacing w:val="-2"/>
              </w:rPr>
              <w:t xml:space="preserve"> (Cram, 2017). As an analytical approach, kaupapa Māori is about thinking critically, including developing a critique of non-Māori constructions and definitions of Māori and affirming the importance of Māori self-definitions and self-valuations.</w:t>
            </w:r>
          </w:p>
        </w:tc>
      </w:tr>
      <w:tr w:rsidR="00921B64" w:rsidRPr="00D66195" w14:paraId="208BE96D" w14:textId="77777777" w:rsidTr="001737B0">
        <w:trPr>
          <w:trHeight w:val="283"/>
        </w:trPr>
        <w:tc>
          <w:tcPr>
            <w:tcW w:w="1222" w:type="pct"/>
            <w:shd w:val="clear" w:color="auto" w:fill="auto"/>
            <w:tcMar>
              <w:top w:w="0" w:type="dxa"/>
            </w:tcMar>
          </w:tcPr>
          <w:p w14:paraId="6ECF869F" w14:textId="77777777" w:rsidR="00921B64" w:rsidRPr="00D66195" w:rsidRDefault="00921B64" w:rsidP="001737B0">
            <w:pPr>
              <w:pStyle w:val="Glossary"/>
              <w:keepNext/>
            </w:pPr>
            <w:r w:rsidRPr="00D66195">
              <w:lastRenderedPageBreak/>
              <w:t xml:space="preserve">Land use </w:t>
            </w:r>
          </w:p>
        </w:tc>
        <w:tc>
          <w:tcPr>
            <w:tcW w:w="3778" w:type="pct"/>
            <w:shd w:val="clear" w:color="auto" w:fill="auto"/>
            <w:tcMar>
              <w:top w:w="0" w:type="dxa"/>
            </w:tcMar>
          </w:tcPr>
          <w:p w14:paraId="2A6C8736" w14:textId="060DE6F4" w:rsidR="00921B64" w:rsidRPr="00D66195" w:rsidRDefault="00A04B86" w:rsidP="00C75483">
            <w:pPr>
              <w:pStyle w:val="Glossary"/>
            </w:pPr>
            <w:r>
              <w:t>T</w:t>
            </w:r>
            <w:r w:rsidR="00921B64" w:rsidRPr="00D66195">
              <w:t xml:space="preserve">he total of arrangements, activities and inputs undertaken in a certain land cover type (a set of human actions). </w:t>
            </w:r>
            <w:r>
              <w:t>Also means</w:t>
            </w:r>
            <w:r w:rsidR="00921B64" w:rsidRPr="00D66195">
              <w:t xml:space="preserve"> the social and economic purposes for which land is managed (</w:t>
            </w:r>
            <w:r w:rsidR="00921B64">
              <w:t>for example</w:t>
            </w:r>
            <w:r w:rsidR="00921B64" w:rsidRPr="00D66195">
              <w:t>, grazing, timber extraction and conservation). In urban settlements</w:t>
            </w:r>
            <w:r>
              <w:t>,</w:t>
            </w:r>
            <w:r w:rsidR="00921B64" w:rsidRPr="00D66195">
              <w:t xml:space="preserve"> it is related to land uses within cities and their hinterlands. Urban land use has implications </w:t>
            </w:r>
            <w:r>
              <w:t>for</w:t>
            </w:r>
            <w:r w:rsidRPr="00D66195">
              <w:t xml:space="preserve"> </w:t>
            </w:r>
            <w:r w:rsidR="00921B64" w:rsidRPr="00D66195">
              <w:t xml:space="preserve">city management, structure and form and </w:t>
            </w:r>
            <w:r>
              <w:t>so for</w:t>
            </w:r>
            <w:r w:rsidR="00921B64" w:rsidRPr="00D66195">
              <w:t xml:space="preserve"> energy demand, greenhouse gas emissions and mobility, among other aspects (IPCC, </w:t>
            </w:r>
            <w:r w:rsidR="00C75483" w:rsidRPr="00D66195">
              <w:t>2014</w:t>
            </w:r>
            <w:r w:rsidR="00C75483">
              <w:t>c</w:t>
            </w:r>
            <w:r w:rsidR="00921B64" w:rsidRPr="00D66195">
              <w:t>).</w:t>
            </w:r>
          </w:p>
        </w:tc>
      </w:tr>
      <w:tr w:rsidR="00921B64" w:rsidRPr="00D66195" w14:paraId="20DBFE63" w14:textId="77777777" w:rsidTr="001737B0">
        <w:trPr>
          <w:trHeight w:val="283"/>
        </w:trPr>
        <w:tc>
          <w:tcPr>
            <w:tcW w:w="1222" w:type="pct"/>
            <w:shd w:val="clear" w:color="auto" w:fill="auto"/>
            <w:tcMar>
              <w:top w:w="0" w:type="dxa"/>
            </w:tcMar>
          </w:tcPr>
          <w:p w14:paraId="3286C707" w14:textId="77777777" w:rsidR="00921B64" w:rsidRPr="00D66195" w:rsidRDefault="00921B64" w:rsidP="003B09C2">
            <w:pPr>
              <w:pStyle w:val="Glossary"/>
            </w:pPr>
            <w:r w:rsidRPr="00D66195">
              <w:t>Land</w:t>
            </w:r>
            <w:r>
              <w:t>-</w:t>
            </w:r>
            <w:r w:rsidRPr="00D66195">
              <w:t xml:space="preserve">use change </w:t>
            </w:r>
          </w:p>
        </w:tc>
        <w:tc>
          <w:tcPr>
            <w:tcW w:w="3778" w:type="pct"/>
            <w:shd w:val="clear" w:color="auto" w:fill="auto"/>
            <w:tcMar>
              <w:top w:w="0" w:type="dxa"/>
            </w:tcMar>
          </w:tcPr>
          <w:p w14:paraId="778E1581" w14:textId="2545CD94" w:rsidR="00921B64" w:rsidRPr="00A04B86" w:rsidRDefault="00A04B86" w:rsidP="00C75483">
            <w:pPr>
              <w:pStyle w:val="Glossary"/>
              <w:rPr>
                <w:spacing w:val="-2"/>
              </w:rPr>
            </w:pPr>
            <w:r w:rsidRPr="00A04B86">
              <w:rPr>
                <w:spacing w:val="-2"/>
              </w:rPr>
              <w:t>A</w:t>
            </w:r>
            <w:r w:rsidR="00921B64" w:rsidRPr="00A04B86">
              <w:rPr>
                <w:spacing w:val="-2"/>
              </w:rPr>
              <w:t xml:space="preserve"> change in the use or management of land by humans, which may lead to a change in land cover. Land cover and land-use change may impact on the surface albedo, evapotranspiration, sources and sinks of greenhouse gases, or other properties of the climate system and </w:t>
            </w:r>
            <w:r w:rsidRPr="00A04B86">
              <w:rPr>
                <w:spacing w:val="-2"/>
              </w:rPr>
              <w:t xml:space="preserve">in this way </w:t>
            </w:r>
            <w:r w:rsidR="00921B64" w:rsidRPr="00A04B86">
              <w:rPr>
                <w:spacing w:val="-2"/>
              </w:rPr>
              <w:t xml:space="preserve">may </w:t>
            </w:r>
            <w:r w:rsidRPr="00A04B86">
              <w:rPr>
                <w:spacing w:val="-2"/>
              </w:rPr>
              <w:t>lead</w:t>
            </w:r>
            <w:r w:rsidR="00921B64" w:rsidRPr="00A04B86">
              <w:rPr>
                <w:spacing w:val="-2"/>
              </w:rPr>
              <w:t xml:space="preserve"> to radiative forcing or other impacts on climate, locally or globally (IPCC, </w:t>
            </w:r>
            <w:r w:rsidR="00C75483" w:rsidRPr="00A04B86">
              <w:rPr>
                <w:spacing w:val="-2"/>
              </w:rPr>
              <w:t>2014</w:t>
            </w:r>
            <w:r w:rsidR="00C75483">
              <w:rPr>
                <w:spacing w:val="-2"/>
              </w:rPr>
              <w:t>c</w:t>
            </w:r>
            <w:r w:rsidR="00921B64" w:rsidRPr="00A04B86">
              <w:rPr>
                <w:spacing w:val="-2"/>
              </w:rPr>
              <w:t>).</w:t>
            </w:r>
          </w:p>
        </w:tc>
      </w:tr>
      <w:tr w:rsidR="00921B64" w:rsidRPr="00D66195" w14:paraId="395CEC39" w14:textId="77777777" w:rsidTr="001737B0">
        <w:trPr>
          <w:trHeight w:val="283"/>
        </w:trPr>
        <w:tc>
          <w:tcPr>
            <w:tcW w:w="1222" w:type="pct"/>
            <w:shd w:val="clear" w:color="auto" w:fill="auto"/>
            <w:tcMar>
              <w:top w:w="0" w:type="dxa"/>
            </w:tcMar>
          </w:tcPr>
          <w:p w14:paraId="32BACDA5" w14:textId="77777777" w:rsidR="00921B64" w:rsidRPr="00D66195" w:rsidRDefault="00921B64" w:rsidP="003B09C2">
            <w:pPr>
              <w:pStyle w:val="Glossary"/>
            </w:pPr>
            <w:r w:rsidRPr="00D66195">
              <w:t xml:space="preserve">Likelihood </w:t>
            </w:r>
          </w:p>
        </w:tc>
        <w:tc>
          <w:tcPr>
            <w:tcW w:w="3778" w:type="pct"/>
            <w:shd w:val="clear" w:color="auto" w:fill="auto"/>
            <w:tcMar>
              <w:top w:w="0" w:type="dxa"/>
            </w:tcMar>
          </w:tcPr>
          <w:p w14:paraId="436FF6D4" w14:textId="20AA1588" w:rsidR="00921B64" w:rsidRPr="00D66195" w:rsidRDefault="00921B64" w:rsidP="00C75483">
            <w:pPr>
              <w:pStyle w:val="Glossary"/>
            </w:pPr>
            <w:r w:rsidRPr="00D66195">
              <w:t xml:space="preserve">The chance of a specific outcome occurring, where this might be estimated probabilistically (IPCC, </w:t>
            </w:r>
            <w:r w:rsidR="00C75483" w:rsidRPr="00D66195">
              <w:t>2014</w:t>
            </w:r>
            <w:r w:rsidR="00C75483">
              <w:t>c</w:t>
            </w:r>
            <w:r w:rsidRPr="00D66195">
              <w:t>).</w:t>
            </w:r>
          </w:p>
        </w:tc>
      </w:tr>
      <w:tr w:rsidR="00921B64" w:rsidRPr="00D66195" w14:paraId="6ADCB6DC" w14:textId="77777777" w:rsidTr="001737B0">
        <w:trPr>
          <w:trHeight w:val="283"/>
        </w:trPr>
        <w:tc>
          <w:tcPr>
            <w:tcW w:w="1222" w:type="pct"/>
            <w:shd w:val="clear" w:color="auto" w:fill="auto"/>
            <w:tcMar>
              <w:top w:w="0" w:type="dxa"/>
            </w:tcMar>
          </w:tcPr>
          <w:p w14:paraId="3CDF0BF1" w14:textId="77777777" w:rsidR="00921B64" w:rsidRPr="00D66195" w:rsidRDefault="00921B64" w:rsidP="003B09C2">
            <w:pPr>
              <w:pStyle w:val="Glossary"/>
            </w:pPr>
            <w:r w:rsidRPr="00D66195">
              <w:t>Lock</w:t>
            </w:r>
            <w:r>
              <w:t xml:space="preserve"> </w:t>
            </w:r>
            <w:r w:rsidRPr="00D66195">
              <w:t>in</w:t>
            </w:r>
          </w:p>
        </w:tc>
        <w:tc>
          <w:tcPr>
            <w:tcW w:w="3778" w:type="pct"/>
            <w:shd w:val="clear" w:color="auto" w:fill="auto"/>
            <w:tcMar>
              <w:top w:w="0" w:type="dxa"/>
            </w:tcMar>
          </w:tcPr>
          <w:p w14:paraId="53D9F018" w14:textId="6C05F59E" w:rsidR="00921B64" w:rsidRPr="00D66195" w:rsidRDefault="00921B64" w:rsidP="00C75483">
            <w:pPr>
              <w:pStyle w:val="Glossary"/>
            </w:pPr>
            <w:r w:rsidRPr="00D66195">
              <w:t xml:space="preserve">The generic situation where decisions, events or outcomes at one point in time constrain adaptation, mitigation or other actions or options at a later point in time (IPCC, </w:t>
            </w:r>
            <w:r w:rsidR="00C75483" w:rsidRPr="00D66195">
              <w:t>2014</w:t>
            </w:r>
            <w:r w:rsidR="00C75483">
              <w:t>c</w:t>
            </w:r>
            <w:r w:rsidRPr="00D66195">
              <w:t>).</w:t>
            </w:r>
          </w:p>
        </w:tc>
      </w:tr>
      <w:tr w:rsidR="00921B64" w:rsidRPr="00D66195" w14:paraId="7924E736" w14:textId="77777777" w:rsidTr="001737B0">
        <w:trPr>
          <w:trHeight w:val="283"/>
        </w:trPr>
        <w:tc>
          <w:tcPr>
            <w:tcW w:w="1222" w:type="pct"/>
            <w:shd w:val="clear" w:color="auto" w:fill="auto"/>
            <w:tcMar>
              <w:top w:w="0" w:type="dxa"/>
            </w:tcMar>
          </w:tcPr>
          <w:p w14:paraId="30601693" w14:textId="77777777" w:rsidR="00921B64" w:rsidRPr="00D66195" w:rsidRDefault="00921B64" w:rsidP="003B09C2">
            <w:pPr>
              <w:pStyle w:val="Glossary"/>
            </w:pPr>
            <w:r w:rsidRPr="00D66195">
              <w:t>Māori values and principles</w:t>
            </w:r>
          </w:p>
        </w:tc>
        <w:tc>
          <w:tcPr>
            <w:tcW w:w="3778" w:type="pct"/>
            <w:shd w:val="clear" w:color="auto" w:fill="auto"/>
            <w:tcMar>
              <w:top w:w="0" w:type="dxa"/>
            </w:tcMar>
          </w:tcPr>
          <w:p w14:paraId="714EDA98" w14:textId="701BD18D" w:rsidR="00921B64" w:rsidRPr="00D66195" w:rsidRDefault="00FB574D" w:rsidP="00FB574D">
            <w:pPr>
              <w:pStyle w:val="Glossary"/>
            </w:pPr>
            <w:r>
              <w:t>V</w:t>
            </w:r>
            <w:r w:rsidR="00921B64" w:rsidRPr="00D66195">
              <w:t>alues and principles deriv</w:t>
            </w:r>
            <w:r>
              <w:t>ing</w:t>
            </w:r>
            <w:r w:rsidR="00921B64" w:rsidRPr="00D66195">
              <w:t xml:space="preserve"> from Māori views of the world. </w:t>
            </w:r>
            <w:r>
              <w:t>They are</w:t>
            </w:r>
            <w:r w:rsidR="00921B64" w:rsidRPr="00D66195">
              <w:t xml:space="preserve"> instruments through which Māori make sense of, experience and interpret the world. They form the basis for Māori ethics and principles (</w:t>
            </w:r>
            <w:r w:rsidR="00921B64">
              <w:t>Ministry for the Environment</w:t>
            </w:r>
            <w:r w:rsidR="00921B64" w:rsidRPr="00D66195">
              <w:t>, 2019a).</w:t>
            </w:r>
          </w:p>
        </w:tc>
      </w:tr>
      <w:tr w:rsidR="00921B64" w:rsidRPr="00D66195" w14:paraId="19593950" w14:textId="77777777" w:rsidTr="001737B0">
        <w:trPr>
          <w:trHeight w:val="283"/>
        </w:trPr>
        <w:tc>
          <w:tcPr>
            <w:tcW w:w="1222" w:type="pct"/>
            <w:shd w:val="clear" w:color="auto" w:fill="auto"/>
            <w:tcMar>
              <w:top w:w="0" w:type="dxa"/>
            </w:tcMar>
          </w:tcPr>
          <w:p w14:paraId="17C6F556" w14:textId="7CB05845" w:rsidR="00921B64" w:rsidRPr="00D66195" w:rsidRDefault="00921B64" w:rsidP="003B09C2">
            <w:pPr>
              <w:pStyle w:val="Glossary"/>
            </w:pPr>
            <w:r w:rsidRPr="00D66195">
              <w:t>Mātauranga Māori</w:t>
            </w:r>
            <w:r w:rsidR="00FB574D">
              <w:t xml:space="preserve"> (or</w:t>
            </w:r>
            <w:r w:rsidR="00FB574D" w:rsidRPr="00D66195">
              <w:t xml:space="preserve"> Māori knowledge</w:t>
            </w:r>
            <w:r w:rsidR="00FB574D">
              <w:t>)</w:t>
            </w:r>
          </w:p>
        </w:tc>
        <w:tc>
          <w:tcPr>
            <w:tcW w:w="3778" w:type="pct"/>
            <w:shd w:val="clear" w:color="auto" w:fill="auto"/>
            <w:tcMar>
              <w:top w:w="0" w:type="dxa"/>
            </w:tcMar>
          </w:tcPr>
          <w:p w14:paraId="46BE9B50" w14:textId="3742219B" w:rsidR="00921B64" w:rsidRPr="00D66195" w:rsidRDefault="00FB574D" w:rsidP="00FB574D">
            <w:pPr>
              <w:pStyle w:val="Glossary"/>
            </w:pPr>
            <w:r>
              <w:t xml:space="preserve">This </w:t>
            </w:r>
            <w:r w:rsidR="00921B64" w:rsidRPr="00D66195">
              <w:t>has many definitions that cover belief systems, epistemologies, values and knowledge</w:t>
            </w:r>
            <w:r w:rsidR="00921B64">
              <w:t>,</w:t>
            </w:r>
            <w:r w:rsidR="00921B64" w:rsidRPr="00D66195">
              <w:t xml:space="preserve"> both in a traditional and contemporary sense. Mātauranga Māori incorporates knowledge, comprehension and understanding of everything visible and invisible in the universe (</w:t>
            </w:r>
            <w:r w:rsidR="00921B64">
              <w:t>Ministry for the Environment</w:t>
            </w:r>
            <w:r>
              <w:t>,</w:t>
            </w:r>
            <w:r w:rsidR="00921B64" w:rsidRPr="00D66195">
              <w:t xml:space="preserve"> 2019</w:t>
            </w:r>
            <w:r w:rsidR="00F04EAC">
              <w:t>a</w:t>
            </w:r>
            <w:r w:rsidR="00921B64" w:rsidRPr="00D66195">
              <w:t>).</w:t>
            </w:r>
          </w:p>
        </w:tc>
      </w:tr>
      <w:tr w:rsidR="00921B64" w:rsidRPr="00D66195" w14:paraId="622195A0" w14:textId="77777777" w:rsidTr="001737B0">
        <w:trPr>
          <w:trHeight w:val="283"/>
        </w:trPr>
        <w:tc>
          <w:tcPr>
            <w:tcW w:w="1222" w:type="pct"/>
            <w:shd w:val="clear" w:color="auto" w:fill="auto"/>
            <w:tcMar>
              <w:top w:w="0" w:type="dxa"/>
            </w:tcMar>
          </w:tcPr>
          <w:p w14:paraId="0EF85F19" w14:textId="77777777" w:rsidR="00921B64" w:rsidRPr="00D66195" w:rsidRDefault="00921B64" w:rsidP="003B09C2">
            <w:pPr>
              <w:pStyle w:val="Glossary"/>
            </w:pPr>
            <w:r w:rsidRPr="00D66195">
              <w:t>Mitigation</w:t>
            </w:r>
          </w:p>
        </w:tc>
        <w:tc>
          <w:tcPr>
            <w:tcW w:w="3778" w:type="pct"/>
            <w:shd w:val="clear" w:color="auto" w:fill="auto"/>
            <w:tcMar>
              <w:top w:w="0" w:type="dxa"/>
            </w:tcMar>
          </w:tcPr>
          <w:p w14:paraId="6964FBED" w14:textId="6D8D10B4" w:rsidR="00921B64" w:rsidRPr="00D66195" w:rsidRDefault="00921B64" w:rsidP="00C75483">
            <w:pPr>
              <w:pStyle w:val="Glossary"/>
            </w:pPr>
            <w:r w:rsidRPr="00D66195">
              <w:t xml:space="preserve">A human intervention to reduce the sources or enhance the sinks of greenhouse gases (IPCC, </w:t>
            </w:r>
            <w:r w:rsidR="00C75483" w:rsidRPr="00D66195">
              <w:t>2014</w:t>
            </w:r>
            <w:r w:rsidR="00C75483">
              <w:t>c</w:t>
            </w:r>
            <w:r w:rsidRPr="00D66195">
              <w:t>).</w:t>
            </w:r>
          </w:p>
        </w:tc>
      </w:tr>
      <w:tr w:rsidR="00921B64" w:rsidRPr="00D66195" w14:paraId="5F54D3CF" w14:textId="77777777" w:rsidTr="001737B0">
        <w:trPr>
          <w:trHeight w:val="283"/>
        </w:trPr>
        <w:tc>
          <w:tcPr>
            <w:tcW w:w="1222" w:type="pct"/>
            <w:shd w:val="clear" w:color="auto" w:fill="auto"/>
            <w:tcMar>
              <w:top w:w="0" w:type="dxa"/>
            </w:tcMar>
          </w:tcPr>
          <w:p w14:paraId="3D7615DC" w14:textId="4206839F" w:rsidR="00921B64" w:rsidRPr="00D66195" w:rsidRDefault="00921B64" w:rsidP="003B09C2">
            <w:pPr>
              <w:pStyle w:val="Glossary"/>
            </w:pPr>
            <w:r w:rsidRPr="00D66195">
              <w:t>Percentile</w:t>
            </w:r>
          </w:p>
        </w:tc>
        <w:tc>
          <w:tcPr>
            <w:tcW w:w="3778" w:type="pct"/>
            <w:shd w:val="clear" w:color="auto" w:fill="auto"/>
            <w:tcMar>
              <w:top w:w="0" w:type="dxa"/>
            </w:tcMar>
          </w:tcPr>
          <w:p w14:paraId="763160A0" w14:textId="729FDE5B" w:rsidR="00921B64" w:rsidRPr="00D66195" w:rsidRDefault="00921B64" w:rsidP="00FB574D">
            <w:pPr>
              <w:pStyle w:val="Glossary"/>
            </w:pPr>
            <w:r w:rsidRPr="00D66195">
              <w:t xml:space="preserve">A value on a scale of </w:t>
            </w:r>
            <w:r>
              <w:t>100</w:t>
            </w:r>
            <w:r w:rsidRPr="00D66195">
              <w:t xml:space="preserve"> that indicates the percentage of the data set values that is equal to or below it. The percentile is often used to estimate the extremes of a distribution. For example, the 90th (or 10th) percentile may be used to refer to the threshold for the upper (or lower) extremes.</w:t>
            </w:r>
          </w:p>
        </w:tc>
      </w:tr>
      <w:tr w:rsidR="00921B64" w:rsidRPr="00D66195" w14:paraId="41B3DD9A" w14:textId="77777777" w:rsidTr="001737B0">
        <w:trPr>
          <w:trHeight w:val="283"/>
        </w:trPr>
        <w:tc>
          <w:tcPr>
            <w:tcW w:w="1222" w:type="pct"/>
            <w:shd w:val="clear" w:color="auto" w:fill="auto"/>
            <w:tcMar>
              <w:top w:w="0" w:type="dxa"/>
            </w:tcMar>
          </w:tcPr>
          <w:p w14:paraId="544E8570" w14:textId="77777777" w:rsidR="00921B64" w:rsidRPr="00D66195" w:rsidRDefault="00921B64" w:rsidP="003B09C2">
            <w:pPr>
              <w:pStyle w:val="Glossary"/>
            </w:pPr>
            <w:r w:rsidRPr="00D66195">
              <w:t xml:space="preserve">Representative </w:t>
            </w:r>
            <w:r>
              <w:t>c</w:t>
            </w:r>
            <w:r w:rsidRPr="00D66195">
              <w:t xml:space="preserve">oncentration </w:t>
            </w:r>
            <w:r>
              <w:t>p</w:t>
            </w:r>
            <w:r w:rsidRPr="00D66195">
              <w:t xml:space="preserve">athway </w:t>
            </w:r>
            <w:r>
              <w:t>(RCP)</w:t>
            </w:r>
          </w:p>
        </w:tc>
        <w:tc>
          <w:tcPr>
            <w:tcW w:w="3778" w:type="pct"/>
            <w:shd w:val="clear" w:color="auto" w:fill="auto"/>
            <w:tcMar>
              <w:top w:w="0" w:type="dxa"/>
            </w:tcMar>
          </w:tcPr>
          <w:p w14:paraId="63620056" w14:textId="12B90C69" w:rsidR="00921B64" w:rsidRPr="00D66195" w:rsidRDefault="00921B64" w:rsidP="003D30C6">
            <w:pPr>
              <w:pStyle w:val="Glossary"/>
            </w:pPr>
            <w:r w:rsidRPr="00D66195">
              <w:t>A suite of representative future scenarios of additional radiative heat forcing at Earth’s surface by 2100 (in Watts per square metre), which is the net change in the balance between incoming solar radiation and outgoing energy radiated back up in the atmosphere. Each RCP can be expressed as a greenhouse gas concentration (not emissions) trajectory adopted by the IPCC for its Fifth Assessment Report (AR5) in 2014 (IPCC, 2014</w:t>
            </w:r>
            <w:r w:rsidR="00C75483">
              <w:t>c</w:t>
            </w:r>
            <w:r w:rsidRPr="00D66195">
              <w:t>).</w:t>
            </w:r>
          </w:p>
        </w:tc>
      </w:tr>
      <w:tr w:rsidR="00921B64" w:rsidRPr="00D66195" w14:paraId="76174D02" w14:textId="77777777" w:rsidTr="001737B0">
        <w:trPr>
          <w:trHeight w:val="283"/>
        </w:trPr>
        <w:tc>
          <w:tcPr>
            <w:tcW w:w="1222" w:type="pct"/>
            <w:shd w:val="clear" w:color="auto" w:fill="auto"/>
            <w:tcMar>
              <w:top w:w="0" w:type="dxa"/>
            </w:tcMar>
          </w:tcPr>
          <w:p w14:paraId="2C49282D" w14:textId="77777777" w:rsidR="00921B64" w:rsidRPr="00D66195" w:rsidRDefault="00921B64" w:rsidP="003B09C2">
            <w:pPr>
              <w:pStyle w:val="Glossary"/>
            </w:pPr>
            <w:r w:rsidRPr="00D66195">
              <w:t xml:space="preserve">Residual </w:t>
            </w:r>
            <w:r>
              <w:t>r</w:t>
            </w:r>
            <w:r w:rsidRPr="00D66195">
              <w:t xml:space="preserve">isk </w:t>
            </w:r>
          </w:p>
        </w:tc>
        <w:tc>
          <w:tcPr>
            <w:tcW w:w="3778" w:type="pct"/>
            <w:shd w:val="clear" w:color="auto" w:fill="auto"/>
            <w:tcMar>
              <w:top w:w="0" w:type="dxa"/>
            </w:tcMar>
          </w:tcPr>
          <w:p w14:paraId="0D9707EA" w14:textId="77777777" w:rsidR="00921B64" w:rsidRPr="00D66195" w:rsidRDefault="00921B64" w:rsidP="003B09C2">
            <w:pPr>
              <w:pStyle w:val="Glossary"/>
            </w:pPr>
            <w:r w:rsidRPr="00D66195">
              <w:t xml:space="preserve">The risk that remains (and may continue to rise) in unmanaged form, after risk management measures and adaptation policies have been implemented to adapt to climate change and more frequent hazards, and for which emergency response and additional adaptive capacities must be maintained or limits to adaptation addressed. Policy interventions and adaptation plans will need to reconcile changing residual risks with changing (evolving) societal perceptions of tolerable risk. </w:t>
            </w:r>
          </w:p>
        </w:tc>
      </w:tr>
      <w:tr w:rsidR="00921B64" w:rsidRPr="00D66195" w14:paraId="411B3247" w14:textId="77777777" w:rsidTr="001737B0">
        <w:trPr>
          <w:trHeight w:val="283"/>
        </w:trPr>
        <w:tc>
          <w:tcPr>
            <w:tcW w:w="1222" w:type="pct"/>
            <w:shd w:val="clear" w:color="auto" w:fill="auto"/>
            <w:tcMar>
              <w:top w:w="0" w:type="dxa"/>
            </w:tcMar>
          </w:tcPr>
          <w:p w14:paraId="76F23DFC" w14:textId="77777777" w:rsidR="00921B64" w:rsidRPr="00D66195" w:rsidRDefault="00921B64" w:rsidP="001737B0">
            <w:pPr>
              <w:pStyle w:val="Glossary"/>
              <w:keepNext/>
            </w:pPr>
            <w:r w:rsidRPr="00D66195">
              <w:lastRenderedPageBreak/>
              <w:t>Resilience</w:t>
            </w:r>
          </w:p>
        </w:tc>
        <w:tc>
          <w:tcPr>
            <w:tcW w:w="3778" w:type="pct"/>
            <w:shd w:val="clear" w:color="auto" w:fill="auto"/>
            <w:tcMar>
              <w:top w:w="0" w:type="dxa"/>
            </w:tcMar>
          </w:tcPr>
          <w:p w14:paraId="4640DAEB" w14:textId="3437F370" w:rsidR="00921B64" w:rsidRPr="00D66195" w:rsidRDefault="00921B64" w:rsidP="00FB574D">
            <w:pPr>
              <w:pStyle w:val="Glossary"/>
            </w:pPr>
            <w:r w:rsidRPr="00D66195">
              <w:t>The capacity of social, economic and environmental systems to cope with a hazardous event, trend or disturbance by responding or reorganising in ways that maintain their essential function, identity and structure, while also maintaining the capacity for adaptation, learning and transformation (IPCC,</w:t>
            </w:r>
            <w:r w:rsidR="001737B0">
              <w:t> </w:t>
            </w:r>
            <w:r w:rsidRPr="00D66195">
              <w:t>2014</w:t>
            </w:r>
            <w:r w:rsidR="00C75483">
              <w:t>c</w:t>
            </w:r>
            <w:r w:rsidRPr="00D66195">
              <w:t>).</w:t>
            </w:r>
          </w:p>
        </w:tc>
      </w:tr>
      <w:tr w:rsidR="00921B64" w:rsidRPr="00D66195" w14:paraId="6C5AEDD4" w14:textId="77777777" w:rsidTr="001737B0">
        <w:trPr>
          <w:trHeight w:val="283"/>
        </w:trPr>
        <w:tc>
          <w:tcPr>
            <w:tcW w:w="1222" w:type="pct"/>
            <w:shd w:val="clear" w:color="auto" w:fill="auto"/>
            <w:tcMar>
              <w:top w:w="0" w:type="dxa"/>
            </w:tcMar>
          </w:tcPr>
          <w:p w14:paraId="4B649D84" w14:textId="77777777" w:rsidR="00921B64" w:rsidRPr="00D66195" w:rsidRDefault="00921B64" w:rsidP="003B09C2">
            <w:pPr>
              <w:pStyle w:val="Glossary"/>
            </w:pPr>
            <w:r w:rsidRPr="00D66195">
              <w:t xml:space="preserve">Risk </w:t>
            </w:r>
          </w:p>
        </w:tc>
        <w:tc>
          <w:tcPr>
            <w:tcW w:w="3778" w:type="pct"/>
            <w:shd w:val="clear" w:color="auto" w:fill="auto"/>
            <w:tcMar>
              <w:top w:w="0" w:type="dxa"/>
            </w:tcMar>
          </w:tcPr>
          <w:p w14:paraId="6DFBB4FB" w14:textId="23117219" w:rsidR="00921B64" w:rsidRPr="00D66195" w:rsidRDefault="00921B64" w:rsidP="003B09C2">
            <w:pPr>
              <w:pStyle w:val="Glossary"/>
            </w:pPr>
            <w:r w:rsidRPr="00D66195">
              <w:t>The potential for consequences where something of value is at stake and where the outcome is uncertain, recogni</w:t>
            </w:r>
            <w:r>
              <w:t>s</w:t>
            </w:r>
            <w:r w:rsidRPr="00D66195">
              <w:t>ing the diversity of values. Risk is often represented as probability or likelihood of occurrence of hazardous events or trends</w:t>
            </w:r>
            <w:r>
              <w:t>,</w:t>
            </w:r>
            <w:r w:rsidRPr="00D66195">
              <w:t xml:space="preserve"> multiplied by the impacts if these events or trends occur.</w:t>
            </w:r>
            <w:r w:rsidR="001737B0">
              <w:t> </w:t>
            </w:r>
            <w:r w:rsidRPr="00D66195">
              <w:t xml:space="preserve">The term </w:t>
            </w:r>
            <w:r w:rsidR="00AC04BC">
              <w:t>‘</w:t>
            </w:r>
            <w:r w:rsidRPr="00D66195">
              <w:t>risk</w:t>
            </w:r>
            <w:r w:rsidR="00AC04BC">
              <w:t>’</w:t>
            </w:r>
            <w:r w:rsidRPr="00D66195">
              <w:t xml:space="preserve"> is used to refer to the potential, when the outcome is</w:t>
            </w:r>
            <w:r w:rsidR="001737B0">
              <w:t> </w:t>
            </w:r>
            <w:r w:rsidRPr="00D66195">
              <w:t>uncertain, for adverse consequences on lives, livelihoods, health, ecosystems and species, economic, social and cultural assets, services (including environmental services) and infrastructure. Risk results from the interaction of vulnerability, exposure and hazard. To address the evolving impacts of climate change, risk can also be defined as the interplay between hazards, exposure and vulnerability (IPCC, 2014</w:t>
            </w:r>
            <w:r w:rsidR="00C75483">
              <w:t>c</w:t>
            </w:r>
            <w:r w:rsidRPr="00D66195">
              <w:t>).</w:t>
            </w:r>
          </w:p>
        </w:tc>
      </w:tr>
      <w:tr w:rsidR="00921B64" w:rsidRPr="00D66195" w14:paraId="55648956" w14:textId="77777777" w:rsidTr="001737B0">
        <w:trPr>
          <w:trHeight w:val="283"/>
        </w:trPr>
        <w:tc>
          <w:tcPr>
            <w:tcW w:w="1222" w:type="pct"/>
            <w:shd w:val="clear" w:color="auto" w:fill="auto"/>
            <w:tcMar>
              <w:top w:w="0" w:type="dxa"/>
            </w:tcMar>
          </w:tcPr>
          <w:p w14:paraId="7762C68A" w14:textId="77777777" w:rsidR="00921B64" w:rsidRPr="00D66195" w:rsidRDefault="00921B64" w:rsidP="003B09C2">
            <w:pPr>
              <w:pStyle w:val="Glossary"/>
            </w:pPr>
            <w:r w:rsidRPr="00D66195">
              <w:t xml:space="preserve">Risk </w:t>
            </w:r>
            <w:r>
              <w:t>a</w:t>
            </w:r>
            <w:r w:rsidRPr="00D66195">
              <w:t>ssessment</w:t>
            </w:r>
          </w:p>
        </w:tc>
        <w:tc>
          <w:tcPr>
            <w:tcW w:w="3778" w:type="pct"/>
            <w:shd w:val="clear" w:color="auto" w:fill="auto"/>
            <w:tcMar>
              <w:top w:w="0" w:type="dxa"/>
            </w:tcMar>
          </w:tcPr>
          <w:p w14:paraId="236784F6" w14:textId="77777777" w:rsidR="00921B64" w:rsidRPr="00D66195" w:rsidRDefault="00921B64" w:rsidP="003B09C2">
            <w:pPr>
              <w:pStyle w:val="Glossary"/>
            </w:pPr>
            <w:r w:rsidRPr="00D66195">
              <w:t>The overall qualitative and/or quantitative process of risk identification, risk analysis and risk evaluation, with multiple entry points for communication and engagement and monitoring and reviews (AS/NZS ISO 31000:2009, Risk Management Standard).</w:t>
            </w:r>
          </w:p>
        </w:tc>
      </w:tr>
      <w:tr w:rsidR="00921B64" w:rsidRPr="00D66195" w14:paraId="6CD75FFC" w14:textId="77777777" w:rsidTr="001737B0">
        <w:trPr>
          <w:trHeight w:val="283"/>
        </w:trPr>
        <w:tc>
          <w:tcPr>
            <w:tcW w:w="1222" w:type="pct"/>
            <w:shd w:val="clear" w:color="auto" w:fill="auto"/>
            <w:tcMar>
              <w:top w:w="0" w:type="dxa"/>
            </w:tcMar>
          </w:tcPr>
          <w:p w14:paraId="0CF59C62" w14:textId="77777777" w:rsidR="00921B64" w:rsidRPr="00D66195" w:rsidRDefault="00921B64" w:rsidP="003B09C2">
            <w:pPr>
              <w:pStyle w:val="Glossary"/>
            </w:pPr>
            <w:r w:rsidRPr="00D66195">
              <w:t>Shock</w:t>
            </w:r>
          </w:p>
        </w:tc>
        <w:tc>
          <w:tcPr>
            <w:tcW w:w="3778" w:type="pct"/>
            <w:shd w:val="clear" w:color="auto" w:fill="auto"/>
            <w:tcMar>
              <w:top w:w="0" w:type="dxa"/>
            </w:tcMar>
          </w:tcPr>
          <w:p w14:paraId="457D23E8" w14:textId="3F5E40A1" w:rsidR="00921B64" w:rsidRPr="00D66195" w:rsidRDefault="00921B64" w:rsidP="00D46F0A">
            <w:pPr>
              <w:pStyle w:val="Glossary"/>
            </w:pPr>
            <w:r w:rsidRPr="00D66195">
              <w:t>A sudden, disruptive event with an important and ofte</w:t>
            </w:r>
            <w:r w:rsidR="00D46F0A">
              <w:t>n negative impact.</w:t>
            </w:r>
          </w:p>
        </w:tc>
      </w:tr>
      <w:tr w:rsidR="00921B64" w:rsidRPr="00D66195" w14:paraId="2BAB6A7B" w14:textId="77777777" w:rsidTr="001737B0">
        <w:trPr>
          <w:trHeight w:val="283"/>
        </w:trPr>
        <w:tc>
          <w:tcPr>
            <w:tcW w:w="1222" w:type="pct"/>
            <w:shd w:val="clear" w:color="auto" w:fill="auto"/>
            <w:tcMar>
              <w:top w:w="0" w:type="dxa"/>
            </w:tcMar>
          </w:tcPr>
          <w:p w14:paraId="1D8A252F" w14:textId="77777777" w:rsidR="00921B64" w:rsidRPr="00D66195" w:rsidRDefault="00921B64" w:rsidP="003B09C2">
            <w:pPr>
              <w:pStyle w:val="Glossary"/>
            </w:pPr>
            <w:r w:rsidRPr="00D66195">
              <w:t>Stress</w:t>
            </w:r>
          </w:p>
        </w:tc>
        <w:tc>
          <w:tcPr>
            <w:tcW w:w="3778" w:type="pct"/>
            <w:shd w:val="clear" w:color="auto" w:fill="auto"/>
            <w:tcMar>
              <w:top w:w="0" w:type="dxa"/>
            </w:tcMar>
          </w:tcPr>
          <w:p w14:paraId="57C13F6F" w14:textId="360E0B12" w:rsidR="00921B64" w:rsidRPr="00D66195" w:rsidRDefault="00921B64" w:rsidP="00D46F0A">
            <w:pPr>
              <w:pStyle w:val="Glossary"/>
            </w:pPr>
            <w:r w:rsidRPr="00D66195">
              <w:t>A long-term, chronic issue with an important and ofte</w:t>
            </w:r>
            <w:r w:rsidR="00D46F0A">
              <w:t>n negative impact.</w:t>
            </w:r>
            <w:r>
              <w:t xml:space="preserve"> </w:t>
            </w:r>
          </w:p>
        </w:tc>
      </w:tr>
      <w:tr w:rsidR="00921B64" w:rsidRPr="00D66195" w14:paraId="6C803609" w14:textId="77777777" w:rsidTr="001737B0">
        <w:trPr>
          <w:trHeight w:val="283"/>
        </w:trPr>
        <w:tc>
          <w:tcPr>
            <w:tcW w:w="1222" w:type="pct"/>
            <w:shd w:val="clear" w:color="auto" w:fill="auto"/>
            <w:tcMar>
              <w:top w:w="0" w:type="dxa"/>
            </w:tcMar>
          </w:tcPr>
          <w:p w14:paraId="6A20AC66" w14:textId="77777777" w:rsidR="00921B64" w:rsidRPr="00D66195" w:rsidRDefault="00921B64" w:rsidP="003B09C2">
            <w:pPr>
              <w:pStyle w:val="Glossary"/>
            </w:pPr>
            <w:r w:rsidRPr="00D66195">
              <w:t>Stressor (climate)</w:t>
            </w:r>
          </w:p>
        </w:tc>
        <w:tc>
          <w:tcPr>
            <w:tcW w:w="3778" w:type="pct"/>
            <w:shd w:val="clear" w:color="auto" w:fill="auto"/>
            <w:tcMar>
              <w:top w:w="0" w:type="dxa"/>
            </w:tcMar>
          </w:tcPr>
          <w:p w14:paraId="0282BC58" w14:textId="547FE135" w:rsidR="00921B64" w:rsidRPr="00D66195" w:rsidRDefault="00921B64" w:rsidP="00AC04BC">
            <w:pPr>
              <w:pStyle w:val="Glossary"/>
            </w:pPr>
            <w:r w:rsidRPr="00D66195">
              <w:t>Persistent climatic occurrence (</w:t>
            </w:r>
            <w:r>
              <w:t>for example</w:t>
            </w:r>
            <w:r w:rsidRPr="00D66195">
              <w:t>, change in pattern of seasonal rainfall) or rate of change or trend in climate variables, such as the mean, extremes or the range (</w:t>
            </w:r>
            <w:r>
              <w:t>for example</w:t>
            </w:r>
            <w:r w:rsidRPr="00D66195">
              <w:t>, ongoing rise in mean ocean temperature or acidification), which occurs over a period of time (</w:t>
            </w:r>
            <w:r>
              <w:t>for example</w:t>
            </w:r>
            <w:r w:rsidRPr="00D66195">
              <w:t>, years</w:t>
            </w:r>
            <w:r w:rsidR="00AC04BC">
              <w:t xml:space="preserve">, </w:t>
            </w:r>
            <w:r w:rsidRPr="00D66195">
              <w:t xml:space="preserve">decades </w:t>
            </w:r>
            <w:r w:rsidR="00AC04BC">
              <w:t>or</w:t>
            </w:r>
            <w:r w:rsidR="00AC04BC" w:rsidRPr="00D66195">
              <w:t xml:space="preserve"> </w:t>
            </w:r>
            <w:r w:rsidRPr="00D66195">
              <w:t>centuries), with important effects on the system exposed, increasing vulnerability to climate change (</w:t>
            </w:r>
            <w:r>
              <w:t>Ministry for the Environment</w:t>
            </w:r>
            <w:r w:rsidRPr="00D66195">
              <w:t>, 2019a).</w:t>
            </w:r>
          </w:p>
        </w:tc>
      </w:tr>
      <w:tr w:rsidR="00921B64" w:rsidRPr="00D66195" w14:paraId="326622D7" w14:textId="77777777" w:rsidTr="001737B0">
        <w:trPr>
          <w:trHeight w:val="283"/>
        </w:trPr>
        <w:tc>
          <w:tcPr>
            <w:tcW w:w="1222" w:type="pct"/>
            <w:shd w:val="clear" w:color="auto" w:fill="auto"/>
            <w:tcMar>
              <w:top w:w="0" w:type="dxa"/>
            </w:tcMar>
          </w:tcPr>
          <w:p w14:paraId="0DA5EEB6" w14:textId="77777777" w:rsidR="00921B64" w:rsidRPr="00D66195" w:rsidRDefault="00921B64" w:rsidP="003B09C2">
            <w:pPr>
              <w:pStyle w:val="Glossary"/>
            </w:pPr>
            <w:r w:rsidRPr="00D66195">
              <w:t>System</w:t>
            </w:r>
          </w:p>
        </w:tc>
        <w:tc>
          <w:tcPr>
            <w:tcW w:w="3778" w:type="pct"/>
            <w:shd w:val="clear" w:color="auto" w:fill="auto"/>
            <w:tcMar>
              <w:top w:w="0" w:type="dxa"/>
            </w:tcMar>
          </w:tcPr>
          <w:p w14:paraId="31C374D7" w14:textId="4964DEA6" w:rsidR="00921B64" w:rsidRPr="00D66195" w:rsidRDefault="00921B64" w:rsidP="00532AA4">
            <w:pPr>
              <w:pStyle w:val="Glossary"/>
            </w:pPr>
            <w:r w:rsidRPr="00D66195">
              <w:t xml:space="preserve">A set of things working together as parts of an interconnected network and/or a complex whole </w:t>
            </w:r>
            <w:r w:rsidR="00AC04BC">
              <w:t>.</w:t>
            </w:r>
          </w:p>
        </w:tc>
      </w:tr>
      <w:tr w:rsidR="00921B64" w:rsidRPr="00D66195" w14:paraId="2F10D28B" w14:textId="77777777" w:rsidTr="001737B0">
        <w:trPr>
          <w:trHeight w:val="283"/>
        </w:trPr>
        <w:tc>
          <w:tcPr>
            <w:tcW w:w="1222" w:type="pct"/>
            <w:shd w:val="clear" w:color="auto" w:fill="auto"/>
            <w:tcMar>
              <w:top w:w="0" w:type="dxa"/>
            </w:tcMar>
          </w:tcPr>
          <w:p w14:paraId="13535791" w14:textId="77777777" w:rsidR="00921B64" w:rsidRPr="00D66195" w:rsidRDefault="00921B64" w:rsidP="003B09C2">
            <w:pPr>
              <w:pStyle w:val="Glossary"/>
            </w:pPr>
            <w:r w:rsidRPr="00D66195">
              <w:t>T</w:t>
            </w:r>
            <w:r>
              <w:t>a</w:t>
            </w:r>
            <w:r w:rsidRPr="00D66195">
              <w:t>onga Māori</w:t>
            </w:r>
          </w:p>
        </w:tc>
        <w:tc>
          <w:tcPr>
            <w:tcW w:w="3778" w:type="pct"/>
            <w:shd w:val="clear" w:color="auto" w:fill="auto"/>
            <w:tcMar>
              <w:top w:w="0" w:type="dxa"/>
            </w:tcMar>
          </w:tcPr>
          <w:p w14:paraId="7F5317C2" w14:textId="05492CD1" w:rsidR="00921B64" w:rsidRPr="00D66195" w:rsidRDefault="00921B64" w:rsidP="003B09C2">
            <w:pPr>
              <w:pStyle w:val="Glossary"/>
            </w:pPr>
            <w:r w:rsidRPr="00D66195">
              <w:t>Tangible and intangible items that are highly valued in Māori culture. T</w:t>
            </w:r>
            <w:r>
              <w:t>a</w:t>
            </w:r>
            <w:r w:rsidRPr="00D66195">
              <w:t xml:space="preserve">onga Māori include: </w:t>
            </w:r>
          </w:p>
          <w:p w14:paraId="31C3759F" w14:textId="77777777" w:rsidR="00921B64" w:rsidRPr="00D66195" w:rsidRDefault="00921B64" w:rsidP="003F788E">
            <w:pPr>
              <w:pStyle w:val="Glossary"/>
              <w:numPr>
                <w:ilvl w:val="0"/>
                <w:numId w:val="89"/>
              </w:numPr>
              <w:ind w:left="317" w:hanging="317"/>
            </w:pPr>
            <w:r>
              <w:t>n</w:t>
            </w:r>
            <w:r w:rsidRPr="00D66195">
              <w:t>atural environment (whenua/land, ngahere/forests, awa/rivers, maunga/mountains and moana/ocean)</w:t>
            </w:r>
          </w:p>
          <w:p w14:paraId="32843040" w14:textId="513C5204" w:rsidR="00921B64" w:rsidRPr="00AC04BC" w:rsidRDefault="00921B64" w:rsidP="003F788E">
            <w:pPr>
              <w:pStyle w:val="Glossary"/>
              <w:numPr>
                <w:ilvl w:val="0"/>
                <w:numId w:val="89"/>
              </w:numPr>
              <w:ind w:left="317" w:hanging="317"/>
              <w:rPr>
                <w:spacing w:val="-2"/>
              </w:rPr>
            </w:pPr>
            <w:r w:rsidRPr="00AC04BC">
              <w:rPr>
                <w:spacing w:val="-2"/>
              </w:rPr>
              <w:t>human and non-human capital (whānau/families, hapū/sub-tribes, iwi/tribes)</w:t>
            </w:r>
            <w:r w:rsidR="00AC04BC" w:rsidRPr="00AC04BC">
              <w:rPr>
                <w:spacing w:val="-2"/>
              </w:rPr>
              <w:t xml:space="preserve"> and</w:t>
            </w:r>
            <w:r w:rsidRPr="00AC04BC">
              <w:rPr>
                <w:spacing w:val="-2"/>
              </w:rPr>
              <w:t xml:space="preserve"> spiritual (mauri/the intrinsic life</w:t>
            </w:r>
            <w:r w:rsidR="00320CD0">
              <w:rPr>
                <w:spacing w:val="-2"/>
              </w:rPr>
              <w:t xml:space="preserve"> </w:t>
            </w:r>
            <w:r w:rsidRPr="00AC04BC">
              <w:rPr>
                <w:spacing w:val="-2"/>
              </w:rPr>
              <w:t>force within living entities)</w:t>
            </w:r>
          </w:p>
          <w:p w14:paraId="143BD8C6" w14:textId="77777777" w:rsidR="00921B64" w:rsidRPr="00D66195" w:rsidRDefault="00921B64" w:rsidP="003F788E">
            <w:pPr>
              <w:pStyle w:val="Glossary"/>
              <w:numPr>
                <w:ilvl w:val="0"/>
                <w:numId w:val="89"/>
              </w:numPr>
              <w:ind w:left="317" w:hanging="317"/>
            </w:pPr>
            <w:r>
              <w:t>s</w:t>
            </w:r>
            <w:r w:rsidRPr="00D66195">
              <w:t>ocial capital (mātauranga Māori/Māori knowledge, intergenerational transfer of knowledge)</w:t>
            </w:r>
          </w:p>
          <w:p w14:paraId="56F7EF62" w14:textId="77777777" w:rsidR="00921B64" w:rsidRPr="00D66195" w:rsidRDefault="00921B64" w:rsidP="003F788E">
            <w:pPr>
              <w:pStyle w:val="Glossary"/>
              <w:numPr>
                <w:ilvl w:val="0"/>
                <w:numId w:val="89"/>
              </w:numPr>
              <w:ind w:left="317" w:hanging="317"/>
            </w:pPr>
            <w:r>
              <w:t>e</w:t>
            </w:r>
            <w:r w:rsidRPr="00D66195">
              <w:t xml:space="preserve">conomic capital (financial value of assets including land holdings) </w:t>
            </w:r>
          </w:p>
          <w:p w14:paraId="00A75913" w14:textId="77777777" w:rsidR="00921B64" w:rsidRPr="00D66195" w:rsidRDefault="00921B64" w:rsidP="003F788E">
            <w:pPr>
              <w:pStyle w:val="Glossary"/>
              <w:numPr>
                <w:ilvl w:val="0"/>
                <w:numId w:val="89"/>
              </w:numPr>
              <w:ind w:left="317" w:hanging="317"/>
            </w:pPr>
            <w:r>
              <w:t>m</w:t>
            </w:r>
            <w:r w:rsidRPr="00D66195">
              <w:t>aterial capital (buildings including marae, commercial investments and private homes) (</w:t>
            </w:r>
            <w:r>
              <w:t>Ministry for the Environment,</w:t>
            </w:r>
            <w:r w:rsidRPr="00D66195">
              <w:t xml:space="preserve"> 2019).</w:t>
            </w:r>
          </w:p>
        </w:tc>
      </w:tr>
      <w:tr w:rsidR="00921B64" w:rsidRPr="00D66195" w14:paraId="353B9E7F" w14:textId="77777777" w:rsidTr="001737B0">
        <w:trPr>
          <w:trHeight w:val="283"/>
        </w:trPr>
        <w:tc>
          <w:tcPr>
            <w:tcW w:w="1222" w:type="pct"/>
            <w:shd w:val="clear" w:color="auto" w:fill="auto"/>
            <w:tcMar>
              <w:top w:w="0" w:type="dxa"/>
            </w:tcMar>
          </w:tcPr>
          <w:p w14:paraId="3369F185" w14:textId="77777777" w:rsidR="00921B64" w:rsidRPr="00D66195" w:rsidRDefault="00921B64" w:rsidP="003B09C2">
            <w:pPr>
              <w:pStyle w:val="Glossary"/>
            </w:pPr>
            <w:r w:rsidRPr="00D66195">
              <w:t xml:space="preserve">Three waters </w:t>
            </w:r>
          </w:p>
        </w:tc>
        <w:tc>
          <w:tcPr>
            <w:tcW w:w="3778" w:type="pct"/>
            <w:shd w:val="clear" w:color="auto" w:fill="auto"/>
            <w:tcMar>
              <w:top w:w="0" w:type="dxa"/>
            </w:tcMar>
          </w:tcPr>
          <w:p w14:paraId="02634430" w14:textId="2EA47718" w:rsidR="00921B64" w:rsidRPr="00D66195" w:rsidRDefault="00AC04BC" w:rsidP="003B09C2">
            <w:pPr>
              <w:pStyle w:val="Glossary"/>
            </w:pPr>
            <w:r>
              <w:t>D</w:t>
            </w:r>
            <w:r w:rsidR="00921B64" w:rsidRPr="00D66195">
              <w:t>rinking water, wastewater and stormwater</w:t>
            </w:r>
            <w:r>
              <w:t>.</w:t>
            </w:r>
            <w:r w:rsidR="00921B64" w:rsidRPr="00D66195">
              <w:rPr>
                <w:rFonts w:ascii="Trebuchet MS" w:hAnsi="Trebuchet MS"/>
                <w:color w:val="333333"/>
                <w:sz w:val="21"/>
                <w:szCs w:val="21"/>
                <w:shd w:val="clear" w:color="auto" w:fill="FFFFFF"/>
              </w:rPr>
              <w:t xml:space="preserve"> </w:t>
            </w:r>
          </w:p>
        </w:tc>
      </w:tr>
      <w:tr w:rsidR="00921B64" w:rsidRPr="00D66195" w14:paraId="29D3D79D" w14:textId="77777777" w:rsidTr="001737B0">
        <w:trPr>
          <w:trHeight w:val="283"/>
        </w:trPr>
        <w:tc>
          <w:tcPr>
            <w:tcW w:w="1222" w:type="pct"/>
            <w:shd w:val="clear" w:color="auto" w:fill="auto"/>
            <w:tcMar>
              <w:top w:w="0" w:type="dxa"/>
            </w:tcMar>
          </w:tcPr>
          <w:p w14:paraId="4B3C410C" w14:textId="77777777" w:rsidR="00921B64" w:rsidRPr="00D66195" w:rsidRDefault="00921B64" w:rsidP="001737B0">
            <w:pPr>
              <w:pStyle w:val="Glossary"/>
              <w:keepNext/>
            </w:pPr>
            <w:r w:rsidRPr="00D66195">
              <w:lastRenderedPageBreak/>
              <w:t>Uncertainty</w:t>
            </w:r>
          </w:p>
        </w:tc>
        <w:tc>
          <w:tcPr>
            <w:tcW w:w="3778" w:type="pct"/>
            <w:shd w:val="clear" w:color="auto" w:fill="auto"/>
            <w:tcMar>
              <w:top w:w="0" w:type="dxa"/>
            </w:tcMar>
          </w:tcPr>
          <w:p w14:paraId="61984675" w14:textId="23EF3B42" w:rsidR="00921B64" w:rsidRPr="00D66195" w:rsidRDefault="00921B64" w:rsidP="003B09C2">
            <w:pPr>
              <w:pStyle w:val="Glossary"/>
            </w:pPr>
            <w:r w:rsidRPr="00D66195">
              <w:t>A state of incomplete knowledge that can result from a lack of information or from disagreement about what is known or even knowable. It may have many types of sources, from imprecision in the data to ambiguously defined concepts or terminology, or uncertain projections of human behaviour (IPCC, 2014</w:t>
            </w:r>
            <w:r w:rsidR="00C75483">
              <w:t>c</w:t>
            </w:r>
            <w:r w:rsidRPr="00D66195">
              <w:t>).</w:t>
            </w:r>
          </w:p>
        </w:tc>
      </w:tr>
      <w:tr w:rsidR="00921B64" w:rsidRPr="00D66195" w14:paraId="3A8770FD" w14:textId="77777777" w:rsidTr="001737B0">
        <w:trPr>
          <w:trHeight w:val="283"/>
        </w:trPr>
        <w:tc>
          <w:tcPr>
            <w:tcW w:w="1222" w:type="pct"/>
            <w:shd w:val="clear" w:color="auto" w:fill="auto"/>
            <w:tcMar>
              <w:top w:w="0" w:type="dxa"/>
            </w:tcMar>
          </w:tcPr>
          <w:p w14:paraId="3F036519" w14:textId="77777777" w:rsidR="00921B64" w:rsidRPr="00D66195" w:rsidRDefault="00921B64" w:rsidP="003B09C2">
            <w:pPr>
              <w:pStyle w:val="Glossary"/>
            </w:pPr>
            <w:r w:rsidRPr="00D66195">
              <w:t>Value domain</w:t>
            </w:r>
          </w:p>
        </w:tc>
        <w:tc>
          <w:tcPr>
            <w:tcW w:w="3778" w:type="pct"/>
            <w:shd w:val="clear" w:color="auto" w:fill="auto"/>
            <w:tcMar>
              <w:top w:w="0" w:type="dxa"/>
            </w:tcMar>
          </w:tcPr>
          <w:p w14:paraId="004A395E" w14:textId="47D276FA" w:rsidR="00921B64" w:rsidRPr="00D66195" w:rsidRDefault="00921B64" w:rsidP="00AC04BC">
            <w:pPr>
              <w:pStyle w:val="Glossary"/>
              <w:rPr>
                <w:lang w:eastAsia="en-AU"/>
              </w:rPr>
            </w:pPr>
            <w:r w:rsidRPr="00D66195">
              <w:rPr>
                <w:lang w:eastAsia="en-AU"/>
              </w:rPr>
              <w:t xml:space="preserve">The NCCRA </w:t>
            </w:r>
            <w:r>
              <w:rPr>
                <w:lang w:eastAsia="en-AU"/>
              </w:rPr>
              <w:t>f</w:t>
            </w:r>
            <w:r w:rsidRPr="00D66195">
              <w:rPr>
                <w:lang w:eastAsia="en-AU"/>
              </w:rPr>
              <w:t>ramework outlines five ‘value domains’ for assessing risks and opportunities. These value domains represent groups of values, assets and systems that may be at risk from exposure to climate</w:t>
            </w:r>
            <w:r w:rsidR="00AC04BC">
              <w:rPr>
                <w:lang w:eastAsia="en-AU"/>
              </w:rPr>
              <w:t xml:space="preserve"> change</w:t>
            </w:r>
            <w:r w:rsidRPr="00D66195">
              <w:rPr>
                <w:lang w:eastAsia="en-AU"/>
              </w:rPr>
              <w:t xml:space="preserve">-related hazards or </w:t>
            </w:r>
            <w:r>
              <w:rPr>
                <w:lang w:eastAsia="en-AU"/>
              </w:rPr>
              <w:t xml:space="preserve">could </w:t>
            </w:r>
            <w:r w:rsidRPr="00D66195">
              <w:rPr>
                <w:lang w:eastAsia="en-AU"/>
              </w:rPr>
              <w:t>benefi</w:t>
            </w:r>
            <w:r w:rsidR="00AC04BC">
              <w:rPr>
                <w:lang w:eastAsia="en-AU"/>
              </w:rPr>
              <w:t>t from them</w:t>
            </w:r>
            <w:r w:rsidRPr="00D66195">
              <w:rPr>
                <w:lang w:eastAsia="en-AU"/>
              </w:rPr>
              <w:t xml:space="preserve"> (opportunities). These value domains are a hybrid of New Zealand Treasury’s </w:t>
            </w:r>
            <w:r w:rsidR="00AC04BC">
              <w:rPr>
                <w:lang w:eastAsia="en-AU"/>
              </w:rPr>
              <w:t>L</w:t>
            </w:r>
            <w:r w:rsidRPr="00B51949">
              <w:rPr>
                <w:lang w:eastAsia="en-AU"/>
              </w:rPr>
              <w:t xml:space="preserve">iving </w:t>
            </w:r>
            <w:r w:rsidR="00AC04BC">
              <w:rPr>
                <w:lang w:eastAsia="en-AU"/>
              </w:rPr>
              <w:t>S</w:t>
            </w:r>
            <w:r w:rsidRPr="00B51949">
              <w:rPr>
                <w:lang w:eastAsia="en-AU"/>
              </w:rPr>
              <w:t xml:space="preserve">tandards </w:t>
            </w:r>
            <w:r w:rsidR="00AC04BC">
              <w:rPr>
                <w:lang w:eastAsia="en-AU"/>
              </w:rPr>
              <w:t>F</w:t>
            </w:r>
            <w:r w:rsidRPr="00B51949">
              <w:rPr>
                <w:lang w:eastAsia="en-AU"/>
              </w:rPr>
              <w:t>ramework</w:t>
            </w:r>
            <w:r w:rsidRPr="00D66195">
              <w:rPr>
                <w:lang w:eastAsia="en-AU"/>
              </w:rPr>
              <w:t xml:space="preserve"> and those used in the National Disaster Resilience Strategy </w:t>
            </w:r>
            <w:r w:rsidRPr="00D66195">
              <w:t>(Ministry of Civil Defence and Emergency Management, 2019</w:t>
            </w:r>
            <w:r w:rsidR="00AC04BC">
              <w:t xml:space="preserve">; </w:t>
            </w:r>
            <w:r w:rsidR="00AC04BC" w:rsidRPr="00D66195">
              <w:t>New Zealand Treasury, 2018</w:t>
            </w:r>
            <w:r w:rsidRPr="00D66195">
              <w:t xml:space="preserve">). </w:t>
            </w:r>
            <w:r w:rsidRPr="00D66195">
              <w:rPr>
                <w:lang w:eastAsia="en-AU"/>
              </w:rPr>
              <w:t xml:space="preserve">The value domains are interconnected and </w:t>
            </w:r>
            <w:r>
              <w:rPr>
                <w:lang w:eastAsia="en-AU"/>
              </w:rPr>
              <w:t>apply</w:t>
            </w:r>
            <w:r w:rsidRPr="00D66195">
              <w:rPr>
                <w:lang w:eastAsia="en-AU"/>
              </w:rPr>
              <w:t xml:space="preserve"> at individual, community and national level</w:t>
            </w:r>
            <w:r w:rsidR="00AC04BC">
              <w:rPr>
                <w:lang w:eastAsia="en-AU"/>
              </w:rPr>
              <w:t>s</w:t>
            </w:r>
            <w:r w:rsidRPr="00D66195">
              <w:rPr>
                <w:lang w:eastAsia="en-AU"/>
              </w:rPr>
              <w:t xml:space="preserve">. They include tangible and intangible values. </w:t>
            </w:r>
          </w:p>
        </w:tc>
      </w:tr>
      <w:tr w:rsidR="00921B64" w:rsidRPr="00D66195" w14:paraId="0F5E3D0C" w14:textId="77777777" w:rsidTr="001737B0">
        <w:trPr>
          <w:trHeight w:val="283"/>
        </w:trPr>
        <w:tc>
          <w:tcPr>
            <w:tcW w:w="1222" w:type="pct"/>
            <w:shd w:val="clear" w:color="auto" w:fill="auto"/>
            <w:tcMar>
              <w:top w:w="0" w:type="dxa"/>
            </w:tcMar>
          </w:tcPr>
          <w:p w14:paraId="79066955" w14:textId="77777777" w:rsidR="00921B64" w:rsidRPr="00D66195" w:rsidRDefault="00921B64" w:rsidP="003B09C2">
            <w:pPr>
              <w:pStyle w:val="Glossary"/>
            </w:pPr>
            <w:r w:rsidRPr="00D66195">
              <w:t>Vulnerability</w:t>
            </w:r>
          </w:p>
        </w:tc>
        <w:tc>
          <w:tcPr>
            <w:tcW w:w="3778" w:type="pct"/>
            <w:shd w:val="clear" w:color="auto" w:fill="auto"/>
            <w:tcMar>
              <w:top w:w="0" w:type="dxa"/>
            </w:tcMar>
          </w:tcPr>
          <w:p w14:paraId="0603DECA" w14:textId="44B1038D" w:rsidR="00921B64" w:rsidRPr="00D66195" w:rsidRDefault="00921B64" w:rsidP="003B09C2">
            <w:pPr>
              <w:pStyle w:val="Glossary"/>
            </w:pPr>
            <w:r w:rsidRPr="00D66195">
              <w:t>The propensity or predisposition to be adversely affected. Vulnerability encompasses a variety of concepts and elements</w:t>
            </w:r>
            <w:r>
              <w:t>,</w:t>
            </w:r>
            <w:r w:rsidRPr="00D66195">
              <w:t xml:space="preserve"> including sensitivity or susceptibility to harm and lack of capacity to cope and adapt (IPCC, 2014</w:t>
            </w:r>
            <w:r w:rsidR="00C75483">
              <w:t>c</w:t>
            </w:r>
            <w:r w:rsidRPr="00D66195">
              <w:t>).</w:t>
            </w:r>
          </w:p>
          <w:p w14:paraId="5D869711" w14:textId="27BC185F" w:rsidR="00921B64" w:rsidRPr="00D66195" w:rsidRDefault="00921B64" w:rsidP="00D047D7">
            <w:pPr>
              <w:pStyle w:val="Glossary"/>
            </w:pPr>
            <w:r w:rsidRPr="00D66195">
              <w:t>Assessing vulnerability is broader than conventional risk assessments</w:t>
            </w:r>
            <w:r>
              <w:t>,</w:t>
            </w:r>
            <w:r w:rsidRPr="00D66195">
              <w:t xml:space="preserve"> </w:t>
            </w:r>
            <w:r w:rsidR="00D047D7">
              <w:t xml:space="preserve">because </w:t>
            </w:r>
            <w:r>
              <w:t>it</w:t>
            </w:r>
            <w:r w:rsidRPr="00D66195">
              <w:t xml:space="preserve"> includ</w:t>
            </w:r>
            <w:r>
              <w:t>es</w:t>
            </w:r>
            <w:r w:rsidRPr="00D66195">
              <w:t xml:space="preserve"> indirect and intangible consequences on the four wellbeings and consider</w:t>
            </w:r>
            <w:r>
              <w:t>s</w:t>
            </w:r>
            <w:r w:rsidRPr="00D66195">
              <w:t xml:space="preserve"> adaptiveness and adaptive capacity (</w:t>
            </w:r>
            <w:r>
              <w:t>for example</w:t>
            </w:r>
            <w:r w:rsidRPr="00D66195">
              <w:t>, communities, whānau, hapū and iwi may be resourceful and adaptive but may lack the resources, insurance access and mandate or capacity to adapt) (</w:t>
            </w:r>
            <w:r>
              <w:t>Ministry for the Environment</w:t>
            </w:r>
            <w:r w:rsidRPr="00D66195">
              <w:t>, 2019a).</w:t>
            </w:r>
          </w:p>
        </w:tc>
      </w:tr>
      <w:tr w:rsidR="00921B64" w:rsidRPr="00D66195" w14:paraId="5D4F05EE" w14:textId="77777777" w:rsidTr="001737B0">
        <w:trPr>
          <w:trHeight w:val="283"/>
        </w:trPr>
        <w:tc>
          <w:tcPr>
            <w:tcW w:w="1222" w:type="pct"/>
            <w:shd w:val="clear" w:color="auto" w:fill="auto"/>
            <w:tcMar>
              <w:top w:w="0" w:type="dxa"/>
            </w:tcMar>
          </w:tcPr>
          <w:p w14:paraId="2D58AEFB" w14:textId="77777777" w:rsidR="00921B64" w:rsidRPr="00D66195" w:rsidRDefault="00921B64" w:rsidP="003B09C2">
            <w:pPr>
              <w:pStyle w:val="Glossary"/>
            </w:pPr>
            <w:r w:rsidRPr="00D66195">
              <w:t>Wellbeing</w:t>
            </w:r>
          </w:p>
        </w:tc>
        <w:tc>
          <w:tcPr>
            <w:tcW w:w="3778" w:type="pct"/>
            <w:shd w:val="clear" w:color="auto" w:fill="auto"/>
            <w:tcMar>
              <w:top w:w="0" w:type="dxa"/>
            </w:tcMar>
          </w:tcPr>
          <w:p w14:paraId="3E3DA0CF" w14:textId="2FF50A40" w:rsidR="00921B64" w:rsidRPr="00D66195" w:rsidRDefault="00921B64" w:rsidP="00D047D7">
            <w:pPr>
              <w:pStyle w:val="Glossary"/>
            </w:pPr>
            <w:r w:rsidRPr="00D66195">
              <w:t>Wellbeing is achieved when people are able to lead fulfilling lives with purpose, balance and meaning to them (</w:t>
            </w:r>
            <w:r w:rsidR="00D047D7">
              <w:t>Te Puni K</w:t>
            </w:r>
            <w:r w:rsidR="00D047D7">
              <w:rPr>
                <w:rFonts w:cs="Calibri"/>
              </w:rPr>
              <w:t>ō</w:t>
            </w:r>
            <w:r w:rsidR="00D047D7">
              <w:t xml:space="preserve">kiri and </w:t>
            </w:r>
            <w:r>
              <w:t>New Zealand</w:t>
            </w:r>
            <w:r w:rsidRPr="00D66195">
              <w:t xml:space="preserve"> Treasury</w:t>
            </w:r>
            <w:r>
              <w:t>,</w:t>
            </w:r>
            <w:r w:rsidRPr="00D66195">
              <w:t xml:space="preserve"> 2019). In New Zealand, the Treasury</w:t>
            </w:r>
            <w:r>
              <w:t>’s</w:t>
            </w:r>
            <w:r w:rsidRPr="00D66195">
              <w:t xml:space="preserve"> </w:t>
            </w:r>
            <w:r w:rsidR="00D047D7">
              <w:t>L</w:t>
            </w:r>
            <w:r w:rsidRPr="00D66195">
              <w:t xml:space="preserve">iving </w:t>
            </w:r>
            <w:r w:rsidR="00D047D7">
              <w:t>S</w:t>
            </w:r>
            <w:r w:rsidRPr="00D66195">
              <w:t xml:space="preserve">tandards </w:t>
            </w:r>
            <w:r w:rsidR="00D047D7">
              <w:t>F</w:t>
            </w:r>
            <w:r w:rsidRPr="00D66195">
              <w:t xml:space="preserve">ramework notes that intergenerational wellbeing relies on growth, distribution and sustainability of four capitals: </w:t>
            </w:r>
            <w:r>
              <w:t>n</w:t>
            </w:r>
            <w:r w:rsidRPr="00D66195">
              <w:t xml:space="preserve">atural </w:t>
            </w:r>
            <w:r>
              <w:t>c</w:t>
            </w:r>
            <w:r w:rsidRPr="00D66195">
              <w:t xml:space="preserve">apital, </w:t>
            </w:r>
            <w:r>
              <w:t>s</w:t>
            </w:r>
            <w:r w:rsidRPr="00D66195">
              <w:t xml:space="preserve">ocial </w:t>
            </w:r>
            <w:r>
              <w:t>c</w:t>
            </w:r>
            <w:r w:rsidRPr="00D66195">
              <w:t xml:space="preserve">apital, </w:t>
            </w:r>
            <w:r>
              <w:t>h</w:t>
            </w:r>
            <w:r w:rsidRPr="00D66195">
              <w:t xml:space="preserve">uman </w:t>
            </w:r>
            <w:r>
              <w:t>c</w:t>
            </w:r>
            <w:r w:rsidRPr="00D66195">
              <w:t xml:space="preserve">apital and </w:t>
            </w:r>
            <w:r>
              <w:t>f</w:t>
            </w:r>
            <w:r w:rsidRPr="00D66195">
              <w:t>inancial/</w:t>
            </w:r>
            <w:r>
              <w:t>p</w:t>
            </w:r>
            <w:r w:rsidRPr="00D66195">
              <w:t xml:space="preserve">hysical </w:t>
            </w:r>
            <w:r>
              <w:t>c</w:t>
            </w:r>
            <w:r w:rsidRPr="00D66195">
              <w:t>apital. The capitals are interdependent and work together to support wellbeing. The Crown</w:t>
            </w:r>
            <w:r>
              <w:t>–</w:t>
            </w:r>
            <w:r w:rsidRPr="00D66195">
              <w:t>Māori relationship is integral to all four capitals (</w:t>
            </w:r>
            <w:r>
              <w:t>New Zealand</w:t>
            </w:r>
            <w:r w:rsidR="00890192">
              <w:t xml:space="preserve"> Treasury, 2018</w:t>
            </w:r>
            <w:r w:rsidRPr="00D66195">
              <w:t xml:space="preserve">). Within te ao Māori – the Māori world – wellbeing is not simply driven by stocks of capitals identified in the </w:t>
            </w:r>
            <w:r w:rsidR="00D047D7">
              <w:t>Living Standards Framework</w:t>
            </w:r>
            <w:r w:rsidRPr="00D66195">
              <w:t xml:space="preserve">. Instead, the drivers of wellbeing are considered against the values that imbue te ao Māori with a holistic perspective. These values are interconnected and span </w:t>
            </w:r>
            <w:r>
              <w:t>many</w:t>
            </w:r>
            <w:r w:rsidRPr="00D66195">
              <w:t xml:space="preserve"> aspects of wellbeing. Wellbeing results</w:t>
            </w:r>
            <w:r w:rsidR="00D047D7">
              <w:t xml:space="preserve"> from</w:t>
            </w:r>
            <w:r w:rsidRPr="00D66195">
              <w:t xml:space="preserve"> appl</w:t>
            </w:r>
            <w:r>
              <w:t>ying</w:t>
            </w:r>
            <w:r w:rsidRPr="00D66195">
              <w:t xml:space="preserve"> these values through knowledge, beliefs and practices (</w:t>
            </w:r>
            <w:r w:rsidR="00FA6BAD">
              <w:t>Te Puni K</w:t>
            </w:r>
            <w:r w:rsidR="00FA6BAD">
              <w:rPr>
                <w:rFonts w:cs="Calibri"/>
              </w:rPr>
              <w:t>ō</w:t>
            </w:r>
            <w:r w:rsidR="00FA6BAD">
              <w:t xml:space="preserve">kiri and </w:t>
            </w:r>
            <w:r>
              <w:t>New</w:t>
            </w:r>
            <w:r w:rsidR="00EE5EF4">
              <w:t> </w:t>
            </w:r>
            <w:r>
              <w:t>Zealand</w:t>
            </w:r>
            <w:r w:rsidRPr="00D66195">
              <w:t xml:space="preserve"> Treasury, 2019).</w:t>
            </w:r>
          </w:p>
        </w:tc>
      </w:tr>
    </w:tbl>
    <w:p w14:paraId="3BA36868" w14:textId="77777777" w:rsidR="00921B64" w:rsidRDefault="00921B64" w:rsidP="00A4192F">
      <w:pPr>
        <w:pStyle w:val="BodyText"/>
      </w:pPr>
    </w:p>
    <w:p w14:paraId="06E93BAC" w14:textId="77777777" w:rsidR="00EE5EF4" w:rsidRDefault="00EE5EF4" w:rsidP="00A4192F">
      <w:pPr>
        <w:pStyle w:val="BodyText"/>
        <w:sectPr w:rsidR="00EE5EF4" w:rsidSect="00103A95">
          <w:footerReference w:type="even" r:id="rId283"/>
          <w:footerReference w:type="default" r:id="rId284"/>
          <w:pgSz w:w="11907" w:h="16840" w:code="9"/>
          <w:pgMar w:top="1134" w:right="1701" w:bottom="1134" w:left="1701" w:header="567" w:footer="567" w:gutter="0"/>
          <w:cols w:space="720"/>
          <w:docGrid w:linePitch="299"/>
        </w:sectPr>
      </w:pPr>
    </w:p>
    <w:p w14:paraId="2B691E6F" w14:textId="359CE0C8" w:rsidR="00F04A2C" w:rsidRDefault="00D04563" w:rsidP="00F04A2C">
      <w:pPr>
        <w:pStyle w:val="Heading1"/>
        <w:tabs>
          <w:tab w:val="clear" w:pos="851"/>
        </w:tabs>
      </w:pPr>
      <w:bookmarkStart w:id="799" w:name="_Appendix_B:_Direction"/>
      <w:bookmarkStart w:id="800" w:name="oceanchemistrychanges"/>
      <w:bookmarkStart w:id="801" w:name="_Toc45888103"/>
      <w:bookmarkEnd w:id="799"/>
      <w:r>
        <w:lastRenderedPageBreak/>
        <w:t xml:space="preserve">Appendix </w:t>
      </w:r>
      <w:r w:rsidR="00F04A2C">
        <w:rPr>
          <w:noProof/>
        </w:rPr>
        <w:t>B</w:t>
      </w:r>
      <w:bookmarkEnd w:id="800"/>
      <w:r w:rsidR="00F04A2C">
        <w:t xml:space="preserve">: </w:t>
      </w:r>
      <w:r w:rsidR="00F04A2C" w:rsidRPr="00D66195">
        <w:t>Direction of change for climate hazards</w:t>
      </w:r>
      <w:bookmarkEnd w:id="801"/>
    </w:p>
    <w:p w14:paraId="7AC15426" w14:textId="5AFEE0C4" w:rsidR="00EE5EF4" w:rsidRDefault="00F04A2C" w:rsidP="00F04A2C">
      <w:pPr>
        <w:pStyle w:val="BodyText"/>
        <w:rPr>
          <w:lang w:eastAsia="en-US"/>
        </w:rPr>
      </w:pPr>
      <w:r w:rsidRPr="005E2FD7">
        <w:rPr>
          <w:lang w:eastAsia="en-US"/>
        </w:rPr>
        <w:t>RCP = representative concentration pathway</w:t>
      </w:r>
    </w:p>
    <w:p w14:paraId="7F01B6A3" w14:textId="2895E338" w:rsidR="00614A79" w:rsidRPr="0031245A" w:rsidRDefault="001D4ED5" w:rsidP="0031245A">
      <w:pPr>
        <w:pStyle w:val="Tableheading2"/>
        <w:rPr>
          <w:color w:val="000000" w:themeColor="text1"/>
          <w:lang w:eastAsia="en-US"/>
        </w:rPr>
      </w:pPr>
      <w:bookmarkStart w:id="802" w:name="_Toc45391950"/>
      <w:r w:rsidRPr="0031245A">
        <w:rPr>
          <w:rFonts w:cs="Times New Roman"/>
          <w:color w:val="000000" w:themeColor="text1"/>
        </w:rPr>
        <w:t>Higher mean temperatures: air and water</w:t>
      </w:r>
      <w:bookmarkEnd w:id="802"/>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31245A" w:rsidRPr="0031245A" w14:paraId="7F0A485E" w14:textId="77777777" w:rsidTr="003D5ADD">
        <w:trPr>
          <w:tblHeader/>
        </w:trPr>
        <w:tc>
          <w:tcPr>
            <w:tcW w:w="5000" w:type="pct"/>
            <w:gridSpan w:val="4"/>
            <w:tcBorders>
              <w:bottom w:val="single" w:sz="4" w:space="0" w:color="1C556C" w:themeColor="accent1"/>
            </w:tcBorders>
            <w:shd w:val="clear" w:color="auto" w:fill="1C556C" w:themeFill="accent1"/>
            <w:tcMar>
              <w:top w:w="0" w:type="dxa"/>
            </w:tcMar>
            <w:vAlign w:val="center"/>
          </w:tcPr>
          <w:p w14:paraId="65C62F1D" w14:textId="77777777" w:rsidR="00C03C50" w:rsidRPr="002C7B26" w:rsidRDefault="00C03C50" w:rsidP="00756486">
            <w:pPr>
              <w:pStyle w:val="TableTextbold"/>
              <w:rPr>
                <w:color w:val="FFFFFF" w:themeColor="background1"/>
              </w:rPr>
            </w:pPr>
            <w:r w:rsidRPr="002C7B26">
              <w:rPr>
                <w:rFonts w:cs="Times New Roman"/>
                <w:color w:val="FFFFFF" w:themeColor="background1"/>
              </w:rPr>
              <w:t>Higher mean temperatures: air and water </w:t>
            </w:r>
          </w:p>
        </w:tc>
      </w:tr>
      <w:tr w:rsidR="002E642C" w:rsidRPr="002E642C" w14:paraId="09A5DE55" w14:textId="77777777" w:rsidTr="003D5ADD">
        <w:trPr>
          <w:tblHeader/>
        </w:trPr>
        <w:tc>
          <w:tcPr>
            <w:tcW w:w="2500" w:type="pct"/>
            <w:gridSpan w:val="2"/>
            <w:tcBorders>
              <w:bottom w:val="nil"/>
            </w:tcBorders>
            <w:shd w:val="clear" w:color="auto" w:fill="D2DDE2" w:themeFill="accent3"/>
            <w:tcMar>
              <w:top w:w="0" w:type="dxa"/>
            </w:tcMar>
            <w:vAlign w:val="center"/>
          </w:tcPr>
          <w:p w14:paraId="48874060" w14:textId="77777777" w:rsidR="00C03C50" w:rsidRPr="002E642C" w:rsidRDefault="00C03C50" w:rsidP="00756486">
            <w:pPr>
              <w:pStyle w:val="TableTextbold"/>
            </w:pPr>
            <w:r w:rsidRPr="002E642C">
              <w:rPr>
                <w:rFonts w:cs="Times New Roman"/>
              </w:rPr>
              <w:t xml:space="preserve">Recent and past effects or changes </w:t>
            </w:r>
          </w:p>
        </w:tc>
        <w:tc>
          <w:tcPr>
            <w:tcW w:w="2500" w:type="pct"/>
            <w:gridSpan w:val="2"/>
            <w:tcBorders>
              <w:bottom w:val="nil"/>
            </w:tcBorders>
            <w:shd w:val="clear" w:color="auto" w:fill="D2DDE2" w:themeFill="accent3"/>
            <w:tcMar>
              <w:top w:w="0" w:type="dxa"/>
            </w:tcMar>
            <w:vAlign w:val="center"/>
          </w:tcPr>
          <w:p w14:paraId="07BD7107" w14:textId="77777777" w:rsidR="00C03C50" w:rsidRPr="002E642C" w:rsidRDefault="00C03C50" w:rsidP="00756486">
            <w:pPr>
              <w:pStyle w:val="TableTextbold"/>
            </w:pPr>
            <w:r w:rsidRPr="002E642C">
              <w:t xml:space="preserve">Climate sub-national zones affected </w:t>
            </w:r>
          </w:p>
        </w:tc>
      </w:tr>
      <w:tr w:rsidR="00C03C50" w:rsidRPr="00D66195" w14:paraId="5973930E" w14:textId="77777777" w:rsidTr="003D5ADD">
        <w:trPr>
          <w:tblHeader/>
        </w:trPr>
        <w:tc>
          <w:tcPr>
            <w:tcW w:w="2500" w:type="pct"/>
            <w:gridSpan w:val="2"/>
            <w:tcBorders>
              <w:top w:val="nil"/>
              <w:bottom w:val="single" w:sz="4" w:space="0" w:color="1C556C" w:themeColor="accent1"/>
            </w:tcBorders>
            <w:shd w:val="clear" w:color="auto" w:fill="FFFFFF" w:themeFill="background1"/>
            <w:tcMar>
              <w:top w:w="0" w:type="dxa"/>
            </w:tcMar>
          </w:tcPr>
          <w:p w14:paraId="3B4F0C9D" w14:textId="77777777" w:rsidR="00C03C50" w:rsidRPr="00D66195" w:rsidRDefault="00C03C50" w:rsidP="009E1521">
            <w:pPr>
              <w:pStyle w:val="TableBullet"/>
              <w:spacing w:before="60"/>
            </w:pPr>
            <w:r w:rsidRPr="00D66195">
              <w:t>Mean air temperature in New Zealand has increased 0.9°C since 1909 (IPCC, 2014</w:t>
            </w:r>
            <w:r>
              <w:t>a</w:t>
            </w:r>
            <w:r w:rsidRPr="00D66195">
              <w:t xml:space="preserve">). </w:t>
            </w:r>
          </w:p>
          <w:p w14:paraId="62A3C38A" w14:textId="4E260A5F" w:rsidR="00C03C50" w:rsidRPr="00D66195" w:rsidRDefault="00C03C50" w:rsidP="009E1521">
            <w:pPr>
              <w:pStyle w:val="TableBullet"/>
            </w:pPr>
            <w:r w:rsidRPr="00D66195">
              <w:t>The five warmest years since 1909 are: 2016, 2018, 1998, 1999 and 2013 (0.84–0.72°C above 1981–2010 average) (</w:t>
            </w:r>
            <w:r>
              <w:t>Ministry for the Environment</w:t>
            </w:r>
            <w:r w:rsidR="00F04EAC">
              <w:t xml:space="preserve"> (2018)</w:t>
            </w:r>
            <w:r w:rsidRPr="00D66195">
              <w:t xml:space="preserve">, Stats NZ and NIWA </w:t>
            </w:r>
            <w:r>
              <w:t>seven-</w:t>
            </w:r>
            <w:r w:rsidRPr="00D66195">
              <w:t xml:space="preserve">station series). </w:t>
            </w:r>
          </w:p>
          <w:p w14:paraId="3F91838A" w14:textId="200B373C" w:rsidR="00C03C50" w:rsidRPr="00D66195" w:rsidRDefault="00C03C50" w:rsidP="00577D14">
            <w:pPr>
              <w:pStyle w:val="TableBullet"/>
            </w:pPr>
            <w:r w:rsidRPr="00D66195">
              <w:t>Sea</w:t>
            </w:r>
            <w:r w:rsidR="00F754FE">
              <w:t xml:space="preserve"> </w:t>
            </w:r>
            <w:r w:rsidRPr="00D66195">
              <w:t>surface temperatures have risen by 0.71°C over 1909–2009 (</w:t>
            </w:r>
            <w:r w:rsidRPr="005775E5">
              <w:t>Climate Change Adaptation Technical Working Group</w:t>
            </w:r>
            <w:r w:rsidRPr="00D66195">
              <w:t xml:space="preserve">, 2017), or </w:t>
            </w:r>
            <w:r w:rsidR="000B27FF">
              <w:t>by about</w:t>
            </w:r>
            <w:r w:rsidR="000B27FF" w:rsidRPr="00D66195">
              <w:t xml:space="preserve"> </w:t>
            </w:r>
            <w:r w:rsidRPr="00D66195">
              <w:t>0.07°C per decade over 1909–2009 (IPCC, 2014</w:t>
            </w:r>
            <w:r>
              <w:t>a</w:t>
            </w:r>
            <w:r w:rsidRPr="00D66195">
              <w:t>).</w:t>
            </w:r>
          </w:p>
        </w:tc>
        <w:tc>
          <w:tcPr>
            <w:tcW w:w="2500" w:type="pct"/>
            <w:gridSpan w:val="2"/>
            <w:tcBorders>
              <w:top w:val="nil"/>
              <w:bottom w:val="single" w:sz="4" w:space="0" w:color="1C556C" w:themeColor="accent1"/>
            </w:tcBorders>
            <w:shd w:val="clear" w:color="auto" w:fill="FFFFFF" w:themeFill="background1"/>
            <w:tcMar>
              <w:top w:w="0" w:type="dxa"/>
            </w:tcMar>
          </w:tcPr>
          <w:p w14:paraId="4C700904" w14:textId="1580F85D" w:rsidR="00C03C50" w:rsidRPr="00D66195" w:rsidRDefault="00C03C50" w:rsidP="009E1521">
            <w:pPr>
              <w:pStyle w:val="TableBullet"/>
              <w:spacing w:before="60"/>
            </w:pPr>
            <w:r w:rsidRPr="00D66195">
              <w:t>All (highest air</w:t>
            </w:r>
            <w:r w:rsidR="00467219">
              <w:t>-</w:t>
            </w:r>
            <w:r w:rsidRPr="00D66195">
              <w:t>temperature increases in northeast and slightly smaller increase in south).</w:t>
            </w:r>
          </w:p>
          <w:p w14:paraId="62EA8169" w14:textId="4856974E" w:rsidR="00C03C50" w:rsidRPr="000D765D" w:rsidRDefault="00C03C50" w:rsidP="000D765D">
            <w:pPr>
              <w:pStyle w:val="TableBullet"/>
            </w:pPr>
            <w:r w:rsidRPr="00D66195">
              <w:t>Warming greatest at higher elevations (</w:t>
            </w:r>
            <w:r w:rsidRPr="00610703">
              <w:t>Climate Change Adaptation Technical Working Group</w:t>
            </w:r>
            <w:r w:rsidRPr="00D66195">
              <w:t>, 2017).</w:t>
            </w:r>
          </w:p>
        </w:tc>
      </w:tr>
      <w:tr w:rsidR="00C03C50" w:rsidRPr="00C03C50" w14:paraId="1A0F0BB8" w14:textId="77777777" w:rsidTr="003D5ADD">
        <w:trPr>
          <w:tblHeader/>
        </w:trPr>
        <w:tc>
          <w:tcPr>
            <w:tcW w:w="1250" w:type="pct"/>
            <w:tcBorders>
              <w:bottom w:val="single" w:sz="4" w:space="0" w:color="1C556C" w:themeColor="accent1"/>
            </w:tcBorders>
            <w:shd w:val="clear" w:color="auto" w:fill="1C556C" w:themeFill="accent1"/>
            <w:tcMar>
              <w:top w:w="0" w:type="dxa"/>
            </w:tcMar>
          </w:tcPr>
          <w:p w14:paraId="41DD5355" w14:textId="1D27EA9B" w:rsidR="00C03C50" w:rsidRPr="00C03C50" w:rsidRDefault="00C03C50" w:rsidP="00467219">
            <w:pPr>
              <w:pStyle w:val="TableTextbold"/>
              <w:rPr>
                <w:color w:val="FFFFFF" w:themeColor="background1"/>
              </w:rPr>
            </w:pPr>
            <w:r w:rsidRPr="00C03C50">
              <w:rPr>
                <w:color w:val="FFFFFF" w:themeColor="background1"/>
              </w:rPr>
              <w:t>Projected changes by ~2050 (30 years) RCP 4.5</w:t>
            </w:r>
          </w:p>
        </w:tc>
        <w:tc>
          <w:tcPr>
            <w:tcW w:w="1250" w:type="pct"/>
            <w:tcBorders>
              <w:bottom w:val="single" w:sz="4" w:space="0" w:color="1C556C" w:themeColor="accent1"/>
            </w:tcBorders>
            <w:shd w:val="clear" w:color="auto" w:fill="1C556C" w:themeFill="accent1"/>
            <w:tcMar>
              <w:top w:w="0" w:type="dxa"/>
            </w:tcMar>
          </w:tcPr>
          <w:p w14:paraId="62D2B626" w14:textId="1F5FF3FC"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tcBorders>
              <w:bottom w:val="single" w:sz="4" w:space="0" w:color="1C556C" w:themeColor="accent1"/>
            </w:tcBorders>
            <w:shd w:val="clear" w:color="auto" w:fill="1C556C" w:themeFill="accent1"/>
            <w:tcMar>
              <w:top w:w="0" w:type="dxa"/>
            </w:tcMar>
          </w:tcPr>
          <w:p w14:paraId="48A2BA94" w14:textId="3F1FBC73"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tcBorders>
              <w:bottom w:val="single" w:sz="4" w:space="0" w:color="1C556C" w:themeColor="accent1"/>
            </w:tcBorders>
            <w:shd w:val="clear" w:color="auto" w:fill="1C556C" w:themeFill="accent1"/>
            <w:tcMar>
              <w:top w:w="0" w:type="dxa"/>
            </w:tcMar>
          </w:tcPr>
          <w:p w14:paraId="25DC9363" w14:textId="3F8D6091"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388052CC" w14:textId="77777777" w:rsidTr="003D5ADD">
        <w:tc>
          <w:tcPr>
            <w:tcW w:w="5000" w:type="pct"/>
            <w:gridSpan w:val="4"/>
            <w:tcBorders>
              <w:bottom w:val="nil"/>
            </w:tcBorders>
            <w:shd w:val="clear" w:color="auto" w:fill="D2DDE2" w:themeFill="accent3"/>
            <w:tcMar>
              <w:top w:w="0" w:type="dxa"/>
            </w:tcMar>
          </w:tcPr>
          <w:p w14:paraId="4E4141A6" w14:textId="77777777" w:rsidR="00C03C50" w:rsidRPr="00D66195" w:rsidRDefault="00C03C50" w:rsidP="00A67BF5">
            <w:pPr>
              <w:pStyle w:val="TableTextbold"/>
            </w:pPr>
            <w:r w:rsidRPr="00D66195">
              <w:t xml:space="preserve">Air </w:t>
            </w:r>
          </w:p>
        </w:tc>
      </w:tr>
      <w:tr w:rsidR="00C03C50" w:rsidRPr="00D66195" w14:paraId="2B54FDA9" w14:textId="77777777" w:rsidTr="003D5ADD">
        <w:tc>
          <w:tcPr>
            <w:tcW w:w="1250" w:type="pct"/>
            <w:tcBorders>
              <w:top w:val="nil"/>
              <w:bottom w:val="nil"/>
            </w:tcBorders>
            <w:shd w:val="clear" w:color="auto" w:fill="auto"/>
            <w:tcMar>
              <w:top w:w="0" w:type="dxa"/>
            </w:tcMar>
          </w:tcPr>
          <w:p w14:paraId="2DF53F9E" w14:textId="2688B899" w:rsidR="00C03C50" w:rsidRPr="00D66195" w:rsidRDefault="00C03C50" w:rsidP="009E1521">
            <w:pPr>
              <w:pStyle w:val="TableBullet"/>
              <w:spacing w:before="60"/>
            </w:pPr>
            <w:r w:rsidRPr="00D66195">
              <w:t>Ensemble average increase for period</w:t>
            </w:r>
            <w:r w:rsidR="009E1521">
              <w:t xml:space="preserve"> </w:t>
            </w:r>
            <w:r w:rsidRPr="00D66195">
              <w:t>2031–50, eg, annual average air</w:t>
            </w:r>
            <w:r w:rsidR="00467219">
              <w:t>-</w:t>
            </w:r>
            <w:r w:rsidRPr="00D66195">
              <w:t>temperature increases for all zones +0.7 to +0.9°C (</w:t>
            </w:r>
            <w:r>
              <w:t>Ministry for the Environment</w:t>
            </w:r>
            <w:r w:rsidRPr="00D66195">
              <w:t>, 2018). Generally, summer warms the most, spring warms the least.</w:t>
            </w:r>
          </w:p>
          <w:p w14:paraId="34964C44" w14:textId="77777777" w:rsidR="00C03C50" w:rsidRPr="00D66195" w:rsidRDefault="00C03C50" w:rsidP="009E1521">
            <w:pPr>
              <w:pStyle w:val="TableBullet"/>
            </w:pPr>
            <w:r w:rsidRPr="00D66195">
              <w:t>The daily maximum temperature is expected to increase faster than the overnight daily minimum temperature (</w:t>
            </w:r>
            <w:r>
              <w:t>Ministry for the Environment</w:t>
            </w:r>
            <w:r w:rsidRPr="00D66195">
              <w:t>, 2018); ie</w:t>
            </w:r>
            <w:r>
              <w:t>,</w:t>
            </w:r>
            <w:r w:rsidRPr="00D66195">
              <w:t xml:space="preserve"> the diurnal temperature range is projected to increase.</w:t>
            </w:r>
          </w:p>
        </w:tc>
        <w:tc>
          <w:tcPr>
            <w:tcW w:w="1250" w:type="pct"/>
            <w:tcBorders>
              <w:top w:val="nil"/>
              <w:bottom w:val="nil"/>
            </w:tcBorders>
            <w:shd w:val="clear" w:color="auto" w:fill="auto"/>
            <w:tcMar>
              <w:top w:w="0" w:type="dxa"/>
            </w:tcMar>
          </w:tcPr>
          <w:p w14:paraId="04F8AB91" w14:textId="2E8214AD" w:rsidR="00C03C50" w:rsidRPr="00D66195" w:rsidRDefault="00C03C50" w:rsidP="009E1521">
            <w:pPr>
              <w:pStyle w:val="TableBullet"/>
              <w:spacing w:before="60"/>
            </w:pPr>
            <w:r w:rsidRPr="00D66195">
              <w:t>Ensemble average increase for period</w:t>
            </w:r>
            <w:r>
              <w:t xml:space="preserve"> </w:t>
            </w:r>
            <w:r w:rsidRPr="00D66195">
              <w:t>2081–2100, eg, air</w:t>
            </w:r>
            <w:r w:rsidR="00467219">
              <w:t>-</w:t>
            </w:r>
            <w:r w:rsidRPr="00D66195">
              <w:t>temperature increases for all zones +1.3 to +1.4°C (</w:t>
            </w:r>
            <w:r>
              <w:t>Ministry for the Environment</w:t>
            </w:r>
            <w:r w:rsidRPr="00D66195">
              <w:t xml:space="preserve">, 2018). Summer warms the most for </w:t>
            </w:r>
            <w:r w:rsidR="0015190D">
              <w:t>z</w:t>
            </w:r>
            <w:r w:rsidRPr="00D66195">
              <w:t>ones 1</w:t>
            </w:r>
            <w:r>
              <w:t>–</w:t>
            </w:r>
            <w:r w:rsidRPr="00D66195">
              <w:t xml:space="preserve">3, winter warms the most for </w:t>
            </w:r>
            <w:r w:rsidR="006A411D">
              <w:t>z</w:t>
            </w:r>
            <w:r w:rsidRPr="00D66195">
              <w:t>ones 4</w:t>
            </w:r>
            <w:r>
              <w:t>–</w:t>
            </w:r>
            <w:r w:rsidRPr="00D66195">
              <w:t>7. Spring warms the least.</w:t>
            </w:r>
          </w:p>
          <w:p w14:paraId="52DA8B81" w14:textId="77777777" w:rsidR="00C03C50" w:rsidRPr="00D66195" w:rsidRDefault="00C03C50" w:rsidP="009E1521">
            <w:pPr>
              <w:pStyle w:val="TableBullet"/>
            </w:pPr>
            <w:r w:rsidRPr="00D66195">
              <w:t>The daily maximum temperature is expected to increase faster than the overnight daily minimum temperature (</w:t>
            </w:r>
            <w:r>
              <w:t>Ministry for the Environment</w:t>
            </w:r>
            <w:r w:rsidRPr="00D66195">
              <w:t>, 2018); ie</w:t>
            </w:r>
            <w:r>
              <w:t>,</w:t>
            </w:r>
            <w:r w:rsidRPr="00D66195">
              <w:t xml:space="preserve"> the diurnal temperature range is projected to increase</w:t>
            </w:r>
            <w:r>
              <w:t>.</w:t>
            </w:r>
          </w:p>
        </w:tc>
        <w:tc>
          <w:tcPr>
            <w:tcW w:w="1250" w:type="pct"/>
            <w:tcBorders>
              <w:top w:val="nil"/>
              <w:bottom w:val="nil"/>
            </w:tcBorders>
            <w:shd w:val="clear" w:color="auto" w:fill="auto"/>
            <w:tcMar>
              <w:top w:w="0" w:type="dxa"/>
            </w:tcMar>
          </w:tcPr>
          <w:p w14:paraId="2526A5B0" w14:textId="7BACC1CA" w:rsidR="00C03C50" w:rsidRPr="00D66195" w:rsidRDefault="00C03C50" w:rsidP="009E1521">
            <w:pPr>
              <w:pStyle w:val="TableBullet"/>
              <w:spacing w:before="60"/>
              <w:rPr>
                <w:rFonts w:eastAsia="Calibri" w:cs="Calibri"/>
                <w:color w:val="000000" w:themeColor="text1"/>
              </w:rPr>
            </w:pPr>
            <w:r w:rsidRPr="00D66195">
              <w:t>Ensemble average increase for period</w:t>
            </w:r>
            <w:r>
              <w:t xml:space="preserve"> </w:t>
            </w:r>
            <w:r w:rsidRPr="00D46F0A">
              <w:rPr>
                <w:bCs/>
              </w:rPr>
              <w:t>2031–50</w:t>
            </w:r>
            <w:r w:rsidRPr="00D46F0A">
              <w:t>,</w:t>
            </w:r>
            <w:r w:rsidRPr="00D66195">
              <w:t xml:space="preserve"> eg, all zones mean annual temperature increase +0.8 to +1.1°C (</w:t>
            </w:r>
            <w:r>
              <w:t>Ministry for the Environment</w:t>
            </w:r>
            <w:r w:rsidRPr="00D66195">
              <w:t>, 2018)</w:t>
            </w:r>
            <w:r w:rsidRPr="00D66195">
              <w:rPr>
                <w:rFonts w:eastAsia="Calibri" w:cs="Calibri"/>
                <w:color w:val="000000" w:themeColor="text1"/>
              </w:rPr>
              <w:t>. </w:t>
            </w:r>
          </w:p>
          <w:p w14:paraId="56AF11E6" w14:textId="77777777" w:rsidR="00C03C50" w:rsidRPr="00D66195" w:rsidRDefault="00C03C50" w:rsidP="009E1521">
            <w:pPr>
              <w:pStyle w:val="TableBullet"/>
            </w:pPr>
            <w:r w:rsidRPr="00D66195">
              <w:rPr>
                <w:rFonts w:cs="Times New Roman"/>
              </w:rPr>
              <w:t>By 2040, n</w:t>
            </w:r>
            <w:r w:rsidRPr="00D66195">
              <w:t>orthern North Island (Northland to Taranaki) temperature increase of 1.1°C, and Southland temperature increase of 0.9°C (</w:t>
            </w:r>
            <w:r>
              <w:t>Ministry for the Environment</w:t>
            </w:r>
            <w:r w:rsidRPr="00D66195">
              <w:t>, 2018).</w:t>
            </w:r>
          </w:p>
          <w:p w14:paraId="154E90E7" w14:textId="77777777" w:rsidR="00C03C50" w:rsidRPr="00D66195" w:rsidRDefault="00C03C50" w:rsidP="009E1521">
            <w:pPr>
              <w:pStyle w:val="TableBullet"/>
            </w:pPr>
            <w:r w:rsidRPr="00D66195">
              <w:rPr>
                <w:szCs w:val="18"/>
              </w:rPr>
              <w:t>The daily maximum temperature is expected to increase faster than the overnight daily minimum temperature (</w:t>
            </w:r>
            <w:r>
              <w:rPr>
                <w:szCs w:val="18"/>
              </w:rPr>
              <w:t>Ministry for the Environment</w:t>
            </w:r>
            <w:r w:rsidRPr="00D66195">
              <w:rPr>
                <w:szCs w:val="18"/>
              </w:rPr>
              <w:t>, 2018); ie</w:t>
            </w:r>
            <w:r>
              <w:rPr>
                <w:szCs w:val="18"/>
              </w:rPr>
              <w:t>,</w:t>
            </w:r>
            <w:r w:rsidRPr="00D66195">
              <w:rPr>
                <w:szCs w:val="18"/>
              </w:rPr>
              <w:t xml:space="preserve"> the diurnal temperature range is projected to increase</w:t>
            </w:r>
            <w:r>
              <w:rPr>
                <w:szCs w:val="18"/>
              </w:rPr>
              <w:t>.</w:t>
            </w:r>
          </w:p>
        </w:tc>
        <w:tc>
          <w:tcPr>
            <w:tcW w:w="1250" w:type="pct"/>
            <w:tcBorders>
              <w:top w:val="nil"/>
              <w:bottom w:val="nil"/>
            </w:tcBorders>
            <w:shd w:val="clear" w:color="auto" w:fill="auto"/>
            <w:tcMar>
              <w:top w:w="0" w:type="dxa"/>
            </w:tcMar>
          </w:tcPr>
          <w:p w14:paraId="0219BA6D" w14:textId="370DB35C" w:rsidR="00C03C50" w:rsidRPr="00D66195" w:rsidRDefault="00C03C50" w:rsidP="009E1521">
            <w:pPr>
              <w:pStyle w:val="TableBullet"/>
              <w:spacing w:before="60"/>
            </w:pPr>
            <w:r w:rsidRPr="00D66195">
              <w:t>Ensemble average increase for period</w:t>
            </w:r>
            <w:r>
              <w:t xml:space="preserve"> </w:t>
            </w:r>
            <w:r w:rsidRPr="00D66195">
              <w:t>2081–2100, eg, all zones mean annual temperature increase +2.8 to +3.1°C (</w:t>
            </w:r>
            <w:r>
              <w:t>Ministry for the Environment</w:t>
            </w:r>
            <w:r w:rsidRPr="00D66195">
              <w:t xml:space="preserve"> 2018, Pearce et al, 2018). Lowest warming in Otago/Southland.</w:t>
            </w:r>
          </w:p>
          <w:p w14:paraId="3011862B" w14:textId="77777777" w:rsidR="00C03C50" w:rsidRPr="00D66195" w:rsidRDefault="00C03C50" w:rsidP="009E1521">
            <w:pPr>
              <w:pStyle w:val="TableBullet"/>
            </w:pPr>
            <w:r w:rsidRPr="00D66195">
              <w:t>The daily maximum temperature is expected to increase faster than the overnight daily minimum temperature (</w:t>
            </w:r>
            <w:r>
              <w:t>Ministry for the Environment,</w:t>
            </w:r>
            <w:r w:rsidRPr="00D66195">
              <w:t xml:space="preserve"> 2018); ie</w:t>
            </w:r>
            <w:r>
              <w:t>,</w:t>
            </w:r>
            <w:r w:rsidRPr="00D66195">
              <w:t xml:space="preserve"> the diurnal temperature range is projected to increase.</w:t>
            </w:r>
          </w:p>
        </w:tc>
      </w:tr>
      <w:tr w:rsidR="00C03C50" w:rsidRPr="00D66195" w14:paraId="279C2AB3" w14:textId="77777777" w:rsidTr="003D5ADD">
        <w:tc>
          <w:tcPr>
            <w:tcW w:w="5000" w:type="pct"/>
            <w:gridSpan w:val="4"/>
            <w:tcBorders>
              <w:top w:val="nil"/>
              <w:bottom w:val="nil"/>
            </w:tcBorders>
            <w:shd w:val="clear" w:color="auto" w:fill="D2DDE2" w:themeFill="accent3"/>
            <w:tcMar>
              <w:top w:w="0" w:type="dxa"/>
            </w:tcMar>
          </w:tcPr>
          <w:p w14:paraId="7694054C" w14:textId="77777777" w:rsidR="00C03C50" w:rsidRPr="00D66195" w:rsidRDefault="00C03C50" w:rsidP="00A67BF5">
            <w:pPr>
              <w:pStyle w:val="TableTextbold"/>
            </w:pPr>
            <w:bookmarkStart w:id="803" w:name="_Hlk27588595"/>
            <w:r w:rsidRPr="00D66195">
              <w:t>Water</w:t>
            </w:r>
          </w:p>
        </w:tc>
      </w:tr>
      <w:tr w:rsidR="00C03C50" w:rsidRPr="006E7E24" w14:paraId="5E6B23D9" w14:textId="77777777" w:rsidTr="003D5ADD">
        <w:tc>
          <w:tcPr>
            <w:tcW w:w="1250" w:type="pct"/>
            <w:tcBorders>
              <w:top w:val="nil"/>
            </w:tcBorders>
            <w:shd w:val="clear" w:color="auto" w:fill="auto"/>
            <w:tcMar>
              <w:top w:w="0" w:type="dxa"/>
            </w:tcMar>
          </w:tcPr>
          <w:p w14:paraId="2D1ED2B2" w14:textId="77777777" w:rsidR="00C03C50" w:rsidRPr="00D66195" w:rsidRDefault="00C03C50" w:rsidP="003F3C15">
            <w:pPr>
              <w:pStyle w:val="TableBullet"/>
              <w:spacing w:before="60"/>
            </w:pPr>
            <w:r w:rsidRPr="00D66195">
              <w:t>Coastal sea-surface temperatures are projected to have similar changes as mean air temperatures for New Zealand (IPCC, 2014</w:t>
            </w:r>
            <w:r>
              <w:t>a</w:t>
            </w:r>
            <w:r w:rsidRPr="00D66195">
              <w:t>).</w:t>
            </w:r>
          </w:p>
          <w:p w14:paraId="1285BCF3" w14:textId="75BCC8E5" w:rsidR="00C03C50" w:rsidRPr="00D66195" w:rsidRDefault="00C03C50" w:rsidP="003F3C15">
            <w:pPr>
              <w:pStyle w:val="TableBullet"/>
            </w:pPr>
            <w:r w:rsidRPr="00D66195">
              <w:t>The north Tasman Sea is expected to experience greater warming than the rest of New Zealand’s surrounding ocean (</w:t>
            </w:r>
            <w:r w:rsidRPr="00610703">
              <w:t>Climate Change Adaptation Technical Working Group</w:t>
            </w:r>
            <w:r w:rsidRPr="00D66195">
              <w:t xml:space="preserve">, </w:t>
            </w:r>
            <w:r w:rsidR="00532AA4" w:rsidRPr="00D66195">
              <w:t>201</w:t>
            </w:r>
            <w:r w:rsidR="00532AA4">
              <w:t>7</w:t>
            </w:r>
            <w:r w:rsidRPr="00D66195">
              <w:t>).</w:t>
            </w:r>
          </w:p>
          <w:p w14:paraId="2FAE784A" w14:textId="7080ECA2" w:rsidR="00C03C50" w:rsidRPr="00D66195" w:rsidRDefault="00C03C50" w:rsidP="003F3C15">
            <w:pPr>
              <w:pStyle w:val="TableBullet"/>
            </w:pPr>
            <w:r w:rsidRPr="00D66195">
              <w:t>All zones: +0.8°C increase in sea temperature by 2040. Tasman Sea</w:t>
            </w:r>
            <w:r w:rsidR="006A411D">
              <w:t> </w:t>
            </w:r>
            <w:r w:rsidRPr="00D66195">
              <w:t>(</w:t>
            </w:r>
            <w:r w:rsidR="006A411D">
              <w:t>z</w:t>
            </w:r>
            <w:r w:rsidRPr="00D66195">
              <w:t>ones 2</w:t>
            </w:r>
            <w:r>
              <w:t>–</w:t>
            </w:r>
            <w:r w:rsidRPr="00D66195">
              <w:t>3) show</w:t>
            </w:r>
            <w:r w:rsidR="004143C9">
              <w:t>s</w:t>
            </w:r>
            <w:r w:rsidRPr="00D66195">
              <w:t xml:space="preserve"> the largest absolute temperature change. Zone change in</w:t>
            </w:r>
            <w:r w:rsidR="004143C9">
              <w:t xml:space="preserve"> sea surface temperature</w:t>
            </w:r>
            <w:r w:rsidRPr="00D66195">
              <w:t xml:space="preserve"> </w:t>
            </w:r>
            <w:r w:rsidR="004143C9">
              <w:t>(</w:t>
            </w:r>
            <w:r w:rsidRPr="00D66195">
              <w:t>SST</w:t>
            </w:r>
            <w:r w:rsidR="004143C9">
              <w:t>)</w:t>
            </w:r>
            <w:r w:rsidRPr="00D66195">
              <w:t xml:space="preserve"> (°C), by 2040: </w:t>
            </w:r>
            <w:r w:rsidR="006A411D">
              <w:t>z</w:t>
            </w:r>
            <w:r w:rsidRPr="00D66195">
              <w:t>one</w:t>
            </w:r>
            <w:r w:rsidR="006A411D">
              <w:t> </w:t>
            </w:r>
            <w:r w:rsidRPr="00D66195">
              <w:t xml:space="preserve">1, ~0.8°C; </w:t>
            </w:r>
            <w:r w:rsidR="006A411D">
              <w:t>z</w:t>
            </w:r>
            <w:r w:rsidRPr="00D66195">
              <w:t xml:space="preserve">one 2, ~1.1°C; </w:t>
            </w:r>
            <w:r w:rsidR="006A411D">
              <w:t>z</w:t>
            </w:r>
            <w:r w:rsidRPr="00D66195">
              <w:t xml:space="preserve">one 3, ~1.1°C; </w:t>
            </w:r>
            <w:r w:rsidR="006A411D">
              <w:t>z</w:t>
            </w:r>
            <w:r w:rsidRPr="00D66195">
              <w:t xml:space="preserve">one 4, 1°C; </w:t>
            </w:r>
            <w:r w:rsidR="006A411D">
              <w:t>z</w:t>
            </w:r>
            <w:r w:rsidRPr="00D66195">
              <w:t>one</w:t>
            </w:r>
            <w:r w:rsidR="006A411D">
              <w:t> </w:t>
            </w:r>
            <w:r w:rsidRPr="00D66195">
              <w:t>5,</w:t>
            </w:r>
            <w:r w:rsidR="006A411D">
              <w:t> </w:t>
            </w:r>
            <w:r w:rsidRPr="00D66195">
              <w:t xml:space="preserve">~0.8°C; </w:t>
            </w:r>
            <w:r w:rsidR="006A411D">
              <w:t>z</w:t>
            </w:r>
            <w:r w:rsidRPr="00D66195">
              <w:t xml:space="preserve">one 6, ~0.8°C; </w:t>
            </w:r>
            <w:r w:rsidR="006A411D">
              <w:t>z</w:t>
            </w:r>
            <w:r w:rsidRPr="00D66195">
              <w:t>one 7, ~0.3°C (Law et al, 201</w:t>
            </w:r>
            <w:r>
              <w:t>7b</w:t>
            </w:r>
            <w:r w:rsidRPr="00D66195">
              <w:t>)</w:t>
            </w:r>
            <w:r w:rsidR="004143C9">
              <w:t>.</w:t>
            </w:r>
          </w:p>
          <w:p w14:paraId="534989B2" w14:textId="183F290B" w:rsidR="00C03C50" w:rsidRPr="006A411D" w:rsidRDefault="00C03C50" w:rsidP="006A411D">
            <w:pPr>
              <w:pStyle w:val="TableBullet"/>
            </w:pPr>
            <w:r w:rsidRPr="006A411D">
              <w:t xml:space="preserve">Regional Zone change in SST (%), by 2040: </w:t>
            </w:r>
            <w:r w:rsidR="006A411D" w:rsidRPr="003F788E">
              <w:t>z</w:t>
            </w:r>
            <w:r w:rsidRPr="006A411D">
              <w:t xml:space="preserve">one 1, 4%; </w:t>
            </w:r>
            <w:r w:rsidR="006A411D" w:rsidRPr="003F788E">
              <w:t>z</w:t>
            </w:r>
            <w:r w:rsidRPr="006A411D">
              <w:t xml:space="preserve">one 2, 6%; </w:t>
            </w:r>
            <w:r w:rsidR="006A411D" w:rsidRPr="003F788E">
              <w:t>z</w:t>
            </w:r>
            <w:r w:rsidRPr="006A411D">
              <w:t xml:space="preserve">one 3, ~6%; </w:t>
            </w:r>
            <w:r w:rsidR="006A411D" w:rsidRPr="003F788E">
              <w:t>z</w:t>
            </w:r>
            <w:r w:rsidRPr="006A411D">
              <w:t xml:space="preserve">one 4, 7%; </w:t>
            </w:r>
            <w:r w:rsidR="006A411D">
              <w:t>z</w:t>
            </w:r>
            <w:r w:rsidRPr="006A411D">
              <w:t xml:space="preserve">one 5, 5.5%; </w:t>
            </w:r>
            <w:r w:rsidR="006A411D">
              <w:t>z</w:t>
            </w:r>
            <w:r w:rsidRPr="006A411D">
              <w:t xml:space="preserve">one 6, 7%; </w:t>
            </w:r>
            <w:r w:rsidR="006A411D">
              <w:t>z</w:t>
            </w:r>
            <w:r w:rsidRPr="006A411D">
              <w:t>one 7, 5.2% (Law et al, 2017b).</w:t>
            </w:r>
          </w:p>
        </w:tc>
        <w:tc>
          <w:tcPr>
            <w:tcW w:w="1250" w:type="pct"/>
            <w:tcBorders>
              <w:top w:val="nil"/>
            </w:tcBorders>
            <w:shd w:val="clear" w:color="auto" w:fill="auto"/>
            <w:tcMar>
              <w:top w:w="0" w:type="dxa"/>
            </w:tcMar>
          </w:tcPr>
          <w:p w14:paraId="47345133" w14:textId="3D1B9A13" w:rsidR="00C03C50" w:rsidRPr="00F2313D" w:rsidRDefault="00C03C50" w:rsidP="003F3C15">
            <w:pPr>
              <w:pStyle w:val="TableBullet"/>
              <w:spacing w:before="60"/>
            </w:pPr>
            <w:r w:rsidRPr="00F2313D">
              <w:t xml:space="preserve">The north Tasman Sea is expected to experience greater warming than the rest of New Zealand’s surrounding ocean (Climate Change Adaptation Technical Working Group, </w:t>
            </w:r>
            <w:r w:rsidR="00532AA4" w:rsidRPr="00F2313D">
              <w:t>2017</w:t>
            </w:r>
            <w:r w:rsidRPr="00F2313D">
              <w:t>).</w:t>
            </w:r>
          </w:p>
          <w:p w14:paraId="3D1BDBB5" w14:textId="79999EC5" w:rsidR="00C03C50" w:rsidRPr="00F2313D" w:rsidRDefault="00C03C50" w:rsidP="003F3C15">
            <w:pPr>
              <w:pStyle w:val="TableBullet"/>
            </w:pPr>
            <w:r w:rsidRPr="00F2313D">
              <w:t xml:space="preserve">Sea-surface </w:t>
            </w:r>
            <w:r w:rsidR="00F754FE" w:rsidRPr="00F2313D">
              <w:t xml:space="preserve">temperature </w:t>
            </w:r>
            <w:r w:rsidRPr="00F2313D">
              <w:t xml:space="preserve">projections for coastal waters </w:t>
            </w:r>
            <w:r w:rsidR="00F754FE" w:rsidRPr="00F2313D">
              <w:t xml:space="preserve">are </w:t>
            </w:r>
            <w:r w:rsidRPr="00F2313D">
              <w:t>similar to mean air temperature increase (Rouse et al, 2017; IPCC, 2014a).</w:t>
            </w:r>
          </w:p>
          <w:p w14:paraId="70C881D9" w14:textId="14E68C04" w:rsidR="00C03C50" w:rsidRPr="00F2313D" w:rsidRDefault="00C03C50" w:rsidP="003F3C15">
            <w:pPr>
              <w:pStyle w:val="TableBullet"/>
            </w:pPr>
            <w:r w:rsidRPr="00F2313D">
              <w:t>All zones: +1.1°C increase in sea temperature by 2090. Tasman Sea</w:t>
            </w:r>
            <w:r w:rsidR="00BB4A99" w:rsidRPr="00F2313D">
              <w:t> </w:t>
            </w:r>
            <w:r w:rsidRPr="00F2313D">
              <w:t xml:space="preserve">(Zones 2–3) show the largest absolute temperature change. Zone change in SST (°C), by 2090: </w:t>
            </w:r>
            <w:r w:rsidR="006A411D" w:rsidRPr="00F2313D">
              <w:t>z</w:t>
            </w:r>
            <w:r w:rsidRPr="00F2313D">
              <w:t xml:space="preserve">one 1, ~1.25°C; </w:t>
            </w:r>
            <w:r w:rsidR="006A411D" w:rsidRPr="00F2313D">
              <w:t>z</w:t>
            </w:r>
            <w:r w:rsidRPr="00F2313D">
              <w:t xml:space="preserve">one 2, ~1.3°C; </w:t>
            </w:r>
            <w:r w:rsidR="006A411D" w:rsidRPr="00F2313D">
              <w:t>z</w:t>
            </w:r>
            <w:r w:rsidRPr="00F2313D">
              <w:t xml:space="preserve">one 3, ~1.3°C; </w:t>
            </w:r>
            <w:r w:rsidR="006A411D" w:rsidRPr="00F2313D">
              <w:t>z</w:t>
            </w:r>
            <w:r w:rsidRPr="00F2313D">
              <w:t xml:space="preserve">one 4, ~1.1°C; </w:t>
            </w:r>
            <w:r w:rsidR="006A411D" w:rsidRPr="00F2313D">
              <w:t>z</w:t>
            </w:r>
            <w:r w:rsidRPr="00F2313D">
              <w:t xml:space="preserve">one 5, ~1.2°C; </w:t>
            </w:r>
            <w:r w:rsidR="006A411D" w:rsidRPr="00F2313D">
              <w:t>z</w:t>
            </w:r>
            <w:r w:rsidRPr="00F2313D">
              <w:t xml:space="preserve">one 6, ~1.1°C; </w:t>
            </w:r>
            <w:r w:rsidR="006A411D" w:rsidRPr="00F2313D">
              <w:t>z</w:t>
            </w:r>
            <w:r w:rsidRPr="00F2313D">
              <w:t>one</w:t>
            </w:r>
            <w:r w:rsidR="006A411D" w:rsidRPr="00F2313D">
              <w:t> </w:t>
            </w:r>
            <w:r w:rsidRPr="00F2313D">
              <w:t xml:space="preserve">7, ~0.6°C. </w:t>
            </w:r>
          </w:p>
          <w:p w14:paraId="572A4C87" w14:textId="275F7C11" w:rsidR="00C03C50" w:rsidRPr="00F2313D" w:rsidRDefault="00C03C50" w:rsidP="006A411D">
            <w:pPr>
              <w:pStyle w:val="TableBullet"/>
            </w:pPr>
            <w:r w:rsidRPr="00F2313D">
              <w:t xml:space="preserve">Regional Zone change in SST (per cent), by 2090: </w:t>
            </w:r>
            <w:r w:rsidR="006A411D" w:rsidRPr="00F2313D">
              <w:t>z</w:t>
            </w:r>
            <w:r w:rsidRPr="00F2313D">
              <w:t xml:space="preserve">one 1, 5.5%; </w:t>
            </w:r>
            <w:r w:rsidR="006A411D" w:rsidRPr="00F2313D">
              <w:t>z</w:t>
            </w:r>
            <w:r w:rsidRPr="00F2313D">
              <w:t xml:space="preserve">one 2, 8%; </w:t>
            </w:r>
            <w:r w:rsidR="006A411D" w:rsidRPr="00F2313D">
              <w:t>z</w:t>
            </w:r>
            <w:r w:rsidRPr="00F2313D">
              <w:t xml:space="preserve">one 3, 7.5%; </w:t>
            </w:r>
            <w:r w:rsidR="006A411D" w:rsidRPr="00F2313D">
              <w:t>z</w:t>
            </w:r>
            <w:r w:rsidRPr="00F2313D">
              <w:t xml:space="preserve">one 4, ~8%; </w:t>
            </w:r>
            <w:r w:rsidR="006A411D" w:rsidRPr="00F2313D">
              <w:t>z</w:t>
            </w:r>
            <w:r w:rsidRPr="00F2313D">
              <w:t xml:space="preserve">one 5, ~6.5%; </w:t>
            </w:r>
            <w:r w:rsidR="006A411D" w:rsidRPr="00F2313D">
              <w:t>z</w:t>
            </w:r>
            <w:r w:rsidRPr="00F2313D">
              <w:t xml:space="preserve">one 6, 8%; </w:t>
            </w:r>
            <w:r w:rsidR="006A411D" w:rsidRPr="00F2313D">
              <w:t>z</w:t>
            </w:r>
            <w:r w:rsidRPr="00F2313D">
              <w:t>one 7, 8% (Law et al, 2018).</w:t>
            </w:r>
          </w:p>
        </w:tc>
        <w:tc>
          <w:tcPr>
            <w:tcW w:w="1250" w:type="pct"/>
            <w:tcBorders>
              <w:top w:val="nil"/>
            </w:tcBorders>
            <w:shd w:val="clear" w:color="auto" w:fill="auto"/>
            <w:tcMar>
              <w:top w:w="0" w:type="dxa"/>
            </w:tcMar>
          </w:tcPr>
          <w:p w14:paraId="0CC6CA10" w14:textId="1506F772" w:rsidR="00C03C50" w:rsidRPr="00F2313D" w:rsidRDefault="00C03C50" w:rsidP="003F3C15">
            <w:pPr>
              <w:pStyle w:val="TableBullet"/>
              <w:spacing w:before="60"/>
            </w:pPr>
            <w:r w:rsidRPr="00F2313D">
              <w:t xml:space="preserve">The north Tasman Sea is expected to experience greater warming than the rest of New Zealand’s surrounding ocean (Climate Change Adaptation Technical Working Group, </w:t>
            </w:r>
            <w:r w:rsidR="00532AA4" w:rsidRPr="00F2313D">
              <w:t>2017</w:t>
            </w:r>
            <w:r w:rsidRPr="00F2313D">
              <w:t>).</w:t>
            </w:r>
          </w:p>
          <w:p w14:paraId="41427452" w14:textId="60EA2960" w:rsidR="00C03C50" w:rsidRPr="00F2313D" w:rsidRDefault="00C03C50" w:rsidP="003F3C15">
            <w:pPr>
              <w:pStyle w:val="TableBullet"/>
              <w:rPr>
                <w:rFonts w:eastAsia="Calibri" w:cs="Calibri"/>
                <w:color w:val="000000" w:themeColor="text1"/>
              </w:rPr>
            </w:pPr>
            <w:r w:rsidRPr="00F2313D">
              <w:rPr>
                <w:rFonts w:cs="Times New Roman"/>
              </w:rPr>
              <w:t>All zones: ~1</w:t>
            </w:r>
            <w:r w:rsidRPr="00F2313D">
              <w:rPr>
                <w:rFonts w:eastAsia="Calibri" w:cs="Calibri"/>
                <w:color w:val="000000" w:themeColor="text1"/>
              </w:rPr>
              <w:t>°C increase in sea temperature by 2040. Tasman Sea (</w:t>
            </w:r>
            <w:r w:rsidR="003A5D10" w:rsidRPr="00F2313D">
              <w:rPr>
                <w:rFonts w:eastAsia="Calibri" w:cs="Calibri"/>
                <w:color w:val="000000" w:themeColor="text1"/>
              </w:rPr>
              <w:t>z</w:t>
            </w:r>
            <w:r w:rsidRPr="00F2313D">
              <w:rPr>
                <w:rFonts w:eastAsia="Calibri" w:cs="Calibri"/>
                <w:color w:val="000000" w:themeColor="text1"/>
              </w:rPr>
              <w:t>ones 2–3) show</w:t>
            </w:r>
            <w:r w:rsidR="00B42F51" w:rsidRPr="00F2313D">
              <w:rPr>
                <w:rFonts w:eastAsia="Calibri" w:cs="Calibri"/>
                <w:color w:val="000000" w:themeColor="text1"/>
              </w:rPr>
              <w:t>s</w:t>
            </w:r>
            <w:r w:rsidRPr="00F2313D">
              <w:rPr>
                <w:rFonts w:eastAsia="Calibri" w:cs="Calibri"/>
                <w:color w:val="000000" w:themeColor="text1"/>
              </w:rPr>
              <w:t xml:space="preserve"> the largest absolute temperature change. Regional Zone change in SST (°C), by 2040: </w:t>
            </w:r>
            <w:r w:rsidR="003A5D10" w:rsidRPr="00F2313D">
              <w:rPr>
                <w:rFonts w:eastAsia="Calibri" w:cs="Calibri"/>
                <w:color w:val="000000" w:themeColor="text1"/>
              </w:rPr>
              <w:t>z</w:t>
            </w:r>
            <w:r w:rsidRPr="00F2313D">
              <w:rPr>
                <w:rFonts w:eastAsia="Calibri" w:cs="Calibri"/>
                <w:color w:val="000000" w:themeColor="text1"/>
              </w:rPr>
              <w:t xml:space="preserve">one 1, ~1.25°C; </w:t>
            </w:r>
            <w:r w:rsidR="003A5D10" w:rsidRPr="00F2313D">
              <w:rPr>
                <w:rFonts w:eastAsia="Calibri" w:cs="Calibri"/>
                <w:color w:val="000000" w:themeColor="text1"/>
              </w:rPr>
              <w:t>z</w:t>
            </w:r>
            <w:r w:rsidRPr="00F2313D">
              <w:rPr>
                <w:rFonts w:eastAsia="Calibri" w:cs="Calibri"/>
                <w:color w:val="000000" w:themeColor="text1"/>
              </w:rPr>
              <w:t>one</w:t>
            </w:r>
            <w:r w:rsidR="00B42F51" w:rsidRPr="00F2313D">
              <w:rPr>
                <w:rFonts w:eastAsia="Calibri" w:cs="Calibri"/>
                <w:color w:val="000000" w:themeColor="text1"/>
              </w:rPr>
              <w:t> </w:t>
            </w:r>
            <w:r w:rsidRPr="00F2313D">
              <w:rPr>
                <w:rFonts w:eastAsia="Calibri" w:cs="Calibri"/>
                <w:color w:val="000000" w:themeColor="text1"/>
              </w:rPr>
              <w:t>2,</w:t>
            </w:r>
            <w:r w:rsidR="003A5D10" w:rsidRPr="00F2313D">
              <w:rPr>
                <w:rFonts w:eastAsia="Calibri" w:cs="Calibri"/>
                <w:color w:val="000000" w:themeColor="text1"/>
              </w:rPr>
              <w:t> </w:t>
            </w:r>
            <w:r w:rsidRPr="00F2313D">
              <w:rPr>
                <w:rFonts w:eastAsia="Calibri" w:cs="Calibri"/>
                <w:color w:val="000000" w:themeColor="text1"/>
              </w:rPr>
              <w:t xml:space="preserve">1.5°C; </w:t>
            </w:r>
            <w:r w:rsidR="003A5D10" w:rsidRPr="00F2313D">
              <w:rPr>
                <w:rFonts w:eastAsia="Calibri" w:cs="Calibri"/>
                <w:color w:val="000000" w:themeColor="text1"/>
              </w:rPr>
              <w:t>z</w:t>
            </w:r>
            <w:r w:rsidRPr="00F2313D">
              <w:rPr>
                <w:rFonts w:eastAsia="Calibri" w:cs="Calibri"/>
                <w:color w:val="000000" w:themeColor="text1"/>
              </w:rPr>
              <w:t xml:space="preserve">one 3, 1.5°C; </w:t>
            </w:r>
            <w:r w:rsidR="003A5D10" w:rsidRPr="00F2313D">
              <w:rPr>
                <w:rFonts w:eastAsia="Calibri" w:cs="Calibri"/>
                <w:color w:val="000000" w:themeColor="text1"/>
              </w:rPr>
              <w:t>z</w:t>
            </w:r>
            <w:r w:rsidRPr="00F2313D">
              <w:rPr>
                <w:rFonts w:eastAsia="Calibri" w:cs="Calibri"/>
                <w:color w:val="000000" w:themeColor="text1"/>
              </w:rPr>
              <w:t xml:space="preserve">one 4, 1.3°C; </w:t>
            </w:r>
            <w:r w:rsidR="003A5D10" w:rsidRPr="00F2313D">
              <w:rPr>
                <w:rFonts w:eastAsia="Calibri" w:cs="Calibri"/>
                <w:color w:val="000000" w:themeColor="text1"/>
              </w:rPr>
              <w:t>z</w:t>
            </w:r>
            <w:r w:rsidRPr="00F2313D">
              <w:rPr>
                <w:rFonts w:eastAsia="Calibri" w:cs="Calibri"/>
                <w:color w:val="000000" w:themeColor="text1"/>
              </w:rPr>
              <w:t xml:space="preserve">one 5, 1.3°C; </w:t>
            </w:r>
            <w:r w:rsidR="003A5D10" w:rsidRPr="00F2313D">
              <w:rPr>
                <w:rFonts w:eastAsia="Calibri" w:cs="Calibri"/>
                <w:color w:val="000000" w:themeColor="text1"/>
              </w:rPr>
              <w:t>z</w:t>
            </w:r>
            <w:r w:rsidRPr="00F2313D">
              <w:rPr>
                <w:rFonts w:eastAsia="Calibri" w:cs="Calibri"/>
                <w:color w:val="000000" w:themeColor="text1"/>
              </w:rPr>
              <w:t>one 6,</w:t>
            </w:r>
            <w:r w:rsidR="003A5D10" w:rsidRPr="00F2313D">
              <w:rPr>
                <w:rFonts w:eastAsia="Calibri" w:cs="Calibri"/>
                <w:color w:val="000000" w:themeColor="text1"/>
              </w:rPr>
              <w:t> </w:t>
            </w:r>
            <w:r w:rsidRPr="00F2313D">
              <w:rPr>
                <w:rFonts w:eastAsia="Calibri" w:cs="Calibri"/>
                <w:color w:val="000000" w:themeColor="text1"/>
              </w:rPr>
              <w:t xml:space="preserve">1.3°C; </w:t>
            </w:r>
            <w:r w:rsidR="003A5D10" w:rsidRPr="00F2313D">
              <w:rPr>
                <w:rFonts w:eastAsia="Calibri" w:cs="Calibri"/>
                <w:color w:val="000000" w:themeColor="text1"/>
              </w:rPr>
              <w:t>z</w:t>
            </w:r>
            <w:r w:rsidRPr="00F2313D">
              <w:rPr>
                <w:rFonts w:eastAsia="Calibri" w:cs="Calibri"/>
                <w:color w:val="000000" w:themeColor="text1"/>
              </w:rPr>
              <w:t xml:space="preserve">one 7, ~0.65°C. </w:t>
            </w:r>
          </w:p>
          <w:p w14:paraId="2D754395" w14:textId="71BC9945" w:rsidR="00C03C50" w:rsidRPr="00F2313D" w:rsidRDefault="00C03C50" w:rsidP="003F3C15">
            <w:pPr>
              <w:pStyle w:val="TableBullet"/>
            </w:pPr>
            <w:r w:rsidRPr="00F2313D">
              <w:rPr>
                <w:rFonts w:eastAsia="Calibri" w:cs="Calibri"/>
                <w:color w:val="000000" w:themeColor="text1"/>
                <w:szCs w:val="18"/>
              </w:rPr>
              <w:t xml:space="preserve">Regional Zone change in SST (%), by 2040: </w:t>
            </w:r>
            <w:r w:rsidR="003A5D10" w:rsidRPr="00F2313D">
              <w:rPr>
                <w:rFonts w:eastAsia="Calibri" w:cs="Calibri"/>
                <w:color w:val="000000" w:themeColor="text1"/>
                <w:szCs w:val="18"/>
              </w:rPr>
              <w:t>z</w:t>
            </w:r>
            <w:r w:rsidRPr="00F2313D">
              <w:rPr>
                <w:rFonts w:eastAsia="Calibri" w:cs="Calibri"/>
                <w:color w:val="000000" w:themeColor="text1"/>
                <w:szCs w:val="18"/>
              </w:rPr>
              <w:t xml:space="preserve">one 1, 6%; </w:t>
            </w:r>
            <w:r w:rsidR="003A5D10" w:rsidRPr="00F2313D">
              <w:rPr>
                <w:rFonts w:eastAsia="Calibri" w:cs="Calibri"/>
                <w:color w:val="000000" w:themeColor="text1"/>
                <w:szCs w:val="18"/>
              </w:rPr>
              <w:t>z</w:t>
            </w:r>
            <w:r w:rsidRPr="00F2313D">
              <w:rPr>
                <w:rFonts w:eastAsia="Calibri" w:cs="Calibri"/>
                <w:color w:val="000000" w:themeColor="text1"/>
                <w:szCs w:val="18"/>
              </w:rPr>
              <w:t xml:space="preserve">one 2, 9%; </w:t>
            </w:r>
            <w:r w:rsidR="003A5D10" w:rsidRPr="00F2313D">
              <w:rPr>
                <w:rFonts w:eastAsia="Calibri" w:cs="Calibri"/>
                <w:color w:val="000000" w:themeColor="text1"/>
                <w:szCs w:val="18"/>
              </w:rPr>
              <w:t>z</w:t>
            </w:r>
            <w:r w:rsidRPr="00F2313D">
              <w:rPr>
                <w:rFonts w:eastAsia="Calibri" w:cs="Calibri"/>
                <w:color w:val="000000" w:themeColor="text1"/>
                <w:szCs w:val="18"/>
              </w:rPr>
              <w:t xml:space="preserve">one 3, ~8.5%; </w:t>
            </w:r>
            <w:r w:rsidR="003A5D10" w:rsidRPr="00F2313D">
              <w:rPr>
                <w:rFonts w:eastAsia="Calibri" w:cs="Calibri"/>
                <w:color w:val="000000" w:themeColor="text1"/>
                <w:szCs w:val="18"/>
              </w:rPr>
              <w:t>z</w:t>
            </w:r>
            <w:r w:rsidRPr="00F2313D">
              <w:rPr>
                <w:rFonts w:eastAsia="Calibri" w:cs="Calibri"/>
                <w:color w:val="000000" w:themeColor="text1"/>
                <w:szCs w:val="18"/>
              </w:rPr>
              <w:t xml:space="preserve">one 4, 9%; </w:t>
            </w:r>
            <w:r w:rsidR="003A5D10" w:rsidRPr="00F2313D">
              <w:rPr>
                <w:rFonts w:eastAsia="Calibri" w:cs="Calibri"/>
                <w:color w:val="000000" w:themeColor="text1"/>
                <w:szCs w:val="18"/>
              </w:rPr>
              <w:t>z</w:t>
            </w:r>
            <w:r w:rsidRPr="00F2313D">
              <w:rPr>
                <w:rFonts w:eastAsia="Calibri" w:cs="Calibri"/>
                <w:color w:val="000000" w:themeColor="text1"/>
                <w:szCs w:val="18"/>
              </w:rPr>
              <w:t xml:space="preserve">one 5, 8%; </w:t>
            </w:r>
            <w:r w:rsidR="003A5D10" w:rsidRPr="00F2313D">
              <w:rPr>
                <w:rFonts w:eastAsia="Calibri" w:cs="Calibri"/>
                <w:color w:val="000000" w:themeColor="text1"/>
                <w:szCs w:val="18"/>
              </w:rPr>
              <w:t>z</w:t>
            </w:r>
            <w:r w:rsidRPr="00F2313D">
              <w:rPr>
                <w:rFonts w:eastAsia="Calibri" w:cs="Calibri"/>
                <w:color w:val="000000" w:themeColor="text1"/>
                <w:szCs w:val="18"/>
              </w:rPr>
              <w:t xml:space="preserve">one 6, ~9.8%; </w:t>
            </w:r>
            <w:r w:rsidR="003A5D10" w:rsidRPr="00F2313D">
              <w:rPr>
                <w:rFonts w:eastAsia="Calibri" w:cs="Calibri"/>
                <w:color w:val="000000" w:themeColor="text1"/>
                <w:szCs w:val="18"/>
              </w:rPr>
              <w:t>z</w:t>
            </w:r>
            <w:r w:rsidRPr="00F2313D">
              <w:rPr>
                <w:rFonts w:eastAsia="Calibri" w:cs="Calibri"/>
                <w:color w:val="000000" w:themeColor="text1"/>
                <w:szCs w:val="18"/>
              </w:rPr>
              <w:t>one</w:t>
            </w:r>
            <w:r w:rsidR="003A5D10" w:rsidRPr="00F2313D">
              <w:rPr>
                <w:rFonts w:eastAsia="Calibri" w:cs="Calibri"/>
                <w:color w:val="000000" w:themeColor="text1"/>
                <w:szCs w:val="18"/>
              </w:rPr>
              <w:t> </w:t>
            </w:r>
            <w:r w:rsidRPr="00F2313D">
              <w:rPr>
                <w:rFonts w:eastAsia="Calibri" w:cs="Calibri"/>
                <w:color w:val="000000" w:themeColor="text1"/>
                <w:szCs w:val="18"/>
              </w:rPr>
              <w:t>7,</w:t>
            </w:r>
            <w:r w:rsidR="003A5D10" w:rsidRPr="00F2313D">
              <w:rPr>
                <w:rFonts w:eastAsia="Calibri" w:cs="Calibri"/>
                <w:color w:val="000000" w:themeColor="text1"/>
                <w:szCs w:val="18"/>
              </w:rPr>
              <w:t> </w:t>
            </w:r>
            <w:r w:rsidRPr="00F2313D">
              <w:rPr>
                <w:rFonts w:eastAsia="Calibri" w:cs="Calibri"/>
                <w:color w:val="000000" w:themeColor="text1"/>
                <w:szCs w:val="18"/>
              </w:rPr>
              <w:t>~9.1%. (Law et al, 201</w:t>
            </w:r>
            <w:r w:rsidRPr="00F2313D">
              <w:t>7b</w:t>
            </w:r>
            <w:r w:rsidRPr="00F2313D">
              <w:rPr>
                <w:rFonts w:eastAsia="Calibri" w:cs="Calibri"/>
                <w:color w:val="000000" w:themeColor="text1"/>
                <w:szCs w:val="18"/>
              </w:rPr>
              <w:t>).</w:t>
            </w:r>
          </w:p>
        </w:tc>
        <w:tc>
          <w:tcPr>
            <w:tcW w:w="1250" w:type="pct"/>
            <w:tcBorders>
              <w:top w:val="nil"/>
            </w:tcBorders>
            <w:shd w:val="clear" w:color="auto" w:fill="auto"/>
            <w:tcMar>
              <w:top w:w="0" w:type="dxa"/>
            </w:tcMar>
          </w:tcPr>
          <w:p w14:paraId="06AE8426" w14:textId="199B4731" w:rsidR="00C03C50" w:rsidRPr="00D66195" w:rsidRDefault="00C03C50" w:rsidP="003F3C15">
            <w:pPr>
              <w:pStyle w:val="TableBullet"/>
              <w:spacing w:before="60"/>
            </w:pPr>
            <w:r w:rsidRPr="00D66195">
              <w:t>Mean sea</w:t>
            </w:r>
            <w:r w:rsidR="00B42F51">
              <w:t>-</w:t>
            </w:r>
            <w:r w:rsidRPr="00D66195">
              <w:t>surface temperature expected to increase by 2.5°C by</w:t>
            </w:r>
            <w:r w:rsidR="00B42F51">
              <w:t> </w:t>
            </w:r>
            <w:r w:rsidRPr="00D66195">
              <w:t>2090 (</w:t>
            </w:r>
            <w:r w:rsidRPr="00926569">
              <w:t>Climate Change Adaptation Technical Working Group</w:t>
            </w:r>
            <w:r w:rsidRPr="00D66195">
              <w:t>,</w:t>
            </w:r>
            <w:r w:rsidR="00B42F51">
              <w:t> </w:t>
            </w:r>
            <w:r w:rsidRPr="00D66195">
              <w:t>2017).</w:t>
            </w:r>
          </w:p>
          <w:p w14:paraId="70105130" w14:textId="032768A4" w:rsidR="00C03C50" w:rsidRPr="00D66195" w:rsidRDefault="00C03C50" w:rsidP="003F3C15">
            <w:pPr>
              <w:pStyle w:val="TableBullet"/>
            </w:pPr>
            <w:r w:rsidRPr="00D66195">
              <w:t>All zones: +2.5°C increase in sea temperature by 2100. Tasman Sea (</w:t>
            </w:r>
            <w:r w:rsidR="006E7E24">
              <w:t>z</w:t>
            </w:r>
            <w:r w:rsidRPr="00D66195">
              <w:t>ones 2</w:t>
            </w:r>
            <w:r>
              <w:t>–</w:t>
            </w:r>
            <w:r w:rsidRPr="00D66195">
              <w:t>3) show</w:t>
            </w:r>
            <w:r w:rsidR="00B42F51">
              <w:t>s</w:t>
            </w:r>
            <w:r w:rsidRPr="00D66195">
              <w:t xml:space="preserve"> the largest absolute temperature change, warming to exceed 3.1°C. Zone change in SST (°C), by 2090: </w:t>
            </w:r>
            <w:r w:rsidR="006E7E24">
              <w:t>z</w:t>
            </w:r>
            <w:r w:rsidRPr="00D66195">
              <w:t>one</w:t>
            </w:r>
            <w:r w:rsidR="006E7E24">
              <w:t> </w:t>
            </w:r>
            <w:r w:rsidRPr="00D66195">
              <w:t xml:space="preserve">1, ~2.85°C; </w:t>
            </w:r>
            <w:r w:rsidR="006E7E24">
              <w:t>z</w:t>
            </w:r>
            <w:r w:rsidRPr="00D66195">
              <w:t xml:space="preserve">one 2, ~3.3°C; </w:t>
            </w:r>
            <w:r w:rsidR="006E7E24">
              <w:t>z</w:t>
            </w:r>
            <w:r w:rsidRPr="00D66195">
              <w:t xml:space="preserve">one 3, ~3.3°C; </w:t>
            </w:r>
            <w:r w:rsidR="006E7E24">
              <w:t>z</w:t>
            </w:r>
            <w:r w:rsidRPr="00D66195">
              <w:t xml:space="preserve">one 4, ~2.8°C; </w:t>
            </w:r>
            <w:r w:rsidR="006E7E24">
              <w:t>z</w:t>
            </w:r>
            <w:r w:rsidRPr="00D66195">
              <w:t xml:space="preserve">one 5, ~2.65°C; </w:t>
            </w:r>
            <w:r w:rsidR="006E7E24">
              <w:t>z</w:t>
            </w:r>
            <w:r w:rsidRPr="00D66195">
              <w:t xml:space="preserve">one 6, ~2.55°C; </w:t>
            </w:r>
            <w:r w:rsidR="006E7E24">
              <w:t>z</w:t>
            </w:r>
            <w:r w:rsidRPr="00D66195">
              <w:t xml:space="preserve">one 7, 1.5°C. </w:t>
            </w:r>
          </w:p>
          <w:p w14:paraId="6398225D" w14:textId="5E28EFF2" w:rsidR="00C03C50" w:rsidRPr="006E7E24" w:rsidRDefault="00C03C50" w:rsidP="003F3C15">
            <w:pPr>
              <w:pStyle w:val="TableBullet"/>
            </w:pPr>
            <w:r w:rsidRPr="006E7E24">
              <w:t xml:space="preserve">Regional Zone change in SST (%), by 2090: </w:t>
            </w:r>
            <w:r w:rsidR="006E7E24" w:rsidRPr="003F788E">
              <w:t>z</w:t>
            </w:r>
            <w:r w:rsidRPr="006E7E24">
              <w:t xml:space="preserve">one 1, 13%; </w:t>
            </w:r>
            <w:r w:rsidR="006E7E24" w:rsidRPr="003F788E">
              <w:t>z</w:t>
            </w:r>
            <w:r w:rsidRPr="006E7E24">
              <w:t>one</w:t>
            </w:r>
            <w:r w:rsidR="006E7E24" w:rsidRPr="003F788E">
              <w:t> </w:t>
            </w:r>
            <w:r w:rsidRPr="006E7E24">
              <w:t>2,</w:t>
            </w:r>
            <w:r w:rsidR="006E7E24" w:rsidRPr="003F788E">
              <w:t> </w:t>
            </w:r>
            <w:r w:rsidRPr="006E7E24">
              <w:t xml:space="preserve">20.5%; </w:t>
            </w:r>
            <w:r w:rsidR="006E7E24" w:rsidRPr="003F788E">
              <w:t>z</w:t>
            </w:r>
            <w:r w:rsidRPr="006E7E24">
              <w:t xml:space="preserve">one 3, 19%; </w:t>
            </w:r>
            <w:r w:rsidR="006E7E24" w:rsidRPr="003F788E">
              <w:t>z</w:t>
            </w:r>
            <w:r w:rsidRPr="006E7E24">
              <w:t xml:space="preserve">one 4, 20%; </w:t>
            </w:r>
            <w:r w:rsidR="006E7E24">
              <w:t>z</w:t>
            </w:r>
            <w:r w:rsidRPr="006E7E24">
              <w:t xml:space="preserve">one 5, 16%; </w:t>
            </w:r>
            <w:r w:rsidR="006E7E24">
              <w:t>z</w:t>
            </w:r>
            <w:r w:rsidRPr="006E7E24">
              <w:t>one</w:t>
            </w:r>
            <w:r w:rsidR="006E7E24">
              <w:t> </w:t>
            </w:r>
            <w:r w:rsidRPr="006E7E24">
              <w:t>6,</w:t>
            </w:r>
            <w:r w:rsidR="006E7E24">
              <w:t> </w:t>
            </w:r>
            <w:r w:rsidRPr="006E7E24">
              <w:t xml:space="preserve">19.5%; </w:t>
            </w:r>
            <w:r w:rsidR="006E7E24">
              <w:t>z</w:t>
            </w:r>
            <w:r w:rsidRPr="006E7E24">
              <w:t>one 7, 20% (Law et al, 2017b).</w:t>
            </w:r>
          </w:p>
        </w:tc>
      </w:tr>
      <w:bookmarkEnd w:id="803"/>
    </w:tbl>
    <w:p w14:paraId="4F4B2269" w14:textId="77777777" w:rsidR="00C03C50" w:rsidRPr="006E7E24" w:rsidRDefault="00C03C50" w:rsidP="00C03C50"/>
    <w:p w14:paraId="1073E32D" w14:textId="77777777" w:rsidR="00C03C50" w:rsidRPr="006E7E24" w:rsidRDefault="00C03C50">
      <w:pPr>
        <w:spacing w:before="0" w:after="200" w:line="276" w:lineRule="auto"/>
        <w:jc w:val="left"/>
      </w:pPr>
      <w:r w:rsidRPr="006E7E24">
        <w:br w:type="page"/>
      </w:r>
    </w:p>
    <w:p w14:paraId="5B336667" w14:textId="21B68D11" w:rsidR="001D4ED5" w:rsidRPr="0031245A" w:rsidRDefault="00127221" w:rsidP="00F20F68">
      <w:pPr>
        <w:pStyle w:val="Tableheading2"/>
        <w:rPr>
          <w:color w:val="000000" w:themeColor="text1"/>
        </w:rPr>
      </w:pPr>
      <w:bookmarkStart w:id="804" w:name="_Toc45391951"/>
      <w:r w:rsidRPr="0031245A">
        <w:rPr>
          <w:rFonts w:cs="Times New Roman"/>
          <w:color w:val="000000" w:themeColor="text1"/>
        </w:rPr>
        <w:lastRenderedPageBreak/>
        <w:t>Changes in climate seasonality with longer summers and shorter winters</w:t>
      </w:r>
      <w:bookmarkEnd w:id="804"/>
    </w:p>
    <w:tbl>
      <w:tblPr>
        <w:tblW w:w="21546" w:type="dxa"/>
        <w:tblBorders>
          <w:top w:val="single" w:sz="2" w:space="0" w:color="1C556C" w:themeColor="accent1"/>
          <w:bottom w:val="single" w:sz="2" w:space="0" w:color="1C556C" w:themeColor="accent1"/>
          <w:insideH w:val="single" w:sz="2" w:space="0" w:color="1C556C" w:themeColor="accent1"/>
          <w:insideV w:val="single" w:sz="2"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24A838DA" w14:textId="77777777" w:rsidTr="00671E1B">
        <w:trPr>
          <w:trHeight w:val="340"/>
        </w:trPr>
        <w:tc>
          <w:tcPr>
            <w:tcW w:w="5000" w:type="pct"/>
            <w:gridSpan w:val="4"/>
            <w:tcBorders>
              <w:bottom w:val="single" w:sz="2" w:space="0" w:color="1C556C" w:themeColor="accent1"/>
            </w:tcBorders>
            <w:shd w:val="clear" w:color="auto" w:fill="1C556C" w:themeFill="accent1"/>
            <w:tcMar>
              <w:top w:w="0" w:type="dxa"/>
            </w:tcMar>
            <w:vAlign w:val="center"/>
          </w:tcPr>
          <w:p w14:paraId="29044A6E" w14:textId="77777777" w:rsidR="00C03C50" w:rsidRPr="00C03C50" w:rsidRDefault="00C03C50" w:rsidP="00756486">
            <w:pPr>
              <w:pStyle w:val="TableTextbold"/>
              <w:rPr>
                <w:color w:val="FFFFFF" w:themeColor="background1"/>
              </w:rPr>
            </w:pPr>
            <w:r w:rsidRPr="00C03C50">
              <w:rPr>
                <w:rFonts w:cs="Times New Roman"/>
                <w:color w:val="FFFFFF" w:themeColor="background1"/>
              </w:rPr>
              <w:t>Changes in climate seasonality with longer summers and shorter winters</w:t>
            </w:r>
          </w:p>
        </w:tc>
      </w:tr>
      <w:tr w:rsidR="00671E1B" w:rsidRPr="00671E1B" w14:paraId="4131DD71" w14:textId="77777777" w:rsidTr="00671E1B">
        <w:trPr>
          <w:trHeight w:val="340"/>
        </w:trPr>
        <w:tc>
          <w:tcPr>
            <w:tcW w:w="2500" w:type="pct"/>
            <w:gridSpan w:val="2"/>
            <w:tcBorders>
              <w:bottom w:val="nil"/>
            </w:tcBorders>
            <w:shd w:val="clear" w:color="auto" w:fill="D2DDE2" w:themeFill="accent3"/>
            <w:tcMar>
              <w:top w:w="0" w:type="dxa"/>
            </w:tcMar>
            <w:vAlign w:val="center"/>
          </w:tcPr>
          <w:p w14:paraId="6499C355" w14:textId="77777777" w:rsidR="00C03C50" w:rsidRPr="00671E1B" w:rsidRDefault="00C03C50" w:rsidP="00756486">
            <w:pPr>
              <w:pStyle w:val="TableTextbold"/>
            </w:pPr>
            <w:r w:rsidRPr="00671E1B">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79E7804C" w14:textId="77777777" w:rsidR="00C03C50" w:rsidRPr="00671E1B" w:rsidRDefault="00C03C50" w:rsidP="00756486">
            <w:pPr>
              <w:pStyle w:val="TableTextbold"/>
            </w:pPr>
            <w:r w:rsidRPr="00671E1B">
              <w:t xml:space="preserve">Climate sub-national zones affected </w:t>
            </w:r>
          </w:p>
        </w:tc>
      </w:tr>
      <w:tr w:rsidR="00C03C50" w:rsidRPr="00D66195" w14:paraId="06861443" w14:textId="77777777" w:rsidTr="00671E1B">
        <w:trPr>
          <w:trHeight w:val="340"/>
        </w:trPr>
        <w:tc>
          <w:tcPr>
            <w:tcW w:w="2500" w:type="pct"/>
            <w:gridSpan w:val="2"/>
            <w:tcBorders>
              <w:top w:val="nil"/>
              <w:bottom w:val="single" w:sz="2" w:space="0" w:color="1C556C" w:themeColor="accent1"/>
            </w:tcBorders>
            <w:shd w:val="clear" w:color="auto" w:fill="FFFFFF" w:themeFill="background1"/>
            <w:tcMar>
              <w:top w:w="0" w:type="dxa"/>
            </w:tcMar>
          </w:tcPr>
          <w:p w14:paraId="31091F61" w14:textId="77777777" w:rsidR="00C03C50" w:rsidRPr="00926569" w:rsidRDefault="00C03C50" w:rsidP="0045538C">
            <w:pPr>
              <w:pStyle w:val="TableText"/>
              <w:rPr>
                <w:rFonts w:asciiTheme="minorHAnsi" w:hAnsiTheme="minorHAnsi"/>
              </w:rPr>
            </w:pPr>
            <w:r w:rsidRPr="00926569">
              <w:rPr>
                <w:rFonts w:eastAsia="Calibri"/>
              </w:rPr>
              <w:t xml:space="preserve">Significant trend since 1950: Cool extremes have become rarer and hot extremes more frequent and intense </w:t>
            </w:r>
            <w:bookmarkStart w:id="805" w:name="_Hlk21521476"/>
            <w:r w:rsidRPr="00926569">
              <w:rPr>
                <w:rFonts w:eastAsia="Calibri"/>
                <w:color w:val="000000" w:themeColor="text1"/>
              </w:rPr>
              <w:t>(</w:t>
            </w:r>
            <w:r w:rsidRPr="00926569">
              <w:rPr>
                <w:rFonts w:asciiTheme="minorHAnsi" w:hAnsiTheme="minorHAnsi"/>
              </w:rPr>
              <w:t>IPCC, 2014a).</w:t>
            </w:r>
            <w:bookmarkEnd w:id="805"/>
          </w:p>
        </w:tc>
        <w:tc>
          <w:tcPr>
            <w:tcW w:w="2500" w:type="pct"/>
            <w:gridSpan w:val="2"/>
            <w:tcBorders>
              <w:top w:val="nil"/>
              <w:bottom w:val="single" w:sz="2" w:space="0" w:color="1C556C" w:themeColor="accent1"/>
            </w:tcBorders>
            <w:shd w:val="clear" w:color="auto" w:fill="FFFFFF" w:themeFill="background1"/>
          </w:tcPr>
          <w:p w14:paraId="46059239" w14:textId="0BB6FC50" w:rsidR="00C03C50" w:rsidRPr="00D66195" w:rsidRDefault="00C03C50" w:rsidP="0045538C">
            <w:pPr>
              <w:pStyle w:val="TableBullet"/>
              <w:spacing w:before="60"/>
            </w:pPr>
            <w:r w:rsidRPr="00D66195">
              <w:t>All zones (South Island more than North Island)</w:t>
            </w:r>
            <w:r w:rsidR="00B42F51">
              <w:t>.</w:t>
            </w:r>
          </w:p>
          <w:p w14:paraId="5EC76135" w14:textId="77777777" w:rsidR="00C03C50" w:rsidRPr="00D66195" w:rsidRDefault="00C03C50" w:rsidP="0045538C">
            <w:pPr>
              <w:pStyle w:val="TableBullet"/>
            </w:pPr>
            <w:r w:rsidRPr="00D66195">
              <w:t xml:space="preserve">2050: All zones. </w:t>
            </w:r>
          </w:p>
          <w:p w14:paraId="21E9198E" w14:textId="77777777" w:rsidR="00C03C50" w:rsidRPr="00D66195" w:rsidRDefault="00C03C50" w:rsidP="0045538C">
            <w:pPr>
              <w:pStyle w:val="TableBullet"/>
            </w:pPr>
            <w:r w:rsidRPr="00D66195">
              <w:t xml:space="preserve">2100: All zones. </w:t>
            </w:r>
          </w:p>
        </w:tc>
      </w:tr>
      <w:tr w:rsidR="00C03C50" w:rsidRPr="00C03C50" w14:paraId="2C833694" w14:textId="77777777" w:rsidTr="00671E1B">
        <w:trPr>
          <w:trHeight w:val="340"/>
        </w:trPr>
        <w:tc>
          <w:tcPr>
            <w:tcW w:w="1250" w:type="pct"/>
            <w:shd w:val="clear" w:color="auto" w:fill="1C556C" w:themeFill="accent1"/>
            <w:tcMar>
              <w:top w:w="0" w:type="dxa"/>
            </w:tcMar>
          </w:tcPr>
          <w:p w14:paraId="60C4003E"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5A4A2350"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69399744"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616CF86C"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45538C" w14:paraId="5EA8DF2C" w14:textId="77777777" w:rsidTr="00BB4A99">
        <w:tc>
          <w:tcPr>
            <w:tcW w:w="1250" w:type="pct"/>
            <w:shd w:val="clear" w:color="auto" w:fill="auto"/>
            <w:tcMar>
              <w:top w:w="0" w:type="dxa"/>
            </w:tcMar>
          </w:tcPr>
          <w:p w14:paraId="40D1A275" w14:textId="4296569A" w:rsidR="00C03C50" w:rsidRPr="0045538C" w:rsidRDefault="00C03C50" w:rsidP="00B42F51">
            <w:pPr>
              <w:pStyle w:val="TableText"/>
            </w:pPr>
            <w:r w:rsidRPr="0045538C">
              <w:t>Warming greatest summer</w:t>
            </w:r>
            <w:r w:rsidR="00B42F51">
              <w:t>–</w:t>
            </w:r>
            <w:r w:rsidRPr="0045538C">
              <w:t>autumn and least winter</w:t>
            </w:r>
            <w:r w:rsidR="00B42F51">
              <w:t>–</w:t>
            </w:r>
            <w:r w:rsidRPr="0045538C">
              <w:t>spring (Climate Change Adaptation Technical Working Group, 2017</w:t>
            </w:r>
            <w:r w:rsidR="00B42F51" w:rsidRPr="0045538C">
              <w:t>; Ministry for the Environment, 2018</w:t>
            </w:r>
            <w:r w:rsidRPr="0045538C">
              <w:t>; Pearce et al, 2018).</w:t>
            </w:r>
          </w:p>
        </w:tc>
        <w:tc>
          <w:tcPr>
            <w:tcW w:w="1250" w:type="pct"/>
            <w:shd w:val="clear" w:color="auto" w:fill="auto"/>
            <w:tcMar>
              <w:top w:w="0" w:type="dxa"/>
            </w:tcMar>
          </w:tcPr>
          <w:p w14:paraId="4552426A" w14:textId="56042D16" w:rsidR="00C03C50" w:rsidRPr="0045538C" w:rsidRDefault="00C03C50" w:rsidP="00B96F27">
            <w:pPr>
              <w:pStyle w:val="TableText"/>
            </w:pPr>
            <w:r w:rsidRPr="0045538C">
              <w:t>Warming greatest summer</w:t>
            </w:r>
            <w:r w:rsidR="00FE6F0B">
              <w:t>–</w:t>
            </w:r>
            <w:r w:rsidRPr="0045538C">
              <w:t>autumn and least winter</w:t>
            </w:r>
            <w:r w:rsidR="00FE6F0B">
              <w:t>–</w:t>
            </w:r>
            <w:r w:rsidRPr="0045538C">
              <w:t>spring (Climate Change Adaptation Technical Working Group, 2017</w:t>
            </w:r>
            <w:r w:rsidR="00FE6F0B" w:rsidRPr="0045538C">
              <w:t>; Ministry for the Environment, 2018</w:t>
            </w:r>
            <w:r w:rsidRPr="0045538C">
              <w:t>; Pearce et al, 2018).</w:t>
            </w:r>
          </w:p>
        </w:tc>
        <w:tc>
          <w:tcPr>
            <w:tcW w:w="1250" w:type="pct"/>
            <w:shd w:val="clear" w:color="auto" w:fill="auto"/>
            <w:tcMar>
              <w:top w:w="0" w:type="dxa"/>
            </w:tcMar>
          </w:tcPr>
          <w:p w14:paraId="7FCAA329" w14:textId="279BB482" w:rsidR="00C03C50" w:rsidRPr="0045538C" w:rsidRDefault="00C03C50" w:rsidP="00B96F27">
            <w:pPr>
              <w:pStyle w:val="TableText"/>
            </w:pPr>
            <w:r w:rsidRPr="0045538C">
              <w:t>Warming greatest summer</w:t>
            </w:r>
            <w:r w:rsidR="00B96F27">
              <w:t>–</w:t>
            </w:r>
            <w:r w:rsidRPr="0045538C">
              <w:t>autumn and least winter</w:t>
            </w:r>
            <w:r w:rsidR="00B96F27">
              <w:t>–</w:t>
            </w:r>
            <w:r w:rsidRPr="0045538C">
              <w:t>spring (</w:t>
            </w:r>
            <w:r w:rsidR="00B96F27" w:rsidRPr="0045538C">
              <w:t>Ministry for the Environment, 2018</w:t>
            </w:r>
            <w:r w:rsidR="00B96F27">
              <w:t xml:space="preserve">; </w:t>
            </w:r>
            <w:r w:rsidRPr="0045538C">
              <w:t>Pearce et al, 2018)</w:t>
            </w:r>
          </w:p>
        </w:tc>
        <w:tc>
          <w:tcPr>
            <w:tcW w:w="1250" w:type="pct"/>
            <w:shd w:val="clear" w:color="auto" w:fill="auto"/>
            <w:tcMar>
              <w:top w:w="57" w:type="dxa"/>
            </w:tcMar>
          </w:tcPr>
          <w:p w14:paraId="1BE2671D" w14:textId="30A322C8" w:rsidR="00C03C50" w:rsidRPr="0045538C" w:rsidRDefault="00C03C50" w:rsidP="0045538C">
            <w:pPr>
              <w:pStyle w:val="TableText"/>
            </w:pPr>
            <w:r w:rsidRPr="0045538C">
              <w:t>Warming greatest summer</w:t>
            </w:r>
            <w:r w:rsidR="00B96F27">
              <w:t>–</w:t>
            </w:r>
            <w:r w:rsidRPr="0045538C">
              <w:t>autumn and least winter</w:t>
            </w:r>
            <w:r w:rsidR="00B96F27">
              <w:t>–</w:t>
            </w:r>
            <w:r w:rsidRPr="0045538C">
              <w:t>spring (Ministry for the Environment, 2018</w:t>
            </w:r>
            <w:r w:rsidR="00B96F27">
              <w:t xml:space="preserve">; </w:t>
            </w:r>
            <w:r w:rsidR="00B96F27" w:rsidRPr="0045538C">
              <w:t>Pearce et</w:t>
            </w:r>
            <w:r w:rsidR="00B96F27">
              <w:t> </w:t>
            </w:r>
            <w:r w:rsidR="00B96F27" w:rsidRPr="0045538C">
              <w:t>al, 2018</w:t>
            </w:r>
            <w:r w:rsidRPr="0045538C">
              <w:t>).</w:t>
            </w:r>
          </w:p>
          <w:p w14:paraId="579A89E4" w14:textId="77777777" w:rsidR="00C03C50" w:rsidRPr="0045538C" w:rsidRDefault="00C03C50" w:rsidP="0045538C">
            <w:pPr>
              <w:pStyle w:val="TableText"/>
            </w:pPr>
            <w:r w:rsidRPr="0045538C">
              <w:t>Spring and autumn frost-free land to at least triple by 2080; up to 60 more hot days (&gt;25°C max) for northern areas by 2090 (IPCC, 2014a).</w:t>
            </w:r>
          </w:p>
        </w:tc>
      </w:tr>
    </w:tbl>
    <w:p w14:paraId="0F8671AE" w14:textId="734E8649" w:rsidR="00C03C50" w:rsidRDefault="00C03C50" w:rsidP="00127221">
      <w:pPr>
        <w:pStyle w:val="BodyText"/>
        <w:spacing w:after="0"/>
      </w:pPr>
    </w:p>
    <w:p w14:paraId="268298CE" w14:textId="50950773" w:rsidR="00127221" w:rsidRPr="0031245A" w:rsidRDefault="00127221" w:rsidP="00F20F68">
      <w:pPr>
        <w:pStyle w:val="Tableheading2"/>
        <w:rPr>
          <w:color w:val="000000" w:themeColor="text1"/>
        </w:rPr>
      </w:pPr>
      <w:bookmarkStart w:id="806" w:name="_Toc45391952"/>
      <w:r w:rsidRPr="0031245A">
        <w:rPr>
          <w:rFonts w:cs="Times New Roman"/>
          <w:color w:val="000000" w:themeColor="text1"/>
        </w:rPr>
        <w:t>Heatwaves: increasing persistence, frequency and magnitude</w:t>
      </w:r>
      <w:bookmarkEnd w:id="806"/>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7B85AE21" w14:textId="77777777" w:rsidTr="003D5ADD">
        <w:tc>
          <w:tcPr>
            <w:tcW w:w="5000" w:type="pct"/>
            <w:gridSpan w:val="4"/>
            <w:tcBorders>
              <w:bottom w:val="single" w:sz="4" w:space="0" w:color="1C556C" w:themeColor="accent1"/>
            </w:tcBorders>
            <w:shd w:val="clear" w:color="auto" w:fill="1C556C" w:themeFill="accent1"/>
            <w:tcMar>
              <w:top w:w="0" w:type="dxa"/>
            </w:tcMar>
            <w:vAlign w:val="center"/>
          </w:tcPr>
          <w:p w14:paraId="33C3D9C2" w14:textId="77777777" w:rsidR="00C03C50" w:rsidRPr="00C03C50" w:rsidRDefault="00C03C50" w:rsidP="00756486">
            <w:pPr>
              <w:pStyle w:val="TableTextbold"/>
              <w:rPr>
                <w:color w:val="FFFFFF" w:themeColor="background1"/>
              </w:rPr>
            </w:pPr>
            <w:bookmarkStart w:id="807" w:name="Heatwavesincreasingpersistence"/>
            <w:r w:rsidRPr="00C03C50">
              <w:rPr>
                <w:rFonts w:cs="Times New Roman"/>
                <w:color w:val="FFFFFF" w:themeColor="background1"/>
              </w:rPr>
              <w:t>Heatwaves: increasing persistence, frequency and magnitude</w:t>
            </w:r>
            <w:bookmarkEnd w:id="807"/>
          </w:p>
        </w:tc>
      </w:tr>
      <w:tr w:rsidR="003D5ADD" w:rsidRPr="003D5ADD" w14:paraId="1449D605" w14:textId="77777777" w:rsidTr="003D5ADD">
        <w:tc>
          <w:tcPr>
            <w:tcW w:w="2500" w:type="pct"/>
            <w:gridSpan w:val="2"/>
            <w:tcBorders>
              <w:bottom w:val="nil"/>
            </w:tcBorders>
            <w:shd w:val="clear" w:color="auto" w:fill="D2DDE2" w:themeFill="accent3"/>
            <w:tcMar>
              <w:top w:w="0" w:type="dxa"/>
            </w:tcMar>
            <w:vAlign w:val="center"/>
          </w:tcPr>
          <w:p w14:paraId="52763334" w14:textId="77777777" w:rsidR="00C03C50" w:rsidRPr="003D5ADD" w:rsidRDefault="00C03C50" w:rsidP="00756486">
            <w:pPr>
              <w:pStyle w:val="TableTextbold"/>
            </w:pPr>
            <w:r w:rsidRPr="003D5ADD">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1B973E9D" w14:textId="77777777" w:rsidR="00C03C50" w:rsidRPr="003D5ADD" w:rsidRDefault="00C03C50" w:rsidP="00756486">
            <w:pPr>
              <w:pStyle w:val="TableTextbold"/>
            </w:pPr>
            <w:r w:rsidRPr="003D5ADD">
              <w:t xml:space="preserve">Climate sub-national zones affected </w:t>
            </w:r>
          </w:p>
        </w:tc>
      </w:tr>
      <w:tr w:rsidR="00C03C50" w:rsidRPr="00D66195" w14:paraId="15B2646F" w14:textId="77777777" w:rsidTr="003D5ADD">
        <w:tc>
          <w:tcPr>
            <w:tcW w:w="2500" w:type="pct"/>
            <w:gridSpan w:val="2"/>
            <w:tcBorders>
              <w:top w:val="nil"/>
              <w:bottom w:val="single" w:sz="4" w:space="0" w:color="1C556C" w:themeColor="accent1"/>
            </w:tcBorders>
            <w:shd w:val="clear" w:color="auto" w:fill="FFFFFF" w:themeFill="background1"/>
            <w:tcMar>
              <w:top w:w="0" w:type="dxa"/>
            </w:tcMar>
          </w:tcPr>
          <w:p w14:paraId="6FA42E24" w14:textId="77777777" w:rsidR="00C03C50" w:rsidRPr="00D66195" w:rsidRDefault="00C03C50" w:rsidP="0045538C">
            <w:pPr>
              <w:pStyle w:val="TableBullet"/>
              <w:spacing w:before="60"/>
            </w:pPr>
            <w:r w:rsidRPr="00D66195">
              <w:t>No significant changes in heatwaves observed yet (</w:t>
            </w:r>
            <w:r w:rsidRPr="00056829">
              <w:t>Climate Change Adaptation Technical Working Group</w:t>
            </w:r>
            <w:r w:rsidRPr="00D66195">
              <w:t>, 2017).</w:t>
            </w:r>
          </w:p>
          <w:p w14:paraId="088B215A" w14:textId="022F3860" w:rsidR="00C03C50" w:rsidRPr="00D66195" w:rsidRDefault="00C03C50" w:rsidP="0045538C">
            <w:pPr>
              <w:pStyle w:val="TableBullet"/>
            </w:pPr>
            <w:r w:rsidRPr="00D66195">
              <w:t>Increased numbers of high</w:t>
            </w:r>
            <w:r w:rsidR="00B96F27">
              <w:t>-</w:t>
            </w:r>
            <w:r w:rsidRPr="00D66195">
              <w:t>temperature records observed in recent years, fewer low</w:t>
            </w:r>
            <w:r w:rsidR="00B96F27">
              <w:t>-</w:t>
            </w:r>
            <w:r w:rsidRPr="00D66195">
              <w:t>temperature records observed (NIWA climate</w:t>
            </w:r>
            <w:r w:rsidR="00B96F27">
              <w:t> </w:t>
            </w:r>
            <w:r w:rsidRPr="00D66195">
              <w:t>summaries</w:t>
            </w:r>
            <w:r>
              <w:t>)</w:t>
            </w:r>
            <w:r w:rsidR="00B96F27">
              <w:t>.</w:t>
            </w:r>
          </w:p>
        </w:tc>
        <w:tc>
          <w:tcPr>
            <w:tcW w:w="2500" w:type="pct"/>
            <w:gridSpan w:val="2"/>
            <w:tcBorders>
              <w:top w:val="nil"/>
              <w:bottom w:val="single" w:sz="4" w:space="0" w:color="1C556C" w:themeColor="accent1"/>
            </w:tcBorders>
            <w:shd w:val="clear" w:color="auto" w:fill="FFFFFF" w:themeFill="background1"/>
          </w:tcPr>
          <w:p w14:paraId="5C8B405A" w14:textId="77777777" w:rsidR="00C03C50" w:rsidRPr="0045538C" w:rsidRDefault="00C03C50" w:rsidP="0045538C">
            <w:pPr>
              <w:pStyle w:val="TableBullet"/>
              <w:spacing w:before="60"/>
            </w:pPr>
            <w:r w:rsidRPr="0045538C">
              <w:t>2050: All zones following temperature changes. Largest increase in northern North Island and interior South Island.</w:t>
            </w:r>
          </w:p>
          <w:p w14:paraId="6530A18C" w14:textId="155C0578" w:rsidR="00C03C50" w:rsidRPr="00D66195" w:rsidRDefault="00C03C50" w:rsidP="0045538C">
            <w:pPr>
              <w:pStyle w:val="TableBullet"/>
            </w:pPr>
            <w:r w:rsidRPr="0045538C">
              <w:t>2100: All zones following temperature changes. Largest increase in northern North Island in 2100.</w:t>
            </w:r>
            <w:r w:rsidRPr="00D66195">
              <w:t xml:space="preserve"> </w:t>
            </w:r>
          </w:p>
        </w:tc>
      </w:tr>
      <w:tr w:rsidR="00C03C50" w:rsidRPr="00C03C50" w14:paraId="043ECC39" w14:textId="77777777" w:rsidTr="00671E1B">
        <w:tc>
          <w:tcPr>
            <w:tcW w:w="1250" w:type="pct"/>
            <w:shd w:val="clear" w:color="auto" w:fill="1C556C" w:themeFill="accent1"/>
            <w:tcMar>
              <w:top w:w="0" w:type="dxa"/>
            </w:tcMar>
          </w:tcPr>
          <w:p w14:paraId="77C3B15D"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29784216"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058BFEDE"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66BD38F4"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1A4C8D75" w14:textId="77777777" w:rsidTr="00671E1B">
        <w:tc>
          <w:tcPr>
            <w:tcW w:w="1250" w:type="pct"/>
            <w:shd w:val="clear" w:color="auto" w:fill="auto"/>
            <w:tcMar>
              <w:top w:w="57" w:type="dxa"/>
            </w:tcMar>
          </w:tcPr>
          <w:p w14:paraId="782D698A" w14:textId="77777777" w:rsidR="00C03C50" w:rsidRPr="00D66195" w:rsidRDefault="00C03C50" w:rsidP="0045538C">
            <w:pPr>
              <w:pStyle w:val="TableBullet"/>
              <w:spacing w:before="60"/>
            </w:pPr>
            <w:r w:rsidRPr="00D66195">
              <w:t>40</w:t>
            </w:r>
            <w:r>
              <w:t>%</w:t>
            </w:r>
            <w:r w:rsidRPr="00D66195">
              <w:t xml:space="preserve"> to 100</w:t>
            </w:r>
            <w:r>
              <w:t>%</w:t>
            </w:r>
            <w:r w:rsidRPr="00D66195">
              <w:t xml:space="preserve"> increase in hot days across </w:t>
            </w:r>
            <w:r w:rsidRPr="00056829">
              <w:t>New Zealand</w:t>
            </w:r>
            <w:r w:rsidRPr="00D66195">
              <w:t xml:space="preserve"> (maximum temperature of 25°C or higher) (</w:t>
            </w:r>
            <w:r w:rsidRPr="00056829">
              <w:t>Climate Change Adaptation Technical Working Group</w:t>
            </w:r>
            <w:r w:rsidRPr="00D66195">
              <w:t>, 2017).</w:t>
            </w:r>
          </w:p>
          <w:p w14:paraId="0136D43D" w14:textId="68927D7C" w:rsidR="00C03C50" w:rsidRPr="00D66195" w:rsidRDefault="00C03C50" w:rsidP="0045538C">
            <w:pPr>
              <w:pStyle w:val="TableBullet"/>
            </w:pPr>
            <w:r w:rsidRPr="00D66195">
              <w:t>Zone 1</w:t>
            </w:r>
            <w:r w:rsidR="001A1F4C">
              <w:t>:</w:t>
            </w:r>
            <w:r w:rsidRPr="00D66195">
              <w:t xml:space="preserve"> Increase 10</w:t>
            </w:r>
            <w:r>
              <w:t>–</w:t>
            </w:r>
            <w:r w:rsidRPr="00D66195">
              <w:t>20 more hot days/y</w:t>
            </w:r>
            <w:r>
              <w:t>ea</w:t>
            </w:r>
            <w:r w:rsidRPr="00D66195">
              <w:t>r (&gt;25°C) (Pearce et al, 2018)</w:t>
            </w:r>
          </w:p>
          <w:p w14:paraId="2F78DA70" w14:textId="26572FAD" w:rsidR="00C03C50" w:rsidRPr="00D66195" w:rsidRDefault="00C03C50" w:rsidP="0045538C">
            <w:pPr>
              <w:pStyle w:val="TableBullet"/>
            </w:pPr>
            <w:r w:rsidRPr="00D66195">
              <w:t>Zone</w:t>
            </w:r>
            <w:r w:rsidR="00B96F27">
              <w:t>s</w:t>
            </w:r>
            <w:r w:rsidRPr="00D66195">
              <w:t xml:space="preserve"> 2</w:t>
            </w:r>
            <w:r w:rsidR="00B96F27">
              <w:t>–</w:t>
            </w:r>
            <w:r w:rsidRPr="00D66195">
              <w:t>3</w:t>
            </w:r>
            <w:r w:rsidR="001A1F4C">
              <w:t>:</w:t>
            </w:r>
            <w:r w:rsidRPr="00D66195">
              <w:t xml:space="preserve"> Increase 5</w:t>
            </w:r>
            <w:r>
              <w:t>–</w:t>
            </w:r>
            <w:r w:rsidRPr="00D66195">
              <w:t>15 more hot days/y</w:t>
            </w:r>
            <w:r>
              <w:t>ea</w:t>
            </w:r>
            <w:r w:rsidRPr="00D66195">
              <w:t>r (</w:t>
            </w:r>
            <w:r>
              <w:t>Ministry for the Environment</w:t>
            </w:r>
            <w:r w:rsidRPr="00D66195">
              <w:t xml:space="preserve">, 2018). Most in Wairarapa, least at high elevations. </w:t>
            </w:r>
            <w:r>
              <w:t>Six</w:t>
            </w:r>
            <w:r w:rsidR="00B96F27">
              <w:t>-</w:t>
            </w:r>
            <w:r w:rsidRPr="00D66195">
              <w:t>day increase of hot days (&gt;25°C) for Wellington (12/y</w:t>
            </w:r>
            <w:r>
              <w:t>ea</w:t>
            </w:r>
            <w:r w:rsidRPr="00D66195">
              <w:t>r) and 19</w:t>
            </w:r>
            <w:r>
              <w:t>-</w:t>
            </w:r>
            <w:r w:rsidRPr="00D66195">
              <w:t>day increase for Masterton (50/y</w:t>
            </w:r>
            <w:r>
              <w:t>ea</w:t>
            </w:r>
            <w:r w:rsidRPr="00D66195">
              <w:t xml:space="preserve">r) by 2040. Heatwaves </w:t>
            </w:r>
            <w:r>
              <w:t>three</w:t>
            </w:r>
            <w:r w:rsidRPr="00D66195">
              <w:t xml:space="preserve"> consecutive days &gt;25°C, </w:t>
            </w:r>
            <w:r>
              <w:t>two</w:t>
            </w:r>
            <w:r w:rsidR="00B96F27">
              <w:t>-</w:t>
            </w:r>
            <w:r w:rsidRPr="00D66195">
              <w:t>day increase for Wellington (3</w:t>
            </w:r>
            <w:r w:rsidR="00B96F27">
              <w:t xml:space="preserve"> </w:t>
            </w:r>
            <w:r w:rsidRPr="00D66195">
              <w:t>/y</w:t>
            </w:r>
            <w:r>
              <w:t>ea</w:t>
            </w:r>
            <w:r w:rsidRPr="00D66195">
              <w:t>r) and 16</w:t>
            </w:r>
            <w:r>
              <w:t xml:space="preserve"> </w:t>
            </w:r>
            <w:r w:rsidRPr="00D66195">
              <w:t>day increase for Masterton (32/y</w:t>
            </w:r>
            <w:r>
              <w:t>ea</w:t>
            </w:r>
            <w:r w:rsidRPr="00D66195">
              <w:t>r) by 2040 (</w:t>
            </w:r>
            <w:r w:rsidR="00B96F27" w:rsidRPr="00D66195">
              <w:t>Joynt and Golubiewski, 2019</w:t>
            </w:r>
            <w:r w:rsidR="00B96F27">
              <w:t xml:space="preserve">; </w:t>
            </w:r>
            <w:r w:rsidRPr="00D66195">
              <w:t>Pearce et al, 2019)</w:t>
            </w:r>
            <w:r>
              <w:t>.</w:t>
            </w:r>
          </w:p>
          <w:p w14:paraId="4A60CFF5" w14:textId="79CCD483" w:rsidR="00C03C50" w:rsidRPr="00D66195" w:rsidRDefault="00C03C50" w:rsidP="0045538C">
            <w:pPr>
              <w:pStyle w:val="TableBullet"/>
            </w:pPr>
            <w:r w:rsidRPr="00D66195">
              <w:t>Zone 4</w:t>
            </w:r>
            <w:r w:rsidR="001A1F4C">
              <w:t>:</w:t>
            </w:r>
            <w:r w:rsidRPr="00D66195">
              <w:t xml:space="preserve"> Increase 0</w:t>
            </w:r>
            <w:r>
              <w:t>–</w:t>
            </w:r>
            <w:r w:rsidRPr="00D66195">
              <w:t>15 more hot days/y</w:t>
            </w:r>
            <w:r>
              <w:t>ea</w:t>
            </w:r>
            <w:r w:rsidRPr="00D66195">
              <w:t>r (</w:t>
            </w:r>
            <w:r>
              <w:t>Ministry for the Environment</w:t>
            </w:r>
            <w:r w:rsidRPr="00D66195">
              <w:t>, 2018)</w:t>
            </w:r>
            <w:r w:rsidR="00B96F27">
              <w:t>.</w:t>
            </w:r>
          </w:p>
          <w:p w14:paraId="7F16C41A" w14:textId="4201AF88" w:rsidR="00C03C50" w:rsidRPr="00D66195" w:rsidRDefault="00C03C50" w:rsidP="0045538C">
            <w:pPr>
              <w:pStyle w:val="TableBullet"/>
            </w:pPr>
            <w:r w:rsidRPr="00D66195">
              <w:t>Zone 5</w:t>
            </w:r>
            <w:r w:rsidR="001A1F4C">
              <w:t>:</w:t>
            </w:r>
            <w:r w:rsidRPr="00D66195">
              <w:t xml:space="preserve"> Increase 5</w:t>
            </w:r>
            <w:r>
              <w:t>–</w:t>
            </w:r>
            <w:r w:rsidRPr="00D66195">
              <w:t>15 more hot days/y</w:t>
            </w:r>
            <w:r>
              <w:t>ea</w:t>
            </w:r>
            <w:r w:rsidRPr="00D66195">
              <w:t>r (</w:t>
            </w:r>
            <w:r>
              <w:t>Ministry for the Environment</w:t>
            </w:r>
            <w:r w:rsidRPr="00D66195">
              <w:t>, 2018).</w:t>
            </w:r>
          </w:p>
          <w:p w14:paraId="276E16BA" w14:textId="09C03DEC" w:rsidR="00C03C50" w:rsidRPr="00D66195" w:rsidRDefault="00C03C50" w:rsidP="001A1F4C">
            <w:pPr>
              <w:pStyle w:val="TableBullet"/>
            </w:pPr>
            <w:r w:rsidRPr="00D66195">
              <w:t>Zone 6</w:t>
            </w:r>
            <w:r w:rsidR="001A1F4C">
              <w:t>:</w:t>
            </w:r>
            <w:r w:rsidRPr="00D66195">
              <w:t xml:space="preserve"> Increase 0</w:t>
            </w:r>
            <w:r>
              <w:t>–</w:t>
            </w:r>
            <w:r w:rsidRPr="00D66195">
              <w:t>20 more hot days/y</w:t>
            </w:r>
            <w:r>
              <w:t>ea</w:t>
            </w:r>
            <w:r w:rsidRPr="00D66195">
              <w:t>r (</w:t>
            </w:r>
            <w:r>
              <w:t>Ministry for the Environment</w:t>
            </w:r>
            <w:r w:rsidRPr="00D66195">
              <w:t xml:space="preserve">, 2018) – highest in </w:t>
            </w:r>
            <w:r w:rsidR="00A14153">
              <w:t>c</w:t>
            </w:r>
            <w:r w:rsidRPr="00D66195">
              <w:t>entral Otago</w:t>
            </w:r>
            <w:r w:rsidR="00B96F27">
              <w:t>.</w:t>
            </w:r>
          </w:p>
        </w:tc>
        <w:tc>
          <w:tcPr>
            <w:tcW w:w="1250" w:type="pct"/>
            <w:shd w:val="clear" w:color="auto" w:fill="auto"/>
            <w:tcMar>
              <w:top w:w="57" w:type="dxa"/>
            </w:tcMar>
          </w:tcPr>
          <w:p w14:paraId="456AAC05" w14:textId="77777777" w:rsidR="00C03C50" w:rsidRPr="00D66195" w:rsidRDefault="00C03C50" w:rsidP="0045538C">
            <w:pPr>
              <w:pStyle w:val="TableBullet"/>
              <w:spacing w:before="60"/>
            </w:pPr>
            <w:r w:rsidRPr="00D66195">
              <w:t>40</w:t>
            </w:r>
            <w:r>
              <w:t>%</w:t>
            </w:r>
            <w:r w:rsidRPr="00D66195">
              <w:t xml:space="preserve"> to 300</w:t>
            </w:r>
            <w:r>
              <w:t>%</w:t>
            </w:r>
            <w:r w:rsidRPr="00D66195">
              <w:t xml:space="preserve"> increase in hot days across </w:t>
            </w:r>
            <w:r w:rsidRPr="00056829">
              <w:t>New Zealand</w:t>
            </w:r>
            <w:r w:rsidRPr="00D66195">
              <w:t xml:space="preserve"> (maximum temperature of 25°C or higher) (</w:t>
            </w:r>
            <w:r w:rsidRPr="00056829">
              <w:t>Climate Change Adaptation Technical Working Group</w:t>
            </w:r>
            <w:r w:rsidRPr="00D66195">
              <w:t xml:space="preserve">, 2017). </w:t>
            </w:r>
          </w:p>
          <w:p w14:paraId="28561C7A" w14:textId="353B049A" w:rsidR="00C03C50" w:rsidRPr="00D66195" w:rsidRDefault="00C03C50" w:rsidP="0045538C">
            <w:pPr>
              <w:pStyle w:val="TableBullet"/>
            </w:pPr>
            <w:r w:rsidRPr="00D66195">
              <w:t>Zone 1</w:t>
            </w:r>
            <w:r w:rsidR="001A1F4C">
              <w:t>:</w:t>
            </w:r>
            <w:r w:rsidRPr="00D66195">
              <w:t xml:space="preserve"> Increase 25</w:t>
            </w:r>
            <w:r>
              <w:t>–</w:t>
            </w:r>
            <w:r w:rsidRPr="00D66195">
              <w:t>30 more hot days/y</w:t>
            </w:r>
            <w:r>
              <w:t>ea</w:t>
            </w:r>
            <w:r w:rsidRPr="00D66195">
              <w:t>r (&gt;25°C) (</w:t>
            </w:r>
            <w:r w:rsidR="00A14153" w:rsidRPr="00D66195">
              <w:t>Joynt and Golubiewski, 2019</w:t>
            </w:r>
            <w:r w:rsidR="00A14153">
              <w:t xml:space="preserve">; </w:t>
            </w:r>
            <w:r w:rsidRPr="00D66195">
              <w:t>Pearce et al 2018)</w:t>
            </w:r>
            <w:r w:rsidR="00A14153">
              <w:t>.</w:t>
            </w:r>
          </w:p>
          <w:p w14:paraId="0A8F33F0" w14:textId="02CF648C" w:rsidR="00C03C50" w:rsidRPr="00D66195" w:rsidRDefault="00C03C50" w:rsidP="0045538C">
            <w:pPr>
              <w:pStyle w:val="TableBullet"/>
            </w:pPr>
            <w:r w:rsidRPr="00D66195">
              <w:t>Zone</w:t>
            </w:r>
            <w:r w:rsidR="00A14153">
              <w:t>s</w:t>
            </w:r>
            <w:r w:rsidRPr="00D66195">
              <w:t xml:space="preserve"> 2</w:t>
            </w:r>
            <w:r w:rsidR="00A14153">
              <w:t>–</w:t>
            </w:r>
            <w:r w:rsidRPr="00D66195">
              <w:t>3</w:t>
            </w:r>
            <w:r w:rsidR="001A1F4C">
              <w:t>:</w:t>
            </w:r>
            <w:r w:rsidRPr="00D66195">
              <w:t xml:space="preserve"> Increase 5</w:t>
            </w:r>
            <w:r>
              <w:t>–</w:t>
            </w:r>
            <w:r w:rsidRPr="00D66195">
              <w:t>25 hot days/y</w:t>
            </w:r>
            <w:r>
              <w:t>ea</w:t>
            </w:r>
            <w:r w:rsidRPr="00D66195">
              <w:t>r (</w:t>
            </w:r>
            <w:r>
              <w:t>Ministry for the Environment</w:t>
            </w:r>
            <w:r w:rsidRPr="00D66195">
              <w:t>, 2018). Most in Wairarapa</w:t>
            </w:r>
            <w:r w:rsidR="00A14153">
              <w:t xml:space="preserve"> and </w:t>
            </w:r>
            <w:r w:rsidRPr="00D66195">
              <w:t>Hawke</w:t>
            </w:r>
            <w:r>
              <w:t>’</w:t>
            </w:r>
            <w:r w:rsidRPr="00D66195">
              <w:t>s Bay. 10</w:t>
            </w:r>
            <w:r w:rsidR="00A14153">
              <w:t>-</w:t>
            </w:r>
            <w:r w:rsidRPr="00D66195">
              <w:t>day increase of hot days (&gt;25°C) for Wellington (16/y</w:t>
            </w:r>
            <w:r>
              <w:t>ea</w:t>
            </w:r>
            <w:r w:rsidRPr="00D66195">
              <w:t>r) and 30</w:t>
            </w:r>
            <w:r w:rsidR="00A14153">
              <w:t>-</w:t>
            </w:r>
            <w:r w:rsidRPr="00D66195">
              <w:t>day increase for Masterton (61/y</w:t>
            </w:r>
            <w:r>
              <w:t>ea</w:t>
            </w:r>
            <w:r w:rsidRPr="00D66195">
              <w:t xml:space="preserve">r) by 2090. Heatwaves </w:t>
            </w:r>
            <w:r>
              <w:t>three</w:t>
            </w:r>
            <w:r w:rsidRPr="00D66195">
              <w:t xml:space="preserve"> consecutive days &gt;25°C, </w:t>
            </w:r>
            <w:r>
              <w:t>four</w:t>
            </w:r>
            <w:r w:rsidR="00A14153">
              <w:t>-</w:t>
            </w:r>
            <w:r w:rsidRPr="00D66195">
              <w:t>day increase for Wellington (5/y</w:t>
            </w:r>
            <w:r>
              <w:t>ea</w:t>
            </w:r>
            <w:r w:rsidRPr="00D66195">
              <w:t>r) and 26</w:t>
            </w:r>
            <w:r w:rsidR="00A14153">
              <w:t>-</w:t>
            </w:r>
            <w:r w:rsidRPr="00D66195">
              <w:t>day increase for Masterton (42/y</w:t>
            </w:r>
            <w:r>
              <w:t>ea</w:t>
            </w:r>
            <w:r w:rsidRPr="00D66195">
              <w:t>r) by 2090</w:t>
            </w:r>
            <w:r w:rsidR="00A14153">
              <w:t>.</w:t>
            </w:r>
            <w:r w:rsidRPr="00D66195">
              <w:t xml:space="preserve"> Masterton to change from no extreme consecutive heatwave days &gt;30°C to 2/year by 2090</w:t>
            </w:r>
            <w:r>
              <w:t xml:space="preserve"> </w:t>
            </w:r>
            <w:r w:rsidRPr="00D66195">
              <w:t>(</w:t>
            </w:r>
            <w:r w:rsidR="00A14153" w:rsidRPr="00D66195">
              <w:t>Joynt and Golubiewski, 2019</w:t>
            </w:r>
            <w:r w:rsidR="00A14153">
              <w:t xml:space="preserve">; </w:t>
            </w:r>
            <w:r w:rsidRPr="00D66195">
              <w:t>Pearce et al, 2019)</w:t>
            </w:r>
            <w:r w:rsidR="00A14153">
              <w:t>.</w:t>
            </w:r>
          </w:p>
          <w:p w14:paraId="32C839D5" w14:textId="6951004F" w:rsidR="00C03C50" w:rsidRPr="00D66195" w:rsidRDefault="00C03C50" w:rsidP="0045538C">
            <w:pPr>
              <w:pStyle w:val="TableBullet"/>
            </w:pPr>
            <w:r w:rsidRPr="00D66195">
              <w:t>Zone 4</w:t>
            </w:r>
            <w:r w:rsidR="001A1F4C">
              <w:t>:</w:t>
            </w:r>
            <w:r w:rsidRPr="00D66195">
              <w:t xml:space="preserve"> Increase 5</w:t>
            </w:r>
            <w:r>
              <w:t>–</w:t>
            </w:r>
            <w:r w:rsidRPr="00D66195">
              <w:t>20 more hot days/y</w:t>
            </w:r>
            <w:r>
              <w:t>ea</w:t>
            </w:r>
            <w:r w:rsidRPr="00D66195">
              <w:t>r (</w:t>
            </w:r>
            <w:r>
              <w:t>Ministry for the Environment</w:t>
            </w:r>
            <w:r w:rsidRPr="00D66195">
              <w:t>, 2018) – most in Marlborough valleys.</w:t>
            </w:r>
          </w:p>
          <w:p w14:paraId="465F6A55" w14:textId="6385D268" w:rsidR="00C03C50" w:rsidRPr="00D66195" w:rsidRDefault="00C03C50" w:rsidP="0045538C">
            <w:pPr>
              <w:pStyle w:val="TableBullet"/>
            </w:pPr>
            <w:r w:rsidRPr="00D66195">
              <w:t>Zone 5</w:t>
            </w:r>
            <w:r w:rsidR="001A1F4C">
              <w:t>:</w:t>
            </w:r>
            <w:r w:rsidRPr="00D66195">
              <w:t xml:space="preserve"> Increase 10</w:t>
            </w:r>
            <w:r>
              <w:t>–</w:t>
            </w:r>
            <w:r w:rsidRPr="00D66195">
              <w:t>25 hot days/y</w:t>
            </w:r>
            <w:r>
              <w:t>ea</w:t>
            </w:r>
            <w:r w:rsidRPr="00D66195">
              <w:t>r (</w:t>
            </w:r>
            <w:r>
              <w:t>Ministry for the Environment</w:t>
            </w:r>
            <w:r w:rsidRPr="00D66195">
              <w:t>, 2018). Most in Canterbury Plains.</w:t>
            </w:r>
          </w:p>
          <w:p w14:paraId="557F236F" w14:textId="1FE5CC5B" w:rsidR="00C03C50" w:rsidRPr="00D66195" w:rsidRDefault="00C03C50" w:rsidP="0045538C">
            <w:pPr>
              <w:pStyle w:val="TableBullet"/>
            </w:pPr>
            <w:r w:rsidRPr="00D66195">
              <w:t>Zone 6</w:t>
            </w:r>
            <w:r w:rsidR="001A1F4C">
              <w:t>:</w:t>
            </w:r>
            <w:r w:rsidRPr="00D66195">
              <w:t xml:space="preserve"> Increase 0</w:t>
            </w:r>
            <w:r>
              <w:t>–</w:t>
            </w:r>
            <w:r w:rsidRPr="00D66195">
              <w:t>28 hot days/y</w:t>
            </w:r>
            <w:r>
              <w:t>ea</w:t>
            </w:r>
            <w:r w:rsidRPr="00D66195">
              <w:t>r (</w:t>
            </w:r>
            <w:r>
              <w:t>Ministry for the Environment</w:t>
            </w:r>
            <w:r w:rsidRPr="00D66195">
              <w:t>, 2018). Most in central Otago.</w:t>
            </w:r>
          </w:p>
        </w:tc>
        <w:tc>
          <w:tcPr>
            <w:tcW w:w="1250" w:type="pct"/>
            <w:shd w:val="clear" w:color="auto" w:fill="auto"/>
            <w:tcMar>
              <w:top w:w="57" w:type="dxa"/>
            </w:tcMar>
          </w:tcPr>
          <w:p w14:paraId="097F2A07" w14:textId="4DDD7A1A" w:rsidR="00C03C50" w:rsidRPr="00745527" w:rsidRDefault="00C03C50" w:rsidP="0045538C">
            <w:pPr>
              <w:pStyle w:val="TableBullet"/>
              <w:spacing w:before="60"/>
              <w:rPr>
                <w:szCs w:val="18"/>
                <w:lang w:eastAsia="en-US"/>
              </w:rPr>
            </w:pPr>
            <w:r w:rsidRPr="00745527">
              <w:rPr>
                <w:szCs w:val="18"/>
                <w:lang w:eastAsia="en-US"/>
              </w:rPr>
              <w:t>Zone 1</w:t>
            </w:r>
            <w:r w:rsidR="001A1F4C">
              <w:rPr>
                <w:szCs w:val="18"/>
                <w:lang w:eastAsia="en-US"/>
              </w:rPr>
              <w:t>:</w:t>
            </w:r>
            <w:r w:rsidRPr="00745527">
              <w:rPr>
                <w:szCs w:val="18"/>
                <w:lang w:eastAsia="en-US"/>
              </w:rPr>
              <w:t xml:space="preserve"> Increase 15–20 more hot days/year (&gt;25°C) (Pearce et al, 2018)</w:t>
            </w:r>
            <w:r w:rsidR="00A14153">
              <w:rPr>
                <w:szCs w:val="18"/>
                <w:lang w:eastAsia="en-US"/>
              </w:rPr>
              <w:t>.</w:t>
            </w:r>
          </w:p>
          <w:p w14:paraId="6E7BF3B4" w14:textId="44A21661" w:rsidR="00C03C50" w:rsidRPr="00745527" w:rsidRDefault="00C03C50" w:rsidP="0045538C">
            <w:pPr>
              <w:pStyle w:val="TableBullet"/>
              <w:rPr>
                <w:szCs w:val="18"/>
                <w:lang w:eastAsia="en-US"/>
              </w:rPr>
            </w:pPr>
            <w:r w:rsidRPr="00745527">
              <w:rPr>
                <w:szCs w:val="18"/>
                <w:lang w:eastAsia="en-US"/>
              </w:rPr>
              <w:t>Zone 2</w:t>
            </w:r>
            <w:r w:rsidR="001A1F4C">
              <w:rPr>
                <w:szCs w:val="18"/>
                <w:lang w:eastAsia="en-US"/>
              </w:rPr>
              <w:t>:</w:t>
            </w:r>
            <w:r w:rsidRPr="00745527">
              <w:rPr>
                <w:szCs w:val="18"/>
                <w:lang w:eastAsia="en-US"/>
              </w:rPr>
              <w:t xml:space="preserve"> Increase 0–10 more hot days/year (Ministry for the Environment, 2018)</w:t>
            </w:r>
            <w:r w:rsidR="00A14153">
              <w:rPr>
                <w:szCs w:val="18"/>
                <w:lang w:eastAsia="en-US"/>
              </w:rPr>
              <w:t>.</w:t>
            </w:r>
          </w:p>
          <w:p w14:paraId="24414431" w14:textId="6FDF5739" w:rsidR="00C03C50" w:rsidRPr="00745527" w:rsidRDefault="00C03C50" w:rsidP="0045538C">
            <w:pPr>
              <w:pStyle w:val="TableBullet"/>
              <w:rPr>
                <w:szCs w:val="18"/>
                <w:lang w:eastAsia="en-US"/>
              </w:rPr>
            </w:pPr>
            <w:r w:rsidRPr="00745527">
              <w:rPr>
                <w:szCs w:val="18"/>
                <w:lang w:eastAsia="en-US"/>
              </w:rPr>
              <w:t>Zone 3</w:t>
            </w:r>
            <w:r w:rsidR="001A1F4C">
              <w:rPr>
                <w:szCs w:val="18"/>
                <w:lang w:eastAsia="en-US"/>
              </w:rPr>
              <w:t>:</w:t>
            </w:r>
            <w:r w:rsidRPr="00745527">
              <w:rPr>
                <w:szCs w:val="18"/>
                <w:lang w:eastAsia="en-US"/>
              </w:rPr>
              <w:t xml:space="preserve"> Increase 5–25 more hot days/year (Ministry for the Environment, 2018). Most in Wairarapa. Heatwaves three consecutive days &gt;25°C, two</w:t>
            </w:r>
            <w:r w:rsidR="00DB0D63">
              <w:rPr>
                <w:szCs w:val="18"/>
                <w:lang w:eastAsia="en-US"/>
              </w:rPr>
              <w:t>-</w:t>
            </w:r>
            <w:r w:rsidRPr="00745527">
              <w:rPr>
                <w:szCs w:val="18"/>
                <w:lang w:eastAsia="en-US"/>
              </w:rPr>
              <w:t>day increase for Wellington (3/year) and 17</w:t>
            </w:r>
            <w:r w:rsidR="00DB0D63">
              <w:rPr>
                <w:szCs w:val="18"/>
                <w:lang w:eastAsia="en-US"/>
              </w:rPr>
              <w:t>-</w:t>
            </w:r>
            <w:r w:rsidRPr="00745527">
              <w:rPr>
                <w:szCs w:val="18"/>
                <w:lang w:eastAsia="en-US"/>
              </w:rPr>
              <w:t>day increase for Masterton (33/year) by 2040; Masterton</w:t>
            </w:r>
            <w:r w:rsidR="00DB0D63">
              <w:rPr>
                <w:szCs w:val="18"/>
                <w:lang w:eastAsia="en-US"/>
              </w:rPr>
              <w:t> </w:t>
            </w:r>
            <w:r w:rsidRPr="00745527">
              <w:rPr>
                <w:szCs w:val="18"/>
                <w:lang w:eastAsia="en-US"/>
              </w:rPr>
              <w:t>to change from no extreme consecutive heatwave days &gt;30°C to 1day/year by 2040 (Joynt and Golubiewski, 2019</w:t>
            </w:r>
            <w:r w:rsidR="00DB0D63">
              <w:rPr>
                <w:szCs w:val="18"/>
                <w:lang w:eastAsia="en-US"/>
              </w:rPr>
              <w:t>;</w:t>
            </w:r>
            <w:r w:rsidR="00DB0D63" w:rsidRPr="00745527">
              <w:rPr>
                <w:szCs w:val="18"/>
                <w:lang w:eastAsia="en-US"/>
              </w:rPr>
              <w:t xml:space="preserve"> Pearce et al, 2019</w:t>
            </w:r>
            <w:r w:rsidRPr="00745527">
              <w:rPr>
                <w:szCs w:val="18"/>
                <w:lang w:eastAsia="en-US"/>
              </w:rPr>
              <w:t>).</w:t>
            </w:r>
          </w:p>
          <w:p w14:paraId="76E1D2C1" w14:textId="443B0E3D" w:rsidR="00C03C50" w:rsidRPr="00745527" w:rsidRDefault="00C03C50" w:rsidP="0045538C">
            <w:pPr>
              <w:pStyle w:val="TableBullet"/>
              <w:rPr>
                <w:szCs w:val="18"/>
                <w:lang w:eastAsia="en-US"/>
              </w:rPr>
            </w:pPr>
            <w:r w:rsidRPr="00745527">
              <w:rPr>
                <w:szCs w:val="18"/>
                <w:lang w:eastAsia="en-US"/>
              </w:rPr>
              <w:t>Zone 4</w:t>
            </w:r>
            <w:r w:rsidR="001A1F4C">
              <w:rPr>
                <w:szCs w:val="18"/>
                <w:lang w:eastAsia="en-US"/>
              </w:rPr>
              <w:t>:</w:t>
            </w:r>
            <w:r w:rsidRPr="00745527">
              <w:rPr>
                <w:szCs w:val="18"/>
                <w:lang w:eastAsia="en-US"/>
              </w:rPr>
              <w:t xml:space="preserve"> Increase 0–10 hot days/year. Most in Marlborough valleys (Ministry for the Environment, 2018)</w:t>
            </w:r>
            <w:r w:rsidR="00DB0D63">
              <w:rPr>
                <w:szCs w:val="18"/>
                <w:lang w:eastAsia="en-US"/>
              </w:rPr>
              <w:t>.</w:t>
            </w:r>
          </w:p>
          <w:p w14:paraId="505F36D7" w14:textId="560FD78A" w:rsidR="00C03C50" w:rsidRPr="00745527" w:rsidRDefault="00C03C50" w:rsidP="0045538C">
            <w:pPr>
              <w:pStyle w:val="TableBullet"/>
              <w:rPr>
                <w:szCs w:val="18"/>
                <w:lang w:eastAsia="en-US"/>
              </w:rPr>
            </w:pPr>
            <w:r w:rsidRPr="00745527">
              <w:rPr>
                <w:szCs w:val="18"/>
                <w:lang w:eastAsia="en-US"/>
              </w:rPr>
              <w:t>Zone 5</w:t>
            </w:r>
            <w:r w:rsidR="00D03D4F">
              <w:rPr>
                <w:szCs w:val="18"/>
                <w:lang w:eastAsia="en-US"/>
              </w:rPr>
              <w:t>:</w:t>
            </w:r>
            <w:r w:rsidRPr="00745527">
              <w:rPr>
                <w:szCs w:val="18"/>
                <w:lang w:eastAsia="en-US"/>
              </w:rPr>
              <w:t xml:space="preserve"> Increase 5–25 hot days/year. Most in Canterbury Plains (Ministry for the Environment, 2018)</w:t>
            </w:r>
            <w:r w:rsidR="00DB0D63">
              <w:rPr>
                <w:szCs w:val="18"/>
                <w:lang w:eastAsia="en-US"/>
              </w:rPr>
              <w:t>.</w:t>
            </w:r>
          </w:p>
          <w:p w14:paraId="6FC7B257" w14:textId="1D589ED9" w:rsidR="00C03C50" w:rsidRPr="00745527" w:rsidRDefault="00C03C50" w:rsidP="00DB0D63">
            <w:pPr>
              <w:pStyle w:val="TableBullet"/>
              <w:rPr>
                <w:szCs w:val="18"/>
                <w:lang w:eastAsia="en-US"/>
              </w:rPr>
            </w:pPr>
            <w:r w:rsidRPr="00745527">
              <w:rPr>
                <w:szCs w:val="18"/>
                <w:lang w:eastAsia="en-US"/>
              </w:rPr>
              <w:t>Zone 6</w:t>
            </w:r>
            <w:r w:rsidR="00D03D4F">
              <w:rPr>
                <w:szCs w:val="18"/>
                <w:lang w:eastAsia="en-US"/>
              </w:rPr>
              <w:t>:</w:t>
            </w:r>
            <w:r w:rsidRPr="00745527">
              <w:rPr>
                <w:szCs w:val="18"/>
                <w:lang w:eastAsia="en-US"/>
              </w:rPr>
              <w:t xml:space="preserve"> Increase 0–25 hot days/year. Most in central Otago (Ministry for the Environment, 2018)</w:t>
            </w:r>
            <w:r w:rsidR="00DB0D63">
              <w:rPr>
                <w:szCs w:val="18"/>
                <w:lang w:eastAsia="en-US"/>
              </w:rPr>
              <w:t>.</w:t>
            </w:r>
          </w:p>
        </w:tc>
        <w:tc>
          <w:tcPr>
            <w:tcW w:w="1250" w:type="pct"/>
            <w:shd w:val="clear" w:color="auto" w:fill="auto"/>
            <w:tcMar>
              <w:top w:w="57" w:type="dxa"/>
            </w:tcMar>
          </w:tcPr>
          <w:p w14:paraId="5B11A472" w14:textId="035F2C6C" w:rsidR="00C03C50" w:rsidRPr="00D66195" w:rsidRDefault="00C03C50" w:rsidP="0045538C">
            <w:pPr>
              <w:pStyle w:val="TableBullet"/>
              <w:spacing w:before="60"/>
            </w:pPr>
            <w:r w:rsidRPr="00D66195">
              <w:t>Zone</w:t>
            </w:r>
            <w:r w:rsidR="00DB0D63">
              <w:t>s</w:t>
            </w:r>
            <w:r w:rsidRPr="00D66195">
              <w:t xml:space="preserve"> 2</w:t>
            </w:r>
            <w:r w:rsidR="00DB0D63">
              <w:t>–</w:t>
            </w:r>
            <w:r w:rsidRPr="00D66195">
              <w:t>3</w:t>
            </w:r>
            <w:r w:rsidR="00D03D4F">
              <w:t>:</w:t>
            </w:r>
            <w:r w:rsidRPr="00D66195">
              <w:t xml:space="preserve"> Increase 30</w:t>
            </w:r>
            <w:r>
              <w:t>–</w:t>
            </w:r>
            <w:r w:rsidRPr="00D66195">
              <w:t>40 hot days/y</w:t>
            </w:r>
            <w:r>
              <w:t>ea</w:t>
            </w:r>
            <w:r w:rsidRPr="00D66195">
              <w:t>r for most areas, fewer for high elevations (&lt;20), more for Wairarapa (&gt;60). Extreme hot days (&gt;30°C)</w:t>
            </w:r>
            <w:r w:rsidR="00DB0D63">
              <w:t>:</w:t>
            </w:r>
            <w:r w:rsidRPr="00D66195">
              <w:t xml:space="preserve"> a 20</w:t>
            </w:r>
            <w:r w:rsidR="00DB0D63">
              <w:t>-</w:t>
            </w:r>
            <w:r w:rsidRPr="00D66195">
              <w:t>day increase for Masterton (21.5/y</w:t>
            </w:r>
            <w:r>
              <w:t>ea</w:t>
            </w:r>
            <w:r w:rsidRPr="00D66195">
              <w:t xml:space="preserve">r), a </w:t>
            </w:r>
            <w:r>
              <w:t>three</w:t>
            </w:r>
            <w:r w:rsidR="00DB0D63">
              <w:t>-</w:t>
            </w:r>
            <w:r w:rsidRPr="00D66195">
              <w:t>day increase for Wellington (3/y</w:t>
            </w:r>
            <w:r>
              <w:t>ea</w:t>
            </w:r>
            <w:r w:rsidRPr="00D66195">
              <w:t>r</w:t>
            </w:r>
            <w:r>
              <w:t>,</w:t>
            </w:r>
            <w:r w:rsidRPr="00D66195">
              <w:t xml:space="preserve"> currently has no extreme hot days) by 2090. Heatwaves </w:t>
            </w:r>
            <w:r>
              <w:t>three</w:t>
            </w:r>
            <w:r w:rsidRPr="00D66195">
              <w:t xml:space="preserve"> consecutive days &gt;25°C, 15</w:t>
            </w:r>
            <w:r w:rsidR="00DB0D63">
              <w:t>-</w:t>
            </w:r>
            <w:r w:rsidRPr="00D66195">
              <w:t>day increase for Wellington and 67</w:t>
            </w:r>
            <w:r w:rsidR="00DB0D63">
              <w:t>-</w:t>
            </w:r>
            <w:r w:rsidRPr="00D66195">
              <w:t>day increase for Masterton by 2090; Masterton to change from no extreme consecutive heatwave days &gt;30°C to 11</w:t>
            </w:r>
            <w:r>
              <w:t xml:space="preserve"> </w:t>
            </w:r>
            <w:r w:rsidRPr="00D66195">
              <w:t>days/year by 2090 (</w:t>
            </w:r>
            <w:r w:rsidR="00DB0D63" w:rsidRPr="00D66195">
              <w:t>Joynt and Golubiewski, 2019</w:t>
            </w:r>
            <w:r w:rsidR="00DB0D63">
              <w:t xml:space="preserve">; </w:t>
            </w:r>
            <w:r w:rsidRPr="00D66195">
              <w:t>Pearce et al, 2019).</w:t>
            </w:r>
          </w:p>
          <w:p w14:paraId="4EDE9888" w14:textId="5FC8937C" w:rsidR="00C03C50" w:rsidRPr="00D66195" w:rsidRDefault="00C03C50" w:rsidP="0045538C">
            <w:pPr>
              <w:pStyle w:val="TableBullet"/>
            </w:pPr>
            <w:r w:rsidRPr="00D66195">
              <w:t>Zone 4</w:t>
            </w:r>
            <w:r w:rsidR="00D03D4F">
              <w:t>:</w:t>
            </w:r>
            <w:r w:rsidRPr="00D66195">
              <w:t xml:space="preserve"> Increase 5</w:t>
            </w:r>
            <w:r>
              <w:t>–</w:t>
            </w:r>
            <w:r w:rsidRPr="00D66195">
              <w:t>35 hot days/y</w:t>
            </w:r>
            <w:r>
              <w:t>ea</w:t>
            </w:r>
            <w:r w:rsidRPr="00D66195">
              <w:t>r. Most in Marlborough</w:t>
            </w:r>
            <w:r w:rsidR="00DB0D63">
              <w:t xml:space="preserve"> and </w:t>
            </w:r>
            <w:r w:rsidRPr="00D66195">
              <w:t>Tasman valleys, least at high elevations (</w:t>
            </w:r>
            <w:r>
              <w:t>Ministry for the Environment</w:t>
            </w:r>
            <w:r w:rsidRPr="00D66195">
              <w:t>, 2018)</w:t>
            </w:r>
            <w:r w:rsidR="00DB0D63">
              <w:t>.</w:t>
            </w:r>
          </w:p>
          <w:p w14:paraId="4C8E818E" w14:textId="1A290683" w:rsidR="00C03C50" w:rsidRPr="00D66195" w:rsidRDefault="00C03C50" w:rsidP="0045538C">
            <w:pPr>
              <w:pStyle w:val="TableBullet"/>
            </w:pPr>
            <w:r w:rsidRPr="00D66195">
              <w:t>Zone 5</w:t>
            </w:r>
            <w:r w:rsidR="00D03D4F">
              <w:t>:</w:t>
            </w:r>
            <w:r w:rsidRPr="00D66195">
              <w:t xml:space="preserve"> Increase 25</w:t>
            </w:r>
            <w:r>
              <w:t>–</w:t>
            </w:r>
            <w:r w:rsidRPr="00D66195">
              <w:t>40 hot days/y</w:t>
            </w:r>
            <w:r>
              <w:t>ea</w:t>
            </w:r>
            <w:r w:rsidRPr="00D66195">
              <w:t>r (</w:t>
            </w:r>
            <w:r>
              <w:t>Ministry for the Environment</w:t>
            </w:r>
            <w:r w:rsidRPr="00D66195">
              <w:t>, 2018)</w:t>
            </w:r>
            <w:r w:rsidR="00DB0D63">
              <w:t>.</w:t>
            </w:r>
          </w:p>
          <w:p w14:paraId="120D10DC" w14:textId="32EB99FF" w:rsidR="00C03C50" w:rsidRPr="00D66195" w:rsidRDefault="00C03C50" w:rsidP="0045538C">
            <w:pPr>
              <w:pStyle w:val="TableBullet"/>
            </w:pPr>
            <w:r w:rsidRPr="00D66195">
              <w:t>Zone 6</w:t>
            </w:r>
            <w:r w:rsidR="00D03D4F">
              <w:t>:</w:t>
            </w:r>
            <w:r w:rsidRPr="00D66195">
              <w:t xml:space="preserve"> Increase 0</w:t>
            </w:r>
            <w:r>
              <w:t>–</w:t>
            </w:r>
            <w:r w:rsidRPr="00D66195">
              <w:t>50 days/y</w:t>
            </w:r>
            <w:r>
              <w:t>ea</w:t>
            </w:r>
            <w:r w:rsidRPr="00D66195">
              <w:t>r (most in Mackenzie, least in Fiordland) (</w:t>
            </w:r>
            <w:r>
              <w:t>Ministry for the Environment</w:t>
            </w:r>
            <w:r w:rsidRPr="00D66195">
              <w:t>, 2018)</w:t>
            </w:r>
            <w:r>
              <w:t>.</w:t>
            </w:r>
          </w:p>
        </w:tc>
      </w:tr>
    </w:tbl>
    <w:p w14:paraId="31FCD576" w14:textId="77777777" w:rsidR="00C03C50" w:rsidRPr="00D66195" w:rsidRDefault="00C03C50" w:rsidP="0045538C">
      <w:pPr>
        <w:spacing w:after="0"/>
      </w:pPr>
    </w:p>
    <w:p w14:paraId="6AECFFAF" w14:textId="3EBD58DF" w:rsidR="00E0123F" w:rsidRDefault="00E0123F">
      <w:pPr>
        <w:spacing w:before="0" w:after="200" w:line="276" w:lineRule="auto"/>
        <w:jc w:val="left"/>
      </w:pPr>
      <w:bookmarkStart w:id="808" w:name="Increasinghailseverityorfrequency"/>
      <w:bookmarkStart w:id="809" w:name="_Hlk26790276"/>
      <w:r>
        <w:br w:type="page"/>
      </w:r>
    </w:p>
    <w:p w14:paraId="01073E21" w14:textId="1A9B1ACF" w:rsidR="00F54C1B" w:rsidRPr="0031245A" w:rsidRDefault="00E0123F" w:rsidP="00F20F68">
      <w:pPr>
        <w:pStyle w:val="Tableheading2"/>
        <w:rPr>
          <w:color w:val="000000" w:themeColor="text1"/>
        </w:rPr>
      </w:pPr>
      <w:bookmarkStart w:id="810" w:name="_Toc45391953"/>
      <w:r w:rsidRPr="0031245A">
        <w:rPr>
          <w:rFonts w:cs="Times New Roman"/>
          <w:color w:val="000000" w:themeColor="text1"/>
        </w:rPr>
        <w:lastRenderedPageBreak/>
        <w:t>Increasing hail severity or frequency</w:t>
      </w:r>
      <w:bookmarkEnd w:id="810"/>
      <w:r w:rsidRPr="0031245A">
        <w:rPr>
          <w:rFonts w:cs="Times New Roman"/>
          <w:color w:val="000000" w:themeColor="text1"/>
        </w:rPr>
        <w:t> </w:t>
      </w:r>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4E6216E3" w14:textId="77777777" w:rsidTr="00D8652C">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4B95D6E6" w14:textId="0B4ED924" w:rsidR="00C03C50" w:rsidRPr="00C03C50" w:rsidRDefault="00C03C50" w:rsidP="00756486">
            <w:pPr>
              <w:pStyle w:val="TableTextbold"/>
              <w:rPr>
                <w:color w:val="FFFFFF" w:themeColor="background1"/>
              </w:rPr>
            </w:pPr>
            <w:r w:rsidRPr="00C03C50">
              <w:rPr>
                <w:rFonts w:cs="Times New Roman"/>
                <w:color w:val="FFFFFF" w:themeColor="background1"/>
              </w:rPr>
              <w:t>Increasing hail severity or frequency</w:t>
            </w:r>
            <w:bookmarkEnd w:id="808"/>
            <w:r w:rsidRPr="00C03C50">
              <w:rPr>
                <w:rFonts w:cs="Times New Roman"/>
                <w:color w:val="FFFFFF" w:themeColor="background1"/>
              </w:rPr>
              <w:t> </w:t>
            </w:r>
          </w:p>
        </w:tc>
      </w:tr>
      <w:tr w:rsidR="00D8652C" w:rsidRPr="00D8652C" w14:paraId="302CC4DA" w14:textId="77777777" w:rsidTr="00D8652C">
        <w:trPr>
          <w:trHeight w:val="340"/>
        </w:trPr>
        <w:tc>
          <w:tcPr>
            <w:tcW w:w="2500" w:type="pct"/>
            <w:gridSpan w:val="2"/>
            <w:tcBorders>
              <w:bottom w:val="nil"/>
            </w:tcBorders>
            <w:shd w:val="clear" w:color="auto" w:fill="D2DDE2" w:themeFill="accent3"/>
            <w:tcMar>
              <w:top w:w="0" w:type="dxa"/>
            </w:tcMar>
            <w:vAlign w:val="center"/>
          </w:tcPr>
          <w:p w14:paraId="2414DA6F" w14:textId="77777777" w:rsidR="00C03C50" w:rsidRPr="00D8652C" w:rsidRDefault="00C03C50" w:rsidP="00756486">
            <w:pPr>
              <w:pStyle w:val="TableTextbold"/>
            </w:pPr>
            <w:r w:rsidRPr="00D8652C">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4F0C913E" w14:textId="77777777" w:rsidR="00C03C50" w:rsidRPr="00D8652C" w:rsidRDefault="00C03C50" w:rsidP="00756486">
            <w:pPr>
              <w:pStyle w:val="TableTextbold"/>
            </w:pPr>
            <w:r w:rsidRPr="00D8652C">
              <w:t xml:space="preserve">Climate sub-national zones affected </w:t>
            </w:r>
          </w:p>
        </w:tc>
      </w:tr>
      <w:tr w:rsidR="00C03C50" w:rsidRPr="00D66195" w14:paraId="0F7CA88F" w14:textId="77777777" w:rsidTr="00D8652C">
        <w:tc>
          <w:tcPr>
            <w:tcW w:w="2500" w:type="pct"/>
            <w:gridSpan w:val="2"/>
            <w:tcBorders>
              <w:top w:val="nil"/>
              <w:bottom w:val="single" w:sz="4" w:space="0" w:color="1C556C" w:themeColor="accent1"/>
            </w:tcBorders>
            <w:shd w:val="clear" w:color="auto" w:fill="FFFFFF" w:themeFill="background1"/>
            <w:tcMar>
              <w:top w:w="0" w:type="dxa"/>
            </w:tcMar>
          </w:tcPr>
          <w:p w14:paraId="4088A40E" w14:textId="77777777" w:rsidR="00C03C50" w:rsidRPr="00056829" w:rsidRDefault="00C03C50" w:rsidP="0045538C">
            <w:pPr>
              <w:pStyle w:val="TableText"/>
            </w:pPr>
            <w:r w:rsidRPr="00056829">
              <w:t xml:space="preserve">No information available. </w:t>
            </w:r>
          </w:p>
        </w:tc>
        <w:tc>
          <w:tcPr>
            <w:tcW w:w="2500" w:type="pct"/>
            <w:gridSpan w:val="2"/>
            <w:tcBorders>
              <w:top w:val="nil"/>
              <w:bottom w:val="single" w:sz="4" w:space="0" w:color="1C556C" w:themeColor="accent1"/>
            </w:tcBorders>
            <w:shd w:val="clear" w:color="auto" w:fill="FFFFFF" w:themeFill="background1"/>
          </w:tcPr>
          <w:p w14:paraId="550A8427" w14:textId="77777777" w:rsidR="00C03C50" w:rsidRPr="00056829" w:rsidRDefault="00C03C50" w:rsidP="0045538C">
            <w:pPr>
              <w:pStyle w:val="TableText"/>
            </w:pPr>
            <w:r w:rsidRPr="00056829">
              <w:t>No information available.</w:t>
            </w:r>
            <w:r w:rsidRPr="00056829">
              <w:rPr>
                <w:rFonts w:eastAsia="Calibri" w:cs="Calibri"/>
              </w:rPr>
              <w:t xml:space="preserve"> </w:t>
            </w:r>
          </w:p>
        </w:tc>
      </w:tr>
      <w:tr w:rsidR="00C03C50" w:rsidRPr="00C03C50" w14:paraId="329BFFAD" w14:textId="77777777" w:rsidTr="00D8652C">
        <w:trPr>
          <w:trHeight w:val="340"/>
        </w:trPr>
        <w:tc>
          <w:tcPr>
            <w:tcW w:w="1250" w:type="pct"/>
            <w:shd w:val="clear" w:color="auto" w:fill="1C556C" w:themeFill="accent1"/>
            <w:tcMar>
              <w:top w:w="0" w:type="dxa"/>
            </w:tcMar>
          </w:tcPr>
          <w:p w14:paraId="3C5B2800"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101A6EBB"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6116B088"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3E7F3EE0"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617960F4" w14:textId="77777777" w:rsidTr="00D8652C">
        <w:tc>
          <w:tcPr>
            <w:tcW w:w="5000" w:type="pct"/>
            <w:gridSpan w:val="4"/>
            <w:shd w:val="clear" w:color="auto" w:fill="auto"/>
            <w:tcMar>
              <w:top w:w="0" w:type="dxa"/>
            </w:tcMar>
          </w:tcPr>
          <w:p w14:paraId="25AC63B2" w14:textId="28B10F19" w:rsidR="00C03C50" w:rsidRPr="00D66195" w:rsidRDefault="00C03C50" w:rsidP="00A21696">
            <w:pPr>
              <w:pStyle w:val="TableText"/>
              <w:rPr>
                <w:color w:val="FF0000"/>
              </w:rPr>
            </w:pPr>
            <w:r w:rsidRPr="00D66195">
              <w:t>No information available on hail, although</w:t>
            </w:r>
            <w:r w:rsidR="00A21696">
              <w:t xml:space="preserve"> the</w:t>
            </w:r>
            <w:r w:rsidRPr="00D66195">
              <w:t xml:space="preserve"> </w:t>
            </w:r>
            <w:r>
              <w:t>Ministry for the Environment</w:t>
            </w:r>
            <w:r w:rsidRPr="00D66195">
              <w:t xml:space="preserve"> (2018) </w:t>
            </w:r>
            <w:r w:rsidR="00A21696">
              <w:t>states</w:t>
            </w:r>
            <w:r w:rsidR="00A21696" w:rsidRPr="00D66195">
              <w:t xml:space="preserve"> </w:t>
            </w:r>
            <w:r w:rsidRPr="00D66195">
              <w:t xml:space="preserve">that there may be some increase in storm intensity, local wind extremes and thunderstorms. See also limited information on projections of changes to convective storms (based on Mullan </w:t>
            </w:r>
            <w:r>
              <w:t>et al</w:t>
            </w:r>
            <w:r w:rsidR="00A21696">
              <w:t>,</w:t>
            </w:r>
            <w:r w:rsidRPr="00D66195">
              <w:t xml:space="preserve"> 2011).</w:t>
            </w:r>
          </w:p>
        </w:tc>
      </w:tr>
      <w:bookmarkEnd w:id="809"/>
    </w:tbl>
    <w:p w14:paraId="088960D0" w14:textId="4B603C35" w:rsidR="00C03C50" w:rsidRDefault="00C03C50" w:rsidP="00E0123F">
      <w:pPr>
        <w:pStyle w:val="BodyText"/>
        <w:spacing w:after="0"/>
      </w:pPr>
    </w:p>
    <w:p w14:paraId="45F2A242" w14:textId="0A60845E" w:rsidR="00E0123F" w:rsidRPr="0031245A" w:rsidRDefault="00E0123F" w:rsidP="00F20F68">
      <w:pPr>
        <w:pStyle w:val="Tableheading2"/>
        <w:rPr>
          <w:color w:val="000000" w:themeColor="text1"/>
        </w:rPr>
      </w:pPr>
      <w:bookmarkStart w:id="811" w:name="_Toc45391954"/>
      <w:r w:rsidRPr="0031245A">
        <w:rPr>
          <w:rFonts w:cs="Times New Roman"/>
          <w:color w:val="000000" w:themeColor="text1"/>
        </w:rPr>
        <w:t>Increasing fire</w:t>
      </w:r>
      <w:r w:rsidR="00C10C57">
        <w:rPr>
          <w:rFonts w:cs="Times New Roman"/>
          <w:color w:val="000000" w:themeColor="text1"/>
        </w:rPr>
        <w:t>-</w:t>
      </w:r>
      <w:r w:rsidRPr="0031245A">
        <w:rPr>
          <w:rFonts w:cs="Times New Roman"/>
          <w:color w:val="000000" w:themeColor="text1"/>
        </w:rPr>
        <w:t>weather conditions: harsher, prolonged season</w:t>
      </w:r>
      <w:bookmarkEnd w:id="811"/>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3C5919DE" w14:textId="77777777" w:rsidTr="00D8652C">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1953BBD2" w14:textId="0DF18D70" w:rsidR="00C03C50" w:rsidRPr="00C03C50" w:rsidRDefault="00C03C50" w:rsidP="00C10C57">
            <w:pPr>
              <w:pStyle w:val="TableTextbold"/>
              <w:rPr>
                <w:color w:val="FFFFFF" w:themeColor="background1"/>
              </w:rPr>
            </w:pPr>
            <w:bookmarkStart w:id="812" w:name="increasingfireweatherconditions"/>
            <w:bookmarkStart w:id="813" w:name="_Hlk27588640"/>
            <w:r w:rsidRPr="00C03C50">
              <w:rPr>
                <w:rFonts w:cs="Times New Roman"/>
                <w:color w:val="FFFFFF" w:themeColor="background1"/>
              </w:rPr>
              <w:t>Increasing fire</w:t>
            </w:r>
            <w:r w:rsidR="00C10C57">
              <w:rPr>
                <w:rFonts w:cs="Times New Roman"/>
                <w:color w:val="FFFFFF" w:themeColor="background1"/>
              </w:rPr>
              <w:t>-</w:t>
            </w:r>
            <w:r w:rsidRPr="00C03C50">
              <w:rPr>
                <w:rFonts w:cs="Times New Roman"/>
                <w:color w:val="FFFFFF" w:themeColor="background1"/>
              </w:rPr>
              <w:t>weather conditions: harsher, prolonged season</w:t>
            </w:r>
            <w:bookmarkEnd w:id="812"/>
          </w:p>
        </w:tc>
      </w:tr>
      <w:tr w:rsidR="00D8652C" w:rsidRPr="00D8652C" w14:paraId="38CC1EFF" w14:textId="77777777" w:rsidTr="00D8652C">
        <w:trPr>
          <w:trHeight w:val="340"/>
        </w:trPr>
        <w:tc>
          <w:tcPr>
            <w:tcW w:w="2500" w:type="pct"/>
            <w:gridSpan w:val="2"/>
            <w:tcBorders>
              <w:bottom w:val="nil"/>
            </w:tcBorders>
            <w:shd w:val="clear" w:color="auto" w:fill="D2DDE2" w:themeFill="accent3"/>
            <w:tcMar>
              <w:top w:w="0" w:type="dxa"/>
            </w:tcMar>
            <w:vAlign w:val="center"/>
          </w:tcPr>
          <w:p w14:paraId="4142246D" w14:textId="77777777" w:rsidR="00C03C50" w:rsidRPr="00D8652C" w:rsidRDefault="00C03C50" w:rsidP="00756486">
            <w:pPr>
              <w:pStyle w:val="TableTextbold"/>
            </w:pPr>
            <w:r w:rsidRPr="00D8652C">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217C4E14" w14:textId="77777777" w:rsidR="00C03C50" w:rsidRPr="00D8652C" w:rsidRDefault="00C03C50" w:rsidP="00756486">
            <w:pPr>
              <w:pStyle w:val="TableTextbold"/>
            </w:pPr>
            <w:r w:rsidRPr="00D8652C">
              <w:t xml:space="preserve">Climate sub-national zones affected </w:t>
            </w:r>
          </w:p>
        </w:tc>
      </w:tr>
      <w:tr w:rsidR="00C03C50" w:rsidRPr="00D66195" w14:paraId="0DC5C069" w14:textId="77777777" w:rsidTr="00D8652C">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09CDEC4A" w14:textId="77777777" w:rsidR="00C03C50" w:rsidRPr="00056829" w:rsidRDefault="00C03C50" w:rsidP="00CF28A3">
            <w:pPr>
              <w:pStyle w:val="TableText"/>
            </w:pPr>
            <w:r w:rsidRPr="00056829">
              <w:t xml:space="preserve">No information available. </w:t>
            </w:r>
          </w:p>
        </w:tc>
        <w:tc>
          <w:tcPr>
            <w:tcW w:w="2500" w:type="pct"/>
            <w:gridSpan w:val="2"/>
            <w:tcBorders>
              <w:top w:val="nil"/>
              <w:bottom w:val="single" w:sz="4" w:space="0" w:color="1C556C" w:themeColor="accent1"/>
            </w:tcBorders>
            <w:shd w:val="clear" w:color="auto" w:fill="FFFFFF" w:themeFill="background1"/>
          </w:tcPr>
          <w:p w14:paraId="3BEE8995" w14:textId="08166D2E" w:rsidR="00C03C50" w:rsidRPr="00D66195" w:rsidRDefault="00C03C50" w:rsidP="00CF28A3">
            <w:pPr>
              <w:pStyle w:val="TableBullet"/>
              <w:spacing w:before="60"/>
            </w:pPr>
            <w:r w:rsidRPr="00D66195">
              <w:t>2050: All zones</w:t>
            </w:r>
            <w:r w:rsidR="00C10C57">
              <w:t>.</w:t>
            </w:r>
          </w:p>
          <w:p w14:paraId="4920E388" w14:textId="4C8BB113" w:rsidR="00C03C50" w:rsidRPr="00D66195" w:rsidRDefault="00C03C50" w:rsidP="006730F8">
            <w:pPr>
              <w:pStyle w:val="TableBullet"/>
            </w:pPr>
            <w:r w:rsidRPr="00D66195">
              <w:t xml:space="preserve">2100: All zones </w:t>
            </w:r>
            <w:r>
              <w:t>–</w:t>
            </w:r>
            <w:r w:rsidRPr="00D66195">
              <w:t xml:space="preserve"> </w:t>
            </w:r>
            <w:r w:rsidR="00C10C57">
              <w:rPr>
                <w:rFonts w:eastAsia="Calibri" w:cs="Calibri"/>
              </w:rPr>
              <w:t>f</w:t>
            </w:r>
            <w:r w:rsidRPr="00D66195">
              <w:rPr>
                <w:rFonts w:eastAsia="Calibri" w:cs="Calibri"/>
              </w:rPr>
              <w:t xml:space="preserve">ire season length to increase with climate change, through fire seasons starting earlier or finishing later (Pearce et al, 2012). </w:t>
            </w:r>
            <w:r w:rsidRPr="00D66195">
              <w:t>F</w:t>
            </w:r>
            <w:r w:rsidRPr="00D66195">
              <w:rPr>
                <w:rFonts w:eastAsia="Calibri" w:cs="Calibri"/>
              </w:rPr>
              <w:t>ire climate severity is likely to rise significantly with climate change in many parts of the country as a result of increases in temperature or wind speed, and lower rainfall or humidity (Pearce et al, 2012). The areas most likely to increase from current levels are the east and south of the South Island, especially coastal Otago and Marlborough</w:t>
            </w:r>
            <w:r>
              <w:rPr>
                <w:rFonts w:eastAsia="Calibri" w:cs="Calibri"/>
              </w:rPr>
              <w:t>,</w:t>
            </w:r>
            <w:r w:rsidRPr="00D66195">
              <w:rPr>
                <w:rFonts w:eastAsia="Calibri" w:cs="Calibri"/>
              </w:rPr>
              <w:t xml:space="preserve"> and southeastern Southland, and the west of the North Island (particularly around W</w:t>
            </w:r>
            <w:r w:rsidR="006116B9">
              <w:rPr>
                <w:rFonts w:eastAsia="Calibri" w:cs="Calibri"/>
              </w:rPr>
              <w:t>h</w:t>
            </w:r>
            <w:r w:rsidRPr="00D66195">
              <w:rPr>
                <w:rFonts w:eastAsia="Calibri" w:cs="Calibri"/>
              </w:rPr>
              <w:t>anganui). Fire danger in other areas may remain</w:t>
            </w:r>
            <w:r w:rsidRPr="00D66195">
              <w:rPr>
                <w:rFonts w:eastAsia="Calibri" w:cs="Calibri"/>
                <w:b/>
                <w:bCs/>
              </w:rPr>
              <w:t xml:space="preserve"> unchanged, or in fact decrease by the 2080s</w:t>
            </w:r>
            <w:r w:rsidRPr="00D66195">
              <w:rPr>
                <w:rFonts w:eastAsia="Calibri" w:cs="Calibri"/>
              </w:rPr>
              <w:t xml:space="preserve">, due mainly to increased rainfall. These areas include the West Coast of the South Island and western areas of the North Island such as Taranaki where fire dangers are already low, and East Cape and the Coromandel. Potential also exists for decreased fire danger in Northland, Southland and parts of Canterbury under some models (Pearce et al, 2012). </w:t>
            </w:r>
          </w:p>
        </w:tc>
      </w:tr>
      <w:tr w:rsidR="00C03C50" w:rsidRPr="00C03C50" w14:paraId="4226766D" w14:textId="77777777" w:rsidTr="00D8652C">
        <w:trPr>
          <w:trHeight w:val="340"/>
        </w:trPr>
        <w:tc>
          <w:tcPr>
            <w:tcW w:w="1250" w:type="pct"/>
            <w:shd w:val="clear" w:color="auto" w:fill="1C556C" w:themeFill="accent1"/>
            <w:tcMar>
              <w:top w:w="0" w:type="dxa"/>
            </w:tcMar>
          </w:tcPr>
          <w:p w14:paraId="7673341D" w14:textId="77777777" w:rsidR="00C03C50" w:rsidRPr="00C03C50" w:rsidRDefault="00C03C50" w:rsidP="00756486">
            <w:pPr>
              <w:pStyle w:val="TableTextbold"/>
              <w:rPr>
                <w:color w:val="FFFFFF" w:themeColor="background1"/>
              </w:rPr>
            </w:pPr>
            <w:r w:rsidRPr="00C03C50">
              <w:rPr>
                <w:rFonts w:cs="Times New Roman"/>
                <w:color w:val="FFFFFF" w:themeColor="background1"/>
              </w:rPr>
              <w:t>Projected changes by ~2050 (30 years) RCP 4.5</w:t>
            </w:r>
          </w:p>
        </w:tc>
        <w:tc>
          <w:tcPr>
            <w:tcW w:w="1250" w:type="pct"/>
            <w:shd w:val="clear" w:color="auto" w:fill="1C556C" w:themeFill="accent1"/>
            <w:tcMar>
              <w:top w:w="0" w:type="dxa"/>
            </w:tcMar>
          </w:tcPr>
          <w:p w14:paraId="3CA330AD"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5B8F254D"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1D96ED9E"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6E004460" w14:textId="77777777" w:rsidTr="00D8652C">
        <w:trPr>
          <w:trHeight w:val="283"/>
        </w:trPr>
        <w:tc>
          <w:tcPr>
            <w:tcW w:w="1250" w:type="pct"/>
            <w:shd w:val="clear" w:color="auto" w:fill="auto"/>
            <w:tcMar>
              <w:top w:w="57" w:type="dxa"/>
            </w:tcMar>
          </w:tcPr>
          <w:p w14:paraId="589A1DFF" w14:textId="6223436C" w:rsidR="00C03C50" w:rsidRPr="00D66195" w:rsidRDefault="00C03C50" w:rsidP="00CF28A3">
            <w:pPr>
              <w:pStyle w:val="TableText"/>
            </w:pPr>
            <w:r w:rsidRPr="00D66195">
              <w:t>All zones: ncreased fire risk, esp</w:t>
            </w:r>
            <w:r w:rsidR="006730F8">
              <w:t>ecially</w:t>
            </w:r>
            <w:r w:rsidRPr="00D66195">
              <w:t xml:space="preserve"> </w:t>
            </w:r>
            <w:r w:rsidR="00C5067F">
              <w:t>z</w:t>
            </w:r>
            <w:r w:rsidRPr="00D66195">
              <w:t>ones 1, 3, 4, 5 (Watt et al, 2019). Increase in days with very high and extreme fire danger index from around 0</w:t>
            </w:r>
            <w:r w:rsidR="002928A9">
              <w:t>%</w:t>
            </w:r>
            <w:r w:rsidRPr="00D66195">
              <w:t xml:space="preserve"> to 400</w:t>
            </w:r>
            <w:r>
              <w:t>%</w:t>
            </w:r>
            <w:r w:rsidRPr="00D66195">
              <w:t xml:space="preserve"> by 2040 (IPCC, 2014</w:t>
            </w:r>
            <w:r>
              <w:t>a</w:t>
            </w:r>
            <w:r w:rsidRPr="00D66195">
              <w:t>).</w:t>
            </w:r>
          </w:p>
          <w:p w14:paraId="2B7D96C8" w14:textId="32121508" w:rsidR="00C03C50" w:rsidRPr="00D66195" w:rsidRDefault="00C03C50" w:rsidP="00CF28A3">
            <w:pPr>
              <w:pStyle w:val="TableText"/>
              <w:rPr>
                <w:rFonts w:eastAsia="Calibri"/>
              </w:rPr>
            </w:pPr>
            <w:r w:rsidRPr="00CF28A3">
              <w:rPr>
                <w:rFonts w:eastAsia="Calibri"/>
                <w:b/>
                <w:bCs/>
              </w:rPr>
              <w:t>Seasonal severity rating</w:t>
            </w:r>
            <w:r w:rsidRPr="00D66195">
              <w:rPr>
                <w:rFonts w:eastAsia="Calibri"/>
              </w:rPr>
              <w:t>:</w:t>
            </w:r>
          </w:p>
          <w:p w14:paraId="0C0E33A7" w14:textId="53D8E231" w:rsidR="00C03C50" w:rsidRPr="00D66195" w:rsidRDefault="00C03C50" w:rsidP="00CF28A3">
            <w:pPr>
              <w:pStyle w:val="TableBullet"/>
            </w:pPr>
            <w:r w:rsidRPr="00D66195">
              <w:rPr>
                <w:rFonts w:eastAsia="Calibri" w:cs="Calibri"/>
                <w:b/>
                <w:bCs/>
              </w:rPr>
              <w:t>50</w:t>
            </w:r>
            <w:r>
              <w:rPr>
                <w:rFonts w:eastAsia="Calibri" w:cs="Calibri"/>
                <w:b/>
                <w:bCs/>
              </w:rPr>
              <w:t>–</w:t>
            </w:r>
            <w:r w:rsidRPr="00D66195">
              <w:rPr>
                <w:rFonts w:eastAsia="Calibri" w:cs="Calibri"/>
                <w:b/>
                <w:bCs/>
              </w:rPr>
              <w:t>100</w:t>
            </w:r>
            <w:r w:rsidRPr="002B3F90">
              <w:rPr>
                <w:rFonts w:asciiTheme="minorHAnsi" w:hAnsiTheme="minorHAnsi"/>
                <w:b/>
              </w:rPr>
              <w:t>%</w:t>
            </w:r>
            <w:r w:rsidRPr="00D66195">
              <w:rPr>
                <w:rFonts w:eastAsia="Calibri" w:cs="Calibri"/>
              </w:rPr>
              <w:t xml:space="preserve"> increase from coastal Otago into Southland (</w:t>
            </w:r>
            <w:r w:rsidR="00C5067F">
              <w:rPr>
                <w:rFonts w:eastAsia="Calibri" w:cs="Calibri"/>
              </w:rPr>
              <w:t>z</w:t>
            </w:r>
            <w:r w:rsidRPr="00D66195">
              <w:rPr>
                <w:rFonts w:eastAsia="Calibri" w:cs="Calibri"/>
              </w:rPr>
              <w:t>one 5 southern)</w:t>
            </w:r>
          </w:p>
          <w:p w14:paraId="17E03B9A" w14:textId="1B1C9104" w:rsidR="00C03C50" w:rsidRPr="00D66195" w:rsidRDefault="00C03C50" w:rsidP="00CF28A3">
            <w:pPr>
              <w:pStyle w:val="TableBullet"/>
            </w:pPr>
            <w:r w:rsidRPr="00D66195">
              <w:rPr>
                <w:rFonts w:eastAsia="Calibri" w:cs="Calibri"/>
                <w:b/>
                <w:bCs/>
              </w:rPr>
              <w:t>30</w:t>
            </w:r>
            <w:r>
              <w:rPr>
                <w:rFonts w:eastAsia="Calibri" w:cs="Calibri"/>
                <w:b/>
                <w:bCs/>
              </w:rPr>
              <w:t>–</w:t>
            </w:r>
            <w:r w:rsidRPr="00D66195">
              <w:rPr>
                <w:rFonts w:eastAsia="Calibri" w:cs="Calibri"/>
                <w:b/>
                <w:bCs/>
              </w:rPr>
              <w:t>50</w:t>
            </w:r>
            <w:r>
              <w:rPr>
                <w:rFonts w:eastAsia="Calibri" w:cs="Calibri"/>
                <w:b/>
                <w:bCs/>
              </w:rPr>
              <w:t>%</w:t>
            </w:r>
            <w:r w:rsidRPr="00D66195">
              <w:rPr>
                <w:rFonts w:eastAsia="Calibri" w:cs="Calibri"/>
              </w:rPr>
              <w:t xml:space="preserve"> increase </w:t>
            </w:r>
            <w:r w:rsidR="002928A9">
              <w:rPr>
                <w:rFonts w:eastAsia="Calibri" w:cs="Calibri"/>
              </w:rPr>
              <w:t xml:space="preserve">in </w:t>
            </w:r>
            <w:r w:rsidRPr="00D66195">
              <w:rPr>
                <w:rFonts w:eastAsia="Calibri" w:cs="Calibri"/>
              </w:rPr>
              <w:t>the rest of the lower South Island (with the exception of the Queenstown) and to the areas immediately around New Plymouth and Taup</w:t>
            </w:r>
            <w:r w:rsidR="00B41619">
              <w:rPr>
                <w:rFonts w:eastAsia="Calibri" w:cs="Calibri"/>
              </w:rPr>
              <w:t>ō</w:t>
            </w:r>
            <w:r w:rsidRPr="00D66195">
              <w:rPr>
                <w:rFonts w:eastAsia="Calibri" w:cs="Calibri"/>
              </w:rPr>
              <w:t xml:space="preserve"> (</w:t>
            </w:r>
            <w:r w:rsidR="00C5067F">
              <w:rPr>
                <w:rFonts w:eastAsia="Calibri" w:cs="Calibri"/>
              </w:rPr>
              <w:t>z</w:t>
            </w:r>
            <w:r w:rsidRPr="00D66195">
              <w:rPr>
                <w:rFonts w:eastAsia="Calibri" w:cs="Calibri"/>
              </w:rPr>
              <w:t>one</w:t>
            </w:r>
            <w:r w:rsidR="002928A9">
              <w:rPr>
                <w:rFonts w:eastAsia="Calibri" w:cs="Calibri"/>
              </w:rPr>
              <w:t>s</w:t>
            </w:r>
            <w:r w:rsidRPr="00D66195">
              <w:rPr>
                <w:rFonts w:eastAsia="Calibri" w:cs="Calibri"/>
              </w:rPr>
              <w:t xml:space="preserve"> 5</w:t>
            </w:r>
            <w:r w:rsidR="002928A9">
              <w:rPr>
                <w:rFonts w:eastAsia="Calibri" w:cs="Calibri"/>
              </w:rPr>
              <w:t>–</w:t>
            </w:r>
            <w:r w:rsidRPr="00D66195">
              <w:rPr>
                <w:rFonts w:eastAsia="Calibri" w:cs="Calibri"/>
              </w:rPr>
              <w:t>6, 2)</w:t>
            </w:r>
          </w:p>
          <w:p w14:paraId="105B43B0" w14:textId="3A736B43" w:rsidR="00C03C50" w:rsidRPr="00D66195" w:rsidRDefault="00C03C50" w:rsidP="00CF28A3">
            <w:pPr>
              <w:pStyle w:val="TableBullet"/>
              <w:rPr>
                <w:rFonts w:eastAsia="Calibri" w:cs="Calibri"/>
              </w:rPr>
            </w:pPr>
            <w:r w:rsidRPr="00D66195">
              <w:rPr>
                <w:rFonts w:eastAsia="Calibri" w:cs="Calibri"/>
                <w:b/>
                <w:bCs/>
              </w:rPr>
              <w:t>20</w:t>
            </w:r>
            <w:r>
              <w:rPr>
                <w:rFonts w:eastAsia="Calibri" w:cs="Calibri"/>
                <w:b/>
                <w:bCs/>
              </w:rPr>
              <w:t>–</w:t>
            </w:r>
            <w:r w:rsidRPr="00D66195">
              <w:rPr>
                <w:rFonts w:eastAsia="Calibri" w:cs="Calibri"/>
                <w:b/>
                <w:bCs/>
              </w:rPr>
              <w:t>30</w:t>
            </w:r>
            <w:r>
              <w:rPr>
                <w:rFonts w:eastAsia="Calibri" w:cs="Calibri"/>
                <w:b/>
                <w:bCs/>
              </w:rPr>
              <w:t>%</w:t>
            </w:r>
            <w:r w:rsidRPr="00D66195">
              <w:rPr>
                <w:rFonts w:eastAsia="Calibri" w:cs="Calibri"/>
                <w:b/>
                <w:bCs/>
              </w:rPr>
              <w:t xml:space="preserve"> </w:t>
            </w:r>
            <w:r w:rsidRPr="00D66195">
              <w:rPr>
                <w:rFonts w:eastAsia="Calibri" w:cs="Calibri"/>
              </w:rPr>
              <w:t>increase</w:t>
            </w:r>
            <w:r w:rsidR="002928A9">
              <w:rPr>
                <w:rFonts w:eastAsia="Calibri" w:cs="Calibri"/>
              </w:rPr>
              <w:t xml:space="preserve"> in</w:t>
            </w:r>
            <w:r w:rsidRPr="00D66195">
              <w:rPr>
                <w:rFonts w:eastAsia="Calibri" w:cs="Calibri"/>
              </w:rPr>
              <w:t xml:space="preserve"> upper South Island and lower North Island, except Nelson (</w:t>
            </w:r>
            <w:r w:rsidR="00C5067F">
              <w:rPr>
                <w:rFonts w:eastAsia="Calibri" w:cs="Calibri"/>
              </w:rPr>
              <w:t>z</w:t>
            </w:r>
            <w:r w:rsidRPr="00D66195">
              <w:rPr>
                <w:rFonts w:eastAsia="Calibri" w:cs="Calibri"/>
              </w:rPr>
              <w:t>one</w:t>
            </w:r>
            <w:r w:rsidR="002928A9">
              <w:rPr>
                <w:rFonts w:eastAsia="Calibri" w:cs="Calibri"/>
              </w:rPr>
              <w:t>s</w:t>
            </w:r>
            <w:r w:rsidRPr="00D66195">
              <w:rPr>
                <w:rFonts w:eastAsia="Calibri" w:cs="Calibri"/>
              </w:rPr>
              <w:t xml:space="preserve"> 2</w:t>
            </w:r>
            <w:r w:rsidR="002928A9">
              <w:rPr>
                <w:rFonts w:eastAsia="Calibri" w:cs="Calibri"/>
              </w:rPr>
              <w:t>–</w:t>
            </w:r>
            <w:r w:rsidRPr="00D66195">
              <w:rPr>
                <w:rFonts w:eastAsia="Calibri" w:cs="Calibri"/>
              </w:rPr>
              <w:t>3, 4)</w:t>
            </w:r>
          </w:p>
          <w:p w14:paraId="18406805" w14:textId="56AD811D" w:rsidR="00C03C50" w:rsidRPr="00D66195" w:rsidRDefault="00C03C50" w:rsidP="00CF28A3">
            <w:pPr>
              <w:pStyle w:val="TableBullet"/>
              <w:rPr>
                <w:rFonts w:eastAsia="Calibri" w:cs="Calibri"/>
              </w:rPr>
            </w:pPr>
            <w:r w:rsidRPr="00D66195">
              <w:rPr>
                <w:rFonts w:eastAsia="Calibri" w:cs="Calibri"/>
                <w:b/>
                <w:bCs/>
              </w:rPr>
              <w:t>&lt;20</w:t>
            </w:r>
            <w:r>
              <w:rPr>
                <w:rFonts w:eastAsia="Calibri" w:cs="Calibri"/>
                <w:b/>
                <w:bCs/>
              </w:rPr>
              <w:t>%</w:t>
            </w:r>
            <w:r w:rsidRPr="00D66195">
              <w:rPr>
                <w:rFonts w:eastAsia="Calibri" w:cs="Calibri"/>
                <w:b/>
                <w:bCs/>
              </w:rPr>
              <w:t xml:space="preserve"> </w:t>
            </w:r>
            <w:r w:rsidRPr="00D66195">
              <w:rPr>
                <w:rFonts w:eastAsia="Calibri" w:cs="Calibri"/>
              </w:rPr>
              <w:t>Wellington and East Cape (excluding Gisborne), Auckland and Northland (</w:t>
            </w:r>
            <w:r w:rsidR="00C5067F">
              <w:rPr>
                <w:rFonts w:eastAsia="Calibri" w:cs="Calibri"/>
              </w:rPr>
              <w:t>z</w:t>
            </w:r>
            <w:r w:rsidRPr="00D66195">
              <w:rPr>
                <w:rFonts w:eastAsia="Calibri" w:cs="Calibri"/>
              </w:rPr>
              <w:t>one</w:t>
            </w:r>
            <w:r w:rsidR="00C5067F">
              <w:rPr>
                <w:rFonts w:eastAsia="Calibri" w:cs="Calibri"/>
              </w:rPr>
              <w:t>s</w:t>
            </w:r>
            <w:r w:rsidRPr="00D66195">
              <w:rPr>
                <w:rFonts w:eastAsia="Calibri" w:cs="Calibri"/>
              </w:rPr>
              <w:t xml:space="preserve"> 2,</w:t>
            </w:r>
            <w:r w:rsidR="00C5067F">
              <w:rPr>
                <w:rFonts w:eastAsia="Calibri" w:cs="Calibri"/>
              </w:rPr>
              <w:t xml:space="preserve"> </w:t>
            </w:r>
            <w:r w:rsidRPr="00D66195">
              <w:rPr>
                <w:rFonts w:eastAsia="Calibri" w:cs="Calibri"/>
              </w:rPr>
              <w:t>3,</w:t>
            </w:r>
            <w:r w:rsidR="00C5067F">
              <w:rPr>
                <w:rFonts w:eastAsia="Calibri" w:cs="Calibri"/>
              </w:rPr>
              <w:t xml:space="preserve"> </w:t>
            </w:r>
            <w:r w:rsidRPr="00D66195">
              <w:rPr>
                <w:rFonts w:eastAsia="Calibri" w:cs="Calibri"/>
              </w:rPr>
              <w:t>1) (Pearce et al, 2012)</w:t>
            </w:r>
            <w:r w:rsidR="002928A9">
              <w:rPr>
                <w:rFonts w:eastAsia="Calibri" w:cs="Calibri"/>
              </w:rPr>
              <w:t>.</w:t>
            </w:r>
          </w:p>
          <w:p w14:paraId="79E33A51" w14:textId="32784E11" w:rsidR="00C03C50" w:rsidRPr="00CF28A3" w:rsidRDefault="00C03C50" w:rsidP="00CF28A3">
            <w:pPr>
              <w:pStyle w:val="TableText"/>
              <w:rPr>
                <w:rFonts w:eastAsia="Calibri"/>
                <w:b/>
                <w:bCs/>
              </w:rPr>
            </w:pPr>
            <w:r w:rsidRPr="00CF28A3">
              <w:rPr>
                <w:rFonts w:eastAsia="Calibri"/>
                <w:b/>
                <w:bCs/>
              </w:rPr>
              <w:t xml:space="preserve">Very </w:t>
            </w:r>
            <w:r w:rsidR="002928A9">
              <w:rPr>
                <w:rFonts w:eastAsia="Calibri"/>
                <w:b/>
                <w:bCs/>
              </w:rPr>
              <w:t>h</w:t>
            </w:r>
            <w:r w:rsidRPr="00CF28A3">
              <w:rPr>
                <w:rFonts w:eastAsia="Calibri"/>
                <w:b/>
                <w:bCs/>
              </w:rPr>
              <w:t xml:space="preserve">igh + </w:t>
            </w:r>
            <w:r w:rsidR="002928A9">
              <w:rPr>
                <w:rFonts w:eastAsia="Calibri"/>
                <w:b/>
                <w:bCs/>
              </w:rPr>
              <w:t>e</w:t>
            </w:r>
            <w:r w:rsidRPr="00CF28A3">
              <w:rPr>
                <w:rFonts w:eastAsia="Calibri"/>
                <w:b/>
                <w:bCs/>
              </w:rPr>
              <w:t>xtreme fire danger:</w:t>
            </w:r>
          </w:p>
          <w:p w14:paraId="1D411F9A" w14:textId="77777777" w:rsidR="00C03C50" w:rsidRPr="00D66195" w:rsidRDefault="00C03C50" w:rsidP="00CF28A3">
            <w:pPr>
              <w:pStyle w:val="TableBullet"/>
              <w:rPr>
                <w:rFonts w:eastAsia="Calibri"/>
                <w:b/>
                <w:bCs/>
              </w:rPr>
            </w:pPr>
            <w:r w:rsidRPr="00D66195">
              <w:rPr>
                <w:rFonts w:eastAsia="Calibri"/>
                <w:b/>
                <w:bCs/>
              </w:rPr>
              <w:t>&gt;150</w:t>
            </w:r>
            <w:r>
              <w:rPr>
                <w:rFonts w:eastAsia="Calibri"/>
                <w:b/>
                <w:bCs/>
              </w:rPr>
              <w:t>%</w:t>
            </w:r>
            <w:r w:rsidRPr="00D66195">
              <w:rPr>
                <w:rFonts w:eastAsia="Calibri"/>
                <w:b/>
                <w:bCs/>
              </w:rPr>
              <w:t xml:space="preserve"> </w:t>
            </w:r>
            <w:r w:rsidRPr="00D66195">
              <w:rPr>
                <w:rFonts w:eastAsia="Calibri"/>
              </w:rPr>
              <w:t>Southland region</w:t>
            </w:r>
          </w:p>
          <w:p w14:paraId="66661941" w14:textId="77777777" w:rsidR="00C03C50" w:rsidRPr="00D66195" w:rsidRDefault="00C03C50" w:rsidP="00CF28A3">
            <w:pPr>
              <w:pStyle w:val="TableBullet"/>
              <w:rPr>
                <w:rFonts w:eastAsia="Calibri"/>
                <w:b/>
                <w:bCs/>
              </w:rPr>
            </w:pPr>
            <w:r w:rsidRPr="00D66195">
              <w:rPr>
                <w:rFonts w:eastAsia="Calibri"/>
                <w:b/>
              </w:rPr>
              <w:t>30</w:t>
            </w:r>
            <w:r>
              <w:rPr>
                <w:rFonts w:eastAsia="Calibri"/>
                <w:b/>
              </w:rPr>
              <w:t>–</w:t>
            </w:r>
            <w:r w:rsidRPr="00D66195">
              <w:rPr>
                <w:rFonts w:eastAsia="Calibri"/>
                <w:b/>
              </w:rPr>
              <w:t>40</w:t>
            </w:r>
            <w:r>
              <w:rPr>
                <w:rFonts w:eastAsia="Calibri"/>
                <w:b/>
              </w:rPr>
              <w:t>%</w:t>
            </w:r>
            <w:r w:rsidRPr="00D66195">
              <w:rPr>
                <w:rFonts w:eastAsia="Calibri"/>
              </w:rPr>
              <w:t xml:space="preserve"> Marlborough region (Pearce et al, 2012).</w:t>
            </w:r>
          </w:p>
        </w:tc>
        <w:tc>
          <w:tcPr>
            <w:tcW w:w="1250" w:type="pct"/>
            <w:shd w:val="clear" w:color="auto" w:fill="auto"/>
            <w:tcMar>
              <w:top w:w="57" w:type="dxa"/>
            </w:tcMar>
          </w:tcPr>
          <w:p w14:paraId="75E3C94C" w14:textId="629AC683" w:rsidR="00C03C50" w:rsidRPr="00D66195" w:rsidRDefault="00C03C50" w:rsidP="00CF28A3">
            <w:pPr>
              <w:pStyle w:val="TableText"/>
              <w:rPr>
                <w:b/>
              </w:rPr>
            </w:pPr>
            <w:r w:rsidRPr="00D66195">
              <w:t xml:space="preserve">All zones: </w:t>
            </w:r>
            <w:r w:rsidR="002928A9">
              <w:t>I</w:t>
            </w:r>
            <w:r w:rsidRPr="00D66195">
              <w:t>ncreased fire risk, esp</w:t>
            </w:r>
            <w:r w:rsidR="00085E8F">
              <w:t>ecially</w:t>
            </w:r>
            <w:r w:rsidRPr="00D66195">
              <w:t xml:space="preserve"> </w:t>
            </w:r>
            <w:r w:rsidR="00C5067F">
              <w:t>z</w:t>
            </w:r>
            <w:r w:rsidRPr="00D66195">
              <w:t>ones 1, 3, 4, 5 (Watt et al, 2019). Increase in days with very high and extreme fire danger index from around 0</w:t>
            </w:r>
            <w:r w:rsidR="00085E8F">
              <w:t>%</w:t>
            </w:r>
            <w:r w:rsidRPr="00D66195">
              <w:t xml:space="preserve"> to 700</w:t>
            </w:r>
            <w:r>
              <w:t>%</w:t>
            </w:r>
            <w:r w:rsidRPr="00D66195">
              <w:t xml:space="preserve"> by 2090 (IPCC, 2014</w:t>
            </w:r>
            <w:r>
              <w:t>a</w:t>
            </w:r>
            <w:r w:rsidRPr="00D66195">
              <w:t>).</w:t>
            </w:r>
          </w:p>
          <w:p w14:paraId="3EAE5E06" w14:textId="00116778" w:rsidR="00C03C50" w:rsidRPr="00D66195" w:rsidRDefault="00C03C50" w:rsidP="00CF28A3">
            <w:pPr>
              <w:pStyle w:val="TableText"/>
              <w:rPr>
                <w:rFonts w:eastAsia="Calibri"/>
              </w:rPr>
            </w:pPr>
            <w:r w:rsidRPr="00CF28A3">
              <w:rPr>
                <w:rFonts w:eastAsia="Calibri"/>
                <w:b/>
                <w:bCs/>
              </w:rPr>
              <w:t xml:space="preserve">Seasonal severity rating </w:t>
            </w:r>
            <w:r w:rsidRPr="00D66195">
              <w:rPr>
                <w:rFonts w:eastAsia="Calibri"/>
              </w:rPr>
              <w:t xml:space="preserve">: </w:t>
            </w:r>
          </w:p>
          <w:p w14:paraId="4259D7EF" w14:textId="1FA8FE4A" w:rsidR="00C03C50" w:rsidRPr="00D66195" w:rsidRDefault="00C03C50" w:rsidP="00CF28A3">
            <w:pPr>
              <w:pStyle w:val="TableBullet"/>
            </w:pPr>
            <w:r w:rsidRPr="00D66195">
              <w:rPr>
                <w:rFonts w:eastAsia="Calibri"/>
                <w:b/>
                <w:bCs/>
              </w:rPr>
              <w:t>40</w:t>
            </w:r>
            <w:r>
              <w:rPr>
                <w:rFonts w:eastAsia="Calibri"/>
                <w:b/>
                <w:bCs/>
              </w:rPr>
              <w:t>–</w:t>
            </w:r>
            <w:r w:rsidRPr="00D66195">
              <w:rPr>
                <w:rFonts w:eastAsia="Calibri"/>
                <w:b/>
                <w:bCs/>
              </w:rPr>
              <w:t>100</w:t>
            </w:r>
            <w:r>
              <w:rPr>
                <w:rFonts w:eastAsia="Calibri"/>
                <w:b/>
                <w:bCs/>
              </w:rPr>
              <w:t>%</w:t>
            </w:r>
            <w:r w:rsidRPr="00D66195">
              <w:rPr>
                <w:rFonts w:eastAsia="Calibri"/>
              </w:rPr>
              <w:t xml:space="preserve"> increase across the south of the South Island (</w:t>
            </w:r>
            <w:r w:rsidR="00C5067F">
              <w:rPr>
                <w:rFonts w:eastAsia="Calibri"/>
              </w:rPr>
              <w:t>z</w:t>
            </w:r>
            <w:r w:rsidRPr="00D66195">
              <w:rPr>
                <w:rFonts w:eastAsia="Calibri"/>
              </w:rPr>
              <w:t>one 6)</w:t>
            </w:r>
          </w:p>
          <w:p w14:paraId="0BBDB7CE" w14:textId="404D3EC1" w:rsidR="00C03C50" w:rsidRPr="00D66195" w:rsidRDefault="00C03C50" w:rsidP="00CF28A3">
            <w:pPr>
              <w:pStyle w:val="TableBullet"/>
              <w:rPr>
                <w:rFonts w:eastAsia="Calibri"/>
                <w:b/>
                <w:bCs/>
              </w:rPr>
            </w:pPr>
            <w:r w:rsidRPr="00D66195">
              <w:rPr>
                <w:rFonts w:eastAsia="Calibri"/>
                <w:b/>
                <w:bCs/>
              </w:rPr>
              <w:t>30</w:t>
            </w:r>
            <w:r>
              <w:rPr>
                <w:rFonts w:eastAsia="Calibri"/>
                <w:b/>
                <w:bCs/>
              </w:rPr>
              <w:t>–</w:t>
            </w:r>
            <w:r w:rsidRPr="00D66195">
              <w:rPr>
                <w:rFonts w:eastAsia="Calibri"/>
                <w:b/>
                <w:bCs/>
              </w:rPr>
              <w:t>40</w:t>
            </w:r>
            <w:r>
              <w:rPr>
                <w:rFonts w:eastAsia="Calibri"/>
                <w:b/>
                <w:bCs/>
              </w:rPr>
              <w:t>%</w:t>
            </w:r>
            <w:r w:rsidRPr="00D66195">
              <w:rPr>
                <w:rFonts w:eastAsia="Calibri"/>
                <w:b/>
                <w:bCs/>
              </w:rPr>
              <w:t xml:space="preserve"> </w:t>
            </w:r>
            <w:r w:rsidRPr="00D66195">
              <w:rPr>
                <w:rFonts w:eastAsia="Calibri"/>
              </w:rPr>
              <w:t>increase</w:t>
            </w:r>
            <w:r w:rsidRPr="00FC4EB8">
              <w:rPr>
                <w:rFonts w:eastAsia="Calibri"/>
                <w:bCs/>
              </w:rPr>
              <w:t xml:space="preserve"> for</w:t>
            </w:r>
            <w:r w:rsidRPr="00D66195">
              <w:rPr>
                <w:rFonts w:eastAsia="Calibri"/>
                <w:b/>
                <w:bCs/>
              </w:rPr>
              <w:t xml:space="preserve"> </w:t>
            </w:r>
            <w:r w:rsidRPr="00D66195">
              <w:rPr>
                <w:rFonts w:eastAsia="Calibri"/>
              </w:rPr>
              <w:t>central North Island area (</w:t>
            </w:r>
            <w:r w:rsidR="00C5067F">
              <w:rPr>
                <w:rFonts w:eastAsia="Calibri"/>
              </w:rPr>
              <w:t>z</w:t>
            </w:r>
            <w:r w:rsidRPr="00D66195">
              <w:rPr>
                <w:rFonts w:eastAsia="Calibri"/>
              </w:rPr>
              <w:t>one</w:t>
            </w:r>
            <w:r w:rsidR="00085E8F">
              <w:rPr>
                <w:rFonts w:eastAsia="Calibri"/>
              </w:rPr>
              <w:t>s</w:t>
            </w:r>
            <w:r w:rsidRPr="00D66195">
              <w:rPr>
                <w:rFonts w:eastAsia="Calibri"/>
              </w:rPr>
              <w:t xml:space="preserve"> 1</w:t>
            </w:r>
            <w:r w:rsidR="00085E8F">
              <w:rPr>
                <w:rFonts w:eastAsia="Calibri"/>
              </w:rPr>
              <w:t xml:space="preserve">, </w:t>
            </w:r>
            <w:r w:rsidRPr="00D66195">
              <w:rPr>
                <w:rFonts w:eastAsia="Calibri"/>
              </w:rPr>
              <w:t>2</w:t>
            </w:r>
            <w:r w:rsidR="00085E8F">
              <w:rPr>
                <w:rFonts w:eastAsia="Calibri"/>
              </w:rPr>
              <w:t xml:space="preserve">, </w:t>
            </w:r>
            <w:r w:rsidRPr="00D66195">
              <w:rPr>
                <w:rFonts w:eastAsia="Calibri"/>
              </w:rPr>
              <w:t>3)</w:t>
            </w:r>
          </w:p>
          <w:p w14:paraId="0841145C" w14:textId="6E6D3A7E" w:rsidR="00C03C50" w:rsidRPr="00D66195" w:rsidRDefault="00C03C50" w:rsidP="00CF28A3">
            <w:pPr>
              <w:pStyle w:val="TableBullet"/>
              <w:rPr>
                <w:rFonts w:eastAsia="Calibri"/>
                <w:b/>
                <w:bCs/>
              </w:rPr>
            </w:pPr>
            <w:r w:rsidRPr="00D66195">
              <w:rPr>
                <w:rFonts w:eastAsia="Calibri"/>
                <w:b/>
                <w:bCs/>
              </w:rPr>
              <w:t>&lt;20</w:t>
            </w:r>
            <w:r>
              <w:rPr>
                <w:rFonts w:eastAsia="Calibri"/>
                <w:b/>
                <w:bCs/>
              </w:rPr>
              <w:t>%</w:t>
            </w:r>
            <w:r w:rsidRPr="00D66195">
              <w:rPr>
                <w:rFonts w:eastAsia="Calibri"/>
              </w:rPr>
              <w:t xml:space="preserve"> central New Zealand (</w:t>
            </w:r>
            <w:r w:rsidR="00C5067F">
              <w:rPr>
                <w:rFonts w:eastAsia="Calibri"/>
              </w:rPr>
              <w:t>z</w:t>
            </w:r>
            <w:r w:rsidRPr="00D66195">
              <w:rPr>
                <w:rFonts w:eastAsia="Calibri"/>
              </w:rPr>
              <w:t>one 4)</w:t>
            </w:r>
          </w:p>
          <w:p w14:paraId="43B6BB94" w14:textId="6F69DF71" w:rsidR="00C03C50" w:rsidRPr="00D66195" w:rsidRDefault="00C03C50" w:rsidP="00CF28A3">
            <w:pPr>
              <w:pStyle w:val="TableBullet"/>
            </w:pPr>
            <w:r w:rsidRPr="00D66195">
              <w:rPr>
                <w:rFonts w:eastAsia="Calibri"/>
                <w:b/>
                <w:bCs/>
              </w:rPr>
              <w:t>no change</w:t>
            </w:r>
            <w:r w:rsidRPr="00D66195">
              <w:rPr>
                <w:rFonts w:eastAsia="Calibri"/>
              </w:rPr>
              <w:t xml:space="preserve"> for Wellington (</w:t>
            </w:r>
            <w:r w:rsidR="00C5067F">
              <w:rPr>
                <w:rFonts w:eastAsia="Calibri"/>
              </w:rPr>
              <w:t>z</w:t>
            </w:r>
            <w:r w:rsidRPr="00D66195">
              <w:rPr>
                <w:rFonts w:eastAsia="Calibri"/>
              </w:rPr>
              <w:t>one 3)</w:t>
            </w:r>
          </w:p>
          <w:p w14:paraId="5446F268" w14:textId="4BADF301" w:rsidR="00C03C50" w:rsidRPr="00D66195" w:rsidRDefault="00C03C50" w:rsidP="00CF28A3">
            <w:pPr>
              <w:pStyle w:val="TableBullet"/>
              <w:rPr>
                <w:rFonts w:eastAsia="Calibri"/>
                <w:b/>
                <w:bCs/>
              </w:rPr>
            </w:pPr>
            <w:r w:rsidRPr="00D66195">
              <w:rPr>
                <w:rFonts w:eastAsia="Calibri"/>
                <w:b/>
                <w:bCs/>
              </w:rPr>
              <w:t>13</w:t>
            </w:r>
            <w:r>
              <w:rPr>
                <w:rFonts w:eastAsia="Calibri"/>
                <w:b/>
                <w:bCs/>
              </w:rPr>
              <w:t>%</w:t>
            </w:r>
            <w:r w:rsidRPr="00D66195">
              <w:rPr>
                <w:rFonts w:eastAsia="Calibri"/>
                <w:b/>
                <w:bCs/>
              </w:rPr>
              <w:t xml:space="preserve"> reduction </w:t>
            </w:r>
            <w:r w:rsidRPr="00FC4EB8">
              <w:rPr>
                <w:rFonts w:eastAsia="Calibri"/>
                <w:bCs/>
              </w:rPr>
              <w:t>for</w:t>
            </w:r>
            <w:r w:rsidRPr="00D66195">
              <w:rPr>
                <w:rFonts w:eastAsia="Calibri"/>
                <w:b/>
                <w:bCs/>
              </w:rPr>
              <w:t xml:space="preserve"> </w:t>
            </w:r>
            <w:r w:rsidRPr="00D66195">
              <w:rPr>
                <w:rFonts w:eastAsia="Calibri"/>
              </w:rPr>
              <w:t>Kaik</w:t>
            </w:r>
            <w:r>
              <w:rPr>
                <w:rFonts w:eastAsia="Calibri"/>
              </w:rPr>
              <w:t>ō</w:t>
            </w:r>
            <w:r w:rsidRPr="00D66195">
              <w:rPr>
                <w:rFonts w:eastAsia="Calibri"/>
              </w:rPr>
              <w:t>ura (</w:t>
            </w:r>
            <w:r w:rsidR="00C5067F">
              <w:rPr>
                <w:rFonts w:eastAsia="Calibri"/>
              </w:rPr>
              <w:t>z</w:t>
            </w:r>
            <w:r w:rsidRPr="00D66195">
              <w:rPr>
                <w:rFonts w:eastAsia="Calibri"/>
              </w:rPr>
              <w:t>one 4)</w:t>
            </w:r>
          </w:p>
          <w:p w14:paraId="40CE7139" w14:textId="6B503811" w:rsidR="00C03C50" w:rsidRPr="00D66195" w:rsidRDefault="00C03C50" w:rsidP="00CF28A3">
            <w:pPr>
              <w:pStyle w:val="TableBullet"/>
              <w:rPr>
                <w:rFonts w:eastAsia="Calibri"/>
                <w:b/>
                <w:bCs/>
              </w:rPr>
            </w:pPr>
            <w:r w:rsidRPr="00D66195">
              <w:rPr>
                <w:rFonts w:eastAsia="Calibri"/>
                <w:b/>
                <w:bCs/>
              </w:rPr>
              <w:t>up to 20</w:t>
            </w:r>
            <w:r>
              <w:rPr>
                <w:rFonts w:eastAsia="Calibri"/>
                <w:b/>
                <w:bCs/>
              </w:rPr>
              <w:t>%</w:t>
            </w:r>
            <w:r w:rsidRPr="00D66195">
              <w:rPr>
                <w:rFonts w:eastAsia="Calibri"/>
              </w:rPr>
              <w:t xml:space="preserve"> reduction for Northland (</w:t>
            </w:r>
            <w:r w:rsidR="00C5067F">
              <w:rPr>
                <w:rFonts w:eastAsia="Calibri"/>
              </w:rPr>
              <w:t>z</w:t>
            </w:r>
            <w:r w:rsidRPr="00D66195">
              <w:rPr>
                <w:rFonts w:eastAsia="Calibri"/>
              </w:rPr>
              <w:t>one 1)</w:t>
            </w:r>
            <w:r w:rsidR="00085E8F" w:rsidRPr="00D66195">
              <w:rPr>
                <w:rFonts w:eastAsia="Calibri"/>
              </w:rPr>
              <w:t xml:space="preserve"> (Pearce et al, 2012)</w:t>
            </w:r>
            <w:r w:rsidR="00085E8F">
              <w:rPr>
                <w:rFonts w:eastAsia="Calibri"/>
              </w:rPr>
              <w:t>.</w:t>
            </w:r>
          </w:p>
          <w:p w14:paraId="4ADA71B2" w14:textId="7CAA4AC9" w:rsidR="00C03C50" w:rsidRPr="00D66195" w:rsidRDefault="00C03C50" w:rsidP="00CF28A3">
            <w:pPr>
              <w:pStyle w:val="TableTextbold"/>
              <w:rPr>
                <w:rFonts w:eastAsia="Calibri"/>
              </w:rPr>
            </w:pPr>
            <w:r w:rsidRPr="00D66195">
              <w:rPr>
                <w:rFonts w:eastAsia="Calibri"/>
              </w:rPr>
              <w:t xml:space="preserve">Very </w:t>
            </w:r>
            <w:r w:rsidR="00085E8F">
              <w:rPr>
                <w:rFonts w:eastAsia="Calibri"/>
              </w:rPr>
              <w:t>h</w:t>
            </w:r>
            <w:r w:rsidRPr="00D66195">
              <w:rPr>
                <w:rFonts w:eastAsia="Calibri"/>
              </w:rPr>
              <w:t xml:space="preserve">igh + </w:t>
            </w:r>
            <w:r w:rsidR="00085E8F">
              <w:rPr>
                <w:rFonts w:eastAsia="Calibri"/>
              </w:rPr>
              <w:t>e</w:t>
            </w:r>
            <w:r w:rsidRPr="00D66195">
              <w:rPr>
                <w:rFonts w:eastAsia="Calibri"/>
              </w:rPr>
              <w:t>xtreme fire danger</w:t>
            </w:r>
            <w:r w:rsidR="00085E8F">
              <w:rPr>
                <w:rFonts w:eastAsia="Calibri"/>
              </w:rPr>
              <w:t>:</w:t>
            </w:r>
            <w:r w:rsidRPr="00D66195">
              <w:rPr>
                <w:rFonts w:eastAsia="Calibri"/>
              </w:rPr>
              <w:t xml:space="preserve"> </w:t>
            </w:r>
          </w:p>
          <w:p w14:paraId="39489946" w14:textId="2C03F6BC" w:rsidR="00C03C50" w:rsidRPr="00D66195" w:rsidRDefault="00C03C50" w:rsidP="00CF28A3">
            <w:pPr>
              <w:pStyle w:val="TableBullet"/>
            </w:pPr>
            <w:r w:rsidRPr="00D66195">
              <w:rPr>
                <w:rFonts w:eastAsia="Calibri"/>
                <w:b/>
                <w:bCs/>
              </w:rPr>
              <w:t>&gt;150</w:t>
            </w:r>
            <w:r>
              <w:rPr>
                <w:rFonts w:eastAsia="Calibri"/>
                <w:b/>
                <w:bCs/>
              </w:rPr>
              <w:t>%</w:t>
            </w:r>
            <w:r w:rsidRPr="00D66195">
              <w:rPr>
                <w:rFonts w:eastAsia="Calibri"/>
              </w:rPr>
              <w:t xml:space="preserve"> over the entire lower South Island</w:t>
            </w:r>
          </w:p>
          <w:p w14:paraId="312CE394" w14:textId="2F1D4B90" w:rsidR="00C03C50" w:rsidRPr="00D66195" w:rsidRDefault="00085E8F" w:rsidP="00CF28A3">
            <w:pPr>
              <w:pStyle w:val="TableBullet"/>
            </w:pPr>
            <w:r>
              <w:rPr>
                <w:rFonts w:eastAsia="Calibri"/>
              </w:rPr>
              <w:t>i</w:t>
            </w:r>
            <w:r w:rsidR="00C03C50" w:rsidRPr="00D66195">
              <w:rPr>
                <w:rFonts w:eastAsia="Calibri"/>
              </w:rPr>
              <w:t xml:space="preserve">ncreases </w:t>
            </w:r>
            <w:r w:rsidR="00C03C50" w:rsidRPr="00D66195">
              <w:rPr>
                <w:rFonts w:eastAsia="Calibri"/>
                <w:b/>
                <w:bCs/>
              </w:rPr>
              <w:t>&gt; 50</w:t>
            </w:r>
            <w:r w:rsidR="00C03C50">
              <w:rPr>
                <w:rFonts w:eastAsia="Calibri"/>
                <w:b/>
                <w:bCs/>
              </w:rPr>
              <w:t>%</w:t>
            </w:r>
            <w:r w:rsidR="00C03C50" w:rsidRPr="00D66195">
              <w:rPr>
                <w:rFonts w:eastAsia="Calibri"/>
              </w:rPr>
              <w:t xml:space="preserve"> for the central and eastern North Island Coromandel</w:t>
            </w:r>
          </w:p>
          <w:p w14:paraId="222373BE" w14:textId="21BB5738" w:rsidR="00C03C50" w:rsidRPr="00D66195" w:rsidRDefault="00085E8F" w:rsidP="00CF28A3">
            <w:pPr>
              <w:pStyle w:val="TableBullet"/>
              <w:rPr>
                <w:rFonts w:eastAsia="Calibri"/>
              </w:rPr>
            </w:pPr>
            <w:r>
              <w:rPr>
                <w:rFonts w:eastAsia="Calibri"/>
                <w:b/>
                <w:bCs/>
              </w:rPr>
              <w:t>u</w:t>
            </w:r>
            <w:r w:rsidR="00C03C50" w:rsidRPr="00D66195">
              <w:rPr>
                <w:rFonts w:eastAsia="Calibri"/>
                <w:b/>
                <w:bCs/>
              </w:rPr>
              <w:t xml:space="preserve">p to </w:t>
            </w:r>
            <w:r>
              <w:rPr>
                <w:rFonts w:eastAsia="Calibri"/>
                <w:b/>
                <w:bCs/>
              </w:rPr>
              <w:t>–</w:t>
            </w:r>
            <w:r w:rsidR="00C03C50" w:rsidRPr="00D66195">
              <w:rPr>
                <w:rFonts w:eastAsia="Calibri"/>
                <w:b/>
                <w:bCs/>
              </w:rPr>
              <w:t>20</w:t>
            </w:r>
            <w:r w:rsidR="00C03C50">
              <w:rPr>
                <w:rFonts w:eastAsia="Calibri"/>
                <w:b/>
                <w:bCs/>
              </w:rPr>
              <w:t>%</w:t>
            </w:r>
            <w:r w:rsidR="00C03C50" w:rsidRPr="00D66195">
              <w:rPr>
                <w:rFonts w:eastAsia="Calibri"/>
                <w:b/>
                <w:bCs/>
              </w:rPr>
              <w:t xml:space="preserve"> </w:t>
            </w:r>
            <w:r w:rsidR="00C03C50" w:rsidRPr="00D66195">
              <w:rPr>
                <w:rFonts w:eastAsia="Calibri"/>
              </w:rPr>
              <w:t>for Northland and Kaik</w:t>
            </w:r>
            <w:r w:rsidR="00C03C50">
              <w:rPr>
                <w:rFonts w:eastAsia="Calibri"/>
              </w:rPr>
              <w:t>ō</w:t>
            </w:r>
            <w:r w:rsidR="00C03C50" w:rsidRPr="00D66195">
              <w:rPr>
                <w:rFonts w:eastAsia="Calibri"/>
              </w:rPr>
              <w:t>ura</w:t>
            </w:r>
          </w:p>
          <w:p w14:paraId="451C04BC" w14:textId="4A69333E" w:rsidR="00C03C50" w:rsidRPr="00D66195" w:rsidRDefault="00085E8F" w:rsidP="00085E8F">
            <w:pPr>
              <w:pStyle w:val="TableBullet"/>
              <w:rPr>
                <w:rFonts w:eastAsia="Calibri"/>
              </w:rPr>
            </w:pPr>
            <w:r>
              <w:rPr>
                <w:rFonts w:eastAsia="Calibri"/>
                <w:b/>
                <w:bCs/>
              </w:rPr>
              <w:t>u</w:t>
            </w:r>
            <w:r w:rsidR="00C03C50" w:rsidRPr="00D66195">
              <w:rPr>
                <w:rFonts w:eastAsia="Calibri"/>
                <w:b/>
                <w:bCs/>
              </w:rPr>
              <w:t xml:space="preserve">p to </w:t>
            </w:r>
            <w:r>
              <w:rPr>
                <w:rFonts w:eastAsia="Calibri"/>
                <w:b/>
                <w:bCs/>
              </w:rPr>
              <w:t>–</w:t>
            </w:r>
            <w:r w:rsidR="00C03C50" w:rsidRPr="00D66195">
              <w:rPr>
                <w:rFonts w:eastAsia="Calibri"/>
                <w:b/>
                <w:bCs/>
              </w:rPr>
              <w:t>10</w:t>
            </w:r>
            <w:r w:rsidR="00C03C50">
              <w:rPr>
                <w:rFonts w:eastAsia="Calibri"/>
                <w:b/>
                <w:bCs/>
              </w:rPr>
              <w:t>%</w:t>
            </w:r>
            <w:r w:rsidR="00C03C50" w:rsidRPr="00D66195">
              <w:rPr>
                <w:rFonts w:eastAsia="Calibri"/>
              </w:rPr>
              <w:t xml:space="preserve"> for the West Coast (Pearce et al</w:t>
            </w:r>
            <w:r w:rsidR="00C03C50">
              <w:rPr>
                <w:rFonts w:eastAsia="Calibri"/>
              </w:rPr>
              <w:t>,</w:t>
            </w:r>
            <w:r w:rsidR="00C03C50" w:rsidRPr="00D66195">
              <w:rPr>
                <w:rFonts w:eastAsia="Calibri"/>
              </w:rPr>
              <w:t xml:space="preserve"> 2012).</w:t>
            </w:r>
          </w:p>
        </w:tc>
        <w:tc>
          <w:tcPr>
            <w:tcW w:w="1250" w:type="pct"/>
            <w:shd w:val="clear" w:color="auto" w:fill="auto"/>
            <w:tcMar>
              <w:top w:w="57" w:type="dxa"/>
            </w:tcMar>
          </w:tcPr>
          <w:p w14:paraId="7B4F5F39" w14:textId="49AAA280" w:rsidR="00C03C50" w:rsidRPr="00EB7A98" w:rsidRDefault="00C03C50" w:rsidP="00CF28A3">
            <w:pPr>
              <w:pStyle w:val="TableText"/>
              <w:rPr>
                <w:spacing w:val="-3"/>
                <w:szCs w:val="18"/>
              </w:rPr>
            </w:pPr>
            <w:r w:rsidRPr="00EB7A98">
              <w:rPr>
                <w:spacing w:val="-3"/>
                <w:szCs w:val="18"/>
              </w:rPr>
              <w:t xml:space="preserve">All zones: </w:t>
            </w:r>
            <w:r w:rsidR="00085E8F" w:rsidRPr="00EB7A98">
              <w:rPr>
                <w:spacing w:val="-3"/>
                <w:szCs w:val="18"/>
              </w:rPr>
              <w:t>I</w:t>
            </w:r>
            <w:r w:rsidRPr="00EB7A98">
              <w:rPr>
                <w:spacing w:val="-3"/>
                <w:szCs w:val="18"/>
              </w:rPr>
              <w:t>ncreased fire risk, esp</w:t>
            </w:r>
            <w:r w:rsidR="00085E8F" w:rsidRPr="00EB7A98">
              <w:rPr>
                <w:spacing w:val="-3"/>
                <w:szCs w:val="18"/>
              </w:rPr>
              <w:t>ecially</w:t>
            </w:r>
            <w:r w:rsidRPr="00EB7A98">
              <w:rPr>
                <w:spacing w:val="-3"/>
                <w:szCs w:val="18"/>
              </w:rPr>
              <w:t xml:space="preserve"> </w:t>
            </w:r>
            <w:r w:rsidR="00C5067F">
              <w:rPr>
                <w:spacing w:val="-3"/>
                <w:szCs w:val="18"/>
              </w:rPr>
              <w:t>z</w:t>
            </w:r>
            <w:r w:rsidRPr="00EB7A98">
              <w:rPr>
                <w:spacing w:val="-3"/>
                <w:szCs w:val="18"/>
              </w:rPr>
              <w:t>ones 1, 3, 4, 5 (Watt et al,</w:t>
            </w:r>
            <w:r w:rsidR="00EB7A98">
              <w:rPr>
                <w:spacing w:val="-3"/>
                <w:szCs w:val="18"/>
              </w:rPr>
              <w:t xml:space="preserve"> </w:t>
            </w:r>
            <w:r w:rsidRPr="00EB7A98">
              <w:rPr>
                <w:spacing w:val="-3"/>
                <w:szCs w:val="18"/>
              </w:rPr>
              <w:t>2019).</w:t>
            </w:r>
          </w:p>
          <w:p w14:paraId="2F050BBD" w14:textId="2B3047A9" w:rsidR="00C03C50" w:rsidRPr="00D66195" w:rsidRDefault="00C03C50" w:rsidP="00CF28A3">
            <w:pPr>
              <w:pStyle w:val="TableText"/>
              <w:rPr>
                <w:rFonts w:eastAsia="Calibri"/>
              </w:rPr>
            </w:pPr>
            <w:r w:rsidRPr="00D66195">
              <w:rPr>
                <w:rFonts w:eastAsia="Calibri"/>
              </w:rPr>
              <w:t xml:space="preserve">Significantly higher </w:t>
            </w:r>
            <w:r>
              <w:rPr>
                <w:rFonts w:eastAsia="Calibri"/>
                <w:b/>
                <w:bCs/>
              </w:rPr>
              <w:t>s</w:t>
            </w:r>
            <w:r w:rsidRPr="00D66195">
              <w:rPr>
                <w:rFonts w:eastAsia="Calibri"/>
                <w:b/>
                <w:bCs/>
              </w:rPr>
              <w:t xml:space="preserve">easonal </w:t>
            </w:r>
            <w:r>
              <w:rPr>
                <w:rFonts w:eastAsia="Calibri"/>
                <w:b/>
                <w:bCs/>
              </w:rPr>
              <w:t>s</w:t>
            </w:r>
            <w:r w:rsidRPr="00D66195">
              <w:rPr>
                <w:rFonts w:eastAsia="Calibri"/>
                <w:b/>
                <w:bCs/>
              </w:rPr>
              <w:t xml:space="preserve">everity </w:t>
            </w:r>
            <w:r>
              <w:rPr>
                <w:rFonts w:eastAsia="Calibri"/>
                <w:b/>
                <w:bCs/>
              </w:rPr>
              <w:t>r</w:t>
            </w:r>
            <w:r w:rsidRPr="00D66195">
              <w:rPr>
                <w:rFonts w:eastAsia="Calibri"/>
                <w:b/>
                <w:bCs/>
              </w:rPr>
              <w:t xml:space="preserve">ating </w:t>
            </w:r>
            <w:r w:rsidRPr="00D66195">
              <w:rPr>
                <w:rFonts w:eastAsia="Calibri"/>
              </w:rPr>
              <w:t>values across much of the country</w:t>
            </w:r>
            <w:r w:rsidR="00EB7A98">
              <w:rPr>
                <w:rFonts w:eastAsia="Calibri"/>
              </w:rPr>
              <w:t>:</w:t>
            </w:r>
            <w:r w:rsidRPr="00D66195">
              <w:rPr>
                <w:rFonts w:eastAsia="Calibri"/>
              </w:rPr>
              <w:t xml:space="preserve"> </w:t>
            </w:r>
          </w:p>
          <w:p w14:paraId="6FA01937" w14:textId="641005D4" w:rsidR="00C03C50" w:rsidRPr="00D66195" w:rsidRDefault="00EB7A98" w:rsidP="00CF28A3">
            <w:pPr>
              <w:pStyle w:val="TableBullet"/>
            </w:pPr>
            <w:r>
              <w:rPr>
                <w:rFonts w:eastAsia="Calibri"/>
                <w:b/>
                <w:bCs/>
              </w:rPr>
              <w:t>&gt;</w:t>
            </w:r>
            <w:r w:rsidR="00C03C50" w:rsidRPr="00D66195">
              <w:rPr>
                <w:rFonts w:eastAsia="Calibri"/>
                <w:b/>
                <w:bCs/>
              </w:rPr>
              <w:t>150</w:t>
            </w:r>
            <w:r w:rsidR="00C03C50">
              <w:rPr>
                <w:rFonts w:eastAsia="Calibri"/>
                <w:b/>
                <w:bCs/>
              </w:rPr>
              <w:t>%</w:t>
            </w:r>
            <w:r w:rsidR="00C03C50" w:rsidRPr="00D66195">
              <w:rPr>
                <w:rFonts w:eastAsia="Calibri"/>
              </w:rPr>
              <w:t xml:space="preserve"> around coastal Otago and Marlborough</w:t>
            </w:r>
          </w:p>
          <w:p w14:paraId="6BF43EBA" w14:textId="19FF0929" w:rsidR="00C03C50" w:rsidRPr="00D66195" w:rsidRDefault="00C03C50" w:rsidP="00CF28A3">
            <w:pPr>
              <w:pStyle w:val="TableBullet"/>
            </w:pPr>
            <w:r w:rsidRPr="00D66195">
              <w:rPr>
                <w:rFonts w:eastAsia="Calibri"/>
                <w:b/>
                <w:bCs/>
              </w:rPr>
              <w:t>100</w:t>
            </w:r>
            <w:r>
              <w:rPr>
                <w:rFonts w:eastAsia="Calibri"/>
                <w:b/>
                <w:bCs/>
              </w:rPr>
              <w:t>–</w:t>
            </w:r>
            <w:r w:rsidRPr="00D66195">
              <w:rPr>
                <w:rFonts w:eastAsia="Calibri"/>
                <w:b/>
                <w:bCs/>
              </w:rPr>
              <w:t>150</w:t>
            </w:r>
            <w:r>
              <w:rPr>
                <w:rFonts w:eastAsia="Calibri"/>
                <w:b/>
                <w:bCs/>
              </w:rPr>
              <w:t>%</w:t>
            </w:r>
            <w:r w:rsidRPr="00D66195">
              <w:rPr>
                <w:rFonts w:eastAsia="Calibri"/>
              </w:rPr>
              <w:t xml:space="preserve"> increases</w:t>
            </w:r>
            <w:r w:rsidR="00EB7A98">
              <w:rPr>
                <w:rFonts w:eastAsia="Calibri"/>
              </w:rPr>
              <w:t xml:space="preserve"> in</w:t>
            </w:r>
            <w:r w:rsidRPr="00D66195">
              <w:rPr>
                <w:rFonts w:eastAsia="Calibri"/>
              </w:rPr>
              <w:t xml:space="preserve"> the lower North Island </w:t>
            </w:r>
          </w:p>
          <w:p w14:paraId="14174734" w14:textId="55BC8C2D" w:rsidR="00C03C50" w:rsidRPr="00D66195" w:rsidRDefault="00C03C50" w:rsidP="00CF28A3">
            <w:pPr>
              <w:pStyle w:val="TableBullet"/>
            </w:pPr>
            <w:r w:rsidRPr="00D66195">
              <w:rPr>
                <w:rFonts w:eastAsia="Calibri"/>
                <w:b/>
                <w:bCs/>
              </w:rPr>
              <w:t>30</w:t>
            </w:r>
            <w:r>
              <w:rPr>
                <w:rFonts w:eastAsia="Calibri"/>
                <w:b/>
                <w:bCs/>
              </w:rPr>
              <w:t>–</w:t>
            </w:r>
            <w:r w:rsidRPr="00D66195">
              <w:rPr>
                <w:rFonts w:eastAsia="Calibri"/>
                <w:b/>
                <w:bCs/>
              </w:rPr>
              <w:t>50</w:t>
            </w:r>
            <w:r>
              <w:rPr>
                <w:rFonts w:eastAsia="Calibri"/>
                <w:b/>
                <w:bCs/>
              </w:rPr>
              <w:t>%</w:t>
            </w:r>
            <w:r w:rsidRPr="00D66195">
              <w:rPr>
                <w:rFonts w:eastAsia="Calibri"/>
              </w:rPr>
              <w:t xml:space="preserve"> </w:t>
            </w:r>
            <w:r w:rsidR="00EB7A98">
              <w:rPr>
                <w:rFonts w:eastAsia="Calibri"/>
              </w:rPr>
              <w:t>increases in m</w:t>
            </w:r>
            <w:r w:rsidRPr="00D66195">
              <w:rPr>
                <w:rFonts w:eastAsia="Calibri"/>
              </w:rPr>
              <w:t>ost of the remainder of the North Island</w:t>
            </w:r>
          </w:p>
          <w:p w14:paraId="5C136371" w14:textId="54BA697E" w:rsidR="00C03C50" w:rsidRPr="00D66195" w:rsidRDefault="00C03C50" w:rsidP="00CF28A3">
            <w:pPr>
              <w:pStyle w:val="TableBullet"/>
              <w:rPr>
                <w:rFonts w:eastAsia="Calibri"/>
              </w:rPr>
            </w:pPr>
            <w:r w:rsidRPr="00D66195">
              <w:rPr>
                <w:rFonts w:eastAsia="Calibri"/>
                <w:b/>
                <w:bCs/>
              </w:rPr>
              <w:t>&lt;30</w:t>
            </w:r>
            <w:r>
              <w:rPr>
                <w:rFonts w:eastAsia="Calibri"/>
                <w:b/>
                <w:bCs/>
              </w:rPr>
              <w:t>%</w:t>
            </w:r>
            <w:r w:rsidRPr="00D66195">
              <w:rPr>
                <w:rFonts w:eastAsia="Calibri"/>
              </w:rPr>
              <w:t xml:space="preserve"> </w:t>
            </w:r>
            <w:r w:rsidR="00EB7A98">
              <w:rPr>
                <w:rFonts w:eastAsia="Calibri"/>
              </w:rPr>
              <w:t xml:space="preserve">in </w:t>
            </w:r>
            <w:r w:rsidRPr="00D66195">
              <w:rPr>
                <w:rFonts w:eastAsia="Calibri"/>
              </w:rPr>
              <w:t>Gisborne</w:t>
            </w:r>
            <w:r w:rsidR="00EB7A98">
              <w:rPr>
                <w:rFonts w:eastAsia="Calibri"/>
              </w:rPr>
              <w:t>,</w:t>
            </w:r>
            <w:r w:rsidRPr="00D66195">
              <w:rPr>
                <w:rFonts w:eastAsia="Calibri"/>
              </w:rPr>
              <w:t xml:space="preserve"> the eastern Bay of Plenty (Rotorua) and the Coromandel.</w:t>
            </w:r>
          </w:p>
          <w:p w14:paraId="6EDABFD0" w14:textId="77777777" w:rsidR="00C03C50" w:rsidRPr="00D66195" w:rsidRDefault="00C03C50" w:rsidP="006A3A1C">
            <w:pPr>
              <w:pStyle w:val="TableBullet"/>
              <w:numPr>
                <w:ilvl w:val="0"/>
                <w:numId w:val="0"/>
              </w:numPr>
              <w:rPr>
                <w:rFonts w:eastAsia="Calibri"/>
              </w:rPr>
            </w:pPr>
            <w:r w:rsidRPr="00D66195">
              <w:rPr>
                <w:rFonts w:eastAsia="Calibri"/>
              </w:rPr>
              <w:t xml:space="preserve">In the South Island, the central Canterbury and West Coast regions are expected to show </w:t>
            </w:r>
            <w:r w:rsidRPr="00D66195">
              <w:rPr>
                <w:rFonts w:eastAsia="Calibri"/>
                <w:b/>
                <w:bCs/>
              </w:rPr>
              <w:t xml:space="preserve">little or no change </w:t>
            </w:r>
            <w:r w:rsidRPr="00D66195">
              <w:rPr>
                <w:rFonts w:eastAsia="Calibri"/>
              </w:rPr>
              <w:t>(Pearce et al, 2012).</w:t>
            </w:r>
          </w:p>
          <w:p w14:paraId="10162114" w14:textId="03869F05" w:rsidR="00C03C50" w:rsidRPr="00CF28A3" w:rsidRDefault="00C03C50" w:rsidP="00EB7A98">
            <w:pPr>
              <w:pStyle w:val="TableText"/>
              <w:rPr>
                <w:rFonts w:eastAsia="Calibri"/>
              </w:rPr>
            </w:pPr>
            <w:r w:rsidRPr="00D66195">
              <w:rPr>
                <w:rFonts w:eastAsia="Calibri"/>
                <w:b/>
                <w:bCs/>
              </w:rPr>
              <w:t xml:space="preserve">Very </w:t>
            </w:r>
            <w:r w:rsidR="00EB7A98">
              <w:rPr>
                <w:rFonts w:eastAsia="Calibri"/>
                <w:b/>
                <w:bCs/>
              </w:rPr>
              <w:t>h</w:t>
            </w:r>
            <w:r w:rsidRPr="00D66195">
              <w:rPr>
                <w:rFonts w:eastAsia="Calibri"/>
                <w:b/>
                <w:bCs/>
              </w:rPr>
              <w:t xml:space="preserve">igh + </w:t>
            </w:r>
            <w:r w:rsidR="00EB7A98">
              <w:rPr>
                <w:rFonts w:eastAsia="Calibri"/>
                <w:b/>
                <w:bCs/>
              </w:rPr>
              <w:t>e</w:t>
            </w:r>
            <w:r w:rsidRPr="00D66195">
              <w:rPr>
                <w:rFonts w:eastAsia="Calibri"/>
                <w:b/>
                <w:bCs/>
              </w:rPr>
              <w:t xml:space="preserve">xtreme fire danger: </w:t>
            </w:r>
            <w:r w:rsidRPr="00D66195">
              <w:rPr>
                <w:rFonts w:eastAsia="Calibri"/>
              </w:rPr>
              <w:t xml:space="preserve">The potential for significantly </w:t>
            </w:r>
            <w:r w:rsidR="00EB7A98">
              <w:rPr>
                <w:rFonts w:eastAsia="Calibri"/>
              </w:rPr>
              <w:t>more</w:t>
            </w:r>
            <w:r w:rsidRPr="00D66195">
              <w:rPr>
                <w:rFonts w:eastAsia="Calibri"/>
              </w:rPr>
              <w:t xml:space="preserve"> days right across the country for the 2050s. In the South Island, only inland Canterbury and the West Coast regions are projected to show </w:t>
            </w:r>
            <w:r w:rsidRPr="00D66195">
              <w:rPr>
                <w:rFonts w:eastAsia="Calibri"/>
                <w:b/>
                <w:bCs/>
              </w:rPr>
              <w:t xml:space="preserve">little or no increase </w:t>
            </w:r>
            <w:r w:rsidRPr="00D66195">
              <w:rPr>
                <w:rFonts w:eastAsia="Calibri"/>
              </w:rPr>
              <w:t>(Pearce et al, 2012).</w:t>
            </w:r>
          </w:p>
        </w:tc>
        <w:tc>
          <w:tcPr>
            <w:tcW w:w="1250" w:type="pct"/>
            <w:shd w:val="clear" w:color="auto" w:fill="auto"/>
            <w:tcMar>
              <w:top w:w="57" w:type="dxa"/>
            </w:tcMar>
          </w:tcPr>
          <w:p w14:paraId="3BFFAAB9" w14:textId="55BFE650" w:rsidR="00C03C50" w:rsidRPr="00EB7A98" w:rsidRDefault="00C03C50" w:rsidP="00756486">
            <w:pPr>
              <w:pStyle w:val="TableText"/>
              <w:rPr>
                <w:spacing w:val="-3"/>
                <w:szCs w:val="18"/>
              </w:rPr>
            </w:pPr>
            <w:r w:rsidRPr="00EB7A98">
              <w:rPr>
                <w:spacing w:val="-3"/>
                <w:szCs w:val="18"/>
              </w:rPr>
              <w:t xml:space="preserve">All zones: </w:t>
            </w:r>
            <w:r w:rsidR="00EB7A98" w:rsidRPr="00EB7A98">
              <w:rPr>
                <w:spacing w:val="-3"/>
                <w:szCs w:val="18"/>
              </w:rPr>
              <w:t xml:space="preserve">Increased </w:t>
            </w:r>
            <w:r w:rsidRPr="00EB7A98">
              <w:rPr>
                <w:spacing w:val="-3"/>
                <w:szCs w:val="18"/>
              </w:rPr>
              <w:t>fire risk, esp</w:t>
            </w:r>
            <w:r w:rsidR="00EB7A98" w:rsidRPr="00EB7A98">
              <w:rPr>
                <w:spacing w:val="-3"/>
                <w:szCs w:val="18"/>
              </w:rPr>
              <w:t>ecially</w:t>
            </w:r>
            <w:r w:rsidRPr="00EB7A98">
              <w:rPr>
                <w:spacing w:val="-3"/>
                <w:szCs w:val="18"/>
              </w:rPr>
              <w:t xml:space="preserve"> </w:t>
            </w:r>
            <w:r w:rsidR="006A71B1">
              <w:rPr>
                <w:spacing w:val="-3"/>
                <w:szCs w:val="18"/>
              </w:rPr>
              <w:t>z</w:t>
            </w:r>
            <w:r w:rsidRPr="00EB7A98">
              <w:rPr>
                <w:spacing w:val="-3"/>
                <w:szCs w:val="18"/>
              </w:rPr>
              <w:t>ones 1, 3, 4, 5 (Watt et al, 2019).</w:t>
            </w:r>
          </w:p>
          <w:p w14:paraId="5A45465C" w14:textId="544FBC33" w:rsidR="00C03C50" w:rsidRPr="00D66195" w:rsidRDefault="00C03C50" w:rsidP="00CF28A3">
            <w:pPr>
              <w:pStyle w:val="TableText"/>
            </w:pPr>
            <w:r w:rsidRPr="00D66195">
              <w:t>Zones 3 and 5: 44</w:t>
            </w:r>
            <w:r>
              <w:t>–</w:t>
            </w:r>
            <w:r w:rsidRPr="00D66195">
              <w:t>48 more fire days.</w:t>
            </w:r>
            <w:r w:rsidR="00EB7A98" w:rsidRPr="00D66195">
              <w:t xml:space="preserve"> Highest increase</w:t>
            </w:r>
            <w:r w:rsidR="00EB7A98">
              <w:t>s in</w:t>
            </w:r>
            <w:r w:rsidRPr="00D66195">
              <w:t xml:space="preserve"> Wellington (</w:t>
            </w:r>
            <w:r w:rsidR="006A71B1">
              <w:t>z</w:t>
            </w:r>
            <w:r w:rsidRPr="00D66195">
              <w:t xml:space="preserve">one 2) </w:t>
            </w:r>
            <w:r w:rsidR="00EB7A98">
              <w:t xml:space="preserve">at </w:t>
            </w:r>
            <w:r w:rsidR="00EB7A98" w:rsidRPr="00D66195">
              <w:t>89</w:t>
            </w:r>
            <w:r w:rsidR="00EB7A98">
              <w:t>%</w:t>
            </w:r>
            <w:r w:rsidR="00EB7A98" w:rsidRPr="00D66195">
              <w:t xml:space="preserve"> </w:t>
            </w:r>
            <w:r w:rsidRPr="00D66195">
              <w:t>and Dunedin (</w:t>
            </w:r>
            <w:r w:rsidR="006A71B1">
              <w:t>z</w:t>
            </w:r>
            <w:r w:rsidRPr="00D66195">
              <w:t xml:space="preserve">one 5) </w:t>
            </w:r>
            <w:r w:rsidR="00EB7A98">
              <w:t>at</w:t>
            </w:r>
            <w:r w:rsidRPr="00D66195">
              <w:t xml:space="preserve"> 207</w:t>
            </w:r>
            <w:r>
              <w:t>%</w:t>
            </w:r>
            <w:r w:rsidRPr="00D66195">
              <w:t xml:space="preserve"> (Watt et al, 2019).</w:t>
            </w:r>
          </w:p>
          <w:p w14:paraId="2EA91861" w14:textId="1AD14277" w:rsidR="00C03C50" w:rsidRPr="00D66195" w:rsidRDefault="00C03C50" w:rsidP="00CF28A3">
            <w:pPr>
              <w:pStyle w:val="TableTextbold"/>
              <w:rPr>
                <w:rFonts w:eastAsia="Calibri"/>
              </w:rPr>
            </w:pPr>
            <w:r w:rsidRPr="00D66195">
              <w:rPr>
                <w:rFonts w:eastAsia="Calibri"/>
              </w:rPr>
              <w:t xml:space="preserve">Seasonal </w:t>
            </w:r>
            <w:r>
              <w:rPr>
                <w:rFonts w:eastAsia="Calibri"/>
              </w:rPr>
              <w:t>s</w:t>
            </w:r>
            <w:r w:rsidRPr="00D66195">
              <w:rPr>
                <w:rFonts w:eastAsia="Calibri"/>
              </w:rPr>
              <w:t xml:space="preserve">everity </w:t>
            </w:r>
            <w:r>
              <w:rPr>
                <w:rFonts w:eastAsia="Calibri"/>
              </w:rPr>
              <w:t>r</w:t>
            </w:r>
            <w:r w:rsidRPr="00D66195">
              <w:rPr>
                <w:rFonts w:eastAsia="Calibri"/>
              </w:rPr>
              <w:t xml:space="preserve">ating: </w:t>
            </w:r>
          </w:p>
          <w:p w14:paraId="28191CBA" w14:textId="4FD29364" w:rsidR="00C03C50" w:rsidRPr="00D66195" w:rsidRDefault="00C03C50" w:rsidP="00CF28A3">
            <w:pPr>
              <w:pStyle w:val="TableBullet"/>
            </w:pPr>
            <w:r w:rsidRPr="00D66195">
              <w:rPr>
                <w:rFonts w:eastAsia="Calibri"/>
                <w:b/>
                <w:bCs/>
              </w:rPr>
              <w:t>&gt;100</w:t>
            </w:r>
            <w:r>
              <w:rPr>
                <w:rFonts w:eastAsia="Calibri"/>
                <w:b/>
                <w:bCs/>
              </w:rPr>
              <w:t>%</w:t>
            </w:r>
            <w:r w:rsidRPr="00D66195">
              <w:rPr>
                <w:rFonts w:eastAsia="Calibri"/>
              </w:rPr>
              <w:t xml:space="preserve"> around Dunedin and Kaik</w:t>
            </w:r>
            <w:r w:rsidR="00EB7A98">
              <w:rPr>
                <w:rFonts w:eastAsia="Calibri" w:cs="Calibri"/>
              </w:rPr>
              <w:t>ō</w:t>
            </w:r>
            <w:r w:rsidRPr="00D66195">
              <w:rPr>
                <w:rFonts w:eastAsia="Calibri"/>
              </w:rPr>
              <w:t>ura</w:t>
            </w:r>
          </w:p>
          <w:p w14:paraId="666FDD17" w14:textId="47C479D5" w:rsidR="00C03C50" w:rsidRPr="00D66195" w:rsidRDefault="00C03C50" w:rsidP="00CF28A3">
            <w:pPr>
              <w:pStyle w:val="TableBullet"/>
              <w:rPr>
                <w:rFonts w:eastAsia="Calibri"/>
                <w:b/>
                <w:bCs/>
              </w:rPr>
            </w:pPr>
            <w:r w:rsidRPr="00D66195">
              <w:rPr>
                <w:rFonts w:eastAsia="Calibri"/>
                <w:b/>
                <w:bCs/>
              </w:rPr>
              <w:t>&gt;50</w:t>
            </w:r>
            <w:r>
              <w:rPr>
                <w:rFonts w:eastAsia="Calibri"/>
                <w:b/>
                <w:bCs/>
              </w:rPr>
              <w:t>%</w:t>
            </w:r>
            <w:r w:rsidRPr="00D66195">
              <w:rPr>
                <w:rFonts w:eastAsia="Calibri"/>
                <w:b/>
                <w:bCs/>
              </w:rPr>
              <w:t xml:space="preserve"> </w:t>
            </w:r>
            <w:r w:rsidR="00EB7A98">
              <w:rPr>
                <w:rFonts w:eastAsia="Calibri"/>
                <w:bCs/>
              </w:rPr>
              <w:t xml:space="preserve">in the </w:t>
            </w:r>
            <w:r w:rsidRPr="00D66195">
              <w:rPr>
                <w:rFonts w:eastAsia="Calibri"/>
              </w:rPr>
              <w:t>central North Island and through western parts of Auckland and Northland</w:t>
            </w:r>
            <w:r w:rsidR="00EB7A98">
              <w:rPr>
                <w:rFonts w:eastAsia="Calibri"/>
              </w:rPr>
              <w:t>,</w:t>
            </w:r>
            <w:r w:rsidRPr="00D66195">
              <w:rPr>
                <w:rFonts w:eastAsia="Calibri"/>
              </w:rPr>
              <w:t xml:space="preserve"> extend</w:t>
            </w:r>
            <w:r w:rsidR="00EB7A98">
              <w:rPr>
                <w:rFonts w:eastAsia="Calibri"/>
              </w:rPr>
              <w:t>ing</w:t>
            </w:r>
            <w:r w:rsidRPr="00D66195">
              <w:rPr>
                <w:rFonts w:eastAsia="Calibri"/>
              </w:rPr>
              <w:t xml:space="preserve"> to the lower North Island</w:t>
            </w:r>
          </w:p>
          <w:p w14:paraId="6C81AD2B" w14:textId="77777777" w:rsidR="00C03C50" w:rsidRPr="00D66195" w:rsidRDefault="00C03C50" w:rsidP="00CF28A3">
            <w:pPr>
              <w:pStyle w:val="TableBullet"/>
              <w:rPr>
                <w:rFonts w:eastAsia="Calibri"/>
              </w:rPr>
            </w:pPr>
            <w:r w:rsidRPr="00D66195">
              <w:rPr>
                <w:rFonts w:eastAsia="Calibri"/>
                <w:b/>
                <w:bCs/>
              </w:rPr>
              <w:t>&gt;30</w:t>
            </w:r>
            <w:r>
              <w:rPr>
                <w:rFonts w:eastAsia="Calibri"/>
                <w:b/>
                <w:bCs/>
              </w:rPr>
              <w:t>%</w:t>
            </w:r>
            <w:r w:rsidRPr="00D66195">
              <w:rPr>
                <w:rFonts w:eastAsia="Calibri"/>
              </w:rPr>
              <w:t xml:space="preserve"> for Canterbury and the West Coast (Pearce et al, 2012).</w:t>
            </w:r>
          </w:p>
          <w:p w14:paraId="45DD4774" w14:textId="6574706E" w:rsidR="00C03C50" w:rsidRPr="00D66195" w:rsidRDefault="00C03C50" w:rsidP="00CF28A3">
            <w:pPr>
              <w:pStyle w:val="TableTextbold"/>
              <w:rPr>
                <w:rFonts w:eastAsia="Calibri"/>
              </w:rPr>
            </w:pPr>
            <w:r w:rsidRPr="00D66195">
              <w:rPr>
                <w:rFonts w:eastAsia="Calibri"/>
              </w:rPr>
              <w:t xml:space="preserve">Very </w:t>
            </w:r>
            <w:r w:rsidR="00EB7A98">
              <w:rPr>
                <w:rFonts w:eastAsia="Calibri"/>
              </w:rPr>
              <w:t>h</w:t>
            </w:r>
            <w:r w:rsidRPr="00D66195">
              <w:rPr>
                <w:rFonts w:eastAsia="Calibri"/>
              </w:rPr>
              <w:t xml:space="preserve">igh + </w:t>
            </w:r>
            <w:r w:rsidR="00EB7A98">
              <w:rPr>
                <w:rFonts w:eastAsia="Calibri"/>
              </w:rPr>
              <w:t>e</w:t>
            </w:r>
            <w:r w:rsidRPr="00D66195">
              <w:rPr>
                <w:rFonts w:eastAsia="Calibri"/>
              </w:rPr>
              <w:t xml:space="preserve">xtreme fire danger: </w:t>
            </w:r>
          </w:p>
          <w:p w14:paraId="550AF84B" w14:textId="77777777" w:rsidR="00C03C50" w:rsidRPr="00D66195" w:rsidRDefault="00C03C50" w:rsidP="00CF28A3">
            <w:pPr>
              <w:pStyle w:val="TableBullet"/>
            </w:pPr>
            <w:r w:rsidRPr="00D66195">
              <w:rPr>
                <w:rFonts w:eastAsia="Calibri"/>
                <w:b/>
                <w:bCs/>
              </w:rPr>
              <w:t>&gt;150</w:t>
            </w:r>
            <w:r>
              <w:rPr>
                <w:rFonts w:eastAsia="Calibri"/>
                <w:b/>
                <w:bCs/>
              </w:rPr>
              <w:t>%</w:t>
            </w:r>
            <w:r w:rsidRPr="00D66195">
              <w:rPr>
                <w:rFonts w:eastAsia="Calibri"/>
                <w:b/>
                <w:bCs/>
              </w:rPr>
              <w:t xml:space="preserve"> </w:t>
            </w:r>
            <w:r w:rsidRPr="00D66195">
              <w:rPr>
                <w:rFonts w:eastAsia="Calibri"/>
              </w:rPr>
              <w:t>in the frequency of severe fire danger days across much of the country</w:t>
            </w:r>
          </w:p>
          <w:p w14:paraId="20E43635" w14:textId="77777777" w:rsidR="00C03C50" w:rsidRPr="00D66195" w:rsidRDefault="00C03C50" w:rsidP="00CF28A3">
            <w:pPr>
              <w:pStyle w:val="TableBullet"/>
            </w:pPr>
            <w:r w:rsidRPr="00D66195">
              <w:rPr>
                <w:rFonts w:eastAsia="Calibri"/>
                <w:b/>
                <w:bCs/>
              </w:rPr>
              <w:t>&lt;50</w:t>
            </w:r>
            <w:r>
              <w:rPr>
                <w:rFonts w:eastAsia="Calibri"/>
                <w:b/>
                <w:bCs/>
              </w:rPr>
              <w:t>%</w:t>
            </w:r>
            <w:r w:rsidRPr="00D66195">
              <w:rPr>
                <w:rFonts w:eastAsia="Calibri"/>
              </w:rPr>
              <w:t xml:space="preserve"> for the West Coast and inland Canterbury in the South Island, and East Cape in the North Island (Pearce et al, 2012).</w:t>
            </w:r>
          </w:p>
        </w:tc>
      </w:tr>
      <w:bookmarkEnd w:id="813"/>
    </w:tbl>
    <w:p w14:paraId="3881CA65" w14:textId="77777777" w:rsidR="00E0123F" w:rsidRDefault="00E0123F" w:rsidP="00C03C50">
      <w:pPr>
        <w:spacing w:after="0" w:line="240" w:lineRule="auto"/>
      </w:pPr>
    </w:p>
    <w:p w14:paraId="4FDF1A4B" w14:textId="66EE8603" w:rsidR="004A3329" w:rsidRDefault="004A3329">
      <w:pPr>
        <w:spacing w:before="0" w:after="200" w:line="276" w:lineRule="auto"/>
        <w:jc w:val="left"/>
      </w:pPr>
      <w:r>
        <w:br w:type="page"/>
      </w:r>
    </w:p>
    <w:p w14:paraId="67981F6B" w14:textId="17A352C8" w:rsidR="00C03C50" w:rsidRPr="0031245A" w:rsidRDefault="004A3329" w:rsidP="00F20F68">
      <w:pPr>
        <w:pStyle w:val="Tableheading2"/>
        <w:rPr>
          <w:color w:val="000000" w:themeColor="text1"/>
        </w:rPr>
      </w:pPr>
      <w:bookmarkStart w:id="814" w:name="_Toc45391955"/>
      <w:r w:rsidRPr="0031245A">
        <w:rPr>
          <w:rFonts w:cs="Times New Roman"/>
          <w:color w:val="000000" w:themeColor="text1"/>
        </w:rPr>
        <w:lastRenderedPageBreak/>
        <w:t>More and longer dry spells and drought</w:t>
      </w:r>
      <w:bookmarkEnd w:id="814"/>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5816887C" w14:textId="77777777" w:rsidTr="00BA5635">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3D0085B7" w14:textId="77777777" w:rsidR="00C03C50" w:rsidRPr="00C03C50" w:rsidRDefault="00C03C50" w:rsidP="00756486">
            <w:pPr>
              <w:pStyle w:val="TableTextbold"/>
              <w:rPr>
                <w:color w:val="FFFFFF" w:themeColor="background1"/>
              </w:rPr>
            </w:pPr>
            <w:bookmarkStart w:id="815" w:name="moreandlongerdryspellsanddrought"/>
            <w:r w:rsidRPr="00C03C50">
              <w:rPr>
                <w:rFonts w:cs="Times New Roman"/>
                <w:color w:val="FFFFFF" w:themeColor="background1"/>
              </w:rPr>
              <w:t>More and longer dry spells and drought</w:t>
            </w:r>
            <w:bookmarkEnd w:id="815"/>
          </w:p>
        </w:tc>
      </w:tr>
      <w:tr w:rsidR="00BA5635" w:rsidRPr="00BA5635" w14:paraId="38663821" w14:textId="77777777" w:rsidTr="00BA5635">
        <w:trPr>
          <w:trHeight w:val="340"/>
        </w:trPr>
        <w:tc>
          <w:tcPr>
            <w:tcW w:w="2500" w:type="pct"/>
            <w:gridSpan w:val="2"/>
            <w:tcBorders>
              <w:bottom w:val="nil"/>
            </w:tcBorders>
            <w:shd w:val="clear" w:color="auto" w:fill="D2DDE2" w:themeFill="accent3"/>
            <w:tcMar>
              <w:top w:w="0" w:type="dxa"/>
            </w:tcMar>
            <w:vAlign w:val="center"/>
          </w:tcPr>
          <w:p w14:paraId="737ED011" w14:textId="77777777" w:rsidR="00C03C50" w:rsidRPr="00BA5635" w:rsidRDefault="00C03C50" w:rsidP="00756486">
            <w:pPr>
              <w:pStyle w:val="TableTextbold"/>
            </w:pPr>
            <w:r w:rsidRPr="00BA5635">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6300FFE7" w14:textId="77777777" w:rsidR="00C03C50" w:rsidRPr="00BA5635" w:rsidRDefault="00C03C50" w:rsidP="00756486">
            <w:pPr>
              <w:pStyle w:val="TableTextbold"/>
            </w:pPr>
            <w:r w:rsidRPr="00BA5635">
              <w:t xml:space="preserve">Climate sub-national zones affected </w:t>
            </w:r>
          </w:p>
        </w:tc>
      </w:tr>
      <w:tr w:rsidR="00C03C50" w:rsidRPr="00D66195" w14:paraId="5DFBA5EE" w14:textId="77777777" w:rsidTr="00BA5635">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44842374" w14:textId="40D46439" w:rsidR="00C03C50" w:rsidRPr="00D66195" w:rsidRDefault="00C03C50" w:rsidP="00CF28A3">
            <w:pPr>
              <w:pStyle w:val="TableBullet"/>
              <w:spacing w:before="60"/>
            </w:pPr>
            <w:r w:rsidRPr="00D66195">
              <w:t xml:space="preserve">Rainfall deficit is a common feature of </w:t>
            </w:r>
            <w:r w:rsidRPr="003437FF">
              <w:t>New Zealand</w:t>
            </w:r>
            <w:r w:rsidRPr="00D66195">
              <w:t>’s climatic environment</w:t>
            </w:r>
            <w:r>
              <w:t>;</w:t>
            </w:r>
            <w:r w:rsidRPr="00D66195">
              <w:t xml:space="preserve"> it is not uncommon to experience short</w:t>
            </w:r>
            <w:r w:rsidR="00DB462C">
              <w:t>-</w:t>
            </w:r>
            <w:r w:rsidRPr="00D66195">
              <w:t>duration dry spells (Watt et al</w:t>
            </w:r>
            <w:r>
              <w:t>,</w:t>
            </w:r>
            <w:r w:rsidRPr="00D66195">
              <w:t xml:space="preserve"> 2012).</w:t>
            </w:r>
          </w:p>
          <w:p w14:paraId="1C50EE56" w14:textId="2D3237EC" w:rsidR="00C03C50" w:rsidRPr="00D66195" w:rsidRDefault="00C03C50" w:rsidP="00CF28A3">
            <w:pPr>
              <w:pStyle w:val="TableBullet"/>
            </w:pPr>
            <w:r w:rsidRPr="00D66195">
              <w:t>Most parts of New Zealand (except the Southern Alps and Fiordland) have historically spent, or currently spend, between 5</w:t>
            </w:r>
            <w:r w:rsidR="00DB462C">
              <w:t>%</w:t>
            </w:r>
            <w:r w:rsidRPr="00D66195">
              <w:t xml:space="preserve"> and 10</w:t>
            </w:r>
            <w:r>
              <w:t>%</w:t>
            </w:r>
            <w:r w:rsidRPr="00D66195">
              <w:t xml:space="preserve"> of the year in drought conditions, on average (Clark</w:t>
            </w:r>
            <w:r>
              <w:t xml:space="preserve"> et al</w:t>
            </w:r>
            <w:r w:rsidRPr="00D66195">
              <w:t>, 2011).</w:t>
            </w:r>
          </w:p>
        </w:tc>
        <w:tc>
          <w:tcPr>
            <w:tcW w:w="2500" w:type="pct"/>
            <w:gridSpan w:val="2"/>
            <w:tcBorders>
              <w:top w:val="nil"/>
              <w:bottom w:val="single" w:sz="4" w:space="0" w:color="1C556C" w:themeColor="accent1"/>
            </w:tcBorders>
            <w:shd w:val="clear" w:color="auto" w:fill="FFFFFF" w:themeFill="background1"/>
          </w:tcPr>
          <w:p w14:paraId="67D420DF" w14:textId="77777777" w:rsidR="00C03C50" w:rsidRPr="00D66195" w:rsidRDefault="00C03C50" w:rsidP="00CF28A3">
            <w:pPr>
              <w:pStyle w:val="TableBullet"/>
              <w:spacing w:before="60"/>
            </w:pPr>
            <w:r w:rsidRPr="00D66195">
              <w:t>2050: Zones 1,</w:t>
            </w:r>
            <w:r>
              <w:t xml:space="preserve"> </w:t>
            </w:r>
            <w:r w:rsidRPr="00D66195">
              <w:t>2,</w:t>
            </w:r>
            <w:r>
              <w:t xml:space="preserve"> </w:t>
            </w:r>
            <w:r w:rsidRPr="00D66195">
              <w:t xml:space="preserve">3 </w:t>
            </w:r>
            <w:r>
              <w:t>–</w:t>
            </w:r>
            <w:r w:rsidRPr="00D66195">
              <w:t xml:space="preserve"> The frequency of dry days (&lt;1 mm precipitation) increases with time and RCP for much of the North Island, and for high</w:t>
            </w:r>
            <w:r>
              <w:t>-</w:t>
            </w:r>
            <w:r w:rsidRPr="00D66195">
              <w:t>altitude inland regions in the South Island (</w:t>
            </w:r>
            <w:r>
              <w:t>Ministry for the Environment</w:t>
            </w:r>
            <w:r w:rsidRPr="00D66195">
              <w:t>, 2018). Climate drought severity is projected to increase in most areas of the country, except for Taranaki-Manawatu, West Coast and Southland (Collins and Zammit, 2016).</w:t>
            </w:r>
          </w:p>
          <w:p w14:paraId="4FFDFDBA" w14:textId="77777777" w:rsidR="00C03C50" w:rsidRPr="00D66195" w:rsidRDefault="00C03C50" w:rsidP="00CF28A3">
            <w:pPr>
              <w:pStyle w:val="TableBullet"/>
            </w:pPr>
            <w:r w:rsidRPr="00D66195">
              <w:t>2100: Zones 1,</w:t>
            </w:r>
            <w:r>
              <w:t xml:space="preserve"> </w:t>
            </w:r>
            <w:r w:rsidRPr="00D66195">
              <w:t>2,</w:t>
            </w:r>
            <w:r>
              <w:t xml:space="preserve"> </w:t>
            </w:r>
            <w:r w:rsidRPr="00D66195">
              <w:t xml:space="preserve">3 </w:t>
            </w:r>
            <w:r>
              <w:t>–</w:t>
            </w:r>
            <w:r w:rsidRPr="00D66195">
              <w:t xml:space="preserve"> The frequency of dry days (&lt;1 mm precipitation) increases with time and RCP for much of the North Island, and for high</w:t>
            </w:r>
            <w:r>
              <w:t>-</w:t>
            </w:r>
            <w:r w:rsidRPr="00D66195">
              <w:t>altitude inland regions in the South Island (</w:t>
            </w:r>
            <w:r>
              <w:t>Ministry for the Environment</w:t>
            </w:r>
            <w:r w:rsidRPr="00D66195">
              <w:t xml:space="preserve">, 2018). </w:t>
            </w:r>
            <w:r w:rsidRPr="00D66195">
              <w:rPr>
                <w:rFonts w:eastAsia="Calibri" w:cs="Calibri"/>
              </w:rPr>
              <w:t>Climate drought severity is projected to increase in most areas of the country, except for Taranaki-Manawatu, West Coast and Southland (Collins and Zammit, 2016).</w:t>
            </w:r>
          </w:p>
        </w:tc>
      </w:tr>
      <w:tr w:rsidR="00C03C50" w:rsidRPr="00C03C50" w14:paraId="01BAB4D2" w14:textId="77777777" w:rsidTr="00BA5635">
        <w:trPr>
          <w:trHeight w:val="340"/>
        </w:trPr>
        <w:tc>
          <w:tcPr>
            <w:tcW w:w="1250" w:type="pct"/>
            <w:shd w:val="clear" w:color="auto" w:fill="1C556C" w:themeFill="accent1"/>
            <w:tcMar>
              <w:top w:w="0" w:type="dxa"/>
            </w:tcMar>
          </w:tcPr>
          <w:p w14:paraId="1A1981BE"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5F93072D"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2687292F"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2A43AFC4"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77998167" w14:textId="77777777" w:rsidTr="00BA5635">
        <w:trPr>
          <w:trHeight w:val="283"/>
        </w:trPr>
        <w:tc>
          <w:tcPr>
            <w:tcW w:w="1250" w:type="pct"/>
            <w:shd w:val="clear" w:color="auto" w:fill="auto"/>
            <w:tcMar>
              <w:top w:w="57" w:type="dxa"/>
            </w:tcMar>
          </w:tcPr>
          <w:p w14:paraId="72B77BC2" w14:textId="77777777" w:rsidR="00C03C50" w:rsidRPr="00D66195" w:rsidRDefault="00C03C50" w:rsidP="00CF28A3">
            <w:pPr>
              <w:pStyle w:val="TableBullet"/>
              <w:spacing w:before="60"/>
            </w:pPr>
            <w:r w:rsidRPr="00D66195">
              <w:t>Time spent in drought in eastern and northern New Zealand is projected to double or triple by 2040 (IPCC, 2014</w:t>
            </w:r>
            <w:r>
              <w:t>a</w:t>
            </w:r>
            <w:r w:rsidRPr="00D66195">
              <w:t>).</w:t>
            </w:r>
          </w:p>
          <w:p w14:paraId="0413A669" w14:textId="77777777" w:rsidR="00C03C50" w:rsidRPr="00D66195" w:rsidRDefault="00C03C50" w:rsidP="00CF28A3">
            <w:pPr>
              <w:pStyle w:val="TableBullet"/>
            </w:pPr>
            <w:r w:rsidRPr="00D66195">
              <w:t>Zones 1, 3, 5: 5</w:t>
            </w:r>
            <w:r>
              <w:t>–</w:t>
            </w:r>
            <w:r w:rsidRPr="00D66195">
              <w:t>10</w:t>
            </w:r>
            <w:r>
              <w:t>%</w:t>
            </w:r>
            <w:r w:rsidRPr="00D66195">
              <w:t xml:space="preserve"> additional time in drought (Clark et al, 2011)</w:t>
            </w:r>
          </w:p>
          <w:p w14:paraId="00E3C7F7" w14:textId="390AB409" w:rsidR="00C03C50" w:rsidRPr="00D66195" w:rsidRDefault="00C03C50" w:rsidP="00CF28A3">
            <w:pPr>
              <w:pStyle w:val="TableBullet"/>
            </w:pPr>
            <w:r w:rsidRPr="00D66195">
              <w:t>Zone 1</w:t>
            </w:r>
            <w:r w:rsidR="00D03D4F">
              <w:t>:</w:t>
            </w:r>
            <w:r w:rsidRPr="00D66195">
              <w:t xml:space="preserve"> 0</w:t>
            </w:r>
            <w:r>
              <w:t>–</w:t>
            </w:r>
            <w:r w:rsidRPr="00D66195">
              <w:t>8 more dry days per year (</w:t>
            </w:r>
            <w:r>
              <w:t>Ministry for the Environment</w:t>
            </w:r>
            <w:r w:rsidRPr="00D66195">
              <w:t>, 2018)</w:t>
            </w:r>
            <w:r w:rsidR="00DB462C">
              <w:t>.</w:t>
            </w:r>
            <w:r w:rsidRPr="00D66195">
              <w:t xml:space="preserve"> Increase </w:t>
            </w:r>
            <w:r w:rsidR="00DB462C">
              <w:t>of</w:t>
            </w:r>
            <w:r w:rsidR="00DB462C" w:rsidRPr="00D66195">
              <w:t xml:space="preserve"> </w:t>
            </w:r>
            <w:r w:rsidRPr="00D66195">
              <w:t>3</w:t>
            </w:r>
            <w:r>
              <w:t>–</w:t>
            </w:r>
            <w:r w:rsidRPr="00D66195">
              <w:t xml:space="preserve">9 dry days/year for Auckland. Increased </w:t>
            </w:r>
            <w:r>
              <w:t>potential evapotranspiration deficit (</w:t>
            </w:r>
            <w:r w:rsidRPr="00D66195">
              <w:t>PED</w:t>
            </w:r>
            <w:r>
              <w:t>)</w:t>
            </w:r>
            <w:r w:rsidRPr="00D66195">
              <w:t xml:space="preserve"> of 60</w:t>
            </w:r>
            <w:r>
              <w:t>–</w:t>
            </w:r>
            <w:r w:rsidRPr="00D66195">
              <w:t>100</w:t>
            </w:r>
            <w:r>
              <w:t xml:space="preserve"> </w:t>
            </w:r>
            <w:r w:rsidRPr="00D66195">
              <w:t>mm. Low flow thresholds to be reached earlier in year (Pearce et al, 2018).</w:t>
            </w:r>
          </w:p>
          <w:p w14:paraId="3D7AFC96" w14:textId="6AA97E28" w:rsidR="00C03C50" w:rsidRPr="00D66195" w:rsidRDefault="00C03C50" w:rsidP="00CF28A3">
            <w:pPr>
              <w:pStyle w:val="TableBullet"/>
            </w:pPr>
            <w:r w:rsidRPr="00D66195">
              <w:t>Zone 2</w:t>
            </w:r>
            <w:r w:rsidR="00D03D4F">
              <w:t>:</w:t>
            </w:r>
            <w:r w:rsidRPr="00D66195">
              <w:t xml:space="preserve"> 0</w:t>
            </w:r>
            <w:r>
              <w:t>–</w:t>
            </w:r>
            <w:r w:rsidRPr="00D66195">
              <w:t>5 more dry days per year, increased PED of 0</w:t>
            </w:r>
            <w:r>
              <w:t>–</w:t>
            </w:r>
            <w:r w:rsidRPr="00D66195">
              <w:t>50</w:t>
            </w:r>
            <w:r>
              <w:t> </w:t>
            </w:r>
            <w:r w:rsidRPr="00D66195">
              <w:t>mm for most areas in west, 50</w:t>
            </w:r>
            <w:r>
              <w:t>–</w:t>
            </w:r>
            <w:r w:rsidRPr="00D66195">
              <w:t>100</w:t>
            </w:r>
            <w:r>
              <w:t xml:space="preserve"> </w:t>
            </w:r>
            <w:r w:rsidRPr="00D66195">
              <w:t>mm in Manawatu (</w:t>
            </w:r>
            <w:r>
              <w:t>Ministry for the Environment</w:t>
            </w:r>
            <w:r w:rsidRPr="00D66195">
              <w:t>, 2018).</w:t>
            </w:r>
          </w:p>
          <w:p w14:paraId="3238E6A1" w14:textId="66439816" w:rsidR="00C03C50" w:rsidRPr="00D66195" w:rsidRDefault="00C03C50" w:rsidP="00CF28A3">
            <w:pPr>
              <w:pStyle w:val="TableBullet"/>
            </w:pPr>
            <w:r w:rsidRPr="00D66195">
              <w:t>Zone 3</w:t>
            </w:r>
            <w:r w:rsidR="00D03D4F">
              <w:t>:</w:t>
            </w:r>
            <w:r w:rsidRPr="00D66195">
              <w:t xml:space="preserve"> 5</w:t>
            </w:r>
            <w:r>
              <w:t>–</w:t>
            </w:r>
            <w:r w:rsidRPr="00D66195">
              <w:t>8 more dry days per year (</w:t>
            </w:r>
            <w:r>
              <w:t>Ministry for the Environment</w:t>
            </w:r>
            <w:r w:rsidRPr="00D66195">
              <w:t>, 2018). Greater Wellington territory: 3</w:t>
            </w:r>
            <w:r w:rsidR="00DB462C">
              <w:t>-</w:t>
            </w:r>
            <w:r w:rsidRPr="00D66195">
              <w:t>day dry spells, Wellington +4 (185</w:t>
            </w:r>
            <w:r>
              <w:t xml:space="preserve"> </w:t>
            </w:r>
            <w:r w:rsidRPr="00D66195">
              <w:t>d</w:t>
            </w:r>
            <w:r>
              <w:t>ays</w:t>
            </w:r>
            <w:r w:rsidRPr="00D66195">
              <w:t>/y</w:t>
            </w:r>
            <w:r>
              <w:t>ea</w:t>
            </w:r>
            <w:r w:rsidRPr="00D66195">
              <w:t>r), Masterton +7 (177</w:t>
            </w:r>
            <w:r>
              <w:t xml:space="preserve"> </w:t>
            </w:r>
            <w:r w:rsidRPr="00D66195">
              <w:t>d</w:t>
            </w:r>
            <w:r>
              <w:t>ays</w:t>
            </w:r>
            <w:r w:rsidRPr="00D66195">
              <w:t>/y</w:t>
            </w:r>
            <w:r>
              <w:t>ea</w:t>
            </w:r>
            <w:r w:rsidRPr="00D66195">
              <w:t>r) by 2040; 5</w:t>
            </w:r>
            <w:r w:rsidR="00916373">
              <w:noBreakHyphen/>
            </w:r>
            <w:r w:rsidRPr="00D66195">
              <w:t>day</w:t>
            </w:r>
            <w:r w:rsidR="00916373">
              <w:t> </w:t>
            </w:r>
            <w:r w:rsidRPr="00D66195">
              <w:t>dry spells, Wellington +6 (125</w:t>
            </w:r>
            <w:r>
              <w:t xml:space="preserve"> </w:t>
            </w:r>
            <w:r w:rsidRPr="00D66195">
              <w:t>d</w:t>
            </w:r>
            <w:r>
              <w:t>ays</w:t>
            </w:r>
            <w:r w:rsidRPr="00D66195">
              <w:t>/y</w:t>
            </w:r>
            <w:r>
              <w:t>ea</w:t>
            </w:r>
            <w:r w:rsidRPr="00D66195">
              <w:t>r), Masterton +7 (121</w:t>
            </w:r>
            <w:r w:rsidR="00916373">
              <w:t> </w:t>
            </w:r>
            <w:r w:rsidRPr="00D66195">
              <w:t>d</w:t>
            </w:r>
            <w:r>
              <w:t>ays</w:t>
            </w:r>
            <w:r w:rsidRPr="00D66195">
              <w:t>/y</w:t>
            </w:r>
            <w:r>
              <w:t>ea</w:t>
            </w:r>
            <w:r w:rsidRPr="00D66195">
              <w:t>r) by 2040; 10</w:t>
            </w:r>
            <w:r w:rsidR="00916373">
              <w:t>-</w:t>
            </w:r>
            <w:r w:rsidRPr="00D66195">
              <w:t>day dry spells, Wellington +6 (33</w:t>
            </w:r>
            <w:r w:rsidR="00916373">
              <w:t> </w:t>
            </w:r>
            <w:r w:rsidRPr="00D66195">
              <w:t>d</w:t>
            </w:r>
            <w:r>
              <w:t>ays</w:t>
            </w:r>
            <w:r w:rsidRPr="00D66195">
              <w:t>/y</w:t>
            </w:r>
            <w:r>
              <w:t>ea</w:t>
            </w:r>
            <w:r w:rsidRPr="00D66195">
              <w:t>r), Masterton +9 (37</w:t>
            </w:r>
            <w:r>
              <w:t xml:space="preserve"> </w:t>
            </w:r>
            <w:r w:rsidRPr="00D66195">
              <w:t>d</w:t>
            </w:r>
            <w:r>
              <w:t>ays</w:t>
            </w:r>
            <w:r w:rsidRPr="00D66195">
              <w:t>/y</w:t>
            </w:r>
            <w:r>
              <w:t>ea</w:t>
            </w:r>
            <w:r w:rsidRPr="00D66195">
              <w:t>r) by 2040.</w:t>
            </w:r>
            <w:r>
              <w:t xml:space="preserve"> </w:t>
            </w:r>
            <w:r w:rsidRPr="00D66195">
              <w:t>Increase of 50</w:t>
            </w:r>
            <w:r>
              <w:t>–</w:t>
            </w:r>
            <w:r w:rsidRPr="00D66195">
              <w:t>100</w:t>
            </w:r>
            <w:r>
              <w:t xml:space="preserve"> </w:t>
            </w:r>
            <w:r w:rsidRPr="00D66195">
              <w:t xml:space="preserve">mm PED for most areas. The annual probability of </w:t>
            </w:r>
            <w:r>
              <w:t>PED</w:t>
            </w:r>
            <w:r w:rsidRPr="00D66195">
              <w:t xml:space="preserve"> exceeding 300</w:t>
            </w:r>
            <w:r>
              <w:t xml:space="preserve"> </w:t>
            </w:r>
            <w:r w:rsidRPr="00D66195">
              <w:t>mm (indicating very dry conditions) increases throughout the region, except for highest Tararua Range altitudes (Pearce et al, 2019).</w:t>
            </w:r>
          </w:p>
          <w:p w14:paraId="4BF46F27" w14:textId="77777777" w:rsidR="00C03C50" w:rsidRPr="00D66195" w:rsidRDefault="00C03C50" w:rsidP="00CF28A3">
            <w:pPr>
              <w:pStyle w:val="TableBullet"/>
            </w:pPr>
            <w:r w:rsidRPr="00D66195">
              <w:t>Zone 4. Change in dry days of -5 to +5 per year. Increase in PED of 50</w:t>
            </w:r>
            <w:r>
              <w:t>–</w:t>
            </w:r>
            <w:r w:rsidRPr="00D66195">
              <w:t>100</w:t>
            </w:r>
            <w:r>
              <w:t xml:space="preserve"> </w:t>
            </w:r>
            <w:r w:rsidRPr="00D66195">
              <w:t>mm for most areas, 100</w:t>
            </w:r>
            <w:r>
              <w:t>–</w:t>
            </w:r>
            <w:r w:rsidRPr="00D66195">
              <w:t>150</w:t>
            </w:r>
            <w:r>
              <w:t xml:space="preserve"> </w:t>
            </w:r>
            <w:r w:rsidRPr="00D66195">
              <w:t>mm inland valleys (</w:t>
            </w:r>
            <w:r>
              <w:t>Ministry for the Environment</w:t>
            </w:r>
            <w:r w:rsidRPr="00D66195">
              <w:t>, 2018).</w:t>
            </w:r>
          </w:p>
          <w:p w14:paraId="7B58FBA3" w14:textId="4A2E7835" w:rsidR="00C03C50" w:rsidRPr="00D66195" w:rsidRDefault="00C03C50" w:rsidP="00CF28A3">
            <w:pPr>
              <w:pStyle w:val="TableBullet"/>
            </w:pPr>
            <w:r w:rsidRPr="00D66195">
              <w:t>Zone 5</w:t>
            </w:r>
            <w:r w:rsidR="00D03D4F">
              <w:t>:</w:t>
            </w:r>
            <w:r w:rsidRPr="00D66195">
              <w:t xml:space="preserve"> Reduction in dry days of 0</w:t>
            </w:r>
            <w:r>
              <w:t>–</w:t>
            </w:r>
            <w:r w:rsidRPr="00D66195">
              <w:t>5 per year on plains and coast,</w:t>
            </w:r>
            <w:r w:rsidR="00CF28A3">
              <w:t> </w:t>
            </w:r>
            <w:r w:rsidRPr="00D66195">
              <w:t>0</w:t>
            </w:r>
            <w:r>
              <w:t>–</w:t>
            </w:r>
            <w:r w:rsidRPr="00D66195">
              <w:t xml:space="preserve">10 more dry days per year inland. Increase in PED of </w:t>
            </w:r>
            <w:r w:rsidR="00CF28A3">
              <w:br/>
            </w:r>
            <w:r w:rsidRPr="00D66195">
              <w:t>50</w:t>
            </w:r>
            <w:r>
              <w:t>–</w:t>
            </w:r>
            <w:r w:rsidRPr="00D66195">
              <w:t>100</w:t>
            </w:r>
            <w:r>
              <w:t xml:space="preserve"> </w:t>
            </w:r>
            <w:r w:rsidRPr="00D66195">
              <w:t>mm for lowland and coast, 100</w:t>
            </w:r>
            <w:r>
              <w:t>–</w:t>
            </w:r>
            <w:r w:rsidRPr="00D66195">
              <w:t>150</w:t>
            </w:r>
            <w:r>
              <w:t xml:space="preserve"> </w:t>
            </w:r>
            <w:r w:rsidRPr="00D66195">
              <w:t>mm inland (</w:t>
            </w:r>
            <w:r>
              <w:t>Ministry for the Environment</w:t>
            </w:r>
            <w:r w:rsidRPr="00D66195">
              <w:t>, 2018).</w:t>
            </w:r>
          </w:p>
          <w:p w14:paraId="1FBA9F91" w14:textId="5DE0C035" w:rsidR="00C03C50" w:rsidRPr="00D66195" w:rsidRDefault="00C03C50" w:rsidP="00CF28A3">
            <w:pPr>
              <w:pStyle w:val="TableBullet"/>
            </w:pPr>
            <w:r w:rsidRPr="00D66195">
              <w:t>Zone 6</w:t>
            </w:r>
            <w:r w:rsidR="00D03D4F">
              <w:t>:</w:t>
            </w:r>
            <w:r w:rsidRPr="00D66195">
              <w:t xml:space="preserve"> Generally, 0</w:t>
            </w:r>
            <w:r>
              <w:t>–</w:t>
            </w:r>
            <w:r w:rsidRPr="00D66195">
              <w:t xml:space="preserve">10 fewer dry days per year, largest reduction on </w:t>
            </w:r>
            <w:r w:rsidR="00587732">
              <w:t>W</w:t>
            </w:r>
            <w:r w:rsidRPr="00D66195">
              <w:t xml:space="preserve">est </w:t>
            </w:r>
            <w:r w:rsidR="00587732">
              <w:t>C</w:t>
            </w:r>
            <w:r w:rsidRPr="00D66195">
              <w:t>oast. Increase in PED 0</w:t>
            </w:r>
            <w:r>
              <w:t>–</w:t>
            </w:r>
            <w:r w:rsidRPr="00D66195">
              <w:t>50</w:t>
            </w:r>
            <w:r>
              <w:t xml:space="preserve"> </w:t>
            </w:r>
            <w:r w:rsidRPr="00D66195">
              <w:t>mm in most areas (</w:t>
            </w:r>
            <w:r>
              <w:t>Ministry for the Environment</w:t>
            </w:r>
            <w:r w:rsidRPr="00D66195">
              <w:t xml:space="preserve">, 2018). </w:t>
            </w:r>
          </w:p>
          <w:p w14:paraId="5588412F" w14:textId="123A9E5A" w:rsidR="00C03C50" w:rsidRPr="00D66195" w:rsidRDefault="00C03C50" w:rsidP="00CF28A3">
            <w:pPr>
              <w:pStyle w:val="TableBullet"/>
            </w:pPr>
            <w:r w:rsidRPr="00D66195">
              <w:t>Zones 1</w:t>
            </w:r>
            <w:r>
              <w:t>–</w:t>
            </w:r>
            <w:r w:rsidRPr="00D66195">
              <w:t xml:space="preserve">5: </w:t>
            </w:r>
            <w:r w:rsidR="00587732">
              <w:t>L</w:t>
            </w:r>
            <w:r w:rsidRPr="00D66195">
              <w:t xml:space="preserve">ow flow thresholds reached earlier in the year </w:t>
            </w:r>
            <w:r w:rsidR="00CF28A3">
              <w:br/>
            </w:r>
            <w:r w:rsidRPr="00D66195">
              <w:t>(&gt;40 days earlier than present for central North Island) (Collins and Zammit, 2016).</w:t>
            </w:r>
          </w:p>
          <w:p w14:paraId="67399B29" w14:textId="6DD9A827" w:rsidR="00C03C50" w:rsidRPr="00D66195" w:rsidRDefault="00C03C50" w:rsidP="00CF28A3">
            <w:pPr>
              <w:pStyle w:val="TableBullet"/>
            </w:pPr>
            <w:r w:rsidRPr="00D66195">
              <w:t xml:space="preserve">Zone 6: </w:t>
            </w:r>
            <w:r w:rsidR="00587732">
              <w:t>L</w:t>
            </w:r>
            <w:r w:rsidRPr="00D66195">
              <w:t>ow flow threshold</w:t>
            </w:r>
            <w:r w:rsidR="00783A36">
              <w:t>s</w:t>
            </w:r>
            <w:r w:rsidRPr="00D66195">
              <w:t xml:space="preserve"> reached later in the year for west and south (Collins and Zammit, 2016).</w:t>
            </w:r>
          </w:p>
        </w:tc>
        <w:tc>
          <w:tcPr>
            <w:tcW w:w="1250" w:type="pct"/>
            <w:shd w:val="clear" w:color="auto" w:fill="auto"/>
            <w:tcMar>
              <w:top w:w="57" w:type="dxa"/>
            </w:tcMar>
          </w:tcPr>
          <w:p w14:paraId="28027419" w14:textId="1A7A264F" w:rsidR="00C03C50" w:rsidRPr="00D66195" w:rsidRDefault="00C03C50" w:rsidP="00CF28A3">
            <w:pPr>
              <w:pStyle w:val="TableBullet"/>
              <w:spacing w:before="60"/>
            </w:pPr>
            <w:r w:rsidRPr="00D66195">
              <w:t>Zones 1, 3, 5: 10</w:t>
            </w:r>
            <w:r>
              <w:t>%</w:t>
            </w:r>
            <w:r w:rsidRPr="00D66195">
              <w:t xml:space="preserve"> additional time in drought (Clark et al, 2011)</w:t>
            </w:r>
            <w:r w:rsidR="001A1F4C">
              <w:t>.</w:t>
            </w:r>
          </w:p>
          <w:p w14:paraId="012CB4C2" w14:textId="02613755" w:rsidR="00C03C50" w:rsidRPr="00D66195" w:rsidRDefault="00C03C50" w:rsidP="00CF28A3">
            <w:pPr>
              <w:pStyle w:val="TableBullet"/>
            </w:pPr>
            <w:r w:rsidRPr="00D66195">
              <w:t>Zone 1</w:t>
            </w:r>
            <w:r w:rsidR="00D03D4F">
              <w:t>:</w:t>
            </w:r>
            <w:r w:rsidRPr="00D66195">
              <w:t xml:space="preserve"> 5</w:t>
            </w:r>
            <w:r>
              <w:t>–</w:t>
            </w:r>
            <w:r w:rsidRPr="00D66195">
              <w:t>10 more dry days per year (</w:t>
            </w:r>
            <w:r>
              <w:t>Ministry for the Environment</w:t>
            </w:r>
            <w:r w:rsidRPr="00D66195">
              <w:t>, 2018)</w:t>
            </w:r>
            <w:r w:rsidR="001A1F4C">
              <w:t>.</w:t>
            </w:r>
            <w:r w:rsidRPr="00D66195">
              <w:t xml:space="preserve"> Increase in 6</w:t>
            </w:r>
            <w:r>
              <w:t>–</w:t>
            </w:r>
            <w:r w:rsidRPr="00D66195">
              <w:t>12 dry days/year for most of Auckland. Increased PED of 60</w:t>
            </w:r>
            <w:r>
              <w:t>–</w:t>
            </w:r>
            <w:r w:rsidRPr="00D66195">
              <w:t>100</w:t>
            </w:r>
            <w:r>
              <w:t xml:space="preserve"> </w:t>
            </w:r>
            <w:r w:rsidRPr="00D66195">
              <w:t>mm (Pearce et al, 2018).</w:t>
            </w:r>
          </w:p>
          <w:p w14:paraId="2B1F2981" w14:textId="7E73BCB1" w:rsidR="00C03C50" w:rsidRPr="00D66195" w:rsidRDefault="00C03C50" w:rsidP="00CF28A3">
            <w:pPr>
              <w:pStyle w:val="TableBullet"/>
            </w:pPr>
            <w:r w:rsidRPr="00D66195">
              <w:t>Zone 2</w:t>
            </w:r>
            <w:r w:rsidR="00D03D4F">
              <w:t>:</w:t>
            </w:r>
            <w:r w:rsidRPr="00D66195">
              <w:t xml:space="preserve"> 5</w:t>
            </w:r>
            <w:r>
              <w:t>–</w:t>
            </w:r>
            <w:r w:rsidRPr="00D66195">
              <w:t>10 more dry days per year. Increase in PED 25</w:t>
            </w:r>
            <w:r>
              <w:t>–</w:t>
            </w:r>
            <w:r w:rsidRPr="00D66195">
              <w:t>100</w:t>
            </w:r>
            <w:r>
              <w:t> </w:t>
            </w:r>
            <w:r w:rsidRPr="00D66195">
              <w:t>mm for most areas (</w:t>
            </w:r>
            <w:r>
              <w:t>Ministry for the Environment</w:t>
            </w:r>
            <w:r w:rsidRPr="00D66195">
              <w:t>, 2018). Greater Wellington territory: 3</w:t>
            </w:r>
            <w:r>
              <w:t>-</w:t>
            </w:r>
            <w:r w:rsidRPr="00D66195">
              <w:t>day dry spells, Wellington +9 (190</w:t>
            </w:r>
            <w:r w:rsidR="00CF28A3">
              <w:t> </w:t>
            </w:r>
            <w:r w:rsidRPr="00D66195">
              <w:t>d</w:t>
            </w:r>
            <w:r>
              <w:t>ays</w:t>
            </w:r>
            <w:r w:rsidRPr="00D66195">
              <w:t>/y</w:t>
            </w:r>
            <w:r>
              <w:t>ea</w:t>
            </w:r>
            <w:r w:rsidRPr="00D66195">
              <w:t>r), Masterton +10 (180</w:t>
            </w:r>
            <w:r>
              <w:t xml:space="preserve"> </w:t>
            </w:r>
            <w:r w:rsidRPr="00D66195">
              <w:t>d</w:t>
            </w:r>
            <w:r>
              <w:t>ays</w:t>
            </w:r>
            <w:r w:rsidRPr="00D66195">
              <w:t>/y</w:t>
            </w:r>
            <w:r>
              <w:t>ea</w:t>
            </w:r>
            <w:r w:rsidRPr="00D66195">
              <w:t>r) by 2090; 5</w:t>
            </w:r>
            <w:r>
              <w:t>-</w:t>
            </w:r>
            <w:r w:rsidRPr="00D66195">
              <w:t>day dry spells, Wellington +10 (129</w:t>
            </w:r>
            <w:r>
              <w:t xml:space="preserve"> </w:t>
            </w:r>
            <w:r w:rsidRPr="00D66195">
              <w:t>d</w:t>
            </w:r>
            <w:r>
              <w:t>ays</w:t>
            </w:r>
            <w:r w:rsidRPr="00D66195">
              <w:t>/y</w:t>
            </w:r>
            <w:r>
              <w:t>ea</w:t>
            </w:r>
            <w:r w:rsidRPr="00D66195">
              <w:t>r), Masterton +7 (121</w:t>
            </w:r>
            <w:r w:rsidR="00CF28A3">
              <w:t> </w:t>
            </w:r>
            <w:r w:rsidRPr="00D66195">
              <w:t>d</w:t>
            </w:r>
            <w:r>
              <w:t>ays</w:t>
            </w:r>
            <w:r w:rsidRPr="00D66195">
              <w:t>/y</w:t>
            </w:r>
            <w:r>
              <w:t>ea</w:t>
            </w:r>
            <w:r w:rsidRPr="00D66195">
              <w:t>r) by 2090; 10</w:t>
            </w:r>
            <w:r>
              <w:t>-</w:t>
            </w:r>
            <w:r w:rsidRPr="00D66195">
              <w:t>day dry spells, Wellington +4 (31</w:t>
            </w:r>
            <w:r w:rsidR="00CF28A3">
              <w:t> </w:t>
            </w:r>
            <w:r w:rsidRPr="00D66195">
              <w:t>d</w:t>
            </w:r>
            <w:r>
              <w:t>ays</w:t>
            </w:r>
            <w:r w:rsidRPr="00D66195">
              <w:t>/y</w:t>
            </w:r>
            <w:r>
              <w:t>ea</w:t>
            </w:r>
            <w:r w:rsidRPr="00D66195">
              <w:t>r), Masterton +2 (30</w:t>
            </w:r>
            <w:r>
              <w:t xml:space="preserve"> </w:t>
            </w:r>
            <w:r w:rsidRPr="00D66195">
              <w:t>d</w:t>
            </w:r>
            <w:r>
              <w:t>ays</w:t>
            </w:r>
            <w:r w:rsidRPr="00D66195">
              <w:t>/y</w:t>
            </w:r>
            <w:r>
              <w:t>ea</w:t>
            </w:r>
            <w:r w:rsidRPr="00D66195">
              <w:t xml:space="preserve">r) by 2090. The annual probability of </w:t>
            </w:r>
            <w:r>
              <w:t>PED</w:t>
            </w:r>
            <w:r w:rsidRPr="00D66195">
              <w:t xml:space="preserve"> exceeding 300</w:t>
            </w:r>
            <w:r>
              <w:t xml:space="preserve"> </w:t>
            </w:r>
            <w:r w:rsidRPr="00D66195">
              <w:t>mm (indicating very dry conditions) increases throughout the region, except for highest Tararua Range altitude. For the Wairarapa, future probability ranges for PED &gt;300</w:t>
            </w:r>
            <w:r>
              <w:t xml:space="preserve"> </w:t>
            </w:r>
            <w:r w:rsidRPr="00D66195">
              <w:t>mm increase from 40</w:t>
            </w:r>
            <w:r>
              <w:t>–</w:t>
            </w:r>
            <w:r w:rsidRPr="00D66195">
              <w:t>60</w:t>
            </w:r>
            <w:r>
              <w:t>%</w:t>
            </w:r>
            <w:r w:rsidRPr="00D66195">
              <w:t xml:space="preserve"> to 60</w:t>
            </w:r>
            <w:r>
              <w:t>–</w:t>
            </w:r>
            <w:r w:rsidRPr="00D66195">
              <w:t>80</w:t>
            </w:r>
            <w:r>
              <w:t>%</w:t>
            </w:r>
            <w:r w:rsidRPr="00D66195">
              <w:t xml:space="preserve"> by 2090. Wellington City may experience an annual probability increase of PED &gt;300</w:t>
            </w:r>
            <w:r>
              <w:t xml:space="preserve"> </w:t>
            </w:r>
            <w:r w:rsidRPr="00D66195">
              <w:t>mm from 5</w:t>
            </w:r>
            <w:r>
              <w:t>–</w:t>
            </w:r>
            <w:r w:rsidRPr="00D66195">
              <w:t>10</w:t>
            </w:r>
            <w:r>
              <w:t>%</w:t>
            </w:r>
            <w:r w:rsidRPr="00D66195">
              <w:t xml:space="preserve"> to 20</w:t>
            </w:r>
            <w:r>
              <w:t>–</w:t>
            </w:r>
            <w:r w:rsidRPr="00D66195">
              <w:t>40</w:t>
            </w:r>
            <w:r>
              <w:t>%</w:t>
            </w:r>
            <w:r w:rsidRPr="00D66195">
              <w:t xml:space="preserve"> by 2090 (Pearce</w:t>
            </w:r>
            <w:r w:rsidR="00CF28A3">
              <w:t> </w:t>
            </w:r>
            <w:r w:rsidRPr="00D66195">
              <w:t>et al, 2019).</w:t>
            </w:r>
          </w:p>
          <w:p w14:paraId="65880816" w14:textId="391ABEA6" w:rsidR="00C03C50" w:rsidRPr="00D66195" w:rsidRDefault="00C03C50" w:rsidP="00CF28A3">
            <w:pPr>
              <w:pStyle w:val="TableBullet"/>
            </w:pPr>
            <w:r w:rsidRPr="00D66195">
              <w:t>Zone 3</w:t>
            </w:r>
            <w:r w:rsidR="00D03D4F">
              <w:t>:</w:t>
            </w:r>
            <w:r w:rsidRPr="00D66195">
              <w:t xml:space="preserve"> 5</w:t>
            </w:r>
            <w:r>
              <w:t>–</w:t>
            </w:r>
            <w:r w:rsidRPr="00D66195">
              <w:t xml:space="preserve">15 more dry days per year. Increase in PED </w:t>
            </w:r>
            <w:r w:rsidR="00CF28A3">
              <w:br/>
            </w:r>
            <w:r w:rsidRPr="00D66195">
              <w:t>100</w:t>
            </w:r>
            <w:r>
              <w:t>–</w:t>
            </w:r>
            <w:r w:rsidRPr="00D66195">
              <w:t>150</w:t>
            </w:r>
            <w:r>
              <w:t xml:space="preserve"> </w:t>
            </w:r>
            <w:r w:rsidRPr="00D66195">
              <w:t>mm for most areas (</w:t>
            </w:r>
            <w:r>
              <w:t>Ministry for the Environment</w:t>
            </w:r>
            <w:r w:rsidRPr="00D66195">
              <w:t>, 2018)</w:t>
            </w:r>
            <w:r w:rsidR="001A1F4C">
              <w:t>.</w:t>
            </w:r>
          </w:p>
          <w:p w14:paraId="2EAB319C" w14:textId="5210B2F5" w:rsidR="00C03C50" w:rsidRPr="00D66195" w:rsidRDefault="00C03C50" w:rsidP="00CF28A3">
            <w:pPr>
              <w:pStyle w:val="TableBullet"/>
            </w:pPr>
            <w:r w:rsidRPr="00D66195">
              <w:t>Zone 4</w:t>
            </w:r>
            <w:r w:rsidR="00D03D4F">
              <w:t>:</w:t>
            </w:r>
            <w:r w:rsidRPr="00D66195">
              <w:t xml:space="preserve"> 0</w:t>
            </w:r>
            <w:r>
              <w:t>–</w:t>
            </w:r>
            <w:r w:rsidRPr="00D66195">
              <w:t xml:space="preserve">15 more dry days per year. Increase in PED of </w:t>
            </w:r>
            <w:r w:rsidR="00CF28A3">
              <w:br/>
            </w:r>
            <w:r w:rsidRPr="00D66195">
              <w:t>50</w:t>
            </w:r>
            <w:r>
              <w:t>–</w:t>
            </w:r>
            <w:r w:rsidRPr="00D66195">
              <w:t>100</w:t>
            </w:r>
            <w:r>
              <w:t xml:space="preserve"> </w:t>
            </w:r>
            <w:r w:rsidRPr="00D66195">
              <w:t>mm for most areas, 100</w:t>
            </w:r>
            <w:r>
              <w:t>–</w:t>
            </w:r>
            <w:r w:rsidRPr="00D66195">
              <w:t>150</w:t>
            </w:r>
            <w:r>
              <w:t xml:space="preserve"> </w:t>
            </w:r>
            <w:r w:rsidRPr="00D66195">
              <w:t>mm inland valleys (</w:t>
            </w:r>
            <w:r>
              <w:t>Ministry for the Environment</w:t>
            </w:r>
            <w:r w:rsidRPr="00D66195">
              <w:t>, 2018)</w:t>
            </w:r>
            <w:r w:rsidR="001A1F4C">
              <w:t>.</w:t>
            </w:r>
          </w:p>
          <w:p w14:paraId="789B0855" w14:textId="65AE33DF" w:rsidR="00C03C50" w:rsidRPr="00D66195" w:rsidRDefault="00C03C50" w:rsidP="00CF28A3">
            <w:pPr>
              <w:pStyle w:val="TableBullet"/>
            </w:pPr>
            <w:r w:rsidRPr="00D66195">
              <w:t>Zone 5</w:t>
            </w:r>
            <w:r w:rsidR="00D03D4F">
              <w:t>:</w:t>
            </w:r>
            <w:r w:rsidRPr="00D66195">
              <w:t xml:space="preserve"> 0</w:t>
            </w:r>
            <w:r>
              <w:t>–</w:t>
            </w:r>
            <w:r w:rsidRPr="00D66195">
              <w:t xml:space="preserve">5 fewer dry days per year on plains and coast, </w:t>
            </w:r>
            <w:r w:rsidR="00CF28A3">
              <w:br/>
            </w:r>
            <w:r w:rsidRPr="00D66195">
              <w:t>5</w:t>
            </w:r>
            <w:r>
              <w:t>–</w:t>
            </w:r>
            <w:r w:rsidRPr="00D66195">
              <w:t xml:space="preserve">15 more dry days per year inland. Increase in PED of </w:t>
            </w:r>
            <w:r w:rsidR="00CF28A3">
              <w:br/>
            </w:r>
            <w:r w:rsidRPr="00D66195">
              <w:t>50</w:t>
            </w:r>
            <w:r>
              <w:t>–</w:t>
            </w:r>
            <w:r w:rsidRPr="00D66195">
              <w:t>100</w:t>
            </w:r>
            <w:r>
              <w:t xml:space="preserve"> </w:t>
            </w:r>
            <w:r w:rsidRPr="00D66195">
              <w:t>mm for lowland and coast, 100</w:t>
            </w:r>
            <w:r>
              <w:t>–</w:t>
            </w:r>
            <w:r w:rsidRPr="00D66195">
              <w:t>150</w:t>
            </w:r>
            <w:r>
              <w:t xml:space="preserve"> </w:t>
            </w:r>
            <w:r w:rsidRPr="00D66195">
              <w:t>mm inland (</w:t>
            </w:r>
            <w:r>
              <w:t>Ministry</w:t>
            </w:r>
            <w:r w:rsidR="00CF28A3">
              <w:t> </w:t>
            </w:r>
            <w:r>
              <w:t>for the Environment</w:t>
            </w:r>
            <w:r w:rsidRPr="00D66195">
              <w:t>, 2018)</w:t>
            </w:r>
            <w:r w:rsidR="001A1F4C">
              <w:t>.</w:t>
            </w:r>
          </w:p>
          <w:p w14:paraId="6E9B9CD6" w14:textId="6708EE2A" w:rsidR="00C03C50" w:rsidRPr="00D66195" w:rsidRDefault="00C03C50" w:rsidP="00CF28A3">
            <w:pPr>
              <w:pStyle w:val="TableBullet"/>
            </w:pPr>
            <w:r w:rsidRPr="00D66195">
              <w:t>Zone 6</w:t>
            </w:r>
            <w:r w:rsidR="00D03D4F">
              <w:t>:</w:t>
            </w:r>
            <w:r w:rsidRPr="00D66195">
              <w:t xml:space="preserve"> 0</w:t>
            </w:r>
            <w:r>
              <w:t>–</w:t>
            </w:r>
            <w:r w:rsidRPr="00D66195">
              <w:t>5 fewer dry days per year in east. 5</w:t>
            </w:r>
            <w:r>
              <w:t>–</w:t>
            </w:r>
            <w:r w:rsidRPr="00D66195">
              <w:t>15 fewer dry days per year in west. 0</w:t>
            </w:r>
            <w:r>
              <w:t>–</w:t>
            </w:r>
            <w:r w:rsidRPr="00D66195">
              <w:t>5 more dry days per year in interior. Increase in PED 0</w:t>
            </w:r>
            <w:r>
              <w:t>–</w:t>
            </w:r>
            <w:r w:rsidRPr="00D66195">
              <w:t>50</w:t>
            </w:r>
            <w:r>
              <w:t xml:space="preserve"> </w:t>
            </w:r>
            <w:r w:rsidRPr="00D66195">
              <w:t>mm in most areas, 50</w:t>
            </w:r>
            <w:r>
              <w:t>–</w:t>
            </w:r>
            <w:r w:rsidRPr="00D66195">
              <w:t>100</w:t>
            </w:r>
            <w:r>
              <w:t xml:space="preserve"> </w:t>
            </w:r>
            <w:r w:rsidRPr="00D66195">
              <w:t>mm interior (</w:t>
            </w:r>
            <w:r>
              <w:t>Ministry for the Environment</w:t>
            </w:r>
            <w:r w:rsidRPr="00D66195">
              <w:t>, 2018)</w:t>
            </w:r>
            <w:r w:rsidR="001A1F4C">
              <w:t>.</w:t>
            </w:r>
          </w:p>
          <w:p w14:paraId="62DCB69A" w14:textId="5CA5C0A2" w:rsidR="00C03C50" w:rsidRPr="00D66195" w:rsidRDefault="00C03C50" w:rsidP="00CF28A3">
            <w:pPr>
              <w:pStyle w:val="TableBullet"/>
            </w:pPr>
            <w:r w:rsidRPr="00D66195">
              <w:t>Zones 1</w:t>
            </w:r>
            <w:r>
              <w:t>–</w:t>
            </w:r>
            <w:r w:rsidRPr="00D66195">
              <w:t xml:space="preserve">5: </w:t>
            </w:r>
            <w:r w:rsidR="001A1F4C">
              <w:t>L</w:t>
            </w:r>
            <w:r w:rsidRPr="00D66195">
              <w:t xml:space="preserve">ow flow thresholds reached earlier in the year </w:t>
            </w:r>
            <w:r w:rsidR="00CF28A3">
              <w:br/>
            </w:r>
            <w:r w:rsidRPr="00D66195">
              <w:t>(&gt;40 days earlier than present for central North Island) (Collins and Zammit, 2016).</w:t>
            </w:r>
          </w:p>
          <w:p w14:paraId="48560B56" w14:textId="5DDBFEF6" w:rsidR="00C03C50" w:rsidRPr="00D66195" w:rsidRDefault="00C03C50" w:rsidP="00CF28A3">
            <w:pPr>
              <w:pStyle w:val="TableBullet"/>
            </w:pPr>
            <w:r w:rsidRPr="00D66195">
              <w:t xml:space="preserve">Zone 6: </w:t>
            </w:r>
            <w:r w:rsidR="00D03D4F">
              <w:t>L</w:t>
            </w:r>
            <w:r w:rsidRPr="00D66195">
              <w:t>ow flow threshold</w:t>
            </w:r>
            <w:r w:rsidR="00783A36">
              <w:t>s</w:t>
            </w:r>
            <w:r w:rsidRPr="00D66195">
              <w:t xml:space="preserve"> reached later in the year for west and south (Collins and Zammit, 2016)</w:t>
            </w:r>
            <w:r w:rsidR="001A1F4C">
              <w:t>.</w:t>
            </w:r>
          </w:p>
        </w:tc>
        <w:tc>
          <w:tcPr>
            <w:tcW w:w="1250" w:type="pct"/>
            <w:shd w:val="clear" w:color="auto" w:fill="auto"/>
            <w:tcMar>
              <w:top w:w="57" w:type="dxa"/>
            </w:tcMar>
          </w:tcPr>
          <w:p w14:paraId="27FDB078" w14:textId="5BD103B9" w:rsidR="00C03C50" w:rsidRPr="006645C8" w:rsidRDefault="00C03C50" w:rsidP="00CF28A3">
            <w:pPr>
              <w:pStyle w:val="TableBullet"/>
              <w:spacing w:before="60"/>
              <w:rPr>
                <w:szCs w:val="18"/>
                <w:lang w:eastAsia="en-US"/>
              </w:rPr>
            </w:pPr>
            <w:r w:rsidRPr="006645C8">
              <w:rPr>
                <w:szCs w:val="18"/>
                <w:lang w:eastAsia="en-US"/>
              </w:rPr>
              <w:t xml:space="preserve">Dry day and PED projections by 2040 for RCP8.5 are the same as for RCP4.5 </w:t>
            </w:r>
            <w:r w:rsidR="00D03D4F">
              <w:rPr>
                <w:szCs w:val="18"/>
                <w:lang w:eastAsia="en-US"/>
              </w:rPr>
              <w:t>in first column</w:t>
            </w:r>
            <w:r w:rsidRPr="006645C8">
              <w:rPr>
                <w:szCs w:val="18"/>
                <w:lang w:eastAsia="en-US"/>
              </w:rPr>
              <w:t>.</w:t>
            </w:r>
          </w:p>
          <w:p w14:paraId="4A67B759" w14:textId="7C88C0AC" w:rsidR="00C03C50" w:rsidRPr="006645C8" w:rsidRDefault="00C03C50" w:rsidP="00CF28A3">
            <w:pPr>
              <w:pStyle w:val="TableBullet"/>
              <w:rPr>
                <w:szCs w:val="18"/>
                <w:lang w:eastAsia="en-US"/>
              </w:rPr>
            </w:pPr>
            <w:r w:rsidRPr="006645C8">
              <w:rPr>
                <w:szCs w:val="18"/>
                <w:lang w:eastAsia="en-US"/>
              </w:rPr>
              <w:t>Zone 1</w:t>
            </w:r>
            <w:r w:rsidR="00D03D4F">
              <w:rPr>
                <w:szCs w:val="18"/>
                <w:lang w:eastAsia="en-US"/>
              </w:rPr>
              <w:t>:</w:t>
            </w:r>
            <w:r w:rsidRPr="006645C8">
              <w:rPr>
                <w:szCs w:val="18"/>
                <w:lang w:eastAsia="en-US"/>
              </w:rPr>
              <w:t xml:space="preserve"> Drought conditions projected to become more frequent. Increase of 3–9 dry days/year, larger increase in dry days projected for spring (3–6 days). Increased PED of 60–100 mm. Low</w:t>
            </w:r>
            <w:r w:rsidR="00CF28A3">
              <w:rPr>
                <w:szCs w:val="18"/>
                <w:lang w:eastAsia="en-US"/>
              </w:rPr>
              <w:t> </w:t>
            </w:r>
            <w:r w:rsidRPr="006645C8">
              <w:rPr>
                <w:szCs w:val="18"/>
                <w:lang w:eastAsia="en-US"/>
              </w:rPr>
              <w:t>river flow thresholds to be reached earlier in year (Pearce et al, 2018)</w:t>
            </w:r>
            <w:r w:rsidR="001A1F4C">
              <w:rPr>
                <w:szCs w:val="18"/>
                <w:lang w:eastAsia="en-US"/>
              </w:rPr>
              <w:t>.</w:t>
            </w:r>
          </w:p>
          <w:p w14:paraId="07F19D50" w14:textId="019007EF" w:rsidR="00C03C50" w:rsidRPr="006645C8" w:rsidRDefault="00C03C50" w:rsidP="00CF28A3">
            <w:pPr>
              <w:pStyle w:val="TableBullet"/>
              <w:rPr>
                <w:szCs w:val="18"/>
                <w:lang w:eastAsia="en-US"/>
              </w:rPr>
            </w:pPr>
            <w:r w:rsidRPr="006645C8">
              <w:rPr>
                <w:szCs w:val="18"/>
                <w:lang w:eastAsia="en-US"/>
              </w:rPr>
              <w:t>Zones 2–3 (Greater Wellington territory): 3</w:t>
            </w:r>
            <w:r w:rsidR="00D03D4F">
              <w:rPr>
                <w:szCs w:val="18"/>
                <w:lang w:eastAsia="en-US"/>
              </w:rPr>
              <w:t>-</w:t>
            </w:r>
            <w:r w:rsidRPr="006645C8">
              <w:rPr>
                <w:szCs w:val="18"/>
                <w:lang w:eastAsia="en-US"/>
              </w:rPr>
              <w:t>day dry spells, Wellington +8 (189 days/year), Masterton +8 (178 days/year) by 2040; 5</w:t>
            </w:r>
            <w:r w:rsidR="00D03D4F">
              <w:rPr>
                <w:szCs w:val="18"/>
                <w:lang w:eastAsia="en-US"/>
              </w:rPr>
              <w:t>-</w:t>
            </w:r>
            <w:r w:rsidRPr="006645C8">
              <w:rPr>
                <w:szCs w:val="18"/>
                <w:lang w:eastAsia="en-US"/>
              </w:rPr>
              <w:t>day dry spells, Wellington +7 (126 days/year), Masterton +5 (119 days/year) by 2040; 10</w:t>
            </w:r>
            <w:r w:rsidR="00D03D4F">
              <w:rPr>
                <w:szCs w:val="18"/>
                <w:lang w:eastAsia="en-US"/>
              </w:rPr>
              <w:t>-</w:t>
            </w:r>
            <w:r w:rsidRPr="006645C8">
              <w:rPr>
                <w:szCs w:val="18"/>
                <w:lang w:eastAsia="en-US"/>
              </w:rPr>
              <w:t>day dry spells, Wellington +5 (32</w:t>
            </w:r>
            <w:r w:rsidR="00CF28A3">
              <w:rPr>
                <w:szCs w:val="18"/>
                <w:lang w:eastAsia="en-US"/>
              </w:rPr>
              <w:t> </w:t>
            </w:r>
            <w:r w:rsidRPr="006645C8">
              <w:rPr>
                <w:szCs w:val="18"/>
                <w:lang w:eastAsia="en-US"/>
              </w:rPr>
              <w:t>days/year), Masterton +6 (34 days/year) by 2040. The annual probability of PED exceeding 300 mm (indicating very dry conditions) increases throughout the region, except for highest Tararua Range altitude (Pearce et al, 2019).</w:t>
            </w:r>
          </w:p>
          <w:p w14:paraId="5B2CC095" w14:textId="0D8D1FDD" w:rsidR="00C03C50" w:rsidRPr="006645C8" w:rsidRDefault="00C03C50" w:rsidP="00CF28A3">
            <w:pPr>
              <w:pStyle w:val="TableBullet"/>
              <w:rPr>
                <w:szCs w:val="18"/>
                <w:lang w:eastAsia="en-US"/>
              </w:rPr>
            </w:pPr>
            <w:r w:rsidRPr="006645C8">
              <w:rPr>
                <w:szCs w:val="18"/>
                <w:lang w:eastAsia="en-US"/>
              </w:rPr>
              <w:t xml:space="preserve">Zones 1–5: </w:t>
            </w:r>
            <w:r w:rsidR="00D03D4F">
              <w:rPr>
                <w:szCs w:val="18"/>
                <w:lang w:eastAsia="en-US"/>
              </w:rPr>
              <w:t>L</w:t>
            </w:r>
            <w:r w:rsidRPr="006645C8">
              <w:rPr>
                <w:szCs w:val="18"/>
                <w:lang w:eastAsia="en-US"/>
              </w:rPr>
              <w:t>ow flow thresholds reached earlier in the year (&gt;40</w:t>
            </w:r>
            <w:r w:rsidR="00CF28A3">
              <w:rPr>
                <w:szCs w:val="18"/>
                <w:lang w:eastAsia="en-US"/>
              </w:rPr>
              <w:t> </w:t>
            </w:r>
            <w:r w:rsidRPr="006645C8">
              <w:rPr>
                <w:szCs w:val="18"/>
                <w:lang w:eastAsia="en-US"/>
              </w:rPr>
              <w:t>days earlier than present for central North Island) (Collins and</w:t>
            </w:r>
            <w:r w:rsidR="00CF28A3">
              <w:rPr>
                <w:szCs w:val="18"/>
                <w:lang w:eastAsia="en-US"/>
              </w:rPr>
              <w:t> </w:t>
            </w:r>
            <w:r w:rsidRPr="006645C8">
              <w:rPr>
                <w:szCs w:val="18"/>
                <w:lang w:eastAsia="en-US"/>
              </w:rPr>
              <w:t>Zammit, 2016).</w:t>
            </w:r>
          </w:p>
          <w:p w14:paraId="5EE4E8A5" w14:textId="7A0C1210" w:rsidR="00C03C50" w:rsidRPr="006645C8" w:rsidRDefault="00C03C50" w:rsidP="00D03D4F">
            <w:pPr>
              <w:pStyle w:val="TableBullet"/>
              <w:rPr>
                <w:szCs w:val="18"/>
                <w:lang w:eastAsia="en-US"/>
              </w:rPr>
            </w:pPr>
            <w:r w:rsidRPr="006645C8">
              <w:rPr>
                <w:szCs w:val="18"/>
                <w:lang w:eastAsia="en-US"/>
              </w:rPr>
              <w:t xml:space="preserve">Zone 6: </w:t>
            </w:r>
            <w:r w:rsidR="00D03D4F">
              <w:rPr>
                <w:szCs w:val="18"/>
                <w:lang w:eastAsia="en-US"/>
              </w:rPr>
              <w:t>L</w:t>
            </w:r>
            <w:r w:rsidRPr="006645C8">
              <w:rPr>
                <w:szCs w:val="18"/>
                <w:lang w:eastAsia="en-US"/>
              </w:rPr>
              <w:t>ow flow threshold reached later in the year for west and south (Collins and Zammit, 2016).</w:t>
            </w:r>
          </w:p>
        </w:tc>
        <w:tc>
          <w:tcPr>
            <w:tcW w:w="1250" w:type="pct"/>
            <w:shd w:val="clear" w:color="auto" w:fill="auto"/>
            <w:tcMar>
              <w:top w:w="57" w:type="dxa"/>
            </w:tcMar>
          </w:tcPr>
          <w:p w14:paraId="0EBDFDF3" w14:textId="3C1DDEAB" w:rsidR="00C03C50" w:rsidRPr="00D66195" w:rsidRDefault="00C03C50" w:rsidP="00CF28A3">
            <w:pPr>
              <w:pStyle w:val="TableBullet"/>
              <w:spacing w:before="60"/>
            </w:pPr>
            <w:r w:rsidRPr="00D66195">
              <w:t>Zone</w:t>
            </w:r>
            <w:r w:rsidR="00D03D4F">
              <w:t>s</w:t>
            </w:r>
            <w:r w:rsidRPr="00D66195">
              <w:t xml:space="preserve"> 1, 3</w:t>
            </w:r>
            <w:r w:rsidR="00D03D4F">
              <w:t>:</w:t>
            </w:r>
            <w:r w:rsidRPr="00D66195">
              <w:t xml:space="preserve"> 10</w:t>
            </w:r>
            <w:r>
              <w:t>–</w:t>
            </w:r>
            <w:r w:rsidRPr="00D66195">
              <w:t>20 more dry days per year. Zone 1: 100</w:t>
            </w:r>
            <w:r>
              <w:t>–</w:t>
            </w:r>
            <w:r w:rsidRPr="00D66195">
              <w:t>150</w:t>
            </w:r>
            <w:r>
              <w:t> </w:t>
            </w:r>
            <w:r w:rsidRPr="00D66195">
              <w:t>mm increase in PED. Zone 3. 150</w:t>
            </w:r>
            <w:r>
              <w:t>–</w:t>
            </w:r>
            <w:r w:rsidRPr="00D66195">
              <w:t>200</w:t>
            </w:r>
            <w:r>
              <w:t xml:space="preserve"> </w:t>
            </w:r>
            <w:r w:rsidRPr="00D66195">
              <w:t>mm increase in PED for most areas. Low river flow thresholds to be reached earlier in year &gt;40</w:t>
            </w:r>
            <w:r w:rsidR="00CF28A3">
              <w:t> </w:t>
            </w:r>
            <w:r w:rsidRPr="00D66195">
              <w:t>days earlier than present (Pearce et al, 2018).</w:t>
            </w:r>
          </w:p>
          <w:p w14:paraId="29C41E5B" w14:textId="60F4291A" w:rsidR="00C03C50" w:rsidRPr="00D66195" w:rsidRDefault="00C03C50" w:rsidP="00CF28A3">
            <w:pPr>
              <w:pStyle w:val="TableBullet"/>
            </w:pPr>
            <w:r w:rsidRPr="00D66195">
              <w:t>Zone 2</w:t>
            </w:r>
            <w:r w:rsidR="00D03D4F">
              <w:t>:</w:t>
            </w:r>
            <w:r w:rsidRPr="00D66195">
              <w:t xml:space="preserve"> 5</w:t>
            </w:r>
            <w:r>
              <w:t>–</w:t>
            </w:r>
            <w:r w:rsidRPr="00D66195">
              <w:t>15 more dry days per year. 50</w:t>
            </w:r>
            <w:r>
              <w:t>–</w:t>
            </w:r>
            <w:r w:rsidRPr="00D66195">
              <w:t>100</w:t>
            </w:r>
            <w:r>
              <w:t xml:space="preserve"> </w:t>
            </w:r>
            <w:r w:rsidRPr="00D66195">
              <w:t>mm increase in PED for most areas.</w:t>
            </w:r>
          </w:p>
          <w:p w14:paraId="63CD630C" w14:textId="11D9A244" w:rsidR="00C03C50" w:rsidRPr="00D66195" w:rsidRDefault="00C03C50" w:rsidP="00CF28A3">
            <w:pPr>
              <w:pStyle w:val="TableBullet"/>
            </w:pPr>
            <w:r w:rsidRPr="00D66195">
              <w:t>Zone 4</w:t>
            </w:r>
            <w:r w:rsidR="00D03D4F">
              <w:t>:</w:t>
            </w:r>
            <w:r w:rsidRPr="00D66195">
              <w:t xml:space="preserve"> 5</w:t>
            </w:r>
            <w:r>
              <w:t>–</w:t>
            </w:r>
            <w:r w:rsidRPr="00D66195">
              <w:t>15 more dry days per year. 150</w:t>
            </w:r>
            <w:r>
              <w:t>–</w:t>
            </w:r>
            <w:r w:rsidRPr="00D66195">
              <w:t>200</w:t>
            </w:r>
            <w:r>
              <w:t xml:space="preserve"> </w:t>
            </w:r>
            <w:r w:rsidRPr="00D66195">
              <w:t>mm increase in PED for most areas.</w:t>
            </w:r>
          </w:p>
          <w:p w14:paraId="595DA2F7" w14:textId="6532B9AE" w:rsidR="00C03C50" w:rsidRPr="00D66195" w:rsidRDefault="00C03C50" w:rsidP="00CF28A3">
            <w:pPr>
              <w:pStyle w:val="TableBullet"/>
            </w:pPr>
            <w:r w:rsidRPr="00D66195">
              <w:t>Zone 5</w:t>
            </w:r>
            <w:r w:rsidR="00D03D4F">
              <w:t>:</w:t>
            </w:r>
            <w:r w:rsidRPr="00D66195">
              <w:t xml:space="preserve"> 0</w:t>
            </w:r>
            <w:r>
              <w:t>–</w:t>
            </w:r>
            <w:r w:rsidRPr="00D66195">
              <w:t xml:space="preserve">10 fewer dry days per year on coast and plains, </w:t>
            </w:r>
            <w:r w:rsidR="00CF28A3">
              <w:br/>
            </w:r>
            <w:r w:rsidRPr="00D66195">
              <w:t>10</w:t>
            </w:r>
            <w:r>
              <w:t>–</w:t>
            </w:r>
            <w:r w:rsidRPr="00D66195">
              <w:t>20 more dry days per year inland. 50</w:t>
            </w:r>
            <w:r>
              <w:t>–</w:t>
            </w:r>
            <w:r w:rsidRPr="00D66195">
              <w:t>100</w:t>
            </w:r>
            <w:r>
              <w:t xml:space="preserve"> </w:t>
            </w:r>
            <w:r w:rsidRPr="00D66195">
              <w:t>mm increase in PED on plains, 150</w:t>
            </w:r>
            <w:r>
              <w:t>–</w:t>
            </w:r>
            <w:r w:rsidRPr="00D66195">
              <w:t>200</w:t>
            </w:r>
            <w:r>
              <w:t xml:space="preserve"> </w:t>
            </w:r>
            <w:r w:rsidRPr="00D66195">
              <w:t>mm increase in PED at high elevations.</w:t>
            </w:r>
          </w:p>
          <w:p w14:paraId="7841D53D" w14:textId="16C61656" w:rsidR="00C03C50" w:rsidRPr="00D66195" w:rsidRDefault="00C03C50" w:rsidP="00CF28A3">
            <w:pPr>
              <w:pStyle w:val="TableBullet"/>
            </w:pPr>
            <w:r w:rsidRPr="00D66195">
              <w:t>Zone 6</w:t>
            </w:r>
            <w:r w:rsidR="00D03D4F">
              <w:t>:</w:t>
            </w:r>
            <w:r w:rsidRPr="00D66195">
              <w:t xml:space="preserve"> 15</w:t>
            </w:r>
            <w:r>
              <w:t>–</w:t>
            </w:r>
            <w:r w:rsidRPr="00D66195">
              <w:t xml:space="preserve">20 fewer dry days per year on </w:t>
            </w:r>
            <w:r w:rsidR="00D03D4F">
              <w:t>W</w:t>
            </w:r>
            <w:r w:rsidRPr="00D66195">
              <w:t xml:space="preserve">est </w:t>
            </w:r>
            <w:r w:rsidR="00D03D4F">
              <w:t>C</w:t>
            </w:r>
            <w:r w:rsidRPr="00D66195">
              <w:t>oast, 5</w:t>
            </w:r>
            <w:r>
              <w:t>–</w:t>
            </w:r>
            <w:r w:rsidRPr="00D66195">
              <w:t>15 more dry days for much of Southland and Otago. 0</w:t>
            </w:r>
            <w:r>
              <w:t>–</w:t>
            </w:r>
            <w:r w:rsidRPr="00D66195">
              <w:t>50</w:t>
            </w:r>
            <w:r>
              <w:t xml:space="preserve"> </w:t>
            </w:r>
            <w:r w:rsidRPr="00D66195">
              <w:t>mm increase in PED for most areas, 100</w:t>
            </w:r>
            <w:r>
              <w:t>–</w:t>
            </w:r>
            <w:r w:rsidRPr="00D66195">
              <w:t>150</w:t>
            </w:r>
            <w:r>
              <w:t xml:space="preserve"> </w:t>
            </w:r>
            <w:r w:rsidRPr="00D66195">
              <w:t>mm increase in PED</w:t>
            </w:r>
            <w:r w:rsidR="00D03D4F">
              <w:t xml:space="preserve"> in</w:t>
            </w:r>
            <w:r w:rsidRPr="00D66195">
              <w:t xml:space="preserve"> inland Otago.</w:t>
            </w:r>
          </w:p>
          <w:p w14:paraId="109E7A80" w14:textId="389384B5" w:rsidR="00C03C50" w:rsidRPr="00D66195" w:rsidRDefault="00C03C50" w:rsidP="00CF28A3">
            <w:pPr>
              <w:pStyle w:val="TableBullet"/>
            </w:pPr>
            <w:r w:rsidRPr="00D66195">
              <w:t>By 2090, up to 10 or more additional dry days per year (~5</w:t>
            </w:r>
            <w:r>
              <w:t>%</w:t>
            </w:r>
            <w:r w:rsidRPr="00D66195">
              <w:t xml:space="preserve"> increase) throughout the North Island and in inland South Island (</w:t>
            </w:r>
            <w:r>
              <w:t>Ministry for the Environment</w:t>
            </w:r>
            <w:r w:rsidRPr="00D66195">
              <w:t>, 2018).</w:t>
            </w:r>
          </w:p>
          <w:p w14:paraId="2ACE455C" w14:textId="3305EE19" w:rsidR="00C03C50" w:rsidRPr="00D66195" w:rsidRDefault="00C03C50" w:rsidP="00CF28A3">
            <w:pPr>
              <w:pStyle w:val="TableBullet"/>
            </w:pPr>
            <w:r w:rsidRPr="00D66195">
              <w:t>Decrease of up to 5</w:t>
            </w:r>
            <w:r>
              <w:t>%</w:t>
            </w:r>
            <w:r w:rsidRPr="00D66195">
              <w:t xml:space="preserve"> or more in relative humidity by 2090, especially in the South Island (</w:t>
            </w:r>
            <w:r>
              <w:t>Ministry for the Environment</w:t>
            </w:r>
            <w:r w:rsidRPr="00D66195">
              <w:t>, 2018).</w:t>
            </w:r>
          </w:p>
          <w:p w14:paraId="4647B17D" w14:textId="77777777" w:rsidR="00C03C50" w:rsidRPr="00D66195" w:rsidRDefault="00C03C50" w:rsidP="00CF28A3">
            <w:pPr>
              <w:pStyle w:val="TableBullet"/>
            </w:pPr>
            <w:r w:rsidRPr="00D66195">
              <w:t>Zones 1, 3, 5: Drought probability up 50</w:t>
            </w:r>
            <w:r>
              <w:t>–</w:t>
            </w:r>
            <w:r w:rsidRPr="00D66195">
              <w:t>70</w:t>
            </w:r>
            <w:r>
              <w:t>%</w:t>
            </w:r>
            <w:r w:rsidRPr="00D66195">
              <w:t>. Time spent in drought increase 5</w:t>
            </w:r>
            <w:r>
              <w:t>–</w:t>
            </w:r>
            <w:r w:rsidRPr="00D66195">
              <w:t>20</w:t>
            </w:r>
            <w:r>
              <w:t>%</w:t>
            </w:r>
            <w:r w:rsidRPr="00D66195">
              <w:t xml:space="preserve"> (Clark et al, 2011).</w:t>
            </w:r>
          </w:p>
          <w:p w14:paraId="4770E4CC" w14:textId="48539A1D" w:rsidR="00C03C50" w:rsidRPr="00D66195" w:rsidRDefault="00C03C50" w:rsidP="00CF28A3">
            <w:pPr>
              <w:pStyle w:val="TableBullet"/>
            </w:pPr>
            <w:r w:rsidRPr="00D66195">
              <w:t>Zones 1</w:t>
            </w:r>
            <w:r>
              <w:t>–</w:t>
            </w:r>
            <w:r w:rsidRPr="00D66195">
              <w:t xml:space="preserve">5: </w:t>
            </w:r>
            <w:r w:rsidR="00783A36">
              <w:t>L</w:t>
            </w:r>
            <w:r w:rsidRPr="00D66195">
              <w:t>ow flow thresholds reached earlier in the year (&gt;40</w:t>
            </w:r>
            <w:r w:rsidR="00CF28A3">
              <w:t> </w:t>
            </w:r>
            <w:r w:rsidRPr="00D66195">
              <w:t>days earlier than present for central North Island) (Collins and Zammit, 2016)</w:t>
            </w:r>
            <w:r>
              <w:t>.</w:t>
            </w:r>
          </w:p>
          <w:p w14:paraId="51063E86" w14:textId="6555F178" w:rsidR="00C03C50" w:rsidRPr="00D66195" w:rsidRDefault="00C03C50" w:rsidP="00783A36">
            <w:pPr>
              <w:pStyle w:val="TableBullet"/>
            </w:pPr>
            <w:r w:rsidRPr="00D66195">
              <w:t xml:space="preserve">Zone 6: </w:t>
            </w:r>
            <w:r w:rsidR="00783A36">
              <w:t>L</w:t>
            </w:r>
            <w:r w:rsidRPr="00D66195">
              <w:t>ow flow threshold</w:t>
            </w:r>
            <w:r w:rsidR="00783A36">
              <w:t>s</w:t>
            </w:r>
            <w:r w:rsidRPr="00D66195">
              <w:t xml:space="preserve"> reached later in the year for west and south (Collins and Zammit, 2016)</w:t>
            </w:r>
            <w:r>
              <w:t>.</w:t>
            </w:r>
          </w:p>
        </w:tc>
      </w:tr>
    </w:tbl>
    <w:p w14:paraId="57064DBE" w14:textId="77777777" w:rsidR="00C03C50" w:rsidRPr="00D66195" w:rsidRDefault="00C03C50" w:rsidP="00872C4C">
      <w:pPr>
        <w:pStyle w:val="BodyText"/>
      </w:pPr>
    </w:p>
    <w:p w14:paraId="27E15FA5" w14:textId="1FA92A7C" w:rsidR="004A3329" w:rsidRDefault="004A3329">
      <w:pPr>
        <w:spacing w:before="0" w:after="200" w:line="276" w:lineRule="auto"/>
        <w:jc w:val="left"/>
      </w:pPr>
      <w:r>
        <w:br w:type="page"/>
      </w:r>
    </w:p>
    <w:p w14:paraId="37CF8BB9" w14:textId="14B34FB7" w:rsidR="00C03C50" w:rsidRPr="0031245A" w:rsidRDefault="004A3329" w:rsidP="00F20F68">
      <w:pPr>
        <w:pStyle w:val="Tableheading2"/>
        <w:rPr>
          <w:color w:val="000000" w:themeColor="text1"/>
        </w:rPr>
      </w:pPr>
      <w:bookmarkStart w:id="816" w:name="_Toc45391956"/>
      <w:r w:rsidRPr="0031245A">
        <w:rPr>
          <w:rFonts w:cs="Times New Roman"/>
          <w:color w:val="000000" w:themeColor="text1"/>
        </w:rPr>
        <w:lastRenderedPageBreak/>
        <w:t>Increased storminess and extreme winds/rainfall</w:t>
      </w:r>
      <w:bookmarkEnd w:id="816"/>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1E3B7988" w14:textId="77777777" w:rsidTr="009B7338">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0C1F0CD2" w14:textId="77777777" w:rsidR="00C03C50" w:rsidRPr="00C03C50" w:rsidRDefault="00C03C50" w:rsidP="00756486">
            <w:pPr>
              <w:pStyle w:val="TableTextbold"/>
              <w:rPr>
                <w:color w:val="FFFFFF" w:themeColor="background1"/>
              </w:rPr>
            </w:pPr>
            <w:bookmarkStart w:id="817" w:name="Increasedstorminessandextremewinds"/>
            <w:bookmarkStart w:id="818" w:name="_Hlk26786466"/>
            <w:r w:rsidRPr="00C03C50">
              <w:rPr>
                <w:rFonts w:cs="Times New Roman"/>
                <w:color w:val="FFFFFF" w:themeColor="background1"/>
              </w:rPr>
              <w:t>Increased storminess and extreme winds/rainfall</w:t>
            </w:r>
            <w:bookmarkEnd w:id="817"/>
          </w:p>
        </w:tc>
      </w:tr>
      <w:tr w:rsidR="009B7338" w:rsidRPr="009B7338" w14:paraId="13507BE8" w14:textId="77777777" w:rsidTr="009B7338">
        <w:trPr>
          <w:trHeight w:val="340"/>
        </w:trPr>
        <w:tc>
          <w:tcPr>
            <w:tcW w:w="2500" w:type="pct"/>
            <w:gridSpan w:val="2"/>
            <w:tcBorders>
              <w:bottom w:val="nil"/>
            </w:tcBorders>
            <w:shd w:val="clear" w:color="auto" w:fill="D2DDE2" w:themeFill="accent3"/>
            <w:tcMar>
              <w:top w:w="0" w:type="dxa"/>
            </w:tcMar>
            <w:vAlign w:val="center"/>
          </w:tcPr>
          <w:p w14:paraId="6AB21472" w14:textId="77777777" w:rsidR="00C03C50" w:rsidRPr="009B7338" w:rsidRDefault="00C03C50" w:rsidP="00756486">
            <w:pPr>
              <w:pStyle w:val="TableTextbold"/>
            </w:pPr>
            <w:r w:rsidRPr="009B7338">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4CC7428A" w14:textId="77777777" w:rsidR="00C03C50" w:rsidRPr="009B7338" w:rsidRDefault="00C03C50" w:rsidP="00756486">
            <w:pPr>
              <w:pStyle w:val="TableTextbold"/>
            </w:pPr>
            <w:r w:rsidRPr="009B7338">
              <w:t xml:space="preserve">Climate sub-national zones affected </w:t>
            </w:r>
          </w:p>
        </w:tc>
      </w:tr>
      <w:tr w:rsidR="00C03C50" w:rsidRPr="00D66195" w14:paraId="79163D0C" w14:textId="77777777" w:rsidTr="009B7338">
        <w:trPr>
          <w:trHeight w:val="1167"/>
        </w:trPr>
        <w:tc>
          <w:tcPr>
            <w:tcW w:w="2500" w:type="pct"/>
            <w:gridSpan w:val="2"/>
            <w:tcBorders>
              <w:top w:val="nil"/>
              <w:bottom w:val="single" w:sz="4" w:space="0" w:color="1C556C" w:themeColor="accent1"/>
            </w:tcBorders>
            <w:shd w:val="clear" w:color="auto" w:fill="FFFFFF" w:themeFill="background1"/>
            <w:tcMar>
              <w:top w:w="0" w:type="dxa"/>
            </w:tcMar>
          </w:tcPr>
          <w:p w14:paraId="11AE299B" w14:textId="77777777" w:rsidR="00C03C50" w:rsidRPr="00D66195" w:rsidRDefault="00C03C50" w:rsidP="00017B28">
            <w:pPr>
              <w:pStyle w:val="TableBullet"/>
              <w:spacing w:before="60"/>
            </w:pPr>
            <w:r w:rsidRPr="00D66195">
              <w:t xml:space="preserve">Extreme annual </w:t>
            </w:r>
            <w:r>
              <w:t>one</w:t>
            </w:r>
            <w:r w:rsidRPr="00D66195">
              <w:t>-day rainfall decrease in north and east and increase in west since 1930 (IPCC, 2014</w:t>
            </w:r>
            <w:r>
              <w:t>a</w:t>
            </w:r>
            <w:r w:rsidRPr="00D66195">
              <w:t xml:space="preserve">). </w:t>
            </w:r>
          </w:p>
          <w:p w14:paraId="617EED3B" w14:textId="77777777" w:rsidR="00C03C50" w:rsidRPr="00D66195" w:rsidRDefault="00C03C50" w:rsidP="00017B28">
            <w:pPr>
              <w:pStyle w:val="TableBullet"/>
            </w:pPr>
            <w:r w:rsidRPr="00D66195">
              <w:t>Mean westerly flow of wind increased during the late 20</w:t>
            </w:r>
            <w:r w:rsidRPr="003821AD">
              <w:t>th</w:t>
            </w:r>
            <w:r w:rsidRPr="00D66195">
              <w:t xml:space="preserve"> century (1978</w:t>
            </w:r>
            <w:r>
              <w:t>–</w:t>
            </w:r>
            <w:r w:rsidRPr="00D66195">
              <w:t>98) (IPCC, 2014</w:t>
            </w:r>
            <w:r>
              <w:t>a</w:t>
            </w:r>
            <w:r w:rsidRPr="00D66195">
              <w:t xml:space="preserve">). </w:t>
            </w:r>
          </w:p>
          <w:p w14:paraId="5D5FED0A" w14:textId="77777777" w:rsidR="00C03C50" w:rsidRPr="00D66195" w:rsidRDefault="00C03C50" w:rsidP="00017B28">
            <w:pPr>
              <w:pStyle w:val="TableBullet"/>
            </w:pPr>
            <w:r w:rsidRPr="00D66195">
              <w:t>Between 1972 and 2016, trends in the frequency and magnitude of extreme wind decreased at some sites across New Zealand</w:t>
            </w:r>
            <w:r>
              <w:t>;</w:t>
            </w:r>
            <w:r w:rsidRPr="00D66195">
              <w:t xml:space="preserve"> however, these results should be treated with caution due to some missing records for some stations and unavailable data (Stats NZ, 2017c).</w:t>
            </w:r>
          </w:p>
        </w:tc>
        <w:tc>
          <w:tcPr>
            <w:tcW w:w="2500" w:type="pct"/>
            <w:gridSpan w:val="2"/>
            <w:tcBorders>
              <w:top w:val="nil"/>
              <w:bottom w:val="single" w:sz="4" w:space="0" w:color="1C556C" w:themeColor="accent1"/>
            </w:tcBorders>
            <w:shd w:val="clear" w:color="auto" w:fill="FFFFFF" w:themeFill="background1"/>
            <w:tcMar>
              <w:top w:w="0" w:type="dxa"/>
            </w:tcMar>
          </w:tcPr>
          <w:p w14:paraId="44157518" w14:textId="6E625129" w:rsidR="00C03C50" w:rsidRPr="00D66195" w:rsidRDefault="00C03C50" w:rsidP="00017B28">
            <w:pPr>
              <w:pStyle w:val="TableBullet"/>
              <w:spacing w:before="60"/>
            </w:pPr>
            <w:r w:rsidRPr="00D66195">
              <w:t xml:space="preserve">2050: All zones </w:t>
            </w:r>
            <w:r>
              <w:t>–</w:t>
            </w:r>
            <w:r w:rsidRPr="00D66195">
              <w:t xml:space="preserve"> Increases in extreme wind in southern half of North Island and the South Island (</w:t>
            </w:r>
            <w:r w:rsidRPr="00D237C9">
              <w:t>Climate Change Adaptation Technical Working Group</w:t>
            </w:r>
            <w:r w:rsidRPr="00D66195">
              <w:t xml:space="preserve">, 2017; </w:t>
            </w:r>
            <w:r>
              <w:t>Ministry for the Environment</w:t>
            </w:r>
            <w:r w:rsidRPr="00D66195">
              <w:t xml:space="preserve">, 2018). Increases in rainfall intensity projected everywhere, but largest for </w:t>
            </w:r>
            <w:r w:rsidR="006A71B1">
              <w:t>z</w:t>
            </w:r>
            <w:r w:rsidRPr="00D66195">
              <w:t>ones 1, 3, 6 (southeast) (Carey-Smith</w:t>
            </w:r>
            <w:r>
              <w:t xml:space="preserve"> et al</w:t>
            </w:r>
            <w:r w:rsidRPr="00D66195">
              <w:t>, 2018)</w:t>
            </w:r>
            <w:r w:rsidR="003C5B05">
              <w:t>.</w:t>
            </w:r>
          </w:p>
          <w:p w14:paraId="0639F91B" w14:textId="76093747" w:rsidR="00C03C50" w:rsidRPr="00D66195" w:rsidRDefault="00C03C50" w:rsidP="00017B28">
            <w:pPr>
              <w:pStyle w:val="TableBullet"/>
            </w:pPr>
            <w:r w:rsidRPr="00D66195">
              <w:t xml:space="preserve">2100: All zones </w:t>
            </w:r>
            <w:r>
              <w:t>–</w:t>
            </w:r>
            <w:r w:rsidRPr="00D66195">
              <w:t xml:space="preserve"> Increases in extreme wind in southern half of North Island and the South Island </w:t>
            </w:r>
            <w:r w:rsidRPr="00D66195">
              <w:rPr>
                <w:rFonts w:cs="Times New Roman"/>
              </w:rPr>
              <w:t>(</w:t>
            </w:r>
            <w:r w:rsidRPr="00D237C9">
              <w:t>Climate Change Adaptation Technical Working Group</w:t>
            </w:r>
            <w:r w:rsidRPr="00D66195">
              <w:rPr>
                <w:rFonts w:cs="Times New Roman"/>
              </w:rPr>
              <w:t xml:space="preserve">, 2017; </w:t>
            </w:r>
            <w:r>
              <w:rPr>
                <w:rFonts w:cs="Times New Roman"/>
              </w:rPr>
              <w:t>Ministry for the Environment</w:t>
            </w:r>
            <w:r w:rsidRPr="00D66195">
              <w:rPr>
                <w:rFonts w:cs="Times New Roman"/>
              </w:rPr>
              <w:t xml:space="preserve">, 2018). </w:t>
            </w:r>
            <w:r w:rsidRPr="00D66195">
              <w:t xml:space="preserve">Increases in rainfall intensity projected everywhere, but largest for </w:t>
            </w:r>
            <w:r w:rsidR="006A71B1">
              <w:t>z</w:t>
            </w:r>
            <w:r w:rsidRPr="00D66195">
              <w:t>ones 1, 3, 6 (southeast) (Carey-Smith et al, 2018)</w:t>
            </w:r>
            <w:r w:rsidR="003C5B05">
              <w:t>.</w:t>
            </w:r>
          </w:p>
        </w:tc>
      </w:tr>
      <w:tr w:rsidR="00C03C50" w:rsidRPr="00C03C50" w14:paraId="71F6DCD7" w14:textId="77777777" w:rsidTr="009B7338">
        <w:trPr>
          <w:trHeight w:val="340"/>
        </w:trPr>
        <w:tc>
          <w:tcPr>
            <w:tcW w:w="1250" w:type="pct"/>
            <w:shd w:val="clear" w:color="auto" w:fill="1C556C" w:themeFill="accent1"/>
            <w:tcMar>
              <w:top w:w="0" w:type="dxa"/>
            </w:tcMar>
          </w:tcPr>
          <w:p w14:paraId="6530F70F" w14:textId="77777777" w:rsidR="00C03C50" w:rsidRPr="00017B28" w:rsidRDefault="00C03C50" w:rsidP="00017B28">
            <w:pPr>
              <w:pStyle w:val="TableTextbold"/>
              <w:rPr>
                <w:color w:val="FFFFFF" w:themeColor="background1"/>
              </w:rPr>
            </w:pPr>
            <w:r w:rsidRPr="00017B28">
              <w:rPr>
                <w:color w:val="FFFFFF" w:themeColor="background1"/>
              </w:rPr>
              <w:t>Projected changes by ~2050 (30 years) RCP 4.5</w:t>
            </w:r>
          </w:p>
        </w:tc>
        <w:tc>
          <w:tcPr>
            <w:tcW w:w="1250" w:type="pct"/>
            <w:shd w:val="clear" w:color="auto" w:fill="1C556C" w:themeFill="accent1"/>
            <w:tcMar>
              <w:top w:w="0" w:type="dxa"/>
            </w:tcMar>
          </w:tcPr>
          <w:p w14:paraId="2282E47A" w14:textId="77777777" w:rsidR="00C03C50" w:rsidRPr="00017B28" w:rsidRDefault="00C03C50" w:rsidP="00017B28">
            <w:pPr>
              <w:pStyle w:val="TableTextbold"/>
              <w:rPr>
                <w:color w:val="FFFFFF" w:themeColor="background1"/>
              </w:rPr>
            </w:pPr>
            <w:r w:rsidRPr="00017B28">
              <w:rPr>
                <w:color w:val="FFFFFF" w:themeColor="background1"/>
              </w:rPr>
              <w:t>Projected changes by ~2100 (60–80 years) RCP 4.5</w:t>
            </w:r>
          </w:p>
        </w:tc>
        <w:tc>
          <w:tcPr>
            <w:tcW w:w="1250" w:type="pct"/>
            <w:shd w:val="clear" w:color="auto" w:fill="1C556C" w:themeFill="accent1"/>
            <w:tcMar>
              <w:top w:w="0" w:type="dxa"/>
            </w:tcMar>
          </w:tcPr>
          <w:p w14:paraId="1283D0A0" w14:textId="77777777" w:rsidR="00C03C50" w:rsidRPr="00017B28" w:rsidRDefault="00C03C50" w:rsidP="00017B28">
            <w:pPr>
              <w:pStyle w:val="TableTextbold"/>
              <w:rPr>
                <w:color w:val="FFFFFF" w:themeColor="background1"/>
              </w:rPr>
            </w:pPr>
            <w:r w:rsidRPr="00017B28">
              <w:rPr>
                <w:color w:val="FFFFFF" w:themeColor="background1"/>
              </w:rPr>
              <w:t>Projected changes by ~2050 (30 years) RCP8.5</w:t>
            </w:r>
          </w:p>
        </w:tc>
        <w:tc>
          <w:tcPr>
            <w:tcW w:w="1250" w:type="pct"/>
            <w:shd w:val="clear" w:color="auto" w:fill="1C556C" w:themeFill="accent1"/>
            <w:tcMar>
              <w:top w:w="0" w:type="dxa"/>
            </w:tcMar>
          </w:tcPr>
          <w:p w14:paraId="65E7355B" w14:textId="77777777" w:rsidR="00C03C50" w:rsidRPr="00017B28" w:rsidRDefault="00C03C50" w:rsidP="00017B28">
            <w:pPr>
              <w:pStyle w:val="TableTextbold"/>
              <w:rPr>
                <w:color w:val="FFFFFF" w:themeColor="background1"/>
              </w:rPr>
            </w:pPr>
            <w:r w:rsidRPr="00017B28">
              <w:rPr>
                <w:color w:val="FFFFFF" w:themeColor="background1"/>
              </w:rPr>
              <w:t>Projected changes by ~2100 (60–80 years) RPC 8.5</w:t>
            </w:r>
          </w:p>
        </w:tc>
      </w:tr>
      <w:tr w:rsidR="00C03C50" w:rsidRPr="00D66195" w14:paraId="38039928" w14:textId="77777777" w:rsidTr="009B7338">
        <w:trPr>
          <w:trHeight w:val="283"/>
        </w:trPr>
        <w:tc>
          <w:tcPr>
            <w:tcW w:w="1250" w:type="pct"/>
            <w:shd w:val="clear" w:color="auto" w:fill="auto"/>
            <w:tcMar>
              <w:top w:w="0" w:type="dxa"/>
            </w:tcMar>
          </w:tcPr>
          <w:p w14:paraId="26831CD1" w14:textId="77777777" w:rsidR="00C03C50" w:rsidRPr="00D66195" w:rsidRDefault="00C03C50" w:rsidP="00017B28">
            <w:pPr>
              <w:pStyle w:val="TableBullet"/>
              <w:spacing w:before="60"/>
            </w:pPr>
            <w:r w:rsidRPr="00D66195">
              <w:t>Extreme wind speeds increase up to 10</w:t>
            </w:r>
            <w:r>
              <w:t>%</w:t>
            </w:r>
            <w:r w:rsidRPr="00D66195">
              <w:t xml:space="preserve"> or more in parts of the country (</w:t>
            </w:r>
            <w:r w:rsidRPr="00D237C9">
              <w:t>Climate Change Adaptation Technical Working Group</w:t>
            </w:r>
            <w:r w:rsidRPr="00D66195">
              <w:t xml:space="preserve">, 2017; </w:t>
            </w:r>
            <w:r>
              <w:t>Ministry for the Environment</w:t>
            </w:r>
            <w:r w:rsidRPr="00D66195">
              <w:t>, 2018).</w:t>
            </w:r>
          </w:p>
          <w:p w14:paraId="0EF54962" w14:textId="77B01B84" w:rsidR="00C03C50" w:rsidRPr="00D66195" w:rsidRDefault="00C03C50" w:rsidP="00017B28">
            <w:pPr>
              <w:pStyle w:val="TableBullet"/>
            </w:pPr>
            <w:r w:rsidRPr="00D66195">
              <w:t>Zone 1</w:t>
            </w:r>
            <w:r w:rsidR="00AE1319">
              <w:t>:</w:t>
            </w:r>
            <w:r w:rsidRPr="00D66195">
              <w:t xml:space="preserve"> Intensity of tropical cyclones projected to increase (also applicable for </w:t>
            </w:r>
            <w:r w:rsidR="006A71B1">
              <w:t>z</w:t>
            </w:r>
            <w:r w:rsidRPr="00D66195">
              <w:t>ones 2, 3, 4). Increase in extreme/rare rainfall events. 0</w:t>
            </w:r>
            <w:r>
              <w:t>–</w:t>
            </w:r>
            <w:r w:rsidRPr="00D66195">
              <w:t>2</w:t>
            </w:r>
            <w:r>
              <w:t>%</w:t>
            </w:r>
            <w:r w:rsidRPr="00D66195">
              <w:t xml:space="preserve"> decrease in extreme winds (Pearce et al, 2018)</w:t>
            </w:r>
            <w:r>
              <w:t>.</w:t>
            </w:r>
          </w:p>
          <w:p w14:paraId="730CE4B4" w14:textId="7DCAA958" w:rsidR="00C03C50" w:rsidRPr="00D66195" w:rsidRDefault="00C03C50" w:rsidP="00017B28">
            <w:pPr>
              <w:pStyle w:val="TableBullet"/>
            </w:pPr>
            <w:r w:rsidRPr="00D66195">
              <w:t>Moderately extreme daily precipitation (99th percentile of daily rain) increases over most of the country except for parts of Northland and Hawke’s Bay. Very extreme precipitation (</w:t>
            </w:r>
            <w:r w:rsidR="00FC4EB8">
              <w:t>average recurrence interval</w:t>
            </w:r>
            <w:r w:rsidR="00AE1319">
              <w:t xml:space="preserve"> (ARI)</w:t>
            </w:r>
            <w:r w:rsidRPr="00D66195">
              <w:t xml:space="preserve"> of </w:t>
            </w:r>
            <w:r>
              <w:t>two</w:t>
            </w:r>
            <w:r w:rsidRPr="00D66195">
              <w:t xml:space="preserve"> years or </w:t>
            </w:r>
            <w:r w:rsidR="00FC4EB8">
              <w:t>more</w:t>
            </w:r>
            <w:r w:rsidRPr="00D66195">
              <w:t>) increases throughout the country (</w:t>
            </w:r>
            <w:r>
              <w:t>Ministry for the Environment</w:t>
            </w:r>
            <w:r w:rsidRPr="00D66195">
              <w:t>, 2018).</w:t>
            </w:r>
          </w:p>
          <w:p w14:paraId="50AEBEC2" w14:textId="7707BE08" w:rsidR="00C03C50" w:rsidRPr="00D66195" w:rsidRDefault="00C03C50" w:rsidP="00AE1319">
            <w:pPr>
              <w:pStyle w:val="TableBullet"/>
            </w:pPr>
            <w:r w:rsidRPr="00D66195">
              <w:t>Shorter</w:t>
            </w:r>
            <w:r w:rsidR="00AE1319">
              <w:t>-</w:t>
            </w:r>
            <w:r w:rsidRPr="00D66195">
              <w:t>duration extreme rainfalls (eg, 1-in-100</w:t>
            </w:r>
            <w:r>
              <w:t xml:space="preserve"> </w:t>
            </w:r>
            <w:r w:rsidRPr="00D66195">
              <w:t>year, 1</w:t>
            </w:r>
            <w:r>
              <w:t>-</w:t>
            </w:r>
            <w:r w:rsidRPr="00D66195">
              <w:t>hour duration) increase the most (13.6</w:t>
            </w:r>
            <w:r>
              <w:t>%</w:t>
            </w:r>
            <w:r w:rsidRPr="00D66195">
              <w:t>/°C increase), compared with more common longer</w:t>
            </w:r>
            <w:r w:rsidR="00A33CFB">
              <w:t>-</w:t>
            </w:r>
            <w:r w:rsidRPr="00D66195">
              <w:t>duration events (eg, 1-in-2</w:t>
            </w:r>
            <w:r>
              <w:t xml:space="preserve"> </w:t>
            </w:r>
            <w:r w:rsidRPr="00D66195">
              <w:t>year, 120</w:t>
            </w:r>
            <w:r>
              <w:t>-</w:t>
            </w:r>
            <w:r w:rsidRPr="00D66195">
              <w:t>hour duration, 4.8</w:t>
            </w:r>
            <w:r>
              <w:t>%</w:t>
            </w:r>
            <w:r w:rsidRPr="00D66195">
              <w:t xml:space="preserve">/°C increase) (Carey-Smith et al, 2018). </w:t>
            </w:r>
          </w:p>
        </w:tc>
        <w:tc>
          <w:tcPr>
            <w:tcW w:w="1250" w:type="pct"/>
            <w:shd w:val="clear" w:color="auto" w:fill="auto"/>
            <w:tcMar>
              <w:top w:w="0" w:type="dxa"/>
            </w:tcMar>
          </w:tcPr>
          <w:p w14:paraId="5AD8EB92" w14:textId="77777777" w:rsidR="00C03C50" w:rsidRPr="00D66195" w:rsidRDefault="00C03C50" w:rsidP="00017B28">
            <w:pPr>
              <w:pStyle w:val="TableBullet"/>
              <w:spacing w:before="60"/>
            </w:pPr>
            <w:r w:rsidRPr="00D66195">
              <w:t>Extreme wind speeds increase up to 10</w:t>
            </w:r>
            <w:r>
              <w:t>%</w:t>
            </w:r>
            <w:r w:rsidRPr="00D66195">
              <w:t xml:space="preserve"> or more in parts of the country (</w:t>
            </w:r>
            <w:r w:rsidRPr="003427A2">
              <w:t>Climate Change Adaptation Technical Working Group</w:t>
            </w:r>
            <w:r w:rsidRPr="00D66195">
              <w:t xml:space="preserve">, 2017; </w:t>
            </w:r>
            <w:r>
              <w:t>Ministry for the Environment</w:t>
            </w:r>
            <w:r w:rsidRPr="00D66195">
              <w:t>, 2018).</w:t>
            </w:r>
          </w:p>
          <w:p w14:paraId="4ED22ABD" w14:textId="77777777" w:rsidR="00C03C50" w:rsidRPr="00D66195" w:rsidRDefault="00C03C50" w:rsidP="00017B28">
            <w:pPr>
              <w:pStyle w:val="TableBullet"/>
            </w:pPr>
            <w:r w:rsidRPr="00D66195">
              <w:t>Mean westerly flow of wind to increase by around 20</w:t>
            </w:r>
            <w:r>
              <w:t>%</w:t>
            </w:r>
            <w:r w:rsidRPr="00D66195">
              <w:t xml:space="preserve"> in spring and around 70</w:t>
            </w:r>
            <w:r>
              <w:t>%</w:t>
            </w:r>
            <w:r w:rsidRPr="00D66195">
              <w:t xml:space="preserve"> in winter, and to decrease by around 20</w:t>
            </w:r>
            <w:r>
              <w:t>%</w:t>
            </w:r>
            <w:r w:rsidRPr="00D66195">
              <w:t xml:space="preserve"> in summer and autumn by 2090 (IPCC, 2014</w:t>
            </w:r>
            <w:r>
              <w:t>a</w:t>
            </w:r>
            <w:r w:rsidRPr="00D66195">
              <w:t xml:space="preserve">). </w:t>
            </w:r>
          </w:p>
          <w:p w14:paraId="6FBE614F" w14:textId="77777777" w:rsidR="00C03C50" w:rsidRPr="00D66195" w:rsidRDefault="00C03C50" w:rsidP="00017B28">
            <w:pPr>
              <w:pStyle w:val="TableBullet"/>
            </w:pPr>
            <w:r w:rsidRPr="00D66195">
              <w:t>The frequency of extreme winds by 2100 is likely to increase in almost all regions of New Zealand in winter and decrease in summer especially for the Wellington region and the South Island (Mullan et al, 2011).</w:t>
            </w:r>
            <w:r>
              <w:t xml:space="preserve"> </w:t>
            </w:r>
          </w:p>
          <w:p w14:paraId="75A80CEE" w14:textId="750C8832" w:rsidR="00C03C50" w:rsidRPr="00D66195" w:rsidRDefault="00C03C50" w:rsidP="00017B28">
            <w:pPr>
              <w:pStyle w:val="TableBullet"/>
            </w:pPr>
            <w:r w:rsidRPr="00D66195">
              <w:t>Zone 1</w:t>
            </w:r>
            <w:r w:rsidR="00AE1319">
              <w:t>:</w:t>
            </w:r>
            <w:r w:rsidRPr="00D66195">
              <w:t xml:space="preserve"> Intensity of tropic</w:t>
            </w:r>
            <w:r w:rsidR="00AE1319">
              <w:t>al</w:t>
            </w:r>
            <w:r w:rsidRPr="00D66195">
              <w:t xml:space="preserve"> cyclones projected to increase (also applicable for </w:t>
            </w:r>
            <w:r w:rsidR="006A71B1">
              <w:t>z</w:t>
            </w:r>
            <w:r w:rsidRPr="00D66195">
              <w:t xml:space="preserve">ones 2, 3, 4). Increase in extreme/rare rainfall events. </w:t>
            </w:r>
            <w:r w:rsidRPr="00D66195">
              <w:rPr>
                <w:rFonts w:eastAsia="Calibri" w:cs="Calibri"/>
                <w:color w:val="000000" w:themeColor="text1"/>
              </w:rPr>
              <w:t>1</w:t>
            </w:r>
            <w:r>
              <w:rPr>
                <w:rFonts w:eastAsia="Calibri" w:cs="Calibri"/>
                <w:color w:val="000000" w:themeColor="text1"/>
              </w:rPr>
              <w:t>–</w:t>
            </w:r>
            <w:r w:rsidRPr="00D66195">
              <w:rPr>
                <w:rFonts w:eastAsia="Calibri" w:cs="Calibri"/>
                <w:color w:val="000000" w:themeColor="text1"/>
              </w:rPr>
              <w:t>4</w:t>
            </w:r>
            <w:r>
              <w:rPr>
                <w:rFonts w:eastAsia="Calibri" w:cs="Calibri"/>
                <w:color w:val="000000" w:themeColor="text1"/>
              </w:rPr>
              <w:t>%</w:t>
            </w:r>
            <w:r w:rsidRPr="00D66195">
              <w:rPr>
                <w:rFonts w:eastAsia="Calibri" w:cs="Calibri"/>
                <w:color w:val="000000" w:themeColor="text1"/>
              </w:rPr>
              <w:t xml:space="preserve"> decrease in extreme wind</w:t>
            </w:r>
            <w:r w:rsidRPr="00D66195">
              <w:t xml:space="preserve"> (Pearce et al, 2018)</w:t>
            </w:r>
            <w:r w:rsidR="00AE1319">
              <w:t>.</w:t>
            </w:r>
          </w:p>
          <w:p w14:paraId="4B0502C4" w14:textId="77777777" w:rsidR="00C03C50" w:rsidRPr="00D66195" w:rsidRDefault="00C03C50" w:rsidP="00017B28">
            <w:pPr>
              <w:pStyle w:val="TableBullet"/>
            </w:pPr>
            <w:r w:rsidRPr="00D66195">
              <w:t xml:space="preserve">Moderately extreme daily precipitation (99th percentile of wet days) increases over most of the country except for parts of Northland and Hawke’s Bay. Very extreme precipitation (ARI of </w:t>
            </w:r>
            <w:r>
              <w:t>two</w:t>
            </w:r>
            <w:r w:rsidRPr="00D66195">
              <w:t xml:space="preserve"> years or greater) increases throughout the country (</w:t>
            </w:r>
            <w:r>
              <w:t>Ministry for the Environment</w:t>
            </w:r>
            <w:r w:rsidRPr="00D66195">
              <w:t>, 2018).</w:t>
            </w:r>
          </w:p>
          <w:p w14:paraId="1A48003B" w14:textId="18FB92DE" w:rsidR="00C03C50" w:rsidRPr="00D66195" w:rsidRDefault="00C03C50" w:rsidP="00017B28">
            <w:pPr>
              <w:pStyle w:val="TableBullet"/>
              <w:rPr>
                <w:rFonts w:eastAsia="Calibri" w:cs="Calibri"/>
              </w:rPr>
            </w:pPr>
            <w:r w:rsidRPr="00D66195">
              <w:t>Shorter</w:t>
            </w:r>
            <w:r w:rsidR="00A33CFB">
              <w:t>-</w:t>
            </w:r>
            <w:r w:rsidRPr="00D66195">
              <w:t>duration extreme rainfalls (eg, 1-in-100</w:t>
            </w:r>
            <w:r>
              <w:t xml:space="preserve"> </w:t>
            </w:r>
            <w:r w:rsidRPr="00D66195">
              <w:t>year, 1</w:t>
            </w:r>
            <w:r>
              <w:t>-</w:t>
            </w:r>
            <w:r w:rsidRPr="00D66195">
              <w:t>hour duration) increase the most (13.6</w:t>
            </w:r>
            <w:r>
              <w:t>%</w:t>
            </w:r>
            <w:r w:rsidRPr="00D66195">
              <w:t>/°C increase), compared with more common longer</w:t>
            </w:r>
            <w:r w:rsidR="00AE1319">
              <w:t>-</w:t>
            </w:r>
            <w:r w:rsidRPr="00D66195">
              <w:t>duration events (eg, 1-in-2</w:t>
            </w:r>
            <w:r>
              <w:t xml:space="preserve"> </w:t>
            </w:r>
            <w:r w:rsidRPr="00D66195">
              <w:t>year, 120</w:t>
            </w:r>
            <w:r>
              <w:t>-</w:t>
            </w:r>
            <w:r w:rsidRPr="00D66195">
              <w:t>hour duration, 4.8</w:t>
            </w:r>
            <w:r>
              <w:t>%</w:t>
            </w:r>
            <w:r w:rsidRPr="00D66195">
              <w:t xml:space="preserve">/°C increase) (Carey-Smith et al, 2018). </w:t>
            </w:r>
          </w:p>
        </w:tc>
        <w:tc>
          <w:tcPr>
            <w:tcW w:w="1250" w:type="pct"/>
            <w:shd w:val="clear" w:color="auto" w:fill="auto"/>
            <w:tcMar>
              <w:top w:w="0" w:type="dxa"/>
            </w:tcMar>
          </w:tcPr>
          <w:p w14:paraId="573DA7E8" w14:textId="77777777" w:rsidR="00C03C50" w:rsidRPr="00D66195" w:rsidRDefault="00C03C50" w:rsidP="00017B28">
            <w:pPr>
              <w:pStyle w:val="TableBullet"/>
              <w:spacing w:before="60"/>
              <w:rPr>
                <w:rFonts w:cs="Times New Roman"/>
              </w:rPr>
            </w:pPr>
            <w:r w:rsidRPr="00D66195">
              <w:t xml:space="preserve">Poleward shift of mid-latitude cyclones and possible small reduction in frequency. The most severe </w:t>
            </w:r>
            <w:r>
              <w:t>e</w:t>
            </w:r>
            <w:r w:rsidRPr="00D66195">
              <w:t xml:space="preserve">x-tropical cyclones are expected to be stronger. More analysis needed to quantify </w:t>
            </w:r>
            <w:r w:rsidRPr="00D66195">
              <w:rPr>
                <w:rFonts w:cs="Times New Roman"/>
              </w:rPr>
              <w:t>(</w:t>
            </w:r>
            <w:r w:rsidRPr="003427A2">
              <w:t>Climate Change Adaptation Technical Working Group</w:t>
            </w:r>
            <w:r w:rsidRPr="00D66195">
              <w:rPr>
                <w:rFonts w:cs="Times New Roman"/>
              </w:rPr>
              <w:t>, 2017).</w:t>
            </w:r>
          </w:p>
          <w:p w14:paraId="735F4C44" w14:textId="063E0B1F" w:rsidR="00C03C50" w:rsidRPr="00D66195" w:rsidRDefault="00C03C50" w:rsidP="00017B28">
            <w:pPr>
              <w:pStyle w:val="TableBullet"/>
            </w:pPr>
            <w:r w:rsidRPr="00D66195">
              <w:t xml:space="preserve">Zone 1. Intensity of tropical cyclones projected to increase (also applicable to </w:t>
            </w:r>
            <w:r w:rsidR="006A71B1">
              <w:t>z</w:t>
            </w:r>
            <w:r w:rsidRPr="00D66195">
              <w:t xml:space="preserve">ones 2, 3, 4). Increase in extreme/rare rainfall events. </w:t>
            </w:r>
            <w:r w:rsidRPr="00D66195">
              <w:rPr>
                <w:rFonts w:eastAsia="Calibri" w:cs="Calibri"/>
                <w:color w:val="000000" w:themeColor="text1"/>
              </w:rPr>
              <w:t>0</w:t>
            </w:r>
            <w:r>
              <w:rPr>
                <w:rFonts w:eastAsia="Calibri" w:cs="Calibri"/>
                <w:color w:val="000000" w:themeColor="text1"/>
              </w:rPr>
              <w:t>–</w:t>
            </w:r>
            <w:r w:rsidRPr="00D66195">
              <w:rPr>
                <w:rFonts w:eastAsia="Calibri" w:cs="Calibri"/>
                <w:color w:val="000000" w:themeColor="text1"/>
              </w:rPr>
              <w:t>2</w:t>
            </w:r>
            <w:r>
              <w:rPr>
                <w:rFonts w:eastAsia="Calibri" w:cs="Calibri"/>
                <w:color w:val="000000" w:themeColor="text1"/>
              </w:rPr>
              <w:t>%</w:t>
            </w:r>
            <w:r w:rsidRPr="00D66195">
              <w:rPr>
                <w:rFonts w:eastAsia="Calibri" w:cs="Calibri"/>
                <w:color w:val="000000" w:themeColor="text1"/>
              </w:rPr>
              <w:t xml:space="preserve"> decrease in extreme wind </w:t>
            </w:r>
            <w:r w:rsidRPr="00D66195">
              <w:t>(Pearce et al, 2018).</w:t>
            </w:r>
          </w:p>
          <w:p w14:paraId="29FDB681" w14:textId="61EF00EE" w:rsidR="00C03C50" w:rsidRPr="00D66195" w:rsidRDefault="00C03C50" w:rsidP="00017B28">
            <w:pPr>
              <w:pStyle w:val="TableBullet"/>
            </w:pPr>
            <w:r w:rsidRPr="00D66195">
              <w:t>Moderately extreme daily precipitation (99th percentile of wet days) increases over most of the country except for parts of Northland and Hawke’s Bay. Very extreme precipitation (ARI of 2</w:t>
            </w:r>
            <w:r w:rsidR="005527E2">
              <w:t> </w:t>
            </w:r>
            <w:r w:rsidRPr="00D66195">
              <w:t>years or greater) increases throughout the country (</w:t>
            </w:r>
            <w:r>
              <w:t>Ministry for the Environment</w:t>
            </w:r>
            <w:r w:rsidRPr="00D66195">
              <w:t>, 2018).</w:t>
            </w:r>
          </w:p>
          <w:p w14:paraId="594DCF81" w14:textId="6AF77AE0" w:rsidR="00C03C50" w:rsidRPr="00D66195" w:rsidRDefault="00C03C50" w:rsidP="00C032CB">
            <w:pPr>
              <w:pStyle w:val="TableBullet"/>
              <w:rPr>
                <w:szCs w:val="18"/>
              </w:rPr>
            </w:pPr>
            <w:r w:rsidRPr="00D66195">
              <w:t>Shorter</w:t>
            </w:r>
            <w:r w:rsidR="00C032CB">
              <w:t>-</w:t>
            </w:r>
            <w:r w:rsidRPr="00D66195">
              <w:t>duration extreme rainfalls (eg, 1-in-100</w:t>
            </w:r>
            <w:r>
              <w:t xml:space="preserve"> </w:t>
            </w:r>
            <w:r w:rsidRPr="00D66195">
              <w:t>year, 1</w:t>
            </w:r>
            <w:r>
              <w:t>-</w:t>
            </w:r>
            <w:r w:rsidRPr="00D66195">
              <w:t>hour duration) increase the most (13.6</w:t>
            </w:r>
            <w:r>
              <w:t>%</w:t>
            </w:r>
            <w:r w:rsidRPr="00D66195">
              <w:t xml:space="preserve"> /°C increase), compared with more common longer</w:t>
            </w:r>
            <w:r w:rsidR="00C032CB">
              <w:t>-</w:t>
            </w:r>
            <w:r w:rsidRPr="00D66195">
              <w:t>duration events (eg, 1-in-2</w:t>
            </w:r>
            <w:r>
              <w:t xml:space="preserve"> </w:t>
            </w:r>
            <w:r w:rsidRPr="00D66195">
              <w:t>year, 120</w:t>
            </w:r>
            <w:r>
              <w:t>-</w:t>
            </w:r>
            <w:r w:rsidRPr="00D66195">
              <w:t>hour duration, 4.8</w:t>
            </w:r>
            <w:r>
              <w:t>%</w:t>
            </w:r>
            <w:r w:rsidRPr="00D66195">
              <w:t>/°C increase) (Carey-Smith et al, 2018).</w:t>
            </w:r>
          </w:p>
        </w:tc>
        <w:tc>
          <w:tcPr>
            <w:tcW w:w="1250" w:type="pct"/>
            <w:shd w:val="clear" w:color="auto" w:fill="auto"/>
            <w:tcMar>
              <w:top w:w="0" w:type="dxa"/>
            </w:tcMar>
          </w:tcPr>
          <w:p w14:paraId="191E64C7" w14:textId="77777777" w:rsidR="00C03C50" w:rsidRPr="00D66195" w:rsidRDefault="00C03C50" w:rsidP="00017B28">
            <w:pPr>
              <w:pStyle w:val="TableBullet"/>
              <w:spacing w:before="60"/>
              <w:rPr>
                <w:rFonts w:cs="Times New Roman"/>
              </w:rPr>
            </w:pPr>
            <w:r w:rsidRPr="00D66195">
              <w:t xml:space="preserve">Poleward shift of mid-latitude cyclones and possible small reduction in frequency. The most severe </w:t>
            </w:r>
            <w:r>
              <w:t>e</w:t>
            </w:r>
            <w:r w:rsidRPr="00D66195">
              <w:t xml:space="preserve">x-tropical cyclones are expected to be stronger. More analysis needed to quantify </w:t>
            </w:r>
            <w:r w:rsidRPr="00D66195">
              <w:rPr>
                <w:rFonts w:cs="Times New Roman"/>
              </w:rPr>
              <w:t>(</w:t>
            </w:r>
            <w:r w:rsidRPr="003427A2">
              <w:t>Climate Change Adaptation Technical Working Group</w:t>
            </w:r>
            <w:r w:rsidRPr="00D66195">
              <w:rPr>
                <w:rFonts w:cs="Times New Roman"/>
              </w:rPr>
              <w:t>, 2017).</w:t>
            </w:r>
          </w:p>
          <w:p w14:paraId="3E0CE2C3" w14:textId="77777777" w:rsidR="00C03C50" w:rsidRPr="00D66195" w:rsidRDefault="00C03C50" w:rsidP="00017B28">
            <w:pPr>
              <w:pStyle w:val="TableBullet"/>
            </w:pPr>
            <w:r w:rsidRPr="00D66195">
              <w:t>The frequency of extreme winds by 2100 is likely to increase in almost all regions of New Zealand in winter and decrease in summer especially for the Wellington region and the South Island (Mullan et al, 2011).</w:t>
            </w:r>
            <w:r>
              <w:t xml:space="preserve"> </w:t>
            </w:r>
          </w:p>
          <w:p w14:paraId="0F641CB9" w14:textId="1B33DF1B" w:rsidR="00C03C50" w:rsidRPr="00D66195" w:rsidRDefault="00C03C50" w:rsidP="00017B28">
            <w:pPr>
              <w:pStyle w:val="TableBullet"/>
            </w:pPr>
            <w:r w:rsidRPr="00D66195">
              <w:t>Zone 1</w:t>
            </w:r>
            <w:r w:rsidR="00C032CB">
              <w:t>:</w:t>
            </w:r>
            <w:r w:rsidRPr="00D66195">
              <w:t xml:space="preserve"> Intensity of tropical cyclones projected to increase (also applicable to </w:t>
            </w:r>
            <w:r w:rsidR="006A71B1">
              <w:t>z</w:t>
            </w:r>
            <w:r w:rsidRPr="00D66195">
              <w:t>ones 2, 3, 4). Increase in extreme/rare rainfall events. Increased frequency of consecutive days of heavy rainfall (&gt;40</w:t>
            </w:r>
            <w:r>
              <w:t xml:space="preserve"> </w:t>
            </w:r>
            <w:r w:rsidRPr="00D66195">
              <w:t xml:space="preserve">mm). </w:t>
            </w:r>
            <w:r w:rsidRPr="00D66195">
              <w:rPr>
                <w:rFonts w:eastAsia="Calibri" w:cs="Calibri"/>
                <w:color w:val="000000" w:themeColor="text1"/>
              </w:rPr>
              <w:t>2</w:t>
            </w:r>
            <w:r>
              <w:rPr>
                <w:rFonts w:eastAsia="Calibri" w:cs="Calibri"/>
                <w:color w:val="000000" w:themeColor="text1"/>
              </w:rPr>
              <w:t>–</w:t>
            </w:r>
            <w:r w:rsidRPr="00D66195">
              <w:rPr>
                <w:rFonts w:eastAsia="Calibri" w:cs="Calibri"/>
                <w:color w:val="000000" w:themeColor="text1"/>
              </w:rPr>
              <w:t>4</w:t>
            </w:r>
            <w:r>
              <w:rPr>
                <w:rFonts w:eastAsia="Calibri" w:cs="Calibri"/>
                <w:color w:val="000000" w:themeColor="text1"/>
              </w:rPr>
              <w:t>%</w:t>
            </w:r>
            <w:r w:rsidRPr="00D66195">
              <w:rPr>
                <w:rFonts w:eastAsia="Calibri" w:cs="Calibri"/>
                <w:color w:val="000000" w:themeColor="text1"/>
              </w:rPr>
              <w:t xml:space="preserve"> decrease in extreme wind</w:t>
            </w:r>
            <w:r w:rsidRPr="00D66195">
              <w:t xml:space="preserve"> (Pearce et al, 2018).</w:t>
            </w:r>
          </w:p>
          <w:p w14:paraId="0EAE9C6F" w14:textId="77777777" w:rsidR="00C03C50" w:rsidRPr="00D66195" w:rsidRDefault="00C03C50" w:rsidP="00017B28">
            <w:pPr>
              <w:pStyle w:val="TableBullet"/>
            </w:pPr>
            <w:r w:rsidRPr="00D66195">
              <w:t>Occurrence of conditions conductive to convective storm development is projected to increase by 3</w:t>
            </w:r>
            <w:r>
              <w:rPr>
                <w:rFonts w:eastAsia="Calibri" w:cs="Calibri"/>
                <w:color w:val="000000" w:themeColor="text1"/>
              </w:rPr>
              <w:t>–</w:t>
            </w:r>
            <w:r w:rsidRPr="00D66195">
              <w:t>6</w:t>
            </w:r>
            <w:r>
              <w:t>%</w:t>
            </w:r>
            <w:r w:rsidRPr="00D66195">
              <w:t xml:space="preserve"> from 2070</w:t>
            </w:r>
            <w:r>
              <w:rPr>
                <w:rFonts w:eastAsia="Calibri" w:cs="Calibri"/>
                <w:color w:val="000000" w:themeColor="text1"/>
              </w:rPr>
              <w:t>–</w:t>
            </w:r>
            <w:r w:rsidRPr="00D66195">
              <w:t>2100, relative to 1970</w:t>
            </w:r>
            <w:r>
              <w:rPr>
                <w:rFonts w:eastAsia="Calibri" w:cs="Calibri"/>
                <w:color w:val="000000" w:themeColor="text1"/>
              </w:rPr>
              <w:t>–</w:t>
            </w:r>
            <w:r w:rsidRPr="00D66195">
              <w:t xml:space="preserve">2000, especially </w:t>
            </w:r>
            <w:r>
              <w:t>i</w:t>
            </w:r>
            <w:r w:rsidRPr="00D66195">
              <w:t>n the South Island (IPCC, 2014</w:t>
            </w:r>
            <w:r>
              <w:t>a</w:t>
            </w:r>
            <w:r w:rsidRPr="00D66195">
              <w:t xml:space="preserve">). </w:t>
            </w:r>
          </w:p>
          <w:p w14:paraId="5BB3FCC7" w14:textId="77777777" w:rsidR="00C03C50" w:rsidRPr="00D66195" w:rsidRDefault="00C03C50" w:rsidP="00017B28">
            <w:pPr>
              <w:pStyle w:val="TableBullet"/>
            </w:pPr>
            <w:r w:rsidRPr="00D66195">
              <w:t xml:space="preserve">Moderately extreme daily precipitation (99th percentile of wet days) increases over most of the country except for parts of Northland and Hawke’s Bay. Very extreme precipitation (ARI of </w:t>
            </w:r>
            <w:r>
              <w:t>two</w:t>
            </w:r>
            <w:r w:rsidRPr="00D66195">
              <w:t xml:space="preserve"> years or greater) increases throughout the country (</w:t>
            </w:r>
            <w:r>
              <w:t>Ministry for the Environment</w:t>
            </w:r>
            <w:r w:rsidRPr="00D66195">
              <w:t>, 2018).</w:t>
            </w:r>
          </w:p>
          <w:p w14:paraId="22F54FD0" w14:textId="75F54FE7" w:rsidR="00C03C50" w:rsidRPr="00D66195" w:rsidRDefault="00C03C50" w:rsidP="00017B28">
            <w:pPr>
              <w:pStyle w:val="TableBullet"/>
            </w:pPr>
            <w:r w:rsidRPr="00D66195">
              <w:t>Shorter</w:t>
            </w:r>
            <w:r w:rsidR="00C032CB">
              <w:t>-</w:t>
            </w:r>
            <w:r w:rsidRPr="00D66195">
              <w:t>duration extreme rainfalls (eg, 1-in-100</w:t>
            </w:r>
            <w:r>
              <w:t xml:space="preserve"> </w:t>
            </w:r>
            <w:r w:rsidRPr="00D66195">
              <w:t>year, 1</w:t>
            </w:r>
            <w:r>
              <w:t>-</w:t>
            </w:r>
            <w:r w:rsidRPr="00D66195">
              <w:t>hour duration) increase the most (13.6</w:t>
            </w:r>
            <w:r>
              <w:t>%</w:t>
            </w:r>
            <w:r w:rsidRPr="00D66195">
              <w:t>/°C increase), compared with more common longer</w:t>
            </w:r>
            <w:r w:rsidR="00C032CB">
              <w:t>-</w:t>
            </w:r>
            <w:r w:rsidRPr="00D66195">
              <w:t>duration events (eg, 1-in-2</w:t>
            </w:r>
            <w:r>
              <w:t xml:space="preserve"> </w:t>
            </w:r>
            <w:r w:rsidRPr="00D66195">
              <w:t>year, 120</w:t>
            </w:r>
            <w:r>
              <w:t>-</w:t>
            </w:r>
            <w:r w:rsidRPr="00D66195">
              <w:t>hour duration, 4.8</w:t>
            </w:r>
            <w:r>
              <w:t>%</w:t>
            </w:r>
            <w:r w:rsidRPr="00D66195">
              <w:t xml:space="preserve">/°C increase) (Carey-Smith et al, 2018). </w:t>
            </w:r>
          </w:p>
        </w:tc>
      </w:tr>
      <w:bookmarkEnd w:id="818"/>
    </w:tbl>
    <w:p w14:paraId="7D176F04" w14:textId="77777777" w:rsidR="00C03C50" w:rsidRPr="00D66195" w:rsidRDefault="00C03C50" w:rsidP="00C03C50"/>
    <w:p w14:paraId="070AE458" w14:textId="021E7FCC" w:rsidR="004A3329" w:rsidRDefault="004A3329">
      <w:pPr>
        <w:spacing w:before="0" w:after="200" w:line="276" w:lineRule="auto"/>
        <w:jc w:val="left"/>
      </w:pPr>
      <w:r>
        <w:br w:type="page"/>
      </w:r>
    </w:p>
    <w:p w14:paraId="67197446" w14:textId="74F6CE75" w:rsidR="00C03C50" w:rsidRPr="0031245A" w:rsidRDefault="004A3329" w:rsidP="00F20F68">
      <w:pPr>
        <w:pStyle w:val="Tableheading2"/>
        <w:rPr>
          <w:color w:val="000000" w:themeColor="text1"/>
        </w:rPr>
      </w:pPr>
      <w:bookmarkStart w:id="819" w:name="_Toc45391957"/>
      <w:r w:rsidRPr="0031245A">
        <w:rPr>
          <w:rFonts w:cs="Times New Roman"/>
          <w:color w:val="000000" w:themeColor="text1"/>
        </w:rPr>
        <w:lastRenderedPageBreak/>
        <w:t>Change in mean annual rainfall</w:t>
      </w:r>
      <w:bookmarkEnd w:id="819"/>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76F07AEA" w14:textId="77777777" w:rsidTr="009B7338">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47E6A90F" w14:textId="77777777" w:rsidR="00C03C50" w:rsidRPr="00C03C50" w:rsidRDefault="00C03C50" w:rsidP="00756486">
            <w:pPr>
              <w:pStyle w:val="TableTextbold"/>
              <w:rPr>
                <w:color w:val="FFFFFF" w:themeColor="background1"/>
              </w:rPr>
            </w:pPr>
            <w:bookmarkStart w:id="820" w:name="changeinmeanannualrainfall"/>
            <w:bookmarkStart w:id="821" w:name="_Hlk26786542"/>
            <w:r w:rsidRPr="00C03C50">
              <w:rPr>
                <w:rFonts w:cs="Times New Roman"/>
                <w:color w:val="FFFFFF" w:themeColor="background1"/>
              </w:rPr>
              <w:t>Change in mean annual rainfall</w:t>
            </w:r>
            <w:bookmarkEnd w:id="820"/>
          </w:p>
        </w:tc>
      </w:tr>
      <w:tr w:rsidR="009B7338" w:rsidRPr="009B7338" w14:paraId="062049CC" w14:textId="77777777" w:rsidTr="009B7338">
        <w:trPr>
          <w:trHeight w:val="340"/>
        </w:trPr>
        <w:tc>
          <w:tcPr>
            <w:tcW w:w="2500" w:type="pct"/>
            <w:gridSpan w:val="2"/>
            <w:tcBorders>
              <w:bottom w:val="nil"/>
            </w:tcBorders>
            <w:shd w:val="clear" w:color="auto" w:fill="D2DDE2" w:themeFill="accent3"/>
            <w:tcMar>
              <w:top w:w="0" w:type="dxa"/>
            </w:tcMar>
            <w:vAlign w:val="center"/>
          </w:tcPr>
          <w:p w14:paraId="02A85461" w14:textId="77777777" w:rsidR="00C03C50" w:rsidRPr="009B7338" w:rsidRDefault="00C03C50" w:rsidP="00756486">
            <w:pPr>
              <w:pStyle w:val="TableTextbold"/>
            </w:pPr>
            <w:r w:rsidRPr="009B7338">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0EB9B9F9" w14:textId="77777777" w:rsidR="00C03C50" w:rsidRPr="009B7338" w:rsidRDefault="00C03C50" w:rsidP="00756486">
            <w:pPr>
              <w:pStyle w:val="TableTextbold"/>
            </w:pPr>
            <w:r w:rsidRPr="009B7338">
              <w:t xml:space="preserve">Climate sub-national zones affected </w:t>
            </w:r>
          </w:p>
        </w:tc>
      </w:tr>
      <w:tr w:rsidR="00C03C50" w:rsidRPr="00D66195" w14:paraId="5CCC6B17" w14:textId="77777777" w:rsidTr="009B7338">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1FBBD467" w14:textId="2B3B603C" w:rsidR="00C03C50" w:rsidRPr="003427A2" w:rsidRDefault="00C03C50" w:rsidP="005527E2">
            <w:pPr>
              <w:pStyle w:val="TableText"/>
            </w:pPr>
            <w:r w:rsidRPr="003427A2">
              <w:t>No significant trends in mean annual rainfall. Winter rainfall decreased in Whangarei, Wellington and New Plymouth and summer rainfall increased in Dunedin and Kerikeri 1960</w:t>
            </w:r>
            <w:r>
              <w:rPr>
                <w:rFonts w:eastAsia="Calibri" w:cs="Calibri"/>
                <w:color w:val="000000" w:themeColor="text1"/>
              </w:rPr>
              <w:t>–</w:t>
            </w:r>
            <w:r w:rsidRPr="003427A2">
              <w:t>2016 (</w:t>
            </w:r>
            <w:r>
              <w:t>Ministry for the Environment</w:t>
            </w:r>
            <w:r w:rsidRPr="003427A2">
              <w:t>, 2017d)</w:t>
            </w:r>
            <w:r w:rsidR="003C5B05">
              <w:t>.</w:t>
            </w:r>
          </w:p>
        </w:tc>
        <w:tc>
          <w:tcPr>
            <w:tcW w:w="2500" w:type="pct"/>
            <w:gridSpan w:val="2"/>
            <w:tcBorders>
              <w:top w:val="nil"/>
              <w:bottom w:val="single" w:sz="4" w:space="0" w:color="1C556C" w:themeColor="accent1"/>
            </w:tcBorders>
            <w:shd w:val="clear" w:color="auto" w:fill="FFFFFF" w:themeFill="background1"/>
            <w:vAlign w:val="center"/>
          </w:tcPr>
          <w:p w14:paraId="03D03D3A" w14:textId="2E6C4266" w:rsidR="00C03C50" w:rsidRPr="00D66195" w:rsidRDefault="00C03C50" w:rsidP="005527E2">
            <w:pPr>
              <w:pStyle w:val="TableBullet"/>
              <w:spacing w:before="60"/>
              <w:rPr>
                <w:rFonts w:eastAsia="Calibri" w:cs="Calibri"/>
              </w:rPr>
            </w:pPr>
            <w:r w:rsidRPr="00D66195">
              <w:t>2050: Annual pattern of increases in west and south of New Zealand, and decreases in north and east (</w:t>
            </w:r>
            <w:r>
              <w:t>Ministry for the Environment</w:t>
            </w:r>
            <w:r w:rsidRPr="00D66195">
              <w:t xml:space="preserve">, 2018). </w:t>
            </w:r>
            <w:r w:rsidRPr="00D66195">
              <w:rPr>
                <w:rFonts w:eastAsia="Calibri" w:cs="Calibri"/>
              </w:rPr>
              <w:t xml:space="preserve">Projected changes in rainfall show a marked seasonality and variability across regions. It is very likely that for winter and spring </w:t>
            </w:r>
            <w:r w:rsidR="003C5B05" w:rsidRPr="00D66195">
              <w:rPr>
                <w:rFonts w:eastAsia="Calibri" w:cs="Calibri"/>
              </w:rPr>
              <w:t xml:space="preserve">rainfall </w:t>
            </w:r>
            <w:r w:rsidRPr="00D66195">
              <w:rPr>
                <w:rFonts w:eastAsia="Calibri" w:cs="Calibri"/>
              </w:rPr>
              <w:t xml:space="preserve">will increase </w:t>
            </w:r>
            <w:r w:rsidR="003C5B05">
              <w:rPr>
                <w:rFonts w:eastAsia="Calibri" w:cs="Calibri"/>
              </w:rPr>
              <w:t>in</w:t>
            </w:r>
            <w:r w:rsidRPr="00D66195">
              <w:rPr>
                <w:rFonts w:eastAsia="Calibri" w:cs="Calibri"/>
              </w:rPr>
              <w:t xml:space="preserve"> the west of both the North and South Island</w:t>
            </w:r>
            <w:r>
              <w:rPr>
                <w:rFonts w:eastAsia="Calibri" w:cs="Calibri"/>
              </w:rPr>
              <w:t>s</w:t>
            </w:r>
            <w:r w:rsidRPr="00D66195">
              <w:rPr>
                <w:rFonts w:eastAsia="Calibri" w:cs="Calibri"/>
              </w:rPr>
              <w:t>, with drier conditions in the east and north. This is a robust prediction both in 2040 and 2090, caused by the westerly winds over New Zealand increasing during these seasons. For summer it is likely that there will be more rainfall in the east of both islands, with less in the west and central North Island (Collins and Zammit, 2016).</w:t>
            </w:r>
          </w:p>
          <w:p w14:paraId="66C98A52" w14:textId="77777777" w:rsidR="00C03C50" w:rsidRPr="00D66195" w:rsidRDefault="00C03C50" w:rsidP="005527E2">
            <w:pPr>
              <w:pStyle w:val="TableBullet"/>
              <w:rPr>
                <w:rFonts w:eastAsia="Calibri" w:cs="Calibri"/>
              </w:rPr>
            </w:pPr>
            <w:r w:rsidRPr="00D66195">
              <w:rPr>
                <w:rFonts w:eastAsia="Calibri" w:cs="Calibri"/>
              </w:rPr>
              <w:t xml:space="preserve">2100: </w:t>
            </w:r>
            <w:r w:rsidRPr="00D66195">
              <w:t>Annual pattern of increases in west and south of New Zealand, and decreases in north and east (</w:t>
            </w:r>
            <w:r>
              <w:t>Ministry for the Environment</w:t>
            </w:r>
            <w:r w:rsidRPr="00D66195">
              <w:t>, 2018).</w:t>
            </w:r>
          </w:p>
        </w:tc>
      </w:tr>
      <w:tr w:rsidR="00C03C50" w:rsidRPr="00C03C50" w14:paraId="65C35446" w14:textId="77777777" w:rsidTr="009B7338">
        <w:trPr>
          <w:trHeight w:val="340"/>
        </w:trPr>
        <w:tc>
          <w:tcPr>
            <w:tcW w:w="1250" w:type="pct"/>
            <w:shd w:val="clear" w:color="auto" w:fill="1C556C" w:themeFill="accent1"/>
            <w:tcMar>
              <w:top w:w="0" w:type="dxa"/>
            </w:tcMar>
          </w:tcPr>
          <w:p w14:paraId="29354280"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7B44E69D"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1D500521"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21E192A4"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6568F315" w14:textId="77777777" w:rsidTr="009B7338">
        <w:trPr>
          <w:trHeight w:val="283"/>
        </w:trPr>
        <w:tc>
          <w:tcPr>
            <w:tcW w:w="1250" w:type="pct"/>
            <w:shd w:val="clear" w:color="auto" w:fill="auto"/>
            <w:tcMar>
              <w:top w:w="57" w:type="dxa"/>
            </w:tcMar>
          </w:tcPr>
          <w:p w14:paraId="1184F233" w14:textId="0A3BFCC1" w:rsidR="00C03C50" w:rsidRPr="00D66195" w:rsidRDefault="00C03C50" w:rsidP="00783737">
            <w:pPr>
              <w:pStyle w:val="TableBullet"/>
              <w:spacing w:before="60"/>
            </w:pPr>
            <w:r w:rsidRPr="00D66195">
              <w:t>Minimal changes in annual rainfall, most change seen at seasonal</w:t>
            </w:r>
            <w:r w:rsidR="003C5B05">
              <w:t> </w:t>
            </w:r>
            <w:r w:rsidRPr="00D66195">
              <w:t>scale.</w:t>
            </w:r>
          </w:p>
          <w:p w14:paraId="344C502A" w14:textId="05C94D17" w:rsidR="00C03C50" w:rsidRPr="00D66195" w:rsidRDefault="00C03C50" w:rsidP="00783737">
            <w:pPr>
              <w:pStyle w:val="TableBullet"/>
            </w:pPr>
            <w:r w:rsidRPr="00D66195">
              <w:t>Zone</w:t>
            </w:r>
            <w:r w:rsidR="003C5B05">
              <w:t>s</w:t>
            </w:r>
            <w:r w:rsidRPr="00D66195">
              <w:t xml:space="preserve"> 1,</w:t>
            </w:r>
            <w:r>
              <w:t xml:space="preserve"> </w:t>
            </w:r>
            <w:r w:rsidRPr="00D66195">
              <w:t>2,</w:t>
            </w:r>
            <w:r>
              <w:t xml:space="preserve"> </w:t>
            </w:r>
            <w:r w:rsidRPr="00D66195">
              <w:t>3</w:t>
            </w:r>
            <w:r w:rsidR="003C5B05">
              <w:t>:</w:t>
            </w:r>
            <w:r w:rsidR="003C5B05" w:rsidRPr="00D66195">
              <w:t xml:space="preserve"> </w:t>
            </w:r>
            <w:r w:rsidRPr="00D66195">
              <w:t>Negligible change in annual rainfall. Winter</w:t>
            </w:r>
            <w:r w:rsidR="003C5B05">
              <w:t>–</w:t>
            </w:r>
            <w:r w:rsidRPr="00D66195">
              <w:t>spring reductions, small summer increases (</w:t>
            </w:r>
            <w:r>
              <w:t>Ministry for the Environment,</w:t>
            </w:r>
            <w:r w:rsidR="003C5B05">
              <w:t> </w:t>
            </w:r>
            <w:r w:rsidRPr="00D66195">
              <w:t>2018).</w:t>
            </w:r>
          </w:p>
          <w:p w14:paraId="6EAC3997" w14:textId="7185A203" w:rsidR="00C03C50" w:rsidRPr="00D66195" w:rsidRDefault="00C03C50" w:rsidP="00783737">
            <w:pPr>
              <w:pStyle w:val="TableBullet"/>
            </w:pPr>
            <w:r w:rsidRPr="00D66195">
              <w:rPr>
                <w:rFonts w:eastAsia="Calibri" w:cs="Calibri"/>
                <w:color w:val="000000" w:themeColor="text1"/>
              </w:rPr>
              <w:t>Zones 2</w:t>
            </w:r>
            <w:r>
              <w:rPr>
                <w:rFonts w:eastAsia="Calibri" w:cs="Calibri"/>
                <w:color w:val="000000" w:themeColor="text1"/>
              </w:rPr>
              <w:t>–</w:t>
            </w:r>
            <w:r w:rsidRPr="00D66195">
              <w:rPr>
                <w:rFonts w:eastAsia="Calibri" w:cs="Calibri"/>
                <w:color w:val="000000" w:themeColor="text1"/>
              </w:rPr>
              <w:t xml:space="preserve">3 (Greater Wellington territory): </w:t>
            </w:r>
            <w:r w:rsidR="003C5B05">
              <w:rPr>
                <w:rFonts w:eastAsia="Calibri" w:cs="Calibri"/>
                <w:color w:val="000000" w:themeColor="text1"/>
              </w:rPr>
              <w:t>M</w:t>
            </w:r>
            <w:r w:rsidRPr="00D66195">
              <w:rPr>
                <w:rFonts w:eastAsia="Calibri" w:cs="Calibri"/>
                <w:color w:val="000000" w:themeColor="text1"/>
              </w:rPr>
              <w:t>inimal change in annual wet days and wet spells (Pearce et al, 2019).</w:t>
            </w:r>
          </w:p>
          <w:p w14:paraId="602A49FE" w14:textId="0FCDC86B" w:rsidR="00C03C50" w:rsidRPr="00D66195" w:rsidRDefault="00C03C50" w:rsidP="00783737">
            <w:pPr>
              <w:pStyle w:val="TableBullet"/>
            </w:pPr>
            <w:r w:rsidRPr="00D66195">
              <w:t>Zone</w:t>
            </w:r>
            <w:r w:rsidR="003C5B05">
              <w:t>s</w:t>
            </w:r>
            <w:r w:rsidRPr="00D66195">
              <w:t xml:space="preserve"> 4,</w:t>
            </w:r>
            <w:r>
              <w:t xml:space="preserve"> </w:t>
            </w:r>
            <w:r w:rsidRPr="00D66195">
              <w:t xml:space="preserve">5: </w:t>
            </w:r>
            <w:r w:rsidR="003C5B05">
              <w:t>N</w:t>
            </w:r>
            <w:r w:rsidRPr="00D66195">
              <w:t>egligible change in annual rainfall. Small autumn</w:t>
            </w:r>
            <w:r w:rsidR="003C5B05">
              <w:t>–</w:t>
            </w:r>
            <w:r w:rsidRPr="00D66195">
              <w:t>winter increases in Tasman</w:t>
            </w:r>
            <w:r w:rsidR="003C5B05">
              <w:t xml:space="preserve"> and </w:t>
            </w:r>
            <w:r w:rsidRPr="00D66195">
              <w:t>Marlborough, winter decreases in Canterbury (</w:t>
            </w:r>
            <w:r>
              <w:t>Ministry for the Environment</w:t>
            </w:r>
            <w:r w:rsidRPr="00D66195">
              <w:t>, 2018).</w:t>
            </w:r>
          </w:p>
          <w:p w14:paraId="3E8958FF" w14:textId="648E6D56" w:rsidR="00C03C50" w:rsidRPr="00D66195" w:rsidRDefault="00C03C50" w:rsidP="003C5B05">
            <w:pPr>
              <w:pStyle w:val="TableBullet"/>
              <w:rPr>
                <w:rFonts w:eastAsia="Calibri" w:cs="Calibri"/>
                <w:b/>
                <w:bCs/>
              </w:rPr>
            </w:pPr>
            <w:r w:rsidRPr="00D66195">
              <w:t>Zone 6</w:t>
            </w:r>
            <w:r w:rsidR="003C5B05">
              <w:t>:</w:t>
            </w:r>
            <w:r w:rsidRPr="00D66195">
              <w:t xml:space="preserve"> Small increase in annual rainfall. Larger winter increase (10</w:t>
            </w:r>
            <w:r>
              <w:t>%</w:t>
            </w:r>
            <w:r w:rsidRPr="00D66195">
              <w:t>) in Hokitika (</w:t>
            </w:r>
            <w:r>
              <w:t>Ministry for the Environment</w:t>
            </w:r>
            <w:r w:rsidRPr="00D66195">
              <w:t>, 2018).</w:t>
            </w:r>
          </w:p>
        </w:tc>
        <w:tc>
          <w:tcPr>
            <w:tcW w:w="1250" w:type="pct"/>
            <w:shd w:val="clear" w:color="auto" w:fill="auto"/>
            <w:tcMar>
              <w:top w:w="57" w:type="dxa"/>
            </w:tcMar>
          </w:tcPr>
          <w:p w14:paraId="36280508" w14:textId="47056C7C" w:rsidR="00C03C50" w:rsidRPr="00D66195" w:rsidRDefault="00C03C50" w:rsidP="00783737">
            <w:pPr>
              <w:pStyle w:val="TableBullet"/>
              <w:spacing w:before="60"/>
            </w:pPr>
            <w:r w:rsidRPr="00D66195">
              <w:t>Minimal changes in annual rainfall, most change seen at seasonal</w:t>
            </w:r>
            <w:r w:rsidR="003C5B05">
              <w:t> </w:t>
            </w:r>
            <w:r w:rsidRPr="00D66195">
              <w:t>scale.</w:t>
            </w:r>
          </w:p>
          <w:p w14:paraId="3855C7F1" w14:textId="77777777" w:rsidR="00C03C50" w:rsidRPr="00D66195" w:rsidRDefault="00C03C50" w:rsidP="00783737">
            <w:pPr>
              <w:pStyle w:val="TableBullet"/>
            </w:pPr>
            <w:r w:rsidRPr="00D66195">
              <w:t>The largest rainfall changes by the end of the century will be for particular seasons rather than annually (</w:t>
            </w:r>
            <w:r w:rsidRPr="00857079">
              <w:t>Climate Change Adaptation Technical Working Group</w:t>
            </w:r>
            <w:r w:rsidRPr="00D66195">
              <w:t>, 2017).</w:t>
            </w:r>
          </w:p>
          <w:p w14:paraId="4DE43FB1" w14:textId="77777777" w:rsidR="00C03C50" w:rsidRPr="00D66195" w:rsidRDefault="00C03C50" w:rsidP="00783737">
            <w:pPr>
              <w:pStyle w:val="TableDash"/>
            </w:pPr>
            <w:r w:rsidRPr="00D66195">
              <w:t xml:space="preserve">Winter decreases: Gisborne, Hawke’s Bay and Canterbury. </w:t>
            </w:r>
          </w:p>
          <w:p w14:paraId="486C4CA8" w14:textId="77777777" w:rsidR="00C03C50" w:rsidRPr="00D66195" w:rsidRDefault="00C03C50" w:rsidP="00783737">
            <w:pPr>
              <w:pStyle w:val="TableDash"/>
            </w:pPr>
            <w:r w:rsidRPr="00D66195">
              <w:t xml:space="preserve">Winter increases: Nelson, West Coast, Otago and Southland. </w:t>
            </w:r>
          </w:p>
          <w:p w14:paraId="7DC59D52" w14:textId="77777777" w:rsidR="00C03C50" w:rsidRPr="00D66195" w:rsidRDefault="00C03C50" w:rsidP="00783737">
            <w:pPr>
              <w:pStyle w:val="TableDash"/>
            </w:pPr>
            <w:r w:rsidRPr="00D66195">
              <w:t>Spring decreases: Auckland, Northland and Bay of Plenty (</w:t>
            </w:r>
            <w:r>
              <w:t>Ministry for the Environment</w:t>
            </w:r>
            <w:r w:rsidRPr="00D66195">
              <w:t xml:space="preserve">, 2018). </w:t>
            </w:r>
          </w:p>
          <w:p w14:paraId="21316042" w14:textId="2DF8FEA4" w:rsidR="00C03C50" w:rsidRPr="00D66195" w:rsidRDefault="00C03C50" w:rsidP="00783737">
            <w:pPr>
              <w:pStyle w:val="TableBullet"/>
              <w:rPr>
                <w:rFonts w:eastAsia="Calibri"/>
              </w:rPr>
            </w:pPr>
            <w:r w:rsidRPr="00D66195">
              <w:rPr>
                <w:rFonts w:asciiTheme="minorHAnsi" w:hAnsiTheme="minorHAnsi"/>
              </w:rPr>
              <w:t>Zone 1</w:t>
            </w:r>
            <w:r w:rsidR="00B9271C">
              <w:rPr>
                <w:rFonts w:asciiTheme="minorHAnsi" w:hAnsiTheme="minorHAnsi"/>
              </w:rPr>
              <w:t>:</w:t>
            </w:r>
            <w:r w:rsidRPr="00D66195">
              <w:rPr>
                <w:rFonts w:asciiTheme="minorHAnsi" w:hAnsiTheme="minorHAnsi"/>
              </w:rPr>
              <w:t xml:space="preserve"> Minimal change in annual rainfall. Increase or decrease by</w:t>
            </w:r>
            <w:r w:rsidR="00C61300">
              <w:rPr>
                <w:rFonts w:asciiTheme="minorHAnsi" w:hAnsiTheme="minorHAnsi"/>
              </w:rPr>
              <w:t> </w:t>
            </w:r>
            <w:r w:rsidRPr="00D66195">
              <w:rPr>
                <w:rFonts w:asciiTheme="minorHAnsi" w:hAnsiTheme="minorHAnsi"/>
              </w:rPr>
              <w:t>&lt;5</w:t>
            </w:r>
            <w:r>
              <w:rPr>
                <w:rFonts w:asciiTheme="minorHAnsi" w:hAnsiTheme="minorHAnsi"/>
              </w:rPr>
              <w:t>%</w:t>
            </w:r>
            <w:r w:rsidRPr="00D66195">
              <w:rPr>
                <w:rFonts w:asciiTheme="minorHAnsi" w:hAnsiTheme="minorHAnsi"/>
              </w:rPr>
              <w:t xml:space="preserve">. </w:t>
            </w:r>
            <w:r w:rsidRPr="00D66195">
              <w:rPr>
                <w:rFonts w:eastAsia="Calibri"/>
              </w:rPr>
              <w:t>Spring has largest rainfall deduction (5</w:t>
            </w:r>
            <w:r>
              <w:rPr>
                <w:rFonts w:eastAsia="Calibri"/>
              </w:rPr>
              <w:t>%</w:t>
            </w:r>
            <w:r w:rsidRPr="00D66195">
              <w:rPr>
                <w:rFonts w:eastAsia="Calibri"/>
              </w:rPr>
              <w:t>) (Pearce et al,</w:t>
            </w:r>
            <w:r w:rsidR="00C61300">
              <w:rPr>
                <w:rFonts w:eastAsia="Calibri"/>
              </w:rPr>
              <w:t> </w:t>
            </w:r>
            <w:r w:rsidRPr="00D66195">
              <w:rPr>
                <w:rFonts w:eastAsia="Calibri"/>
              </w:rPr>
              <w:t>2018).</w:t>
            </w:r>
          </w:p>
          <w:p w14:paraId="7E46750D" w14:textId="444D943F" w:rsidR="00C03C50" w:rsidRPr="00D66195" w:rsidRDefault="00C03C50" w:rsidP="00783737">
            <w:pPr>
              <w:pStyle w:val="TableBullet"/>
            </w:pPr>
            <w:r w:rsidRPr="00D66195">
              <w:t>Zone 2</w:t>
            </w:r>
            <w:r w:rsidR="00C61300">
              <w:t>:</w:t>
            </w:r>
            <w:r w:rsidRPr="00D66195">
              <w:t xml:space="preserve"> Minimal change in annual rainfall. Largest increase in winter (eg, +9</w:t>
            </w:r>
            <w:r>
              <w:t>%</w:t>
            </w:r>
            <w:r w:rsidRPr="00D66195">
              <w:t xml:space="preserve"> for Taumarunui, +5</w:t>
            </w:r>
            <w:r>
              <w:t>%</w:t>
            </w:r>
            <w:r w:rsidRPr="00D66195">
              <w:t xml:space="preserve"> New Plymouth) (</w:t>
            </w:r>
            <w:r>
              <w:t>Ministry for the Environment</w:t>
            </w:r>
            <w:r w:rsidRPr="00D66195">
              <w:t>, 2018)</w:t>
            </w:r>
            <w:r>
              <w:t>.</w:t>
            </w:r>
          </w:p>
          <w:p w14:paraId="700572F3" w14:textId="690C0069" w:rsidR="00C03C50" w:rsidRPr="00D66195" w:rsidRDefault="00C03C50" w:rsidP="00783737">
            <w:pPr>
              <w:pStyle w:val="TableBullet"/>
            </w:pPr>
            <w:r w:rsidRPr="00D66195">
              <w:t>Zone 3</w:t>
            </w:r>
            <w:r w:rsidR="00C61300">
              <w:t>:</w:t>
            </w:r>
            <w:r w:rsidRPr="00D66195">
              <w:t xml:space="preserve"> Small decrease in annual rainfall. Largest decrease in winter and spring (eg, spring </w:t>
            </w:r>
            <w:r w:rsidR="00C61300">
              <w:t>–</w:t>
            </w:r>
            <w:r w:rsidRPr="00D66195">
              <w:t>6</w:t>
            </w:r>
            <w:r>
              <w:t>%</w:t>
            </w:r>
            <w:r w:rsidRPr="00D66195">
              <w:t xml:space="preserve"> Gisborne, </w:t>
            </w:r>
            <w:r w:rsidR="00C61300">
              <w:t>–</w:t>
            </w:r>
            <w:r w:rsidRPr="00D66195">
              <w:t>5</w:t>
            </w:r>
            <w:r>
              <w:t>%</w:t>
            </w:r>
            <w:r w:rsidRPr="00D66195">
              <w:t xml:space="preserve"> Napier) (</w:t>
            </w:r>
            <w:r>
              <w:t>Ministry for the Environment</w:t>
            </w:r>
            <w:r w:rsidRPr="00D66195">
              <w:t>, 2018)</w:t>
            </w:r>
            <w:r>
              <w:t>.</w:t>
            </w:r>
          </w:p>
          <w:p w14:paraId="1C17BE9A" w14:textId="2C3DE6FC" w:rsidR="00C03C50" w:rsidRPr="00D66195" w:rsidRDefault="00C03C50" w:rsidP="00783737">
            <w:pPr>
              <w:pStyle w:val="TableBullet"/>
              <w:rPr>
                <w:rFonts w:cs="Times New Roman"/>
              </w:rPr>
            </w:pPr>
            <w:r w:rsidRPr="00D66195">
              <w:rPr>
                <w:rFonts w:eastAsia="Calibri"/>
              </w:rPr>
              <w:t>Zones 2</w:t>
            </w:r>
            <w:r>
              <w:rPr>
                <w:rFonts w:eastAsia="Calibri"/>
              </w:rPr>
              <w:t>–</w:t>
            </w:r>
            <w:r w:rsidRPr="00D66195">
              <w:rPr>
                <w:rFonts w:eastAsia="Calibri"/>
              </w:rPr>
              <w:t xml:space="preserve">3 (Greater Wellington territory): Decrease in </w:t>
            </w:r>
            <w:r>
              <w:rPr>
                <w:rFonts w:eastAsia="Calibri"/>
              </w:rPr>
              <w:t>a</w:t>
            </w:r>
            <w:r w:rsidRPr="00D66195">
              <w:rPr>
                <w:rFonts w:eastAsia="Calibri"/>
              </w:rPr>
              <w:t>nnual number of wet day spells/y</w:t>
            </w:r>
            <w:r>
              <w:rPr>
                <w:rFonts w:eastAsia="Calibri"/>
              </w:rPr>
              <w:t>ea</w:t>
            </w:r>
            <w:r w:rsidRPr="00D66195">
              <w:rPr>
                <w:rFonts w:eastAsia="Calibri"/>
              </w:rPr>
              <w:t xml:space="preserve">r </w:t>
            </w:r>
            <w:r w:rsidR="00C61300">
              <w:rPr>
                <w:rFonts w:eastAsia="Calibri"/>
              </w:rPr>
              <w:t>(</w:t>
            </w:r>
            <w:r w:rsidRPr="00D66195">
              <w:rPr>
                <w:rFonts w:eastAsia="Calibri"/>
              </w:rPr>
              <w:t>&gt;1</w:t>
            </w:r>
            <w:r>
              <w:rPr>
                <w:rFonts w:eastAsia="Calibri"/>
              </w:rPr>
              <w:t xml:space="preserve"> </w:t>
            </w:r>
            <w:r w:rsidRPr="00D66195">
              <w:rPr>
                <w:rFonts w:eastAsia="Calibri"/>
              </w:rPr>
              <w:t>mm rain/day</w:t>
            </w:r>
            <w:r w:rsidR="00C61300">
              <w:rPr>
                <w:rFonts w:eastAsia="Calibri"/>
              </w:rPr>
              <w:t>)</w:t>
            </w:r>
            <w:r w:rsidRPr="00D66195">
              <w:rPr>
                <w:rFonts w:eastAsia="Calibri"/>
              </w:rPr>
              <w:t>: 3</w:t>
            </w:r>
            <w:r>
              <w:rPr>
                <w:rFonts w:eastAsia="Calibri"/>
              </w:rPr>
              <w:t>-</w:t>
            </w:r>
            <w:r w:rsidRPr="00D66195">
              <w:rPr>
                <w:rFonts w:eastAsia="Calibri"/>
              </w:rPr>
              <w:t xml:space="preserve">day wet spells, Wellington </w:t>
            </w:r>
            <w:r w:rsidR="00C61300">
              <w:rPr>
                <w:rFonts w:eastAsia="Calibri"/>
              </w:rPr>
              <w:t>–</w:t>
            </w:r>
            <w:r w:rsidRPr="00D66195">
              <w:rPr>
                <w:rFonts w:eastAsia="Calibri"/>
              </w:rPr>
              <w:t>6 (65/y</w:t>
            </w:r>
            <w:r>
              <w:rPr>
                <w:rFonts w:eastAsia="Calibri"/>
              </w:rPr>
              <w:t>ea</w:t>
            </w:r>
            <w:r w:rsidRPr="00D66195">
              <w:rPr>
                <w:rFonts w:eastAsia="Calibri"/>
              </w:rPr>
              <w:t xml:space="preserve">r), Masterton </w:t>
            </w:r>
            <w:r w:rsidR="00C61300">
              <w:rPr>
                <w:rFonts w:eastAsia="Calibri"/>
              </w:rPr>
              <w:t>–</w:t>
            </w:r>
            <w:r w:rsidRPr="00D66195">
              <w:rPr>
                <w:rFonts w:eastAsia="Calibri"/>
              </w:rPr>
              <w:t>3 (74/y</w:t>
            </w:r>
            <w:r>
              <w:rPr>
                <w:rFonts w:eastAsia="Calibri"/>
              </w:rPr>
              <w:t>ea</w:t>
            </w:r>
            <w:r w:rsidRPr="00D66195">
              <w:rPr>
                <w:rFonts w:eastAsia="Calibri"/>
              </w:rPr>
              <w:t>r) by 2090; 5</w:t>
            </w:r>
            <w:r>
              <w:rPr>
                <w:rFonts w:eastAsia="Calibri"/>
              </w:rPr>
              <w:t>-</w:t>
            </w:r>
            <w:r w:rsidRPr="00D66195">
              <w:rPr>
                <w:rFonts w:eastAsia="Calibri"/>
              </w:rPr>
              <w:t xml:space="preserve">day wet spells, Wellington </w:t>
            </w:r>
            <w:r w:rsidR="00C61300">
              <w:rPr>
                <w:rFonts w:eastAsia="Calibri"/>
              </w:rPr>
              <w:t>–</w:t>
            </w:r>
            <w:r w:rsidRPr="00D66195">
              <w:rPr>
                <w:rFonts w:eastAsia="Calibri"/>
              </w:rPr>
              <w:t>3 (23/y</w:t>
            </w:r>
            <w:r>
              <w:rPr>
                <w:rFonts w:eastAsia="Calibri"/>
              </w:rPr>
              <w:t>ea</w:t>
            </w:r>
            <w:r w:rsidRPr="00D66195">
              <w:rPr>
                <w:rFonts w:eastAsia="Calibri"/>
              </w:rPr>
              <w:t xml:space="preserve">r), Masterton </w:t>
            </w:r>
            <w:r w:rsidR="00C61300">
              <w:rPr>
                <w:rFonts w:eastAsia="Calibri"/>
              </w:rPr>
              <w:t>–</w:t>
            </w:r>
            <w:r w:rsidRPr="00D66195">
              <w:rPr>
                <w:rFonts w:eastAsia="Calibri"/>
              </w:rPr>
              <w:t>1</w:t>
            </w:r>
            <w:r>
              <w:rPr>
                <w:rFonts w:eastAsia="Calibri"/>
              </w:rPr>
              <w:t xml:space="preserve"> </w:t>
            </w:r>
            <w:r w:rsidRPr="00D66195">
              <w:rPr>
                <w:rFonts w:eastAsia="Calibri"/>
              </w:rPr>
              <w:t>(26/y</w:t>
            </w:r>
            <w:r>
              <w:rPr>
                <w:rFonts w:eastAsia="Calibri"/>
              </w:rPr>
              <w:t>ea</w:t>
            </w:r>
            <w:r w:rsidRPr="00D66195">
              <w:rPr>
                <w:rFonts w:eastAsia="Calibri"/>
              </w:rPr>
              <w:t>r) by 2090; 10</w:t>
            </w:r>
            <w:r>
              <w:rPr>
                <w:rFonts w:eastAsia="Calibri"/>
              </w:rPr>
              <w:t>-</w:t>
            </w:r>
            <w:r w:rsidRPr="00D66195">
              <w:rPr>
                <w:rFonts w:eastAsia="Calibri"/>
              </w:rPr>
              <w:t>day wet spells, Wellington 0 (2/y</w:t>
            </w:r>
            <w:r>
              <w:rPr>
                <w:rFonts w:eastAsia="Calibri"/>
              </w:rPr>
              <w:t>ea</w:t>
            </w:r>
            <w:r w:rsidRPr="00D66195">
              <w:rPr>
                <w:rFonts w:eastAsia="Calibri"/>
              </w:rPr>
              <w:t xml:space="preserve">r), Masterton </w:t>
            </w:r>
            <w:r w:rsidR="00783737">
              <w:rPr>
                <w:rFonts w:eastAsia="Calibri"/>
              </w:rPr>
              <w:br/>
            </w:r>
            <w:r w:rsidR="00C61300">
              <w:rPr>
                <w:rFonts w:eastAsia="Calibri"/>
              </w:rPr>
              <w:t>–</w:t>
            </w:r>
            <w:r w:rsidRPr="00D66195">
              <w:rPr>
                <w:rFonts w:eastAsia="Calibri"/>
              </w:rPr>
              <w:t>1</w:t>
            </w:r>
            <w:r>
              <w:rPr>
                <w:rFonts w:eastAsia="Calibri"/>
              </w:rPr>
              <w:t xml:space="preserve"> </w:t>
            </w:r>
            <w:r w:rsidRPr="00D66195">
              <w:rPr>
                <w:rFonts w:eastAsia="Calibri"/>
              </w:rPr>
              <w:t>(0/y</w:t>
            </w:r>
            <w:r>
              <w:rPr>
                <w:rFonts w:eastAsia="Calibri"/>
              </w:rPr>
              <w:t>ea</w:t>
            </w:r>
            <w:r w:rsidRPr="00D66195">
              <w:rPr>
                <w:rFonts w:eastAsia="Calibri"/>
              </w:rPr>
              <w:t>r) by 2090 (Pearce et al, 2019).</w:t>
            </w:r>
          </w:p>
          <w:p w14:paraId="55F7EA31" w14:textId="5DD314E8" w:rsidR="00C03C50" w:rsidRPr="00D66195" w:rsidRDefault="00C03C50" w:rsidP="00783737">
            <w:pPr>
              <w:pStyle w:val="TableBullet"/>
            </w:pPr>
            <w:r w:rsidRPr="00D66195">
              <w:t>Zone 4</w:t>
            </w:r>
            <w:r w:rsidR="00C61300">
              <w:t>:</w:t>
            </w:r>
            <w:r w:rsidR="00C61300" w:rsidRPr="00D66195">
              <w:t xml:space="preserve"> </w:t>
            </w:r>
            <w:r w:rsidRPr="00D66195">
              <w:t>Small increase in annual rainfall. Largest increase for winter (+7</w:t>
            </w:r>
            <w:r>
              <w:t>%</w:t>
            </w:r>
            <w:r w:rsidRPr="00D66195">
              <w:t xml:space="preserve"> Nelson) (</w:t>
            </w:r>
            <w:r>
              <w:t>Ministry for the Environment</w:t>
            </w:r>
            <w:r w:rsidRPr="00D66195">
              <w:t>, 2018)</w:t>
            </w:r>
            <w:r>
              <w:t>.</w:t>
            </w:r>
          </w:p>
          <w:p w14:paraId="22E0483F" w14:textId="2E5D6FB5" w:rsidR="00C03C50" w:rsidRPr="00D66195" w:rsidRDefault="00C03C50" w:rsidP="00783737">
            <w:pPr>
              <w:pStyle w:val="TableBullet"/>
            </w:pPr>
            <w:r w:rsidRPr="00D66195">
              <w:t>Zone 5</w:t>
            </w:r>
            <w:r w:rsidR="00C61300">
              <w:t>:</w:t>
            </w:r>
            <w:r w:rsidR="00C61300" w:rsidRPr="00D66195">
              <w:t xml:space="preserve"> </w:t>
            </w:r>
            <w:r w:rsidRPr="00D66195">
              <w:t>Small increase in annual rainfall (eg, +6</w:t>
            </w:r>
            <w:r>
              <w:t>%</w:t>
            </w:r>
            <w:r w:rsidRPr="00D66195">
              <w:t xml:space="preserve"> Tekapo). Largest increase in winter for Tekapo (+14</w:t>
            </w:r>
            <w:r>
              <w:t>%</w:t>
            </w:r>
            <w:r w:rsidRPr="00D66195">
              <w:t xml:space="preserve">), but small decreases </w:t>
            </w:r>
            <w:r w:rsidR="00C61300">
              <w:t xml:space="preserve">in </w:t>
            </w:r>
            <w:r w:rsidRPr="00D66195">
              <w:t>winter</w:t>
            </w:r>
            <w:r w:rsidR="00C61300" w:rsidRPr="00D66195">
              <w:t xml:space="preserve"> for</w:t>
            </w:r>
            <w:r w:rsidRPr="00D66195">
              <w:t xml:space="preserve"> Ch</w:t>
            </w:r>
            <w:r>
              <w:t>rist</w:t>
            </w:r>
            <w:r w:rsidRPr="00D66195">
              <w:t>c</w:t>
            </w:r>
            <w:r>
              <w:t>hurc</w:t>
            </w:r>
            <w:r w:rsidRPr="00D66195">
              <w:t xml:space="preserve">h and Hanmer </w:t>
            </w:r>
            <w:r w:rsidR="00C61300" w:rsidRPr="00D66195">
              <w:t>(</w:t>
            </w:r>
            <w:r w:rsidR="00C61300">
              <w:t>–</w:t>
            </w:r>
            <w:r w:rsidRPr="00D66195">
              <w:t>4</w:t>
            </w:r>
            <w:r>
              <w:t>%</w:t>
            </w:r>
            <w:r w:rsidRPr="00D66195">
              <w:t>) (</w:t>
            </w:r>
            <w:r>
              <w:t>Ministry for the Environment</w:t>
            </w:r>
            <w:r w:rsidRPr="00D66195">
              <w:t>, 2018)</w:t>
            </w:r>
            <w:r>
              <w:t>.</w:t>
            </w:r>
          </w:p>
          <w:p w14:paraId="114068B0" w14:textId="51932CD3" w:rsidR="00C03C50" w:rsidRPr="00D66195" w:rsidRDefault="00C03C50" w:rsidP="00783737">
            <w:pPr>
              <w:pStyle w:val="TableBullet"/>
            </w:pPr>
            <w:r w:rsidRPr="00D66195">
              <w:t>Zone 6</w:t>
            </w:r>
            <w:r w:rsidR="00C61300">
              <w:t>:</w:t>
            </w:r>
            <w:r w:rsidR="00C61300" w:rsidRPr="00D66195">
              <w:t xml:space="preserve"> </w:t>
            </w:r>
            <w:r w:rsidRPr="00D66195">
              <w:t>Increases in annual rainfall, largest increases in winter (+16</w:t>
            </w:r>
            <w:r>
              <w:t>%</w:t>
            </w:r>
            <w:r w:rsidRPr="00D66195">
              <w:t xml:space="preserve"> Hokitika, +19</w:t>
            </w:r>
            <w:r>
              <w:t>%</w:t>
            </w:r>
            <w:r w:rsidRPr="00D66195">
              <w:t xml:space="preserve"> Queenstown) (</w:t>
            </w:r>
            <w:r>
              <w:t>Ministry for the Environment</w:t>
            </w:r>
            <w:r w:rsidRPr="00D66195">
              <w:t>, 2018)</w:t>
            </w:r>
            <w:r>
              <w:t>.</w:t>
            </w:r>
          </w:p>
          <w:p w14:paraId="6EFCEC92" w14:textId="162B6BBA" w:rsidR="00C03C50" w:rsidRPr="00D66195" w:rsidRDefault="00C03C50" w:rsidP="00C61300">
            <w:pPr>
              <w:pStyle w:val="TableBullet"/>
            </w:pPr>
            <w:r w:rsidRPr="00D66195">
              <w:t>Zone 7</w:t>
            </w:r>
            <w:r w:rsidR="00C61300">
              <w:t>:</w:t>
            </w:r>
            <w:r w:rsidR="00C61300" w:rsidRPr="00D66195">
              <w:t xml:space="preserve"> </w:t>
            </w:r>
            <w:r w:rsidRPr="00D66195">
              <w:t xml:space="preserve">Increase </w:t>
            </w:r>
            <w:r w:rsidR="00C61300">
              <w:t xml:space="preserve">in </w:t>
            </w:r>
            <w:r w:rsidRPr="00D66195">
              <w:t>annual rainfall (+4</w:t>
            </w:r>
            <w:r>
              <w:t>%</w:t>
            </w:r>
            <w:r w:rsidRPr="00D66195">
              <w:t>), largest increase in winter (+7</w:t>
            </w:r>
            <w:r>
              <w:t>%</w:t>
            </w:r>
            <w:r w:rsidRPr="00D66195">
              <w:t>) (</w:t>
            </w:r>
            <w:r>
              <w:t>Ministry for the Environment</w:t>
            </w:r>
            <w:r w:rsidRPr="00D66195">
              <w:t>, 2018).</w:t>
            </w:r>
          </w:p>
        </w:tc>
        <w:tc>
          <w:tcPr>
            <w:tcW w:w="1250" w:type="pct"/>
            <w:shd w:val="clear" w:color="auto" w:fill="auto"/>
            <w:tcMar>
              <w:top w:w="57" w:type="dxa"/>
            </w:tcMar>
          </w:tcPr>
          <w:p w14:paraId="780C8590" w14:textId="77777777" w:rsidR="00C03C50" w:rsidRPr="00D66195" w:rsidRDefault="00C03C50" w:rsidP="00783737">
            <w:pPr>
              <w:pStyle w:val="TableBullet"/>
              <w:spacing w:before="60"/>
              <w:rPr>
                <w:rFonts w:eastAsia="Calibri"/>
              </w:rPr>
            </w:pPr>
            <w:r w:rsidRPr="00D66195">
              <w:rPr>
                <w:rFonts w:asciiTheme="minorHAnsi" w:hAnsiTheme="minorHAnsi" w:cs="Times New Roman"/>
              </w:rPr>
              <w:t>Zone 1. Increase or decrease by &lt;5</w:t>
            </w:r>
            <w:r>
              <w:rPr>
                <w:rFonts w:asciiTheme="minorHAnsi" w:hAnsiTheme="minorHAnsi" w:cs="Times New Roman"/>
              </w:rPr>
              <w:t>%</w:t>
            </w:r>
            <w:r w:rsidRPr="00D66195">
              <w:rPr>
                <w:rFonts w:asciiTheme="minorHAnsi" w:hAnsiTheme="minorHAnsi" w:cs="Times New Roman"/>
              </w:rPr>
              <w:t xml:space="preserve">. </w:t>
            </w:r>
            <w:r w:rsidRPr="00D66195">
              <w:rPr>
                <w:rFonts w:eastAsia="Calibri"/>
              </w:rPr>
              <w:t>Spring has largest rainfall deduction, Autumn largest increase in rainfall</w:t>
            </w:r>
            <w:r w:rsidRPr="00D66195">
              <w:rPr>
                <w:rFonts w:asciiTheme="minorHAnsi" w:hAnsiTheme="minorHAnsi" w:cs="Times New Roman"/>
              </w:rPr>
              <w:t xml:space="preserve"> </w:t>
            </w:r>
            <w:r w:rsidRPr="00D66195">
              <w:rPr>
                <w:rFonts w:eastAsia="Calibri"/>
              </w:rPr>
              <w:t>(Pearce et al, 2018).</w:t>
            </w:r>
          </w:p>
          <w:p w14:paraId="136CCE24" w14:textId="77777777" w:rsidR="00C03C50" w:rsidRPr="00D66195" w:rsidRDefault="00C03C50" w:rsidP="00783737">
            <w:pPr>
              <w:pStyle w:val="TableBullet"/>
              <w:rPr>
                <w:rFonts w:eastAsia="Calibri"/>
              </w:rPr>
            </w:pPr>
            <w:r w:rsidRPr="00D66195">
              <w:rPr>
                <w:rFonts w:eastAsia="Calibri"/>
              </w:rPr>
              <w:t>Zone 2. Minimal change in annual rainfall, largest increases in winter (+5</w:t>
            </w:r>
            <w:r>
              <w:rPr>
                <w:rFonts w:eastAsia="Calibri"/>
              </w:rPr>
              <w:t>%</w:t>
            </w:r>
            <w:r w:rsidRPr="00D66195">
              <w:rPr>
                <w:rFonts w:eastAsia="Calibri"/>
              </w:rPr>
              <w:t xml:space="preserve"> Whanganui) (</w:t>
            </w:r>
            <w:r>
              <w:rPr>
                <w:rFonts w:eastAsia="Calibri"/>
              </w:rPr>
              <w:t>Ministry for the Environment</w:t>
            </w:r>
            <w:r w:rsidRPr="00D66195">
              <w:rPr>
                <w:rFonts w:eastAsia="Calibri"/>
              </w:rPr>
              <w:t>, 2018).</w:t>
            </w:r>
          </w:p>
          <w:p w14:paraId="502CF30D" w14:textId="0E42E335" w:rsidR="00C03C50" w:rsidRPr="00D66195" w:rsidRDefault="00C03C50" w:rsidP="00783737">
            <w:pPr>
              <w:pStyle w:val="TableBullet"/>
              <w:rPr>
                <w:rFonts w:eastAsia="Calibri"/>
              </w:rPr>
            </w:pPr>
            <w:r w:rsidRPr="00D66195">
              <w:rPr>
                <w:rFonts w:eastAsia="Calibri"/>
              </w:rPr>
              <w:t>Zone 3. Small reductions in annual rainfall. Largest decreases in winter/spring (</w:t>
            </w:r>
            <w:r>
              <w:rPr>
                <w:rFonts w:eastAsia="Calibri"/>
              </w:rPr>
              <w:t>Ministry for the Environment</w:t>
            </w:r>
            <w:r w:rsidRPr="00D66195">
              <w:rPr>
                <w:rFonts w:eastAsia="Calibri"/>
              </w:rPr>
              <w:t>, 2018). Zones 2</w:t>
            </w:r>
            <w:r>
              <w:rPr>
                <w:rFonts w:eastAsia="Calibri"/>
              </w:rPr>
              <w:t>–</w:t>
            </w:r>
            <w:r w:rsidRPr="00D66195">
              <w:rPr>
                <w:rFonts w:eastAsia="Calibri"/>
              </w:rPr>
              <w:t>3 (Greater Wellington territory): Annual rain days &gt;10</w:t>
            </w:r>
            <w:r>
              <w:rPr>
                <w:rFonts w:eastAsia="Calibri"/>
              </w:rPr>
              <w:t xml:space="preserve"> </w:t>
            </w:r>
            <w:r w:rsidRPr="00D66195">
              <w:rPr>
                <w:rFonts w:eastAsia="Calibri"/>
              </w:rPr>
              <w:t>mm – Wellington -0.1 day (35.9/y</w:t>
            </w:r>
            <w:r>
              <w:rPr>
                <w:rFonts w:eastAsia="Calibri"/>
              </w:rPr>
              <w:t>ea</w:t>
            </w:r>
            <w:r w:rsidRPr="00D66195">
              <w:rPr>
                <w:rFonts w:eastAsia="Calibri"/>
              </w:rPr>
              <w:t>r), Masterton +0 day (20/y</w:t>
            </w:r>
            <w:r>
              <w:rPr>
                <w:rFonts w:eastAsia="Calibri"/>
              </w:rPr>
              <w:t>ea</w:t>
            </w:r>
            <w:r w:rsidRPr="00D66195">
              <w:rPr>
                <w:rFonts w:eastAsia="Calibri"/>
              </w:rPr>
              <w:t>r) by 2040; &gt;20</w:t>
            </w:r>
            <w:r>
              <w:rPr>
                <w:rFonts w:eastAsia="Calibri"/>
              </w:rPr>
              <w:t xml:space="preserve"> </w:t>
            </w:r>
            <w:r w:rsidRPr="00D66195">
              <w:rPr>
                <w:rFonts w:eastAsia="Calibri"/>
              </w:rPr>
              <w:t>mm – Wellington +0.9 (14.9/y</w:t>
            </w:r>
            <w:r>
              <w:rPr>
                <w:rFonts w:eastAsia="Calibri"/>
              </w:rPr>
              <w:t>ea</w:t>
            </w:r>
            <w:r w:rsidRPr="00D66195">
              <w:rPr>
                <w:rFonts w:eastAsia="Calibri"/>
              </w:rPr>
              <w:t>r), Masterton +0.2 (4.2/y</w:t>
            </w:r>
            <w:r>
              <w:rPr>
                <w:rFonts w:eastAsia="Calibri"/>
              </w:rPr>
              <w:t>ea</w:t>
            </w:r>
            <w:r w:rsidRPr="00D66195">
              <w:rPr>
                <w:rFonts w:eastAsia="Calibri"/>
              </w:rPr>
              <w:t>r) by 2040; &gt;30</w:t>
            </w:r>
            <w:r>
              <w:rPr>
                <w:rFonts w:eastAsia="Calibri"/>
              </w:rPr>
              <w:t xml:space="preserve"> </w:t>
            </w:r>
            <w:r w:rsidRPr="00D66195">
              <w:rPr>
                <w:rFonts w:eastAsia="Calibri"/>
              </w:rPr>
              <w:t>mm – Wellington +0.7 (7.7/y</w:t>
            </w:r>
            <w:r>
              <w:rPr>
                <w:rFonts w:eastAsia="Calibri"/>
              </w:rPr>
              <w:t>ea</w:t>
            </w:r>
            <w:r w:rsidRPr="00D66195">
              <w:rPr>
                <w:rFonts w:eastAsia="Calibri"/>
              </w:rPr>
              <w:t>r), Masterton +0.3 (1.3/y</w:t>
            </w:r>
            <w:r>
              <w:rPr>
                <w:rFonts w:eastAsia="Calibri"/>
              </w:rPr>
              <w:t>ea</w:t>
            </w:r>
            <w:r w:rsidRPr="00D66195">
              <w:rPr>
                <w:rFonts w:eastAsia="Calibri"/>
              </w:rPr>
              <w:t>r) by 2040. Annual number of wet day spells/y</w:t>
            </w:r>
            <w:r>
              <w:rPr>
                <w:rFonts w:eastAsia="Calibri"/>
              </w:rPr>
              <w:t>ea</w:t>
            </w:r>
            <w:r w:rsidRPr="00D66195">
              <w:rPr>
                <w:rFonts w:eastAsia="Calibri"/>
              </w:rPr>
              <w:t>r, &gt;1</w:t>
            </w:r>
            <w:r>
              <w:rPr>
                <w:rFonts w:eastAsia="Calibri"/>
              </w:rPr>
              <w:t xml:space="preserve"> </w:t>
            </w:r>
            <w:r w:rsidRPr="00D66195">
              <w:rPr>
                <w:rFonts w:eastAsia="Calibri"/>
              </w:rPr>
              <w:t>mm rain/day: 3</w:t>
            </w:r>
            <w:r>
              <w:rPr>
                <w:rFonts w:eastAsia="Calibri"/>
              </w:rPr>
              <w:t>-</w:t>
            </w:r>
            <w:r w:rsidRPr="00D66195">
              <w:rPr>
                <w:rFonts w:eastAsia="Calibri"/>
              </w:rPr>
              <w:t xml:space="preserve">day wet spells, Wellington </w:t>
            </w:r>
            <w:r w:rsidR="009837E8">
              <w:rPr>
                <w:rFonts w:eastAsia="Calibri"/>
              </w:rPr>
              <w:br/>
            </w:r>
            <w:r w:rsidRPr="00D66195">
              <w:rPr>
                <w:rFonts w:eastAsia="Calibri"/>
              </w:rPr>
              <w:t>-6 (65/y</w:t>
            </w:r>
            <w:r>
              <w:rPr>
                <w:rFonts w:eastAsia="Calibri"/>
              </w:rPr>
              <w:t>ea</w:t>
            </w:r>
            <w:r w:rsidRPr="00D66195">
              <w:rPr>
                <w:rFonts w:eastAsia="Calibri"/>
              </w:rPr>
              <w:t>r), Masterton -3 (74/y</w:t>
            </w:r>
            <w:r>
              <w:rPr>
                <w:rFonts w:eastAsia="Calibri"/>
              </w:rPr>
              <w:t>ea</w:t>
            </w:r>
            <w:r w:rsidRPr="00D66195">
              <w:rPr>
                <w:rFonts w:eastAsia="Calibri"/>
              </w:rPr>
              <w:t>r) by 2040; 5</w:t>
            </w:r>
            <w:r>
              <w:rPr>
                <w:rFonts w:eastAsia="Calibri"/>
              </w:rPr>
              <w:t>-</w:t>
            </w:r>
            <w:r w:rsidRPr="00D66195">
              <w:rPr>
                <w:rFonts w:eastAsia="Calibri"/>
              </w:rPr>
              <w:t>day wet spells, Wellington -3 (23/y</w:t>
            </w:r>
            <w:r>
              <w:rPr>
                <w:rFonts w:eastAsia="Calibri"/>
              </w:rPr>
              <w:t>ea</w:t>
            </w:r>
            <w:r w:rsidRPr="00D66195">
              <w:rPr>
                <w:rFonts w:eastAsia="Calibri"/>
              </w:rPr>
              <w:t>r), Masterton -1(26/y</w:t>
            </w:r>
            <w:r>
              <w:rPr>
                <w:rFonts w:eastAsia="Calibri"/>
              </w:rPr>
              <w:t>ea</w:t>
            </w:r>
            <w:r w:rsidRPr="00D66195">
              <w:rPr>
                <w:rFonts w:eastAsia="Calibri"/>
              </w:rPr>
              <w:t>r) by 2040; 10</w:t>
            </w:r>
            <w:r>
              <w:rPr>
                <w:rFonts w:eastAsia="Calibri"/>
              </w:rPr>
              <w:t>-</w:t>
            </w:r>
            <w:r w:rsidRPr="00D66195">
              <w:rPr>
                <w:rFonts w:eastAsia="Calibri"/>
              </w:rPr>
              <w:t>day wet spells, Wellington 0 (2/y</w:t>
            </w:r>
            <w:r>
              <w:rPr>
                <w:rFonts w:eastAsia="Calibri"/>
              </w:rPr>
              <w:t>ea</w:t>
            </w:r>
            <w:r w:rsidRPr="00D66195">
              <w:rPr>
                <w:rFonts w:eastAsia="Calibri"/>
              </w:rPr>
              <w:t>r), Masterton -1(0/y</w:t>
            </w:r>
            <w:r>
              <w:rPr>
                <w:rFonts w:eastAsia="Calibri"/>
              </w:rPr>
              <w:t>ea</w:t>
            </w:r>
            <w:r w:rsidRPr="00D66195">
              <w:rPr>
                <w:rFonts w:eastAsia="Calibri"/>
              </w:rPr>
              <w:t>r) by 2040 (Pearce et al, 2019).</w:t>
            </w:r>
          </w:p>
          <w:p w14:paraId="6775077F" w14:textId="37132CE4" w:rsidR="00C03C50" w:rsidRPr="00D66195" w:rsidRDefault="00C03C50" w:rsidP="00783737">
            <w:pPr>
              <w:pStyle w:val="TableBullet"/>
            </w:pPr>
            <w:r w:rsidRPr="00D66195">
              <w:t xml:space="preserve">Zone 4. Minimal change in annual rainfall. Increase in winter </w:t>
            </w:r>
            <w:r w:rsidR="009837E8">
              <w:br/>
            </w:r>
            <w:r w:rsidRPr="00D66195">
              <w:t>(15</w:t>
            </w:r>
            <w:r>
              <w:rPr>
                <w:rFonts w:eastAsia="Calibri"/>
              </w:rPr>
              <w:t>–</w:t>
            </w:r>
            <w:r w:rsidRPr="00D66195">
              <w:t>20</w:t>
            </w:r>
            <w:r>
              <w:t>%</w:t>
            </w:r>
            <w:r w:rsidRPr="00D66195">
              <w:t xml:space="preserve"> for parts of interior) and decreases in summer (5</w:t>
            </w:r>
            <w:r>
              <w:rPr>
                <w:rFonts w:eastAsia="Calibri"/>
              </w:rPr>
              <w:t>–</w:t>
            </w:r>
            <w:r w:rsidRPr="00D66195">
              <w:t>10</w:t>
            </w:r>
            <w:r>
              <w:t>%</w:t>
            </w:r>
            <w:r w:rsidRPr="00D66195">
              <w:t>) (</w:t>
            </w:r>
            <w:r>
              <w:t>Ministry for the Environment</w:t>
            </w:r>
            <w:r w:rsidRPr="00D66195">
              <w:t>, 2018).</w:t>
            </w:r>
          </w:p>
          <w:p w14:paraId="0FAD81CF" w14:textId="75ADE8FD" w:rsidR="00C03C50" w:rsidRPr="00D66195" w:rsidRDefault="00C03C50" w:rsidP="00783737">
            <w:pPr>
              <w:pStyle w:val="TableBullet"/>
            </w:pPr>
            <w:r w:rsidRPr="00D66195">
              <w:t xml:space="preserve">Zone 5. Minimal change in annual rainfall. Increases for winter </w:t>
            </w:r>
            <w:r w:rsidR="009837E8">
              <w:br/>
            </w:r>
            <w:r w:rsidRPr="00D66195">
              <w:t>(5</w:t>
            </w:r>
            <w:r>
              <w:rPr>
                <w:rFonts w:eastAsia="Calibri"/>
              </w:rPr>
              <w:t>–</w:t>
            </w:r>
            <w:r w:rsidRPr="00D66195">
              <w:t>10</w:t>
            </w:r>
            <w:r>
              <w:t>%</w:t>
            </w:r>
            <w:r w:rsidRPr="00D66195">
              <w:t xml:space="preserve"> most areas) and decreases for interior in other seasons (</w:t>
            </w:r>
            <w:r>
              <w:t>Ministry for the Environment</w:t>
            </w:r>
            <w:r w:rsidRPr="00D66195">
              <w:t>, 2018).</w:t>
            </w:r>
          </w:p>
          <w:p w14:paraId="1F70ACC5" w14:textId="11DC969C" w:rsidR="00C03C50" w:rsidRPr="00D66195" w:rsidRDefault="00C03C50" w:rsidP="009837E8">
            <w:pPr>
              <w:pStyle w:val="TableBullet"/>
            </w:pPr>
            <w:r w:rsidRPr="00D66195">
              <w:t>Zone 6. Increase in annual rainfall (5</w:t>
            </w:r>
            <w:r>
              <w:rPr>
                <w:rFonts w:eastAsia="Calibri"/>
              </w:rPr>
              <w:t>–</w:t>
            </w:r>
            <w:r w:rsidRPr="00D66195">
              <w:t>15</w:t>
            </w:r>
            <w:r>
              <w:t>%</w:t>
            </w:r>
            <w:r w:rsidRPr="00D66195">
              <w:t>). Largest increase in winter (&gt;20</w:t>
            </w:r>
            <w:r>
              <w:t>%</w:t>
            </w:r>
            <w:r w:rsidRPr="00D66195">
              <w:t>) (</w:t>
            </w:r>
            <w:r>
              <w:t>Ministry for the Environment</w:t>
            </w:r>
            <w:r w:rsidRPr="00D66195">
              <w:t>, 2018).</w:t>
            </w:r>
          </w:p>
        </w:tc>
        <w:tc>
          <w:tcPr>
            <w:tcW w:w="1250" w:type="pct"/>
            <w:shd w:val="clear" w:color="auto" w:fill="auto"/>
            <w:tcMar>
              <w:top w:w="57" w:type="dxa"/>
            </w:tcMar>
          </w:tcPr>
          <w:p w14:paraId="40A0C4DA" w14:textId="77777777" w:rsidR="00C03C50" w:rsidRPr="00D66195" w:rsidRDefault="00C03C50" w:rsidP="00783737">
            <w:pPr>
              <w:pStyle w:val="TableBullet"/>
              <w:spacing w:before="60"/>
              <w:rPr>
                <w:rFonts w:asciiTheme="minorHAnsi" w:hAnsiTheme="minorHAnsi"/>
                <w:b/>
                <w:bCs/>
              </w:rPr>
            </w:pPr>
            <w:r w:rsidRPr="00D66195">
              <w:rPr>
                <w:rFonts w:asciiTheme="minorHAnsi" w:hAnsiTheme="minorHAnsi"/>
              </w:rPr>
              <w:t xml:space="preserve">The largest rainfall changes by the end of the century will be for particular seasons rather than annually </w:t>
            </w:r>
            <w:r w:rsidRPr="00D66195">
              <w:t>(</w:t>
            </w:r>
            <w:r w:rsidRPr="00CA3516">
              <w:rPr>
                <w:rFonts w:asciiTheme="minorHAnsi" w:hAnsiTheme="minorHAnsi"/>
              </w:rPr>
              <w:t>Climate Change Adaptation Technical Working Group</w:t>
            </w:r>
            <w:r w:rsidRPr="00D66195">
              <w:t>, 2017).</w:t>
            </w:r>
          </w:p>
          <w:p w14:paraId="72ACBD61" w14:textId="4CC7A498" w:rsidR="00C03C50" w:rsidRPr="00D66195" w:rsidRDefault="00C03C50" w:rsidP="00783737">
            <w:pPr>
              <w:pStyle w:val="TableBullet"/>
              <w:rPr>
                <w:rFonts w:cs="Times New Roman"/>
              </w:rPr>
            </w:pPr>
            <w:r w:rsidRPr="00D66195">
              <w:rPr>
                <w:rFonts w:asciiTheme="minorHAnsi" w:hAnsiTheme="minorHAnsi" w:cs="Times New Roman"/>
              </w:rPr>
              <w:t>Zone 1</w:t>
            </w:r>
            <w:r w:rsidR="00C61300">
              <w:rPr>
                <w:rFonts w:asciiTheme="minorHAnsi" w:hAnsiTheme="minorHAnsi" w:cs="Times New Roman"/>
              </w:rPr>
              <w:t>:</w:t>
            </w:r>
            <w:r w:rsidR="00C61300" w:rsidRPr="00D66195">
              <w:rPr>
                <w:rFonts w:asciiTheme="minorHAnsi" w:hAnsiTheme="minorHAnsi" w:cs="Times New Roman"/>
              </w:rPr>
              <w:t xml:space="preserve"> </w:t>
            </w:r>
            <w:r w:rsidRPr="00D66195">
              <w:rPr>
                <w:rFonts w:eastAsia="Calibri"/>
              </w:rPr>
              <w:t xml:space="preserve">Reduction in annual rainfall, particularly in Northland </w:t>
            </w:r>
            <w:r w:rsidR="009837E8">
              <w:rPr>
                <w:rFonts w:eastAsia="Calibri"/>
              </w:rPr>
              <w:br/>
            </w:r>
            <w:r w:rsidRPr="00D66195">
              <w:rPr>
                <w:rFonts w:eastAsia="Calibri"/>
              </w:rPr>
              <w:t>(5</w:t>
            </w:r>
            <w:r>
              <w:rPr>
                <w:rFonts w:eastAsia="Calibri"/>
              </w:rPr>
              <w:t>–</w:t>
            </w:r>
            <w:r w:rsidRPr="00D66195">
              <w:rPr>
                <w:rFonts w:eastAsia="Calibri"/>
              </w:rPr>
              <w:t>10</w:t>
            </w:r>
            <w:r>
              <w:rPr>
                <w:rFonts w:eastAsia="Calibri"/>
              </w:rPr>
              <w:t>%</w:t>
            </w:r>
            <w:r w:rsidRPr="00D66195">
              <w:rPr>
                <w:rFonts w:eastAsia="Calibri"/>
              </w:rPr>
              <w:t>). Largest decrease in summer (15</w:t>
            </w:r>
            <w:r>
              <w:rPr>
                <w:rFonts w:eastAsia="Calibri"/>
              </w:rPr>
              <w:t>–</w:t>
            </w:r>
            <w:r w:rsidRPr="00D66195">
              <w:rPr>
                <w:rFonts w:eastAsia="Calibri"/>
              </w:rPr>
              <w:t>20</w:t>
            </w:r>
            <w:r>
              <w:rPr>
                <w:rFonts w:eastAsia="Calibri"/>
              </w:rPr>
              <w:t>%</w:t>
            </w:r>
            <w:r w:rsidRPr="00D66195">
              <w:rPr>
                <w:rFonts w:eastAsia="Calibri"/>
              </w:rPr>
              <w:t>). Smaller decreases for southern parts of region. Increases in autumn</w:t>
            </w:r>
            <w:r w:rsidR="004C472B">
              <w:rPr>
                <w:rFonts w:eastAsia="Calibri"/>
              </w:rPr>
              <w:t>–</w:t>
            </w:r>
            <w:r w:rsidRPr="00D66195">
              <w:rPr>
                <w:rFonts w:eastAsia="Calibri"/>
              </w:rPr>
              <w:t xml:space="preserve">winter </w:t>
            </w:r>
            <w:r w:rsidRPr="00D66195">
              <w:rPr>
                <w:rFonts w:cs="Times New Roman"/>
              </w:rPr>
              <w:t>(</w:t>
            </w:r>
            <w:r>
              <w:rPr>
                <w:rFonts w:cs="Times New Roman"/>
              </w:rPr>
              <w:t>Ministry for the Environment</w:t>
            </w:r>
            <w:r w:rsidRPr="00D66195">
              <w:rPr>
                <w:rFonts w:cs="Times New Roman"/>
              </w:rPr>
              <w:t>, 2018).</w:t>
            </w:r>
          </w:p>
          <w:p w14:paraId="67EA1870" w14:textId="4CEAAD64" w:rsidR="00C03C50" w:rsidRPr="00D66195" w:rsidRDefault="00C03C50" w:rsidP="00783737">
            <w:pPr>
              <w:pStyle w:val="TableBullet"/>
            </w:pPr>
            <w:r w:rsidRPr="00D66195">
              <w:t>Zone 2</w:t>
            </w:r>
            <w:r w:rsidR="004C472B">
              <w:t>:</w:t>
            </w:r>
            <w:r w:rsidR="004C472B" w:rsidRPr="00D66195">
              <w:t xml:space="preserve"> </w:t>
            </w:r>
            <w:r w:rsidRPr="00D66195">
              <w:t>Annual rainfall increase. Small decreases during spring, summer</w:t>
            </w:r>
            <w:r w:rsidR="004C472B">
              <w:t xml:space="preserve"> and</w:t>
            </w:r>
            <w:r w:rsidRPr="00D66195">
              <w:t xml:space="preserve"> autumn, larger increases in winter (10</w:t>
            </w:r>
            <w:r>
              <w:rPr>
                <w:rFonts w:eastAsia="Calibri"/>
              </w:rPr>
              <w:t>–</w:t>
            </w:r>
            <w:r w:rsidRPr="00D66195">
              <w:t>20</w:t>
            </w:r>
            <w:r>
              <w:t>%</w:t>
            </w:r>
            <w:r w:rsidRPr="00D66195">
              <w:t>) (</w:t>
            </w:r>
            <w:r>
              <w:t>Ministry for the Environment</w:t>
            </w:r>
            <w:r w:rsidRPr="00D66195">
              <w:t>, 2018).</w:t>
            </w:r>
          </w:p>
          <w:p w14:paraId="321EC14B" w14:textId="620AC199" w:rsidR="004C472B" w:rsidRDefault="00C03C50" w:rsidP="00783737">
            <w:pPr>
              <w:pStyle w:val="TableBullet"/>
              <w:rPr>
                <w:rFonts w:cs="Times New Roman"/>
              </w:rPr>
            </w:pPr>
            <w:r w:rsidRPr="00D66195">
              <w:rPr>
                <w:rFonts w:cs="Times New Roman"/>
              </w:rPr>
              <w:t>Zone 3</w:t>
            </w:r>
            <w:r w:rsidR="004C472B">
              <w:rPr>
                <w:rFonts w:cs="Times New Roman"/>
              </w:rPr>
              <w:t>:</w:t>
            </w:r>
            <w:r w:rsidR="004C472B" w:rsidRPr="00D66195">
              <w:rPr>
                <w:rFonts w:cs="Times New Roman"/>
              </w:rPr>
              <w:t xml:space="preserve"> </w:t>
            </w:r>
            <w:r w:rsidRPr="00D66195">
              <w:rPr>
                <w:rFonts w:cs="Times New Roman"/>
              </w:rPr>
              <w:t>Annual rainfall decrease (5</w:t>
            </w:r>
            <w:r>
              <w:rPr>
                <w:rFonts w:eastAsia="Calibri"/>
              </w:rPr>
              <w:t>–</w:t>
            </w:r>
            <w:r w:rsidRPr="00D66195">
              <w:rPr>
                <w:rFonts w:cs="Times New Roman"/>
              </w:rPr>
              <w:t>15</w:t>
            </w:r>
            <w:r>
              <w:rPr>
                <w:rFonts w:cs="Times New Roman"/>
              </w:rPr>
              <w:t>%</w:t>
            </w:r>
            <w:r w:rsidRPr="00D66195">
              <w:rPr>
                <w:rFonts w:cs="Times New Roman"/>
              </w:rPr>
              <w:t>). Reductions in all seasons, especially summer and winter (</w:t>
            </w:r>
            <w:r>
              <w:rPr>
                <w:rFonts w:cs="Times New Roman"/>
              </w:rPr>
              <w:t>Ministry for the Environment</w:t>
            </w:r>
            <w:r w:rsidRPr="00D66195">
              <w:rPr>
                <w:rFonts w:cs="Times New Roman"/>
              </w:rPr>
              <w:t xml:space="preserve">, 2018). </w:t>
            </w:r>
          </w:p>
          <w:p w14:paraId="1AB8779A" w14:textId="54ACA15D" w:rsidR="00C03C50" w:rsidRPr="00D66195" w:rsidRDefault="00C03C50" w:rsidP="00783737">
            <w:pPr>
              <w:pStyle w:val="TableBullet"/>
              <w:rPr>
                <w:rFonts w:cs="Times New Roman"/>
              </w:rPr>
            </w:pPr>
            <w:r w:rsidRPr="00D66195">
              <w:rPr>
                <w:rFonts w:eastAsia="Calibri"/>
              </w:rPr>
              <w:t>Zones 2</w:t>
            </w:r>
            <w:r>
              <w:rPr>
                <w:rFonts w:eastAsia="Calibri"/>
              </w:rPr>
              <w:t>–</w:t>
            </w:r>
            <w:r w:rsidRPr="00D66195">
              <w:rPr>
                <w:rFonts w:eastAsia="Calibri"/>
              </w:rPr>
              <w:t>3 (Greater Wellington territory): Annual rain days &gt;10</w:t>
            </w:r>
            <w:r w:rsidR="004C472B">
              <w:rPr>
                <w:rFonts w:eastAsia="Calibri"/>
              </w:rPr>
              <w:t> </w:t>
            </w:r>
            <w:r w:rsidRPr="00D66195">
              <w:rPr>
                <w:rFonts w:eastAsia="Calibri"/>
              </w:rPr>
              <w:t>mm – Wellington +0.3 day (36.3/y</w:t>
            </w:r>
            <w:r>
              <w:rPr>
                <w:rFonts w:eastAsia="Calibri"/>
              </w:rPr>
              <w:t>ea</w:t>
            </w:r>
            <w:r w:rsidRPr="00D66195">
              <w:rPr>
                <w:rFonts w:eastAsia="Calibri"/>
              </w:rPr>
              <w:t>r), Masterton –0.8 day (19.2/y</w:t>
            </w:r>
            <w:r>
              <w:rPr>
                <w:rFonts w:eastAsia="Calibri"/>
              </w:rPr>
              <w:t>ea</w:t>
            </w:r>
            <w:r w:rsidRPr="00D66195">
              <w:rPr>
                <w:rFonts w:eastAsia="Calibri"/>
              </w:rPr>
              <w:t>r) by 2090; &gt;20</w:t>
            </w:r>
            <w:r>
              <w:rPr>
                <w:rFonts w:eastAsia="Calibri"/>
              </w:rPr>
              <w:t xml:space="preserve"> </w:t>
            </w:r>
            <w:r w:rsidRPr="00D66195">
              <w:rPr>
                <w:rFonts w:eastAsia="Calibri"/>
              </w:rPr>
              <w:t>mm – Wellington +2 (16/y</w:t>
            </w:r>
            <w:r>
              <w:rPr>
                <w:rFonts w:eastAsia="Calibri"/>
              </w:rPr>
              <w:t>ea</w:t>
            </w:r>
            <w:r w:rsidRPr="00D66195">
              <w:rPr>
                <w:rFonts w:eastAsia="Calibri"/>
              </w:rPr>
              <w:t>r), Masterton +0.2 (4.2/y</w:t>
            </w:r>
            <w:r>
              <w:rPr>
                <w:rFonts w:eastAsia="Calibri"/>
              </w:rPr>
              <w:t>ea</w:t>
            </w:r>
            <w:r w:rsidRPr="00D66195">
              <w:rPr>
                <w:rFonts w:eastAsia="Calibri"/>
              </w:rPr>
              <w:t>r) by 2090; &gt;30</w:t>
            </w:r>
            <w:r>
              <w:rPr>
                <w:rFonts w:eastAsia="Calibri"/>
              </w:rPr>
              <w:t xml:space="preserve"> </w:t>
            </w:r>
            <w:r w:rsidRPr="00D66195">
              <w:rPr>
                <w:rFonts w:eastAsia="Calibri"/>
              </w:rPr>
              <w:t>mm – Wellington +2 (9/y</w:t>
            </w:r>
            <w:r>
              <w:rPr>
                <w:rFonts w:eastAsia="Calibri"/>
              </w:rPr>
              <w:t>ea</w:t>
            </w:r>
            <w:r w:rsidRPr="00D66195">
              <w:rPr>
                <w:rFonts w:eastAsia="Calibri"/>
              </w:rPr>
              <w:t>r), Masterton +0.2 (1.2/y</w:t>
            </w:r>
            <w:r>
              <w:rPr>
                <w:rFonts w:eastAsia="Calibri"/>
              </w:rPr>
              <w:t>ea</w:t>
            </w:r>
            <w:r w:rsidRPr="00D66195">
              <w:rPr>
                <w:rFonts w:eastAsia="Calibri"/>
              </w:rPr>
              <w:t>r) by 2090. Annual number of wet day spells/y</w:t>
            </w:r>
            <w:r>
              <w:rPr>
                <w:rFonts w:eastAsia="Calibri"/>
              </w:rPr>
              <w:t>ea</w:t>
            </w:r>
            <w:r w:rsidRPr="00D66195">
              <w:rPr>
                <w:rFonts w:eastAsia="Calibri"/>
              </w:rPr>
              <w:t>r, &gt;1</w:t>
            </w:r>
            <w:r>
              <w:rPr>
                <w:rFonts w:eastAsia="Calibri"/>
              </w:rPr>
              <w:t xml:space="preserve"> </w:t>
            </w:r>
            <w:r w:rsidRPr="00D66195">
              <w:rPr>
                <w:rFonts w:eastAsia="Calibri"/>
              </w:rPr>
              <w:t>mm rain/day: 3</w:t>
            </w:r>
            <w:r>
              <w:rPr>
                <w:rFonts w:eastAsia="Calibri"/>
              </w:rPr>
              <w:t>-</w:t>
            </w:r>
            <w:r w:rsidRPr="00D66195">
              <w:rPr>
                <w:rFonts w:eastAsia="Calibri"/>
              </w:rPr>
              <w:t xml:space="preserve">day wet spells, Wellington </w:t>
            </w:r>
            <w:r w:rsidR="004C472B">
              <w:rPr>
                <w:rFonts w:eastAsia="Calibri"/>
              </w:rPr>
              <w:t>–</w:t>
            </w:r>
            <w:r w:rsidRPr="00D66195">
              <w:rPr>
                <w:rFonts w:eastAsia="Calibri"/>
              </w:rPr>
              <w:t>11 (60/y</w:t>
            </w:r>
            <w:r>
              <w:rPr>
                <w:rFonts w:eastAsia="Calibri"/>
              </w:rPr>
              <w:t>ea</w:t>
            </w:r>
            <w:r w:rsidRPr="00D66195">
              <w:rPr>
                <w:rFonts w:eastAsia="Calibri"/>
              </w:rPr>
              <w:t xml:space="preserve">r), Masterton </w:t>
            </w:r>
            <w:r w:rsidR="004C472B">
              <w:rPr>
                <w:rFonts w:eastAsia="Calibri"/>
              </w:rPr>
              <w:t>–</w:t>
            </w:r>
            <w:r w:rsidRPr="00D66195">
              <w:rPr>
                <w:rFonts w:eastAsia="Calibri"/>
              </w:rPr>
              <w:t>12 (65/y</w:t>
            </w:r>
            <w:r>
              <w:rPr>
                <w:rFonts w:eastAsia="Calibri"/>
              </w:rPr>
              <w:t>ea</w:t>
            </w:r>
            <w:r w:rsidRPr="00D66195">
              <w:rPr>
                <w:rFonts w:eastAsia="Calibri"/>
              </w:rPr>
              <w:t>r) by 2090; 5</w:t>
            </w:r>
            <w:r>
              <w:rPr>
                <w:rFonts w:eastAsia="Calibri"/>
              </w:rPr>
              <w:t>-</w:t>
            </w:r>
            <w:r w:rsidRPr="00D66195">
              <w:rPr>
                <w:rFonts w:eastAsia="Calibri"/>
              </w:rPr>
              <w:t xml:space="preserve">day wet spells, Wellington </w:t>
            </w:r>
            <w:r w:rsidR="004C472B">
              <w:rPr>
                <w:rFonts w:eastAsia="Calibri"/>
              </w:rPr>
              <w:t>–</w:t>
            </w:r>
            <w:r w:rsidRPr="00D66195">
              <w:rPr>
                <w:rFonts w:eastAsia="Calibri"/>
              </w:rPr>
              <w:t>6 (20/y</w:t>
            </w:r>
            <w:r>
              <w:rPr>
                <w:rFonts w:eastAsia="Calibri"/>
              </w:rPr>
              <w:t>ea</w:t>
            </w:r>
            <w:r w:rsidRPr="00D66195">
              <w:rPr>
                <w:rFonts w:eastAsia="Calibri"/>
              </w:rPr>
              <w:t xml:space="preserve">r), Masterton </w:t>
            </w:r>
            <w:r w:rsidR="004C472B">
              <w:rPr>
                <w:rFonts w:eastAsia="Calibri"/>
              </w:rPr>
              <w:t>–</w:t>
            </w:r>
            <w:r w:rsidRPr="00D66195">
              <w:rPr>
                <w:rFonts w:eastAsia="Calibri"/>
              </w:rPr>
              <w:t>8</w:t>
            </w:r>
            <w:r>
              <w:rPr>
                <w:rFonts w:eastAsia="Calibri"/>
              </w:rPr>
              <w:t xml:space="preserve"> </w:t>
            </w:r>
            <w:r w:rsidRPr="00D66195">
              <w:rPr>
                <w:rFonts w:eastAsia="Calibri"/>
              </w:rPr>
              <w:t>(19/y</w:t>
            </w:r>
            <w:r>
              <w:rPr>
                <w:rFonts w:eastAsia="Calibri"/>
              </w:rPr>
              <w:t>ea</w:t>
            </w:r>
            <w:r w:rsidRPr="00D66195">
              <w:rPr>
                <w:rFonts w:eastAsia="Calibri"/>
              </w:rPr>
              <w:t>r) by 2090; 10</w:t>
            </w:r>
            <w:r>
              <w:rPr>
                <w:rFonts w:eastAsia="Calibri"/>
              </w:rPr>
              <w:t>-</w:t>
            </w:r>
            <w:r w:rsidRPr="00D66195">
              <w:rPr>
                <w:rFonts w:eastAsia="Calibri"/>
              </w:rPr>
              <w:t xml:space="preserve">day wet spells, Wellington </w:t>
            </w:r>
            <w:r w:rsidR="004C472B">
              <w:rPr>
                <w:rFonts w:eastAsia="Calibri"/>
              </w:rPr>
              <w:t>–</w:t>
            </w:r>
            <w:r w:rsidRPr="00D66195">
              <w:rPr>
                <w:rFonts w:eastAsia="Calibri"/>
              </w:rPr>
              <w:t>1 (1/y</w:t>
            </w:r>
            <w:r>
              <w:rPr>
                <w:rFonts w:eastAsia="Calibri"/>
              </w:rPr>
              <w:t>ea</w:t>
            </w:r>
            <w:r w:rsidRPr="00D66195">
              <w:rPr>
                <w:rFonts w:eastAsia="Calibri"/>
              </w:rPr>
              <w:t xml:space="preserve">r), Masterton </w:t>
            </w:r>
            <w:r w:rsidR="004C472B">
              <w:rPr>
                <w:rFonts w:eastAsia="Calibri"/>
              </w:rPr>
              <w:t>–</w:t>
            </w:r>
            <w:r w:rsidRPr="00D66195">
              <w:rPr>
                <w:rFonts w:eastAsia="Calibri"/>
              </w:rPr>
              <w:t>1</w:t>
            </w:r>
            <w:r w:rsidR="009837E8">
              <w:rPr>
                <w:rFonts w:eastAsia="Calibri"/>
              </w:rPr>
              <w:t xml:space="preserve"> </w:t>
            </w:r>
            <w:r w:rsidRPr="00D66195">
              <w:rPr>
                <w:rFonts w:eastAsia="Calibri"/>
              </w:rPr>
              <w:t>(0/y</w:t>
            </w:r>
            <w:r>
              <w:rPr>
                <w:rFonts w:eastAsia="Calibri"/>
              </w:rPr>
              <w:t>ea</w:t>
            </w:r>
            <w:r w:rsidRPr="00D66195">
              <w:rPr>
                <w:rFonts w:eastAsia="Calibri"/>
              </w:rPr>
              <w:t>r) by 2090 (Pearce et al, 2019).</w:t>
            </w:r>
          </w:p>
          <w:p w14:paraId="31D10C8A" w14:textId="7DB74FC3" w:rsidR="00C03C50" w:rsidRPr="00D66195" w:rsidRDefault="00C03C50" w:rsidP="00783737">
            <w:pPr>
              <w:pStyle w:val="TableBullet"/>
            </w:pPr>
            <w:r w:rsidRPr="00D66195">
              <w:t>Zone 4</w:t>
            </w:r>
            <w:r w:rsidR="004C472B">
              <w:t>:</w:t>
            </w:r>
            <w:r w:rsidR="004C472B" w:rsidRPr="00D66195">
              <w:t xml:space="preserve"> </w:t>
            </w:r>
            <w:r w:rsidRPr="00D66195">
              <w:t>Annual rainfall increase (5</w:t>
            </w:r>
            <w:r>
              <w:rPr>
                <w:rFonts w:eastAsia="Calibri"/>
              </w:rPr>
              <w:t>–</w:t>
            </w:r>
            <w:r w:rsidRPr="00D66195">
              <w:t>10</w:t>
            </w:r>
            <w:r>
              <w:t>%</w:t>
            </w:r>
            <w:r w:rsidRPr="00D66195">
              <w:t>). Significant increases in winter (&gt;20</w:t>
            </w:r>
            <w:r>
              <w:t>%</w:t>
            </w:r>
            <w:r w:rsidRPr="00D66195">
              <w:t>) (</w:t>
            </w:r>
            <w:r>
              <w:t>Ministry for the Environment</w:t>
            </w:r>
            <w:r w:rsidRPr="00D66195">
              <w:t>, 2018).</w:t>
            </w:r>
          </w:p>
          <w:p w14:paraId="3BDAC973" w14:textId="7C7BEA04" w:rsidR="00C03C50" w:rsidRPr="00D66195" w:rsidRDefault="00C03C50" w:rsidP="00783737">
            <w:pPr>
              <w:pStyle w:val="TableBullet"/>
            </w:pPr>
            <w:r w:rsidRPr="00D66195">
              <w:t>Zone 5</w:t>
            </w:r>
            <w:r w:rsidR="004C472B">
              <w:t>:</w:t>
            </w:r>
            <w:r w:rsidR="004C472B" w:rsidRPr="00D66195">
              <w:t xml:space="preserve"> </w:t>
            </w:r>
            <w:r w:rsidRPr="00D66195">
              <w:t>Annual rainfall increases for most areas (5</w:t>
            </w:r>
            <w:r>
              <w:rPr>
                <w:rFonts w:eastAsia="Calibri"/>
              </w:rPr>
              <w:t>–</w:t>
            </w:r>
            <w:r w:rsidRPr="00D66195">
              <w:t>10</w:t>
            </w:r>
            <w:r>
              <w:t>%</w:t>
            </w:r>
            <w:r w:rsidRPr="00D66195">
              <w:t>). Dominated by winter increases (&gt;10</w:t>
            </w:r>
            <w:r>
              <w:t>%</w:t>
            </w:r>
            <w:r w:rsidRPr="00D66195">
              <w:t>) (</w:t>
            </w:r>
            <w:r>
              <w:t>Ministry for the Environment</w:t>
            </w:r>
            <w:r w:rsidRPr="00D66195">
              <w:t>, 2018).</w:t>
            </w:r>
          </w:p>
          <w:p w14:paraId="536F06E9" w14:textId="38CD9729" w:rsidR="00C03C50" w:rsidRPr="00D66195" w:rsidRDefault="00C03C50" w:rsidP="004C472B">
            <w:pPr>
              <w:pStyle w:val="TableBullet"/>
            </w:pPr>
            <w:r w:rsidRPr="00D66195">
              <w:t>Zone 6</w:t>
            </w:r>
            <w:r w:rsidR="004C472B">
              <w:t>:</w:t>
            </w:r>
            <w:r w:rsidR="004C472B" w:rsidRPr="00D66195">
              <w:t xml:space="preserve"> </w:t>
            </w:r>
            <w:r w:rsidRPr="00D66195">
              <w:t>Annual rainfall increases (&gt;20</w:t>
            </w:r>
            <w:r>
              <w:t>%</w:t>
            </w:r>
            <w:r w:rsidRPr="00D66195">
              <w:t xml:space="preserve"> for west coast). Increases in all seasons but significantly in winter (&gt;40</w:t>
            </w:r>
            <w:r>
              <w:t>%</w:t>
            </w:r>
            <w:r w:rsidRPr="00D66195">
              <w:t xml:space="preserve"> in some areas) (</w:t>
            </w:r>
            <w:r>
              <w:t>Ministry for the Environment</w:t>
            </w:r>
            <w:r w:rsidRPr="00D66195">
              <w:t>, 2018).</w:t>
            </w:r>
          </w:p>
        </w:tc>
      </w:tr>
      <w:bookmarkEnd w:id="821"/>
    </w:tbl>
    <w:p w14:paraId="06424FB0" w14:textId="77777777" w:rsidR="00C03C50" w:rsidRPr="00D66195" w:rsidRDefault="00C03C50" w:rsidP="00C03C50"/>
    <w:p w14:paraId="38F7CB5C" w14:textId="3778E3AD" w:rsidR="004A3329" w:rsidRDefault="004A3329">
      <w:pPr>
        <w:spacing w:before="0" w:after="200" w:line="276" w:lineRule="auto"/>
        <w:jc w:val="left"/>
      </w:pPr>
      <w:r>
        <w:br w:type="page"/>
      </w:r>
    </w:p>
    <w:p w14:paraId="33C33D03" w14:textId="5B901E36" w:rsidR="00C03C50" w:rsidRPr="0031245A" w:rsidRDefault="004A3329" w:rsidP="00F20F68">
      <w:pPr>
        <w:pStyle w:val="Tableheading2"/>
        <w:rPr>
          <w:color w:val="000000" w:themeColor="text1"/>
        </w:rPr>
      </w:pPr>
      <w:bookmarkStart w:id="822" w:name="_Toc45391958"/>
      <w:r w:rsidRPr="0031245A">
        <w:rPr>
          <w:rFonts w:cs="Times New Roman"/>
          <w:color w:val="000000" w:themeColor="text1"/>
        </w:rPr>
        <w:lastRenderedPageBreak/>
        <w:t>Reducing frost, snow and ice cover</w:t>
      </w:r>
      <w:bookmarkEnd w:id="822"/>
      <w:r w:rsidRPr="0031245A">
        <w:rPr>
          <w:rFonts w:cs="Times New Roman"/>
          <w:color w:val="000000" w:themeColor="text1"/>
        </w:rPr>
        <w:t> </w:t>
      </w:r>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0718E4E3" w14:textId="77777777" w:rsidTr="009B7338">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154159A6" w14:textId="77777777" w:rsidR="00C03C50" w:rsidRPr="00C03C50" w:rsidRDefault="00C03C50" w:rsidP="00756486">
            <w:pPr>
              <w:pStyle w:val="TableTextbold"/>
              <w:rPr>
                <w:color w:val="FFFFFF" w:themeColor="background1"/>
              </w:rPr>
            </w:pPr>
            <w:bookmarkStart w:id="823" w:name="_Hlk27588682"/>
            <w:r w:rsidRPr="00C03C50">
              <w:rPr>
                <w:rFonts w:cs="Times New Roman"/>
                <w:color w:val="FFFFFF" w:themeColor="background1"/>
              </w:rPr>
              <w:t>Reducing frost, snow and ice cover </w:t>
            </w:r>
          </w:p>
        </w:tc>
      </w:tr>
      <w:tr w:rsidR="009B7338" w:rsidRPr="009B7338" w14:paraId="00DDBCF7" w14:textId="77777777" w:rsidTr="009B7338">
        <w:trPr>
          <w:trHeight w:val="340"/>
        </w:trPr>
        <w:tc>
          <w:tcPr>
            <w:tcW w:w="2500" w:type="pct"/>
            <w:gridSpan w:val="2"/>
            <w:tcBorders>
              <w:bottom w:val="nil"/>
            </w:tcBorders>
            <w:shd w:val="clear" w:color="auto" w:fill="D2DDE2" w:themeFill="accent3"/>
            <w:tcMar>
              <w:top w:w="0" w:type="dxa"/>
            </w:tcMar>
            <w:vAlign w:val="center"/>
          </w:tcPr>
          <w:p w14:paraId="6111990D" w14:textId="77777777" w:rsidR="00C03C50" w:rsidRPr="009B7338" w:rsidRDefault="00C03C50" w:rsidP="00756486">
            <w:pPr>
              <w:pStyle w:val="TableTextbold"/>
            </w:pPr>
            <w:r w:rsidRPr="009B7338">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7B297796" w14:textId="77777777" w:rsidR="00C03C50" w:rsidRPr="009B7338" w:rsidRDefault="00C03C50" w:rsidP="00756486">
            <w:pPr>
              <w:pStyle w:val="TableTextbold"/>
            </w:pPr>
            <w:r w:rsidRPr="009B7338">
              <w:t xml:space="preserve">Climate sub-national zones affected </w:t>
            </w:r>
          </w:p>
        </w:tc>
      </w:tr>
      <w:tr w:rsidR="00C03C50" w:rsidRPr="00253BC1" w14:paraId="3E0D24A2" w14:textId="77777777" w:rsidTr="009B7338">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55A712CA" w14:textId="77777777" w:rsidR="00C03C50" w:rsidRPr="00D66195" w:rsidRDefault="00C03C50" w:rsidP="009837E8">
            <w:pPr>
              <w:pStyle w:val="TableBullet"/>
              <w:spacing w:before="60"/>
            </w:pPr>
            <w:r w:rsidRPr="00D66195">
              <w:t>Total ice volume of the Southern Alps for the small and medium glaciers has decreased by 33</w:t>
            </w:r>
            <w:r>
              <w:t>%</w:t>
            </w:r>
            <w:r w:rsidRPr="00D66195">
              <w:t xml:space="preserve"> from</w:t>
            </w:r>
            <w:r>
              <w:t xml:space="preserve"> </w:t>
            </w:r>
            <w:r w:rsidRPr="00D66195">
              <w:t xml:space="preserve">1977–2018 (Salinger et al, 2019). </w:t>
            </w:r>
          </w:p>
          <w:p w14:paraId="0588BF08" w14:textId="77777777" w:rsidR="00C03C50" w:rsidRPr="00D66195" w:rsidRDefault="00C03C50" w:rsidP="009837E8">
            <w:pPr>
              <w:pStyle w:val="TableBullet"/>
            </w:pPr>
            <w:r w:rsidRPr="00D66195">
              <w:t>Significant reduction in frequency of cold nights in many locations (</w:t>
            </w:r>
            <w:r w:rsidRPr="006029E9">
              <w:t>Climate Change Adaptation Technical Working Group</w:t>
            </w:r>
            <w:r w:rsidRPr="00D66195">
              <w:t>, 2017).</w:t>
            </w:r>
          </w:p>
          <w:p w14:paraId="6A154735" w14:textId="77777777" w:rsidR="00C03C50" w:rsidRPr="00D66195" w:rsidRDefault="00C03C50" w:rsidP="009837E8">
            <w:pPr>
              <w:pStyle w:val="TableBullet"/>
            </w:pPr>
            <w:r w:rsidRPr="00D66195">
              <w:t>Ice volume declined by 36</w:t>
            </w:r>
            <w:r>
              <w:rPr>
                <w:rFonts w:eastAsia="Calibri" w:cs="Calibri"/>
                <w:color w:val="000000" w:themeColor="text1"/>
              </w:rPr>
              <w:t>–</w:t>
            </w:r>
            <w:r w:rsidRPr="00D66195">
              <w:t>61</w:t>
            </w:r>
            <w:r>
              <w:t>%</w:t>
            </w:r>
            <w:r w:rsidRPr="00D66195">
              <w:t xml:space="preserve"> from the late 1800s to the late 1900s, with glacier volume reducing by 15</w:t>
            </w:r>
            <w:r>
              <w:t>%</w:t>
            </w:r>
            <w:r w:rsidRPr="00D66195">
              <w:t xml:space="preserve"> 1976</w:t>
            </w:r>
            <w:r>
              <w:rPr>
                <w:rFonts w:eastAsia="Calibri" w:cs="Calibri"/>
                <w:color w:val="000000" w:themeColor="text1"/>
              </w:rPr>
              <w:t>–</w:t>
            </w:r>
            <w:r w:rsidRPr="00D66195">
              <w:t>2008 (IPCC, 2014</w:t>
            </w:r>
            <w:r>
              <w:t>a</w:t>
            </w:r>
            <w:r w:rsidRPr="00D66195">
              <w:t>).</w:t>
            </w:r>
          </w:p>
        </w:tc>
        <w:tc>
          <w:tcPr>
            <w:tcW w:w="2500" w:type="pct"/>
            <w:gridSpan w:val="2"/>
            <w:tcBorders>
              <w:top w:val="nil"/>
              <w:bottom w:val="single" w:sz="4" w:space="0" w:color="1C556C" w:themeColor="accent1"/>
            </w:tcBorders>
            <w:shd w:val="clear" w:color="auto" w:fill="FFFFFF" w:themeFill="background1"/>
          </w:tcPr>
          <w:p w14:paraId="4D59AA06" w14:textId="25EE4CD1" w:rsidR="00C03C50" w:rsidRPr="006A71B1" w:rsidRDefault="00C03C50" w:rsidP="009837E8">
            <w:pPr>
              <w:pStyle w:val="TableBullet"/>
              <w:spacing w:before="60"/>
            </w:pPr>
            <w:r w:rsidRPr="006A71B1">
              <w:t xml:space="preserve">2050: Zone </w:t>
            </w:r>
            <w:r w:rsidRPr="006A71B1">
              <w:rPr>
                <w:rFonts w:cs="Times New Roman"/>
              </w:rPr>
              <w:t xml:space="preserve">2 (Central Plateau), </w:t>
            </w:r>
            <w:r w:rsidR="006A71B1" w:rsidRPr="006A3A1C">
              <w:rPr>
                <w:rFonts w:cs="Times New Roman"/>
              </w:rPr>
              <w:t>z</w:t>
            </w:r>
            <w:r w:rsidRPr="006A71B1">
              <w:rPr>
                <w:rFonts w:cs="Times New Roman"/>
              </w:rPr>
              <w:t xml:space="preserve">one 4, </w:t>
            </w:r>
            <w:r w:rsidR="006A71B1" w:rsidRPr="006A3A1C">
              <w:rPr>
                <w:rFonts w:cs="Times New Roman"/>
              </w:rPr>
              <w:t>z</w:t>
            </w:r>
            <w:r w:rsidRPr="006A71B1">
              <w:rPr>
                <w:rFonts w:cs="Times New Roman"/>
              </w:rPr>
              <w:t>one 6</w:t>
            </w:r>
            <w:r w:rsidR="004C472B" w:rsidRPr="006A3A1C">
              <w:rPr>
                <w:rFonts w:cs="Times New Roman"/>
              </w:rPr>
              <w:t>.</w:t>
            </w:r>
          </w:p>
          <w:p w14:paraId="03DC85FE" w14:textId="766912E6" w:rsidR="00C03C50" w:rsidRPr="00253BC1" w:rsidRDefault="00C03C50" w:rsidP="006A71B1">
            <w:pPr>
              <w:pStyle w:val="TableBullet"/>
            </w:pPr>
            <w:r w:rsidRPr="00253BC1">
              <w:rPr>
                <w:rFonts w:eastAsia="Calibri" w:cs="Calibri"/>
              </w:rPr>
              <w:t xml:space="preserve">2100: Zone </w:t>
            </w:r>
            <w:r w:rsidRPr="00253BC1">
              <w:rPr>
                <w:rFonts w:cs="Times New Roman"/>
              </w:rPr>
              <w:t xml:space="preserve">2 (Central Plateau), </w:t>
            </w:r>
            <w:r w:rsidR="006A71B1" w:rsidRPr="006A3A1C">
              <w:rPr>
                <w:rFonts w:cs="Times New Roman"/>
              </w:rPr>
              <w:t>z</w:t>
            </w:r>
            <w:r w:rsidRPr="00253BC1">
              <w:rPr>
                <w:rFonts w:cs="Times New Roman"/>
              </w:rPr>
              <w:t xml:space="preserve">one 4, </w:t>
            </w:r>
            <w:r w:rsidR="006A71B1" w:rsidRPr="006A3A1C">
              <w:rPr>
                <w:rFonts w:cs="Times New Roman"/>
              </w:rPr>
              <w:t>z</w:t>
            </w:r>
            <w:r w:rsidRPr="00253BC1">
              <w:rPr>
                <w:rFonts w:cs="Times New Roman"/>
              </w:rPr>
              <w:t>one 6</w:t>
            </w:r>
            <w:r w:rsidR="004C472B" w:rsidRPr="006A3A1C">
              <w:rPr>
                <w:rFonts w:cs="Times New Roman"/>
              </w:rPr>
              <w:t>.</w:t>
            </w:r>
          </w:p>
        </w:tc>
      </w:tr>
      <w:bookmarkEnd w:id="823"/>
      <w:tr w:rsidR="00C03C50" w:rsidRPr="00C03C50" w14:paraId="39E492EC" w14:textId="77777777" w:rsidTr="009B7338">
        <w:trPr>
          <w:trHeight w:val="340"/>
        </w:trPr>
        <w:tc>
          <w:tcPr>
            <w:tcW w:w="1250" w:type="pct"/>
            <w:shd w:val="clear" w:color="auto" w:fill="1C556C" w:themeFill="accent1"/>
            <w:tcMar>
              <w:top w:w="0" w:type="dxa"/>
            </w:tcMar>
          </w:tcPr>
          <w:p w14:paraId="19434002"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43FB4872"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1A170E57"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018DD9AE"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6D2718AC" w14:textId="77777777" w:rsidTr="009B7338">
        <w:trPr>
          <w:trHeight w:val="283"/>
        </w:trPr>
        <w:tc>
          <w:tcPr>
            <w:tcW w:w="1250" w:type="pct"/>
            <w:shd w:val="clear" w:color="auto" w:fill="auto"/>
            <w:tcMar>
              <w:top w:w="57" w:type="dxa"/>
            </w:tcMar>
          </w:tcPr>
          <w:p w14:paraId="10E52FBF" w14:textId="77777777" w:rsidR="00C03C50" w:rsidRPr="00D66195" w:rsidRDefault="00C03C50" w:rsidP="009837E8">
            <w:pPr>
              <w:pStyle w:val="TableBullet"/>
              <w:spacing w:before="60"/>
              <w:rPr>
                <w:rFonts w:asciiTheme="minorHAnsi" w:hAnsiTheme="minorHAnsi"/>
              </w:rPr>
            </w:pPr>
            <w:r w:rsidRPr="00D66195">
              <w:t>Decrease of 10</w:t>
            </w:r>
            <w:r>
              <w:rPr>
                <w:rFonts w:eastAsia="Calibri" w:cs="Calibri"/>
                <w:color w:val="000000" w:themeColor="text1"/>
              </w:rPr>
              <w:t>–</w:t>
            </w:r>
            <w:r w:rsidRPr="00D66195">
              <w:t>25 frost days for central North Island and most of the South Island (inland from coast) (</w:t>
            </w:r>
            <w:r>
              <w:t>Ministry for the Environment</w:t>
            </w:r>
            <w:r w:rsidRPr="00D66195">
              <w:t>, 2018)</w:t>
            </w:r>
            <w:r>
              <w:t>.</w:t>
            </w:r>
          </w:p>
          <w:p w14:paraId="43656051" w14:textId="5D3FAB2B" w:rsidR="00C03C50" w:rsidRPr="00D66195" w:rsidRDefault="00C03C50" w:rsidP="009837E8">
            <w:pPr>
              <w:pStyle w:val="TableBullet"/>
              <w:rPr>
                <w:rFonts w:asciiTheme="minorHAnsi" w:hAnsiTheme="minorHAnsi" w:cs="Times New Roman"/>
              </w:rPr>
            </w:pPr>
            <w:r w:rsidRPr="00D66195">
              <w:rPr>
                <w:rFonts w:asciiTheme="minorHAnsi" w:hAnsiTheme="minorHAnsi"/>
              </w:rPr>
              <w:t xml:space="preserve">Number of days of frost decrease </w:t>
            </w:r>
            <w:r w:rsidR="004C472B">
              <w:rPr>
                <w:rFonts w:asciiTheme="minorHAnsi" w:hAnsiTheme="minorHAnsi"/>
              </w:rPr>
              <w:t>most</w:t>
            </w:r>
            <w:r w:rsidR="004C472B" w:rsidRPr="00D66195">
              <w:rPr>
                <w:rFonts w:asciiTheme="minorHAnsi" w:hAnsiTheme="minorHAnsi"/>
              </w:rPr>
              <w:t xml:space="preserve"> </w:t>
            </w:r>
            <w:r w:rsidRPr="00D66195">
              <w:rPr>
                <w:rFonts w:asciiTheme="minorHAnsi" w:hAnsiTheme="minorHAnsi"/>
              </w:rPr>
              <w:t>in the coldest regions</w:t>
            </w:r>
            <w:r w:rsidRPr="00D66195">
              <w:t xml:space="preserve"> </w:t>
            </w:r>
            <w:r w:rsidRPr="00D66195">
              <w:rPr>
                <w:rFonts w:cs="Times New Roman"/>
              </w:rPr>
              <w:t>(</w:t>
            </w:r>
            <w:r w:rsidRPr="006029E9">
              <w:rPr>
                <w:rFonts w:asciiTheme="minorHAnsi" w:hAnsiTheme="minorHAnsi"/>
              </w:rPr>
              <w:t>Climate Change Adaptation Technical Working Group</w:t>
            </w:r>
            <w:r w:rsidRPr="00D66195">
              <w:rPr>
                <w:rFonts w:cs="Times New Roman"/>
              </w:rPr>
              <w:t>, 2017).</w:t>
            </w:r>
          </w:p>
          <w:p w14:paraId="232CEA87" w14:textId="1CC6B3CC" w:rsidR="00C03C50" w:rsidRPr="00D66195" w:rsidRDefault="00C03C50" w:rsidP="009837E8">
            <w:pPr>
              <w:pStyle w:val="TableBullet"/>
              <w:rPr>
                <w:rFonts w:asciiTheme="minorHAnsi" w:hAnsiTheme="minorHAnsi"/>
              </w:rPr>
            </w:pPr>
            <w:r w:rsidRPr="00D66195">
              <w:rPr>
                <w:rFonts w:asciiTheme="minorHAnsi" w:hAnsiTheme="minorHAnsi"/>
              </w:rPr>
              <w:t>Zone</w:t>
            </w:r>
            <w:r w:rsidR="004C472B">
              <w:rPr>
                <w:rFonts w:asciiTheme="minorHAnsi" w:hAnsiTheme="minorHAnsi"/>
              </w:rPr>
              <w:t>s</w:t>
            </w:r>
            <w:r w:rsidRPr="00D66195">
              <w:rPr>
                <w:rFonts w:asciiTheme="minorHAnsi" w:hAnsiTheme="minorHAnsi"/>
              </w:rPr>
              <w:t xml:space="preserve"> 4,</w:t>
            </w:r>
            <w:r>
              <w:rPr>
                <w:rFonts w:asciiTheme="minorHAnsi" w:hAnsiTheme="minorHAnsi"/>
              </w:rPr>
              <w:t xml:space="preserve"> </w:t>
            </w:r>
            <w:r w:rsidRPr="00D66195">
              <w:rPr>
                <w:rFonts w:asciiTheme="minorHAnsi" w:hAnsiTheme="minorHAnsi"/>
              </w:rPr>
              <w:t xml:space="preserve">5 and 6 (Southern Alps): Largest change in absolute amounts is along the Main Divide of the Alps. Greatest percentage </w:t>
            </w:r>
            <w:r w:rsidR="004C472B">
              <w:rPr>
                <w:rFonts w:asciiTheme="minorHAnsi" w:hAnsiTheme="minorHAnsi"/>
              </w:rPr>
              <w:t xml:space="preserve">of </w:t>
            </w:r>
            <w:r w:rsidRPr="00D66195">
              <w:rPr>
                <w:rFonts w:asciiTheme="minorHAnsi" w:hAnsiTheme="minorHAnsi"/>
              </w:rPr>
              <w:t xml:space="preserve">changes </w:t>
            </w:r>
            <w:r w:rsidR="004C472B">
              <w:rPr>
                <w:rFonts w:asciiTheme="minorHAnsi" w:hAnsiTheme="minorHAnsi"/>
              </w:rPr>
              <w:t>is</w:t>
            </w:r>
            <w:r w:rsidR="004C472B" w:rsidRPr="00D66195">
              <w:rPr>
                <w:rFonts w:asciiTheme="minorHAnsi" w:hAnsiTheme="minorHAnsi"/>
              </w:rPr>
              <w:t xml:space="preserve"> </w:t>
            </w:r>
            <w:r w:rsidRPr="00D66195">
              <w:rPr>
                <w:rFonts w:asciiTheme="minorHAnsi" w:hAnsiTheme="minorHAnsi"/>
              </w:rPr>
              <w:t xml:space="preserve">at lower altitudes/elevations. </w:t>
            </w:r>
          </w:p>
          <w:p w14:paraId="0D2E147D" w14:textId="428934B2" w:rsidR="00C03C50" w:rsidRPr="00D66195" w:rsidRDefault="00C03C50" w:rsidP="009837E8">
            <w:pPr>
              <w:pStyle w:val="TableBullet"/>
              <w:rPr>
                <w:rFonts w:asciiTheme="minorHAnsi" w:hAnsiTheme="minorHAnsi"/>
                <w:b/>
              </w:rPr>
            </w:pPr>
            <w:r w:rsidRPr="00D66195">
              <w:rPr>
                <w:rFonts w:asciiTheme="minorHAnsi" w:hAnsiTheme="minorHAnsi"/>
              </w:rPr>
              <w:t xml:space="preserve">Snowline elevation (snow duration exceeds </w:t>
            </w:r>
            <w:r>
              <w:rPr>
                <w:rFonts w:asciiTheme="minorHAnsi" w:hAnsiTheme="minorHAnsi"/>
              </w:rPr>
              <w:t>three</w:t>
            </w:r>
            <w:r w:rsidRPr="00D66195">
              <w:rPr>
                <w:rFonts w:asciiTheme="minorHAnsi" w:hAnsiTheme="minorHAnsi"/>
              </w:rPr>
              <w:t xml:space="preserve"> months) lifts from 1550</w:t>
            </w:r>
            <w:r>
              <w:rPr>
                <w:rFonts w:asciiTheme="minorHAnsi" w:hAnsiTheme="minorHAnsi"/>
              </w:rPr>
              <w:t xml:space="preserve"> </w:t>
            </w:r>
            <w:r w:rsidRPr="00D66195">
              <w:rPr>
                <w:rFonts w:asciiTheme="minorHAnsi" w:hAnsiTheme="minorHAnsi"/>
              </w:rPr>
              <w:t>m (1990s) to 1550</w:t>
            </w:r>
            <w:r>
              <w:rPr>
                <w:rFonts w:eastAsia="Calibri" w:cs="Calibri"/>
                <w:color w:val="000000" w:themeColor="text1"/>
              </w:rPr>
              <w:t>–</w:t>
            </w:r>
            <w:r w:rsidRPr="00D66195">
              <w:rPr>
                <w:rFonts w:asciiTheme="minorHAnsi" w:hAnsiTheme="minorHAnsi"/>
              </w:rPr>
              <w:t>1750</w:t>
            </w:r>
            <w:r>
              <w:rPr>
                <w:rFonts w:asciiTheme="minorHAnsi" w:hAnsiTheme="minorHAnsi"/>
              </w:rPr>
              <w:t xml:space="preserve"> </w:t>
            </w:r>
            <w:r w:rsidRPr="00D66195">
              <w:rPr>
                <w:rFonts w:asciiTheme="minorHAnsi" w:hAnsiTheme="minorHAnsi"/>
              </w:rPr>
              <w:t>m by 2040. Overall decrease in snow duration for elevations below 2900</w:t>
            </w:r>
            <w:r>
              <w:rPr>
                <w:rFonts w:asciiTheme="minorHAnsi" w:hAnsiTheme="minorHAnsi"/>
              </w:rPr>
              <w:t xml:space="preserve"> </w:t>
            </w:r>
            <w:r w:rsidRPr="00D66195">
              <w:rPr>
                <w:rFonts w:asciiTheme="minorHAnsi" w:hAnsiTheme="minorHAnsi"/>
              </w:rPr>
              <w:t>m by y</w:t>
            </w:r>
            <w:r>
              <w:rPr>
                <w:rFonts w:asciiTheme="minorHAnsi" w:hAnsiTheme="minorHAnsi"/>
              </w:rPr>
              <w:t>ea</w:t>
            </w:r>
            <w:r w:rsidRPr="00D66195">
              <w:rPr>
                <w:rFonts w:asciiTheme="minorHAnsi" w:hAnsiTheme="minorHAnsi"/>
              </w:rPr>
              <w:t xml:space="preserve">r 2040: </w:t>
            </w:r>
            <w:r w:rsidR="004C472B">
              <w:rPr>
                <w:rFonts w:asciiTheme="minorHAnsi" w:hAnsiTheme="minorHAnsi"/>
              </w:rPr>
              <w:t>a</w:t>
            </w:r>
            <w:r w:rsidRPr="00D66195">
              <w:rPr>
                <w:rFonts w:asciiTheme="minorHAnsi" w:hAnsiTheme="minorHAnsi"/>
              </w:rPr>
              <w:t>t an elevation of 2000</w:t>
            </w:r>
            <w:r>
              <w:rPr>
                <w:rFonts w:asciiTheme="minorHAnsi" w:hAnsiTheme="minorHAnsi"/>
              </w:rPr>
              <w:t xml:space="preserve"> </w:t>
            </w:r>
            <w:r w:rsidRPr="00D66195">
              <w:rPr>
                <w:rFonts w:asciiTheme="minorHAnsi" w:hAnsiTheme="minorHAnsi"/>
              </w:rPr>
              <w:t>m</w:t>
            </w:r>
            <w:r w:rsidR="004C472B">
              <w:rPr>
                <w:rFonts w:asciiTheme="minorHAnsi" w:hAnsiTheme="minorHAnsi"/>
              </w:rPr>
              <w:t>,</w:t>
            </w:r>
            <w:r w:rsidRPr="00D66195">
              <w:rPr>
                <w:rFonts w:asciiTheme="minorHAnsi" w:hAnsiTheme="minorHAnsi"/>
              </w:rPr>
              <w:t xml:space="preserve"> the mean decrease is 6</w:t>
            </w:r>
            <w:r>
              <w:rPr>
                <w:rFonts w:asciiTheme="minorHAnsi" w:hAnsiTheme="minorHAnsi"/>
              </w:rPr>
              <w:t>%</w:t>
            </w:r>
            <w:r w:rsidRPr="00D66195">
              <w:rPr>
                <w:rFonts w:asciiTheme="minorHAnsi" w:hAnsiTheme="minorHAnsi"/>
              </w:rPr>
              <w:t xml:space="preserve">; </w:t>
            </w:r>
            <w:r w:rsidR="004C472B">
              <w:rPr>
                <w:rFonts w:asciiTheme="minorHAnsi" w:hAnsiTheme="minorHAnsi"/>
              </w:rPr>
              <w:t>a</w:t>
            </w:r>
            <w:r w:rsidRPr="00D66195">
              <w:rPr>
                <w:rFonts w:asciiTheme="minorHAnsi" w:hAnsiTheme="minorHAnsi"/>
              </w:rPr>
              <w:t>t 1000</w:t>
            </w:r>
            <w:r>
              <w:rPr>
                <w:rFonts w:asciiTheme="minorHAnsi" w:hAnsiTheme="minorHAnsi"/>
              </w:rPr>
              <w:t xml:space="preserve"> </w:t>
            </w:r>
            <w:r w:rsidRPr="00D66195">
              <w:rPr>
                <w:rFonts w:asciiTheme="minorHAnsi" w:hAnsiTheme="minorHAnsi"/>
              </w:rPr>
              <w:t>m</w:t>
            </w:r>
            <w:r w:rsidR="004C472B">
              <w:rPr>
                <w:rFonts w:asciiTheme="minorHAnsi" w:hAnsiTheme="minorHAnsi"/>
              </w:rPr>
              <w:t>,</w:t>
            </w:r>
            <w:r w:rsidRPr="00D66195">
              <w:rPr>
                <w:rFonts w:asciiTheme="minorHAnsi" w:hAnsiTheme="minorHAnsi"/>
              </w:rPr>
              <w:t xml:space="preserve"> the mean decrease is 11</w:t>
            </w:r>
            <w:r>
              <w:rPr>
                <w:rFonts w:asciiTheme="minorHAnsi" w:hAnsiTheme="minorHAnsi"/>
              </w:rPr>
              <w:t>%</w:t>
            </w:r>
            <w:r w:rsidRPr="00D66195">
              <w:rPr>
                <w:rFonts w:asciiTheme="minorHAnsi" w:hAnsiTheme="minorHAnsi"/>
              </w:rPr>
              <w:t>; at lower elevations</w:t>
            </w:r>
            <w:r w:rsidR="004C472B">
              <w:rPr>
                <w:rFonts w:asciiTheme="minorHAnsi" w:hAnsiTheme="minorHAnsi"/>
              </w:rPr>
              <w:t>,</w:t>
            </w:r>
            <w:r w:rsidRPr="00D66195">
              <w:rPr>
                <w:rFonts w:asciiTheme="minorHAnsi" w:hAnsiTheme="minorHAnsi"/>
              </w:rPr>
              <w:t xml:space="preserve"> </w:t>
            </w:r>
            <w:r w:rsidR="004C472B">
              <w:rPr>
                <w:rFonts w:asciiTheme="minorHAnsi" w:hAnsiTheme="minorHAnsi"/>
              </w:rPr>
              <w:t>the</w:t>
            </w:r>
            <w:r w:rsidR="004C472B" w:rsidRPr="00D66195">
              <w:rPr>
                <w:rFonts w:asciiTheme="minorHAnsi" w:hAnsiTheme="minorHAnsi"/>
              </w:rPr>
              <w:t xml:space="preserve"> </w:t>
            </w:r>
            <w:r w:rsidRPr="00D66195">
              <w:rPr>
                <w:rFonts w:asciiTheme="minorHAnsi" w:hAnsiTheme="minorHAnsi"/>
              </w:rPr>
              <w:t xml:space="preserve">mean decrease </w:t>
            </w:r>
            <w:r w:rsidR="004C472B">
              <w:rPr>
                <w:rFonts w:asciiTheme="minorHAnsi" w:hAnsiTheme="minorHAnsi"/>
              </w:rPr>
              <w:t>is</w:t>
            </w:r>
            <w:r w:rsidR="004C472B" w:rsidRPr="00D66195">
              <w:rPr>
                <w:rFonts w:asciiTheme="minorHAnsi" w:hAnsiTheme="minorHAnsi"/>
              </w:rPr>
              <w:t xml:space="preserve"> </w:t>
            </w:r>
            <w:r w:rsidRPr="00D66195">
              <w:rPr>
                <w:rFonts w:asciiTheme="minorHAnsi" w:hAnsiTheme="minorHAnsi"/>
              </w:rPr>
              <w:t>45</w:t>
            </w:r>
            <w:r>
              <w:rPr>
                <w:rFonts w:asciiTheme="minorHAnsi" w:hAnsiTheme="minorHAnsi"/>
              </w:rPr>
              <w:t>%</w:t>
            </w:r>
            <w:r w:rsidRPr="00D66195">
              <w:rPr>
                <w:rFonts w:asciiTheme="minorHAnsi" w:hAnsiTheme="minorHAnsi"/>
              </w:rPr>
              <w:t xml:space="preserve">. Average maximum </w:t>
            </w:r>
            <w:r>
              <w:rPr>
                <w:rFonts w:asciiTheme="minorHAnsi" w:hAnsiTheme="minorHAnsi"/>
              </w:rPr>
              <w:t>s</w:t>
            </w:r>
            <w:r w:rsidRPr="00D66195">
              <w:rPr>
                <w:rFonts w:asciiTheme="minorHAnsi" w:hAnsiTheme="minorHAnsi"/>
              </w:rPr>
              <w:t xml:space="preserve">now </w:t>
            </w:r>
            <w:r>
              <w:rPr>
                <w:rFonts w:asciiTheme="minorHAnsi" w:hAnsiTheme="minorHAnsi"/>
              </w:rPr>
              <w:t>w</w:t>
            </w:r>
            <w:r w:rsidRPr="00D66195">
              <w:rPr>
                <w:rFonts w:asciiTheme="minorHAnsi" w:hAnsiTheme="minorHAnsi"/>
              </w:rPr>
              <w:t xml:space="preserve">ater </w:t>
            </w:r>
            <w:r>
              <w:rPr>
                <w:rFonts w:asciiTheme="minorHAnsi" w:hAnsiTheme="minorHAnsi"/>
              </w:rPr>
              <w:t>e</w:t>
            </w:r>
            <w:r w:rsidRPr="00D66195">
              <w:rPr>
                <w:rFonts w:asciiTheme="minorHAnsi" w:hAnsiTheme="minorHAnsi"/>
              </w:rPr>
              <w:t>quivalence (SWE) substantially decreases at all elevations except above 2900</w:t>
            </w:r>
            <w:r>
              <w:rPr>
                <w:rFonts w:asciiTheme="minorHAnsi" w:hAnsiTheme="minorHAnsi"/>
              </w:rPr>
              <w:t xml:space="preserve"> </w:t>
            </w:r>
            <w:r w:rsidRPr="00D66195">
              <w:rPr>
                <w:rFonts w:asciiTheme="minorHAnsi" w:hAnsiTheme="minorHAnsi"/>
              </w:rPr>
              <w:t>m elevation by 2040</w:t>
            </w:r>
            <w:r w:rsidR="00DE0EEF">
              <w:rPr>
                <w:rFonts w:asciiTheme="minorHAnsi" w:hAnsiTheme="minorHAnsi"/>
              </w:rPr>
              <w:t>:</w:t>
            </w:r>
            <w:r>
              <w:rPr>
                <w:rFonts w:asciiTheme="minorHAnsi" w:hAnsiTheme="minorHAnsi"/>
              </w:rPr>
              <w:t xml:space="preserve"> </w:t>
            </w:r>
            <w:r w:rsidR="00DE0EEF">
              <w:rPr>
                <w:rFonts w:asciiTheme="minorHAnsi" w:hAnsiTheme="minorHAnsi"/>
              </w:rPr>
              <w:t>a</w:t>
            </w:r>
            <w:r w:rsidRPr="00D66195">
              <w:rPr>
                <w:rFonts w:asciiTheme="minorHAnsi" w:hAnsiTheme="minorHAnsi"/>
              </w:rPr>
              <w:t>t an elevation of 2000</w:t>
            </w:r>
            <w:r>
              <w:rPr>
                <w:rFonts w:asciiTheme="minorHAnsi" w:hAnsiTheme="minorHAnsi"/>
              </w:rPr>
              <w:t xml:space="preserve"> </w:t>
            </w:r>
            <w:r w:rsidRPr="00D66195">
              <w:rPr>
                <w:rFonts w:asciiTheme="minorHAnsi" w:hAnsiTheme="minorHAnsi"/>
              </w:rPr>
              <w:t>m</w:t>
            </w:r>
            <w:r w:rsidR="004C472B">
              <w:rPr>
                <w:rFonts w:asciiTheme="minorHAnsi" w:hAnsiTheme="minorHAnsi"/>
              </w:rPr>
              <w:t>,</w:t>
            </w:r>
            <w:r w:rsidRPr="00D66195">
              <w:rPr>
                <w:rFonts w:asciiTheme="minorHAnsi" w:hAnsiTheme="minorHAnsi"/>
              </w:rPr>
              <w:t xml:space="preserve"> the mean decrease is 9</w:t>
            </w:r>
            <w:r>
              <w:rPr>
                <w:rFonts w:asciiTheme="minorHAnsi" w:hAnsiTheme="minorHAnsi"/>
              </w:rPr>
              <w:t>%</w:t>
            </w:r>
            <w:r w:rsidRPr="00D66195">
              <w:rPr>
                <w:rFonts w:asciiTheme="minorHAnsi" w:hAnsiTheme="minorHAnsi"/>
              </w:rPr>
              <w:t xml:space="preserve">; </w:t>
            </w:r>
            <w:r>
              <w:rPr>
                <w:rFonts w:asciiTheme="minorHAnsi" w:hAnsiTheme="minorHAnsi"/>
              </w:rPr>
              <w:t>a</w:t>
            </w:r>
            <w:r w:rsidRPr="00D66195">
              <w:rPr>
                <w:rFonts w:asciiTheme="minorHAnsi" w:hAnsiTheme="minorHAnsi"/>
              </w:rPr>
              <w:t>t 1000</w:t>
            </w:r>
            <w:r>
              <w:rPr>
                <w:rFonts w:asciiTheme="minorHAnsi" w:hAnsiTheme="minorHAnsi"/>
              </w:rPr>
              <w:t xml:space="preserve"> </w:t>
            </w:r>
            <w:r w:rsidRPr="00D66195">
              <w:rPr>
                <w:rFonts w:asciiTheme="minorHAnsi" w:hAnsiTheme="minorHAnsi"/>
              </w:rPr>
              <w:t>m</w:t>
            </w:r>
            <w:r w:rsidR="004C472B">
              <w:rPr>
                <w:rFonts w:asciiTheme="minorHAnsi" w:hAnsiTheme="minorHAnsi"/>
              </w:rPr>
              <w:t>,</w:t>
            </w:r>
            <w:r w:rsidRPr="00D66195">
              <w:rPr>
                <w:rFonts w:asciiTheme="minorHAnsi" w:hAnsiTheme="minorHAnsi"/>
              </w:rPr>
              <w:t xml:space="preserve"> the mean decrease is 28</w:t>
            </w:r>
            <w:r>
              <w:rPr>
                <w:rFonts w:asciiTheme="minorHAnsi" w:hAnsiTheme="minorHAnsi"/>
              </w:rPr>
              <w:t>%</w:t>
            </w:r>
            <w:r w:rsidRPr="00D66195">
              <w:rPr>
                <w:rFonts w:asciiTheme="minorHAnsi" w:hAnsiTheme="minorHAnsi"/>
              </w:rPr>
              <w:t>; at lower elevations</w:t>
            </w:r>
            <w:r w:rsidR="004C472B">
              <w:rPr>
                <w:rFonts w:asciiTheme="minorHAnsi" w:hAnsiTheme="minorHAnsi"/>
              </w:rPr>
              <w:t>,</w:t>
            </w:r>
            <w:r w:rsidRPr="00D66195">
              <w:rPr>
                <w:rFonts w:asciiTheme="minorHAnsi" w:hAnsiTheme="minorHAnsi"/>
              </w:rPr>
              <w:t xml:space="preserve"> </w:t>
            </w:r>
            <w:r w:rsidR="004C472B">
              <w:rPr>
                <w:rFonts w:asciiTheme="minorHAnsi" w:hAnsiTheme="minorHAnsi"/>
              </w:rPr>
              <w:t>the</w:t>
            </w:r>
            <w:r w:rsidR="004C472B" w:rsidRPr="00D66195">
              <w:rPr>
                <w:rFonts w:asciiTheme="minorHAnsi" w:hAnsiTheme="minorHAnsi"/>
              </w:rPr>
              <w:t xml:space="preserve"> </w:t>
            </w:r>
            <w:r w:rsidRPr="00D66195">
              <w:rPr>
                <w:rFonts w:asciiTheme="minorHAnsi" w:hAnsiTheme="minorHAnsi"/>
              </w:rPr>
              <w:t xml:space="preserve">mean decrease </w:t>
            </w:r>
            <w:r w:rsidR="004C472B">
              <w:rPr>
                <w:rFonts w:asciiTheme="minorHAnsi" w:hAnsiTheme="minorHAnsi"/>
              </w:rPr>
              <w:t>is</w:t>
            </w:r>
            <w:r w:rsidR="004C472B" w:rsidRPr="00D66195">
              <w:rPr>
                <w:rFonts w:asciiTheme="minorHAnsi" w:hAnsiTheme="minorHAnsi"/>
              </w:rPr>
              <w:t xml:space="preserve"> </w:t>
            </w:r>
            <w:r w:rsidRPr="00D66195">
              <w:rPr>
                <w:rFonts w:asciiTheme="minorHAnsi" w:hAnsiTheme="minorHAnsi"/>
              </w:rPr>
              <w:t>53</w:t>
            </w:r>
            <w:r>
              <w:rPr>
                <w:rFonts w:asciiTheme="minorHAnsi" w:hAnsiTheme="minorHAnsi"/>
              </w:rPr>
              <w:t>%</w:t>
            </w:r>
            <w:r w:rsidRPr="00D66195">
              <w:rPr>
                <w:rFonts w:asciiTheme="minorHAnsi" w:hAnsiTheme="minorHAnsi"/>
              </w:rPr>
              <w:t xml:space="preserve"> (Hendrikx et al, 2012)</w:t>
            </w:r>
            <w:r w:rsidR="00DE0EEF">
              <w:rPr>
                <w:rFonts w:asciiTheme="minorHAnsi" w:hAnsiTheme="minorHAnsi"/>
              </w:rPr>
              <w:t>.*</w:t>
            </w:r>
            <w:r w:rsidRPr="00D66195">
              <w:rPr>
                <w:rFonts w:asciiTheme="minorHAnsi" w:hAnsiTheme="minorHAnsi"/>
              </w:rPr>
              <w:t xml:space="preserve"> </w:t>
            </w:r>
          </w:p>
          <w:p w14:paraId="3BD4B1EA" w14:textId="55FB18EA" w:rsidR="00C03C50" w:rsidRPr="00D66195" w:rsidRDefault="00C03C50" w:rsidP="00DE0EEF">
            <w:pPr>
              <w:pStyle w:val="TableBullet"/>
              <w:rPr>
                <w:rFonts w:eastAsia="Calibri" w:cs="Calibri"/>
                <w:b/>
                <w:bCs/>
              </w:rPr>
            </w:pPr>
            <w:r w:rsidRPr="00D66195">
              <w:rPr>
                <w:rFonts w:asciiTheme="minorHAnsi" w:hAnsiTheme="minorHAnsi" w:cs="Times New Roman"/>
              </w:rPr>
              <w:t>Note</w:t>
            </w:r>
            <w:r w:rsidR="00DE0EEF">
              <w:rPr>
                <w:rFonts w:asciiTheme="minorHAnsi" w:hAnsiTheme="minorHAnsi" w:cs="Times New Roman"/>
              </w:rPr>
              <w:t>:</w:t>
            </w:r>
            <w:r w:rsidRPr="00D66195">
              <w:rPr>
                <w:rFonts w:asciiTheme="minorHAnsi" w:hAnsiTheme="minorHAnsi" w:cs="Times New Roman"/>
              </w:rPr>
              <w:t xml:space="preserve"> </w:t>
            </w:r>
            <w:r w:rsidR="00DE0EEF">
              <w:rPr>
                <w:rFonts w:asciiTheme="minorHAnsi" w:hAnsiTheme="minorHAnsi" w:cs="Times New Roman"/>
              </w:rPr>
              <w:t>N</w:t>
            </w:r>
            <w:r w:rsidRPr="00D66195">
              <w:rPr>
                <w:rFonts w:asciiTheme="minorHAnsi" w:hAnsiTheme="minorHAnsi" w:cs="Times New Roman"/>
              </w:rPr>
              <w:t>o information about snow water equivalent</w:t>
            </w:r>
            <w:r w:rsidR="00DE0EEF">
              <w:rPr>
                <w:rFonts w:asciiTheme="minorHAnsi" w:hAnsiTheme="minorHAnsi" w:cs="Times New Roman"/>
              </w:rPr>
              <w:t xml:space="preserve"> or </w:t>
            </w:r>
            <w:r w:rsidRPr="00D66195">
              <w:rPr>
                <w:rFonts w:asciiTheme="minorHAnsi" w:hAnsiTheme="minorHAnsi" w:cs="Times New Roman"/>
              </w:rPr>
              <w:t xml:space="preserve">snow amounts is available yet from IPCC AR5 downscaling for </w:t>
            </w:r>
            <w:r w:rsidRPr="006029E9">
              <w:rPr>
                <w:rFonts w:asciiTheme="minorHAnsi" w:hAnsiTheme="minorHAnsi" w:cs="Times New Roman"/>
              </w:rPr>
              <w:t>New</w:t>
            </w:r>
            <w:r w:rsidR="00DE0EEF">
              <w:rPr>
                <w:rFonts w:asciiTheme="minorHAnsi" w:hAnsiTheme="minorHAnsi" w:cs="Times New Roman"/>
              </w:rPr>
              <w:t> </w:t>
            </w:r>
            <w:r w:rsidRPr="006029E9">
              <w:rPr>
                <w:rFonts w:asciiTheme="minorHAnsi" w:hAnsiTheme="minorHAnsi" w:cs="Times New Roman"/>
              </w:rPr>
              <w:t>Zealand</w:t>
            </w:r>
            <w:r w:rsidRPr="00D66195">
              <w:rPr>
                <w:rFonts w:asciiTheme="minorHAnsi" w:hAnsiTheme="minorHAnsi" w:cs="Times New Roman"/>
              </w:rPr>
              <w:t>.</w:t>
            </w:r>
          </w:p>
        </w:tc>
        <w:tc>
          <w:tcPr>
            <w:tcW w:w="1250" w:type="pct"/>
            <w:shd w:val="clear" w:color="auto" w:fill="auto"/>
            <w:tcMar>
              <w:top w:w="57" w:type="dxa"/>
            </w:tcMar>
          </w:tcPr>
          <w:p w14:paraId="69BA21D1" w14:textId="77777777" w:rsidR="00C03C50" w:rsidRPr="00D66195" w:rsidRDefault="00C03C50" w:rsidP="009837E8">
            <w:pPr>
              <w:pStyle w:val="TableBullet"/>
              <w:spacing w:before="60"/>
              <w:rPr>
                <w:rFonts w:asciiTheme="minorHAnsi" w:hAnsiTheme="minorHAnsi"/>
              </w:rPr>
            </w:pPr>
            <w:r w:rsidRPr="00D66195">
              <w:t>Decrease of 10</w:t>
            </w:r>
            <w:r>
              <w:rPr>
                <w:rFonts w:eastAsia="Calibri" w:cs="Calibri"/>
                <w:color w:val="000000" w:themeColor="text1"/>
              </w:rPr>
              <w:t>–</w:t>
            </w:r>
            <w:r w:rsidRPr="00D66195">
              <w:t>25 frost days for central North Island and most of the South Island, and 25</w:t>
            </w:r>
            <w:r>
              <w:rPr>
                <w:rFonts w:eastAsia="Calibri" w:cs="Calibri"/>
                <w:color w:val="000000" w:themeColor="text1"/>
              </w:rPr>
              <w:t>–</w:t>
            </w:r>
            <w:r w:rsidRPr="00D66195">
              <w:t>50 fewer frost days for high elevations in Southern Alps (</w:t>
            </w:r>
            <w:r>
              <w:t>Ministry for the Environment</w:t>
            </w:r>
            <w:r w:rsidRPr="00D66195">
              <w:t>, 2018)</w:t>
            </w:r>
            <w:r>
              <w:t>.</w:t>
            </w:r>
          </w:p>
          <w:p w14:paraId="24B03787" w14:textId="1CF7BFC6" w:rsidR="00C03C50" w:rsidRPr="00D66195" w:rsidRDefault="00C03C50" w:rsidP="009837E8">
            <w:pPr>
              <w:pStyle w:val="TableBullet"/>
              <w:rPr>
                <w:rFonts w:asciiTheme="minorHAnsi" w:hAnsiTheme="minorHAnsi"/>
              </w:rPr>
            </w:pPr>
            <w:r w:rsidRPr="00D66195">
              <w:rPr>
                <w:rFonts w:asciiTheme="minorHAnsi" w:hAnsiTheme="minorHAnsi"/>
              </w:rPr>
              <w:t>By 2090, peak snow accumulation is projected to</w:t>
            </w:r>
            <w:r>
              <w:rPr>
                <w:rFonts w:asciiTheme="minorHAnsi" w:hAnsiTheme="minorHAnsi"/>
              </w:rPr>
              <w:t xml:space="preserve"> </w:t>
            </w:r>
            <w:r w:rsidRPr="00D66195">
              <w:rPr>
                <w:rFonts w:asciiTheme="minorHAnsi" w:hAnsiTheme="minorHAnsi"/>
              </w:rPr>
              <w:t xml:space="preserve">decline by </w:t>
            </w:r>
            <w:r w:rsidR="009837E8">
              <w:rPr>
                <w:rFonts w:asciiTheme="minorHAnsi" w:hAnsiTheme="minorHAnsi"/>
              </w:rPr>
              <w:br/>
            </w:r>
            <w:r w:rsidRPr="00D66195">
              <w:rPr>
                <w:rFonts w:asciiTheme="minorHAnsi" w:hAnsiTheme="minorHAnsi"/>
              </w:rPr>
              <w:t>32</w:t>
            </w:r>
            <w:r>
              <w:rPr>
                <w:rFonts w:eastAsia="Calibri" w:cs="Calibri"/>
                <w:color w:val="000000" w:themeColor="text1"/>
              </w:rPr>
              <w:t>–</w:t>
            </w:r>
            <w:r w:rsidRPr="00D66195">
              <w:rPr>
                <w:rFonts w:asciiTheme="minorHAnsi" w:hAnsiTheme="minorHAnsi"/>
              </w:rPr>
              <w:t>79</w:t>
            </w:r>
            <w:r>
              <w:rPr>
                <w:rFonts w:asciiTheme="minorHAnsi" w:hAnsiTheme="minorHAnsi"/>
              </w:rPr>
              <w:t>%</w:t>
            </w:r>
            <w:r w:rsidRPr="00D66195">
              <w:rPr>
                <w:rFonts w:asciiTheme="minorHAnsi" w:hAnsiTheme="minorHAnsi"/>
              </w:rPr>
              <w:t xml:space="preserve"> at 1000</w:t>
            </w:r>
            <w:r>
              <w:rPr>
                <w:rFonts w:asciiTheme="minorHAnsi" w:hAnsiTheme="minorHAnsi"/>
              </w:rPr>
              <w:t xml:space="preserve"> </w:t>
            </w:r>
            <w:r w:rsidRPr="00D66195">
              <w:rPr>
                <w:rFonts w:asciiTheme="minorHAnsi" w:hAnsiTheme="minorHAnsi"/>
              </w:rPr>
              <w:t>m and by 6</w:t>
            </w:r>
            <w:r w:rsidR="00DE0EEF">
              <w:rPr>
                <w:rFonts w:asciiTheme="minorHAnsi" w:hAnsiTheme="minorHAnsi"/>
              </w:rPr>
              <w:t>–</w:t>
            </w:r>
            <w:r w:rsidRPr="00D66195">
              <w:rPr>
                <w:rFonts w:asciiTheme="minorHAnsi" w:hAnsiTheme="minorHAnsi"/>
              </w:rPr>
              <w:t>51</w:t>
            </w:r>
            <w:r>
              <w:rPr>
                <w:rFonts w:asciiTheme="minorHAnsi" w:hAnsiTheme="minorHAnsi"/>
              </w:rPr>
              <w:t>%</w:t>
            </w:r>
            <w:r w:rsidRPr="00D66195">
              <w:rPr>
                <w:rFonts w:asciiTheme="minorHAnsi" w:hAnsiTheme="minorHAnsi"/>
              </w:rPr>
              <w:t xml:space="preserve"> at 2000 m (IPCC, 2014</w:t>
            </w:r>
            <w:r>
              <w:rPr>
                <w:rFonts w:asciiTheme="minorHAnsi" w:hAnsiTheme="minorHAnsi"/>
              </w:rPr>
              <w:t>a</w:t>
            </w:r>
            <w:r w:rsidRPr="00D66195">
              <w:rPr>
                <w:rFonts w:asciiTheme="minorHAnsi" w:hAnsiTheme="minorHAnsi"/>
              </w:rPr>
              <w:t xml:space="preserve">). </w:t>
            </w:r>
          </w:p>
          <w:p w14:paraId="174EFF67" w14:textId="6A90480C" w:rsidR="00C03C50" w:rsidRPr="00D66195" w:rsidRDefault="00C03C50" w:rsidP="009837E8">
            <w:pPr>
              <w:pStyle w:val="TableBullet"/>
              <w:rPr>
                <w:rFonts w:asciiTheme="minorHAnsi" w:hAnsiTheme="minorHAnsi"/>
              </w:rPr>
            </w:pPr>
            <w:r w:rsidRPr="00D66195">
              <w:rPr>
                <w:rFonts w:asciiTheme="minorHAnsi" w:hAnsiTheme="minorHAnsi"/>
              </w:rPr>
              <w:t>Zone</w:t>
            </w:r>
            <w:r w:rsidR="00DE0EEF">
              <w:rPr>
                <w:rFonts w:asciiTheme="minorHAnsi" w:hAnsiTheme="minorHAnsi"/>
              </w:rPr>
              <w:t>s</w:t>
            </w:r>
            <w:r w:rsidRPr="00D66195">
              <w:rPr>
                <w:rFonts w:asciiTheme="minorHAnsi" w:hAnsiTheme="minorHAnsi"/>
              </w:rPr>
              <w:t xml:space="preserve"> 4,</w:t>
            </w:r>
            <w:r w:rsidR="00DE0EEF">
              <w:rPr>
                <w:rFonts w:asciiTheme="minorHAnsi" w:hAnsiTheme="minorHAnsi"/>
              </w:rPr>
              <w:t xml:space="preserve"> </w:t>
            </w:r>
            <w:r w:rsidRPr="00D66195">
              <w:rPr>
                <w:rFonts w:asciiTheme="minorHAnsi" w:hAnsiTheme="minorHAnsi"/>
              </w:rPr>
              <w:t xml:space="preserve">5 and 6 (Southern Alps): Largest change in absolute amounts is along the Main Divide of the Alps. Greatest percentage </w:t>
            </w:r>
            <w:r w:rsidR="00DE0EEF">
              <w:rPr>
                <w:rFonts w:asciiTheme="minorHAnsi" w:hAnsiTheme="minorHAnsi"/>
              </w:rPr>
              <w:t xml:space="preserve">of </w:t>
            </w:r>
            <w:r w:rsidRPr="00D66195">
              <w:rPr>
                <w:rFonts w:asciiTheme="minorHAnsi" w:hAnsiTheme="minorHAnsi"/>
              </w:rPr>
              <w:t xml:space="preserve">changes </w:t>
            </w:r>
            <w:r w:rsidR="00DE0EEF">
              <w:rPr>
                <w:rFonts w:asciiTheme="minorHAnsi" w:hAnsiTheme="minorHAnsi"/>
              </w:rPr>
              <w:t xml:space="preserve">is </w:t>
            </w:r>
            <w:r w:rsidRPr="00D66195">
              <w:rPr>
                <w:rFonts w:asciiTheme="minorHAnsi" w:hAnsiTheme="minorHAnsi"/>
              </w:rPr>
              <w:t xml:space="preserve">at lower altitudes/elevations. </w:t>
            </w:r>
          </w:p>
          <w:p w14:paraId="4CA8BF3A" w14:textId="5F1D24E0" w:rsidR="00C03C50" w:rsidRPr="00D66195" w:rsidRDefault="00C03C50" w:rsidP="009837E8">
            <w:pPr>
              <w:pStyle w:val="TableBullet"/>
              <w:rPr>
                <w:rFonts w:asciiTheme="minorHAnsi" w:hAnsiTheme="minorHAnsi"/>
                <w:b/>
              </w:rPr>
            </w:pPr>
            <w:r w:rsidRPr="00D66195">
              <w:rPr>
                <w:rFonts w:asciiTheme="minorHAnsi" w:hAnsiTheme="minorHAnsi"/>
              </w:rPr>
              <w:t xml:space="preserve">Snowline elevation (snow duration exceeds </w:t>
            </w:r>
            <w:r>
              <w:rPr>
                <w:rFonts w:asciiTheme="minorHAnsi" w:hAnsiTheme="minorHAnsi"/>
              </w:rPr>
              <w:t>three</w:t>
            </w:r>
            <w:r w:rsidRPr="00D66195">
              <w:rPr>
                <w:rFonts w:asciiTheme="minorHAnsi" w:hAnsiTheme="minorHAnsi"/>
              </w:rPr>
              <w:t xml:space="preserve"> months) lifts from 1550</w:t>
            </w:r>
            <w:r>
              <w:rPr>
                <w:rFonts w:asciiTheme="minorHAnsi" w:hAnsiTheme="minorHAnsi"/>
              </w:rPr>
              <w:t xml:space="preserve"> </w:t>
            </w:r>
            <w:r w:rsidRPr="00D66195">
              <w:rPr>
                <w:rFonts w:asciiTheme="minorHAnsi" w:hAnsiTheme="minorHAnsi"/>
              </w:rPr>
              <w:t>m</w:t>
            </w:r>
            <w:r>
              <w:rPr>
                <w:rFonts w:asciiTheme="minorHAnsi" w:hAnsiTheme="minorHAnsi"/>
              </w:rPr>
              <w:t xml:space="preserve"> </w:t>
            </w:r>
            <w:r w:rsidRPr="00D66195">
              <w:rPr>
                <w:rFonts w:asciiTheme="minorHAnsi" w:hAnsiTheme="minorHAnsi"/>
              </w:rPr>
              <w:t>(1990s) to 1700</w:t>
            </w:r>
            <w:r>
              <w:rPr>
                <w:rFonts w:eastAsia="Calibri" w:cs="Calibri"/>
                <w:color w:val="000000" w:themeColor="text1"/>
              </w:rPr>
              <w:t>–</w:t>
            </w:r>
            <w:r w:rsidRPr="00D66195">
              <w:rPr>
                <w:rFonts w:asciiTheme="minorHAnsi" w:hAnsiTheme="minorHAnsi"/>
              </w:rPr>
              <w:t>2000</w:t>
            </w:r>
            <w:r>
              <w:rPr>
                <w:rFonts w:asciiTheme="minorHAnsi" w:hAnsiTheme="minorHAnsi"/>
              </w:rPr>
              <w:t xml:space="preserve"> </w:t>
            </w:r>
            <w:r w:rsidRPr="00D66195">
              <w:rPr>
                <w:rFonts w:asciiTheme="minorHAnsi" w:hAnsiTheme="minorHAnsi"/>
              </w:rPr>
              <w:t>m by 2090. Overall decrease in snow duration for elevations below 2900</w:t>
            </w:r>
            <w:r>
              <w:rPr>
                <w:rFonts w:asciiTheme="minorHAnsi" w:hAnsiTheme="minorHAnsi"/>
              </w:rPr>
              <w:t xml:space="preserve"> </w:t>
            </w:r>
            <w:r w:rsidRPr="00D66195">
              <w:rPr>
                <w:rFonts w:asciiTheme="minorHAnsi" w:hAnsiTheme="minorHAnsi"/>
              </w:rPr>
              <w:t>m by y</w:t>
            </w:r>
            <w:r>
              <w:rPr>
                <w:rFonts w:asciiTheme="minorHAnsi" w:hAnsiTheme="minorHAnsi"/>
              </w:rPr>
              <w:t>ea</w:t>
            </w:r>
            <w:r w:rsidRPr="00D66195">
              <w:rPr>
                <w:rFonts w:asciiTheme="minorHAnsi" w:hAnsiTheme="minorHAnsi"/>
              </w:rPr>
              <w:t>r 2090</w:t>
            </w:r>
            <w:r w:rsidR="00DE0EEF">
              <w:rPr>
                <w:rFonts w:asciiTheme="minorHAnsi" w:hAnsiTheme="minorHAnsi"/>
              </w:rPr>
              <w:t>:</w:t>
            </w:r>
            <w:r w:rsidRPr="00D66195">
              <w:rPr>
                <w:rFonts w:asciiTheme="minorHAnsi" w:hAnsiTheme="minorHAnsi"/>
              </w:rPr>
              <w:t xml:space="preserve"> </w:t>
            </w:r>
            <w:r w:rsidR="00DE0EEF">
              <w:rPr>
                <w:rFonts w:asciiTheme="minorHAnsi" w:hAnsiTheme="minorHAnsi"/>
              </w:rPr>
              <w:t>a</w:t>
            </w:r>
            <w:r w:rsidRPr="00D66195">
              <w:rPr>
                <w:rFonts w:asciiTheme="minorHAnsi" w:hAnsiTheme="minorHAnsi"/>
              </w:rPr>
              <w:t>t an elevation of 2000</w:t>
            </w:r>
            <w:r>
              <w:rPr>
                <w:rFonts w:asciiTheme="minorHAnsi" w:hAnsiTheme="minorHAnsi"/>
              </w:rPr>
              <w:t xml:space="preserve"> </w:t>
            </w:r>
            <w:r w:rsidRPr="00D66195">
              <w:rPr>
                <w:rFonts w:asciiTheme="minorHAnsi" w:hAnsiTheme="minorHAnsi"/>
              </w:rPr>
              <w:t>m</w:t>
            </w:r>
            <w:r w:rsidR="00DE0EEF">
              <w:rPr>
                <w:rFonts w:asciiTheme="minorHAnsi" w:hAnsiTheme="minorHAnsi"/>
              </w:rPr>
              <w:t>,</w:t>
            </w:r>
            <w:r w:rsidRPr="00D66195">
              <w:rPr>
                <w:rFonts w:asciiTheme="minorHAnsi" w:hAnsiTheme="minorHAnsi"/>
              </w:rPr>
              <w:t xml:space="preserve"> the mean decrease is 15</w:t>
            </w:r>
            <w:r>
              <w:rPr>
                <w:rFonts w:asciiTheme="minorHAnsi" w:hAnsiTheme="minorHAnsi"/>
              </w:rPr>
              <w:t>%</w:t>
            </w:r>
            <w:r w:rsidRPr="00D66195">
              <w:rPr>
                <w:rFonts w:asciiTheme="minorHAnsi" w:hAnsiTheme="minorHAnsi"/>
              </w:rPr>
              <w:t xml:space="preserve">; </w:t>
            </w:r>
            <w:r>
              <w:rPr>
                <w:rFonts w:asciiTheme="minorHAnsi" w:hAnsiTheme="minorHAnsi"/>
              </w:rPr>
              <w:t>a</w:t>
            </w:r>
            <w:r w:rsidRPr="00D66195">
              <w:rPr>
                <w:rFonts w:asciiTheme="minorHAnsi" w:hAnsiTheme="minorHAnsi"/>
              </w:rPr>
              <w:t>t 1000</w:t>
            </w:r>
            <w:r>
              <w:rPr>
                <w:rFonts w:asciiTheme="minorHAnsi" w:hAnsiTheme="minorHAnsi"/>
              </w:rPr>
              <w:t xml:space="preserve"> </w:t>
            </w:r>
            <w:r w:rsidRPr="00D66195">
              <w:rPr>
                <w:rFonts w:asciiTheme="minorHAnsi" w:hAnsiTheme="minorHAnsi"/>
              </w:rPr>
              <w:t>m</w:t>
            </w:r>
            <w:r w:rsidR="00DE0EEF">
              <w:rPr>
                <w:rFonts w:asciiTheme="minorHAnsi" w:hAnsiTheme="minorHAnsi"/>
              </w:rPr>
              <w:t>,</w:t>
            </w:r>
            <w:r w:rsidRPr="00D66195">
              <w:rPr>
                <w:rFonts w:asciiTheme="minorHAnsi" w:hAnsiTheme="minorHAnsi"/>
              </w:rPr>
              <w:t xml:space="preserve"> the mean decrease is 31</w:t>
            </w:r>
            <w:r>
              <w:rPr>
                <w:rFonts w:asciiTheme="minorHAnsi" w:hAnsiTheme="minorHAnsi"/>
              </w:rPr>
              <w:t>%</w:t>
            </w:r>
            <w:r w:rsidRPr="00D66195">
              <w:rPr>
                <w:rFonts w:asciiTheme="minorHAnsi" w:hAnsiTheme="minorHAnsi"/>
              </w:rPr>
              <w:t>; at lower elevations</w:t>
            </w:r>
            <w:r w:rsidR="00DE0EEF">
              <w:rPr>
                <w:rFonts w:asciiTheme="minorHAnsi" w:hAnsiTheme="minorHAnsi"/>
              </w:rPr>
              <w:t>,</w:t>
            </w:r>
            <w:r w:rsidRPr="00D66195">
              <w:rPr>
                <w:rFonts w:asciiTheme="minorHAnsi" w:hAnsiTheme="minorHAnsi"/>
              </w:rPr>
              <w:t xml:space="preserve"> </w:t>
            </w:r>
            <w:r w:rsidR="00DE0EEF">
              <w:rPr>
                <w:rFonts w:asciiTheme="minorHAnsi" w:hAnsiTheme="minorHAnsi"/>
              </w:rPr>
              <w:t>the</w:t>
            </w:r>
            <w:r w:rsidR="00DE0EEF" w:rsidRPr="00D66195">
              <w:rPr>
                <w:rFonts w:asciiTheme="minorHAnsi" w:hAnsiTheme="minorHAnsi"/>
              </w:rPr>
              <w:t xml:space="preserve"> </w:t>
            </w:r>
            <w:r w:rsidRPr="00D66195">
              <w:rPr>
                <w:rFonts w:asciiTheme="minorHAnsi" w:hAnsiTheme="minorHAnsi"/>
              </w:rPr>
              <w:t xml:space="preserve">mean decrease </w:t>
            </w:r>
            <w:r w:rsidR="00DE0EEF">
              <w:rPr>
                <w:rFonts w:asciiTheme="minorHAnsi" w:hAnsiTheme="minorHAnsi"/>
              </w:rPr>
              <w:t>is</w:t>
            </w:r>
            <w:r w:rsidR="00DE0EEF" w:rsidRPr="00D66195">
              <w:rPr>
                <w:rFonts w:asciiTheme="minorHAnsi" w:hAnsiTheme="minorHAnsi"/>
              </w:rPr>
              <w:t xml:space="preserve"> </w:t>
            </w:r>
            <w:r w:rsidRPr="00D66195">
              <w:rPr>
                <w:rFonts w:asciiTheme="minorHAnsi" w:hAnsiTheme="minorHAnsi"/>
              </w:rPr>
              <w:t>76</w:t>
            </w:r>
            <w:r>
              <w:rPr>
                <w:rFonts w:asciiTheme="minorHAnsi" w:hAnsiTheme="minorHAnsi"/>
              </w:rPr>
              <w:t>%</w:t>
            </w:r>
            <w:r w:rsidRPr="00D66195">
              <w:rPr>
                <w:rFonts w:asciiTheme="minorHAnsi" w:hAnsiTheme="minorHAnsi"/>
              </w:rPr>
              <w:t>. Average maximum SWE substantially decreases at all elevations by 2090:</w:t>
            </w:r>
            <w:r>
              <w:rPr>
                <w:rFonts w:asciiTheme="minorHAnsi" w:hAnsiTheme="minorHAnsi"/>
              </w:rPr>
              <w:t xml:space="preserve"> a</w:t>
            </w:r>
            <w:r w:rsidRPr="00D66195">
              <w:rPr>
                <w:rFonts w:asciiTheme="minorHAnsi" w:hAnsiTheme="minorHAnsi"/>
              </w:rPr>
              <w:t>t an elevation of 2000</w:t>
            </w:r>
            <w:r>
              <w:rPr>
                <w:rFonts w:asciiTheme="minorHAnsi" w:hAnsiTheme="minorHAnsi"/>
              </w:rPr>
              <w:t xml:space="preserve"> </w:t>
            </w:r>
            <w:r w:rsidRPr="00D66195">
              <w:rPr>
                <w:rFonts w:asciiTheme="minorHAnsi" w:hAnsiTheme="minorHAnsi"/>
              </w:rPr>
              <w:t>m</w:t>
            </w:r>
            <w:r w:rsidR="00DE0EEF">
              <w:rPr>
                <w:rFonts w:asciiTheme="minorHAnsi" w:hAnsiTheme="minorHAnsi"/>
              </w:rPr>
              <w:t>,</w:t>
            </w:r>
            <w:r w:rsidRPr="00D66195">
              <w:rPr>
                <w:rFonts w:asciiTheme="minorHAnsi" w:hAnsiTheme="minorHAnsi"/>
              </w:rPr>
              <w:t xml:space="preserve"> the mean decrease is 26</w:t>
            </w:r>
            <w:r>
              <w:rPr>
                <w:rFonts w:asciiTheme="minorHAnsi" w:hAnsiTheme="minorHAnsi"/>
              </w:rPr>
              <w:t>%</w:t>
            </w:r>
            <w:r w:rsidRPr="00D66195">
              <w:rPr>
                <w:rFonts w:asciiTheme="minorHAnsi" w:hAnsiTheme="minorHAnsi"/>
              </w:rPr>
              <w:t xml:space="preserve">; </w:t>
            </w:r>
            <w:r>
              <w:rPr>
                <w:rFonts w:asciiTheme="minorHAnsi" w:hAnsiTheme="minorHAnsi"/>
              </w:rPr>
              <w:t>a</w:t>
            </w:r>
            <w:r w:rsidRPr="00D66195">
              <w:rPr>
                <w:rFonts w:asciiTheme="minorHAnsi" w:hAnsiTheme="minorHAnsi"/>
              </w:rPr>
              <w:t>t 1000</w:t>
            </w:r>
            <w:r>
              <w:rPr>
                <w:rFonts w:asciiTheme="minorHAnsi" w:hAnsiTheme="minorHAnsi"/>
              </w:rPr>
              <w:t xml:space="preserve"> </w:t>
            </w:r>
            <w:r w:rsidRPr="00D66195">
              <w:rPr>
                <w:rFonts w:asciiTheme="minorHAnsi" w:hAnsiTheme="minorHAnsi"/>
              </w:rPr>
              <w:t>m</w:t>
            </w:r>
            <w:r w:rsidR="00DE0EEF">
              <w:rPr>
                <w:rFonts w:asciiTheme="minorHAnsi" w:hAnsiTheme="minorHAnsi"/>
              </w:rPr>
              <w:t>,</w:t>
            </w:r>
            <w:r w:rsidRPr="00D66195">
              <w:rPr>
                <w:rFonts w:asciiTheme="minorHAnsi" w:hAnsiTheme="minorHAnsi"/>
              </w:rPr>
              <w:t xml:space="preserve"> the mean decrease is 57</w:t>
            </w:r>
            <w:r>
              <w:rPr>
                <w:rFonts w:asciiTheme="minorHAnsi" w:hAnsiTheme="minorHAnsi"/>
              </w:rPr>
              <w:t>%</w:t>
            </w:r>
            <w:r w:rsidRPr="00D66195">
              <w:rPr>
                <w:rFonts w:asciiTheme="minorHAnsi" w:hAnsiTheme="minorHAnsi"/>
              </w:rPr>
              <w:t>; at lower elevations</w:t>
            </w:r>
            <w:r w:rsidR="00DE0EEF">
              <w:rPr>
                <w:rFonts w:asciiTheme="minorHAnsi" w:hAnsiTheme="minorHAnsi"/>
              </w:rPr>
              <w:t>,</w:t>
            </w:r>
            <w:r w:rsidRPr="00D66195">
              <w:rPr>
                <w:rFonts w:asciiTheme="minorHAnsi" w:hAnsiTheme="minorHAnsi"/>
              </w:rPr>
              <w:t xml:space="preserve"> </w:t>
            </w:r>
            <w:r w:rsidR="00DE0EEF">
              <w:rPr>
                <w:rFonts w:asciiTheme="minorHAnsi" w:hAnsiTheme="minorHAnsi"/>
              </w:rPr>
              <w:t>the</w:t>
            </w:r>
            <w:r w:rsidR="00DE0EEF" w:rsidRPr="00D66195">
              <w:rPr>
                <w:rFonts w:asciiTheme="minorHAnsi" w:hAnsiTheme="minorHAnsi"/>
              </w:rPr>
              <w:t xml:space="preserve"> </w:t>
            </w:r>
            <w:r w:rsidRPr="00D66195">
              <w:rPr>
                <w:rFonts w:asciiTheme="minorHAnsi" w:hAnsiTheme="minorHAnsi"/>
              </w:rPr>
              <w:t xml:space="preserve">mean decrease </w:t>
            </w:r>
            <w:r w:rsidR="00DE0EEF">
              <w:rPr>
                <w:rFonts w:asciiTheme="minorHAnsi" w:hAnsiTheme="minorHAnsi"/>
              </w:rPr>
              <w:t>is</w:t>
            </w:r>
            <w:r w:rsidRPr="00D66195">
              <w:rPr>
                <w:rFonts w:asciiTheme="minorHAnsi" w:hAnsiTheme="minorHAnsi"/>
              </w:rPr>
              <w:t xml:space="preserve"> 82</w:t>
            </w:r>
            <w:r>
              <w:rPr>
                <w:rFonts w:asciiTheme="minorHAnsi" w:hAnsiTheme="minorHAnsi"/>
              </w:rPr>
              <w:t>%</w:t>
            </w:r>
            <w:r w:rsidRPr="00D66195">
              <w:rPr>
                <w:rFonts w:asciiTheme="minorHAnsi" w:hAnsiTheme="minorHAnsi"/>
              </w:rPr>
              <w:t xml:space="preserve"> (Hendrikx et al, 2012)</w:t>
            </w:r>
            <w:r w:rsidR="00DE0EEF">
              <w:rPr>
                <w:rFonts w:asciiTheme="minorHAnsi" w:hAnsiTheme="minorHAnsi"/>
              </w:rPr>
              <w:t>.</w:t>
            </w:r>
            <w:r w:rsidRPr="00D66195">
              <w:rPr>
                <w:rFonts w:asciiTheme="minorHAnsi" w:hAnsiTheme="minorHAnsi"/>
              </w:rPr>
              <w:t>*</w:t>
            </w:r>
          </w:p>
          <w:p w14:paraId="00BCDF61" w14:textId="07A7202A" w:rsidR="00C03C50" w:rsidRPr="00D66195" w:rsidRDefault="00C03C50" w:rsidP="009837E8">
            <w:pPr>
              <w:pStyle w:val="TableBullet"/>
              <w:rPr>
                <w:rFonts w:eastAsia="Calibri" w:cs="Calibri"/>
              </w:rPr>
            </w:pPr>
            <w:r w:rsidRPr="00D66195">
              <w:rPr>
                <w:rFonts w:asciiTheme="minorHAnsi" w:hAnsiTheme="minorHAnsi"/>
              </w:rPr>
              <w:t>Note</w:t>
            </w:r>
            <w:r w:rsidR="00DE0EEF">
              <w:rPr>
                <w:rFonts w:asciiTheme="minorHAnsi" w:hAnsiTheme="minorHAnsi"/>
              </w:rPr>
              <w:t>:</w:t>
            </w:r>
            <w:r w:rsidRPr="00D66195">
              <w:rPr>
                <w:rFonts w:asciiTheme="minorHAnsi" w:hAnsiTheme="minorHAnsi"/>
              </w:rPr>
              <w:t xml:space="preserve"> </w:t>
            </w:r>
            <w:r w:rsidR="00DE0EEF">
              <w:rPr>
                <w:rFonts w:asciiTheme="minorHAnsi" w:hAnsiTheme="minorHAnsi"/>
              </w:rPr>
              <w:t>N</w:t>
            </w:r>
            <w:r w:rsidRPr="00D66195">
              <w:rPr>
                <w:rFonts w:asciiTheme="minorHAnsi" w:hAnsiTheme="minorHAnsi"/>
              </w:rPr>
              <w:t>o information about snow water equivalent</w:t>
            </w:r>
            <w:r w:rsidR="00DE0EEF">
              <w:rPr>
                <w:rFonts w:asciiTheme="minorHAnsi" w:hAnsiTheme="minorHAnsi"/>
              </w:rPr>
              <w:t xml:space="preserve"> or </w:t>
            </w:r>
            <w:r w:rsidRPr="00D66195">
              <w:rPr>
                <w:rFonts w:asciiTheme="minorHAnsi" w:hAnsiTheme="minorHAnsi"/>
              </w:rPr>
              <w:t xml:space="preserve">snow amounts is available yet from IPCC AR5 downscaling for </w:t>
            </w:r>
            <w:r w:rsidRPr="00207807">
              <w:rPr>
                <w:rFonts w:asciiTheme="minorHAnsi" w:hAnsiTheme="minorHAnsi"/>
              </w:rPr>
              <w:t>New</w:t>
            </w:r>
            <w:r w:rsidR="00DE0EEF">
              <w:rPr>
                <w:rFonts w:asciiTheme="minorHAnsi" w:hAnsiTheme="minorHAnsi"/>
              </w:rPr>
              <w:t> </w:t>
            </w:r>
            <w:r w:rsidRPr="00207807">
              <w:rPr>
                <w:rFonts w:asciiTheme="minorHAnsi" w:hAnsiTheme="minorHAnsi"/>
              </w:rPr>
              <w:t>Zealand</w:t>
            </w:r>
            <w:r w:rsidRPr="00D66195">
              <w:rPr>
                <w:rFonts w:asciiTheme="minorHAnsi" w:hAnsiTheme="minorHAnsi"/>
              </w:rPr>
              <w:t>.</w:t>
            </w:r>
          </w:p>
        </w:tc>
        <w:tc>
          <w:tcPr>
            <w:tcW w:w="1250" w:type="pct"/>
            <w:shd w:val="clear" w:color="auto" w:fill="auto"/>
            <w:tcMar>
              <w:top w:w="57" w:type="dxa"/>
            </w:tcMar>
          </w:tcPr>
          <w:p w14:paraId="68D22E67" w14:textId="77777777" w:rsidR="00C03C50" w:rsidRPr="00D66195" w:rsidRDefault="00C03C50" w:rsidP="009837E8">
            <w:pPr>
              <w:pStyle w:val="TableBullet"/>
              <w:spacing w:before="60"/>
            </w:pPr>
            <w:r w:rsidRPr="00D66195">
              <w:t>Decrease of 10</w:t>
            </w:r>
            <w:r>
              <w:rPr>
                <w:rFonts w:eastAsia="Calibri" w:cs="Calibri"/>
                <w:color w:val="000000" w:themeColor="text1"/>
              </w:rPr>
              <w:t>–</w:t>
            </w:r>
            <w:r w:rsidRPr="00D66195">
              <w:t>25 frost days for central North Island and most of the South Island, and 25</w:t>
            </w:r>
            <w:r>
              <w:rPr>
                <w:rFonts w:eastAsia="Calibri" w:cs="Calibri"/>
                <w:color w:val="000000" w:themeColor="text1"/>
              </w:rPr>
              <w:t>–</w:t>
            </w:r>
            <w:r w:rsidRPr="00D66195">
              <w:t>50 fewer frost days for high elevations in Southern Alps (</w:t>
            </w:r>
            <w:r>
              <w:t>Ministry for the Environment</w:t>
            </w:r>
            <w:r w:rsidRPr="00D66195">
              <w:t>, 2018)</w:t>
            </w:r>
            <w:r>
              <w:t>.</w:t>
            </w:r>
          </w:p>
          <w:p w14:paraId="624B1F07" w14:textId="1C8AD53D" w:rsidR="00C03C50" w:rsidRPr="00D66195" w:rsidRDefault="00C03C50" w:rsidP="00DE0EEF">
            <w:pPr>
              <w:pStyle w:val="TableBullet"/>
              <w:rPr>
                <w:rFonts w:asciiTheme="minorHAnsi" w:hAnsiTheme="minorHAnsi"/>
              </w:rPr>
            </w:pPr>
            <w:r w:rsidRPr="00D66195">
              <w:rPr>
                <w:rFonts w:asciiTheme="minorHAnsi" w:hAnsiTheme="minorHAnsi"/>
              </w:rPr>
              <w:t>Note</w:t>
            </w:r>
            <w:r w:rsidR="00DE0EEF">
              <w:rPr>
                <w:rFonts w:asciiTheme="minorHAnsi" w:hAnsiTheme="minorHAnsi"/>
              </w:rPr>
              <w:t>:</w:t>
            </w:r>
            <w:r w:rsidRPr="00D66195">
              <w:rPr>
                <w:rFonts w:asciiTheme="minorHAnsi" w:hAnsiTheme="minorHAnsi"/>
              </w:rPr>
              <w:t xml:space="preserve"> </w:t>
            </w:r>
            <w:r w:rsidR="00DE0EEF">
              <w:rPr>
                <w:rFonts w:asciiTheme="minorHAnsi" w:hAnsiTheme="minorHAnsi"/>
              </w:rPr>
              <w:t>N</w:t>
            </w:r>
            <w:r w:rsidRPr="00D66195">
              <w:rPr>
                <w:rFonts w:asciiTheme="minorHAnsi" w:hAnsiTheme="minorHAnsi"/>
              </w:rPr>
              <w:t>o information about snow water equivalent</w:t>
            </w:r>
            <w:r w:rsidR="00DE0EEF">
              <w:rPr>
                <w:rFonts w:asciiTheme="minorHAnsi" w:hAnsiTheme="minorHAnsi"/>
              </w:rPr>
              <w:t xml:space="preserve"> or </w:t>
            </w:r>
            <w:r w:rsidRPr="00D66195">
              <w:rPr>
                <w:rFonts w:asciiTheme="minorHAnsi" w:hAnsiTheme="minorHAnsi"/>
              </w:rPr>
              <w:t xml:space="preserve">snow amounts is available yet from IPCC AR5 downscaling for </w:t>
            </w:r>
            <w:r w:rsidRPr="00207807">
              <w:rPr>
                <w:rFonts w:asciiTheme="minorHAnsi" w:hAnsiTheme="minorHAnsi"/>
              </w:rPr>
              <w:t>New</w:t>
            </w:r>
            <w:r w:rsidR="00DE0EEF">
              <w:rPr>
                <w:rFonts w:asciiTheme="minorHAnsi" w:hAnsiTheme="minorHAnsi"/>
              </w:rPr>
              <w:t> </w:t>
            </w:r>
            <w:r w:rsidRPr="00207807">
              <w:rPr>
                <w:rFonts w:asciiTheme="minorHAnsi" w:hAnsiTheme="minorHAnsi"/>
              </w:rPr>
              <w:t>Zealand</w:t>
            </w:r>
            <w:r w:rsidRPr="00D66195">
              <w:rPr>
                <w:rFonts w:asciiTheme="minorHAnsi" w:hAnsiTheme="minorHAnsi"/>
              </w:rPr>
              <w:t>.</w:t>
            </w:r>
          </w:p>
        </w:tc>
        <w:tc>
          <w:tcPr>
            <w:tcW w:w="1250" w:type="pct"/>
            <w:shd w:val="clear" w:color="auto" w:fill="auto"/>
            <w:tcMar>
              <w:top w:w="57" w:type="dxa"/>
            </w:tcMar>
          </w:tcPr>
          <w:p w14:paraId="76F22D46" w14:textId="7FADA20D" w:rsidR="00C03C50" w:rsidRPr="00D66195" w:rsidRDefault="00C03C50" w:rsidP="009837E8">
            <w:pPr>
              <w:pStyle w:val="TableBullet"/>
              <w:spacing w:before="60"/>
              <w:rPr>
                <w:rFonts w:asciiTheme="minorHAnsi" w:hAnsiTheme="minorHAnsi"/>
              </w:rPr>
            </w:pPr>
            <w:r w:rsidRPr="00D66195">
              <w:rPr>
                <w:rFonts w:asciiTheme="minorHAnsi" w:hAnsiTheme="minorHAnsi"/>
              </w:rPr>
              <w:t>Decrease of 25</w:t>
            </w:r>
            <w:r>
              <w:rPr>
                <w:rFonts w:eastAsia="Calibri" w:cs="Calibri"/>
                <w:color w:val="000000" w:themeColor="text1"/>
              </w:rPr>
              <w:t>–</w:t>
            </w:r>
            <w:r w:rsidRPr="00D66195">
              <w:rPr>
                <w:rFonts w:asciiTheme="minorHAnsi" w:hAnsiTheme="minorHAnsi"/>
              </w:rPr>
              <w:t xml:space="preserve">50 frost days for central North Island and most of </w:t>
            </w:r>
            <w:r w:rsidR="00DE0EEF">
              <w:rPr>
                <w:rFonts w:asciiTheme="minorHAnsi" w:hAnsiTheme="minorHAnsi"/>
              </w:rPr>
              <w:t xml:space="preserve">the </w:t>
            </w:r>
            <w:r w:rsidRPr="00D66195">
              <w:rPr>
                <w:rFonts w:asciiTheme="minorHAnsi" w:hAnsiTheme="minorHAnsi"/>
              </w:rPr>
              <w:t>South Island (inland from coast). 50</w:t>
            </w:r>
            <w:r>
              <w:rPr>
                <w:rFonts w:eastAsia="Calibri" w:cs="Calibri"/>
                <w:color w:val="000000" w:themeColor="text1"/>
              </w:rPr>
              <w:t>–</w:t>
            </w:r>
            <w:r w:rsidRPr="00D66195">
              <w:rPr>
                <w:rFonts w:asciiTheme="minorHAnsi" w:hAnsiTheme="minorHAnsi"/>
              </w:rPr>
              <w:t xml:space="preserve">75 fewer frost days for Southern Alps. Much of </w:t>
            </w:r>
            <w:r w:rsidRPr="00207807">
              <w:rPr>
                <w:rFonts w:asciiTheme="minorHAnsi" w:hAnsiTheme="minorHAnsi"/>
              </w:rPr>
              <w:t>New Zealand</w:t>
            </w:r>
            <w:r w:rsidRPr="00D66195">
              <w:rPr>
                <w:rFonts w:asciiTheme="minorHAnsi" w:hAnsiTheme="minorHAnsi"/>
              </w:rPr>
              <w:t xml:space="preserve"> (outside of alpine areas) to be frost free under this scenario.</w:t>
            </w:r>
          </w:p>
          <w:p w14:paraId="43BFDF8C" w14:textId="77777777" w:rsidR="00C03C50" w:rsidRPr="00D66195" w:rsidRDefault="00C03C50" w:rsidP="009837E8">
            <w:pPr>
              <w:pStyle w:val="TableBullet"/>
              <w:rPr>
                <w:rFonts w:asciiTheme="minorHAnsi" w:hAnsiTheme="minorHAnsi"/>
              </w:rPr>
            </w:pPr>
            <w:r w:rsidRPr="00D66195">
              <w:rPr>
                <w:rFonts w:asciiTheme="minorHAnsi" w:hAnsiTheme="minorHAnsi"/>
              </w:rPr>
              <w:t>Snow days per year reduce by 30 days or more by 2090 (</w:t>
            </w:r>
            <w:r>
              <w:rPr>
                <w:rFonts w:asciiTheme="minorHAnsi" w:hAnsiTheme="minorHAnsi"/>
              </w:rPr>
              <w:t>Ministry for the Environment</w:t>
            </w:r>
            <w:r w:rsidRPr="00D66195">
              <w:rPr>
                <w:rFonts w:asciiTheme="minorHAnsi" w:hAnsiTheme="minorHAnsi"/>
              </w:rPr>
              <w:t>, 2018).</w:t>
            </w:r>
          </w:p>
          <w:p w14:paraId="32EFE749" w14:textId="7D4A848F" w:rsidR="00C03C50" w:rsidRPr="00D66195" w:rsidRDefault="00C03C50" w:rsidP="009837E8">
            <w:pPr>
              <w:pStyle w:val="TableBullet"/>
              <w:rPr>
                <w:rFonts w:asciiTheme="minorHAnsi" w:hAnsiTheme="minorHAnsi"/>
              </w:rPr>
            </w:pPr>
            <w:r w:rsidRPr="00D66195">
              <w:rPr>
                <w:rFonts w:asciiTheme="minorHAnsi" w:hAnsiTheme="minorHAnsi"/>
              </w:rPr>
              <w:t>Note</w:t>
            </w:r>
            <w:r w:rsidR="00DE0EEF">
              <w:rPr>
                <w:rFonts w:asciiTheme="minorHAnsi" w:hAnsiTheme="minorHAnsi"/>
              </w:rPr>
              <w:t>:</w:t>
            </w:r>
            <w:r w:rsidRPr="00D66195">
              <w:rPr>
                <w:rFonts w:asciiTheme="minorHAnsi" w:hAnsiTheme="minorHAnsi"/>
              </w:rPr>
              <w:t xml:space="preserve"> </w:t>
            </w:r>
            <w:r w:rsidR="00DE0EEF">
              <w:rPr>
                <w:rFonts w:asciiTheme="minorHAnsi" w:hAnsiTheme="minorHAnsi"/>
              </w:rPr>
              <w:t>N</w:t>
            </w:r>
            <w:r w:rsidRPr="00D66195">
              <w:rPr>
                <w:rFonts w:asciiTheme="minorHAnsi" w:hAnsiTheme="minorHAnsi"/>
              </w:rPr>
              <w:t>o information about snow water equivalent</w:t>
            </w:r>
            <w:r w:rsidR="00DE0EEF">
              <w:rPr>
                <w:rFonts w:asciiTheme="minorHAnsi" w:hAnsiTheme="minorHAnsi"/>
              </w:rPr>
              <w:t xml:space="preserve"> or </w:t>
            </w:r>
            <w:r w:rsidRPr="00D66195">
              <w:rPr>
                <w:rFonts w:asciiTheme="minorHAnsi" w:hAnsiTheme="minorHAnsi"/>
              </w:rPr>
              <w:t xml:space="preserve">snow amounts is available yet from IPCC AR5 downscaling for </w:t>
            </w:r>
            <w:r w:rsidRPr="00207807">
              <w:rPr>
                <w:rFonts w:asciiTheme="minorHAnsi" w:hAnsiTheme="minorHAnsi"/>
              </w:rPr>
              <w:t>New</w:t>
            </w:r>
            <w:r w:rsidR="00DE0EEF">
              <w:rPr>
                <w:rFonts w:asciiTheme="minorHAnsi" w:hAnsiTheme="minorHAnsi"/>
              </w:rPr>
              <w:t> </w:t>
            </w:r>
            <w:r w:rsidRPr="00207807">
              <w:rPr>
                <w:rFonts w:asciiTheme="minorHAnsi" w:hAnsiTheme="minorHAnsi"/>
              </w:rPr>
              <w:t>Zealand</w:t>
            </w:r>
            <w:r w:rsidRPr="00D66195">
              <w:rPr>
                <w:rFonts w:asciiTheme="minorHAnsi" w:hAnsiTheme="minorHAnsi"/>
              </w:rPr>
              <w:t>.</w:t>
            </w:r>
          </w:p>
          <w:p w14:paraId="3888A4CD" w14:textId="5564CBA1" w:rsidR="00C03C50" w:rsidRPr="00D66195" w:rsidRDefault="00C03C50" w:rsidP="009837E8">
            <w:pPr>
              <w:pStyle w:val="TableBullet"/>
            </w:pPr>
            <w:r w:rsidRPr="00D66195">
              <w:rPr>
                <w:rFonts w:eastAsia="Calibri" w:cs="Calibri"/>
                <w:color w:val="000000" w:themeColor="text1"/>
              </w:rPr>
              <w:t>Zone</w:t>
            </w:r>
            <w:r w:rsidR="00DE0EEF">
              <w:rPr>
                <w:rFonts w:eastAsia="Calibri" w:cs="Calibri"/>
                <w:color w:val="000000" w:themeColor="text1"/>
              </w:rPr>
              <w:t>s</w:t>
            </w:r>
            <w:r w:rsidRPr="00D66195">
              <w:rPr>
                <w:rFonts w:eastAsia="Calibri" w:cs="Calibri"/>
                <w:color w:val="000000" w:themeColor="text1"/>
              </w:rPr>
              <w:t xml:space="preserve"> 2</w:t>
            </w:r>
            <w:r>
              <w:rPr>
                <w:rFonts w:eastAsia="Calibri" w:cs="Calibri"/>
                <w:color w:val="000000" w:themeColor="text1"/>
              </w:rPr>
              <w:t>–</w:t>
            </w:r>
            <w:r w:rsidRPr="00D66195">
              <w:rPr>
                <w:rFonts w:eastAsia="Calibri" w:cs="Calibri"/>
                <w:color w:val="000000" w:themeColor="text1"/>
              </w:rPr>
              <w:t>3 (Tararua Ranges): The ranges will experience at least 60 fewer nights &lt;</w:t>
            </w:r>
            <w:r w:rsidRPr="00D66195">
              <w:rPr>
                <w:rFonts w:cs="Times New Roman"/>
              </w:rPr>
              <w:t>5</w:t>
            </w:r>
            <w:r w:rsidRPr="00D66195">
              <w:rPr>
                <w:rFonts w:eastAsia="Calibri" w:cs="Calibri"/>
                <w:color w:val="000000" w:themeColor="text1"/>
              </w:rPr>
              <w:t>°C by 2090 (Pearce et al, 2019).</w:t>
            </w:r>
          </w:p>
        </w:tc>
      </w:tr>
    </w:tbl>
    <w:p w14:paraId="0FEA7446" w14:textId="7520381B" w:rsidR="00C03C50" w:rsidRPr="006A3A1C" w:rsidRDefault="00DE0EEF" w:rsidP="00C03C50">
      <w:pPr>
        <w:rPr>
          <w:sz w:val="18"/>
        </w:rPr>
      </w:pPr>
      <w:r w:rsidRPr="006A3A1C">
        <w:rPr>
          <w:sz w:val="18"/>
        </w:rPr>
        <w:t>Note: * Authors use RCP6.0 for these estimates.</w:t>
      </w:r>
    </w:p>
    <w:p w14:paraId="307B6996" w14:textId="3C70F6C9" w:rsidR="004A3329" w:rsidRDefault="004A3329">
      <w:pPr>
        <w:spacing w:before="0" w:after="200" w:line="276" w:lineRule="auto"/>
        <w:jc w:val="left"/>
      </w:pPr>
      <w:r>
        <w:br w:type="page"/>
      </w:r>
    </w:p>
    <w:p w14:paraId="54B84D0B" w14:textId="05A4ABF9" w:rsidR="00C03C50" w:rsidRPr="0031245A" w:rsidRDefault="004A3329" w:rsidP="00F20F68">
      <w:pPr>
        <w:pStyle w:val="Tableheading2"/>
        <w:rPr>
          <w:color w:val="000000" w:themeColor="text1"/>
        </w:rPr>
      </w:pPr>
      <w:bookmarkStart w:id="824" w:name="_Toc45391959"/>
      <w:r w:rsidRPr="0031245A">
        <w:rPr>
          <w:rFonts w:cs="Times New Roman"/>
          <w:color w:val="000000" w:themeColor="text1"/>
        </w:rPr>
        <w:t>River and flow changes in frequency and magnitude in rural and urban</w:t>
      </w:r>
      <w:r w:rsidR="0073313E" w:rsidRPr="0031245A">
        <w:rPr>
          <w:rFonts w:cs="Times New Roman"/>
          <w:color w:val="000000" w:themeColor="text1"/>
        </w:rPr>
        <w:t> </w:t>
      </w:r>
      <w:r w:rsidRPr="0031245A">
        <w:rPr>
          <w:rFonts w:cs="Times New Roman"/>
          <w:color w:val="000000" w:themeColor="text1"/>
        </w:rPr>
        <w:t>areas</w:t>
      </w:r>
      <w:bookmarkEnd w:id="824"/>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395BA8DB" w14:textId="77777777" w:rsidTr="009B7338">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098E7643" w14:textId="77777777" w:rsidR="00C03C50" w:rsidRPr="00C03C50" w:rsidRDefault="00C03C50" w:rsidP="00756486">
            <w:pPr>
              <w:pStyle w:val="TableTextbold"/>
              <w:rPr>
                <w:color w:val="FFFFFF" w:themeColor="background1"/>
              </w:rPr>
            </w:pPr>
            <w:r w:rsidRPr="00C03C50">
              <w:rPr>
                <w:rFonts w:cs="Times New Roman"/>
                <w:color w:val="FFFFFF" w:themeColor="background1"/>
              </w:rPr>
              <w:t>River and flow changes in frequency and magnitude in rural and urban areas</w:t>
            </w:r>
          </w:p>
        </w:tc>
      </w:tr>
      <w:tr w:rsidR="009B7338" w:rsidRPr="009B7338" w14:paraId="7DD411F6" w14:textId="77777777" w:rsidTr="009B7338">
        <w:trPr>
          <w:trHeight w:val="340"/>
        </w:trPr>
        <w:tc>
          <w:tcPr>
            <w:tcW w:w="2500" w:type="pct"/>
            <w:gridSpan w:val="2"/>
            <w:tcBorders>
              <w:bottom w:val="nil"/>
            </w:tcBorders>
            <w:shd w:val="clear" w:color="auto" w:fill="D2DDE2" w:themeFill="accent3"/>
            <w:tcMar>
              <w:top w:w="0" w:type="dxa"/>
            </w:tcMar>
            <w:vAlign w:val="center"/>
          </w:tcPr>
          <w:p w14:paraId="0C699C19" w14:textId="77777777" w:rsidR="00C03C50" w:rsidRPr="009B7338" w:rsidRDefault="00C03C50" w:rsidP="00756486">
            <w:pPr>
              <w:pStyle w:val="TableTextbold"/>
            </w:pPr>
            <w:r w:rsidRPr="009B7338">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4A9629F2" w14:textId="77777777" w:rsidR="00C03C50" w:rsidRPr="009B7338" w:rsidRDefault="00C03C50" w:rsidP="00756486">
            <w:pPr>
              <w:pStyle w:val="TableTextbold"/>
            </w:pPr>
            <w:r w:rsidRPr="009B7338">
              <w:t xml:space="preserve">Climate sub-national zones affected </w:t>
            </w:r>
          </w:p>
        </w:tc>
      </w:tr>
      <w:tr w:rsidR="00C03C50" w:rsidRPr="00D66195" w14:paraId="27F76710" w14:textId="77777777" w:rsidTr="007B272D">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4BC1FD88" w14:textId="2FA5241E" w:rsidR="00C03C50" w:rsidRPr="00207807" w:rsidRDefault="00C03C50" w:rsidP="009837E8">
            <w:pPr>
              <w:pStyle w:val="TableText"/>
            </w:pPr>
            <w:r w:rsidRPr="00207807">
              <w:t>No information available</w:t>
            </w:r>
            <w:r w:rsidR="00E775D4">
              <w:t>.</w:t>
            </w:r>
          </w:p>
        </w:tc>
        <w:tc>
          <w:tcPr>
            <w:tcW w:w="2500" w:type="pct"/>
            <w:gridSpan w:val="2"/>
            <w:tcBorders>
              <w:top w:val="nil"/>
              <w:bottom w:val="single" w:sz="4" w:space="0" w:color="1C556C" w:themeColor="accent1"/>
            </w:tcBorders>
            <w:shd w:val="clear" w:color="auto" w:fill="FFFFFF" w:themeFill="background1"/>
            <w:tcMar>
              <w:top w:w="0" w:type="dxa"/>
            </w:tcMar>
          </w:tcPr>
          <w:p w14:paraId="6C282B49" w14:textId="77777777" w:rsidR="00C03C50" w:rsidRPr="00D66195" w:rsidRDefault="00C03C50" w:rsidP="009837E8">
            <w:pPr>
              <w:pStyle w:val="TableBullet"/>
              <w:spacing w:before="60"/>
            </w:pPr>
            <w:r w:rsidRPr="00D66195">
              <w:t xml:space="preserve">2050: All zones. Different level of effects across the regions. Largest increases in </w:t>
            </w:r>
            <w:r>
              <w:t>mean annual flood (</w:t>
            </w:r>
            <w:r w:rsidRPr="00D66195">
              <w:t>MAF</w:t>
            </w:r>
            <w:r>
              <w:t>)</w:t>
            </w:r>
            <w:r w:rsidRPr="00D66195">
              <w:t xml:space="preserve"> for Southland.</w:t>
            </w:r>
          </w:p>
          <w:p w14:paraId="5C118A67" w14:textId="77777777" w:rsidR="00C03C50" w:rsidRPr="00D66195" w:rsidRDefault="00C03C50" w:rsidP="009837E8">
            <w:pPr>
              <w:pStyle w:val="TableBullet"/>
            </w:pPr>
            <w:r w:rsidRPr="00D66195">
              <w:rPr>
                <w:rFonts w:eastAsia="Calibri" w:cs="Calibri"/>
              </w:rPr>
              <w:t xml:space="preserve">2100: </w:t>
            </w:r>
            <w:r w:rsidRPr="00D66195">
              <w:t>All zones. Different level of effects across the regions. Largest increases in MAF for Southland.</w:t>
            </w:r>
          </w:p>
        </w:tc>
      </w:tr>
      <w:tr w:rsidR="00C03C50" w:rsidRPr="00C03C50" w14:paraId="62AC1658" w14:textId="77777777" w:rsidTr="009B7338">
        <w:trPr>
          <w:trHeight w:val="340"/>
        </w:trPr>
        <w:tc>
          <w:tcPr>
            <w:tcW w:w="1250" w:type="pct"/>
            <w:shd w:val="clear" w:color="auto" w:fill="1C556C" w:themeFill="accent1"/>
            <w:tcMar>
              <w:top w:w="0" w:type="dxa"/>
            </w:tcMar>
          </w:tcPr>
          <w:p w14:paraId="59399BE4"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121E53D2"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30825889"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138B50EB"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162BB042" w14:textId="77777777" w:rsidTr="007B272D">
        <w:trPr>
          <w:trHeight w:val="283"/>
        </w:trPr>
        <w:tc>
          <w:tcPr>
            <w:tcW w:w="1250" w:type="pct"/>
            <w:shd w:val="clear" w:color="auto" w:fill="auto"/>
            <w:tcMar>
              <w:top w:w="0" w:type="dxa"/>
            </w:tcMar>
          </w:tcPr>
          <w:p w14:paraId="7EE2190A" w14:textId="0D67B24F" w:rsidR="00C03C50" w:rsidRPr="00D66195" w:rsidRDefault="00C03C50" w:rsidP="009837E8">
            <w:pPr>
              <w:pStyle w:val="TableBullet"/>
              <w:spacing w:before="60"/>
            </w:pPr>
            <w:r w:rsidRPr="00D66195">
              <w:t>Zone 1</w:t>
            </w:r>
            <w:r w:rsidR="00E775D4">
              <w:t>:</w:t>
            </w:r>
            <w:r w:rsidR="00E775D4" w:rsidRPr="00D66195">
              <w:t xml:space="preserve"> </w:t>
            </w:r>
            <w:r w:rsidRPr="00D66195">
              <w:t>Mean annual flood decrease</w:t>
            </w:r>
            <w:r w:rsidR="002E37F1">
              <w:t>s</w:t>
            </w:r>
            <w:r w:rsidRPr="00D66195">
              <w:t xml:space="preserve"> in some areas (Collins and Zammit, 2016)</w:t>
            </w:r>
            <w:r>
              <w:t>.</w:t>
            </w:r>
          </w:p>
          <w:p w14:paraId="42E78420" w14:textId="5E302796" w:rsidR="00C03C50" w:rsidRPr="00D66195" w:rsidRDefault="00C03C50" w:rsidP="009837E8">
            <w:pPr>
              <w:pStyle w:val="TableBullet"/>
            </w:pPr>
            <w:r w:rsidRPr="00D66195">
              <w:t>Zone</w:t>
            </w:r>
            <w:r w:rsidR="0077631C">
              <w:t>s</w:t>
            </w:r>
            <w:r w:rsidRPr="00D66195">
              <w:t xml:space="preserve"> 2, 3</w:t>
            </w:r>
            <w:r w:rsidR="00E775D4">
              <w:t>:</w:t>
            </w:r>
            <w:r w:rsidR="00E775D4" w:rsidRPr="00D66195">
              <w:t xml:space="preserve"> </w:t>
            </w:r>
            <w:r w:rsidRPr="00D66195">
              <w:t>Mean annual flood stays the same or slightly increases in some areas (Collins and Zammit, 2016).</w:t>
            </w:r>
          </w:p>
          <w:p w14:paraId="46C4A441" w14:textId="786B89BE" w:rsidR="00C03C50" w:rsidRPr="00D66195" w:rsidRDefault="00C03C50" w:rsidP="009837E8">
            <w:pPr>
              <w:pStyle w:val="TableBullet"/>
              <w:rPr>
                <w:b/>
              </w:rPr>
            </w:pPr>
            <w:r w:rsidRPr="00D66195">
              <w:t>Zone 4, 5, 6</w:t>
            </w:r>
            <w:r w:rsidR="00E775D4">
              <w:t>:</w:t>
            </w:r>
            <w:r w:rsidR="00E775D4" w:rsidRPr="00D66195">
              <w:t xml:space="preserve"> </w:t>
            </w:r>
            <w:r w:rsidRPr="00D66195">
              <w:t>Mean annual flood slightly increases in most areas, slightly decreases in south Canterbury plains.</w:t>
            </w:r>
            <w:r w:rsidRPr="00D66195">
              <w:rPr>
                <w:b/>
              </w:rPr>
              <w:t> </w:t>
            </w:r>
          </w:p>
          <w:p w14:paraId="00DE2949" w14:textId="77777777" w:rsidR="00C03C50" w:rsidRPr="00D66195" w:rsidRDefault="00C03C50" w:rsidP="009837E8">
            <w:pPr>
              <w:pStyle w:val="TableBullet"/>
            </w:pPr>
            <w:r w:rsidRPr="00D66195">
              <w:t>Lower river flows in summer will raise water temperatures and exacerbate water quality problems, such as through increased algae growth (</w:t>
            </w:r>
            <w:r w:rsidRPr="00207807">
              <w:t>Climate Change Adaptation Technical Working Group</w:t>
            </w:r>
            <w:r w:rsidRPr="00D66195">
              <w:t>, 2017).</w:t>
            </w:r>
          </w:p>
          <w:p w14:paraId="65E27690" w14:textId="50903F93" w:rsidR="00C03C50" w:rsidRPr="00D66195" w:rsidRDefault="00C03C50" w:rsidP="009837E8">
            <w:pPr>
              <w:pStyle w:val="TableBullet"/>
              <w:rPr>
                <w:rFonts w:eastAsia="Calibri" w:cs="Calibri"/>
                <w:b/>
              </w:rPr>
            </w:pPr>
            <w:r w:rsidRPr="00D66195">
              <w:rPr>
                <w:rFonts w:eastAsia="Calibri" w:cs="Calibri"/>
                <w:color w:val="000000" w:themeColor="text1"/>
              </w:rPr>
              <w:t xml:space="preserve">Note: </w:t>
            </w:r>
            <w:r w:rsidR="002E37F1">
              <w:rPr>
                <w:rFonts w:eastAsia="Calibri" w:cs="Calibri"/>
                <w:color w:val="000000" w:themeColor="text1"/>
              </w:rPr>
              <w:t>N</w:t>
            </w:r>
            <w:r w:rsidRPr="00D66195">
              <w:rPr>
                <w:rFonts w:eastAsia="Calibri" w:cs="Calibri"/>
                <w:color w:val="000000" w:themeColor="text1"/>
              </w:rPr>
              <w:t>o research yet on changes to large flood flows and return periods – highly uncertain at this point.</w:t>
            </w:r>
          </w:p>
        </w:tc>
        <w:tc>
          <w:tcPr>
            <w:tcW w:w="1250" w:type="pct"/>
            <w:shd w:val="clear" w:color="auto" w:fill="auto"/>
            <w:tcMar>
              <w:top w:w="0" w:type="dxa"/>
            </w:tcMar>
          </w:tcPr>
          <w:p w14:paraId="3BEB5020" w14:textId="48E3C67D" w:rsidR="00C03C50" w:rsidRPr="00D66195" w:rsidRDefault="00C03C50" w:rsidP="009837E8">
            <w:pPr>
              <w:pStyle w:val="TableBullet"/>
              <w:spacing w:before="60"/>
              <w:rPr>
                <w:b/>
              </w:rPr>
            </w:pPr>
            <w:r w:rsidRPr="00D66195">
              <w:t>Zone 1</w:t>
            </w:r>
            <w:r w:rsidR="002E37F1">
              <w:t>:</w:t>
            </w:r>
            <w:r w:rsidR="002E37F1" w:rsidRPr="00D66195">
              <w:t xml:space="preserve"> </w:t>
            </w:r>
            <w:r w:rsidRPr="00D66195">
              <w:t>Mean annual flood decreases in most areas (Collins and Zammit, 2016).</w:t>
            </w:r>
          </w:p>
          <w:p w14:paraId="4D6DAA73" w14:textId="65428C50" w:rsidR="00C03C50" w:rsidRPr="00D66195" w:rsidRDefault="00C03C50" w:rsidP="009837E8">
            <w:pPr>
              <w:pStyle w:val="TableBullet"/>
            </w:pPr>
            <w:r w:rsidRPr="00D66195">
              <w:t>Zone 2</w:t>
            </w:r>
            <w:r w:rsidR="002E37F1">
              <w:t>:</w:t>
            </w:r>
            <w:r w:rsidR="002E37F1" w:rsidRPr="00D66195">
              <w:t xml:space="preserve"> </w:t>
            </w:r>
            <w:r w:rsidRPr="00D66195">
              <w:t>Mean annual flood increases in west, decreases in central N</w:t>
            </w:r>
            <w:r>
              <w:t xml:space="preserve">orth </w:t>
            </w:r>
            <w:r w:rsidRPr="00D66195">
              <w:t>I</w:t>
            </w:r>
            <w:r>
              <w:t>sland</w:t>
            </w:r>
            <w:r w:rsidRPr="00D66195">
              <w:t>.</w:t>
            </w:r>
          </w:p>
          <w:p w14:paraId="0330DAEB" w14:textId="450DD046" w:rsidR="00C03C50" w:rsidRPr="00D66195" w:rsidRDefault="00C03C50" w:rsidP="009837E8">
            <w:pPr>
              <w:pStyle w:val="TableBullet"/>
            </w:pPr>
            <w:r w:rsidRPr="00D66195">
              <w:t>Zone 3</w:t>
            </w:r>
            <w:r w:rsidR="002E37F1">
              <w:t>:</w:t>
            </w:r>
            <w:r w:rsidR="002E37F1" w:rsidRPr="00D66195">
              <w:t xml:space="preserve"> </w:t>
            </w:r>
            <w:r w:rsidRPr="00D66195">
              <w:t>Mean annual flood generally decrease</w:t>
            </w:r>
            <w:r w:rsidR="002E37F1">
              <w:t>s</w:t>
            </w:r>
            <w:r w:rsidRPr="00D66195">
              <w:t>.</w:t>
            </w:r>
          </w:p>
          <w:p w14:paraId="044B1462" w14:textId="3DFBE6E5" w:rsidR="00C03C50" w:rsidRPr="00D66195" w:rsidRDefault="00C03C50" w:rsidP="009837E8">
            <w:pPr>
              <w:pStyle w:val="TableBullet"/>
            </w:pPr>
            <w:r w:rsidRPr="00D66195">
              <w:t>Zone</w:t>
            </w:r>
            <w:r w:rsidR="002E37F1">
              <w:t>s</w:t>
            </w:r>
            <w:r w:rsidRPr="00D66195">
              <w:t xml:space="preserve"> 4, 5</w:t>
            </w:r>
            <w:r w:rsidR="002E37F1">
              <w:t>:</w:t>
            </w:r>
            <w:r w:rsidR="002E37F1" w:rsidRPr="00D66195">
              <w:t xml:space="preserve"> </w:t>
            </w:r>
            <w:r w:rsidRPr="00D66195">
              <w:t>Mean annual flood slightly increases in most areas, slightly decreases in inland Marlborough, Cant</w:t>
            </w:r>
            <w:r>
              <w:t>erbury</w:t>
            </w:r>
            <w:r w:rsidRPr="00D66195">
              <w:t xml:space="preserve"> Plains.</w:t>
            </w:r>
          </w:p>
          <w:p w14:paraId="4F59B11F" w14:textId="03D5B464" w:rsidR="00C03C50" w:rsidRPr="00D66195" w:rsidRDefault="00C03C50" w:rsidP="009837E8">
            <w:pPr>
              <w:pStyle w:val="TableBullet"/>
              <w:rPr>
                <w:b/>
              </w:rPr>
            </w:pPr>
            <w:r w:rsidRPr="00D66195">
              <w:t>Zone 6</w:t>
            </w:r>
            <w:r w:rsidR="002E37F1">
              <w:t>:</w:t>
            </w:r>
            <w:r w:rsidR="002E37F1" w:rsidRPr="00D66195">
              <w:t xml:space="preserve"> </w:t>
            </w:r>
            <w:r w:rsidRPr="00D66195">
              <w:t>Mean annual flood increases, particularly for Southland.</w:t>
            </w:r>
            <w:r w:rsidRPr="00D66195">
              <w:rPr>
                <w:b/>
              </w:rPr>
              <w:t> </w:t>
            </w:r>
          </w:p>
          <w:p w14:paraId="3EECC19A" w14:textId="77777777" w:rsidR="00C03C50" w:rsidRPr="00D66195" w:rsidRDefault="00C03C50" w:rsidP="009837E8">
            <w:pPr>
              <w:pStyle w:val="TableBullet"/>
              <w:rPr>
                <w:rFonts w:eastAsia="Calibri" w:cs="Calibri"/>
                <w:color w:val="000000" w:themeColor="text1"/>
              </w:rPr>
            </w:pPr>
            <w:r w:rsidRPr="00D66195">
              <w:t>Lower river flows in summer will raise water temperatures and exacerbate water quality problems, such as through increased algae growth (</w:t>
            </w:r>
            <w:r w:rsidRPr="00207807">
              <w:t>Climate Change Adaptation Technical Working Group</w:t>
            </w:r>
            <w:r w:rsidRPr="00D66195">
              <w:t>, 2017).</w:t>
            </w:r>
          </w:p>
          <w:p w14:paraId="1BCC0937" w14:textId="38760199" w:rsidR="00C03C50" w:rsidRPr="00D66195" w:rsidRDefault="00C03C50" w:rsidP="009837E8">
            <w:pPr>
              <w:pStyle w:val="TableBullet"/>
              <w:rPr>
                <w:rFonts w:eastAsia="Calibri" w:cs="Calibri"/>
              </w:rPr>
            </w:pPr>
            <w:r w:rsidRPr="00D66195">
              <w:rPr>
                <w:rFonts w:eastAsia="Calibri" w:cs="Calibri"/>
                <w:color w:val="000000" w:themeColor="text1"/>
              </w:rPr>
              <w:t xml:space="preserve">Note: </w:t>
            </w:r>
            <w:r w:rsidR="002E37F1">
              <w:rPr>
                <w:rFonts w:eastAsia="Calibri" w:cs="Calibri"/>
                <w:color w:val="000000" w:themeColor="text1"/>
              </w:rPr>
              <w:t>N</w:t>
            </w:r>
            <w:r w:rsidRPr="00D66195">
              <w:rPr>
                <w:rFonts w:eastAsia="Calibri" w:cs="Calibri"/>
                <w:color w:val="000000" w:themeColor="text1"/>
              </w:rPr>
              <w:t>o research yet on changes to large flood flows and return periods – highly uncertain at this point.</w:t>
            </w:r>
          </w:p>
        </w:tc>
        <w:tc>
          <w:tcPr>
            <w:tcW w:w="1250" w:type="pct"/>
            <w:shd w:val="clear" w:color="auto" w:fill="auto"/>
            <w:tcMar>
              <w:top w:w="0" w:type="dxa"/>
            </w:tcMar>
          </w:tcPr>
          <w:p w14:paraId="7D8A3567" w14:textId="77777777" w:rsidR="00C03C50" w:rsidRPr="00D66195" w:rsidRDefault="00C03C50" w:rsidP="009837E8">
            <w:pPr>
              <w:pStyle w:val="TableBullet"/>
              <w:spacing w:before="60"/>
            </w:pPr>
            <w:r w:rsidRPr="00D66195">
              <w:t xml:space="preserve">Zone 1. </w:t>
            </w:r>
            <w:r>
              <w:t>MAF</w:t>
            </w:r>
            <w:r w:rsidRPr="00D66195">
              <w:t xml:space="preserve"> decrease for most of the region, increase for Waikato (Collins and Zammit, 2016)</w:t>
            </w:r>
            <w:r>
              <w:t>.</w:t>
            </w:r>
          </w:p>
          <w:p w14:paraId="3A2FB9FD" w14:textId="203D8ED7" w:rsidR="00C03C50" w:rsidRPr="00D66195" w:rsidRDefault="00C03C50" w:rsidP="009837E8">
            <w:pPr>
              <w:pStyle w:val="TableBullet"/>
            </w:pPr>
            <w:r w:rsidRPr="00D66195">
              <w:t xml:space="preserve">Zone 2. </w:t>
            </w:r>
            <w:r>
              <w:t>MAF</w:t>
            </w:r>
            <w:r w:rsidRPr="00D66195">
              <w:t xml:space="preserve"> increase.</w:t>
            </w:r>
          </w:p>
          <w:p w14:paraId="53FEE544" w14:textId="7BDEB3C3" w:rsidR="00C03C50" w:rsidRPr="00D66195" w:rsidRDefault="00C03C50" w:rsidP="009837E8">
            <w:pPr>
              <w:pStyle w:val="TableBullet"/>
            </w:pPr>
            <w:r w:rsidRPr="00D66195">
              <w:t xml:space="preserve">Zone 3. </w:t>
            </w:r>
            <w:r>
              <w:t>MAF</w:t>
            </w:r>
            <w:r w:rsidRPr="00D66195">
              <w:t xml:space="preserve"> generally decrease.</w:t>
            </w:r>
          </w:p>
          <w:p w14:paraId="74AE510B" w14:textId="652108DD" w:rsidR="00C03C50" w:rsidRPr="00D66195" w:rsidRDefault="00C03C50" w:rsidP="009837E8">
            <w:pPr>
              <w:pStyle w:val="TableBullet"/>
              <w:rPr>
                <w:b/>
              </w:rPr>
            </w:pPr>
            <w:r w:rsidRPr="00D66195">
              <w:t xml:space="preserve">Zone 4, 5, 6. </w:t>
            </w:r>
            <w:r>
              <w:t>MAF</w:t>
            </w:r>
            <w:r w:rsidRPr="00D66195">
              <w:t xml:space="preserve"> slightly increases in most areas, slightly decreases in Banks Peninsula, south Canterbury, northern Southland.</w:t>
            </w:r>
            <w:r w:rsidRPr="00D66195">
              <w:rPr>
                <w:b/>
              </w:rPr>
              <w:t> </w:t>
            </w:r>
          </w:p>
          <w:p w14:paraId="5E68100D" w14:textId="77777777" w:rsidR="00C03C50" w:rsidRPr="00D66195" w:rsidRDefault="00C03C50" w:rsidP="009837E8">
            <w:pPr>
              <w:pStyle w:val="TableBullet"/>
              <w:rPr>
                <w:b/>
              </w:rPr>
            </w:pPr>
            <w:r w:rsidRPr="00D66195">
              <w:t>Lower river flows in summer will raise water temperatures and exacerbate water quality problems, such as through increased algae growth (</w:t>
            </w:r>
            <w:r w:rsidRPr="00207807">
              <w:t>Climate Change Adaptation Technical Working Group</w:t>
            </w:r>
            <w:r w:rsidRPr="00D66195">
              <w:t>, 2017).</w:t>
            </w:r>
          </w:p>
          <w:p w14:paraId="063AC762" w14:textId="3B83CFA1" w:rsidR="00C03C50" w:rsidRPr="00D66195" w:rsidRDefault="00C03C50" w:rsidP="009837E8">
            <w:pPr>
              <w:pStyle w:val="TableBullet"/>
              <w:rPr>
                <w:szCs w:val="18"/>
              </w:rPr>
            </w:pPr>
            <w:r w:rsidRPr="00D66195">
              <w:rPr>
                <w:rFonts w:eastAsia="Calibri" w:cs="Calibri"/>
                <w:color w:val="000000" w:themeColor="text1"/>
              </w:rPr>
              <w:t>Note: no research yet on changes to large flood flows and return periods – highly uncertain at this point.</w:t>
            </w:r>
          </w:p>
        </w:tc>
        <w:tc>
          <w:tcPr>
            <w:tcW w:w="1250" w:type="pct"/>
            <w:shd w:val="clear" w:color="auto" w:fill="auto"/>
            <w:tcMar>
              <w:top w:w="0" w:type="dxa"/>
            </w:tcMar>
          </w:tcPr>
          <w:p w14:paraId="17FFB4F9" w14:textId="222816F0" w:rsidR="00C03C50" w:rsidRPr="00D66195" w:rsidRDefault="00C03C50" w:rsidP="009837E8">
            <w:pPr>
              <w:pStyle w:val="TableBullet"/>
              <w:spacing w:before="60"/>
            </w:pPr>
            <w:r w:rsidRPr="00D66195">
              <w:t>Zone 1</w:t>
            </w:r>
            <w:r w:rsidR="002E37F1">
              <w:t>:</w:t>
            </w:r>
            <w:r w:rsidR="002E37F1" w:rsidRPr="00D66195">
              <w:t xml:space="preserve"> </w:t>
            </w:r>
            <w:r>
              <w:t>MAF</w:t>
            </w:r>
            <w:r w:rsidRPr="00D66195">
              <w:t xml:space="preserve"> increases everywhere except Far North (decrease).</w:t>
            </w:r>
          </w:p>
          <w:p w14:paraId="47CE7B0A" w14:textId="7704AC2F" w:rsidR="00C03C50" w:rsidRPr="00D66195" w:rsidRDefault="00C03C50" w:rsidP="009837E8">
            <w:pPr>
              <w:pStyle w:val="TableBullet"/>
            </w:pPr>
            <w:r w:rsidRPr="00D66195">
              <w:t>Zone 2</w:t>
            </w:r>
            <w:r w:rsidR="002E37F1">
              <w:t>:</w:t>
            </w:r>
            <w:r w:rsidR="002E37F1" w:rsidRPr="00D66195">
              <w:t xml:space="preserve"> </w:t>
            </w:r>
            <w:r>
              <w:t>MAF</w:t>
            </w:r>
            <w:r w:rsidRPr="00D66195">
              <w:t xml:space="preserve"> increases. </w:t>
            </w:r>
          </w:p>
          <w:p w14:paraId="57530C84" w14:textId="20C5ED4A" w:rsidR="00C03C50" w:rsidRPr="00D66195" w:rsidRDefault="00C03C50" w:rsidP="009837E8">
            <w:pPr>
              <w:pStyle w:val="TableBullet"/>
            </w:pPr>
            <w:r w:rsidRPr="00D66195">
              <w:t>Zone 3</w:t>
            </w:r>
            <w:r w:rsidR="002E37F1">
              <w:t>:</w:t>
            </w:r>
            <w:r w:rsidR="002E37F1" w:rsidRPr="00D66195">
              <w:t xml:space="preserve"> </w:t>
            </w:r>
            <w:r w:rsidRPr="00D66195">
              <w:t xml:space="preserve">MAF increases, but smaller increases than for </w:t>
            </w:r>
            <w:r w:rsidR="00253BC1">
              <w:t>z</w:t>
            </w:r>
            <w:r w:rsidRPr="00D66195">
              <w:t>one 2.</w:t>
            </w:r>
          </w:p>
          <w:p w14:paraId="281414A6" w14:textId="642CF052" w:rsidR="00C03C50" w:rsidRPr="00D66195" w:rsidRDefault="00C03C50" w:rsidP="009837E8">
            <w:pPr>
              <w:pStyle w:val="TableBullet"/>
            </w:pPr>
            <w:r w:rsidRPr="00D66195">
              <w:t>Zone 4</w:t>
            </w:r>
            <w:r w:rsidR="002E37F1">
              <w:t>:</w:t>
            </w:r>
            <w:r w:rsidR="002E37F1" w:rsidRPr="00D66195">
              <w:t xml:space="preserve"> </w:t>
            </w:r>
            <w:r w:rsidRPr="00D66195">
              <w:t>MAF increases, particularly in northern areas.</w:t>
            </w:r>
          </w:p>
          <w:p w14:paraId="2568DEFA" w14:textId="2B0C5BB9" w:rsidR="00C03C50" w:rsidRPr="00D66195" w:rsidRDefault="00C03C50" w:rsidP="009837E8">
            <w:pPr>
              <w:pStyle w:val="TableBullet"/>
            </w:pPr>
            <w:r w:rsidRPr="00D66195">
              <w:t>Zone 5</w:t>
            </w:r>
            <w:r w:rsidR="002E37F1">
              <w:t>:</w:t>
            </w:r>
            <w:r w:rsidR="002E37F1" w:rsidRPr="00D66195">
              <w:t xml:space="preserve"> </w:t>
            </w:r>
            <w:r w:rsidRPr="00D66195">
              <w:t xml:space="preserve">MAF increases, particularly in inland and </w:t>
            </w:r>
            <w:r>
              <w:t>s</w:t>
            </w:r>
            <w:r w:rsidRPr="00D66195">
              <w:t>outh of region.</w:t>
            </w:r>
          </w:p>
          <w:p w14:paraId="433ED8EA" w14:textId="14278B32" w:rsidR="00C03C50" w:rsidRPr="00D66195" w:rsidRDefault="00C03C50" w:rsidP="009837E8">
            <w:pPr>
              <w:pStyle w:val="TableBullet"/>
            </w:pPr>
            <w:r w:rsidRPr="00D66195">
              <w:t>Zone 6</w:t>
            </w:r>
            <w:r w:rsidR="002E37F1">
              <w:t>:</w:t>
            </w:r>
            <w:r w:rsidR="002E37F1" w:rsidRPr="00D66195">
              <w:t xml:space="preserve"> </w:t>
            </w:r>
            <w:r w:rsidRPr="00D66195">
              <w:t xml:space="preserve">MAF increases significantly, particularly in </w:t>
            </w:r>
            <w:r>
              <w:t>south</w:t>
            </w:r>
            <w:r w:rsidRPr="00D66195">
              <w:t xml:space="preserve"> and </w:t>
            </w:r>
            <w:r>
              <w:t>east</w:t>
            </w:r>
            <w:r w:rsidRPr="00D66195">
              <w:t xml:space="preserve"> of region.</w:t>
            </w:r>
          </w:p>
          <w:p w14:paraId="5D145668" w14:textId="77777777" w:rsidR="00C03C50" w:rsidRPr="00D66195" w:rsidRDefault="00C03C50" w:rsidP="009837E8">
            <w:pPr>
              <w:pStyle w:val="TableBullet"/>
            </w:pPr>
            <w:r w:rsidRPr="00D66195">
              <w:t>Lower river flows in summer will raise water temperatures and exacerbate water quality problems, such as through increased algae growth (</w:t>
            </w:r>
            <w:r w:rsidRPr="00207807">
              <w:t>Climate Change Adaptation Technical Working Group</w:t>
            </w:r>
            <w:r w:rsidRPr="00D66195">
              <w:t>, 2017).</w:t>
            </w:r>
          </w:p>
          <w:p w14:paraId="7043C5F8" w14:textId="4C13BF7A" w:rsidR="00C03C50" w:rsidRPr="00D66195" w:rsidRDefault="00C03C50" w:rsidP="009837E8">
            <w:pPr>
              <w:pStyle w:val="TableBullet"/>
              <w:rPr>
                <w:rFonts w:cs="Times New Roman"/>
              </w:rPr>
            </w:pPr>
            <w:r w:rsidRPr="00D66195">
              <w:rPr>
                <w:rFonts w:eastAsia="Calibri" w:cs="Calibri"/>
                <w:color w:val="000000" w:themeColor="text1"/>
              </w:rPr>
              <w:t xml:space="preserve">Note: </w:t>
            </w:r>
            <w:r w:rsidR="002E37F1">
              <w:rPr>
                <w:rFonts w:eastAsia="Calibri" w:cs="Calibri"/>
                <w:color w:val="000000" w:themeColor="text1"/>
              </w:rPr>
              <w:t>N</w:t>
            </w:r>
            <w:r w:rsidRPr="00D66195">
              <w:rPr>
                <w:rFonts w:eastAsia="Calibri" w:cs="Calibri"/>
                <w:color w:val="000000" w:themeColor="text1"/>
              </w:rPr>
              <w:t>o research yet on changes to large flood flows and return periods – highly uncertain at this point.</w:t>
            </w:r>
          </w:p>
          <w:p w14:paraId="730EB466" w14:textId="638537FD" w:rsidR="00C03C50" w:rsidRPr="00D66195" w:rsidRDefault="00C03C50" w:rsidP="002E37F1">
            <w:pPr>
              <w:pStyle w:val="TableBullet"/>
            </w:pPr>
            <w:r w:rsidRPr="00D66195">
              <w:rPr>
                <w:rFonts w:eastAsia="Calibri" w:cs="Calibri"/>
                <w:b/>
              </w:rPr>
              <w:t xml:space="preserve">National: </w:t>
            </w:r>
            <w:r w:rsidR="002E37F1">
              <w:rPr>
                <w:rFonts w:eastAsia="Calibri" w:cs="Calibri"/>
              </w:rPr>
              <w:t>I</w:t>
            </w:r>
            <w:r w:rsidRPr="00D66195">
              <w:rPr>
                <w:rFonts w:eastAsia="Calibri" w:cs="Calibri"/>
              </w:rPr>
              <w:t>ncreases in MAF for most of the country’s agricultural areas, with only slight reductions in the rest. The percentage increases tend to be greater for the more extreme RCPs and late</w:t>
            </w:r>
            <w:r>
              <w:rPr>
                <w:rFonts w:eastAsia="Calibri" w:cs="Calibri"/>
              </w:rPr>
              <w:t xml:space="preserve"> </w:t>
            </w:r>
            <w:r w:rsidRPr="00D66195">
              <w:rPr>
                <w:rFonts w:eastAsia="Calibri" w:cs="Calibri"/>
              </w:rPr>
              <w:t>century, with swathes of particularly large increases in several parts of the country depending on the RCP and time period: south Auckland down to west Waikato; central Manawatu</w:t>
            </w:r>
            <w:r w:rsidR="006116B9">
              <w:rPr>
                <w:rFonts w:eastAsia="Calibri" w:cs="Calibri"/>
              </w:rPr>
              <w:t>–</w:t>
            </w:r>
            <w:r w:rsidRPr="00D66195">
              <w:rPr>
                <w:rFonts w:eastAsia="Calibri" w:cs="Calibri"/>
              </w:rPr>
              <w:t>W</w:t>
            </w:r>
            <w:r w:rsidR="006116B9">
              <w:rPr>
                <w:rFonts w:eastAsia="Calibri" w:cs="Calibri"/>
              </w:rPr>
              <w:t>h</w:t>
            </w:r>
            <w:r w:rsidRPr="00D66195">
              <w:rPr>
                <w:rFonts w:eastAsia="Calibri" w:cs="Calibri"/>
              </w:rPr>
              <w:t>anganui; southern Hawke’s Bay; and much of Canterbury, Otago and Southland. The substantial increases observed in Southland are the most consistent late century.</w:t>
            </w:r>
          </w:p>
        </w:tc>
      </w:tr>
    </w:tbl>
    <w:p w14:paraId="05FA0C1A" w14:textId="77777777" w:rsidR="004A3329" w:rsidRDefault="004A3329" w:rsidP="00C03C50">
      <w:pPr>
        <w:spacing w:after="0" w:line="240" w:lineRule="auto"/>
      </w:pPr>
    </w:p>
    <w:p w14:paraId="2515898D" w14:textId="25674562" w:rsidR="004A3329" w:rsidRDefault="004A3329">
      <w:pPr>
        <w:spacing w:before="0" w:after="200" w:line="276" w:lineRule="auto"/>
        <w:jc w:val="left"/>
      </w:pPr>
      <w:r>
        <w:br w:type="page"/>
      </w:r>
    </w:p>
    <w:p w14:paraId="05DD975F" w14:textId="01117D13" w:rsidR="00C03C50" w:rsidRPr="0031245A" w:rsidRDefault="00065655" w:rsidP="00F20F68">
      <w:pPr>
        <w:pStyle w:val="Tableheading2"/>
        <w:rPr>
          <w:color w:val="000000" w:themeColor="text1"/>
        </w:rPr>
      </w:pPr>
      <w:bookmarkStart w:id="825" w:name="_Toc45391960"/>
      <w:r w:rsidRPr="0031245A">
        <w:rPr>
          <w:rFonts w:cs="Times New Roman"/>
          <w:color w:val="000000" w:themeColor="text1"/>
        </w:rPr>
        <w:t>Coastal and estuarine flooding: increasing persistence, frequency and</w:t>
      </w:r>
      <w:r w:rsidR="0073313E" w:rsidRPr="0031245A">
        <w:rPr>
          <w:rFonts w:cs="Times New Roman"/>
          <w:color w:val="000000" w:themeColor="text1"/>
        </w:rPr>
        <w:t> </w:t>
      </w:r>
      <w:r w:rsidRPr="0031245A">
        <w:rPr>
          <w:rFonts w:cs="Times New Roman"/>
          <w:color w:val="000000" w:themeColor="text1"/>
        </w:rPr>
        <w:t>magnitude</w:t>
      </w:r>
      <w:bookmarkEnd w:id="825"/>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3BFC1FE4" w14:textId="77777777" w:rsidTr="007B272D">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464ABB31" w14:textId="77777777" w:rsidR="00C03C50" w:rsidRPr="00C03C50" w:rsidRDefault="00C03C50" w:rsidP="00756486">
            <w:pPr>
              <w:pStyle w:val="TableTextbold"/>
              <w:rPr>
                <w:color w:val="FFFFFF" w:themeColor="background1"/>
              </w:rPr>
            </w:pPr>
            <w:bookmarkStart w:id="826" w:name="Coastalandestuarinefloodingincreasing"/>
            <w:r w:rsidRPr="00C03C50">
              <w:rPr>
                <w:rFonts w:cs="Times New Roman"/>
                <w:color w:val="FFFFFF" w:themeColor="background1"/>
              </w:rPr>
              <w:t>Coastal and estuarine flooding: increasing persistence, frequency and magnitude</w:t>
            </w:r>
            <w:bookmarkEnd w:id="826"/>
          </w:p>
        </w:tc>
      </w:tr>
      <w:tr w:rsidR="007B272D" w:rsidRPr="007B272D" w14:paraId="71CADCC6" w14:textId="77777777" w:rsidTr="007B272D">
        <w:trPr>
          <w:trHeight w:val="340"/>
        </w:trPr>
        <w:tc>
          <w:tcPr>
            <w:tcW w:w="2500" w:type="pct"/>
            <w:gridSpan w:val="2"/>
            <w:tcBorders>
              <w:bottom w:val="nil"/>
            </w:tcBorders>
            <w:shd w:val="clear" w:color="auto" w:fill="D2DDE2" w:themeFill="accent3"/>
            <w:tcMar>
              <w:top w:w="0" w:type="dxa"/>
            </w:tcMar>
            <w:vAlign w:val="center"/>
          </w:tcPr>
          <w:p w14:paraId="5260468B" w14:textId="77777777" w:rsidR="00C03C50" w:rsidRPr="007B272D" w:rsidRDefault="00C03C50" w:rsidP="00756486">
            <w:pPr>
              <w:pStyle w:val="TableTextbold"/>
            </w:pPr>
            <w:r w:rsidRPr="007B272D">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527F1EBB" w14:textId="77777777" w:rsidR="00C03C50" w:rsidRPr="007B272D" w:rsidRDefault="00C03C50" w:rsidP="00756486">
            <w:pPr>
              <w:pStyle w:val="TableTextbold"/>
            </w:pPr>
            <w:r w:rsidRPr="007B272D">
              <w:t xml:space="preserve">Climate sub-national zones affected </w:t>
            </w:r>
          </w:p>
        </w:tc>
      </w:tr>
      <w:tr w:rsidR="00C03C50" w:rsidRPr="00D66195" w14:paraId="0FFC53DB" w14:textId="77777777" w:rsidTr="007B272D">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0E8486E7" w14:textId="77777777" w:rsidR="00C03C50" w:rsidRPr="00D66195" w:rsidRDefault="00C03C50" w:rsidP="009837E8">
            <w:pPr>
              <w:pStyle w:val="TableBullet"/>
              <w:spacing w:before="60"/>
            </w:pPr>
            <w:r w:rsidRPr="00D66195">
              <w:t xml:space="preserve">Increased storm surge and coastal inundation. Increased coastal erosion observed around </w:t>
            </w:r>
            <w:r w:rsidRPr="00207807">
              <w:t>New Zealand</w:t>
            </w:r>
            <w:r w:rsidRPr="00D66195">
              <w:t>.</w:t>
            </w:r>
          </w:p>
          <w:p w14:paraId="0D37FFD9" w14:textId="32895087" w:rsidR="00C03C50" w:rsidRPr="00D66195" w:rsidRDefault="00AA65A5" w:rsidP="009837E8">
            <w:pPr>
              <w:pStyle w:val="TableBullet"/>
            </w:pPr>
            <w:r>
              <w:t xml:space="preserve">About </w:t>
            </w:r>
            <w:r w:rsidR="00C03C50" w:rsidRPr="00D66195">
              <w:t>20</w:t>
            </w:r>
            <w:r w:rsidR="00C03C50">
              <w:t xml:space="preserve"> </w:t>
            </w:r>
            <w:r w:rsidR="00C03C50" w:rsidRPr="00D66195">
              <w:t xml:space="preserve">cm of </w:t>
            </w:r>
            <w:r w:rsidR="00C03C50">
              <w:t>sea-level rise (</w:t>
            </w:r>
            <w:r w:rsidR="00C03C50" w:rsidRPr="00D66195">
              <w:t>SLR</w:t>
            </w:r>
            <w:r w:rsidR="00C03C50">
              <w:t>)</w:t>
            </w:r>
            <w:r w:rsidR="00C03C50" w:rsidRPr="00D66195">
              <w:t xml:space="preserve"> in </w:t>
            </w:r>
            <w:r w:rsidR="00C03C50" w:rsidRPr="00207807">
              <w:t>New Zealand</w:t>
            </w:r>
            <w:r w:rsidR="00C03C50" w:rsidRPr="00D66195">
              <w:t xml:space="preserve"> since 1900 (</w:t>
            </w:r>
            <w:r w:rsidR="00C03C50">
              <w:t>Ministry for the Environment</w:t>
            </w:r>
            <w:r w:rsidR="00C03C50" w:rsidRPr="00D66195">
              <w:t>, 2017</w:t>
            </w:r>
            <w:r w:rsidR="00C03C50">
              <w:t>b</w:t>
            </w:r>
            <w:r w:rsidR="00C03C50" w:rsidRPr="00D66195">
              <w:t>).</w:t>
            </w:r>
          </w:p>
          <w:p w14:paraId="385ED697" w14:textId="58E314EC" w:rsidR="00C03C50" w:rsidRPr="00D66195" w:rsidRDefault="00C03C50" w:rsidP="009837E8">
            <w:pPr>
              <w:pStyle w:val="TableBullet"/>
            </w:pPr>
            <w:r w:rsidRPr="00D66195">
              <w:t xml:space="preserve">Rate of SLR in </w:t>
            </w:r>
            <w:r w:rsidRPr="00207807">
              <w:t>New Zealand</w:t>
            </w:r>
            <w:r w:rsidRPr="00D66195">
              <w:t xml:space="preserve"> was 1.7</w:t>
            </w:r>
            <w:r>
              <w:t xml:space="preserve"> </w:t>
            </w:r>
            <w:r w:rsidRPr="00D66195">
              <w:t>mm/y</w:t>
            </w:r>
            <w:r>
              <w:t>ea</w:t>
            </w:r>
            <w:r w:rsidRPr="00D66195">
              <w:t>r 1900</w:t>
            </w:r>
            <w:r>
              <w:t>–</w:t>
            </w:r>
            <w:r w:rsidRPr="00D66195">
              <w:t>2008. Rate of SLR 1993</w:t>
            </w:r>
            <w:r>
              <w:t>–</w:t>
            </w:r>
            <w:r w:rsidRPr="00D66195">
              <w:t>2016</w:t>
            </w:r>
            <w:r>
              <w:t xml:space="preserve"> was</w:t>
            </w:r>
            <w:r w:rsidRPr="00D66195">
              <w:t xml:space="preserve"> 3.4</w:t>
            </w:r>
            <w:r>
              <w:t xml:space="preserve"> </w:t>
            </w:r>
            <w:r w:rsidRPr="00D66195">
              <w:t>mm/y</w:t>
            </w:r>
            <w:r>
              <w:t>ea</w:t>
            </w:r>
            <w:r w:rsidRPr="00D66195">
              <w:t>r – indicating an acceleration of SLR (</w:t>
            </w:r>
            <w:r>
              <w:t>Ministry for the Environment</w:t>
            </w:r>
            <w:r w:rsidRPr="00D66195">
              <w:t xml:space="preserve"> 2017</w:t>
            </w:r>
            <w:r>
              <w:t>b</w:t>
            </w:r>
            <w:r w:rsidRPr="00D66195">
              <w:t>)</w:t>
            </w:r>
            <w:r w:rsidR="002E37F1">
              <w:t>:</w:t>
            </w:r>
          </w:p>
          <w:p w14:paraId="295B1F85" w14:textId="1AA67F53" w:rsidR="00C03C50" w:rsidRPr="00D66195" w:rsidRDefault="00C03C50" w:rsidP="009837E8">
            <w:pPr>
              <w:pStyle w:val="TableDash"/>
              <w:rPr>
                <w:rFonts w:eastAsia="Calibri"/>
              </w:rPr>
            </w:pPr>
            <w:r w:rsidRPr="00D66195">
              <w:rPr>
                <w:rFonts w:eastAsia="Calibri"/>
              </w:rPr>
              <w:t>Wellington: 2.23 (±0.16) mm/year 1891</w:t>
            </w:r>
            <w:r>
              <w:rPr>
                <w:rFonts w:eastAsia="Calibri"/>
              </w:rPr>
              <w:t>–</w:t>
            </w:r>
            <w:r w:rsidRPr="00D66195">
              <w:rPr>
                <w:rFonts w:eastAsia="Calibri"/>
              </w:rPr>
              <w:t>1893 and 1901</w:t>
            </w:r>
            <w:r>
              <w:rPr>
                <w:rFonts w:eastAsia="Calibri"/>
              </w:rPr>
              <w:t>–</w:t>
            </w:r>
            <w:r w:rsidRPr="00D66195">
              <w:rPr>
                <w:rFonts w:eastAsia="Calibri"/>
              </w:rPr>
              <w:t>2015</w:t>
            </w:r>
          </w:p>
          <w:p w14:paraId="27D501CB" w14:textId="77777777" w:rsidR="00C03C50" w:rsidRPr="00D66195" w:rsidRDefault="00C03C50" w:rsidP="009837E8">
            <w:pPr>
              <w:pStyle w:val="TableDash"/>
              <w:rPr>
                <w:rFonts w:eastAsia="Calibri"/>
              </w:rPr>
            </w:pPr>
            <w:r w:rsidRPr="00D66195">
              <w:rPr>
                <w:rFonts w:eastAsia="Calibri"/>
              </w:rPr>
              <w:t>Auckland: 1.60 (±0.08) mm/year 1899</w:t>
            </w:r>
            <w:r>
              <w:rPr>
                <w:rFonts w:eastAsia="Calibri"/>
              </w:rPr>
              <w:t>–</w:t>
            </w:r>
            <w:r w:rsidRPr="00D66195">
              <w:rPr>
                <w:rFonts w:eastAsia="Calibri"/>
              </w:rPr>
              <w:t>2015</w:t>
            </w:r>
          </w:p>
          <w:p w14:paraId="31B27F5F" w14:textId="77777777" w:rsidR="00C03C50" w:rsidRPr="00D66195" w:rsidRDefault="00C03C50" w:rsidP="009837E8">
            <w:pPr>
              <w:pStyle w:val="TableDash"/>
              <w:rPr>
                <w:rFonts w:eastAsia="Calibri"/>
              </w:rPr>
            </w:pPr>
            <w:r w:rsidRPr="00D66195">
              <w:rPr>
                <w:rFonts w:eastAsia="Calibri"/>
              </w:rPr>
              <w:t>Dunedin: 1.42 (±0.08) mm/year 1899</w:t>
            </w:r>
            <w:r>
              <w:rPr>
                <w:rFonts w:eastAsia="Calibri"/>
              </w:rPr>
              <w:t>–</w:t>
            </w:r>
            <w:r w:rsidRPr="00D66195">
              <w:rPr>
                <w:rFonts w:eastAsia="Calibri"/>
              </w:rPr>
              <w:t>2015</w:t>
            </w:r>
          </w:p>
          <w:p w14:paraId="27CD22F3" w14:textId="77777777" w:rsidR="00C03C50" w:rsidRPr="00D66195" w:rsidRDefault="00C03C50" w:rsidP="009837E8">
            <w:pPr>
              <w:pStyle w:val="TableDash"/>
              <w:rPr>
                <w:rFonts w:eastAsia="Calibri"/>
              </w:rPr>
            </w:pPr>
            <w:r w:rsidRPr="00D66195">
              <w:rPr>
                <w:rFonts w:eastAsia="Calibri"/>
              </w:rPr>
              <w:t>Lyttelton: 2.12 (±0.09) mm/year 1901</w:t>
            </w:r>
            <w:r>
              <w:rPr>
                <w:rFonts w:eastAsia="Calibri"/>
              </w:rPr>
              <w:t>–</w:t>
            </w:r>
            <w:r w:rsidRPr="00D66195">
              <w:rPr>
                <w:rFonts w:eastAsia="Calibri"/>
              </w:rPr>
              <w:t>2015</w:t>
            </w:r>
          </w:p>
          <w:p w14:paraId="03C28A0A" w14:textId="77777777" w:rsidR="00C03C50" w:rsidRPr="00D66195" w:rsidRDefault="00C03C50" w:rsidP="009837E8">
            <w:pPr>
              <w:pStyle w:val="TableDash"/>
              <w:rPr>
                <w:rFonts w:eastAsia="Calibri"/>
              </w:rPr>
            </w:pPr>
            <w:r w:rsidRPr="00D66195">
              <w:rPr>
                <w:rFonts w:eastAsia="Calibri"/>
              </w:rPr>
              <w:t>Moturiki (Mount Maunganui): 1.9 (±0.25) mm/year 1973</w:t>
            </w:r>
            <w:r>
              <w:rPr>
                <w:rFonts w:eastAsia="Calibri"/>
              </w:rPr>
              <w:t>–</w:t>
            </w:r>
            <w:r w:rsidRPr="00D66195">
              <w:rPr>
                <w:rFonts w:eastAsia="Calibri"/>
              </w:rPr>
              <w:t>2015</w:t>
            </w:r>
          </w:p>
          <w:p w14:paraId="5936593A" w14:textId="77777777" w:rsidR="00C03C50" w:rsidRPr="00D66195" w:rsidRDefault="00C03C50" w:rsidP="009837E8">
            <w:pPr>
              <w:pStyle w:val="TableDash"/>
              <w:rPr>
                <w:rFonts w:eastAsia="Calibri"/>
              </w:rPr>
            </w:pPr>
            <w:r w:rsidRPr="00D66195">
              <w:rPr>
                <w:rFonts w:eastAsia="Calibri"/>
              </w:rPr>
              <w:t>New Plymouth: 1.37 (±0.16) mm/year for 1920 and 1955</w:t>
            </w:r>
            <w:r>
              <w:rPr>
                <w:rFonts w:eastAsia="Calibri"/>
              </w:rPr>
              <w:t>–</w:t>
            </w:r>
            <w:r w:rsidRPr="00D66195">
              <w:rPr>
                <w:rFonts w:eastAsia="Calibri"/>
              </w:rPr>
              <w:t>2015 (Stats NZ, 2017b).</w:t>
            </w:r>
          </w:p>
          <w:p w14:paraId="1509FDBC" w14:textId="4734C8D3" w:rsidR="00C03C50" w:rsidRPr="00D66195" w:rsidRDefault="00C03C50" w:rsidP="009837E8">
            <w:pPr>
              <w:pStyle w:val="TableBullet"/>
              <w:rPr>
                <w:rFonts w:asciiTheme="minorHAnsi" w:hAnsiTheme="minorHAnsi"/>
              </w:rPr>
            </w:pPr>
            <w:r w:rsidRPr="00D66195">
              <w:rPr>
                <w:rFonts w:eastAsia="Calibri"/>
                <w:color w:val="000000" w:themeColor="text1"/>
              </w:rPr>
              <w:t>Zone</w:t>
            </w:r>
            <w:r w:rsidR="007E4F89">
              <w:rPr>
                <w:rFonts w:eastAsia="Calibri"/>
                <w:color w:val="000000" w:themeColor="text1"/>
              </w:rPr>
              <w:t>s</w:t>
            </w:r>
            <w:r w:rsidRPr="00D66195">
              <w:rPr>
                <w:rFonts w:eastAsia="Calibri"/>
                <w:color w:val="000000" w:themeColor="text1"/>
              </w:rPr>
              <w:t xml:space="preserve"> 2</w:t>
            </w:r>
            <w:r>
              <w:rPr>
                <w:rFonts w:eastAsia="Calibri"/>
                <w:color w:val="000000" w:themeColor="text1"/>
              </w:rPr>
              <w:t>–</w:t>
            </w:r>
            <w:r w:rsidRPr="00D66195">
              <w:rPr>
                <w:rFonts w:eastAsia="Calibri"/>
                <w:color w:val="000000" w:themeColor="text1"/>
              </w:rPr>
              <w:t xml:space="preserve">3 (Wellington Harbour): Average rate of </w:t>
            </w:r>
            <w:r w:rsidR="00FC4EB8">
              <w:rPr>
                <w:rFonts w:eastAsia="Calibri"/>
                <w:color w:val="000000" w:themeColor="text1"/>
              </w:rPr>
              <w:t xml:space="preserve">relative </w:t>
            </w:r>
            <w:r w:rsidRPr="00D66195">
              <w:rPr>
                <w:rFonts w:eastAsia="Calibri"/>
                <w:color w:val="000000" w:themeColor="text1"/>
              </w:rPr>
              <w:t>SLR of 2</w:t>
            </w:r>
            <w:r w:rsidRPr="00D66195">
              <w:rPr>
                <w:rFonts w:eastAsia="Calibri"/>
              </w:rPr>
              <w:t>.03±0.15 mm/y</w:t>
            </w:r>
            <w:r>
              <w:rPr>
                <w:rFonts w:eastAsia="Calibri"/>
              </w:rPr>
              <w:t>ea</w:t>
            </w:r>
            <w:r w:rsidRPr="00D66195">
              <w:rPr>
                <w:rFonts w:eastAsia="Calibri"/>
              </w:rPr>
              <w:t>r, or 0.2</w:t>
            </w:r>
            <w:r>
              <w:rPr>
                <w:rFonts w:eastAsia="Calibri"/>
              </w:rPr>
              <w:t xml:space="preserve"> </w:t>
            </w:r>
            <w:r w:rsidRPr="00D66195">
              <w:rPr>
                <w:rFonts w:eastAsia="Calibri"/>
              </w:rPr>
              <w:t>m in past 100</w:t>
            </w:r>
            <w:r>
              <w:rPr>
                <w:rFonts w:eastAsia="Calibri"/>
              </w:rPr>
              <w:t xml:space="preserve"> </w:t>
            </w:r>
            <w:r w:rsidRPr="00D66195">
              <w:rPr>
                <w:rFonts w:eastAsia="Calibri"/>
              </w:rPr>
              <w:t>y</w:t>
            </w:r>
            <w:r>
              <w:rPr>
                <w:rFonts w:eastAsia="Calibri"/>
              </w:rPr>
              <w:t>ea</w:t>
            </w:r>
            <w:r w:rsidRPr="00D66195">
              <w:rPr>
                <w:rFonts w:eastAsia="Calibri"/>
              </w:rPr>
              <w:t xml:space="preserve">rs up to 2011. Wellington Harbour exhibits the highest </w:t>
            </w:r>
            <w:r w:rsidR="00FC4EB8">
              <w:rPr>
                <w:rFonts w:eastAsia="Calibri"/>
              </w:rPr>
              <w:t xml:space="preserve">relative </w:t>
            </w:r>
            <w:r w:rsidRPr="00D66195">
              <w:rPr>
                <w:rFonts w:eastAsia="Calibri"/>
              </w:rPr>
              <w:t xml:space="preserve">SLR rate in </w:t>
            </w:r>
            <w:r w:rsidRPr="001807FB">
              <w:rPr>
                <w:rFonts w:eastAsia="Calibri"/>
              </w:rPr>
              <w:t>New Zealand</w:t>
            </w:r>
            <w:r w:rsidRPr="00D66195">
              <w:rPr>
                <w:rFonts w:eastAsia="Calibri"/>
              </w:rPr>
              <w:t xml:space="preserve"> for the long</w:t>
            </w:r>
            <w:r>
              <w:rPr>
                <w:rFonts w:eastAsia="Calibri"/>
              </w:rPr>
              <w:t xml:space="preserve"> </w:t>
            </w:r>
            <w:r w:rsidRPr="00D66195">
              <w:rPr>
                <w:rFonts w:eastAsia="Calibri"/>
              </w:rPr>
              <w:t>term (&gt;45</w:t>
            </w:r>
            <w:r>
              <w:rPr>
                <w:rFonts w:eastAsia="Calibri"/>
              </w:rPr>
              <w:t xml:space="preserve"> </w:t>
            </w:r>
            <w:r w:rsidRPr="00D66195">
              <w:rPr>
                <w:rFonts w:eastAsia="Calibri"/>
              </w:rPr>
              <w:t>y</w:t>
            </w:r>
            <w:r>
              <w:rPr>
                <w:rFonts w:eastAsia="Calibri"/>
              </w:rPr>
              <w:t>ea</w:t>
            </w:r>
            <w:r w:rsidRPr="00D66195">
              <w:rPr>
                <w:rFonts w:eastAsia="Calibri"/>
              </w:rPr>
              <w:t>r</w:t>
            </w:r>
            <w:r>
              <w:rPr>
                <w:rFonts w:eastAsia="Calibri"/>
              </w:rPr>
              <w:t>s</w:t>
            </w:r>
            <w:r w:rsidRPr="00D66195">
              <w:rPr>
                <w:rFonts w:eastAsia="Calibri"/>
              </w:rPr>
              <w:t xml:space="preserve">), due to the higher subsidence present in lower </w:t>
            </w:r>
            <w:r w:rsidRPr="001807FB">
              <w:rPr>
                <w:rFonts w:eastAsia="Calibri"/>
              </w:rPr>
              <w:t>New Zealand</w:t>
            </w:r>
            <w:r w:rsidRPr="00D66195">
              <w:rPr>
                <w:rFonts w:eastAsia="Calibri"/>
              </w:rPr>
              <w:t xml:space="preserve"> (certainly within the last few decades</w:t>
            </w:r>
            <w:r>
              <w:rPr>
                <w:rFonts w:eastAsia="Calibri"/>
              </w:rPr>
              <w:t>)</w:t>
            </w:r>
            <w:r w:rsidRPr="00D66195">
              <w:rPr>
                <w:rFonts w:eastAsia="Calibri"/>
              </w:rPr>
              <w:t>. Lyttelton (</w:t>
            </w:r>
            <w:r w:rsidR="00253BC1">
              <w:rPr>
                <w:rFonts w:eastAsia="Calibri"/>
              </w:rPr>
              <w:t>z</w:t>
            </w:r>
            <w:r w:rsidRPr="00D66195">
              <w:rPr>
                <w:rFonts w:eastAsia="Calibri"/>
              </w:rPr>
              <w:t xml:space="preserve">one 5) has the second highest, </w:t>
            </w:r>
            <w:r w:rsidR="00AA65A5">
              <w:rPr>
                <w:rFonts w:eastAsia="Calibri"/>
              </w:rPr>
              <w:t xml:space="preserve">rate of </w:t>
            </w:r>
            <w:r w:rsidRPr="00D66195">
              <w:rPr>
                <w:rFonts w:eastAsia="Calibri"/>
              </w:rPr>
              <w:t>SLR of 2.19</w:t>
            </w:r>
            <w:r>
              <w:rPr>
                <w:rFonts w:eastAsia="Calibri"/>
              </w:rPr>
              <w:t xml:space="preserve"> </w:t>
            </w:r>
            <w:r w:rsidRPr="00D66195">
              <w:rPr>
                <w:rFonts w:eastAsia="Calibri"/>
              </w:rPr>
              <w:t>mm/y</w:t>
            </w:r>
            <w:r>
              <w:rPr>
                <w:rFonts w:eastAsia="Calibri"/>
              </w:rPr>
              <w:t>ea</w:t>
            </w:r>
            <w:r w:rsidRPr="00D66195">
              <w:rPr>
                <w:rFonts w:eastAsia="Calibri"/>
              </w:rPr>
              <w:t>r up the end of 2017 (Bell</w:t>
            </w:r>
            <w:r>
              <w:rPr>
                <w:rFonts w:eastAsia="Calibri"/>
              </w:rPr>
              <w:t xml:space="preserve"> et al</w:t>
            </w:r>
            <w:r w:rsidRPr="00D66195">
              <w:rPr>
                <w:rFonts w:eastAsia="Calibri"/>
              </w:rPr>
              <w:t>, 2018).</w:t>
            </w:r>
          </w:p>
        </w:tc>
        <w:tc>
          <w:tcPr>
            <w:tcW w:w="2500" w:type="pct"/>
            <w:gridSpan w:val="2"/>
            <w:tcBorders>
              <w:top w:val="nil"/>
              <w:bottom w:val="single" w:sz="4" w:space="0" w:color="1C556C" w:themeColor="accent1"/>
            </w:tcBorders>
            <w:shd w:val="clear" w:color="auto" w:fill="FFFFFF" w:themeFill="background1"/>
          </w:tcPr>
          <w:p w14:paraId="3B57CBD8" w14:textId="3F6A1E4E" w:rsidR="00C03C50" w:rsidRPr="00D66195" w:rsidRDefault="00C03C50" w:rsidP="009837E8">
            <w:pPr>
              <w:pStyle w:val="TableBullet"/>
              <w:spacing w:before="60"/>
            </w:pPr>
            <w:r w:rsidRPr="00D66195">
              <w:t>2050: All coastal areas</w:t>
            </w:r>
            <w:r w:rsidR="002E37F1">
              <w:t>.</w:t>
            </w:r>
          </w:p>
          <w:p w14:paraId="3234004D" w14:textId="18833311" w:rsidR="00C03C50" w:rsidRPr="00D66195" w:rsidRDefault="00C03C50" w:rsidP="009837E8">
            <w:pPr>
              <w:pStyle w:val="TableBullet"/>
            </w:pPr>
            <w:r w:rsidRPr="00D66195">
              <w:rPr>
                <w:rFonts w:eastAsia="Calibri" w:cs="Calibri"/>
              </w:rPr>
              <w:t xml:space="preserve">2100: </w:t>
            </w:r>
            <w:r w:rsidRPr="00D66195">
              <w:t>All coastal areas</w:t>
            </w:r>
            <w:r w:rsidR="002E37F1">
              <w:t>.</w:t>
            </w:r>
            <w:r w:rsidRPr="00D66195">
              <w:rPr>
                <w:rFonts w:eastAsia="Calibri" w:cs="Calibri"/>
              </w:rPr>
              <w:t xml:space="preserve"> </w:t>
            </w:r>
          </w:p>
        </w:tc>
      </w:tr>
      <w:tr w:rsidR="00C03C50" w:rsidRPr="00C03C50" w14:paraId="6D9B7FDC" w14:textId="77777777" w:rsidTr="007B272D">
        <w:trPr>
          <w:trHeight w:val="340"/>
        </w:trPr>
        <w:tc>
          <w:tcPr>
            <w:tcW w:w="1250" w:type="pct"/>
            <w:shd w:val="clear" w:color="auto" w:fill="1C556C" w:themeFill="accent1"/>
            <w:tcMar>
              <w:top w:w="0" w:type="dxa"/>
            </w:tcMar>
          </w:tcPr>
          <w:p w14:paraId="5E29AFC7"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0049607B"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1A06F37A"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17B749EB"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9837E8" w14:paraId="29B66090" w14:textId="77777777" w:rsidTr="00E45922">
        <w:trPr>
          <w:trHeight w:val="283"/>
        </w:trPr>
        <w:tc>
          <w:tcPr>
            <w:tcW w:w="1250" w:type="pct"/>
            <w:shd w:val="clear" w:color="auto" w:fill="auto"/>
            <w:tcMar>
              <w:top w:w="0" w:type="dxa"/>
            </w:tcMar>
          </w:tcPr>
          <w:p w14:paraId="018515DD" w14:textId="77777777" w:rsidR="00C03C50" w:rsidRPr="009837E8" w:rsidRDefault="00C03C50" w:rsidP="009837E8">
            <w:pPr>
              <w:pStyle w:val="TableBullet"/>
              <w:spacing w:before="60"/>
            </w:pPr>
            <w:r w:rsidRPr="009837E8">
              <w:t>Rising sea levels are expected to cause salinisation of groundwater and coastal wetlands (Climate Change Adaptation Technical Working Group, 2017).</w:t>
            </w:r>
          </w:p>
          <w:p w14:paraId="69A47D66" w14:textId="77777777" w:rsidR="00C03C50" w:rsidRPr="009837E8" w:rsidRDefault="00C03C50" w:rsidP="009837E8">
            <w:pPr>
              <w:pStyle w:val="TableBullet"/>
            </w:pPr>
            <w:r w:rsidRPr="009837E8">
              <w:t>All zones: Exposure to extreme storm tides will increase with further SLR (Pearce et al, 2019).</w:t>
            </w:r>
          </w:p>
          <w:p w14:paraId="4A3866EB" w14:textId="2905AB6F" w:rsidR="00C03C50" w:rsidRPr="009837E8" w:rsidRDefault="00C03C50" w:rsidP="009837E8">
            <w:pPr>
              <w:pStyle w:val="TableBullet"/>
            </w:pPr>
            <w:r w:rsidRPr="009837E8">
              <w:t>0.24</w:t>
            </w:r>
            <w:r w:rsidR="00AA65A5">
              <w:t xml:space="preserve"> </w:t>
            </w:r>
            <w:r w:rsidRPr="009837E8">
              <w:t xml:space="preserve">m SLR projected by 2050 under RCP4.5 (Ministry for the Environment, 2017b). </w:t>
            </w:r>
          </w:p>
        </w:tc>
        <w:tc>
          <w:tcPr>
            <w:tcW w:w="1250" w:type="pct"/>
            <w:shd w:val="clear" w:color="auto" w:fill="auto"/>
            <w:tcMar>
              <w:top w:w="0" w:type="dxa"/>
            </w:tcMar>
          </w:tcPr>
          <w:p w14:paraId="70D11A69" w14:textId="77777777" w:rsidR="00C03C50" w:rsidRPr="009837E8" w:rsidRDefault="00C03C50" w:rsidP="009837E8">
            <w:pPr>
              <w:pStyle w:val="TableBullet"/>
              <w:spacing w:before="60"/>
            </w:pPr>
            <w:r w:rsidRPr="009837E8">
              <w:t>Rising sea levels are expected to cause salinisation of groundwater and coastal wetlands (Climate Change Adaptation Technical Working Group, 2017).</w:t>
            </w:r>
          </w:p>
          <w:p w14:paraId="20EF3491" w14:textId="77777777" w:rsidR="00C03C50" w:rsidRPr="009837E8" w:rsidRDefault="00C03C50" w:rsidP="009837E8">
            <w:pPr>
              <w:pStyle w:val="TableBullet"/>
            </w:pPr>
            <w:r w:rsidRPr="009837E8">
              <w:t>All zones: Exposure to extreme storm tides will increase with further SLR (Pearce et al, 2019).</w:t>
            </w:r>
          </w:p>
          <w:p w14:paraId="13C0736C" w14:textId="77777777" w:rsidR="00C03C50" w:rsidRPr="009837E8" w:rsidRDefault="00C03C50" w:rsidP="009837E8">
            <w:pPr>
              <w:pStyle w:val="TableBullet"/>
            </w:pPr>
            <w:r w:rsidRPr="009837E8">
              <w:t xml:space="preserve">0.55 m SLR projected by 2100 under RCP4.5 (Ministry for the Environment, 2017b). </w:t>
            </w:r>
          </w:p>
          <w:p w14:paraId="5918BA6B" w14:textId="4F09279C" w:rsidR="00C03C50" w:rsidRPr="009837E8" w:rsidRDefault="00C03C50" w:rsidP="00AA65A5">
            <w:pPr>
              <w:pStyle w:val="TableBullet"/>
            </w:pPr>
            <w:r w:rsidRPr="009837E8">
              <w:t>Extreme sea levels that are expected to be reached once every 100 years (on average) at present-day mean sea level (MSL) will occur at least once per year or more (on average) by 2050–70</w:t>
            </w:r>
            <w:r w:rsidR="00AA65A5">
              <w:t>;</w:t>
            </w:r>
            <w:r w:rsidRPr="009837E8">
              <w:t xml:space="preserve"> earlier for areas with smaller tide ranges (Ministry for the Environment, 2017b).</w:t>
            </w:r>
          </w:p>
        </w:tc>
        <w:tc>
          <w:tcPr>
            <w:tcW w:w="1250" w:type="pct"/>
            <w:shd w:val="clear" w:color="auto" w:fill="auto"/>
            <w:tcMar>
              <w:top w:w="0" w:type="dxa"/>
            </w:tcMar>
          </w:tcPr>
          <w:p w14:paraId="24B47FF4" w14:textId="77777777" w:rsidR="00C03C50" w:rsidRPr="009837E8" w:rsidRDefault="00C03C50" w:rsidP="009837E8">
            <w:pPr>
              <w:pStyle w:val="TableBullet"/>
              <w:spacing w:before="60"/>
            </w:pPr>
            <w:r w:rsidRPr="009837E8">
              <w:t>Rising sea levels are expected to cause salinisation of groundwater and coastal wetlands (Climate Change Adaptation Technical Working Group, 2017).</w:t>
            </w:r>
          </w:p>
          <w:p w14:paraId="3B9D6864" w14:textId="77777777" w:rsidR="00C03C50" w:rsidRPr="009837E8" w:rsidRDefault="00C03C50" w:rsidP="009837E8">
            <w:pPr>
              <w:pStyle w:val="TableBullet"/>
            </w:pPr>
            <w:r w:rsidRPr="009837E8">
              <w:t>All zones: Exposure to extreme storm tides will increase with further SLR (Pearce et al, 2019).</w:t>
            </w:r>
          </w:p>
          <w:p w14:paraId="319AB192" w14:textId="19DC60DF" w:rsidR="00C03C50" w:rsidRPr="009837E8" w:rsidRDefault="00C03C50" w:rsidP="009837E8">
            <w:pPr>
              <w:pStyle w:val="TableBullet"/>
            </w:pPr>
            <w:r w:rsidRPr="009837E8">
              <w:t xml:space="preserve">0.28 m SLR projected by 2050 under RCP8.5, 0.37 m under RCP8.5+ (allowing for ice sheet instabilities) (Ministry for the Environment, 2017b). </w:t>
            </w:r>
          </w:p>
        </w:tc>
        <w:tc>
          <w:tcPr>
            <w:tcW w:w="1250" w:type="pct"/>
            <w:shd w:val="clear" w:color="auto" w:fill="auto"/>
            <w:tcMar>
              <w:top w:w="0" w:type="dxa"/>
            </w:tcMar>
          </w:tcPr>
          <w:p w14:paraId="169B02A3" w14:textId="77777777" w:rsidR="00C03C50" w:rsidRPr="009837E8" w:rsidRDefault="00C03C50" w:rsidP="009837E8">
            <w:pPr>
              <w:pStyle w:val="TableBullet"/>
              <w:spacing w:before="60"/>
            </w:pPr>
            <w:r w:rsidRPr="009837E8">
              <w:t>Rising sea levels are expected to cause salinisation of groundwater and coastal wetlands (Climate Change Adaptation Technical Working Group, 2017).</w:t>
            </w:r>
          </w:p>
          <w:p w14:paraId="53C0DD76" w14:textId="77777777" w:rsidR="00C03C50" w:rsidRPr="009837E8" w:rsidRDefault="00C03C50" w:rsidP="009837E8">
            <w:pPr>
              <w:pStyle w:val="TableBullet"/>
            </w:pPr>
            <w:r w:rsidRPr="009837E8">
              <w:t>All zones: Exposure to extreme storm tides will increase with further SLR (Pearce et al, 2019).</w:t>
            </w:r>
          </w:p>
          <w:p w14:paraId="28FCE530" w14:textId="77777777" w:rsidR="00C03C50" w:rsidRPr="009837E8" w:rsidRDefault="00C03C50" w:rsidP="009837E8">
            <w:pPr>
              <w:pStyle w:val="TableBullet"/>
            </w:pPr>
            <w:r w:rsidRPr="009837E8">
              <w:t>0.79 m SLR projected by 2050 under RCP8.5, 1.05 m under RCP8.5+ (allowing for ice sheet instabilities) (Ministry for the Environment, 2017b).</w:t>
            </w:r>
          </w:p>
          <w:p w14:paraId="08F13CCE" w14:textId="42D72DA1" w:rsidR="00C03C50" w:rsidRPr="009837E8" w:rsidRDefault="00C03C50" w:rsidP="00AA65A5">
            <w:pPr>
              <w:pStyle w:val="TableBullet"/>
            </w:pPr>
            <w:r w:rsidRPr="009837E8">
              <w:t>Extreme sea levels that are expected to be reached once every 100 years (on average) at present-day MSL will occur at least once per year or more (on average) by 2050–70</w:t>
            </w:r>
            <w:r w:rsidR="00AA65A5">
              <w:t>;</w:t>
            </w:r>
            <w:r w:rsidRPr="009837E8">
              <w:t xml:space="preserve"> earlier for areas with smaller tide ranges (Ministry for the Environment, 2017b).</w:t>
            </w:r>
          </w:p>
        </w:tc>
      </w:tr>
    </w:tbl>
    <w:p w14:paraId="54A330DB" w14:textId="3EE98241" w:rsidR="00C03C50" w:rsidRDefault="00C03C50" w:rsidP="00065655">
      <w:pPr>
        <w:spacing w:after="0"/>
      </w:pPr>
    </w:p>
    <w:p w14:paraId="1F36BC1A" w14:textId="119EA4D7" w:rsidR="00065655" w:rsidRPr="0031245A" w:rsidRDefault="00065655" w:rsidP="00F20F68">
      <w:pPr>
        <w:pStyle w:val="Tableheading2"/>
        <w:rPr>
          <w:color w:val="000000" w:themeColor="text1"/>
        </w:rPr>
      </w:pPr>
      <w:bookmarkStart w:id="827" w:name="_Toc45391961"/>
      <w:r w:rsidRPr="0031245A">
        <w:rPr>
          <w:rFonts w:cs="Times New Roman"/>
          <w:color w:val="000000" w:themeColor="text1"/>
        </w:rPr>
        <w:t>Sea-level rise and salinity stresses on brackish and aquifer systems and coastal lowland rivers</w:t>
      </w:r>
      <w:bookmarkEnd w:id="827"/>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7F4CF93E" w14:textId="77777777" w:rsidTr="007B272D">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13961269" w14:textId="77777777" w:rsidR="00C03C50" w:rsidRPr="00C03C50" w:rsidRDefault="00C03C50" w:rsidP="00756486">
            <w:pPr>
              <w:pStyle w:val="TableTextbold"/>
              <w:rPr>
                <w:color w:val="FFFFFF" w:themeColor="background1"/>
              </w:rPr>
            </w:pPr>
            <w:bookmarkStart w:id="828" w:name="Sealevelriseandsalinitystresseson"/>
            <w:r w:rsidRPr="00C03C50">
              <w:rPr>
                <w:rFonts w:cs="Times New Roman"/>
                <w:color w:val="FFFFFF" w:themeColor="background1"/>
              </w:rPr>
              <w:t>Sea-level rise and salinity stresses on brackish and aquifer systems and coastal lowland rivers</w:t>
            </w:r>
            <w:bookmarkEnd w:id="828"/>
          </w:p>
        </w:tc>
      </w:tr>
      <w:tr w:rsidR="007B272D" w:rsidRPr="007B272D" w14:paraId="1744A291" w14:textId="77777777" w:rsidTr="007B272D">
        <w:trPr>
          <w:trHeight w:val="340"/>
        </w:trPr>
        <w:tc>
          <w:tcPr>
            <w:tcW w:w="2500" w:type="pct"/>
            <w:gridSpan w:val="2"/>
            <w:tcBorders>
              <w:bottom w:val="nil"/>
            </w:tcBorders>
            <w:shd w:val="clear" w:color="auto" w:fill="D2DDE2" w:themeFill="accent3"/>
            <w:tcMar>
              <w:top w:w="0" w:type="dxa"/>
            </w:tcMar>
            <w:vAlign w:val="center"/>
          </w:tcPr>
          <w:p w14:paraId="4702BB15" w14:textId="77777777" w:rsidR="00C03C50" w:rsidRPr="007B272D" w:rsidRDefault="00C03C50" w:rsidP="00756486">
            <w:pPr>
              <w:pStyle w:val="TableTextbold"/>
            </w:pPr>
            <w:r w:rsidRPr="007B272D">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4ECFDC56" w14:textId="77777777" w:rsidR="00C03C50" w:rsidRPr="007B272D" w:rsidRDefault="00C03C50" w:rsidP="00756486">
            <w:pPr>
              <w:pStyle w:val="TableTextbold"/>
            </w:pPr>
            <w:r w:rsidRPr="007B272D">
              <w:t xml:space="preserve">Climate sub-national zones affected </w:t>
            </w:r>
          </w:p>
        </w:tc>
      </w:tr>
      <w:tr w:rsidR="00C03C50" w:rsidRPr="00D66195" w14:paraId="23E09ABE" w14:textId="77777777" w:rsidTr="007B272D">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3F1D478D" w14:textId="46CDD1AC" w:rsidR="00C03C50" w:rsidRPr="00C66915" w:rsidRDefault="00AA65A5" w:rsidP="009837E8">
            <w:pPr>
              <w:pStyle w:val="TableText"/>
              <w:rPr>
                <w:rFonts w:asciiTheme="minorHAnsi" w:hAnsiTheme="minorHAnsi"/>
              </w:rPr>
            </w:pPr>
            <w:r>
              <w:rPr>
                <w:rFonts w:eastAsia="Calibri"/>
              </w:rPr>
              <w:t>Sea-level rise (</w:t>
            </w:r>
            <w:r w:rsidR="00C03C50" w:rsidRPr="00C66915">
              <w:rPr>
                <w:rFonts w:eastAsia="Calibri"/>
              </w:rPr>
              <w:t>SLR</w:t>
            </w:r>
            <w:r>
              <w:rPr>
                <w:rFonts w:eastAsia="Calibri"/>
              </w:rPr>
              <w:t>)</w:t>
            </w:r>
            <w:r w:rsidR="00C03C50" w:rsidRPr="00C66915">
              <w:rPr>
                <w:rFonts w:eastAsia="Calibri"/>
              </w:rPr>
              <w:t xml:space="preserve"> trends as above.</w:t>
            </w:r>
          </w:p>
        </w:tc>
        <w:tc>
          <w:tcPr>
            <w:tcW w:w="2500" w:type="pct"/>
            <w:gridSpan w:val="2"/>
            <w:tcBorders>
              <w:top w:val="nil"/>
              <w:bottom w:val="single" w:sz="4" w:space="0" w:color="1C556C" w:themeColor="accent1"/>
            </w:tcBorders>
            <w:shd w:val="clear" w:color="auto" w:fill="FFFFFF" w:themeFill="background1"/>
            <w:vAlign w:val="center"/>
          </w:tcPr>
          <w:p w14:paraId="614ED2DF" w14:textId="77777777" w:rsidR="00C03C50" w:rsidRPr="00D66195" w:rsidRDefault="00C03C50" w:rsidP="009837E8">
            <w:pPr>
              <w:pStyle w:val="TableBullet"/>
              <w:spacing w:before="60"/>
            </w:pPr>
            <w:r w:rsidRPr="00D66195">
              <w:t>2050: All coastal areas</w:t>
            </w:r>
            <w:r>
              <w:t>.</w:t>
            </w:r>
          </w:p>
          <w:p w14:paraId="27FCAF5F" w14:textId="77777777" w:rsidR="00C03C50" w:rsidRPr="00D66195" w:rsidRDefault="00C03C50" w:rsidP="009837E8">
            <w:pPr>
              <w:pStyle w:val="TableBullet"/>
            </w:pPr>
            <w:r w:rsidRPr="00D66195">
              <w:t>2100: All coastal areas</w:t>
            </w:r>
            <w:r>
              <w:t>.</w:t>
            </w:r>
          </w:p>
        </w:tc>
      </w:tr>
      <w:tr w:rsidR="00C03C50" w:rsidRPr="00C03C50" w14:paraId="3C8D9239" w14:textId="77777777" w:rsidTr="007B272D">
        <w:trPr>
          <w:trHeight w:val="340"/>
        </w:trPr>
        <w:tc>
          <w:tcPr>
            <w:tcW w:w="1250" w:type="pct"/>
            <w:shd w:val="clear" w:color="auto" w:fill="1C556C" w:themeFill="accent1"/>
            <w:tcMar>
              <w:top w:w="0" w:type="dxa"/>
            </w:tcMar>
          </w:tcPr>
          <w:p w14:paraId="7A9D2C95"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7AC44DDB"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57EBC2F8"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0AA37A0A"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9837E8" w14:paraId="12B5BA8C" w14:textId="77777777" w:rsidTr="00E45922">
        <w:trPr>
          <w:trHeight w:val="283"/>
        </w:trPr>
        <w:tc>
          <w:tcPr>
            <w:tcW w:w="1250" w:type="pct"/>
            <w:shd w:val="clear" w:color="auto" w:fill="auto"/>
            <w:tcMar>
              <w:top w:w="0" w:type="dxa"/>
            </w:tcMar>
          </w:tcPr>
          <w:p w14:paraId="1E2F5E37" w14:textId="77777777" w:rsidR="00C03C50" w:rsidRPr="009837E8" w:rsidRDefault="00C03C50" w:rsidP="009837E8">
            <w:pPr>
              <w:pStyle w:val="TableBullet"/>
              <w:spacing w:before="60"/>
            </w:pPr>
            <w:r w:rsidRPr="009837E8">
              <w:t>SLR trends as above.</w:t>
            </w:r>
          </w:p>
          <w:p w14:paraId="1A3E1EBA" w14:textId="007267BE" w:rsidR="00C03C50" w:rsidRPr="009837E8" w:rsidRDefault="00C03C50" w:rsidP="00AA65A5">
            <w:pPr>
              <w:pStyle w:val="TableBullet"/>
            </w:pPr>
            <w:r w:rsidRPr="009837E8">
              <w:t>No information about projections for salinisation of aquifers etc, except that this will increase under higher levels of SLR. Changes to salinity will also depend on rainfall and runoff patterns.</w:t>
            </w:r>
          </w:p>
        </w:tc>
        <w:tc>
          <w:tcPr>
            <w:tcW w:w="1250" w:type="pct"/>
            <w:shd w:val="clear" w:color="auto" w:fill="auto"/>
            <w:tcMar>
              <w:top w:w="0" w:type="dxa"/>
            </w:tcMar>
          </w:tcPr>
          <w:p w14:paraId="5C2D88A1" w14:textId="77777777" w:rsidR="00C03C50" w:rsidRPr="009837E8" w:rsidRDefault="00C03C50" w:rsidP="009837E8">
            <w:pPr>
              <w:pStyle w:val="TableBullet"/>
              <w:spacing w:before="60"/>
            </w:pPr>
            <w:r w:rsidRPr="009837E8">
              <w:t>SLR trends as above.</w:t>
            </w:r>
          </w:p>
          <w:p w14:paraId="59DF7821" w14:textId="77777777" w:rsidR="00C03C50" w:rsidRPr="009837E8" w:rsidRDefault="00C03C50" w:rsidP="009837E8">
            <w:pPr>
              <w:pStyle w:val="TableBullet"/>
            </w:pPr>
            <w:r w:rsidRPr="009837E8">
              <w:t>No information about projections for salinisation of aquifers etc, except that this will increase under higher levels of SLR. Changes to salinity will also depend on rainfall and runoff patterns.</w:t>
            </w:r>
          </w:p>
        </w:tc>
        <w:tc>
          <w:tcPr>
            <w:tcW w:w="1250" w:type="pct"/>
            <w:shd w:val="clear" w:color="auto" w:fill="auto"/>
            <w:tcMar>
              <w:top w:w="0" w:type="dxa"/>
            </w:tcMar>
          </w:tcPr>
          <w:p w14:paraId="6D107C8D" w14:textId="77777777" w:rsidR="00C03C50" w:rsidRPr="009837E8" w:rsidRDefault="00C03C50" w:rsidP="009837E8">
            <w:pPr>
              <w:pStyle w:val="TableBullet"/>
              <w:spacing w:before="60"/>
            </w:pPr>
            <w:r w:rsidRPr="009837E8">
              <w:t>SLR trends as above.</w:t>
            </w:r>
          </w:p>
          <w:p w14:paraId="2C872303" w14:textId="77777777" w:rsidR="00C03C50" w:rsidRPr="009837E8" w:rsidRDefault="00C03C50" w:rsidP="009837E8">
            <w:pPr>
              <w:pStyle w:val="TableBullet"/>
            </w:pPr>
            <w:r w:rsidRPr="009837E8">
              <w:t>No information about projections for salinisation of aquifers etc, except that this will increase under higher levels of SLR. Changes to salinity will also depend on rainfall and runoff patterns</w:t>
            </w:r>
          </w:p>
        </w:tc>
        <w:tc>
          <w:tcPr>
            <w:tcW w:w="1250" w:type="pct"/>
            <w:shd w:val="clear" w:color="auto" w:fill="auto"/>
            <w:tcMar>
              <w:top w:w="0" w:type="dxa"/>
            </w:tcMar>
          </w:tcPr>
          <w:p w14:paraId="5756F23F" w14:textId="77777777" w:rsidR="00C03C50" w:rsidRPr="009837E8" w:rsidRDefault="00C03C50" w:rsidP="009837E8">
            <w:pPr>
              <w:pStyle w:val="TableBullet"/>
              <w:spacing w:before="60"/>
            </w:pPr>
            <w:r w:rsidRPr="009837E8">
              <w:t>SLR trends as above.</w:t>
            </w:r>
          </w:p>
          <w:p w14:paraId="3D9831A7" w14:textId="77777777" w:rsidR="00C03C50" w:rsidRPr="009837E8" w:rsidRDefault="00C03C50" w:rsidP="009837E8">
            <w:pPr>
              <w:pStyle w:val="TableBullet"/>
            </w:pPr>
            <w:r w:rsidRPr="009837E8">
              <w:t>No information about projections for salinisation of aquifers etc, except that this will increase under higher levels of SLR. Changes to salinity will also depend on rainfall and runoff patterns.</w:t>
            </w:r>
          </w:p>
        </w:tc>
      </w:tr>
    </w:tbl>
    <w:p w14:paraId="778BB6B1" w14:textId="77777777" w:rsidR="00065655" w:rsidRDefault="00065655" w:rsidP="009837E8">
      <w:pPr>
        <w:pStyle w:val="BodyText"/>
      </w:pPr>
    </w:p>
    <w:p w14:paraId="196CBAEC" w14:textId="4F2A7EBD" w:rsidR="00C03C50" w:rsidRPr="0031245A" w:rsidRDefault="00065655" w:rsidP="0031245A">
      <w:pPr>
        <w:pStyle w:val="Tableheading2"/>
        <w:rPr>
          <w:color w:val="000000" w:themeColor="text1"/>
        </w:rPr>
      </w:pPr>
      <w:bookmarkStart w:id="829" w:name="_Toc45391962"/>
      <w:r w:rsidRPr="0031245A">
        <w:rPr>
          <w:rFonts w:cs="Times New Roman"/>
          <w:color w:val="000000" w:themeColor="text1"/>
        </w:rPr>
        <w:t>Increasing coastal erosion: cliffs and beaches</w:t>
      </w:r>
      <w:bookmarkEnd w:id="829"/>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2208A60A" w14:textId="77777777" w:rsidTr="007B272D">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7B4BB26B" w14:textId="77777777" w:rsidR="00C03C50" w:rsidRPr="00C03C50" w:rsidRDefault="00C03C50" w:rsidP="00756486">
            <w:pPr>
              <w:pStyle w:val="TableTextbold"/>
              <w:rPr>
                <w:color w:val="FFFFFF" w:themeColor="background1"/>
              </w:rPr>
            </w:pPr>
            <w:bookmarkStart w:id="830" w:name="Increasingcoastalerosioncliffsand"/>
            <w:r w:rsidRPr="00C03C50">
              <w:rPr>
                <w:rFonts w:cs="Times New Roman"/>
                <w:color w:val="FFFFFF" w:themeColor="background1"/>
              </w:rPr>
              <w:t>Increasing coastal erosion: cliffs and beaches</w:t>
            </w:r>
            <w:bookmarkEnd w:id="830"/>
          </w:p>
        </w:tc>
      </w:tr>
      <w:tr w:rsidR="007B272D" w:rsidRPr="007B272D" w14:paraId="79507994" w14:textId="77777777" w:rsidTr="007B272D">
        <w:trPr>
          <w:trHeight w:val="340"/>
        </w:trPr>
        <w:tc>
          <w:tcPr>
            <w:tcW w:w="2500" w:type="pct"/>
            <w:gridSpan w:val="2"/>
            <w:tcBorders>
              <w:bottom w:val="nil"/>
            </w:tcBorders>
            <w:shd w:val="clear" w:color="auto" w:fill="D2DDE2" w:themeFill="accent3"/>
            <w:tcMar>
              <w:top w:w="0" w:type="dxa"/>
            </w:tcMar>
            <w:vAlign w:val="center"/>
          </w:tcPr>
          <w:p w14:paraId="40D68827" w14:textId="77777777" w:rsidR="00C03C50" w:rsidRPr="007B272D" w:rsidRDefault="00C03C50" w:rsidP="00756486">
            <w:pPr>
              <w:pStyle w:val="TableTextbold"/>
            </w:pPr>
            <w:r w:rsidRPr="007B272D">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013214B1" w14:textId="77777777" w:rsidR="00C03C50" w:rsidRPr="007B272D" w:rsidRDefault="00C03C50" w:rsidP="00756486">
            <w:pPr>
              <w:pStyle w:val="TableTextbold"/>
            </w:pPr>
            <w:r w:rsidRPr="007B272D">
              <w:t xml:space="preserve">Climate sub-national zones affected </w:t>
            </w:r>
          </w:p>
        </w:tc>
      </w:tr>
      <w:tr w:rsidR="00C03C50" w:rsidRPr="00D66195" w14:paraId="730A26B3" w14:textId="77777777" w:rsidTr="007B272D">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1F551436" w14:textId="26DAC8C8" w:rsidR="00C03C50" w:rsidRPr="00D66195" w:rsidRDefault="00C03C50" w:rsidP="009837E8">
            <w:pPr>
              <w:pStyle w:val="TableBullet"/>
              <w:spacing w:before="60"/>
            </w:pPr>
            <w:r w:rsidRPr="00D66195">
              <w:t>Present</w:t>
            </w:r>
            <w:r>
              <w:t>-</w:t>
            </w:r>
            <w:r w:rsidRPr="00D66195">
              <w:t>day land subsidence rates average ~2 mm/year</w:t>
            </w:r>
            <w:r>
              <w:t>,</w:t>
            </w:r>
            <w:r w:rsidRPr="00D66195">
              <w:t xml:space="preserve"> with a maximum of up to ~4 mm/year along the east coast of the North Island south of Hawke</w:t>
            </w:r>
            <w:r w:rsidR="00AA65A5">
              <w:t>’s</w:t>
            </w:r>
            <w:r w:rsidRPr="00D66195">
              <w:t xml:space="preserve"> Bay, and on the south and west coasts of the North Island as far north as Bulls. This land subsidence will exacerbate the effects of sea</w:t>
            </w:r>
            <w:r>
              <w:t>-</w:t>
            </w:r>
            <w:r w:rsidRPr="00D66195">
              <w:t>level rise</w:t>
            </w:r>
            <w:r>
              <w:t xml:space="preserve"> (SLR)</w:t>
            </w:r>
            <w:r w:rsidRPr="00D66195">
              <w:t xml:space="preserve"> (Beavan and Litchfield, 2012).</w:t>
            </w:r>
          </w:p>
          <w:p w14:paraId="1DF51AC9" w14:textId="77777777" w:rsidR="00C03C50" w:rsidRPr="00D66195" w:rsidRDefault="00C03C50" w:rsidP="009837E8">
            <w:pPr>
              <w:pStyle w:val="TableBullet"/>
            </w:pPr>
            <w:r w:rsidRPr="00D66195">
              <w:rPr>
                <w:rFonts w:cs="Times New Roman"/>
              </w:rPr>
              <w:t>SLR trends as above.</w:t>
            </w:r>
          </w:p>
        </w:tc>
        <w:tc>
          <w:tcPr>
            <w:tcW w:w="2500" w:type="pct"/>
            <w:gridSpan w:val="2"/>
            <w:tcBorders>
              <w:top w:val="nil"/>
              <w:bottom w:val="single" w:sz="4" w:space="0" w:color="1C556C" w:themeColor="accent1"/>
            </w:tcBorders>
            <w:shd w:val="clear" w:color="auto" w:fill="FFFFFF" w:themeFill="background1"/>
          </w:tcPr>
          <w:p w14:paraId="5F114937" w14:textId="77777777" w:rsidR="00C03C50" w:rsidRPr="00D66195" w:rsidRDefault="00C03C50" w:rsidP="009837E8">
            <w:pPr>
              <w:pStyle w:val="TableBullet"/>
              <w:spacing w:before="60"/>
            </w:pPr>
            <w:r w:rsidRPr="00D66195">
              <w:t xml:space="preserve">2050: </w:t>
            </w:r>
            <w:r w:rsidRPr="00D66195">
              <w:rPr>
                <w:rFonts w:cs="Times New Roman"/>
              </w:rPr>
              <w:t>All coastal areas</w:t>
            </w:r>
            <w:r>
              <w:rPr>
                <w:rFonts w:cs="Times New Roman"/>
              </w:rPr>
              <w:t>.</w:t>
            </w:r>
          </w:p>
          <w:p w14:paraId="3532A5A9" w14:textId="77777777" w:rsidR="00C03C50" w:rsidRPr="00D66195" w:rsidRDefault="00C03C50" w:rsidP="009837E8">
            <w:pPr>
              <w:pStyle w:val="TableBullet"/>
            </w:pPr>
            <w:r w:rsidRPr="00D66195">
              <w:rPr>
                <w:rFonts w:cs="Times New Roman"/>
              </w:rPr>
              <w:t>2100: All coastal areas</w:t>
            </w:r>
            <w:r>
              <w:rPr>
                <w:rFonts w:cs="Times New Roman"/>
              </w:rPr>
              <w:t>.</w:t>
            </w:r>
          </w:p>
        </w:tc>
      </w:tr>
      <w:tr w:rsidR="00C03C50" w:rsidRPr="00C03C50" w14:paraId="0D25DB2F" w14:textId="77777777" w:rsidTr="007B272D">
        <w:trPr>
          <w:trHeight w:val="340"/>
        </w:trPr>
        <w:tc>
          <w:tcPr>
            <w:tcW w:w="1250" w:type="pct"/>
            <w:shd w:val="clear" w:color="auto" w:fill="1C556C" w:themeFill="accent1"/>
            <w:tcMar>
              <w:top w:w="0" w:type="dxa"/>
            </w:tcMar>
          </w:tcPr>
          <w:p w14:paraId="677B86DA"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08F153B5"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2D24F98F"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7E869C44"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D66195" w14:paraId="6C3E663F" w14:textId="77777777" w:rsidTr="00E45922">
        <w:trPr>
          <w:trHeight w:val="283"/>
        </w:trPr>
        <w:tc>
          <w:tcPr>
            <w:tcW w:w="1250" w:type="pct"/>
            <w:shd w:val="clear" w:color="auto" w:fill="auto"/>
            <w:tcMar>
              <w:top w:w="0" w:type="dxa"/>
            </w:tcMar>
          </w:tcPr>
          <w:p w14:paraId="005664EF" w14:textId="276FD161" w:rsidR="00C03C50" w:rsidRPr="00D66195" w:rsidRDefault="00C03C50" w:rsidP="009837E8">
            <w:pPr>
              <w:pStyle w:val="TableBullet"/>
              <w:spacing w:before="60"/>
            </w:pPr>
            <w:r w:rsidRPr="00D66195">
              <w:t xml:space="preserve">All zones: </w:t>
            </w:r>
            <w:r w:rsidR="00AA65A5">
              <w:t>H</w:t>
            </w:r>
            <w:r w:rsidRPr="00D66195">
              <w:t>ighly variable erosion</w:t>
            </w:r>
            <w:r>
              <w:t>;</w:t>
            </w:r>
            <w:r w:rsidRPr="00D66195">
              <w:t xml:space="preserve"> depends on geology, tidal range, geomorphology, exposure.</w:t>
            </w:r>
          </w:p>
          <w:p w14:paraId="0D6AC38C" w14:textId="77777777" w:rsidR="00C03C50" w:rsidRPr="00D66195" w:rsidRDefault="00C03C50" w:rsidP="009837E8">
            <w:pPr>
              <w:pStyle w:val="TableBullet"/>
            </w:pPr>
            <w:r w:rsidRPr="00D66195">
              <w:rPr>
                <w:rFonts w:cs="Times New Roman"/>
              </w:rPr>
              <w:t>Areas with small tidal range more sensitive to erosion than large tidal range (east coast</w:t>
            </w:r>
            <w:r>
              <w:rPr>
                <w:rFonts w:cs="Times New Roman"/>
              </w:rPr>
              <w:t xml:space="preserve"> </w:t>
            </w:r>
            <w:r>
              <w:t xml:space="preserve">and </w:t>
            </w:r>
            <w:r w:rsidRPr="00D66195">
              <w:rPr>
                <w:rFonts w:cs="Times New Roman"/>
              </w:rPr>
              <w:t>Wellington more sensitive than west coast) (</w:t>
            </w:r>
            <w:r>
              <w:rPr>
                <w:rFonts w:cs="Times New Roman"/>
              </w:rPr>
              <w:t>Ministry for the Environment</w:t>
            </w:r>
            <w:r w:rsidRPr="00D66195">
              <w:rPr>
                <w:rFonts w:cs="Times New Roman"/>
              </w:rPr>
              <w:t>, 2017</w:t>
            </w:r>
            <w:r>
              <w:rPr>
                <w:rFonts w:cs="Times New Roman"/>
              </w:rPr>
              <w:t>b</w:t>
            </w:r>
            <w:r w:rsidRPr="00D66195">
              <w:rPr>
                <w:rFonts w:cs="Times New Roman"/>
              </w:rPr>
              <w:t>)</w:t>
            </w:r>
            <w:r>
              <w:rPr>
                <w:rFonts w:cs="Times New Roman"/>
              </w:rPr>
              <w:t>.</w:t>
            </w:r>
          </w:p>
        </w:tc>
        <w:tc>
          <w:tcPr>
            <w:tcW w:w="1250" w:type="pct"/>
            <w:shd w:val="clear" w:color="auto" w:fill="auto"/>
            <w:tcMar>
              <w:top w:w="0" w:type="dxa"/>
            </w:tcMar>
          </w:tcPr>
          <w:p w14:paraId="53DC9778" w14:textId="07C0503B" w:rsidR="00C03C50" w:rsidRPr="00D66195" w:rsidRDefault="00C03C50" w:rsidP="009837E8">
            <w:pPr>
              <w:pStyle w:val="TableBullet"/>
              <w:spacing w:before="60"/>
            </w:pPr>
            <w:r w:rsidRPr="00D66195">
              <w:t xml:space="preserve">All zones: </w:t>
            </w:r>
            <w:r w:rsidR="00484592">
              <w:t>H</w:t>
            </w:r>
            <w:r w:rsidRPr="00D66195">
              <w:t>ighly variable erosion</w:t>
            </w:r>
            <w:r>
              <w:t>;</w:t>
            </w:r>
            <w:r w:rsidRPr="00D66195">
              <w:t xml:space="preserve"> depends on geology, tidal range, geomorphology, exposure.</w:t>
            </w:r>
          </w:p>
          <w:p w14:paraId="50ABB4FC" w14:textId="77777777" w:rsidR="00C03C50" w:rsidRPr="00D66195" w:rsidRDefault="00C03C50" w:rsidP="009837E8">
            <w:pPr>
              <w:pStyle w:val="TableBullet"/>
            </w:pPr>
            <w:r w:rsidRPr="00D66195">
              <w:rPr>
                <w:rFonts w:cs="Times New Roman"/>
              </w:rPr>
              <w:t>Areas with small tidal range more sensitive to erosion than large tidal range (east coast</w:t>
            </w:r>
            <w:r>
              <w:rPr>
                <w:rFonts w:cs="Times New Roman"/>
              </w:rPr>
              <w:t xml:space="preserve"> </w:t>
            </w:r>
            <w:r>
              <w:t xml:space="preserve">and </w:t>
            </w:r>
            <w:r w:rsidRPr="00D66195">
              <w:rPr>
                <w:rFonts w:cs="Times New Roman"/>
              </w:rPr>
              <w:t>Wellington more sensitive than west coast) (</w:t>
            </w:r>
            <w:r>
              <w:rPr>
                <w:rFonts w:cs="Times New Roman"/>
              </w:rPr>
              <w:t xml:space="preserve">Ministry for the Environment, </w:t>
            </w:r>
            <w:r w:rsidRPr="00D66195">
              <w:rPr>
                <w:rFonts w:cs="Times New Roman"/>
              </w:rPr>
              <w:t>2017</w:t>
            </w:r>
            <w:r>
              <w:rPr>
                <w:rFonts w:cs="Times New Roman"/>
              </w:rPr>
              <w:t>b</w:t>
            </w:r>
            <w:r w:rsidRPr="00D66195">
              <w:rPr>
                <w:rFonts w:cs="Times New Roman"/>
              </w:rPr>
              <w:t>)</w:t>
            </w:r>
            <w:r>
              <w:rPr>
                <w:rFonts w:cs="Times New Roman"/>
              </w:rPr>
              <w:t>.</w:t>
            </w:r>
          </w:p>
        </w:tc>
        <w:tc>
          <w:tcPr>
            <w:tcW w:w="1250" w:type="pct"/>
            <w:shd w:val="clear" w:color="auto" w:fill="auto"/>
            <w:tcMar>
              <w:top w:w="0" w:type="dxa"/>
            </w:tcMar>
          </w:tcPr>
          <w:p w14:paraId="664B0428" w14:textId="77777777" w:rsidR="00C03C50" w:rsidRPr="00D66195" w:rsidRDefault="00C03C50" w:rsidP="009837E8">
            <w:pPr>
              <w:pStyle w:val="TableBullet"/>
              <w:spacing w:before="60"/>
            </w:pPr>
            <w:r w:rsidRPr="00D66195">
              <w:t>All zones: highly variable erosion</w:t>
            </w:r>
            <w:r>
              <w:t>;</w:t>
            </w:r>
            <w:r w:rsidRPr="00D66195">
              <w:t xml:space="preserve"> depends on geology, tidal range, geomorphology, exposure.</w:t>
            </w:r>
          </w:p>
          <w:p w14:paraId="66EB5FD9" w14:textId="77777777" w:rsidR="00C03C50" w:rsidRPr="00D66195" w:rsidRDefault="00C03C50" w:rsidP="009837E8">
            <w:pPr>
              <w:pStyle w:val="TableBullet"/>
            </w:pPr>
            <w:r w:rsidRPr="00D66195">
              <w:rPr>
                <w:rFonts w:cs="Times New Roman"/>
              </w:rPr>
              <w:t>Areas with small tidal range more sensitive to erosion than large tidal range (east coast and Wellington more sensitive than west coast) (</w:t>
            </w:r>
            <w:r>
              <w:rPr>
                <w:rFonts w:cs="Times New Roman"/>
              </w:rPr>
              <w:t>Ministry for the Environment</w:t>
            </w:r>
            <w:r w:rsidRPr="00D66195">
              <w:rPr>
                <w:rFonts w:cs="Times New Roman"/>
              </w:rPr>
              <w:t xml:space="preserve"> 2017</w:t>
            </w:r>
            <w:r>
              <w:rPr>
                <w:rFonts w:cs="Times New Roman"/>
              </w:rPr>
              <w:t>b</w:t>
            </w:r>
            <w:r w:rsidRPr="00D66195">
              <w:rPr>
                <w:rFonts w:cs="Times New Roman"/>
              </w:rPr>
              <w:t>)</w:t>
            </w:r>
            <w:r>
              <w:rPr>
                <w:rFonts w:cs="Times New Roman"/>
              </w:rPr>
              <w:t>.</w:t>
            </w:r>
          </w:p>
        </w:tc>
        <w:tc>
          <w:tcPr>
            <w:tcW w:w="1250" w:type="pct"/>
            <w:shd w:val="clear" w:color="auto" w:fill="auto"/>
            <w:tcMar>
              <w:top w:w="0" w:type="dxa"/>
            </w:tcMar>
          </w:tcPr>
          <w:p w14:paraId="6EC9088E" w14:textId="77D2A0AD" w:rsidR="00C03C50" w:rsidRPr="00D66195" w:rsidRDefault="00C03C50" w:rsidP="009837E8">
            <w:pPr>
              <w:pStyle w:val="TableBullet"/>
              <w:spacing w:before="60"/>
            </w:pPr>
            <w:r w:rsidRPr="00D66195">
              <w:t xml:space="preserve">All zones: </w:t>
            </w:r>
            <w:r w:rsidR="00484592">
              <w:t>H</w:t>
            </w:r>
            <w:r w:rsidRPr="00D66195">
              <w:t>ighly variable erosion</w:t>
            </w:r>
            <w:r>
              <w:t>;</w:t>
            </w:r>
            <w:r w:rsidRPr="00D66195">
              <w:t xml:space="preserve"> depends on geology, tidal range, geomorphology, exposure.</w:t>
            </w:r>
          </w:p>
          <w:p w14:paraId="315A320A" w14:textId="77777777" w:rsidR="00C03C50" w:rsidRPr="00D66195" w:rsidRDefault="00C03C50" w:rsidP="009837E8">
            <w:pPr>
              <w:pStyle w:val="TableBullet"/>
            </w:pPr>
            <w:r w:rsidRPr="00D66195">
              <w:rPr>
                <w:rFonts w:cs="Times New Roman"/>
              </w:rPr>
              <w:t>Areas with small tidal range more sensitive to erosion than large tidal range (east coast</w:t>
            </w:r>
            <w:r>
              <w:rPr>
                <w:rFonts w:cs="Times New Roman"/>
              </w:rPr>
              <w:t xml:space="preserve"> </w:t>
            </w:r>
            <w:r>
              <w:t xml:space="preserve">and </w:t>
            </w:r>
            <w:r w:rsidRPr="00D66195">
              <w:rPr>
                <w:rFonts w:cs="Times New Roman"/>
              </w:rPr>
              <w:t>Wellington more sensitive than west coast) (</w:t>
            </w:r>
            <w:r>
              <w:rPr>
                <w:rFonts w:cs="Times New Roman"/>
              </w:rPr>
              <w:t>Ministry for the Environment</w:t>
            </w:r>
            <w:r w:rsidRPr="00D66195">
              <w:rPr>
                <w:rFonts w:cs="Times New Roman"/>
              </w:rPr>
              <w:t xml:space="preserve"> 2017</w:t>
            </w:r>
            <w:r>
              <w:rPr>
                <w:rFonts w:cs="Times New Roman"/>
              </w:rPr>
              <w:t>b</w:t>
            </w:r>
            <w:r w:rsidRPr="00D66195">
              <w:rPr>
                <w:rFonts w:cs="Times New Roman"/>
              </w:rPr>
              <w:t>)</w:t>
            </w:r>
            <w:r>
              <w:rPr>
                <w:rFonts w:cs="Times New Roman"/>
              </w:rPr>
              <w:t>.</w:t>
            </w:r>
          </w:p>
        </w:tc>
      </w:tr>
    </w:tbl>
    <w:p w14:paraId="30E57D11" w14:textId="2C4CF3A0" w:rsidR="00C03C50" w:rsidRDefault="00C03C50" w:rsidP="00065655">
      <w:pPr>
        <w:spacing w:after="0"/>
      </w:pPr>
    </w:p>
    <w:p w14:paraId="1F2B169F" w14:textId="03C8271A" w:rsidR="00065655" w:rsidRPr="0031245A" w:rsidRDefault="00065655" w:rsidP="0031245A">
      <w:pPr>
        <w:pStyle w:val="Tableheading2"/>
        <w:rPr>
          <w:color w:val="000000" w:themeColor="text1"/>
        </w:rPr>
      </w:pPr>
      <w:bookmarkStart w:id="831" w:name="_Toc45391963"/>
      <w:r w:rsidRPr="0031245A">
        <w:rPr>
          <w:rFonts w:cs="Times New Roman"/>
          <w:color w:val="000000" w:themeColor="text1"/>
        </w:rPr>
        <w:t>Increasing landslides and soil erosion</w:t>
      </w:r>
      <w:bookmarkEnd w:id="831"/>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4C9525E2" w14:textId="77777777" w:rsidTr="00A44F6A">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6EFBCA84" w14:textId="77777777" w:rsidR="00C03C50" w:rsidRPr="00C03C50" w:rsidRDefault="00C03C50" w:rsidP="00756486">
            <w:pPr>
              <w:pStyle w:val="TableTextbold"/>
              <w:rPr>
                <w:color w:val="FFFFFF" w:themeColor="background1"/>
              </w:rPr>
            </w:pPr>
            <w:r w:rsidRPr="00C03C50">
              <w:rPr>
                <w:rFonts w:cs="Times New Roman"/>
                <w:color w:val="FFFFFF" w:themeColor="background1"/>
              </w:rPr>
              <w:t>Increasing landslides and soil erosion</w:t>
            </w:r>
          </w:p>
        </w:tc>
      </w:tr>
      <w:tr w:rsidR="00A44F6A" w:rsidRPr="00A44F6A" w14:paraId="1D8D469C" w14:textId="77777777" w:rsidTr="00A44F6A">
        <w:trPr>
          <w:trHeight w:val="340"/>
        </w:trPr>
        <w:tc>
          <w:tcPr>
            <w:tcW w:w="2500" w:type="pct"/>
            <w:gridSpan w:val="2"/>
            <w:tcBorders>
              <w:bottom w:val="nil"/>
            </w:tcBorders>
            <w:shd w:val="clear" w:color="auto" w:fill="D2DDE2" w:themeFill="accent3"/>
            <w:tcMar>
              <w:top w:w="0" w:type="dxa"/>
            </w:tcMar>
            <w:vAlign w:val="center"/>
          </w:tcPr>
          <w:p w14:paraId="10DB39BA" w14:textId="77777777" w:rsidR="00C03C50" w:rsidRPr="00A44F6A" w:rsidRDefault="00C03C50" w:rsidP="00756486">
            <w:pPr>
              <w:pStyle w:val="TableTextbold"/>
            </w:pPr>
            <w:r w:rsidRPr="00A44F6A">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45425A41" w14:textId="77777777" w:rsidR="00C03C50" w:rsidRPr="00A44F6A" w:rsidRDefault="00C03C50" w:rsidP="00756486">
            <w:pPr>
              <w:pStyle w:val="TableTextbold"/>
            </w:pPr>
            <w:r w:rsidRPr="00A44F6A">
              <w:t xml:space="preserve">Climate sub-national zones affected </w:t>
            </w:r>
          </w:p>
        </w:tc>
      </w:tr>
      <w:tr w:rsidR="00C03C50" w:rsidRPr="00D66195" w14:paraId="65DAFA61" w14:textId="77777777" w:rsidTr="00A44F6A">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4FDA7DBA" w14:textId="77777777" w:rsidR="00C03C50" w:rsidRPr="007E7BCC" w:rsidRDefault="00C03C50" w:rsidP="009837E8">
            <w:pPr>
              <w:pStyle w:val="TableText"/>
            </w:pPr>
            <w:r w:rsidRPr="007E7BCC">
              <w:t xml:space="preserve">No information available. </w:t>
            </w:r>
          </w:p>
        </w:tc>
        <w:tc>
          <w:tcPr>
            <w:tcW w:w="2500" w:type="pct"/>
            <w:gridSpan w:val="2"/>
            <w:tcBorders>
              <w:top w:val="nil"/>
              <w:bottom w:val="single" w:sz="4" w:space="0" w:color="1C556C" w:themeColor="accent1"/>
            </w:tcBorders>
            <w:shd w:val="clear" w:color="auto" w:fill="FFFFFF" w:themeFill="background1"/>
            <w:vAlign w:val="center"/>
          </w:tcPr>
          <w:p w14:paraId="0C16251C" w14:textId="77777777" w:rsidR="00C03C50" w:rsidRPr="00D66195" w:rsidRDefault="00C03C50" w:rsidP="009837E8">
            <w:pPr>
              <w:pStyle w:val="TableBullet"/>
              <w:spacing w:before="60"/>
            </w:pPr>
            <w:r w:rsidRPr="00D66195">
              <w:t>2050: All zones</w:t>
            </w:r>
            <w:r>
              <w:t>.</w:t>
            </w:r>
          </w:p>
          <w:p w14:paraId="489A6329" w14:textId="77777777" w:rsidR="00C03C50" w:rsidRPr="00D66195" w:rsidRDefault="00C03C50" w:rsidP="009837E8">
            <w:pPr>
              <w:pStyle w:val="TableBullet"/>
            </w:pPr>
            <w:r w:rsidRPr="00D66195">
              <w:t>2100: All zones</w:t>
            </w:r>
            <w:r>
              <w:rPr>
                <w:rFonts w:eastAsia="Calibri" w:cs="Calibri"/>
              </w:rPr>
              <w:t>.</w:t>
            </w:r>
          </w:p>
        </w:tc>
      </w:tr>
      <w:tr w:rsidR="00C03C50" w:rsidRPr="00C03C50" w14:paraId="4013B840" w14:textId="77777777" w:rsidTr="00A44F6A">
        <w:trPr>
          <w:trHeight w:val="340"/>
        </w:trPr>
        <w:tc>
          <w:tcPr>
            <w:tcW w:w="1250" w:type="pct"/>
            <w:shd w:val="clear" w:color="auto" w:fill="1C556C" w:themeFill="accent1"/>
            <w:tcMar>
              <w:top w:w="0" w:type="dxa"/>
            </w:tcMar>
          </w:tcPr>
          <w:p w14:paraId="1CC436F4"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2E7CEEB5"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09DE54D9"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3169BA10"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9837E8" w14:paraId="22287A6E" w14:textId="77777777" w:rsidTr="00A44F6A">
        <w:trPr>
          <w:trHeight w:val="283"/>
        </w:trPr>
        <w:tc>
          <w:tcPr>
            <w:tcW w:w="1250" w:type="pct"/>
            <w:shd w:val="clear" w:color="auto" w:fill="auto"/>
            <w:tcMar>
              <w:top w:w="0" w:type="dxa"/>
            </w:tcMar>
          </w:tcPr>
          <w:p w14:paraId="4F90512E" w14:textId="77777777" w:rsidR="00C03C50" w:rsidRPr="009837E8" w:rsidRDefault="00C03C50" w:rsidP="009837E8">
            <w:pPr>
              <w:pStyle w:val="TableBullet"/>
              <w:spacing w:before="60"/>
            </w:pPr>
            <w:r w:rsidRPr="009837E8">
              <w:t>Increase in landslides and erosion with increasing extreme rainfall intensity. Increased fire risk will exacerbate soil erosion.</w:t>
            </w:r>
          </w:p>
          <w:p w14:paraId="6E873B0F" w14:textId="555EE15C" w:rsidR="00C03C50" w:rsidRPr="009837E8" w:rsidRDefault="00C03C50" w:rsidP="009837E8">
            <w:pPr>
              <w:pStyle w:val="TableBullet"/>
            </w:pPr>
            <w:r w:rsidRPr="009837E8">
              <w:t xml:space="preserve">Risks of earthflow erosion in </w:t>
            </w:r>
            <w:r w:rsidR="00253BC1">
              <w:t>z</w:t>
            </w:r>
            <w:r w:rsidRPr="009837E8">
              <w:t>ones 1, 2, 3. Increased rainfall and</w:t>
            </w:r>
            <w:r w:rsidR="00514220">
              <w:t> </w:t>
            </w:r>
            <w:r w:rsidRPr="009837E8">
              <w:t>temperature (impacting evapotranspiration) may affect earthflow erosion.</w:t>
            </w:r>
          </w:p>
          <w:p w14:paraId="54F19720" w14:textId="33F8631C" w:rsidR="00C03C50" w:rsidRPr="009837E8" w:rsidRDefault="00C03C50" w:rsidP="009837E8">
            <w:pPr>
              <w:pStyle w:val="TableBullet"/>
            </w:pPr>
            <w:r w:rsidRPr="009837E8">
              <w:t xml:space="preserve">Risks of increased gully erosion in </w:t>
            </w:r>
            <w:r w:rsidR="00253BC1">
              <w:t>z</w:t>
            </w:r>
            <w:r w:rsidRPr="009837E8">
              <w:t>ones 1, 2, 3. Any increases to rainfall exacerbate this.</w:t>
            </w:r>
          </w:p>
          <w:p w14:paraId="533F7706" w14:textId="19FF39F0" w:rsidR="00C03C50" w:rsidRPr="009837E8" w:rsidRDefault="00C03C50" w:rsidP="009837E8">
            <w:pPr>
              <w:pStyle w:val="TableBullet"/>
            </w:pPr>
            <w:r w:rsidRPr="009837E8">
              <w:t>All zones at risk of increased sheet erosion (exacerbated by increased rainfall and runoff)</w:t>
            </w:r>
            <w:r w:rsidR="00514220">
              <w:t>.</w:t>
            </w:r>
          </w:p>
          <w:p w14:paraId="44C5F733" w14:textId="5B1CA4FB" w:rsidR="00C03C50" w:rsidRPr="009837E8" w:rsidRDefault="00C03C50" w:rsidP="009837E8">
            <w:pPr>
              <w:pStyle w:val="TableBullet"/>
            </w:pPr>
            <w:r w:rsidRPr="009837E8">
              <w:t>Bank erosion may increase with increasing river flows (all zones, particularly south and west</w:t>
            </w:r>
            <w:r w:rsidR="00514220">
              <w:t>)</w:t>
            </w:r>
            <w:r w:rsidRPr="009837E8">
              <w:t>.</w:t>
            </w:r>
          </w:p>
          <w:p w14:paraId="79A92715" w14:textId="77777777" w:rsidR="00C03C50" w:rsidRPr="009837E8" w:rsidRDefault="00C03C50" w:rsidP="009837E8">
            <w:pPr>
              <w:pStyle w:val="TableBullet"/>
            </w:pPr>
            <w:r w:rsidRPr="009837E8">
              <w:t>Wind erosion may increase in susceptible areas (sand dunes, volcanic plateau, eastern South Island) – particularly in areas that will become drier and windier (Basher et al, 2012).</w:t>
            </w:r>
          </w:p>
        </w:tc>
        <w:tc>
          <w:tcPr>
            <w:tcW w:w="1250" w:type="pct"/>
            <w:shd w:val="clear" w:color="auto" w:fill="auto"/>
            <w:tcMar>
              <w:top w:w="0" w:type="dxa"/>
            </w:tcMar>
          </w:tcPr>
          <w:p w14:paraId="694D3C60" w14:textId="77777777" w:rsidR="00C03C50" w:rsidRPr="009837E8" w:rsidRDefault="00C03C50" w:rsidP="009837E8">
            <w:pPr>
              <w:pStyle w:val="TableBullet"/>
              <w:spacing w:before="60"/>
            </w:pPr>
            <w:r w:rsidRPr="009837E8">
              <w:t>Increase in landslides and erosion with increasing extreme rainfall intensity. Increased fire risk will exacerbate soil erosion.</w:t>
            </w:r>
          </w:p>
          <w:p w14:paraId="53121081" w14:textId="025A5054" w:rsidR="00C03C50" w:rsidRPr="009837E8" w:rsidRDefault="00C03C50" w:rsidP="009837E8">
            <w:pPr>
              <w:pStyle w:val="TableBullet"/>
            </w:pPr>
            <w:r w:rsidRPr="009837E8">
              <w:t xml:space="preserve">Risks of earthflow erosion in </w:t>
            </w:r>
            <w:r w:rsidR="00253BC1">
              <w:t>z</w:t>
            </w:r>
            <w:r w:rsidRPr="009837E8">
              <w:t>ones 1, 2, 3. Increased rainfall and</w:t>
            </w:r>
            <w:r w:rsidR="00514220">
              <w:t> </w:t>
            </w:r>
            <w:r w:rsidRPr="009837E8">
              <w:t>temperature (impacting evapotranspiration) may affect earthflow erosion.</w:t>
            </w:r>
          </w:p>
          <w:p w14:paraId="771018B3" w14:textId="5DC85C9D" w:rsidR="00C03C50" w:rsidRPr="009837E8" w:rsidRDefault="00C03C50" w:rsidP="009837E8">
            <w:pPr>
              <w:pStyle w:val="TableBullet"/>
            </w:pPr>
            <w:r w:rsidRPr="009837E8">
              <w:t xml:space="preserve">Risks of increased gully erosion in </w:t>
            </w:r>
            <w:r w:rsidR="00253BC1">
              <w:t>z</w:t>
            </w:r>
            <w:r w:rsidRPr="009837E8">
              <w:t>ones 1, 2, 3. Any increases to rainfall exacerbate this.</w:t>
            </w:r>
          </w:p>
          <w:p w14:paraId="3F908430" w14:textId="77777777" w:rsidR="00C03C50" w:rsidRPr="009837E8" w:rsidRDefault="00C03C50" w:rsidP="009837E8">
            <w:pPr>
              <w:pStyle w:val="TableBullet"/>
            </w:pPr>
            <w:r w:rsidRPr="009837E8">
              <w:t>All zones at risk of increased sheet erosion (exacerbated by increased rainfall and runoff).</w:t>
            </w:r>
          </w:p>
          <w:p w14:paraId="262BF457" w14:textId="77777777" w:rsidR="00C03C50" w:rsidRPr="009837E8" w:rsidRDefault="00C03C50" w:rsidP="009837E8">
            <w:pPr>
              <w:pStyle w:val="TableBullet"/>
            </w:pPr>
            <w:r w:rsidRPr="009837E8">
              <w:t>Bank erosion may increase with increasing river flows (all zones, particularly south and west.</w:t>
            </w:r>
          </w:p>
          <w:p w14:paraId="7F496B58" w14:textId="77777777" w:rsidR="00C03C50" w:rsidRPr="009837E8" w:rsidRDefault="00C03C50" w:rsidP="009837E8">
            <w:pPr>
              <w:pStyle w:val="TableBullet"/>
            </w:pPr>
            <w:r w:rsidRPr="009837E8">
              <w:t>Wind erosion may increase in susceptible areas (sand dunes, volcanic plateau, eastern South Island) – particularly in areas that will become drier and windier (Basher et al, 2012).</w:t>
            </w:r>
          </w:p>
        </w:tc>
        <w:tc>
          <w:tcPr>
            <w:tcW w:w="1250" w:type="pct"/>
            <w:shd w:val="clear" w:color="auto" w:fill="auto"/>
            <w:tcMar>
              <w:top w:w="0" w:type="dxa"/>
            </w:tcMar>
          </w:tcPr>
          <w:p w14:paraId="3EA80295" w14:textId="77777777" w:rsidR="00C03C50" w:rsidRPr="009837E8" w:rsidRDefault="00C03C50" w:rsidP="009837E8">
            <w:pPr>
              <w:pStyle w:val="TableBullet"/>
              <w:spacing w:before="60"/>
            </w:pPr>
            <w:r w:rsidRPr="009837E8">
              <w:t>Increase in landslides and erosion with increasing extreme rainfall intensity. Increased fire risk will exacerbate soil erosion.</w:t>
            </w:r>
          </w:p>
          <w:p w14:paraId="4E77F275" w14:textId="6A95D26B" w:rsidR="00C03C50" w:rsidRPr="009837E8" w:rsidRDefault="00C03C50" w:rsidP="009837E8">
            <w:pPr>
              <w:pStyle w:val="TableBullet"/>
            </w:pPr>
            <w:r w:rsidRPr="009837E8">
              <w:t xml:space="preserve">Risks of earthflow erosion in </w:t>
            </w:r>
            <w:r w:rsidR="00253BC1">
              <w:t>z</w:t>
            </w:r>
            <w:r w:rsidRPr="009837E8">
              <w:t>ones 1, 2, 3. Increased rainfall and temperature (impacting evapotranspiration) may affect earthflow erosion.</w:t>
            </w:r>
          </w:p>
          <w:p w14:paraId="6A9D54A8" w14:textId="10B64C7C" w:rsidR="00C03C50" w:rsidRPr="009837E8" w:rsidRDefault="00C03C50" w:rsidP="009837E8">
            <w:pPr>
              <w:pStyle w:val="TableBullet"/>
            </w:pPr>
            <w:r w:rsidRPr="009837E8">
              <w:t xml:space="preserve">Risks of increased gully erosion in </w:t>
            </w:r>
            <w:r w:rsidR="00253BC1">
              <w:t>z</w:t>
            </w:r>
            <w:r w:rsidRPr="009837E8">
              <w:t>ones 1, 2, 3. Any increases to rainfall exacerbate this.</w:t>
            </w:r>
          </w:p>
          <w:p w14:paraId="30C5AF49" w14:textId="77777777" w:rsidR="00C03C50" w:rsidRPr="009837E8" w:rsidRDefault="00C03C50" w:rsidP="009837E8">
            <w:pPr>
              <w:pStyle w:val="TableBullet"/>
            </w:pPr>
            <w:r w:rsidRPr="009837E8">
              <w:t>All zones at risk of increased sheet erosion (exacerbated by increased rainfall and runoff).</w:t>
            </w:r>
          </w:p>
          <w:p w14:paraId="2AE25FD5" w14:textId="10526392" w:rsidR="00C03C50" w:rsidRPr="009837E8" w:rsidRDefault="00C03C50" w:rsidP="009837E8">
            <w:pPr>
              <w:pStyle w:val="TableBullet"/>
            </w:pPr>
            <w:r w:rsidRPr="009837E8">
              <w:t>Bank erosion may increase with increasing river flows (all zones, particularly south and west</w:t>
            </w:r>
            <w:r w:rsidR="00514220">
              <w:t>)</w:t>
            </w:r>
            <w:r w:rsidRPr="009837E8">
              <w:t>.</w:t>
            </w:r>
          </w:p>
          <w:p w14:paraId="49833FD3" w14:textId="77777777" w:rsidR="00C03C50" w:rsidRPr="009837E8" w:rsidRDefault="00C03C50" w:rsidP="009837E8">
            <w:pPr>
              <w:pStyle w:val="TableBullet"/>
            </w:pPr>
            <w:r w:rsidRPr="009837E8">
              <w:t>Wind erosion may increase in susceptible areas (sand dunes, volcanic plateau, eastern South Island) – particularly in areas that will become drier and windier (Basher et al, 2012).</w:t>
            </w:r>
          </w:p>
        </w:tc>
        <w:tc>
          <w:tcPr>
            <w:tcW w:w="1250" w:type="pct"/>
            <w:shd w:val="clear" w:color="auto" w:fill="auto"/>
            <w:tcMar>
              <w:top w:w="0" w:type="dxa"/>
            </w:tcMar>
          </w:tcPr>
          <w:p w14:paraId="4B346C80" w14:textId="77777777" w:rsidR="00C03C50" w:rsidRPr="009837E8" w:rsidRDefault="00C03C50" w:rsidP="009837E8">
            <w:pPr>
              <w:pStyle w:val="TableBullet"/>
              <w:spacing w:before="60"/>
            </w:pPr>
            <w:r w:rsidRPr="009837E8">
              <w:t>Increase in landslides and erosion with increasing extreme rainfall intensity. Increased fire risk will exacerbate soil erosion.</w:t>
            </w:r>
          </w:p>
          <w:p w14:paraId="35334517" w14:textId="3CA0DCF5" w:rsidR="00C03C50" w:rsidRPr="009837E8" w:rsidRDefault="00C03C50" w:rsidP="009837E8">
            <w:pPr>
              <w:pStyle w:val="TableBullet"/>
            </w:pPr>
            <w:r w:rsidRPr="009837E8">
              <w:t xml:space="preserve">Risks of earthflow erosion in </w:t>
            </w:r>
            <w:r w:rsidR="00253BC1">
              <w:t>z</w:t>
            </w:r>
            <w:r w:rsidRPr="009837E8">
              <w:t>ones 1, 2, 3. Increased rainfall and temperature (impacting evapotranspiration) may affect earthflow erosion.</w:t>
            </w:r>
          </w:p>
          <w:p w14:paraId="0AEE4DFD" w14:textId="0249676B" w:rsidR="00C03C50" w:rsidRPr="009837E8" w:rsidRDefault="00C03C50" w:rsidP="009837E8">
            <w:pPr>
              <w:pStyle w:val="TableBullet"/>
            </w:pPr>
            <w:r w:rsidRPr="009837E8">
              <w:t xml:space="preserve">Risks of increased gully erosion in </w:t>
            </w:r>
            <w:r w:rsidR="00253BC1">
              <w:t>z</w:t>
            </w:r>
            <w:r w:rsidRPr="009837E8">
              <w:t>ones 1, 2, 3. Any increases to rainfall exacerbate this.</w:t>
            </w:r>
          </w:p>
          <w:p w14:paraId="73329316" w14:textId="77777777" w:rsidR="00C03C50" w:rsidRPr="009837E8" w:rsidRDefault="00C03C50" w:rsidP="009837E8">
            <w:pPr>
              <w:pStyle w:val="TableBullet"/>
            </w:pPr>
            <w:r w:rsidRPr="009837E8">
              <w:t>All zones at risk of increased sheet erosion (exacerbated by increased rainfall and runoff).</w:t>
            </w:r>
          </w:p>
          <w:p w14:paraId="7641AB53" w14:textId="692AE31F" w:rsidR="00C03C50" w:rsidRPr="009837E8" w:rsidRDefault="00C03C50" w:rsidP="009837E8">
            <w:pPr>
              <w:pStyle w:val="TableBullet"/>
            </w:pPr>
            <w:r w:rsidRPr="009837E8">
              <w:t>Bank erosion may increase with increasing river flows (all zones, particularly south and west</w:t>
            </w:r>
            <w:r w:rsidR="00514220">
              <w:t>)</w:t>
            </w:r>
            <w:r w:rsidRPr="009837E8">
              <w:t>.</w:t>
            </w:r>
          </w:p>
          <w:p w14:paraId="50568490" w14:textId="77777777" w:rsidR="00C03C50" w:rsidRPr="009837E8" w:rsidRDefault="00C03C50" w:rsidP="009837E8">
            <w:pPr>
              <w:pStyle w:val="TableBullet"/>
            </w:pPr>
            <w:r w:rsidRPr="009837E8">
              <w:t>Wind erosion may increase in susceptible areas (sand dunes, volcanic plateau, eastern South Island) – particularly in areas that will become drier and windier (Basher et al, 2012).</w:t>
            </w:r>
          </w:p>
        </w:tc>
      </w:tr>
    </w:tbl>
    <w:p w14:paraId="05ED99F1" w14:textId="77777777" w:rsidR="00C03C50" w:rsidRPr="00D66195" w:rsidRDefault="00C03C50" w:rsidP="00C03C50"/>
    <w:p w14:paraId="199977F0" w14:textId="49B0E4E8" w:rsidR="002D3A7E" w:rsidRDefault="002D3A7E">
      <w:pPr>
        <w:spacing w:before="0" w:after="200" w:line="276" w:lineRule="auto"/>
        <w:jc w:val="left"/>
      </w:pPr>
      <w:bookmarkStart w:id="832" w:name="Marineheatwavesmorepersistenthigh"/>
      <w:bookmarkStart w:id="833" w:name="_Hlk27588701"/>
      <w:r>
        <w:br w:type="page"/>
      </w:r>
    </w:p>
    <w:p w14:paraId="224A6922" w14:textId="229115E0" w:rsidR="009837E8" w:rsidRPr="0031245A" w:rsidRDefault="002D3A7E" w:rsidP="0031245A">
      <w:pPr>
        <w:pStyle w:val="Tableheading2"/>
        <w:rPr>
          <w:color w:val="000000" w:themeColor="text1"/>
        </w:rPr>
      </w:pPr>
      <w:bookmarkStart w:id="834" w:name="_Toc45391964"/>
      <w:r w:rsidRPr="0031245A">
        <w:rPr>
          <w:rFonts w:cs="Times New Roman"/>
          <w:color w:val="000000" w:themeColor="text1"/>
        </w:rPr>
        <w:t>Marine heatwaves: more persistent high summer sea temperatures</w:t>
      </w:r>
      <w:bookmarkEnd w:id="834"/>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7460200E" w14:textId="77777777" w:rsidTr="00E70EF9">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07376D13" w14:textId="5AF8E5EC" w:rsidR="00C03C50" w:rsidRPr="00C03C50" w:rsidRDefault="00C03C50" w:rsidP="00756486">
            <w:pPr>
              <w:pStyle w:val="TableTextbold"/>
              <w:rPr>
                <w:color w:val="FFFFFF" w:themeColor="background1"/>
              </w:rPr>
            </w:pPr>
            <w:r w:rsidRPr="00C03C50">
              <w:rPr>
                <w:rFonts w:cs="Times New Roman"/>
                <w:color w:val="FFFFFF" w:themeColor="background1"/>
              </w:rPr>
              <w:t>Marine heatwaves: more persistent high summer sea temperatures</w:t>
            </w:r>
            <w:bookmarkEnd w:id="832"/>
          </w:p>
        </w:tc>
      </w:tr>
      <w:tr w:rsidR="00E70EF9" w:rsidRPr="00E70EF9" w14:paraId="2A0D5FF8" w14:textId="77777777" w:rsidTr="00E70EF9">
        <w:trPr>
          <w:trHeight w:val="340"/>
        </w:trPr>
        <w:tc>
          <w:tcPr>
            <w:tcW w:w="2500" w:type="pct"/>
            <w:gridSpan w:val="2"/>
            <w:tcBorders>
              <w:bottom w:val="nil"/>
            </w:tcBorders>
            <w:shd w:val="clear" w:color="auto" w:fill="D2DDE2" w:themeFill="accent3"/>
            <w:tcMar>
              <w:top w:w="0" w:type="dxa"/>
            </w:tcMar>
            <w:vAlign w:val="center"/>
          </w:tcPr>
          <w:p w14:paraId="26BAB518" w14:textId="77777777" w:rsidR="00C03C50" w:rsidRPr="00E70EF9" w:rsidRDefault="00C03C50" w:rsidP="00756486">
            <w:pPr>
              <w:pStyle w:val="TableTextbold"/>
            </w:pPr>
            <w:r w:rsidRPr="00E70EF9">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63C224DF" w14:textId="77777777" w:rsidR="00C03C50" w:rsidRPr="00E70EF9" w:rsidRDefault="00C03C50" w:rsidP="00756486">
            <w:pPr>
              <w:pStyle w:val="TableTextbold"/>
            </w:pPr>
            <w:r w:rsidRPr="00E70EF9">
              <w:t xml:space="preserve">Climate sub-national zones affected </w:t>
            </w:r>
          </w:p>
        </w:tc>
      </w:tr>
      <w:tr w:rsidR="00C03C50" w:rsidRPr="00D66195" w14:paraId="351622F0" w14:textId="77777777" w:rsidTr="00E70EF9">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5E278894" w14:textId="77777777" w:rsidR="00C03C50" w:rsidRPr="00D66195" w:rsidRDefault="00C03C50" w:rsidP="009837E8">
            <w:pPr>
              <w:pStyle w:val="TableBullet"/>
              <w:spacing w:before="60"/>
            </w:pPr>
            <w:r w:rsidRPr="00D66195">
              <w:t>Tasman Sea marine heatwaves in the previous two summers (Salinger et al, 2019).</w:t>
            </w:r>
          </w:p>
          <w:p w14:paraId="2DAF8DA7" w14:textId="77777777" w:rsidR="00C03C50" w:rsidRPr="00D66195" w:rsidRDefault="00C03C50" w:rsidP="009837E8">
            <w:pPr>
              <w:pStyle w:val="TableBullet"/>
            </w:pPr>
            <w:r w:rsidRPr="00D66195">
              <w:t>Hottest Tasman marine heatwave on record 2017</w:t>
            </w:r>
            <w:r>
              <w:t>/</w:t>
            </w:r>
            <w:r w:rsidRPr="00D66195">
              <w:t>18 summer (Bureau of Meteorology and NIWA, 2018)</w:t>
            </w:r>
            <w:r>
              <w:t>.</w:t>
            </w:r>
          </w:p>
        </w:tc>
        <w:tc>
          <w:tcPr>
            <w:tcW w:w="2500" w:type="pct"/>
            <w:gridSpan w:val="2"/>
            <w:tcBorders>
              <w:top w:val="nil"/>
              <w:bottom w:val="single" w:sz="4" w:space="0" w:color="1C556C" w:themeColor="accent1"/>
            </w:tcBorders>
            <w:shd w:val="clear" w:color="auto" w:fill="FFFFFF" w:themeFill="background1"/>
          </w:tcPr>
          <w:p w14:paraId="42DA0B1F" w14:textId="77777777" w:rsidR="00C03C50" w:rsidRPr="00D66195" w:rsidRDefault="00C03C50" w:rsidP="009837E8">
            <w:pPr>
              <w:pStyle w:val="TableBullet"/>
              <w:spacing w:before="60"/>
            </w:pPr>
            <w:r w:rsidRPr="00D66195">
              <w:t xml:space="preserve">2050: </w:t>
            </w:r>
            <w:r w:rsidRPr="00D66195">
              <w:rPr>
                <w:rFonts w:cs="Times New Roman"/>
              </w:rPr>
              <w:t>All marine areas</w:t>
            </w:r>
            <w:r>
              <w:rPr>
                <w:rFonts w:cs="Times New Roman"/>
              </w:rPr>
              <w:t>.</w:t>
            </w:r>
          </w:p>
          <w:p w14:paraId="41E97ABB" w14:textId="77777777" w:rsidR="00C03C50" w:rsidRPr="00D66195" w:rsidRDefault="00C03C50" w:rsidP="009837E8">
            <w:pPr>
              <w:pStyle w:val="TableBullet"/>
            </w:pPr>
            <w:r w:rsidRPr="00D66195">
              <w:rPr>
                <w:rFonts w:cs="Times New Roman"/>
              </w:rPr>
              <w:t>2100: All marine areas</w:t>
            </w:r>
            <w:r>
              <w:rPr>
                <w:rFonts w:cs="Times New Roman"/>
              </w:rPr>
              <w:t>.</w:t>
            </w:r>
          </w:p>
        </w:tc>
      </w:tr>
      <w:bookmarkEnd w:id="833"/>
      <w:tr w:rsidR="00C03C50" w:rsidRPr="00C03C50" w14:paraId="6AF1B1E8" w14:textId="77777777" w:rsidTr="00E70EF9">
        <w:trPr>
          <w:trHeight w:val="340"/>
        </w:trPr>
        <w:tc>
          <w:tcPr>
            <w:tcW w:w="1250" w:type="pct"/>
            <w:shd w:val="clear" w:color="auto" w:fill="1C556C" w:themeFill="accent1"/>
            <w:tcMar>
              <w:top w:w="0" w:type="dxa"/>
            </w:tcMar>
          </w:tcPr>
          <w:p w14:paraId="2D472436"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1D44E8FC"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77AADC51"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70D30848"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9837E8" w14:paraId="6A1DA5C9" w14:textId="77777777" w:rsidTr="00E70EF9">
        <w:trPr>
          <w:trHeight w:val="254"/>
        </w:trPr>
        <w:tc>
          <w:tcPr>
            <w:tcW w:w="1250" w:type="pct"/>
            <w:shd w:val="clear" w:color="auto" w:fill="auto"/>
            <w:tcMar>
              <w:top w:w="0" w:type="dxa"/>
            </w:tcMar>
          </w:tcPr>
          <w:p w14:paraId="554305F2" w14:textId="1CDE4E21" w:rsidR="00C03C50" w:rsidRPr="009837E8" w:rsidRDefault="00C03C50" w:rsidP="009837E8">
            <w:pPr>
              <w:pStyle w:val="TableBullet"/>
              <w:spacing w:before="60"/>
            </w:pPr>
            <w:r w:rsidRPr="009837E8">
              <w:t>Southwest Pacific sea surface temperature (SST) increases ~0.8°C by mid</w:t>
            </w:r>
            <w:r w:rsidR="00514220">
              <w:t>-</w:t>
            </w:r>
            <w:r w:rsidRPr="009837E8">
              <w:t>century under RCP4.5 (Law et al, 2017b)</w:t>
            </w:r>
            <w:r w:rsidR="00514220">
              <w:t>.</w:t>
            </w:r>
          </w:p>
          <w:p w14:paraId="0747E7B7" w14:textId="77777777" w:rsidR="00C03C50" w:rsidRPr="009837E8" w:rsidRDefault="00C03C50" w:rsidP="009837E8">
            <w:pPr>
              <w:pStyle w:val="TableBullet"/>
            </w:pPr>
            <w:r w:rsidRPr="009837E8">
              <w:t>Marine heatwaves projected to increase in frequency and intensity with ongoing atmospheric and ocean warming.</w:t>
            </w:r>
          </w:p>
        </w:tc>
        <w:tc>
          <w:tcPr>
            <w:tcW w:w="1250" w:type="pct"/>
            <w:shd w:val="clear" w:color="auto" w:fill="auto"/>
            <w:tcMar>
              <w:top w:w="0" w:type="dxa"/>
            </w:tcMar>
          </w:tcPr>
          <w:p w14:paraId="6C90FFF0" w14:textId="77777777" w:rsidR="00C03C50" w:rsidRPr="009837E8" w:rsidRDefault="00C03C50" w:rsidP="009837E8">
            <w:pPr>
              <w:pStyle w:val="TableBullet"/>
              <w:spacing w:before="60"/>
            </w:pPr>
            <w:r w:rsidRPr="009837E8">
              <w:t>Highest ocean temperature increases in north Tasman Sea – projected to exceed 3°C by 2100 (Climate Change Adaptation Technical Working Group, 2017).</w:t>
            </w:r>
          </w:p>
          <w:p w14:paraId="11B79DB1" w14:textId="1767F7CC" w:rsidR="00C03C50" w:rsidRPr="009837E8" w:rsidRDefault="00C03C50" w:rsidP="009837E8">
            <w:pPr>
              <w:pStyle w:val="TableBullet"/>
            </w:pPr>
            <w:r w:rsidRPr="009837E8">
              <w:t>Southwest Pacific SST increases ~1.1°C by late century under RCP4.5 (Law et al, 2017b)</w:t>
            </w:r>
            <w:r w:rsidR="00514220">
              <w:t>.</w:t>
            </w:r>
          </w:p>
          <w:p w14:paraId="4C293A62" w14:textId="77777777" w:rsidR="00C03C50" w:rsidRPr="009837E8" w:rsidRDefault="00C03C50" w:rsidP="009837E8">
            <w:pPr>
              <w:pStyle w:val="TableBullet"/>
            </w:pPr>
            <w:r w:rsidRPr="009837E8">
              <w:t>Marine heatwaves projected to increase in frequency and intensity with ongoing atmospheric and ocean warming.</w:t>
            </w:r>
          </w:p>
        </w:tc>
        <w:tc>
          <w:tcPr>
            <w:tcW w:w="1250" w:type="pct"/>
            <w:shd w:val="clear" w:color="auto" w:fill="auto"/>
            <w:tcMar>
              <w:top w:w="0" w:type="dxa"/>
            </w:tcMar>
          </w:tcPr>
          <w:p w14:paraId="64B1AC73" w14:textId="0A99FC3E" w:rsidR="00C03C50" w:rsidRPr="009837E8" w:rsidRDefault="00C03C50" w:rsidP="009837E8">
            <w:pPr>
              <w:pStyle w:val="TableBullet"/>
              <w:spacing w:before="60"/>
            </w:pPr>
            <w:r w:rsidRPr="009837E8">
              <w:t>Southwest Pacific SST increases ~1°C under RCP8.5 by mid-century (Law et al, 2017b).</w:t>
            </w:r>
          </w:p>
          <w:p w14:paraId="0F31925E" w14:textId="77777777" w:rsidR="00C03C50" w:rsidRPr="009837E8" w:rsidRDefault="00C03C50" w:rsidP="009837E8">
            <w:pPr>
              <w:pStyle w:val="TableBullet"/>
            </w:pPr>
            <w:r w:rsidRPr="009837E8">
              <w:t>Marine heatwaves projected to increase in frequency and intensity with ongoing atmospheric and ocean warming.</w:t>
            </w:r>
          </w:p>
        </w:tc>
        <w:tc>
          <w:tcPr>
            <w:tcW w:w="1250" w:type="pct"/>
            <w:shd w:val="clear" w:color="auto" w:fill="auto"/>
            <w:tcMar>
              <w:top w:w="0" w:type="dxa"/>
            </w:tcMar>
          </w:tcPr>
          <w:p w14:paraId="7BC8EAC6" w14:textId="3D23C2FD" w:rsidR="00C03C50" w:rsidRPr="009837E8" w:rsidRDefault="00C03C50" w:rsidP="009837E8">
            <w:pPr>
              <w:pStyle w:val="TableBullet"/>
              <w:spacing w:before="60"/>
            </w:pPr>
            <w:r w:rsidRPr="009837E8">
              <w:t>Southwest Pacific SST increases ~2.5°C under RCP8.5 by end century. For Tasman Sea, warming exceeds 3.1°C. Warming lowest in southern waters. Proportional warming of +16–20% for most marine areas around New Zealand (Law et al, 2017b)</w:t>
            </w:r>
            <w:r w:rsidR="00514220">
              <w:t>.</w:t>
            </w:r>
          </w:p>
          <w:p w14:paraId="65E3AAD5" w14:textId="77777777" w:rsidR="00C03C50" w:rsidRPr="009837E8" w:rsidRDefault="00C03C50" w:rsidP="009837E8">
            <w:pPr>
              <w:pStyle w:val="TableBullet"/>
            </w:pPr>
            <w:r w:rsidRPr="009837E8">
              <w:t>Marine heatwaves projected to increase in frequency and intensity with ongoing atmospheric and ocean warming.</w:t>
            </w:r>
          </w:p>
        </w:tc>
      </w:tr>
    </w:tbl>
    <w:p w14:paraId="0E6E0C41" w14:textId="3300FEBA" w:rsidR="00C03C50" w:rsidRDefault="00C03C50" w:rsidP="002D3A7E">
      <w:pPr>
        <w:pStyle w:val="BodyText"/>
        <w:spacing w:after="0"/>
      </w:pPr>
    </w:p>
    <w:p w14:paraId="483902EE" w14:textId="5161FA2E" w:rsidR="002D3A7E" w:rsidRPr="0031245A" w:rsidRDefault="002D3A7E" w:rsidP="0031245A">
      <w:pPr>
        <w:pStyle w:val="Tableheading2"/>
        <w:rPr>
          <w:color w:val="000000" w:themeColor="text1"/>
        </w:rPr>
      </w:pPr>
      <w:bookmarkStart w:id="835" w:name="_Toc45391965"/>
      <w:r w:rsidRPr="0031245A">
        <w:rPr>
          <w:rFonts w:cs="Times New Roman"/>
          <w:color w:val="000000" w:themeColor="text1"/>
        </w:rPr>
        <w:t>Ocean chemistry changes: nutrient cycling and pH changes</w:t>
      </w:r>
      <w:bookmarkEnd w:id="835"/>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4F2C726C" w14:textId="77777777" w:rsidTr="00E70EF9">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2ED8D33C" w14:textId="77777777" w:rsidR="00C03C50" w:rsidRPr="00C03C50" w:rsidRDefault="00C03C50" w:rsidP="00756486">
            <w:pPr>
              <w:pStyle w:val="TableTextbold"/>
              <w:rPr>
                <w:color w:val="FFFFFF" w:themeColor="background1"/>
              </w:rPr>
            </w:pPr>
            <w:r w:rsidRPr="00C03C50">
              <w:rPr>
                <w:rFonts w:cs="Times New Roman"/>
                <w:color w:val="FFFFFF" w:themeColor="background1"/>
              </w:rPr>
              <w:t>Ocean chemistry changes: nutrient cycling and pH changes</w:t>
            </w:r>
          </w:p>
        </w:tc>
      </w:tr>
      <w:tr w:rsidR="00E70EF9" w:rsidRPr="00E70EF9" w14:paraId="0FBCFBE3" w14:textId="77777777" w:rsidTr="00E70EF9">
        <w:trPr>
          <w:trHeight w:val="340"/>
        </w:trPr>
        <w:tc>
          <w:tcPr>
            <w:tcW w:w="2500" w:type="pct"/>
            <w:gridSpan w:val="2"/>
            <w:tcBorders>
              <w:bottom w:val="nil"/>
            </w:tcBorders>
            <w:shd w:val="clear" w:color="auto" w:fill="D2DDE2" w:themeFill="accent3"/>
            <w:tcMar>
              <w:top w:w="0" w:type="dxa"/>
            </w:tcMar>
            <w:vAlign w:val="center"/>
          </w:tcPr>
          <w:p w14:paraId="772E79F7" w14:textId="77777777" w:rsidR="00C03C50" w:rsidRPr="00E70EF9" w:rsidRDefault="00C03C50" w:rsidP="00756486">
            <w:pPr>
              <w:pStyle w:val="TableTextbold"/>
            </w:pPr>
            <w:r w:rsidRPr="00E70EF9">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4D09E5AD" w14:textId="77777777" w:rsidR="00C03C50" w:rsidRPr="00E70EF9" w:rsidRDefault="00C03C50" w:rsidP="00756486">
            <w:pPr>
              <w:pStyle w:val="TableTextbold"/>
            </w:pPr>
            <w:r w:rsidRPr="00E70EF9">
              <w:t xml:space="preserve">Climate sub-national zones affected </w:t>
            </w:r>
          </w:p>
        </w:tc>
      </w:tr>
      <w:tr w:rsidR="00C03C50" w:rsidRPr="00D66195" w14:paraId="153125B5" w14:textId="77777777" w:rsidTr="00E70EF9">
        <w:trPr>
          <w:trHeight w:val="443"/>
        </w:trPr>
        <w:tc>
          <w:tcPr>
            <w:tcW w:w="2500" w:type="pct"/>
            <w:gridSpan w:val="2"/>
            <w:tcBorders>
              <w:top w:val="nil"/>
              <w:bottom w:val="single" w:sz="4" w:space="0" w:color="1C556C" w:themeColor="accent1"/>
            </w:tcBorders>
            <w:shd w:val="clear" w:color="auto" w:fill="FFFFFF" w:themeFill="background1"/>
            <w:tcMar>
              <w:top w:w="0" w:type="dxa"/>
            </w:tcMar>
          </w:tcPr>
          <w:p w14:paraId="6017E55E" w14:textId="6BBF0D8A" w:rsidR="00C03C50" w:rsidRPr="00D66195" w:rsidRDefault="00C03C50" w:rsidP="00A27284">
            <w:pPr>
              <w:pStyle w:val="TableBullet"/>
              <w:spacing w:before="60"/>
            </w:pPr>
            <w:r w:rsidRPr="00D66195">
              <w:t>The trend of the pH of New Zealand</w:t>
            </w:r>
            <w:r>
              <w:t>’s</w:t>
            </w:r>
            <w:r w:rsidRPr="00D66195">
              <w:t xml:space="preserve"> subantarctic waters </w:t>
            </w:r>
            <w:r>
              <w:t xml:space="preserve">was a </w:t>
            </w:r>
            <w:r w:rsidRPr="00D66195">
              <w:t>decrease</w:t>
            </w:r>
            <w:r>
              <w:t xml:space="preserve"> of</w:t>
            </w:r>
            <w:r w:rsidRPr="00D66195">
              <w:t xml:space="preserve"> 0.0015 units a year 1998</w:t>
            </w:r>
            <w:r>
              <w:t>–</w:t>
            </w:r>
            <w:r w:rsidRPr="00D66195">
              <w:t xml:space="preserve">2016. </w:t>
            </w:r>
            <w:r w:rsidRPr="00D66195">
              <w:rPr>
                <w:rFonts w:asciiTheme="minorHAnsi" w:hAnsiTheme="minorHAnsi"/>
              </w:rPr>
              <w:t>Ocean acidification is ranked as</w:t>
            </w:r>
            <w:r w:rsidR="00C3578A">
              <w:rPr>
                <w:rFonts w:asciiTheme="minorHAnsi" w:hAnsiTheme="minorHAnsi"/>
              </w:rPr>
              <w:t> </w:t>
            </w:r>
            <w:r w:rsidRPr="00D66195">
              <w:rPr>
                <w:rFonts w:asciiTheme="minorHAnsi" w:hAnsiTheme="minorHAnsi"/>
              </w:rPr>
              <w:t xml:space="preserve">the most serious human-based threat to New Zealand’s marine habitats </w:t>
            </w:r>
            <w:r w:rsidRPr="00D66195">
              <w:t>(Stats NZ, 2017</w:t>
            </w:r>
            <w:r>
              <w:t>a</w:t>
            </w:r>
            <w:r w:rsidRPr="00D66195">
              <w:t>).</w:t>
            </w:r>
          </w:p>
          <w:p w14:paraId="0FC71FF1" w14:textId="0E5AB55A" w:rsidR="00C03C50" w:rsidRPr="00D66195" w:rsidRDefault="00C03C50" w:rsidP="00A27284">
            <w:pPr>
              <w:pStyle w:val="TableBullet"/>
            </w:pPr>
            <w:r w:rsidRPr="00D66195">
              <w:t xml:space="preserve">Present-day pH 8.11 for </w:t>
            </w:r>
            <w:r>
              <w:t>southwest</w:t>
            </w:r>
            <w:r w:rsidRPr="00D66195">
              <w:t xml:space="preserve"> Pacific (Law et al, 2017</w:t>
            </w:r>
            <w:r>
              <w:t>b</w:t>
            </w:r>
            <w:r w:rsidRPr="00D66195">
              <w:t>)</w:t>
            </w:r>
            <w:r w:rsidRPr="00D66195">
              <w:rPr>
                <w:rFonts w:asciiTheme="minorHAnsi" w:hAnsiTheme="minorHAnsi"/>
              </w:rPr>
              <w:t xml:space="preserve">. </w:t>
            </w:r>
          </w:p>
        </w:tc>
        <w:tc>
          <w:tcPr>
            <w:tcW w:w="2500" w:type="pct"/>
            <w:gridSpan w:val="2"/>
            <w:tcBorders>
              <w:top w:val="nil"/>
              <w:bottom w:val="single" w:sz="4" w:space="0" w:color="1C556C" w:themeColor="accent1"/>
            </w:tcBorders>
            <w:shd w:val="clear" w:color="auto" w:fill="FFFFFF" w:themeFill="background1"/>
          </w:tcPr>
          <w:p w14:paraId="65211D64" w14:textId="77777777" w:rsidR="00C03C50" w:rsidRPr="00D66195" w:rsidRDefault="00C03C50" w:rsidP="00A27284">
            <w:pPr>
              <w:pStyle w:val="TableBullet"/>
              <w:spacing w:before="60"/>
              <w:rPr>
                <w:rFonts w:asciiTheme="minorHAnsi" w:hAnsiTheme="minorHAnsi"/>
              </w:rPr>
            </w:pPr>
            <w:r w:rsidRPr="00D66195">
              <w:rPr>
                <w:rFonts w:asciiTheme="minorHAnsi" w:hAnsiTheme="minorHAnsi" w:cs="Times New Roman"/>
              </w:rPr>
              <w:t>2050: Subantarctic coastal zones</w:t>
            </w:r>
            <w:r>
              <w:rPr>
                <w:rFonts w:asciiTheme="minorHAnsi" w:hAnsiTheme="minorHAnsi" w:cs="Times New Roman"/>
              </w:rPr>
              <w:t>.</w:t>
            </w:r>
          </w:p>
          <w:p w14:paraId="4271720D" w14:textId="77777777" w:rsidR="00C03C50" w:rsidRPr="00D66195" w:rsidRDefault="00C03C50" w:rsidP="00A27284">
            <w:pPr>
              <w:pStyle w:val="TableBullet"/>
              <w:rPr>
                <w:rFonts w:asciiTheme="minorHAnsi" w:hAnsiTheme="minorHAnsi"/>
              </w:rPr>
            </w:pPr>
            <w:r w:rsidRPr="00D66195">
              <w:rPr>
                <w:rFonts w:asciiTheme="minorHAnsi" w:hAnsiTheme="minorHAnsi"/>
              </w:rPr>
              <w:t xml:space="preserve">2100: </w:t>
            </w:r>
            <w:r w:rsidRPr="00D66195">
              <w:rPr>
                <w:rFonts w:asciiTheme="minorHAnsi" w:hAnsiTheme="minorHAnsi" w:cs="Times New Roman"/>
              </w:rPr>
              <w:t>Subantarctic coastal zones</w:t>
            </w:r>
            <w:r>
              <w:rPr>
                <w:rFonts w:asciiTheme="minorHAnsi" w:hAnsiTheme="minorHAnsi" w:cs="Times New Roman"/>
              </w:rPr>
              <w:t>.</w:t>
            </w:r>
          </w:p>
        </w:tc>
      </w:tr>
      <w:tr w:rsidR="00C03C50" w:rsidRPr="00C03C50" w14:paraId="23FC6A5F" w14:textId="77777777" w:rsidTr="00E70EF9">
        <w:trPr>
          <w:trHeight w:val="340"/>
        </w:trPr>
        <w:tc>
          <w:tcPr>
            <w:tcW w:w="1250" w:type="pct"/>
            <w:shd w:val="clear" w:color="auto" w:fill="1C556C" w:themeFill="accent1"/>
            <w:tcMar>
              <w:top w:w="0" w:type="dxa"/>
            </w:tcMar>
          </w:tcPr>
          <w:p w14:paraId="19804116"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684DA289"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05614ECB"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0118803E"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A27284" w14:paraId="595CE4EC" w14:textId="77777777" w:rsidTr="00E70EF9">
        <w:trPr>
          <w:trHeight w:val="3225"/>
        </w:trPr>
        <w:tc>
          <w:tcPr>
            <w:tcW w:w="1250" w:type="pct"/>
            <w:shd w:val="clear" w:color="auto" w:fill="auto"/>
            <w:tcMar>
              <w:top w:w="0" w:type="dxa"/>
            </w:tcMar>
          </w:tcPr>
          <w:p w14:paraId="2589798F" w14:textId="48EBFD29" w:rsidR="00C03C50" w:rsidRPr="00A27284" w:rsidRDefault="00C03C50" w:rsidP="00A27284">
            <w:pPr>
              <w:pStyle w:val="TableBullet"/>
              <w:spacing w:before="60"/>
            </w:pPr>
            <w:r w:rsidRPr="00A27284">
              <w:t>pH: 7.98 for southwest Pacific (decrease of 0.12).</w:t>
            </w:r>
          </w:p>
          <w:p w14:paraId="26092706" w14:textId="77777777" w:rsidR="00C03C50" w:rsidRPr="00A27284" w:rsidRDefault="00C03C50" w:rsidP="00A27284">
            <w:pPr>
              <w:pStyle w:val="TableBullet"/>
            </w:pPr>
            <w:r w:rsidRPr="00A27284">
              <w:t>Reduction in macronutrients, net primary production, chlorophyll-a. Reductions are larger with time and RCP (Law et al, 2017b).</w:t>
            </w:r>
          </w:p>
          <w:p w14:paraId="482AD8A0" w14:textId="6B494BC5" w:rsidR="00C03C50" w:rsidRPr="00A27284" w:rsidRDefault="00C03C50" w:rsidP="00253BC1">
            <w:pPr>
              <w:pStyle w:val="TableBullet"/>
            </w:pPr>
            <w:r w:rsidRPr="00A27284">
              <w:t xml:space="preserve">All zones: </w:t>
            </w:r>
            <w:r w:rsidR="00514220">
              <w:t>S</w:t>
            </w:r>
            <w:r w:rsidRPr="00A27284">
              <w:t xml:space="preserve">urface macronutrient concentrations, no significant decrease by 2040. No significant change of net primary production by 2040. Zones detrital flux change (particle flux): </w:t>
            </w:r>
            <w:r w:rsidR="00253BC1">
              <w:t>a</w:t>
            </w:r>
            <w:r w:rsidRPr="00A27284">
              <w:t xml:space="preserve">ll, </w:t>
            </w:r>
            <w:r w:rsidR="00514220">
              <w:t>–</w:t>
            </w:r>
            <w:r w:rsidRPr="00A27284">
              <w:t xml:space="preserve">1.3%; </w:t>
            </w:r>
            <w:r w:rsidR="00253BC1">
              <w:t>z</w:t>
            </w:r>
            <w:r w:rsidRPr="00A27284">
              <w:t>one</w:t>
            </w:r>
            <w:r w:rsidR="00253BC1">
              <w:t> </w:t>
            </w:r>
            <w:r w:rsidRPr="00A27284">
              <w:t xml:space="preserve">1, </w:t>
            </w:r>
            <w:r w:rsidR="00514220">
              <w:t>–</w:t>
            </w:r>
            <w:r w:rsidRPr="00A27284">
              <w:t xml:space="preserve">3.1%; </w:t>
            </w:r>
            <w:r w:rsidR="00253BC1">
              <w:t>z</w:t>
            </w:r>
            <w:r w:rsidRPr="00A27284">
              <w:t xml:space="preserve">one 2, </w:t>
            </w:r>
            <w:r w:rsidR="00514220">
              <w:t>–</w:t>
            </w:r>
            <w:r w:rsidRPr="00A27284">
              <w:t xml:space="preserve">0.5%; </w:t>
            </w:r>
            <w:r w:rsidR="00253BC1">
              <w:t>z</w:t>
            </w:r>
            <w:r w:rsidRPr="00A27284">
              <w:t xml:space="preserve">one 3, </w:t>
            </w:r>
            <w:r w:rsidR="00514220">
              <w:t>–</w:t>
            </w:r>
            <w:r w:rsidRPr="00A27284">
              <w:t xml:space="preserve">0.9%; </w:t>
            </w:r>
            <w:r w:rsidR="00253BC1">
              <w:t>z</w:t>
            </w:r>
            <w:r w:rsidRPr="00A27284">
              <w:t xml:space="preserve">one 4, </w:t>
            </w:r>
            <w:r w:rsidR="00514220">
              <w:t>–</w:t>
            </w:r>
            <w:r w:rsidRPr="00A27284">
              <w:t xml:space="preserve">1.4%; </w:t>
            </w:r>
            <w:r w:rsidR="00253BC1">
              <w:t>z</w:t>
            </w:r>
            <w:r w:rsidRPr="00A27284">
              <w:t>one</w:t>
            </w:r>
            <w:r w:rsidR="00253BC1">
              <w:t> </w:t>
            </w:r>
            <w:r w:rsidRPr="00A27284">
              <w:t xml:space="preserve">5, </w:t>
            </w:r>
            <w:r w:rsidR="00514220">
              <w:t>–</w:t>
            </w:r>
            <w:r w:rsidRPr="00A27284">
              <w:t xml:space="preserve">2.9%; </w:t>
            </w:r>
            <w:r w:rsidR="00253BC1">
              <w:t>z</w:t>
            </w:r>
            <w:r w:rsidRPr="00A27284">
              <w:t xml:space="preserve">one 6, </w:t>
            </w:r>
            <w:r w:rsidR="00514220">
              <w:t>–</w:t>
            </w:r>
            <w:r w:rsidRPr="00A27284">
              <w:t xml:space="preserve">3.1%; </w:t>
            </w:r>
            <w:r w:rsidR="00253BC1">
              <w:t>z</w:t>
            </w:r>
            <w:r w:rsidRPr="00A27284">
              <w:t>one 7, 0.5% (Law et al, 2017b).</w:t>
            </w:r>
          </w:p>
        </w:tc>
        <w:tc>
          <w:tcPr>
            <w:tcW w:w="1250" w:type="pct"/>
            <w:shd w:val="clear" w:color="auto" w:fill="auto"/>
            <w:tcMar>
              <w:top w:w="0" w:type="dxa"/>
            </w:tcMar>
          </w:tcPr>
          <w:p w14:paraId="2EC5403D" w14:textId="75ECB721" w:rsidR="00C03C50" w:rsidRPr="00A27284" w:rsidRDefault="00C03C50" w:rsidP="00A27284">
            <w:pPr>
              <w:pStyle w:val="TableBullet"/>
              <w:spacing w:before="60"/>
            </w:pPr>
            <w:r w:rsidRPr="00A27284">
              <w:t>pH: 7.95 for southwest Pacific (decrease of 0.16).</w:t>
            </w:r>
          </w:p>
          <w:p w14:paraId="603E38AD" w14:textId="153A62DA" w:rsidR="00C03C50" w:rsidRPr="00A27284" w:rsidRDefault="00C03C50" w:rsidP="00A27284">
            <w:pPr>
              <w:pStyle w:val="TableBullet"/>
            </w:pPr>
            <w:r w:rsidRPr="00A27284">
              <w:t>Reduction in macronutrients, net primary production, chlorophyll</w:t>
            </w:r>
            <w:r w:rsidR="00514220">
              <w:noBreakHyphen/>
            </w:r>
            <w:r w:rsidRPr="00A27284">
              <w:t xml:space="preserve">a. Reductions are larger with time and RCP </w:t>
            </w:r>
            <w:r w:rsidR="00413475">
              <w:br/>
            </w:r>
            <w:r w:rsidRPr="00A27284">
              <w:t>(Law et al, 2017b).</w:t>
            </w:r>
          </w:p>
          <w:p w14:paraId="4E1140DA" w14:textId="4919A6A3" w:rsidR="00C03C50" w:rsidRPr="00A27284" w:rsidRDefault="00C03C50" w:rsidP="00253BC1">
            <w:pPr>
              <w:pStyle w:val="TableBullet"/>
            </w:pPr>
            <w:r w:rsidRPr="00A27284">
              <w:t xml:space="preserve">All zones: </w:t>
            </w:r>
            <w:r w:rsidR="00514220">
              <w:t>M</w:t>
            </w:r>
            <w:r w:rsidRPr="00A27284">
              <w:t xml:space="preserve">ixed layer depth to decrease by a mean of </w:t>
            </w:r>
            <w:r w:rsidR="00514220">
              <w:t>–</w:t>
            </w:r>
            <w:r w:rsidRPr="00A27284">
              <w:t>6 m. Significant decrease of surface macronutrient concentrations by</w:t>
            </w:r>
            <w:r w:rsidR="00253BC1">
              <w:t> </w:t>
            </w:r>
            <w:r w:rsidRPr="00A27284">
              <w:t>2100. Net primary production to decrease 1.2 by 2100. Particle</w:t>
            </w:r>
            <w:r w:rsidR="00253BC1">
              <w:t> </w:t>
            </w:r>
            <w:r w:rsidRPr="00A27284">
              <w:t>flux decrease of 4.5% by 2100. Zone</w:t>
            </w:r>
            <w:r w:rsidR="00514220">
              <w:t>s</w:t>
            </w:r>
            <w:r w:rsidRPr="00A27284">
              <w:t xml:space="preserve"> 1–2 (subtropical waters)</w:t>
            </w:r>
            <w:r w:rsidR="00514220">
              <w:t>:</w:t>
            </w:r>
            <w:r w:rsidRPr="00A27284">
              <w:t xml:space="preserve"> decrease of 11.1% for particle flux. Zones detrital flux change (particle flux): </w:t>
            </w:r>
            <w:r w:rsidR="00253BC1">
              <w:t>a</w:t>
            </w:r>
            <w:r w:rsidRPr="00A27284">
              <w:t xml:space="preserve">ll, </w:t>
            </w:r>
            <w:r w:rsidR="00514220">
              <w:t>–</w:t>
            </w:r>
            <w:r w:rsidRPr="00A27284">
              <w:t xml:space="preserve">4.5%; </w:t>
            </w:r>
            <w:r w:rsidR="00253BC1">
              <w:t>z</w:t>
            </w:r>
            <w:r w:rsidRPr="00A27284">
              <w:t xml:space="preserve">one 1, 11.1%; </w:t>
            </w:r>
            <w:r w:rsidR="00253BC1">
              <w:t>z</w:t>
            </w:r>
            <w:r w:rsidRPr="00A27284">
              <w:t xml:space="preserve">one 2, 0.2%; </w:t>
            </w:r>
            <w:r w:rsidR="00253BC1">
              <w:t>z</w:t>
            </w:r>
            <w:r w:rsidRPr="00A27284">
              <w:t>one</w:t>
            </w:r>
            <w:r w:rsidR="00253BC1">
              <w:t> </w:t>
            </w:r>
            <w:r w:rsidRPr="00A27284">
              <w:t xml:space="preserve">3, </w:t>
            </w:r>
            <w:r w:rsidR="00514220">
              <w:t>–</w:t>
            </w:r>
            <w:r w:rsidRPr="00A27284">
              <w:t xml:space="preserve">2.6%; </w:t>
            </w:r>
            <w:r w:rsidR="00253BC1">
              <w:t>z</w:t>
            </w:r>
            <w:r w:rsidRPr="00A27284">
              <w:t xml:space="preserve">one 4, 0.6%; </w:t>
            </w:r>
            <w:r w:rsidR="00253BC1">
              <w:t>z</w:t>
            </w:r>
            <w:r w:rsidRPr="00A27284">
              <w:t xml:space="preserve">one 5, </w:t>
            </w:r>
            <w:r w:rsidR="00514220">
              <w:t>–</w:t>
            </w:r>
            <w:r w:rsidRPr="00A27284">
              <w:t xml:space="preserve">6.3%; </w:t>
            </w:r>
            <w:r w:rsidR="00253BC1">
              <w:t>z</w:t>
            </w:r>
            <w:r w:rsidRPr="00A27284">
              <w:t xml:space="preserve">one 6, </w:t>
            </w:r>
            <w:r w:rsidR="00514220">
              <w:t>–</w:t>
            </w:r>
            <w:r w:rsidRPr="00A27284">
              <w:t xml:space="preserve">7.8%; </w:t>
            </w:r>
            <w:r w:rsidR="00253BC1">
              <w:t>z</w:t>
            </w:r>
            <w:r w:rsidRPr="00A27284">
              <w:t>one</w:t>
            </w:r>
            <w:r w:rsidR="00253BC1">
              <w:t> </w:t>
            </w:r>
            <w:r w:rsidRPr="00A27284">
              <w:t>7,</w:t>
            </w:r>
            <w:r w:rsidR="00253BC1">
              <w:t> </w:t>
            </w:r>
            <w:r w:rsidRPr="00A27284">
              <w:t>0.4% (Law et al, 2017b).</w:t>
            </w:r>
          </w:p>
        </w:tc>
        <w:tc>
          <w:tcPr>
            <w:tcW w:w="1250" w:type="pct"/>
            <w:shd w:val="clear" w:color="auto" w:fill="auto"/>
            <w:tcMar>
              <w:top w:w="0" w:type="dxa"/>
            </w:tcMar>
          </w:tcPr>
          <w:p w14:paraId="06F1DCA4" w14:textId="781A9952" w:rsidR="00C03C50" w:rsidRPr="00A27284" w:rsidRDefault="00C03C50" w:rsidP="00A27284">
            <w:pPr>
              <w:pStyle w:val="TableBullet"/>
              <w:spacing w:before="60"/>
            </w:pPr>
            <w:r w:rsidRPr="00A27284">
              <w:t>pH: 7.93 for southwest Pacific (decrease of 0.18).</w:t>
            </w:r>
          </w:p>
          <w:p w14:paraId="07AA3335" w14:textId="0EF27441" w:rsidR="00C03C50" w:rsidRPr="00A27284" w:rsidRDefault="00C03C50" w:rsidP="00A27284">
            <w:pPr>
              <w:pStyle w:val="TableBullet"/>
            </w:pPr>
            <w:r w:rsidRPr="00A27284">
              <w:t>Reduction in macronutrients, net primary production, chlorophyll</w:t>
            </w:r>
            <w:r w:rsidR="00413475">
              <w:noBreakHyphen/>
            </w:r>
            <w:r w:rsidRPr="00A27284">
              <w:t xml:space="preserve">a. Reductions are larger with time and RCP </w:t>
            </w:r>
            <w:r w:rsidR="00413475">
              <w:br/>
            </w:r>
            <w:r w:rsidRPr="00A27284">
              <w:t>(Law et al, 2017b).</w:t>
            </w:r>
          </w:p>
          <w:p w14:paraId="3C26CCA6" w14:textId="2090B08D" w:rsidR="00C03C50" w:rsidRPr="00A27284" w:rsidRDefault="00C03C50" w:rsidP="00F618DB">
            <w:pPr>
              <w:pStyle w:val="TableBullet"/>
            </w:pPr>
            <w:r w:rsidRPr="00A27284">
              <w:t xml:space="preserve">All zones: surface macronutrient concentrations, no significant decrease by 2040. No significant change of net primary production by 2040. Zones detrital flux change (particle flux): </w:t>
            </w:r>
            <w:r w:rsidR="00F618DB">
              <w:t>a</w:t>
            </w:r>
            <w:r w:rsidRPr="00A27284">
              <w:t xml:space="preserve">ll, -4.4%; </w:t>
            </w:r>
            <w:r w:rsidR="00F618DB">
              <w:t>z</w:t>
            </w:r>
            <w:r w:rsidRPr="00A27284">
              <w:t>one</w:t>
            </w:r>
            <w:r w:rsidR="00F618DB">
              <w:t> </w:t>
            </w:r>
            <w:r w:rsidRPr="00A27284">
              <w:t xml:space="preserve">1, -7.8%; </w:t>
            </w:r>
            <w:r w:rsidR="00F618DB">
              <w:t>z</w:t>
            </w:r>
            <w:r w:rsidRPr="00A27284">
              <w:t xml:space="preserve">one 2, -3.3%; </w:t>
            </w:r>
            <w:r w:rsidR="00F618DB">
              <w:t>z</w:t>
            </w:r>
            <w:r w:rsidRPr="00A27284">
              <w:t xml:space="preserve">one 3, -4.7%; </w:t>
            </w:r>
            <w:r w:rsidR="00F618DB">
              <w:t>z</w:t>
            </w:r>
            <w:r w:rsidRPr="00A27284">
              <w:t xml:space="preserve">one 4, -2.3%; </w:t>
            </w:r>
            <w:r w:rsidR="00F618DB">
              <w:t>z</w:t>
            </w:r>
            <w:r w:rsidRPr="00A27284">
              <w:t>one</w:t>
            </w:r>
            <w:r w:rsidR="00F618DB">
              <w:t> </w:t>
            </w:r>
            <w:r w:rsidRPr="00A27284">
              <w:t>5,</w:t>
            </w:r>
            <w:r w:rsidR="00F618DB">
              <w:t> –</w:t>
            </w:r>
            <w:r w:rsidRPr="00A27284">
              <w:t xml:space="preserve">5.4%; </w:t>
            </w:r>
            <w:r w:rsidR="00F618DB">
              <w:t>z</w:t>
            </w:r>
            <w:r w:rsidRPr="00A27284">
              <w:t xml:space="preserve">one 6, -6.7%; </w:t>
            </w:r>
            <w:r w:rsidR="00F618DB">
              <w:t>z</w:t>
            </w:r>
            <w:r w:rsidRPr="00A27284">
              <w:t>one 7, -1%. pH decline to 7.935 by 2050 (Law et al, 2017b).</w:t>
            </w:r>
          </w:p>
        </w:tc>
        <w:tc>
          <w:tcPr>
            <w:tcW w:w="1250" w:type="pct"/>
            <w:shd w:val="clear" w:color="auto" w:fill="auto"/>
            <w:tcMar>
              <w:top w:w="0" w:type="dxa"/>
            </w:tcMar>
          </w:tcPr>
          <w:p w14:paraId="3785CB48" w14:textId="69D1E211" w:rsidR="00C03C50" w:rsidRPr="00A27284" w:rsidRDefault="00C03C50" w:rsidP="00A27284">
            <w:pPr>
              <w:pStyle w:val="TableBullet"/>
              <w:spacing w:before="60"/>
            </w:pPr>
            <w:r w:rsidRPr="00A27284">
              <w:t>pH: 7.77 for southwest Pacific (decrease of 0.33).</w:t>
            </w:r>
          </w:p>
          <w:p w14:paraId="22D44DDE" w14:textId="7DE8ABE5" w:rsidR="00C03C50" w:rsidRPr="00A27284" w:rsidRDefault="00C03C50" w:rsidP="00A27284">
            <w:pPr>
              <w:pStyle w:val="TableBullet"/>
            </w:pPr>
            <w:r w:rsidRPr="00A27284">
              <w:t>Reduction in macronutrients, net primary production, chlorophyll</w:t>
            </w:r>
            <w:r w:rsidR="00413475">
              <w:noBreakHyphen/>
            </w:r>
            <w:r w:rsidRPr="00A27284">
              <w:t xml:space="preserve">a. Reductions are larger with time and RCP </w:t>
            </w:r>
            <w:r w:rsidR="00413475">
              <w:br/>
            </w:r>
            <w:r w:rsidRPr="00A27284">
              <w:t>(Law et al, 2017b).</w:t>
            </w:r>
          </w:p>
          <w:p w14:paraId="45BC06C7" w14:textId="5DC59FF2" w:rsidR="00C03C50" w:rsidRPr="00A27284" w:rsidRDefault="00C03C50" w:rsidP="00514220">
            <w:pPr>
              <w:pStyle w:val="TableBullet"/>
            </w:pPr>
            <w:r w:rsidRPr="00A27284">
              <w:t>All zones: Decreases in surface mixed layer depth (15%), macronutrients (7.5–20%), net primary production (4.5%) and particle flux (12%). Zone</w:t>
            </w:r>
            <w:r w:rsidR="00514220">
              <w:t>s</w:t>
            </w:r>
            <w:r w:rsidRPr="00A27284">
              <w:t xml:space="preserve"> 1–2 (subtropical waters)</w:t>
            </w:r>
            <w:r w:rsidR="00514220">
              <w:t>:</w:t>
            </w:r>
            <w:r w:rsidRPr="00A27284">
              <w:t xml:space="preserve"> decrease of 23.6% for particle flux. Largest macronutrient declines in the eastern Chatham Rise and subantarctic waters; dissolved iron increases in subtropical waters. Surface pH projections indicate a 0.335 decline to ~7.77 by 2100. Zones detrital flux change (particle</w:t>
            </w:r>
            <w:r w:rsidR="00016801">
              <w:t> </w:t>
            </w:r>
            <w:r w:rsidRPr="00A27284">
              <w:t xml:space="preserve">flux): </w:t>
            </w:r>
            <w:r w:rsidR="0033049F">
              <w:t>a</w:t>
            </w:r>
            <w:r w:rsidRPr="00A27284">
              <w:t xml:space="preserve">ll, </w:t>
            </w:r>
            <w:r w:rsidR="00514220">
              <w:t>–</w:t>
            </w:r>
            <w:r w:rsidRPr="00A27284">
              <w:t xml:space="preserve">12%; </w:t>
            </w:r>
            <w:r w:rsidR="0033049F">
              <w:t>z</w:t>
            </w:r>
            <w:r w:rsidRPr="00A27284">
              <w:t xml:space="preserve">one 1, </w:t>
            </w:r>
            <w:r w:rsidR="00514220">
              <w:t>–</w:t>
            </w:r>
            <w:r w:rsidRPr="00A27284">
              <w:t xml:space="preserve">23.6%; </w:t>
            </w:r>
            <w:r w:rsidR="0033049F">
              <w:t>z</w:t>
            </w:r>
            <w:r w:rsidRPr="00A27284">
              <w:t xml:space="preserve">one 2, </w:t>
            </w:r>
            <w:r w:rsidR="00514220">
              <w:t>–</w:t>
            </w:r>
            <w:r w:rsidRPr="00A27284">
              <w:t xml:space="preserve">5.7%; </w:t>
            </w:r>
            <w:r w:rsidR="0033049F">
              <w:t>z</w:t>
            </w:r>
            <w:r w:rsidRPr="00A27284">
              <w:t>one 3,</w:t>
            </w:r>
            <w:r w:rsidR="00016801">
              <w:br/>
            </w:r>
            <w:r w:rsidR="00514220">
              <w:t>–</w:t>
            </w:r>
            <w:r w:rsidRPr="00A27284">
              <w:t xml:space="preserve">8.9%; </w:t>
            </w:r>
            <w:r w:rsidR="0033049F">
              <w:t>z</w:t>
            </w:r>
            <w:r w:rsidRPr="00A27284">
              <w:t xml:space="preserve">one 4, </w:t>
            </w:r>
            <w:r w:rsidR="00514220">
              <w:t>–</w:t>
            </w:r>
            <w:r w:rsidRPr="00A27284">
              <w:t xml:space="preserve">3.7%; </w:t>
            </w:r>
            <w:r w:rsidR="0033049F">
              <w:t>z</w:t>
            </w:r>
            <w:r w:rsidRPr="00A27284">
              <w:t xml:space="preserve">one 5, </w:t>
            </w:r>
            <w:r w:rsidR="00514220">
              <w:t>–</w:t>
            </w:r>
            <w:r w:rsidRPr="00A27284">
              <w:t xml:space="preserve">15.2%; </w:t>
            </w:r>
            <w:r w:rsidR="0033049F">
              <w:t>z</w:t>
            </w:r>
            <w:r w:rsidRPr="00A27284">
              <w:t xml:space="preserve">one 6, </w:t>
            </w:r>
            <w:r w:rsidR="00514220">
              <w:t>–</w:t>
            </w:r>
            <w:r w:rsidRPr="00A27284">
              <w:t xml:space="preserve">12.6%; </w:t>
            </w:r>
            <w:r w:rsidR="0033049F">
              <w:t>z</w:t>
            </w:r>
            <w:r w:rsidRPr="00A27284">
              <w:t xml:space="preserve">one 7, </w:t>
            </w:r>
            <w:r w:rsidR="00016801">
              <w:br/>
            </w:r>
            <w:r w:rsidR="00514220">
              <w:t>–</w:t>
            </w:r>
            <w:r w:rsidRPr="00A27284">
              <w:t xml:space="preserve">4.7% (Law et al, 2017b). </w:t>
            </w:r>
          </w:p>
        </w:tc>
      </w:tr>
    </w:tbl>
    <w:p w14:paraId="5BC70966" w14:textId="77777777" w:rsidR="00C03C50" w:rsidRPr="00D66195" w:rsidRDefault="00C03C50" w:rsidP="00C03C50"/>
    <w:p w14:paraId="37A74B5E" w14:textId="22D8ADB0" w:rsidR="002D3A7E" w:rsidRDefault="002D3A7E">
      <w:pPr>
        <w:spacing w:before="0" w:after="200" w:line="276" w:lineRule="auto"/>
        <w:jc w:val="left"/>
      </w:pPr>
      <w:r>
        <w:br w:type="page"/>
      </w:r>
    </w:p>
    <w:p w14:paraId="6D8BFAA6" w14:textId="109D3033" w:rsidR="00413475" w:rsidRPr="0031245A" w:rsidRDefault="002D3A7E" w:rsidP="0031245A">
      <w:pPr>
        <w:pStyle w:val="Tableheading2"/>
        <w:rPr>
          <w:color w:val="000000" w:themeColor="text1"/>
        </w:rPr>
      </w:pPr>
      <w:bookmarkStart w:id="836" w:name="_Toc45391966"/>
      <w:r w:rsidRPr="0031245A">
        <w:rPr>
          <w:rFonts w:cs="Times New Roman"/>
          <w:color w:val="000000" w:themeColor="text1"/>
        </w:rPr>
        <w:t>International influences from climate change and greenhouse gas mitigation preferences</w:t>
      </w:r>
      <w:bookmarkEnd w:id="836"/>
    </w:p>
    <w:tbl>
      <w:tblPr>
        <w:tblW w:w="21546" w:type="dxa"/>
        <w:tblBorders>
          <w:top w:val="single" w:sz="4" w:space="0" w:color="1C556C" w:themeColor="accent1"/>
          <w:bottom w:val="single" w:sz="4" w:space="0" w:color="1C556C" w:themeColor="accent1"/>
          <w:insideH w:val="single" w:sz="4" w:space="0" w:color="1C556C" w:themeColor="accent1"/>
          <w:insideV w:val="single" w:sz="4" w:space="0" w:color="1C556C" w:themeColor="accent1"/>
        </w:tblBorders>
        <w:tblLayout w:type="fixed"/>
        <w:tblLook w:val="0000" w:firstRow="0" w:lastRow="0" w:firstColumn="0" w:lastColumn="0" w:noHBand="0" w:noVBand="0"/>
      </w:tblPr>
      <w:tblGrid>
        <w:gridCol w:w="5386"/>
        <w:gridCol w:w="5386"/>
        <w:gridCol w:w="5387"/>
        <w:gridCol w:w="5387"/>
      </w:tblGrid>
      <w:tr w:rsidR="00C03C50" w:rsidRPr="00C03C50" w14:paraId="5C5B2B76" w14:textId="77777777" w:rsidTr="00463437">
        <w:trPr>
          <w:trHeight w:val="340"/>
        </w:trPr>
        <w:tc>
          <w:tcPr>
            <w:tcW w:w="5000" w:type="pct"/>
            <w:gridSpan w:val="4"/>
            <w:tcBorders>
              <w:bottom w:val="single" w:sz="4" w:space="0" w:color="1C556C" w:themeColor="accent1"/>
            </w:tcBorders>
            <w:shd w:val="clear" w:color="auto" w:fill="1C556C" w:themeFill="accent1"/>
            <w:tcMar>
              <w:top w:w="0" w:type="dxa"/>
            </w:tcMar>
            <w:vAlign w:val="center"/>
          </w:tcPr>
          <w:p w14:paraId="7DC07BD2" w14:textId="62176C6C" w:rsidR="00C03C50" w:rsidRPr="00C03C50" w:rsidRDefault="00C03C50" w:rsidP="00756486">
            <w:pPr>
              <w:pStyle w:val="TableTextbold"/>
              <w:rPr>
                <w:color w:val="FFFFFF" w:themeColor="background1"/>
              </w:rPr>
            </w:pPr>
            <w:r w:rsidRPr="00C03C50">
              <w:rPr>
                <w:rFonts w:cs="Times New Roman"/>
                <w:color w:val="FFFFFF" w:themeColor="background1"/>
              </w:rPr>
              <w:t>International influences from climate change and greenhouse gas mitigation preferences</w:t>
            </w:r>
          </w:p>
        </w:tc>
      </w:tr>
      <w:tr w:rsidR="00463437" w:rsidRPr="00463437" w14:paraId="7E760BCE" w14:textId="77777777" w:rsidTr="00463437">
        <w:trPr>
          <w:trHeight w:val="340"/>
        </w:trPr>
        <w:tc>
          <w:tcPr>
            <w:tcW w:w="2500" w:type="pct"/>
            <w:gridSpan w:val="2"/>
            <w:tcBorders>
              <w:bottom w:val="nil"/>
            </w:tcBorders>
            <w:shd w:val="clear" w:color="auto" w:fill="D2DDE2" w:themeFill="accent3"/>
            <w:tcMar>
              <w:top w:w="0" w:type="dxa"/>
            </w:tcMar>
            <w:vAlign w:val="center"/>
          </w:tcPr>
          <w:p w14:paraId="309F3798" w14:textId="77777777" w:rsidR="00C03C50" w:rsidRPr="00463437" w:rsidRDefault="00C03C50" w:rsidP="00756486">
            <w:pPr>
              <w:pStyle w:val="TableTextbold"/>
            </w:pPr>
            <w:r w:rsidRPr="00463437">
              <w:rPr>
                <w:rFonts w:cs="Times New Roman"/>
              </w:rPr>
              <w:t xml:space="preserve">Recent and past effects or changes </w:t>
            </w:r>
          </w:p>
        </w:tc>
        <w:tc>
          <w:tcPr>
            <w:tcW w:w="2500" w:type="pct"/>
            <w:gridSpan w:val="2"/>
            <w:tcBorders>
              <w:bottom w:val="nil"/>
            </w:tcBorders>
            <w:shd w:val="clear" w:color="auto" w:fill="D2DDE2" w:themeFill="accent3"/>
            <w:vAlign w:val="center"/>
          </w:tcPr>
          <w:p w14:paraId="67248102" w14:textId="77777777" w:rsidR="00C03C50" w:rsidRPr="00463437" w:rsidRDefault="00C03C50" w:rsidP="00756486">
            <w:pPr>
              <w:pStyle w:val="TableTextbold"/>
            </w:pPr>
            <w:r w:rsidRPr="00463437">
              <w:t xml:space="preserve">Climate sub-national zones affected </w:t>
            </w:r>
          </w:p>
        </w:tc>
      </w:tr>
      <w:tr w:rsidR="00C03C50" w:rsidRPr="00D66195" w14:paraId="05D919AC" w14:textId="77777777" w:rsidTr="00463437">
        <w:trPr>
          <w:trHeight w:val="340"/>
        </w:trPr>
        <w:tc>
          <w:tcPr>
            <w:tcW w:w="2500" w:type="pct"/>
            <w:gridSpan w:val="2"/>
            <w:tcBorders>
              <w:top w:val="nil"/>
              <w:bottom w:val="single" w:sz="4" w:space="0" w:color="1C556C" w:themeColor="accent1"/>
            </w:tcBorders>
            <w:shd w:val="clear" w:color="auto" w:fill="FFFFFF" w:themeFill="background1"/>
            <w:tcMar>
              <w:top w:w="0" w:type="dxa"/>
            </w:tcMar>
          </w:tcPr>
          <w:p w14:paraId="11AFD520" w14:textId="77777777" w:rsidR="00C03C50" w:rsidRPr="00016D15" w:rsidRDefault="00C03C50" w:rsidP="001F6BB2">
            <w:pPr>
              <w:pStyle w:val="TableText"/>
            </w:pPr>
            <w:r w:rsidRPr="00016D15">
              <w:t xml:space="preserve">No information available. </w:t>
            </w:r>
          </w:p>
        </w:tc>
        <w:tc>
          <w:tcPr>
            <w:tcW w:w="2500" w:type="pct"/>
            <w:gridSpan w:val="2"/>
            <w:tcBorders>
              <w:top w:val="nil"/>
              <w:bottom w:val="single" w:sz="4" w:space="0" w:color="1C556C" w:themeColor="accent1"/>
            </w:tcBorders>
            <w:shd w:val="clear" w:color="auto" w:fill="FFFFFF" w:themeFill="background1"/>
            <w:tcMar>
              <w:top w:w="0" w:type="dxa"/>
            </w:tcMar>
            <w:vAlign w:val="center"/>
          </w:tcPr>
          <w:p w14:paraId="218FE6B2" w14:textId="77777777" w:rsidR="00C03C50" w:rsidRPr="001F6BB2" w:rsidRDefault="00C03C50" w:rsidP="001F6BB2">
            <w:pPr>
              <w:pStyle w:val="TableBullet"/>
              <w:spacing w:before="60"/>
            </w:pPr>
            <w:r w:rsidRPr="001F6BB2">
              <w:t>2050: All zones.</w:t>
            </w:r>
          </w:p>
          <w:p w14:paraId="28920BBD" w14:textId="77777777" w:rsidR="00C03C50" w:rsidRPr="00D66195" w:rsidRDefault="00C03C50" w:rsidP="001F6BB2">
            <w:pPr>
              <w:pStyle w:val="TableBullet"/>
            </w:pPr>
            <w:r w:rsidRPr="001F6BB2">
              <w:t>2100: All zo</w:t>
            </w:r>
            <w:r w:rsidRPr="00D66195">
              <w:rPr>
                <w:rFonts w:eastAsia="Calibri"/>
              </w:rPr>
              <w:t>nes</w:t>
            </w:r>
            <w:r>
              <w:rPr>
                <w:rFonts w:eastAsia="Calibri"/>
              </w:rPr>
              <w:t>.</w:t>
            </w:r>
          </w:p>
        </w:tc>
      </w:tr>
      <w:tr w:rsidR="00C03C50" w:rsidRPr="00C03C50" w14:paraId="738F70A9" w14:textId="77777777" w:rsidTr="00463437">
        <w:trPr>
          <w:trHeight w:val="340"/>
        </w:trPr>
        <w:tc>
          <w:tcPr>
            <w:tcW w:w="1250" w:type="pct"/>
            <w:shd w:val="clear" w:color="auto" w:fill="1C556C" w:themeFill="accent1"/>
            <w:tcMar>
              <w:top w:w="0" w:type="dxa"/>
            </w:tcMar>
          </w:tcPr>
          <w:p w14:paraId="74BA7DF3"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 4.5</w:t>
            </w:r>
          </w:p>
        </w:tc>
        <w:tc>
          <w:tcPr>
            <w:tcW w:w="1250" w:type="pct"/>
            <w:shd w:val="clear" w:color="auto" w:fill="1C556C" w:themeFill="accent1"/>
            <w:tcMar>
              <w:top w:w="0" w:type="dxa"/>
            </w:tcMar>
          </w:tcPr>
          <w:p w14:paraId="317EC266"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CP 4.5</w:t>
            </w:r>
          </w:p>
        </w:tc>
        <w:tc>
          <w:tcPr>
            <w:tcW w:w="1250" w:type="pct"/>
            <w:shd w:val="clear" w:color="auto" w:fill="1C556C" w:themeFill="accent1"/>
            <w:tcMar>
              <w:top w:w="0" w:type="dxa"/>
            </w:tcMar>
          </w:tcPr>
          <w:p w14:paraId="66F484EA" w14:textId="77777777" w:rsidR="00C03C50" w:rsidRPr="00C03C50" w:rsidRDefault="00C03C50" w:rsidP="00756486">
            <w:pPr>
              <w:pStyle w:val="TableTextbold"/>
              <w:rPr>
                <w:color w:val="FFFFFF" w:themeColor="background1"/>
              </w:rPr>
            </w:pPr>
            <w:r w:rsidRPr="00C03C50">
              <w:rPr>
                <w:color w:val="FFFFFF" w:themeColor="background1"/>
              </w:rPr>
              <w:t>Projected changes by ~2050 (30 years) RCP8.5</w:t>
            </w:r>
          </w:p>
        </w:tc>
        <w:tc>
          <w:tcPr>
            <w:tcW w:w="1250" w:type="pct"/>
            <w:shd w:val="clear" w:color="auto" w:fill="1C556C" w:themeFill="accent1"/>
            <w:tcMar>
              <w:top w:w="0" w:type="dxa"/>
            </w:tcMar>
          </w:tcPr>
          <w:p w14:paraId="4D9BF83F" w14:textId="77777777" w:rsidR="00C03C50" w:rsidRPr="00C03C50" w:rsidRDefault="00C03C50" w:rsidP="00756486">
            <w:pPr>
              <w:pStyle w:val="TableTextbold"/>
              <w:rPr>
                <w:color w:val="FFFFFF" w:themeColor="background1"/>
              </w:rPr>
            </w:pPr>
            <w:r w:rsidRPr="00C03C50">
              <w:rPr>
                <w:color w:val="FFFFFF" w:themeColor="background1"/>
              </w:rPr>
              <w:t>Projected changes by ~2100 (60–80 years) RPC 8.5</w:t>
            </w:r>
          </w:p>
        </w:tc>
      </w:tr>
      <w:tr w:rsidR="00C03C50" w:rsidRPr="001F6BB2" w14:paraId="22ADC1CD" w14:textId="77777777" w:rsidTr="00463437">
        <w:trPr>
          <w:trHeight w:val="283"/>
        </w:trPr>
        <w:tc>
          <w:tcPr>
            <w:tcW w:w="5000" w:type="pct"/>
            <w:gridSpan w:val="4"/>
            <w:shd w:val="clear" w:color="auto" w:fill="auto"/>
            <w:tcMar>
              <w:top w:w="0" w:type="dxa"/>
            </w:tcMar>
          </w:tcPr>
          <w:p w14:paraId="60E1F330" w14:textId="099BE8DA" w:rsidR="00C03C50" w:rsidRPr="001F6BB2" w:rsidRDefault="00C03C50" w:rsidP="001F6BB2">
            <w:pPr>
              <w:pStyle w:val="TableBullet"/>
              <w:spacing w:before="60"/>
            </w:pPr>
            <w:r w:rsidRPr="001F6BB2">
              <w:t xml:space="preserve">Findings from Royal Society report on </w:t>
            </w:r>
            <w:r w:rsidRPr="006A3A1C">
              <w:rPr>
                <w:i/>
              </w:rPr>
              <w:t>Climate Change Implications for New Zealand</w:t>
            </w:r>
            <w:r w:rsidRPr="001F6BB2">
              <w:t xml:space="preserve"> (non-specific timeframes, region or RCP).</w:t>
            </w:r>
          </w:p>
          <w:p w14:paraId="573B5293" w14:textId="77777777" w:rsidR="00C03C50" w:rsidRPr="001F6BB2" w:rsidRDefault="00C03C50" w:rsidP="001F6BB2">
            <w:pPr>
              <w:pStyle w:val="TableBullet"/>
            </w:pPr>
            <w:r w:rsidRPr="001F6BB2">
              <w:t>All aspects of food security are potentially affected by climate change, including food access, use, and price stability.</w:t>
            </w:r>
          </w:p>
          <w:p w14:paraId="19DBBEF3" w14:textId="77777777" w:rsidR="00C03C50" w:rsidRPr="001F6BB2" w:rsidRDefault="00C03C50" w:rsidP="001F6BB2">
            <w:pPr>
              <w:pStyle w:val="TableBullet"/>
            </w:pPr>
            <w:r w:rsidRPr="001F6BB2">
              <w:t>Climate change over the 21st century is projected to increase displacement of people.</w:t>
            </w:r>
          </w:p>
          <w:p w14:paraId="1E39392F" w14:textId="77777777" w:rsidR="00C03C50" w:rsidRPr="001F6BB2" w:rsidRDefault="00C03C50" w:rsidP="001F6BB2">
            <w:pPr>
              <w:pStyle w:val="TableBullet"/>
            </w:pPr>
            <w:r w:rsidRPr="001F6BB2">
              <w:t>Climate change can indirectly increase risks of violent conflicts in the form of civil war and intergroup violence by amplifying well-documented drivers of these conflicts such as poverty and economic shocks.</w:t>
            </w:r>
          </w:p>
          <w:p w14:paraId="14538FCD" w14:textId="77777777" w:rsidR="00C03C50" w:rsidRPr="001F6BB2" w:rsidRDefault="00C03C50" w:rsidP="001F6BB2">
            <w:pPr>
              <w:pStyle w:val="TableBullet"/>
            </w:pPr>
            <w:r w:rsidRPr="001F6BB2">
              <w:t>The impacts of climate change on the critical infrastructure and territorial integrity of many states are expected to influence national security policies.</w:t>
            </w:r>
          </w:p>
          <w:p w14:paraId="64C06923" w14:textId="77777777" w:rsidR="00C03C50" w:rsidRPr="001F6BB2" w:rsidRDefault="00C03C50" w:rsidP="001F6BB2">
            <w:pPr>
              <w:pStyle w:val="TableBullet"/>
            </w:pPr>
            <w:r w:rsidRPr="001F6BB2">
              <w:t>While New Zealand agriculture could benefit from increasing global commodity prices in the long term, there are many negatives.</w:t>
            </w:r>
          </w:p>
          <w:p w14:paraId="448E505C" w14:textId="77777777" w:rsidR="00C03C50" w:rsidRPr="001F6BB2" w:rsidRDefault="00C03C50" w:rsidP="001F6BB2">
            <w:pPr>
              <w:pStyle w:val="TableBullet"/>
            </w:pPr>
            <w:r w:rsidRPr="001F6BB2">
              <w:t>We gain significant revenue from long-haul tourism, which could be reduced if the acceptability of long</w:t>
            </w:r>
            <w:r w:rsidRPr="001F6BB2">
              <w:rPr>
                <w:rFonts w:ascii="Cambria Math" w:hAnsi="Cambria Math" w:cs="Cambria Math"/>
              </w:rPr>
              <w:t>‑</w:t>
            </w:r>
            <w:r w:rsidRPr="001F6BB2">
              <w:t>haul travel, and costs of fossil fuels, are affected by climate change.</w:t>
            </w:r>
          </w:p>
        </w:tc>
      </w:tr>
    </w:tbl>
    <w:p w14:paraId="7EF089EB" w14:textId="2EED6E53" w:rsidR="00C03C50" w:rsidRPr="00D66195" w:rsidRDefault="00C03C50" w:rsidP="00C03C50">
      <w:pPr>
        <w:pStyle w:val="Note"/>
      </w:pPr>
      <w:r w:rsidRPr="00D66195">
        <w:t xml:space="preserve">Note: The baseline (zero) for Ministry for the Environment (2018) and IPCC projections is the average over 1986–2005. </w:t>
      </w:r>
    </w:p>
    <w:p w14:paraId="1BABDB53" w14:textId="77777777" w:rsidR="00F04A2C" w:rsidRPr="00F04A2C" w:rsidRDefault="00F04A2C" w:rsidP="000A5560">
      <w:pPr>
        <w:pStyle w:val="BodyText"/>
      </w:pPr>
    </w:p>
    <w:sectPr w:rsidR="00F04A2C" w:rsidRPr="00F04A2C" w:rsidSect="00103A95">
      <w:headerReference w:type="default" r:id="rId285"/>
      <w:footerReference w:type="default" r:id="rId286"/>
      <w:pgSz w:w="23808" w:h="16840" w:orient="landscape" w:code="8"/>
      <w:pgMar w:top="1701" w:right="1134" w:bottom="1701" w:left="1134" w:header="567" w:footer="567"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F92D6" w16cex:dateUtc="2020-06-25T09:09:00Z"/>
  <w16cex:commentExtensible w16cex:durableId="22A45DF7" w16cex:dateUtc="2020-06-29T00:32:00Z"/>
  <w16cex:commentExtensible w16cex:durableId="22A46E67" w16cex:dateUtc="2020-06-29T01:43:00Z"/>
  <w16cex:commentExtensible w16cex:durableId="22A471FE" w16cex:dateUtc="2020-06-29T01:58:00Z"/>
  <w16cex:commentExtensible w16cex:durableId="229F9E75" w16cex:dateUtc="2020-06-25T10:02:00Z"/>
  <w16cex:commentExtensible w16cex:durableId="229FA33C" w16cex:dateUtc="2020-06-25T10:27:00Z"/>
  <w16cex:commentExtensible w16cex:durableId="229FA38C" w16cex:dateUtc="2020-06-25T10:28:00Z"/>
  <w16cex:commentExtensible w16cex:durableId="22A47D37" w16cex:dateUtc="2020-06-29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104A4F" w16cid:durableId="229F92D6"/>
  <w16cid:commentId w16cid:paraId="1EDF5971" w16cid:durableId="229F908C"/>
  <w16cid:commentId w16cid:paraId="79771079" w16cid:durableId="229F908D"/>
  <w16cid:commentId w16cid:paraId="11EA44AF" w16cid:durableId="229F908E"/>
  <w16cid:commentId w16cid:paraId="1CDDE668" w16cid:durableId="22A45DF7"/>
  <w16cid:commentId w16cid:paraId="7F99E3C5" w16cid:durableId="229F908F"/>
  <w16cid:commentId w16cid:paraId="6738C091" w16cid:durableId="229F9090"/>
  <w16cid:commentId w16cid:paraId="074076D6" w16cid:durableId="229F9091"/>
  <w16cid:commentId w16cid:paraId="7231CE6F" w16cid:durableId="229F9092"/>
  <w16cid:commentId w16cid:paraId="7BC97F0B" w16cid:durableId="229F9093"/>
  <w16cid:commentId w16cid:paraId="0E1E4ACB" w16cid:durableId="229F9094"/>
  <w16cid:commentId w16cid:paraId="558713D2" w16cid:durableId="229F9095"/>
  <w16cid:commentId w16cid:paraId="116ACF20" w16cid:durableId="229F9096"/>
  <w16cid:commentId w16cid:paraId="71DC38DD" w16cid:durableId="229F9097"/>
  <w16cid:commentId w16cid:paraId="0B20178B" w16cid:durableId="229F9098"/>
  <w16cid:commentId w16cid:paraId="3981750E" w16cid:durableId="229F9099"/>
  <w16cid:commentId w16cid:paraId="703E6812" w16cid:durableId="22A46E67"/>
  <w16cid:commentId w16cid:paraId="36746697" w16cid:durableId="229F909A"/>
  <w16cid:commentId w16cid:paraId="58B25B6B" w16cid:durableId="22A471FE"/>
  <w16cid:commentId w16cid:paraId="549C2C10" w16cid:durableId="229F909B"/>
  <w16cid:commentId w16cid:paraId="60C040B6" w16cid:durableId="229F909C"/>
  <w16cid:commentId w16cid:paraId="6DCBA368" w16cid:durableId="229F909D"/>
  <w16cid:commentId w16cid:paraId="1D4B8F71" w16cid:durableId="229F909E"/>
  <w16cid:commentId w16cid:paraId="15B7B077" w16cid:durableId="229F909F"/>
  <w16cid:commentId w16cid:paraId="2A3B7332" w16cid:durableId="229F9E75"/>
  <w16cid:commentId w16cid:paraId="32BFA9D9" w16cid:durableId="229F90A0"/>
  <w16cid:commentId w16cid:paraId="7DE3AAA4" w16cid:durableId="229F90A1"/>
  <w16cid:commentId w16cid:paraId="50A844E0" w16cid:durableId="229F90A2"/>
  <w16cid:commentId w16cid:paraId="0F2238E0" w16cid:durableId="229F90A3"/>
  <w16cid:commentId w16cid:paraId="2EECB055" w16cid:durableId="229F90A4"/>
  <w16cid:commentId w16cid:paraId="4935873E" w16cid:durableId="229F90A5"/>
  <w16cid:commentId w16cid:paraId="79108316" w16cid:durableId="229F90A6"/>
  <w16cid:commentId w16cid:paraId="0BE20490" w16cid:durableId="229F90A7"/>
  <w16cid:commentId w16cid:paraId="3F6E42DA" w16cid:durableId="229F90A8"/>
  <w16cid:commentId w16cid:paraId="73EB2097" w16cid:durableId="229F90A9"/>
  <w16cid:commentId w16cid:paraId="392E84B3" w16cid:durableId="229F90AA"/>
  <w16cid:commentId w16cid:paraId="1D8F3CDA" w16cid:durableId="229F90AB"/>
  <w16cid:commentId w16cid:paraId="31EC109C" w16cid:durableId="229F90AC"/>
  <w16cid:commentId w16cid:paraId="0398D082" w16cid:durableId="229FA33C"/>
  <w16cid:commentId w16cid:paraId="2BF87E72" w16cid:durableId="229F90AD"/>
  <w16cid:commentId w16cid:paraId="6FD41C3D" w16cid:durableId="229FA38C"/>
  <w16cid:commentId w16cid:paraId="385647A4" w16cid:durableId="229F90AE"/>
  <w16cid:commentId w16cid:paraId="5302827E" w16cid:durableId="229F90AF"/>
  <w16cid:commentId w16cid:paraId="77FFC208" w16cid:durableId="229F90B0"/>
  <w16cid:commentId w16cid:paraId="3F8B8E40" w16cid:durableId="229F90B1"/>
  <w16cid:commentId w16cid:paraId="47B1FC0E" w16cid:durableId="229F90B2"/>
  <w16cid:commentId w16cid:paraId="486B3D11" w16cid:durableId="229F90B3"/>
  <w16cid:commentId w16cid:paraId="08FAF986" w16cid:durableId="229F90B4"/>
  <w16cid:commentId w16cid:paraId="7942B5D7" w16cid:durableId="229F90B5"/>
  <w16cid:commentId w16cid:paraId="0F46E2FC" w16cid:durableId="229F90B6"/>
  <w16cid:commentId w16cid:paraId="5CE3DF9C" w16cid:durableId="229F90B7"/>
  <w16cid:commentId w16cid:paraId="062BF11F" w16cid:durableId="229F90B8"/>
  <w16cid:commentId w16cid:paraId="2D063D70" w16cid:durableId="229F90B9"/>
  <w16cid:commentId w16cid:paraId="186B6448" w16cid:durableId="229F90BA"/>
  <w16cid:commentId w16cid:paraId="016979A1" w16cid:durableId="229F90BB"/>
  <w16cid:commentId w16cid:paraId="466BCD29" w16cid:durableId="229F90BC"/>
  <w16cid:commentId w16cid:paraId="30AA762A" w16cid:durableId="229F90BD"/>
  <w16cid:commentId w16cid:paraId="5D4777FE" w16cid:durableId="229F90BE"/>
  <w16cid:commentId w16cid:paraId="19D3274A" w16cid:durableId="229F90BF"/>
  <w16cid:commentId w16cid:paraId="3EA01879" w16cid:durableId="229F90C0"/>
  <w16cid:commentId w16cid:paraId="1ED7B30D" w16cid:durableId="229F90C1"/>
  <w16cid:commentId w16cid:paraId="53FCAC13" w16cid:durableId="229F90C2"/>
  <w16cid:commentId w16cid:paraId="1B25D5A0" w16cid:durableId="229F90C3"/>
  <w16cid:commentId w16cid:paraId="01D4AFA2" w16cid:durableId="229F90C4"/>
  <w16cid:commentId w16cid:paraId="15B4DD9E" w16cid:durableId="229F90C5"/>
  <w16cid:commentId w16cid:paraId="56A6AC6C" w16cid:durableId="229F90C6"/>
  <w16cid:commentId w16cid:paraId="26412460" w16cid:durableId="229F90C7"/>
  <w16cid:commentId w16cid:paraId="2C1D343E" w16cid:durableId="229F90C8"/>
  <w16cid:commentId w16cid:paraId="1DAE964D" w16cid:durableId="229F90C9"/>
  <w16cid:commentId w16cid:paraId="7769FF4B" w16cid:durableId="229F90CA"/>
  <w16cid:commentId w16cid:paraId="05A32BDF" w16cid:durableId="229F90CB"/>
  <w16cid:commentId w16cid:paraId="5FD6AFA0" w16cid:durableId="229F90CC"/>
  <w16cid:commentId w16cid:paraId="0A8929A8" w16cid:durableId="229F90CD"/>
  <w16cid:commentId w16cid:paraId="448802C1" w16cid:durableId="22A47D37"/>
  <w16cid:commentId w16cid:paraId="4A1C6E02" w16cid:durableId="229F90CE"/>
  <w16cid:commentId w16cid:paraId="2149A188" w16cid:durableId="229F90CF"/>
  <w16cid:commentId w16cid:paraId="20C6A97D" w16cid:durableId="229F90D0"/>
  <w16cid:commentId w16cid:paraId="0060D40A" w16cid:durableId="229F90D1"/>
  <w16cid:commentId w16cid:paraId="7B1ECFF7" w16cid:durableId="229F90D2"/>
  <w16cid:commentId w16cid:paraId="44C2B5B5" w16cid:durableId="229F90D3"/>
  <w16cid:commentId w16cid:paraId="6D6B03CD" w16cid:durableId="229F90D4"/>
  <w16cid:commentId w16cid:paraId="7CC1C036" w16cid:durableId="229F90D5"/>
  <w16cid:commentId w16cid:paraId="4EBB4C17" w16cid:durableId="229F90D6"/>
  <w16cid:commentId w16cid:paraId="0262FFA7" w16cid:durableId="229F90D7"/>
  <w16cid:commentId w16cid:paraId="65C15ACB" w16cid:durableId="229F90D8"/>
  <w16cid:commentId w16cid:paraId="45C50EBD" w16cid:durableId="229F90D9"/>
  <w16cid:commentId w16cid:paraId="33D33F34" w16cid:durableId="229F90DA"/>
  <w16cid:commentId w16cid:paraId="4A2C7FDD" w16cid:durableId="229F90DB"/>
  <w16cid:commentId w16cid:paraId="28321030" w16cid:durableId="229F90DC"/>
  <w16cid:commentId w16cid:paraId="5BEA14F6" w16cid:durableId="229F90DD"/>
  <w16cid:commentId w16cid:paraId="466B7FF3" w16cid:durableId="229F90DE"/>
  <w16cid:commentId w16cid:paraId="2518694B" w16cid:durableId="229F90DF"/>
  <w16cid:commentId w16cid:paraId="348C17D2" w16cid:durableId="229F90E0"/>
  <w16cid:commentId w16cid:paraId="242295C3" w16cid:durableId="229F90E1"/>
  <w16cid:commentId w16cid:paraId="7933A88B" w16cid:durableId="229F90E2"/>
  <w16cid:commentId w16cid:paraId="4DD5CBD7" w16cid:durableId="229F90E3"/>
  <w16cid:commentId w16cid:paraId="135EAAC3" w16cid:durableId="229F90E4"/>
  <w16cid:commentId w16cid:paraId="3B23AB14" w16cid:durableId="229F90E5"/>
  <w16cid:commentId w16cid:paraId="22D4D838" w16cid:durableId="229F90E6"/>
  <w16cid:commentId w16cid:paraId="6775FA55" w16cid:durableId="229F90E7"/>
  <w16cid:commentId w16cid:paraId="341174B5" w16cid:durableId="229F90E8"/>
  <w16cid:commentId w16cid:paraId="1CB717D3" w16cid:durableId="229F90E9"/>
  <w16cid:commentId w16cid:paraId="3719CBD9" w16cid:durableId="229F90EA"/>
  <w16cid:commentId w16cid:paraId="7F5AD873" w16cid:durableId="229F90EB"/>
  <w16cid:commentId w16cid:paraId="66AD7D97" w16cid:durableId="229F90EC"/>
  <w16cid:commentId w16cid:paraId="2AC3EA09" w16cid:durableId="229F90ED"/>
  <w16cid:commentId w16cid:paraId="5447140C" w16cid:durableId="229F90EE"/>
  <w16cid:commentId w16cid:paraId="052C9FC6" w16cid:durableId="229F90EF"/>
  <w16cid:commentId w16cid:paraId="66B059D2" w16cid:durableId="229F90F0"/>
  <w16cid:commentId w16cid:paraId="4B3FA398" w16cid:durableId="229F90F1"/>
  <w16cid:commentId w16cid:paraId="6373E05F" w16cid:durableId="229F90F2"/>
  <w16cid:commentId w16cid:paraId="137F6299" w16cid:durableId="229F90F3"/>
  <w16cid:commentId w16cid:paraId="0A5CD105" w16cid:durableId="229F90F4"/>
  <w16cid:commentId w16cid:paraId="18F655E3" w16cid:durableId="229F90F5"/>
  <w16cid:commentId w16cid:paraId="3D4991D3" w16cid:durableId="229F90F6"/>
  <w16cid:commentId w16cid:paraId="4A6C1382" w16cid:durableId="229F90F7"/>
  <w16cid:commentId w16cid:paraId="50F84EF5" w16cid:durableId="229F90F8"/>
  <w16cid:commentId w16cid:paraId="61F88A5B" w16cid:durableId="229F90F9"/>
  <w16cid:commentId w16cid:paraId="60F9F348" w16cid:durableId="229F90FA"/>
  <w16cid:commentId w16cid:paraId="6E48EE51" w16cid:durableId="229F90FB"/>
  <w16cid:commentId w16cid:paraId="7EEB7F8D" w16cid:durableId="229F90FC"/>
  <w16cid:commentId w16cid:paraId="2B89343E" w16cid:durableId="229F90FD"/>
  <w16cid:commentId w16cid:paraId="49A5F747" w16cid:durableId="229F90FE"/>
  <w16cid:commentId w16cid:paraId="7F0C46F1" w16cid:durableId="229F90FF"/>
  <w16cid:commentId w16cid:paraId="19219D5E" w16cid:durableId="229F9100"/>
  <w16cid:commentId w16cid:paraId="399ED253" w16cid:durableId="229F9101"/>
  <w16cid:commentId w16cid:paraId="1CF79651" w16cid:durableId="229F9102"/>
  <w16cid:commentId w16cid:paraId="614E64EF" w16cid:durableId="229F9103"/>
  <w16cid:commentId w16cid:paraId="178317EB" w16cid:durableId="229F9104"/>
  <w16cid:commentId w16cid:paraId="1B3945D9" w16cid:durableId="229F9105"/>
  <w16cid:commentId w16cid:paraId="7F396780" w16cid:durableId="229F9106"/>
  <w16cid:commentId w16cid:paraId="58449940" w16cid:durableId="229F9107"/>
  <w16cid:commentId w16cid:paraId="5AB820E9" w16cid:durableId="229F9108"/>
  <w16cid:commentId w16cid:paraId="217164CB" w16cid:durableId="229F9109"/>
  <w16cid:commentId w16cid:paraId="7651B693" w16cid:durableId="229F910A"/>
  <w16cid:commentId w16cid:paraId="37D60CCE" w16cid:durableId="229F910B"/>
  <w16cid:commentId w16cid:paraId="205C1779" w16cid:durableId="229F910C"/>
  <w16cid:commentId w16cid:paraId="589E4CD1" w16cid:durableId="229F910D"/>
  <w16cid:commentId w16cid:paraId="07FD3143" w16cid:durableId="229F910E"/>
  <w16cid:commentId w16cid:paraId="17578294" w16cid:durableId="229F910F"/>
  <w16cid:commentId w16cid:paraId="133913D4" w16cid:durableId="229F9110"/>
  <w16cid:commentId w16cid:paraId="0FBA5800" w16cid:durableId="229F9111"/>
  <w16cid:commentId w16cid:paraId="7ACEC360" w16cid:durableId="229F9112"/>
  <w16cid:commentId w16cid:paraId="692A2FBC" w16cid:durableId="229F9113"/>
  <w16cid:commentId w16cid:paraId="127634DD" w16cid:durableId="229F9114"/>
  <w16cid:commentId w16cid:paraId="56FF2BE6" w16cid:durableId="229F9115"/>
  <w16cid:commentId w16cid:paraId="1643FC4F" w16cid:durableId="229F9116"/>
  <w16cid:commentId w16cid:paraId="49332FCD" w16cid:durableId="229F9117"/>
  <w16cid:commentId w16cid:paraId="4BBDA1CA" w16cid:durableId="229F9118"/>
  <w16cid:commentId w16cid:paraId="44F4A5D0" w16cid:durableId="229F9119"/>
  <w16cid:commentId w16cid:paraId="7889F7D2" w16cid:durableId="229F911A"/>
  <w16cid:commentId w16cid:paraId="5FF53CA2" w16cid:durableId="229F911B"/>
  <w16cid:commentId w16cid:paraId="5E23EABE" w16cid:durableId="229F911C"/>
  <w16cid:commentId w16cid:paraId="22F15756" w16cid:durableId="229F911D"/>
  <w16cid:commentId w16cid:paraId="1FB04FB1" w16cid:durableId="229F911E"/>
  <w16cid:commentId w16cid:paraId="49EDFDC9" w16cid:durableId="229F911F"/>
  <w16cid:commentId w16cid:paraId="4A2DE29C" w16cid:durableId="229F9120"/>
  <w16cid:commentId w16cid:paraId="5D5B454D" w16cid:durableId="229F9121"/>
  <w16cid:commentId w16cid:paraId="117E7185" w16cid:durableId="229F9122"/>
  <w16cid:commentId w16cid:paraId="3AD5A6ED" w16cid:durableId="229F9123"/>
  <w16cid:commentId w16cid:paraId="3171A100" w16cid:durableId="229F9124"/>
  <w16cid:commentId w16cid:paraId="27EC5847" w16cid:durableId="229F9125"/>
  <w16cid:commentId w16cid:paraId="1C0290B1" w16cid:durableId="229F9126"/>
  <w16cid:commentId w16cid:paraId="1FBFEB9C" w16cid:durableId="229F9127"/>
  <w16cid:commentId w16cid:paraId="20BE8A4D" w16cid:durableId="229F9128"/>
  <w16cid:commentId w16cid:paraId="48CC8284" w16cid:durableId="229F9129"/>
  <w16cid:commentId w16cid:paraId="68B7D3EC" w16cid:durableId="229F912A"/>
  <w16cid:commentId w16cid:paraId="04088FBF" w16cid:durableId="229F912B"/>
  <w16cid:commentId w16cid:paraId="577F3946" w16cid:durableId="229F912C"/>
  <w16cid:commentId w16cid:paraId="46C516AF" w16cid:durableId="229F912D"/>
  <w16cid:commentId w16cid:paraId="6B980651" w16cid:durableId="229F912E"/>
  <w16cid:commentId w16cid:paraId="423750E1" w16cid:durableId="229F912F"/>
  <w16cid:commentId w16cid:paraId="67E93E3F" w16cid:durableId="229F9130"/>
  <w16cid:commentId w16cid:paraId="7A05E39B" w16cid:durableId="229F9131"/>
  <w16cid:commentId w16cid:paraId="4EF9A0A7" w16cid:durableId="229F9132"/>
  <w16cid:commentId w16cid:paraId="5994FD82" w16cid:durableId="229F9133"/>
  <w16cid:commentId w16cid:paraId="43CE5212" w16cid:durableId="229F9134"/>
  <w16cid:commentId w16cid:paraId="5D2F6151" w16cid:durableId="229F9135"/>
  <w16cid:commentId w16cid:paraId="7DB54606" w16cid:durableId="229F9136"/>
  <w16cid:commentId w16cid:paraId="2E4C6012" w16cid:durableId="229F9137"/>
  <w16cid:commentId w16cid:paraId="430E712C" w16cid:durableId="229F9138"/>
  <w16cid:commentId w16cid:paraId="7524BB09" w16cid:durableId="229F9139"/>
  <w16cid:commentId w16cid:paraId="1D282E79" w16cid:durableId="229F913A"/>
  <w16cid:commentId w16cid:paraId="298BA882" w16cid:durableId="229F913B"/>
  <w16cid:commentId w16cid:paraId="6DCC40D1" w16cid:durableId="229F913C"/>
  <w16cid:commentId w16cid:paraId="4FDF779A" w16cid:durableId="229F913D"/>
  <w16cid:commentId w16cid:paraId="0F286239" w16cid:durableId="229F913E"/>
  <w16cid:commentId w16cid:paraId="1B4CCC32" w16cid:durableId="229F913F"/>
  <w16cid:commentId w16cid:paraId="6C426970" w16cid:durableId="229F9140"/>
  <w16cid:commentId w16cid:paraId="4AD3CE45" w16cid:durableId="229F9141"/>
  <w16cid:commentId w16cid:paraId="3A9D0C27" w16cid:durableId="229F9142"/>
  <w16cid:commentId w16cid:paraId="35E7FAE7" w16cid:durableId="229F9143"/>
  <w16cid:commentId w16cid:paraId="20B98C54" w16cid:durableId="229F9144"/>
  <w16cid:commentId w16cid:paraId="18F9BFB7" w16cid:durableId="229F9145"/>
  <w16cid:commentId w16cid:paraId="5455604E" w16cid:durableId="229F9146"/>
  <w16cid:commentId w16cid:paraId="78F65D3C" w16cid:durableId="229F9147"/>
  <w16cid:commentId w16cid:paraId="1E63AE6D" w16cid:durableId="229F9148"/>
  <w16cid:commentId w16cid:paraId="7127472A" w16cid:durableId="229F9149"/>
  <w16cid:commentId w16cid:paraId="4565FF1F" w16cid:durableId="229F914A"/>
  <w16cid:commentId w16cid:paraId="7CCF1A5C" w16cid:durableId="229F914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9B070F" w14:textId="77777777" w:rsidR="000E063A" w:rsidRDefault="000E063A" w:rsidP="0080531E">
      <w:pPr>
        <w:spacing w:before="0" w:after="0" w:line="240" w:lineRule="auto"/>
      </w:pPr>
      <w:r>
        <w:separator/>
      </w:r>
    </w:p>
    <w:p w14:paraId="636AB49F" w14:textId="77777777" w:rsidR="000E063A" w:rsidRDefault="000E063A"/>
  </w:endnote>
  <w:endnote w:type="continuationSeparator" w:id="0">
    <w:p w14:paraId="0D093904" w14:textId="77777777" w:rsidR="000E063A" w:rsidRDefault="000E063A" w:rsidP="0080531E">
      <w:pPr>
        <w:spacing w:before="0" w:after="0" w:line="240" w:lineRule="auto"/>
      </w:pPr>
      <w:r>
        <w:continuationSeparator/>
      </w:r>
    </w:p>
    <w:p w14:paraId="35DCF724" w14:textId="77777777" w:rsidR="000E063A" w:rsidRDefault="000E06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ont426">
    <w:altName w:val="Times New Roman"/>
    <w:panose1 w:val="00000000000000000000"/>
    <w:charset w:val="00"/>
    <w:family w:val="auto"/>
    <w:notTrueType/>
    <w:pitch w:val="default"/>
    <w:sig w:usb0="00000000" w:usb1="00000000" w:usb2="00000000" w:usb3="00000000" w:csb0="00000000" w:csb1="0006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IN Pro">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OCBook-Mäori">
    <w:altName w:val="Cambria"/>
    <w:panose1 w:val="00000000000000000000"/>
    <w:charset w:val="00"/>
    <w:family w:val="roman"/>
    <w:notTrueType/>
    <w:pitch w:val="default"/>
    <w:sig w:usb0="00000003" w:usb1="00000000" w:usb2="00000000" w:usb3="00000000" w:csb0="00000001" w:csb1="00000000"/>
  </w:font>
  <w:font w:name="MyriadPro-Light">
    <w:altName w:val="Yu Gothic"/>
    <w:panose1 w:val="00000000000000000000"/>
    <w:charset w:val="80"/>
    <w:family w:val="swiss"/>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06F07" w14:textId="77777777" w:rsidR="000E063A" w:rsidRDefault="000E063A" w:rsidP="00734B9A">
    <w:pPr>
      <w:spacing w:before="0" w:after="0" w:line="240" w:lineRule="auto"/>
      <w:ind w:left="-57"/>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B1D9C" w14:textId="12A224B2" w:rsidR="000E063A" w:rsidRPr="004861E2" w:rsidRDefault="000E063A" w:rsidP="004861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9EAE8" w14:textId="09A11F88" w:rsidR="000E063A" w:rsidRDefault="000E063A" w:rsidP="00CD25E1">
    <w:pPr>
      <w:pStyle w:val="Footerodd"/>
    </w:pPr>
    <w:r>
      <w:tab/>
    </w:r>
    <w:r w:rsidRPr="00E21185">
      <w:t>National Climate Change Risk Assessment for Aotearoa New Zealand</w:t>
    </w:r>
    <w:r>
      <w:t>: Technical report</w:t>
    </w:r>
    <w:r>
      <w:tab/>
    </w:r>
    <w:r>
      <w:fldChar w:fldCharType="begin"/>
    </w:r>
    <w:r>
      <w:instrText xml:space="preserve"> PAGE   \* MERGEFORMAT </w:instrText>
    </w:r>
    <w:r>
      <w:fldChar w:fldCharType="separate"/>
    </w:r>
    <w:r>
      <w:rPr>
        <w:noProof/>
      </w:rPr>
      <w:t>23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9F863" w14:textId="5F879960" w:rsidR="000E063A" w:rsidRDefault="000E063A" w:rsidP="00CD25E1">
    <w:pPr>
      <w:pStyle w:val="Footereven"/>
    </w:pPr>
    <w:r w:rsidRPr="004F458A">
      <w:rPr>
        <w:b/>
      </w:rPr>
      <w:fldChar w:fldCharType="begin"/>
    </w:r>
    <w:r w:rsidRPr="004F458A">
      <w:instrText xml:space="preserve"> PAGE </w:instrText>
    </w:r>
    <w:r w:rsidRPr="004F458A">
      <w:rPr>
        <w:b/>
      </w:rPr>
      <w:fldChar w:fldCharType="separate"/>
    </w:r>
    <w:r w:rsidR="00406F68">
      <w:rPr>
        <w:noProof/>
      </w:rPr>
      <w:t>200</w:t>
    </w:r>
    <w:r w:rsidRPr="004F458A">
      <w:rPr>
        <w:b/>
      </w:rPr>
      <w:fldChar w:fldCharType="end"/>
    </w:r>
    <w:r>
      <w:tab/>
    </w:r>
    <w:r w:rsidRPr="00E21185">
      <w:t>National Climate Change Risk Assessment for Aotearoa New Zealand</w:t>
    </w:r>
    <w:r>
      <w:t>: Technical repor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15B479" w14:textId="079C442E" w:rsidR="000E063A" w:rsidRDefault="000E063A" w:rsidP="00CD25E1">
    <w:pPr>
      <w:pStyle w:val="Footerodd"/>
    </w:pPr>
    <w:r>
      <w:tab/>
    </w:r>
    <w:r w:rsidRPr="00E21185">
      <w:t>National Climate Change Risk Assessment for Aotearoa New Zealand</w:t>
    </w:r>
    <w:r>
      <w:t>: Technical report</w:t>
    </w:r>
    <w:r>
      <w:tab/>
    </w:r>
    <w:r>
      <w:fldChar w:fldCharType="begin"/>
    </w:r>
    <w:r>
      <w:instrText xml:space="preserve"> PAGE   \* MERGEFORMAT </w:instrText>
    </w:r>
    <w:r>
      <w:fldChar w:fldCharType="separate"/>
    </w:r>
    <w:r w:rsidR="00406F68">
      <w:rPr>
        <w:noProof/>
      </w:rPr>
      <w:t>3</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442405" w14:textId="01B170A7" w:rsidR="000E063A" w:rsidRDefault="000E063A" w:rsidP="003934FE">
    <w:pPr>
      <w:pStyle w:val="Footerodd"/>
      <w:tabs>
        <w:tab w:val="clear" w:pos="7938"/>
        <w:tab w:val="clear" w:pos="8505"/>
        <w:tab w:val="right" w:pos="20979"/>
        <w:tab w:val="right" w:pos="21546"/>
      </w:tabs>
    </w:pPr>
    <w:r>
      <w:tab/>
    </w:r>
    <w:r w:rsidRPr="00E21185">
      <w:t>National Climate Change Risk Assessment for Aotearoa New Zealand</w:t>
    </w:r>
    <w:r>
      <w:t>: Technical report</w:t>
    </w:r>
    <w:r>
      <w:tab/>
    </w:r>
    <w:r>
      <w:fldChar w:fldCharType="begin"/>
    </w:r>
    <w:r>
      <w:instrText xml:space="preserve"> PAGE   \* MERGEFORMAT </w:instrText>
    </w:r>
    <w:r>
      <w:fldChar w:fldCharType="separate"/>
    </w:r>
    <w:r w:rsidR="00406F68">
      <w:rPr>
        <w:noProof/>
      </w:rPr>
      <w:t>23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FDBCBE" w14:textId="77777777" w:rsidR="000E063A" w:rsidRDefault="000E063A" w:rsidP="00CB5C5F">
      <w:pPr>
        <w:spacing w:before="0" w:after="80" w:line="240" w:lineRule="auto"/>
      </w:pPr>
      <w:r>
        <w:separator/>
      </w:r>
    </w:p>
  </w:footnote>
  <w:footnote w:type="continuationSeparator" w:id="0">
    <w:p w14:paraId="730EA7BF" w14:textId="77777777" w:rsidR="000E063A" w:rsidRDefault="000E063A" w:rsidP="0080531E">
      <w:pPr>
        <w:spacing w:before="0" w:after="0" w:line="240" w:lineRule="auto"/>
      </w:pPr>
      <w:r>
        <w:continuationSeparator/>
      </w:r>
    </w:p>
    <w:p w14:paraId="1446317E" w14:textId="77777777" w:rsidR="000E063A" w:rsidRDefault="000E063A"/>
  </w:footnote>
  <w:footnote w:id="1">
    <w:p w14:paraId="5B5C9570" w14:textId="13AB1EB0" w:rsidR="000E063A" w:rsidRDefault="000E063A" w:rsidP="00781CE6">
      <w:pPr>
        <w:pStyle w:val="FootnoteText"/>
      </w:pPr>
      <w:r>
        <w:rPr>
          <w:rStyle w:val="FootnoteReference"/>
        </w:rPr>
        <w:footnoteRef/>
      </w:r>
      <w:r>
        <w:t xml:space="preserve"> </w:t>
      </w:r>
      <w:r>
        <w:tab/>
        <w:t>PED is the measure for lack of soil moisture, a major source of plant stress.</w:t>
      </w:r>
    </w:p>
  </w:footnote>
  <w:footnote w:id="2">
    <w:p w14:paraId="55BE4923" w14:textId="7E3EB753" w:rsidR="000E063A" w:rsidRDefault="000E063A">
      <w:pPr>
        <w:pStyle w:val="FootnoteText"/>
      </w:pPr>
      <w:r>
        <w:rPr>
          <w:rStyle w:val="FootnoteReference"/>
        </w:rPr>
        <w:footnoteRef/>
      </w:r>
      <w:r>
        <w:t xml:space="preserve"> </w:t>
      </w:r>
      <w:r>
        <w:tab/>
      </w:r>
      <w:r w:rsidRPr="00210CC5">
        <w:t>Cold (frosty) nights is a climate hazard described as the days when minimum temperatures drop below 0°C, which usually occurs overnight</w:t>
      </w:r>
      <w:r>
        <w:t>.</w:t>
      </w:r>
    </w:p>
  </w:footnote>
  <w:footnote w:id="3">
    <w:p w14:paraId="07ABCA92" w14:textId="7185A2A9" w:rsidR="000E063A" w:rsidRDefault="000E063A" w:rsidP="008E48CB">
      <w:pPr>
        <w:pStyle w:val="FootnoteText"/>
        <w:ind w:left="426" w:hanging="426"/>
      </w:pPr>
      <w:r>
        <w:rPr>
          <w:rStyle w:val="FootnoteReference"/>
        </w:rPr>
        <w:footnoteRef/>
      </w:r>
      <w:r>
        <w:t xml:space="preserve"> </w:t>
      </w:r>
      <w:r>
        <w:tab/>
        <w:t>A higher, more extreme upper 83rd percentile RCP8.5 scenario.</w:t>
      </w:r>
    </w:p>
  </w:footnote>
  <w:footnote w:id="4">
    <w:p w14:paraId="09DDCD0C" w14:textId="77777777" w:rsidR="000E063A" w:rsidRDefault="000E063A" w:rsidP="00BF4D9B">
      <w:pPr>
        <w:pStyle w:val="FootnoteText"/>
      </w:pPr>
      <w:r>
        <w:rPr>
          <w:rStyle w:val="FootnoteReference"/>
        </w:rPr>
        <w:footnoteRef/>
      </w:r>
      <w:r>
        <w:t xml:space="preserve"> </w:t>
      </w:r>
      <w:r>
        <w:tab/>
      </w:r>
      <w:hyperlink r:id="rId1" w:history="1">
        <w:r w:rsidRPr="000B1D5E">
          <w:rPr>
            <w:rStyle w:val="Hyperlink"/>
          </w:rPr>
          <w:t>www.ala.org.au/</w:t>
        </w:r>
      </w:hyperlink>
    </w:p>
  </w:footnote>
  <w:footnote w:id="5">
    <w:p w14:paraId="1D0FF34B" w14:textId="77777777" w:rsidR="000E063A" w:rsidRPr="00D5394C" w:rsidRDefault="000E063A" w:rsidP="00BD3B59">
      <w:pPr>
        <w:pStyle w:val="FootnoteText"/>
      </w:pPr>
      <w:r>
        <w:rPr>
          <w:rStyle w:val="FootnoteReference"/>
        </w:rPr>
        <w:footnoteRef/>
      </w:r>
      <w:r>
        <w:t xml:space="preserve"> </w:t>
      </w:r>
      <w:r>
        <w:tab/>
        <w:t>Considering the impacts of internationally mobilised peoples, commonly referred to as ‘climate refugees’, is outside the scope of this report.</w:t>
      </w:r>
    </w:p>
  </w:footnote>
  <w:footnote w:id="6">
    <w:p w14:paraId="07F544FD" w14:textId="7D4E0997" w:rsidR="000E063A" w:rsidRPr="00D14B87" w:rsidRDefault="000E063A" w:rsidP="00BD3B59">
      <w:pPr>
        <w:pStyle w:val="FootnoteText"/>
      </w:pPr>
      <w:r>
        <w:rPr>
          <w:rStyle w:val="FootnoteReference"/>
        </w:rPr>
        <w:footnoteRef/>
      </w:r>
      <w:r>
        <w:tab/>
        <w:t>Boas et al (2019) note that “the</w:t>
      </w:r>
      <w:r w:rsidRPr="00D14B87">
        <w:t xml:space="preserve"> term migration does not capture the diverse ways in which people do or do not become mobile in response to a changing climate</w:t>
      </w:r>
      <w:r>
        <w:t>” and should therefore be avoided. People may temporarily or seasonally move, relocate to nearby urban areas, and people typically move within their country or region (UK Government Office for Science, 2011).</w:t>
      </w:r>
    </w:p>
  </w:footnote>
  <w:footnote w:id="7">
    <w:p w14:paraId="1DF80EFA" w14:textId="3776538F" w:rsidR="000E063A" w:rsidRDefault="000E063A">
      <w:pPr>
        <w:pStyle w:val="FootnoteText"/>
      </w:pPr>
      <w:r>
        <w:rPr>
          <w:rStyle w:val="FootnoteReference"/>
        </w:rPr>
        <w:footnoteRef/>
      </w:r>
      <w:r>
        <w:t xml:space="preserve"> </w:t>
      </w:r>
      <w:r>
        <w:tab/>
        <w:t>This report was completed before the arrival of the COVID-19 pandemic in New Zealand, and the resulting impacts on people’s livelihoods.</w:t>
      </w:r>
    </w:p>
  </w:footnote>
  <w:footnote w:id="8">
    <w:p w14:paraId="67644EFC" w14:textId="4C1AB8A4" w:rsidR="000E063A" w:rsidRPr="002E63E7" w:rsidRDefault="000E063A" w:rsidP="00D303CA">
      <w:pPr>
        <w:pStyle w:val="FootnoteText"/>
        <w:rPr>
          <w:rFonts w:ascii="Segoe UI" w:hAnsi="Segoe UI" w:cs="Segoe UI"/>
          <w:sz w:val="21"/>
          <w:szCs w:val="21"/>
          <w:lang w:eastAsia="en-AU"/>
        </w:rPr>
      </w:pPr>
      <w:r w:rsidRPr="002E63E7">
        <w:rPr>
          <w:rStyle w:val="FootnoteReference"/>
          <w:rFonts w:asciiTheme="majorHAnsi" w:hAnsiTheme="majorHAnsi" w:cstheme="majorHAnsi"/>
        </w:rPr>
        <w:footnoteRef/>
      </w:r>
      <w:r w:rsidRPr="002E63E7">
        <w:rPr>
          <w:rFonts w:asciiTheme="majorHAnsi" w:hAnsiTheme="majorHAnsi" w:cstheme="majorHAnsi"/>
        </w:rPr>
        <w:t xml:space="preserve"> </w:t>
      </w:r>
      <w:r>
        <w:rPr>
          <w:rFonts w:asciiTheme="majorHAnsi" w:hAnsiTheme="majorHAnsi" w:cstheme="majorHAnsi"/>
        </w:rPr>
        <w:tab/>
      </w:r>
      <w:r w:rsidRPr="00EB3488">
        <w:t>The highest projected global mean sea</w:t>
      </w:r>
      <w:r>
        <w:t>-</w:t>
      </w:r>
      <w:r w:rsidRPr="00EB3488">
        <w:t>level rise across all models and emission</w:t>
      </w:r>
      <w:r>
        <w:t>s</w:t>
      </w:r>
      <w:r w:rsidRPr="00EB3488">
        <w:t xml:space="preserve"> scenarios (95th percentile of MIROC ESM CHEM).</w:t>
      </w:r>
    </w:p>
  </w:footnote>
  <w:footnote w:id="9">
    <w:p w14:paraId="5645D71E" w14:textId="0B611168" w:rsidR="000E063A" w:rsidRDefault="000E063A">
      <w:pPr>
        <w:pStyle w:val="FootnoteText"/>
      </w:pPr>
      <w:r>
        <w:rPr>
          <w:rStyle w:val="FootnoteReference"/>
        </w:rPr>
        <w:footnoteRef/>
      </w:r>
      <w:r>
        <w:t xml:space="preserve"> </w:t>
      </w:r>
      <w:r>
        <w:tab/>
        <w:t>This report was completed before the arrival of the COVID-19 pandemic in New Zealand, and the resulting impacts on the tourism sector.</w:t>
      </w:r>
    </w:p>
  </w:footnote>
  <w:footnote w:id="10">
    <w:p w14:paraId="72BE4E1A" w14:textId="77777777" w:rsidR="000E063A" w:rsidRDefault="000E063A" w:rsidP="00C55FA1">
      <w:pPr>
        <w:pStyle w:val="FootnoteText"/>
      </w:pPr>
      <w:r>
        <w:rPr>
          <w:rStyle w:val="FootnoteReference"/>
        </w:rPr>
        <w:footnoteRef/>
      </w:r>
      <w:r>
        <w:t xml:space="preserve"> </w:t>
      </w:r>
      <w:r>
        <w:tab/>
      </w:r>
      <w:r w:rsidRPr="007F2269">
        <w:t>Paulik et al (2019</w:t>
      </w:r>
      <w:r>
        <w:t>b</w:t>
      </w:r>
      <w:r w:rsidRPr="007F2269">
        <w:t>) u</w:t>
      </w:r>
      <w:r>
        <w:t>ndertook a high-level study on New Zealand’s exposure to 1 per cent annual exceedance probability (AEP) coastal flood inundation under present-day and future higher sea levels</w:t>
      </w:r>
      <w:r w:rsidRPr="007F2269">
        <w:t>.</w:t>
      </w:r>
    </w:p>
  </w:footnote>
  <w:footnote w:id="11">
    <w:p w14:paraId="09C7240D" w14:textId="33144053" w:rsidR="000E063A" w:rsidRDefault="000E063A" w:rsidP="00C55FA1">
      <w:pPr>
        <w:pStyle w:val="FootnoteText"/>
      </w:pPr>
      <w:r>
        <w:rPr>
          <w:rStyle w:val="FootnoteReference"/>
        </w:rPr>
        <w:footnoteRef/>
      </w:r>
      <w:r>
        <w:t xml:space="preserve"> </w:t>
      </w:r>
      <w:r>
        <w:tab/>
      </w:r>
      <w:r w:rsidRPr="00DD5DDA">
        <w:t>Paulik et al (2019a) undertook a high-level study to attempt to enumerate New Zealand’s asset exposure</w:t>
      </w:r>
      <w:r>
        <w:t xml:space="preserve"> </w:t>
      </w:r>
      <w:r w:rsidRPr="00DD5DDA">
        <w:t>in inland (fluvial and pluvial) floodplains. In the absence of a national flood hazard map, exposed areas were identified by creating a ‘composite’ flood hazard area map from modelled and historic</w:t>
      </w:r>
      <w:r>
        <w:t>al</w:t>
      </w:r>
      <w:r w:rsidRPr="00DD5DDA">
        <w:t xml:space="preserve"> flood hazard maps and flood</w:t>
      </w:r>
      <w:r>
        <w:t>-</w:t>
      </w:r>
      <w:r w:rsidRPr="00DD5DDA">
        <w:t xml:space="preserve">prone soil maps. The analysis provides a representative sample of built assets exposed </w:t>
      </w:r>
      <w:r>
        <w:t>o</w:t>
      </w:r>
      <w:r w:rsidRPr="00DD5DDA">
        <w:t xml:space="preserve">n New Zealand’s fluvial and pluvial floodplains. </w:t>
      </w:r>
      <w:r>
        <w:t>Notably</w:t>
      </w:r>
      <w:r w:rsidRPr="00DD5DDA">
        <w:t xml:space="preserve"> the analysis cannot be attributed to a particular return</w:t>
      </w:r>
      <w:r>
        <w:t>-</w:t>
      </w:r>
      <w:r w:rsidRPr="00DD5DDA">
        <w:t>period flood event currently nor in the future with climate change.</w:t>
      </w:r>
    </w:p>
  </w:footnote>
  <w:footnote w:id="12">
    <w:p w14:paraId="37BEA9B7" w14:textId="77777777" w:rsidR="000E063A" w:rsidRDefault="000E063A" w:rsidP="00507E37">
      <w:pPr>
        <w:pStyle w:val="FootnoteText"/>
      </w:pPr>
      <w:r>
        <w:rPr>
          <w:rStyle w:val="FootnoteReference"/>
        </w:rPr>
        <w:footnoteRef/>
      </w:r>
      <w:r>
        <w:t xml:space="preserve"> </w:t>
      </w:r>
      <w:r>
        <w:tab/>
      </w:r>
      <w:r w:rsidRPr="00F41FFF">
        <w:t xml:space="preserve">The MHWS level is used as the dividing line between land and sea under both the Resource Management </w:t>
      </w:r>
      <w:r>
        <w:t xml:space="preserve">Act 1991 </w:t>
      </w:r>
      <w:r w:rsidRPr="00F41FFF">
        <w:t xml:space="preserve">and </w:t>
      </w:r>
      <w:r>
        <w:t>Marine and Coastal Area (Takutai Moana) Act 2011</w:t>
      </w:r>
      <w:r w:rsidRPr="00F41FFF">
        <w:t>.</w:t>
      </w:r>
      <w:r>
        <w:t xml:space="preserve"> </w:t>
      </w:r>
      <w:r w:rsidRPr="00F41FFF">
        <w:t xml:space="preserve">MHWS can be defined in many ways, but is traditionally </w:t>
      </w:r>
      <w:r>
        <w:t>calculated</w:t>
      </w:r>
      <w:r w:rsidRPr="00F41FFF">
        <w:t xml:space="preserve"> as the long-term average of the highest high tide (‘spring tide’) that occurs after every new and full moon</w:t>
      </w:r>
      <w:r>
        <w:t xml:space="preserve"> (NIWA, 2007)</w:t>
      </w:r>
      <w:r w:rsidRPr="00F41FFF">
        <w:t>.</w:t>
      </w:r>
    </w:p>
  </w:footnote>
  <w:footnote w:id="13">
    <w:p w14:paraId="2881A4A7" w14:textId="77777777" w:rsidR="000E063A" w:rsidRPr="0064293A" w:rsidRDefault="000E063A" w:rsidP="00507E37">
      <w:pPr>
        <w:pStyle w:val="FootnoteText"/>
        <w:rPr>
          <w:rFonts w:cstheme="minorHAnsi"/>
        </w:rPr>
      </w:pPr>
      <w:r w:rsidRPr="0064293A">
        <w:rPr>
          <w:rStyle w:val="FootnoteReference"/>
          <w:rFonts w:cstheme="minorHAnsi"/>
        </w:rPr>
        <w:footnoteRef/>
      </w:r>
      <w:r w:rsidRPr="0064293A">
        <w:rPr>
          <w:rFonts w:cstheme="minorHAnsi"/>
        </w:rPr>
        <w:t xml:space="preserve"> </w:t>
      </w:r>
      <w:r>
        <w:rPr>
          <w:rFonts w:cstheme="minorHAnsi"/>
        </w:rPr>
        <w:tab/>
      </w:r>
      <w:r w:rsidRPr="0064293A">
        <w:rPr>
          <w:rFonts w:cstheme="minorHAnsi"/>
        </w:rPr>
        <w:t xml:space="preserve">Leachate is the fluid percolating through the landfills </w:t>
      </w:r>
      <w:r w:rsidRPr="00BD278A">
        <w:rPr>
          <w:rFonts w:cstheme="minorHAnsi"/>
        </w:rPr>
        <w:t>and is generated from liquids present in the waste and from outside water, including rainwater, percolating though the waste (</w:t>
      </w:r>
      <w:bookmarkStart w:id="619" w:name="_Hlk36458160"/>
      <w:r w:rsidRPr="00BD278A">
        <w:rPr>
          <w:rFonts w:cstheme="minorHAnsi"/>
        </w:rPr>
        <w:t>Jayawardhana et al, 2016</w:t>
      </w:r>
      <w:bookmarkEnd w:id="619"/>
      <w:r w:rsidRPr="00771202">
        <w:rPr>
          <w:rFonts w:cstheme="minorHAnsi"/>
        </w:rPr>
        <w:t>).</w:t>
      </w:r>
    </w:p>
  </w:footnote>
  <w:footnote w:id="14">
    <w:p w14:paraId="372C2FCD" w14:textId="2E4F43AC" w:rsidR="000E063A" w:rsidRDefault="000E063A">
      <w:pPr>
        <w:pStyle w:val="FootnoteText"/>
      </w:pPr>
      <w:r>
        <w:rPr>
          <w:rStyle w:val="FootnoteReference"/>
        </w:rPr>
        <w:footnoteRef/>
      </w:r>
      <w:r>
        <w:t xml:space="preserve"> </w:t>
      </w:r>
      <w:r>
        <w:tab/>
        <w:t>This report was completed before the arrival of the COVID-19 pandemic in New Zealand, and the resulting impacts on air travel.</w:t>
      </w:r>
    </w:p>
  </w:footnote>
  <w:footnote w:id="15">
    <w:p w14:paraId="109665F9" w14:textId="77777777" w:rsidR="000E063A" w:rsidRDefault="000E063A" w:rsidP="00CE5B25">
      <w:pPr>
        <w:pStyle w:val="FootnoteText"/>
      </w:pPr>
      <w:r>
        <w:rPr>
          <w:rStyle w:val="FootnoteReference"/>
        </w:rPr>
        <w:footnoteRef/>
      </w:r>
      <w:r>
        <w:t xml:space="preserve"> </w:t>
      </w:r>
      <w:r>
        <w:tab/>
        <w:t>M</w:t>
      </w:r>
      <w:r w:rsidRPr="00D66195">
        <w:t xml:space="preserve">eeting </w:t>
      </w:r>
      <w:r>
        <w:t>between risk assessment team and</w:t>
      </w:r>
      <w:r w:rsidRPr="00D66195">
        <w:t xml:space="preserve"> airport representatives, 9 March 2020</w:t>
      </w:r>
      <w:r>
        <w:t>.</w:t>
      </w:r>
    </w:p>
  </w:footnote>
  <w:footnote w:id="16">
    <w:p w14:paraId="74D2C9FC" w14:textId="77777777" w:rsidR="000E063A" w:rsidRPr="001D647A" w:rsidRDefault="000E063A" w:rsidP="005F3329">
      <w:pPr>
        <w:pStyle w:val="FootnoteText"/>
        <w:spacing w:after="40"/>
      </w:pPr>
      <w:r>
        <w:rPr>
          <w:rStyle w:val="FootnoteReference"/>
        </w:rPr>
        <w:footnoteRef/>
      </w:r>
      <w:r>
        <w:t xml:space="preserve"> </w:t>
      </w:r>
      <w:r>
        <w:tab/>
        <w:t>A case is currently in progress to extinguish land titles on land rendered unusable by a large debris flow (Hanna and White, 2020).</w:t>
      </w:r>
    </w:p>
  </w:footnote>
  <w:footnote w:id="17">
    <w:p w14:paraId="559BC228" w14:textId="77777777" w:rsidR="000E063A" w:rsidRPr="006A3C91" w:rsidRDefault="000E063A" w:rsidP="005F3329">
      <w:pPr>
        <w:pStyle w:val="FootnoteText"/>
        <w:spacing w:after="0"/>
      </w:pPr>
      <w:r>
        <w:rPr>
          <w:rStyle w:val="FootnoteReference"/>
        </w:rPr>
        <w:footnoteRef/>
      </w:r>
      <w:r>
        <w:t xml:space="preserve"> </w:t>
      </w:r>
      <w:r>
        <w:tab/>
      </w:r>
      <w:r w:rsidRPr="006A3C91">
        <w:t>Attribution science</w:t>
      </w:r>
      <w:r>
        <w:t xml:space="preserve"> attempts to attribute </w:t>
      </w:r>
      <w:r w:rsidRPr="006A3C91">
        <w:t>specific climate chang</w:t>
      </w:r>
      <w:r>
        <w:t>e-</w:t>
      </w:r>
      <w:r w:rsidRPr="006A3C91">
        <w:t xml:space="preserve"> related events to particular emitters</w:t>
      </w:r>
      <w:r>
        <w:t xml:space="preserve"> of greenhouse gas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2E3DF" w14:textId="77777777" w:rsidR="000E063A" w:rsidRPr="00DE7BF8" w:rsidRDefault="000E063A" w:rsidP="00734B9A">
    <w:pPr>
      <w:pStyle w:val="Header"/>
      <w:ind w:left="-57"/>
      <w:jc w:val="left"/>
      <w:rPr>
        <w:rFonts w:ascii="Calibri" w:hAnsi="Calibri"/>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1DF9C" w14:textId="77777777" w:rsidR="000E063A" w:rsidRDefault="000E06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D89C6CFA"/>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FFFFFF89"/>
    <w:multiLevelType w:val="singleLevel"/>
    <w:tmpl w:val="84FE954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900923"/>
    <w:multiLevelType w:val="multilevel"/>
    <w:tmpl w:val="5494160C"/>
    <w:lvl w:ilvl="0">
      <w:start w:val="1"/>
      <w:numFmt w:val="decimal"/>
      <w:lvlText w:val="2.%1"/>
      <w:lvlJc w:val="left"/>
      <w:pPr>
        <w:ind w:left="851" w:hanging="851"/>
      </w:pPr>
      <w:rPr>
        <w:rFonts w:hint="default"/>
        <w:b/>
        <w:i w:val="0"/>
        <w:sz w:val="36"/>
        <w:szCs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2F77096"/>
    <w:multiLevelType w:val="multilevel"/>
    <w:tmpl w:val="3698D8F6"/>
    <w:lvl w:ilvl="0">
      <w:start w:val="1"/>
      <w:numFmt w:val="decimal"/>
      <w:lvlText w:val="4.4.%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43629AD"/>
    <w:multiLevelType w:val="hybridMultilevel"/>
    <w:tmpl w:val="F9D85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4567E49"/>
    <w:multiLevelType w:val="multilevel"/>
    <w:tmpl w:val="35905EFA"/>
    <w:lvl w:ilvl="0">
      <w:start w:val="1"/>
      <w:numFmt w:val="decimal"/>
      <w:lvlText w:val="1.3.%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85271BF"/>
    <w:multiLevelType w:val="singleLevel"/>
    <w:tmpl w:val="15BE61DC"/>
    <w:lvl w:ilvl="0">
      <w:start w:val="1"/>
      <w:numFmt w:val="bullet"/>
      <w:lvlRestart w:val="0"/>
      <w:lvlText w:val="-"/>
      <w:lvlJc w:val="left"/>
      <w:pPr>
        <w:tabs>
          <w:tab w:val="num" w:pos="850"/>
        </w:tabs>
        <w:ind w:left="850" w:hanging="425"/>
      </w:pPr>
      <w:rPr>
        <w:rFonts w:ascii="Times New Roman" w:hAnsi="Times New Roman" w:cs="Times New Roman" w:hint="default"/>
        <w:sz w:val="18"/>
      </w:rPr>
    </w:lvl>
  </w:abstractNum>
  <w:abstractNum w:abstractNumId="7" w15:restartNumberingAfterBreak="0">
    <w:nsid w:val="094C61E4"/>
    <w:multiLevelType w:val="multilevel"/>
    <w:tmpl w:val="754C66EE"/>
    <w:lvl w:ilvl="0">
      <w:start w:val="1"/>
      <w:numFmt w:val="decimal"/>
      <w:lvlText w:val="2.11.%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9B772B2"/>
    <w:multiLevelType w:val="hybridMultilevel"/>
    <w:tmpl w:val="CF8E2068"/>
    <w:lvl w:ilvl="0" w:tplc="82C09CB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54727D"/>
    <w:multiLevelType w:val="hybridMultilevel"/>
    <w:tmpl w:val="F716A6CE"/>
    <w:lvl w:ilvl="0" w:tplc="CF8A6BC8">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B0F5F0E"/>
    <w:multiLevelType w:val="multilevel"/>
    <w:tmpl w:val="6D4C952A"/>
    <w:lvl w:ilvl="0">
      <w:start w:val="1"/>
      <w:numFmt w:val="bullet"/>
      <w:pStyle w:val="Greenbullet-casestudytables"/>
      <w:lvlText w:val=""/>
      <w:lvlJc w:val="left"/>
      <w:pPr>
        <w:ind w:left="680" w:hanging="396"/>
      </w:pPr>
      <w:rPr>
        <w:rFonts w:ascii="Symbol" w:hAnsi="Symbol" w:hint="default"/>
        <w:color w:val="0F7B7D"/>
        <w:sz w:val="20"/>
        <w:szCs w:val="20"/>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11" w15:restartNumberingAfterBreak="0">
    <w:nsid w:val="0BB127A3"/>
    <w:multiLevelType w:val="hybridMultilevel"/>
    <w:tmpl w:val="8CFE70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BFC754E"/>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D1A49AE"/>
    <w:multiLevelType w:val="hybridMultilevel"/>
    <w:tmpl w:val="D58C13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F0E3E7F"/>
    <w:multiLevelType w:val="multilevel"/>
    <w:tmpl w:val="37ECA6C0"/>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o"/>
      <w:lvlJc w:val="left"/>
      <w:pPr>
        <w:tabs>
          <w:tab w:val="num" w:pos="1701"/>
        </w:tabs>
        <w:ind w:left="1701" w:hanging="567"/>
      </w:pPr>
      <w:rPr>
        <w:rFonts w:ascii="font426" w:hAnsi="font426" w:hint="default"/>
      </w:rPr>
    </w:lvl>
    <w:lvl w:ilvl="3">
      <w:start w:val="1"/>
      <w:numFmt w:val="bullet"/>
      <w:lvlText w:val=""/>
      <w:lvlJc w:val="left"/>
      <w:pPr>
        <w:tabs>
          <w:tab w:val="num" w:pos="2268"/>
        </w:tabs>
        <w:ind w:left="2268" w:hanging="567"/>
      </w:pPr>
      <w:rPr>
        <w:rFonts w:ascii="Wingdings" w:hAnsi="Wingdings" w:hint="default"/>
      </w:rPr>
    </w:lvl>
    <w:lvl w:ilvl="4">
      <w:start w:val="1"/>
      <w:numFmt w:val="none"/>
      <w:lvlText w:val=""/>
      <w:lvlJc w:val="left"/>
      <w:pPr>
        <w:tabs>
          <w:tab w:val="num" w:pos="3600"/>
        </w:tabs>
        <w:ind w:left="3600" w:hanging="360"/>
      </w:pPr>
      <w:rPr>
        <w:rFonts w:hint="default"/>
      </w:rPr>
    </w:lvl>
    <w:lvl w:ilvl="5">
      <w:start w:val="1"/>
      <w:numFmt w:val="none"/>
      <w:lvlText w:val=""/>
      <w:lvlJc w:val="left"/>
      <w:pPr>
        <w:tabs>
          <w:tab w:val="num" w:pos="4320"/>
        </w:tabs>
        <w:ind w:left="4320" w:hanging="360"/>
      </w:pPr>
      <w:rPr>
        <w:rFonts w:hint="default"/>
      </w:rPr>
    </w:lvl>
    <w:lvl w:ilvl="6">
      <w:start w:val="1"/>
      <w:numFmt w:val="none"/>
      <w:lvlText w:val=""/>
      <w:lvlJc w:val="left"/>
      <w:pPr>
        <w:tabs>
          <w:tab w:val="num" w:pos="5040"/>
        </w:tabs>
        <w:ind w:left="5040" w:hanging="360"/>
      </w:pPr>
      <w:rPr>
        <w:rFonts w:hint="default"/>
      </w:rPr>
    </w:lvl>
    <w:lvl w:ilvl="7">
      <w:start w:val="1"/>
      <w:numFmt w:val="none"/>
      <w:lvlText w:val=""/>
      <w:lvlJc w:val="left"/>
      <w:pPr>
        <w:tabs>
          <w:tab w:val="num" w:pos="5760"/>
        </w:tabs>
        <w:ind w:left="5760" w:hanging="360"/>
      </w:pPr>
      <w:rPr>
        <w:rFonts w:hint="default"/>
      </w:rPr>
    </w:lvl>
    <w:lvl w:ilvl="8">
      <w:start w:val="1"/>
      <w:numFmt w:val="none"/>
      <w:lvlText w:val=""/>
      <w:lvlJc w:val="left"/>
      <w:pPr>
        <w:tabs>
          <w:tab w:val="num" w:pos="6480"/>
        </w:tabs>
        <w:ind w:left="6480" w:hanging="360"/>
      </w:pPr>
      <w:rPr>
        <w:rFonts w:hint="default"/>
      </w:rPr>
    </w:lvl>
  </w:abstractNum>
  <w:abstractNum w:abstractNumId="15" w15:restartNumberingAfterBreak="0">
    <w:nsid w:val="107476CC"/>
    <w:multiLevelType w:val="multilevel"/>
    <w:tmpl w:val="BA2A6A80"/>
    <w:lvl w:ilvl="0">
      <w:start w:val="1"/>
      <w:numFmt w:val="decimal"/>
      <w:lvlText w:val="1.2.%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10CD3F1C"/>
    <w:multiLevelType w:val="multilevel"/>
    <w:tmpl w:val="DF485510"/>
    <w:lvl w:ilvl="0">
      <w:start w:val="1"/>
      <w:numFmt w:val="lowerLetter"/>
      <w:lvlText w:val="%1."/>
      <w:lvlJc w:val="left"/>
      <w:pPr>
        <w:ind w:left="425" w:hanging="425"/>
      </w:pPr>
      <w:rPr>
        <w:rFonts w:hint="default"/>
      </w:rPr>
    </w:lvl>
    <w:lvl w:ilvl="1">
      <w:start w:val="1"/>
      <w:numFmt w:val="decimal"/>
      <w:lvlText w:val="%2."/>
      <w:lvlJc w:val="left"/>
      <w:pPr>
        <w:ind w:left="850" w:hanging="425"/>
      </w:pPr>
      <w:rPr>
        <w:rFonts w:hint="default"/>
      </w:rPr>
    </w:lvl>
    <w:lvl w:ilvl="2">
      <w:start w:val="1"/>
      <w:numFmt w:val="lowerRoman"/>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17" w15:restartNumberingAfterBreak="0">
    <w:nsid w:val="11634346"/>
    <w:multiLevelType w:val="hybridMultilevel"/>
    <w:tmpl w:val="51B894EA"/>
    <w:lvl w:ilvl="0" w:tplc="C67E82D6">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2CC4279"/>
    <w:multiLevelType w:val="multilevel"/>
    <w:tmpl w:val="0C4412E2"/>
    <w:lvl w:ilvl="0">
      <w:start w:val="1"/>
      <w:numFmt w:val="decimal"/>
      <w:lvlText w:val="2.6.%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18117A51"/>
    <w:multiLevelType w:val="multilevel"/>
    <w:tmpl w:val="79A643B6"/>
    <w:lvl w:ilvl="0">
      <w:start w:val="1"/>
      <w:numFmt w:val="decimal"/>
      <w:lvlText w:val="4.%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18371B96"/>
    <w:multiLevelType w:val="multilevel"/>
    <w:tmpl w:val="5290E8FE"/>
    <w:lvl w:ilvl="0">
      <w:start w:val="1"/>
      <w:numFmt w:val="decimal"/>
      <w:lvlText w:val="6.%1"/>
      <w:lvlJc w:val="left"/>
      <w:pPr>
        <w:ind w:left="851" w:hanging="851"/>
      </w:pPr>
      <w:rPr>
        <w:rFonts w:hint="default"/>
        <w:b/>
        <w:i w:val="0"/>
        <w:sz w:val="36"/>
        <w:szCs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1A4F0620"/>
    <w:multiLevelType w:val="hybridMultilevel"/>
    <w:tmpl w:val="6FA0D1B8"/>
    <w:lvl w:ilvl="0" w:tplc="1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B0425C9"/>
    <w:multiLevelType w:val="multilevel"/>
    <w:tmpl w:val="870C4E6E"/>
    <w:lvl w:ilvl="0">
      <w:start w:val="1"/>
      <w:numFmt w:val="decimal"/>
      <w:lvlText w:val="7.4.%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1DAB5497"/>
    <w:multiLevelType w:val="hybridMultilevel"/>
    <w:tmpl w:val="1DE8CC2E"/>
    <w:lvl w:ilvl="0" w:tplc="953484F6">
      <w:start w:val="1"/>
      <w:numFmt w:val="decimal"/>
      <w:lvlText w:val="%1."/>
      <w:lvlJc w:val="left"/>
      <w:pPr>
        <w:ind w:left="720" w:hanging="360"/>
      </w:pPr>
      <w:rPr>
        <w:rFonts w:ascii="Calibri" w:hAnsi="Calibri" w:hint="default"/>
        <w:b w:val="0"/>
        <w:i w:val="0"/>
        <w:color w:val="000000" w:themeColor="text1"/>
        <w:sz w:val="18"/>
        <w:szCs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204F1D2E"/>
    <w:multiLevelType w:val="multilevel"/>
    <w:tmpl w:val="78387896"/>
    <w:lvl w:ilvl="0">
      <w:start w:val="1"/>
      <w:numFmt w:val="bullet"/>
      <w:pStyle w:val="Blue-boxsub-bullet"/>
      <w:lvlText w:val="‒"/>
      <w:lvlJc w:val="left"/>
      <w:pPr>
        <w:ind w:left="1077" w:hanging="397"/>
      </w:pPr>
      <w:rPr>
        <w:rFonts w:ascii="Times New Roman" w:hAnsi="Times New Roman"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25" w15:restartNumberingAfterBreak="0">
    <w:nsid w:val="208C5CF5"/>
    <w:multiLevelType w:val="hybridMultilevel"/>
    <w:tmpl w:val="57026E20"/>
    <w:lvl w:ilvl="0" w:tplc="5ED6D3F8">
      <w:start w:val="1"/>
      <w:numFmt w:val="lowerLetter"/>
      <w:pStyle w:val="Sub-lista"/>
      <w:lvlText w:val="(%1)"/>
      <w:lvlJc w:val="left"/>
      <w:pPr>
        <w:ind w:left="757" w:hanging="360"/>
      </w:pPr>
      <w:rPr>
        <w:rFonts w:ascii="Calibri" w:hAnsi="Calibri" w:hint="default"/>
        <w:b w:val="0"/>
        <w:i w:val="0"/>
        <w:sz w:val="22"/>
        <w:szCs w:val="22"/>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6" w15:restartNumberingAfterBreak="0">
    <w:nsid w:val="22430E9D"/>
    <w:multiLevelType w:val="hybridMultilevel"/>
    <w:tmpl w:val="3154E5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24CE36C4"/>
    <w:multiLevelType w:val="hybridMultilevel"/>
    <w:tmpl w:val="8D403EC8"/>
    <w:lvl w:ilvl="0" w:tplc="39C80810">
      <w:start w:val="1"/>
      <w:numFmt w:val="bullet"/>
      <w:lvlText w:val="-"/>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25596E08"/>
    <w:multiLevelType w:val="hybridMultilevel"/>
    <w:tmpl w:val="D102F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6DD2352"/>
    <w:multiLevelType w:val="hybridMultilevel"/>
    <w:tmpl w:val="88C8E4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2BF7644A"/>
    <w:multiLevelType w:val="hybridMultilevel"/>
    <w:tmpl w:val="7BD28C0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2D1A6BE2"/>
    <w:multiLevelType w:val="multilevel"/>
    <w:tmpl w:val="45DECC76"/>
    <w:lvl w:ilvl="0">
      <w:start w:val="1"/>
      <w:numFmt w:val="decimal"/>
      <w:pStyle w:val="Numberedparagraph"/>
      <w:lvlText w:val="%1."/>
      <w:lvlJc w:val="left"/>
      <w:pPr>
        <w:ind w:left="0" w:firstLine="397"/>
      </w:pPr>
      <w:rPr>
        <w:rFonts w:ascii="Calibri" w:hAnsi="Calibri" w:cs="Arial" w:hint="default"/>
        <w:b w:val="0"/>
        <w:i w:val="0"/>
        <w:sz w:val="22"/>
        <w:szCs w:val="22"/>
      </w:rPr>
    </w:lvl>
    <w:lvl w:ilvl="1">
      <w:start w:val="1"/>
      <w:numFmt w:val="lowerLetter"/>
      <w:lvlText w:val="%2."/>
      <w:lvlJc w:val="left"/>
      <w:pPr>
        <w:ind w:left="397" w:firstLine="397"/>
      </w:pPr>
      <w:rPr>
        <w:rFonts w:hint="default"/>
      </w:rPr>
    </w:lvl>
    <w:lvl w:ilvl="2">
      <w:start w:val="1"/>
      <w:numFmt w:val="lowerRoman"/>
      <w:lvlText w:val="%3."/>
      <w:lvlJc w:val="right"/>
      <w:pPr>
        <w:ind w:left="794" w:firstLine="397"/>
      </w:pPr>
      <w:rPr>
        <w:rFonts w:hint="default"/>
      </w:rPr>
    </w:lvl>
    <w:lvl w:ilvl="3">
      <w:start w:val="1"/>
      <w:numFmt w:val="decimal"/>
      <w:lvlText w:val="%4."/>
      <w:lvlJc w:val="left"/>
      <w:pPr>
        <w:ind w:left="1191" w:firstLine="397"/>
      </w:pPr>
      <w:rPr>
        <w:rFonts w:hint="default"/>
      </w:rPr>
    </w:lvl>
    <w:lvl w:ilvl="4">
      <w:start w:val="1"/>
      <w:numFmt w:val="lowerLetter"/>
      <w:lvlText w:val="%5."/>
      <w:lvlJc w:val="left"/>
      <w:pPr>
        <w:ind w:left="1588" w:firstLine="397"/>
      </w:pPr>
      <w:rPr>
        <w:rFonts w:hint="default"/>
      </w:rPr>
    </w:lvl>
    <w:lvl w:ilvl="5">
      <w:start w:val="1"/>
      <w:numFmt w:val="lowerRoman"/>
      <w:lvlText w:val="%6."/>
      <w:lvlJc w:val="right"/>
      <w:pPr>
        <w:ind w:left="1985" w:firstLine="397"/>
      </w:pPr>
      <w:rPr>
        <w:rFonts w:hint="default"/>
      </w:rPr>
    </w:lvl>
    <w:lvl w:ilvl="6">
      <w:start w:val="1"/>
      <w:numFmt w:val="decimal"/>
      <w:lvlText w:val="%7."/>
      <w:lvlJc w:val="left"/>
      <w:pPr>
        <w:ind w:left="2382" w:firstLine="397"/>
      </w:pPr>
      <w:rPr>
        <w:rFonts w:hint="default"/>
      </w:rPr>
    </w:lvl>
    <w:lvl w:ilvl="7">
      <w:start w:val="1"/>
      <w:numFmt w:val="lowerLetter"/>
      <w:lvlText w:val="%8."/>
      <w:lvlJc w:val="left"/>
      <w:pPr>
        <w:ind w:left="2779" w:firstLine="397"/>
      </w:pPr>
      <w:rPr>
        <w:rFonts w:hint="default"/>
      </w:rPr>
    </w:lvl>
    <w:lvl w:ilvl="8">
      <w:start w:val="1"/>
      <w:numFmt w:val="lowerRoman"/>
      <w:lvlText w:val="%9."/>
      <w:lvlJc w:val="right"/>
      <w:pPr>
        <w:ind w:left="3176" w:firstLine="397"/>
      </w:pPr>
      <w:rPr>
        <w:rFonts w:hint="default"/>
      </w:rPr>
    </w:lvl>
  </w:abstractNum>
  <w:abstractNum w:abstractNumId="32" w15:restartNumberingAfterBreak="0">
    <w:nsid w:val="2DB07E2D"/>
    <w:multiLevelType w:val="hybridMultilevel"/>
    <w:tmpl w:val="B734B7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2C14B48"/>
    <w:multiLevelType w:val="multilevel"/>
    <w:tmpl w:val="4C18AA5C"/>
    <w:lvl w:ilvl="0">
      <w:start w:val="1"/>
      <w:numFmt w:val="decimal"/>
      <w:lvlRestart w:val="0"/>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3130"/>
        </w:tabs>
        <w:ind w:left="3130" w:hanging="862"/>
      </w:pPr>
      <w:rPr>
        <w:rFonts w:hint="default"/>
      </w:rPr>
    </w:lvl>
    <w:lvl w:ilvl="4">
      <w:start w:val="1"/>
      <w:numFmt w:val="decimal"/>
      <w:lvlText w:val="%1.%2.%3.%4.%5"/>
      <w:lvlJc w:val="left"/>
      <w:pPr>
        <w:tabs>
          <w:tab w:val="num" w:pos="3277"/>
        </w:tabs>
        <w:ind w:left="3277" w:hanging="1009"/>
      </w:pPr>
      <w:rPr>
        <w:rFonts w:hint="default"/>
      </w:rPr>
    </w:lvl>
    <w:lvl w:ilvl="5">
      <w:start w:val="1"/>
      <w:numFmt w:val="decimal"/>
      <w:pStyle w:val="Heading6"/>
      <w:lvlText w:val="%1.%2.%3.%4.%5.%6"/>
      <w:lvlJc w:val="left"/>
      <w:pPr>
        <w:tabs>
          <w:tab w:val="num" w:pos="3419"/>
        </w:tabs>
        <w:ind w:left="3419" w:hanging="1151"/>
      </w:pPr>
      <w:rPr>
        <w:rFonts w:hint="default"/>
      </w:rPr>
    </w:lvl>
    <w:lvl w:ilvl="6">
      <w:start w:val="1"/>
      <w:numFmt w:val="decimal"/>
      <w:pStyle w:val="Heading7"/>
      <w:lvlText w:val="%1.%2.%3.%4.%5.%6.%7"/>
      <w:lvlJc w:val="left"/>
      <w:pPr>
        <w:tabs>
          <w:tab w:val="num" w:pos="3566"/>
        </w:tabs>
        <w:ind w:left="3566" w:hanging="1298"/>
      </w:pPr>
      <w:rPr>
        <w:rFonts w:hint="default"/>
      </w:rPr>
    </w:lvl>
    <w:lvl w:ilvl="7">
      <w:start w:val="1"/>
      <w:numFmt w:val="decimal"/>
      <w:pStyle w:val="Heading8"/>
      <w:lvlText w:val="%1.%2.%3.%4.%5.%6.%7.%8"/>
      <w:lvlJc w:val="left"/>
      <w:pPr>
        <w:tabs>
          <w:tab w:val="num" w:pos="3708"/>
        </w:tabs>
        <w:ind w:left="3708" w:hanging="1440"/>
      </w:pPr>
      <w:rPr>
        <w:rFonts w:hint="default"/>
      </w:rPr>
    </w:lvl>
    <w:lvl w:ilvl="8">
      <w:start w:val="1"/>
      <w:numFmt w:val="decimal"/>
      <w:pStyle w:val="Heading9"/>
      <w:lvlText w:val="%1.%2.%3.%4.%5.%6.%7.%8.%9"/>
      <w:lvlJc w:val="left"/>
      <w:pPr>
        <w:tabs>
          <w:tab w:val="num" w:pos="3850"/>
        </w:tabs>
        <w:ind w:left="3850" w:hanging="1582"/>
      </w:pPr>
      <w:rPr>
        <w:rFonts w:hint="default"/>
      </w:rPr>
    </w:lvl>
  </w:abstractNum>
  <w:abstractNum w:abstractNumId="34" w15:restartNumberingAfterBreak="0">
    <w:nsid w:val="32E25090"/>
    <w:multiLevelType w:val="multilevel"/>
    <w:tmpl w:val="DA78CE4E"/>
    <w:lvl w:ilvl="0">
      <w:start w:val="1"/>
      <w:numFmt w:val="decimal"/>
      <w:lvlText w:val="5.%1"/>
      <w:lvlJc w:val="left"/>
      <w:pPr>
        <w:ind w:left="851" w:hanging="851"/>
      </w:pPr>
      <w:rPr>
        <w:rFonts w:ascii="Calibri" w:hAnsi="Calibri" w:hint="default"/>
        <w:b/>
        <w:i w:val="0"/>
        <w:sz w:val="36"/>
        <w:szCs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33FB586C"/>
    <w:multiLevelType w:val="hybridMultilevel"/>
    <w:tmpl w:val="0FDCC2BA"/>
    <w:lvl w:ilvl="0" w:tplc="FB7C8B9A">
      <w:start w:val="1"/>
      <w:numFmt w:val="decimal"/>
      <w:lvlText w:val="%1"/>
      <w:lvlJc w:val="left"/>
      <w:pPr>
        <w:ind w:left="720" w:hanging="360"/>
      </w:pPr>
      <w:rPr>
        <w:rFonts w:ascii="Calibri" w:hAnsi="Calibri" w:cs="Calibri" w:hint="default"/>
        <w:color w:val="00457C"/>
        <w:w w:val="114"/>
        <w:sz w:val="48"/>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350F33C3"/>
    <w:multiLevelType w:val="multilevel"/>
    <w:tmpl w:val="9598716A"/>
    <w:lvl w:ilvl="0">
      <w:start w:val="1"/>
      <w:numFmt w:val="decimal"/>
      <w:lvlText w:val="%1"/>
      <w:lvlJc w:val="left"/>
      <w:pPr>
        <w:tabs>
          <w:tab w:val="num" w:pos="992"/>
        </w:tabs>
        <w:ind w:left="992" w:hanging="992"/>
      </w:pPr>
      <w:rPr>
        <w:rFonts w:hint="default"/>
        <w:b/>
        <w:i w:val="0"/>
        <w:color w:val="000000"/>
        <w:sz w:val="26"/>
        <w:u w:val="none"/>
      </w:rPr>
    </w:lvl>
    <w:lvl w:ilvl="1">
      <w:start w:val="1"/>
      <w:numFmt w:val="decimal"/>
      <w:lvlText w:val="%1.%2"/>
      <w:lvlJc w:val="left"/>
      <w:pPr>
        <w:tabs>
          <w:tab w:val="num" w:pos="992"/>
        </w:tabs>
        <w:ind w:left="992" w:hanging="992"/>
      </w:pPr>
      <w:rPr>
        <w:rFonts w:ascii="Calibri" w:hAnsi="Calibri" w:cs="Arial" w:hint="default"/>
        <w:b/>
        <w:i w:val="0"/>
        <w:color w:val="000000"/>
        <w:sz w:val="24"/>
      </w:rPr>
    </w:lvl>
    <w:lvl w:ilvl="2">
      <w:start w:val="1"/>
      <w:numFmt w:val="decimal"/>
      <w:lvlText w:val="%1.%2.%3"/>
      <w:lvlJc w:val="left"/>
      <w:pPr>
        <w:tabs>
          <w:tab w:val="num" w:pos="992"/>
        </w:tabs>
        <w:ind w:left="992" w:hanging="992"/>
      </w:pPr>
      <w:rPr>
        <w:rFonts w:ascii="Calibri" w:hAnsi="Calibri" w:cs="Arial" w:hint="default"/>
        <w:b/>
        <w:i w:val="0"/>
        <w:color w:val="000000"/>
        <w:sz w:val="22"/>
      </w:rPr>
    </w:lvl>
    <w:lvl w:ilvl="3">
      <w:start w:val="1"/>
      <w:numFmt w:val="decimal"/>
      <w:lvlText w:val="%1.%2.%3.%4"/>
      <w:lvlJc w:val="left"/>
      <w:pPr>
        <w:tabs>
          <w:tab w:val="num" w:pos="992"/>
        </w:tabs>
        <w:ind w:left="992" w:hanging="992"/>
      </w:pPr>
      <w:rPr>
        <w:rFonts w:ascii="Calibri" w:hAnsi="Calibri" w:cs="Arial" w:hint="default"/>
        <w:b/>
        <w:i w:val="0"/>
        <w:color w:val="000000"/>
        <w:sz w:val="22"/>
      </w:rPr>
    </w:lvl>
    <w:lvl w:ilvl="4">
      <w:start w:val="1"/>
      <w:numFmt w:val="decimal"/>
      <w:lvlText w:val="%1.%2.%3.%4.%5"/>
      <w:lvlJc w:val="left"/>
      <w:pPr>
        <w:tabs>
          <w:tab w:val="num" w:pos="992"/>
        </w:tabs>
        <w:ind w:left="992" w:hanging="992"/>
      </w:pPr>
      <w:rPr>
        <w:rFonts w:ascii="Calibri" w:hAnsi="Calibri" w:cs="Arial" w:hint="default"/>
        <w:color w:val="000000"/>
        <w:sz w:val="22"/>
      </w:rPr>
    </w:lvl>
    <w:lvl w:ilvl="5">
      <w:start w:val="1"/>
      <w:numFmt w:val="none"/>
      <w:suff w:val="nothing"/>
      <w:lvlText w:val=""/>
      <w:lvlJc w:val="left"/>
      <w:pPr>
        <w:ind w:left="992" w:hanging="992"/>
      </w:pPr>
      <w:rPr>
        <w:rFonts w:ascii="Verdana" w:hAnsi="Verdana" w:cs="Arial" w:hint="default"/>
        <w:color w:val="000000"/>
        <w:sz w:val="22"/>
      </w:rPr>
    </w:lvl>
    <w:lvl w:ilvl="6">
      <w:start w:val="1"/>
      <w:numFmt w:val="none"/>
      <w:suff w:val="nothing"/>
      <w:lvlText w:val=""/>
      <w:lvlJc w:val="left"/>
      <w:pPr>
        <w:ind w:left="992" w:hanging="992"/>
      </w:pPr>
      <w:rPr>
        <w:rFonts w:ascii="Verdana" w:hAnsi="Verdana" w:cs="Arial" w:hint="default"/>
        <w:color w:val="000000"/>
        <w:sz w:val="22"/>
      </w:rPr>
    </w:lvl>
    <w:lvl w:ilvl="7">
      <w:start w:val="1"/>
      <w:numFmt w:val="none"/>
      <w:suff w:val="nothing"/>
      <w:lvlText w:val=""/>
      <w:lvlJc w:val="left"/>
      <w:pPr>
        <w:ind w:left="992" w:hanging="992"/>
      </w:pPr>
      <w:rPr>
        <w:rFonts w:ascii="Verdana" w:hAnsi="Verdana" w:cs="Arial" w:hint="default"/>
        <w:color w:val="000000"/>
        <w:sz w:val="22"/>
      </w:rPr>
    </w:lvl>
    <w:lvl w:ilvl="8">
      <w:start w:val="1"/>
      <w:numFmt w:val="none"/>
      <w:suff w:val="nothing"/>
      <w:lvlText w:val=""/>
      <w:lvlJc w:val="left"/>
      <w:pPr>
        <w:ind w:left="992" w:hanging="992"/>
      </w:pPr>
      <w:rPr>
        <w:rFonts w:ascii="Verdana" w:hAnsi="Verdana" w:cs="Arial" w:hint="default"/>
        <w:color w:val="000000"/>
        <w:sz w:val="22"/>
      </w:rPr>
    </w:lvl>
  </w:abstractNum>
  <w:abstractNum w:abstractNumId="37" w15:restartNumberingAfterBreak="0">
    <w:nsid w:val="36906520"/>
    <w:multiLevelType w:val="hybridMultilevel"/>
    <w:tmpl w:val="AFC49A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80C6A9D"/>
    <w:multiLevelType w:val="hybridMultilevel"/>
    <w:tmpl w:val="60ECC0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A5B698C"/>
    <w:multiLevelType w:val="hybridMultilevel"/>
    <w:tmpl w:val="C9044A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3BE9229B"/>
    <w:multiLevelType w:val="multilevel"/>
    <w:tmpl w:val="6472FFA6"/>
    <w:lvl w:ilvl="0">
      <w:start w:val="1"/>
      <w:numFmt w:val="decimal"/>
      <w:pStyle w:val="Tableheading2"/>
      <w:lvlText w:val="Table %1:"/>
      <w:lvlJc w:val="left"/>
      <w:pPr>
        <w:ind w:left="2269" w:hanging="1134"/>
      </w:pPr>
      <w:rPr>
        <w:rFonts w:ascii="Calibri" w:hAnsi="Calibri" w:hint="default"/>
        <w:b/>
        <w:i w:val="0"/>
        <w:color w:val="auto"/>
        <w:sz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3C2F13BC"/>
    <w:multiLevelType w:val="multilevel"/>
    <w:tmpl w:val="5CBC00EC"/>
    <w:lvl w:ilvl="0">
      <w:start w:val="1"/>
      <w:numFmt w:val="decimal"/>
      <w:lvlText w:val="6.4.%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3D465A16"/>
    <w:multiLevelType w:val="multilevel"/>
    <w:tmpl w:val="EA8CA7B0"/>
    <w:lvl w:ilvl="0">
      <w:start w:val="1"/>
      <w:numFmt w:val="bullet"/>
      <w:pStyle w:val="Bullet"/>
      <w:lvlText w:val=""/>
      <w:lvlJc w:val="left"/>
      <w:pPr>
        <w:tabs>
          <w:tab w:val="num" w:pos="39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427701FB"/>
    <w:multiLevelType w:val="hybridMultilevel"/>
    <w:tmpl w:val="0BA89340"/>
    <w:lvl w:ilvl="0" w:tplc="C04A679E">
      <w:start w:val="1"/>
      <w:numFmt w:val="bullet"/>
      <w:pStyle w:val="Sub-list"/>
      <w:lvlText w:val=""/>
      <w:lvlJc w:val="left"/>
      <w:pPr>
        <w:tabs>
          <w:tab w:val="num" w:pos="397"/>
        </w:tabs>
        <w:ind w:left="397" w:firstLine="0"/>
      </w:pPr>
      <w:rPr>
        <w:rFonts w:ascii="Symbol" w:hAnsi="Symbol" w:hint="default"/>
      </w:rPr>
    </w:lvl>
    <w:lvl w:ilvl="1" w:tplc="14090003">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42CB2BF0"/>
    <w:multiLevelType w:val="hybridMultilevel"/>
    <w:tmpl w:val="9C54BF20"/>
    <w:lvl w:ilvl="0" w:tplc="C67E82D6">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3554E41"/>
    <w:multiLevelType w:val="hybridMultilevel"/>
    <w:tmpl w:val="C338BD2C"/>
    <w:lvl w:ilvl="0" w:tplc="C67E82D6">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40B17DC"/>
    <w:multiLevelType w:val="hybridMultilevel"/>
    <w:tmpl w:val="7B165F02"/>
    <w:lvl w:ilvl="0" w:tplc="37E6EBC0">
      <w:start w:val="1"/>
      <w:numFmt w:val="bullet"/>
      <w:pStyle w:val="TableBullet"/>
      <w:lvlText w:val=""/>
      <w:lvlJc w:val="left"/>
      <w:pPr>
        <w:tabs>
          <w:tab w:val="num" w:pos="284"/>
        </w:tabs>
        <w:ind w:left="284" w:hanging="284"/>
      </w:pPr>
      <w:rPr>
        <w:rFonts w:ascii="Symbol" w:hAnsi="Symbol" w:hint="default"/>
        <w:sz w:val="16"/>
        <w:szCs w:val="16"/>
      </w:rPr>
    </w:lvl>
    <w:lvl w:ilvl="1" w:tplc="14090003">
      <w:numFmt w:val="bullet"/>
      <w:lvlText w:val="-"/>
      <w:lvlJc w:val="left"/>
      <w:pPr>
        <w:ind w:left="1440" w:hanging="360"/>
      </w:pPr>
      <w:rPr>
        <w:rFonts w:ascii="Calibri" w:eastAsiaTheme="minorEastAsia" w:hAnsi="Calibri" w:cstheme="minorBidi"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4452448B"/>
    <w:multiLevelType w:val="hybridMultilevel"/>
    <w:tmpl w:val="8EE2DEEC"/>
    <w:lvl w:ilvl="0" w:tplc="1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55D4C9A"/>
    <w:multiLevelType w:val="multilevel"/>
    <w:tmpl w:val="81868FA0"/>
    <w:lvl w:ilvl="0">
      <w:start w:val="1"/>
      <w:numFmt w:val="bullet"/>
      <w:lvlText w:val=""/>
      <w:lvlJc w:val="left"/>
      <w:pPr>
        <w:ind w:left="425" w:hanging="425"/>
      </w:pPr>
      <w:rPr>
        <w:rFonts w:ascii="Symbol" w:hAnsi="Symbol" w:hint="default"/>
        <w:color w:val="auto"/>
      </w:rPr>
    </w:lvl>
    <w:lvl w:ilvl="1">
      <w:start w:val="1"/>
      <w:numFmt w:val="bullet"/>
      <w:lvlText w:val="-"/>
      <w:lvlJc w:val="left"/>
      <w:pPr>
        <w:ind w:left="850" w:hanging="425"/>
      </w:pPr>
      <w:rPr>
        <w:rFonts w:ascii="Times New Roman" w:hAnsi="Times New Roman" w:cs="Times New Roman" w:hint="default"/>
        <w:color w:val="auto"/>
      </w:rPr>
    </w:lvl>
    <w:lvl w:ilvl="2">
      <w:start w:val="1"/>
      <w:numFmt w:val="bullet"/>
      <w:lvlText w:val=""/>
      <w:lvlJc w:val="left"/>
      <w:pPr>
        <w:ind w:left="1275" w:hanging="425"/>
      </w:pPr>
      <w:rPr>
        <w:rFonts w:ascii="Wingdings" w:hAnsi="Wingdings" w:cs="Times New Roman" w:hint="default"/>
        <w:color w:val="auto"/>
      </w:rPr>
    </w:lvl>
    <w:lvl w:ilvl="3">
      <w:start w:val="1"/>
      <w:numFmt w:val="none"/>
      <w:lvlText w:val="%4"/>
      <w:lvlJc w:val="left"/>
      <w:pPr>
        <w:ind w:left="1700" w:hanging="425"/>
      </w:pPr>
      <w:rPr>
        <w:rFonts w:asciiTheme="minorHAnsi" w:hAnsiTheme="minorHAnsi" w:hint="default"/>
        <w:color w:val="auto"/>
      </w:rPr>
    </w:lvl>
    <w:lvl w:ilvl="4">
      <w:start w:val="1"/>
      <w:numFmt w:val="none"/>
      <w:lvlText w:val="%5"/>
      <w:lvlJc w:val="left"/>
      <w:pPr>
        <w:ind w:left="2125" w:hanging="425"/>
      </w:pPr>
      <w:rPr>
        <w:rFonts w:asciiTheme="minorHAnsi" w:hAnsiTheme="minorHAnsi" w:hint="default"/>
        <w:color w:val="auto"/>
      </w:rPr>
    </w:lvl>
    <w:lvl w:ilvl="5">
      <w:start w:val="1"/>
      <w:numFmt w:val="none"/>
      <w:lvlText w:val="%6"/>
      <w:lvlJc w:val="left"/>
      <w:pPr>
        <w:ind w:left="2550" w:hanging="425"/>
      </w:pPr>
      <w:rPr>
        <w:rFonts w:asciiTheme="minorHAnsi" w:hAnsiTheme="minorHAnsi" w:hint="default"/>
        <w:color w:val="auto"/>
      </w:rPr>
    </w:lvl>
    <w:lvl w:ilvl="6">
      <w:start w:val="1"/>
      <w:numFmt w:val="none"/>
      <w:lvlText w:val="%7"/>
      <w:lvlJc w:val="left"/>
      <w:pPr>
        <w:ind w:left="2975" w:hanging="425"/>
      </w:pPr>
      <w:rPr>
        <w:rFonts w:asciiTheme="minorHAnsi" w:hAnsiTheme="minorHAnsi" w:hint="default"/>
        <w:color w:val="auto"/>
      </w:rPr>
    </w:lvl>
    <w:lvl w:ilvl="7">
      <w:start w:val="1"/>
      <w:numFmt w:val="none"/>
      <w:lvlText w:val="%8"/>
      <w:lvlJc w:val="left"/>
      <w:pPr>
        <w:ind w:left="3400" w:hanging="425"/>
      </w:pPr>
      <w:rPr>
        <w:rFonts w:asciiTheme="minorHAnsi" w:hAnsiTheme="minorHAnsi" w:hint="default"/>
        <w:color w:val="auto"/>
      </w:rPr>
    </w:lvl>
    <w:lvl w:ilvl="8">
      <w:start w:val="1"/>
      <w:numFmt w:val="none"/>
      <w:lvlText w:val="%9"/>
      <w:lvlJc w:val="left"/>
      <w:pPr>
        <w:ind w:left="3825" w:hanging="425"/>
      </w:pPr>
      <w:rPr>
        <w:rFonts w:asciiTheme="minorHAnsi" w:hAnsiTheme="minorHAnsi" w:cs="Times New Roman" w:hint="default"/>
        <w:color w:val="auto"/>
      </w:rPr>
    </w:lvl>
  </w:abstractNum>
  <w:abstractNum w:abstractNumId="49" w15:restartNumberingAfterBreak="0">
    <w:nsid w:val="45C7297A"/>
    <w:multiLevelType w:val="multilevel"/>
    <w:tmpl w:val="69A07D02"/>
    <w:lvl w:ilvl="0">
      <w:start w:val="1"/>
      <w:numFmt w:val="decimal"/>
      <w:lvlText w:val="%1"/>
      <w:lvlJc w:val="left"/>
      <w:pPr>
        <w:tabs>
          <w:tab w:val="num" w:pos="567"/>
        </w:tabs>
        <w:ind w:left="567" w:hanging="567"/>
      </w:pPr>
      <w:rPr>
        <w:rFonts w:hint="default"/>
        <w:b w:val="0"/>
      </w:rPr>
    </w:lvl>
    <w:lvl w:ilvl="1">
      <w:start w:val="1"/>
      <w:numFmt w:val="bullet"/>
      <w:lvlText w:val=""/>
      <w:lvlJc w:val="left"/>
      <w:pPr>
        <w:tabs>
          <w:tab w:val="num" w:pos="1134"/>
        </w:tabs>
        <w:ind w:left="1134" w:hanging="567"/>
      </w:pPr>
      <w:rPr>
        <w:rFonts w:ascii="Symbol" w:hAnsi="Symbol" w:hint="default"/>
      </w:rPr>
    </w:lvl>
    <w:lvl w:ilvl="2">
      <w:start w:val="1"/>
      <w:numFmt w:val="bullet"/>
      <w:lvlText w:val="o"/>
      <w:lvlJc w:val="left"/>
      <w:pPr>
        <w:tabs>
          <w:tab w:val="num" w:pos="1701"/>
        </w:tabs>
        <w:ind w:left="1701" w:hanging="567"/>
      </w:pPr>
      <w:rPr>
        <w:rFonts w:hint="default"/>
      </w:rPr>
    </w:lvl>
    <w:lvl w:ilvl="3">
      <w:start w:val="1"/>
      <w:numFmt w:val="bullet"/>
      <w:lvlText w:val=""/>
      <w:lvlJc w:val="left"/>
      <w:pPr>
        <w:tabs>
          <w:tab w:val="num" w:pos="2268"/>
        </w:tabs>
        <w:ind w:left="2268" w:hanging="567"/>
      </w:pPr>
      <w:rPr>
        <w:rFonts w:ascii="Wingdings" w:hAnsi="Wingdings" w:hint="default"/>
      </w:rPr>
    </w:lvl>
    <w:lvl w:ilvl="4">
      <w:start w:val="1"/>
      <w:numFmt w:val="none"/>
      <w:lvlText w:val=""/>
      <w:lvlJc w:val="left"/>
      <w:pPr>
        <w:tabs>
          <w:tab w:val="num" w:pos="567"/>
        </w:tabs>
        <w:ind w:left="567" w:hanging="567"/>
      </w:pPr>
      <w:rPr>
        <w:rFonts w:hint="default"/>
      </w:rPr>
    </w:lvl>
    <w:lvl w:ilvl="5">
      <w:start w:val="1"/>
      <w:numFmt w:val="none"/>
      <w:lvlText w:val=""/>
      <w:lvlJc w:val="left"/>
      <w:pPr>
        <w:tabs>
          <w:tab w:val="num" w:pos="567"/>
        </w:tabs>
        <w:ind w:left="567" w:hanging="567"/>
      </w:pPr>
      <w:rPr>
        <w:rFonts w:hint="default"/>
      </w:rPr>
    </w:lvl>
    <w:lvl w:ilvl="6">
      <w:start w:val="1"/>
      <w:numFmt w:val="none"/>
      <w:lvlText w:val=""/>
      <w:lvlJc w:val="left"/>
      <w:pPr>
        <w:tabs>
          <w:tab w:val="num" w:pos="567"/>
        </w:tabs>
        <w:ind w:left="567" w:hanging="567"/>
      </w:pPr>
      <w:rPr>
        <w:rFonts w:hint="default"/>
      </w:rPr>
    </w:lvl>
    <w:lvl w:ilvl="7">
      <w:start w:val="1"/>
      <w:numFmt w:val="none"/>
      <w:lvlText w:val=""/>
      <w:lvlJc w:val="left"/>
      <w:pPr>
        <w:tabs>
          <w:tab w:val="num" w:pos="567"/>
        </w:tabs>
        <w:ind w:left="567" w:hanging="567"/>
      </w:pPr>
      <w:rPr>
        <w:rFonts w:hint="default"/>
      </w:rPr>
    </w:lvl>
    <w:lvl w:ilvl="8">
      <w:start w:val="1"/>
      <w:numFmt w:val="none"/>
      <w:lvlText w:val=""/>
      <w:lvlJc w:val="left"/>
      <w:pPr>
        <w:tabs>
          <w:tab w:val="num" w:pos="567"/>
        </w:tabs>
        <w:ind w:left="567" w:hanging="567"/>
      </w:pPr>
      <w:rPr>
        <w:rFonts w:hint="default"/>
      </w:rPr>
    </w:lvl>
  </w:abstractNum>
  <w:abstractNum w:abstractNumId="50" w15:restartNumberingAfterBreak="0">
    <w:nsid w:val="45EE108D"/>
    <w:multiLevelType w:val="hybridMultilevel"/>
    <w:tmpl w:val="88047B52"/>
    <w:lvl w:ilvl="0" w:tplc="1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94F2407"/>
    <w:multiLevelType w:val="multilevel"/>
    <w:tmpl w:val="B1687C3E"/>
    <w:lvl w:ilvl="0">
      <w:start w:val="2"/>
      <w:numFmt w:val="decimal"/>
      <w:lvlText w:val="%1"/>
      <w:lvlJc w:val="left"/>
      <w:pPr>
        <w:ind w:left="851" w:hanging="851"/>
      </w:pPr>
      <w:rPr>
        <w:rFonts w:ascii="Calibri" w:hAnsi="Calibri" w:hint="default"/>
        <w:b/>
        <w:bCs w:val="0"/>
        <w:i w:val="0"/>
        <w:color w:val="1C556C" w:themeColor="accent1"/>
        <w:sz w:val="4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2" w15:restartNumberingAfterBreak="0">
    <w:nsid w:val="49FA4A7B"/>
    <w:multiLevelType w:val="hybridMultilevel"/>
    <w:tmpl w:val="074083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15:restartNumberingAfterBreak="0">
    <w:nsid w:val="4A6972DC"/>
    <w:multiLevelType w:val="hybridMultilevel"/>
    <w:tmpl w:val="579EA3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C3C58C3"/>
    <w:multiLevelType w:val="hybridMultilevel"/>
    <w:tmpl w:val="EF9A83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5" w15:restartNumberingAfterBreak="0">
    <w:nsid w:val="4CC1438A"/>
    <w:multiLevelType w:val="hybridMultilevel"/>
    <w:tmpl w:val="995ABF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15:restartNumberingAfterBreak="0">
    <w:nsid w:val="4DCE1598"/>
    <w:multiLevelType w:val="hybridMultilevel"/>
    <w:tmpl w:val="273814CA"/>
    <w:lvl w:ilvl="0" w:tplc="1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01D2521"/>
    <w:multiLevelType w:val="hybridMultilevel"/>
    <w:tmpl w:val="219CC5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8" w15:restartNumberingAfterBreak="0">
    <w:nsid w:val="515B45D9"/>
    <w:multiLevelType w:val="hybridMultilevel"/>
    <w:tmpl w:val="811EEA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20C68FA"/>
    <w:multiLevelType w:val="hybridMultilevel"/>
    <w:tmpl w:val="F8E4F76C"/>
    <w:lvl w:ilvl="0" w:tplc="C67E82D6">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3535234"/>
    <w:multiLevelType w:val="singleLevel"/>
    <w:tmpl w:val="D1A2CC06"/>
    <w:lvl w:ilvl="0">
      <w:start w:val="1"/>
      <w:numFmt w:val="bullet"/>
      <w:pStyle w:val="Blue-boxbullet"/>
      <w:lvlText w:val=""/>
      <w:lvlJc w:val="left"/>
      <w:pPr>
        <w:ind w:left="644" w:hanging="360"/>
      </w:pPr>
      <w:rPr>
        <w:rFonts w:ascii="Symbol" w:hAnsi="Symbol" w:hint="default"/>
        <w:color w:val="1C556C"/>
        <w:sz w:val="16"/>
      </w:rPr>
    </w:lvl>
  </w:abstractNum>
  <w:abstractNum w:abstractNumId="61" w15:restartNumberingAfterBreak="0">
    <w:nsid w:val="568F6C32"/>
    <w:multiLevelType w:val="hybridMultilevel"/>
    <w:tmpl w:val="70DAD4B0"/>
    <w:lvl w:ilvl="0" w:tplc="1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5A32697D"/>
    <w:multiLevelType w:val="multilevel"/>
    <w:tmpl w:val="C7C20160"/>
    <w:lvl w:ilvl="0">
      <w:start w:val="1"/>
      <w:numFmt w:val="decimal"/>
      <w:lvlText w:val="1.%1"/>
      <w:lvlJc w:val="left"/>
      <w:pPr>
        <w:ind w:left="851" w:hanging="851"/>
      </w:pPr>
      <w:rPr>
        <w:rFonts w:hint="default"/>
        <w:b/>
        <w:i w:val="0"/>
        <w:sz w:val="36"/>
        <w:szCs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3" w15:restartNumberingAfterBreak="0">
    <w:nsid w:val="5CE51689"/>
    <w:multiLevelType w:val="multilevel"/>
    <w:tmpl w:val="FE0A8540"/>
    <w:lvl w:ilvl="0">
      <w:start w:val="1"/>
      <w:numFmt w:val="decimal"/>
      <w:lvlText w:val="%1."/>
      <w:lvlJc w:val="left"/>
      <w:pPr>
        <w:ind w:left="425" w:hanging="425"/>
      </w:pPr>
      <w:rPr>
        <w:rFonts w:hint="default"/>
      </w:rPr>
    </w:lvl>
    <w:lvl w:ilvl="1">
      <w:start w:val="1"/>
      <w:numFmt w:val="lowerLetter"/>
      <w:lvlText w:val="%2."/>
      <w:lvlJc w:val="left"/>
      <w:pPr>
        <w:ind w:left="850" w:hanging="425"/>
      </w:pPr>
      <w:rPr>
        <w:rFonts w:hint="default"/>
      </w:rPr>
    </w:lvl>
    <w:lvl w:ilvl="2">
      <w:start w:val="1"/>
      <w:numFmt w:val="lowerRoman"/>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64" w15:restartNumberingAfterBreak="0">
    <w:nsid w:val="5DB233B6"/>
    <w:multiLevelType w:val="hybridMultilevel"/>
    <w:tmpl w:val="2FAAF4D2"/>
    <w:lvl w:ilvl="0" w:tplc="39C80810">
      <w:start w:val="1"/>
      <w:numFmt w:val="bullet"/>
      <w:lvlText w:val="-"/>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5" w15:restartNumberingAfterBreak="0">
    <w:nsid w:val="5DD57F14"/>
    <w:multiLevelType w:val="multilevel"/>
    <w:tmpl w:val="7E68DAFA"/>
    <w:lvl w:ilvl="0">
      <w:start w:val="1"/>
      <w:numFmt w:val="decimal"/>
      <w:lvlText w:val="2.5.%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6" w15:restartNumberingAfterBreak="0">
    <w:nsid w:val="5F5C1E46"/>
    <w:multiLevelType w:val="hybridMultilevel"/>
    <w:tmpl w:val="55A86BD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63243145"/>
    <w:multiLevelType w:val="hybridMultilevel"/>
    <w:tmpl w:val="E30E4C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8" w15:restartNumberingAfterBreak="0">
    <w:nsid w:val="6467025E"/>
    <w:multiLevelType w:val="hybridMultilevel"/>
    <w:tmpl w:val="E778661A"/>
    <w:lvl w:ilvl="0" w:tplc="699AD46C">
      <w:start w:val="1"/>
      <w:numFmt w:val="decimal"/>
      <w:lvlText w:val="%1"/>
      <w:lvlJc w:val="left"/>
      <w:pPr>
        <w:ind w:left="720" w:hanging="360"/>
      </w:pPr>
      <w:rPr>
        <w:rFonts w:ascii="Calibri" w:eastAsia="Calibri" w:hAnsi="Calibri" w:cs="Calibri" w:hint="default"/>
        <w:color w:val="00457C"/>
        <w:w w:val="114"/>
        <w:sz w:val="22"/>
        <w:szCs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9" w15:restartNumberingAfterBreak="0">
    <w:nsid w:val="656B06CD"/>
    <w:multiLevelType w:val="hybridMultilevel"/>
    <w:tmpl w:val="28F810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656B0AD7"/>
    <w:multiLevelType w:val="singleLevel"/>
    <w:tmpl w:val="CB064744"/>
    <w:lvl w:ilvl="0">
      <w:start w:val="1"/>
      <w:numFmt w:val="bullet"/>
      <w:lvlRestart w:val="0"/>
      <w:lvlText w:val=""/>
      <w:lvlJc w:val="left"/>
      <w:pPr>
        <w:tabs>
          <w:tab w:val="num" w:pos="425"/>
        </w:tabs>
        <w:ind w:left="425" w:hanging="425"/>
      </w:pPr>
      <w:rPr>
        <w:rFonts w:ascii="Symbol" w:hAnsi="Symbol" w:cs="Times New Roman" w:hint="default"/>
        <w:color w:val="auto"/>
        <w:sz w:val="18"/>
      </w:rPr>
    </w:lvl>
  </w:abstractNum>
  <w:abstractNum w:abstractNumId="71" w15:restartNumberingAfterBreak="0">
    <w:nsid w:val="6678679C"/>
    <w:multiLevelType w:val="multilevel"/>
    <w:tmpl w:val="B34AA4E8"/>
    <w:lvl w:ilvl="0">
      <w:start w:val="1"/>
      <w:numFmt w:val="decimal"/>
      <w:lvlText w:val="5.4.%1"/>
      <w:lvlJc w:val="left"/>
      <w:pPr>
        <w:ind w:left="851" w:hanging="851"/>
      </w:pPr>
      <w:rPr>
        <w:rFonts w:ascii="Calibri" w:hAnsi="Calibri" w:hint="default"/>
        <w:b/>
        <w:i w:val="0"/>
        <w:sz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2" w15:restartNumberingAfterBreak="0">
    <w:nsid w:val="69AE0002"/>
    <w:multiLevelType w:val="hybridMultilevel"/>
    <w:tmpl w:val="CD5CDD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3" w15:restartNumberingAfterBreak="0">
    <w:nsid w:val="69E71D7D"/>
    <w:multiLevelType w:val="hybridMultilevel"/>
    <w:tmpl w:val="D9BC9E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4" w15:restartNumberingAfterBreak="0">
    <w:nsid w:val="6A01068C"/>
    <w:multiLevelType w:val="multilevel"/>
    <w:tmpl w:val="CD943FD6"/>
    <w:lvl w:ilvl="0">
      <w:start w:val="1"/>
      <w:numFmt w:val="decimal"/>
      <w:lvlText w:val="7.%1"/>
      <w:lvlJc w:val="left"/>
      <w:pPr>
        <w:ind w:left="851" w:hanging="851"/>
      </w:pPr>
      <w:rPr>
        <w:rFonts w:hint="default"/>
        <w:sz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5" w15:restartNumberingAfterBreak="0">
    <w:nsid w:val="6AFB7F99"/>
    <w:multiLevelType w:val="multilevel"/>
    <w:tmpl w:val="47B0BE0A"/>
    <w:lvl w:ilvl="0">
      <w:start w:val="1"/>
      <w:numFmt w:val="decimal"/>
      <w:lvlText w:val="3.4.%1"/>
      <w:lvlJc w:val="left"/>
      <w:pPr>
        <w:ind w:left="851" w:hanging="851"/>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6" w15:restartNumberingAfterBreak="0">
    <w:nsid w:val="6B777AFC"/>
    <w:multiLevelType w:val="hybridMultilevel"/>
    <w:tmpl w:val="31968FFA"/>
    <w:lvl w:ilvl="0" w:tplc="EF820A0A">
      <w:start w:val="1"/>
      <w:numFmt w:val="decimal"/>
      <w:lvlText w:val="%1"/>
      <w:lvlJc w:val="left"/>
      <w:pPr>
        <w:ind w:left="1004" w:hanging="360"/>
      </w:pPr>
      <w:rPr>
        <w:rFonts w:ascii="Calibri" w:hAnsi="Calibri" w:hint="default"/>
        <w:b w:val="0"/>
        <w:i w:val="0"/>
        <w:color w:val="1C556C" w:themeColor="accent1"/>
        <w:sz w:val="18"/>
        <w:szCs w:val="18"/>
      </w:rPr>
    </w:lvl>
    <w:lvl w:ilvl="1" w:tplc="14090019" w:tentative="1">
      <w:start w:val="1"/>
      <w:numFmt w:val="lowerLetter"/>
      <w:lvlText w:val="%2."/>
      <w:lvlJc w:val="left"/>
      <w:pPr>
        <w:ind w:left="1724" w:hanging="360"/>
      </w:pPr>
    </w:lvl>
    <w:lvl w:ilvl="2" w:tplc="1409001B" w:tentative="1">
      <w:start w:val="1"/>
      <w:numFmt w:val="lowerRoman"/>
      <w:lvlText w:val="%3."/>
      <w:lvlJc w:val="right"/>
      <w:pPr>
        <w:ind w:left="2444" w:hanging="180"/>
      </w:pPr>
    </w:lvl>
    <w:lvl w:ilvl="3" w:tplc="1409000F" w:tentative="1">
      <w:start w:val="1"/>
      <w:numFmt w:val="decimal"/>
      <w:lvlText w:val="%4."/>
      <w:lvlJc w:val="left"/>
      <w:pPr>
        <w:ind w:left="3164" w:hanging="360"/>
      </w:pPr>
    </w:lvl>
    <w:lvl w:ilvl="4" w:tplc="14090019" w:tentative="1">
      <w:start w:val="1"/>
      <w:numFmt w:val="lowerLetter"/>
      <w:lvlText w:val="%5."/>
      <w:lvlJc w:val="left"/>
      <w:pPr>
        <w:ind w:left="3884" w:hanging="360"/>
      </w:pPr>
    </w:lvl>
    <w:lvl w:ilvl="5" w:tplc="1409001B" w:tentative="1">
      <w:start w:val="1"/>
      <w:numFmt w:val="lowerRoman"/>
      <w:lvlText w:val="%6."/>
      <w:lvlJc w:val="right"/>
      <w:pPr>
        <w:ind w:left="4604" w:hanging="180"/>
      </w:pPr>
    </w:lvl>
    <w:lvl w:ilvl="6" w:tplc="1409000F" w:tentative="1">
      <w:start w:val="1"/>
      <w:numFmt w:val="decimal"/>
      <w:lvlText w:val="%7."/>
      <w:lvlJc w:val="left"/>
      <w:pPr>
        <w:ind w:left="5324" w:hanging="360"/>
      </w:pPr>
    </w:lvl>
    <w:lvl w:ilvl="7" w:tplc="14090019" w:tentative="1">
      <w:start w:val="1"/>
      <w:numFmt w:val="lowerLetter"/>
      <w:lvlText w:val="%8."/>
      <w:lvlJc w:val="left"/>
      <w:pPr>
        <w:ind w:left="6044" w:hanging="360"/>
      </w:pPr>
    </w:lvl>
    <w:lvl w:ilvl="8" w:tplc="1409001B" w:tentative="1">
      <w:start w:val="1"/>
      <w:numFmt w:val="lowerRoman"/>
      <w:lvlText w:val="%9."/>
      <w:lvlJc w:val="right"/>
      <w:pPr>
        <w:ind w:left="6764" w:hanging="180"/>
      </w:pPr>
    </w:lvl>
  </w:abstractNum>
  <w:abstractNum w:abstractNumId="77" w15:restartNumberingAfterBreak="0">
    <w:nsid w:val="6BED3A02"/>
    <w:multiLevelType w:val="hybridMultilevel"/>
    <w:tmpl w:val="D664612C"/>
    <w:lvl w:ilvl="0" w:tplc="3434FFD2">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6E3F3A43"/>
    <w:multiLevelType w:val="multilevel"/>
    <w:tmpl w:val="8F2AD7BA"/>
    <w:lvl w:ilvl="0">
      <w:start w:val="1"/>
      <w:numFmt w:val="bullet"/>
      <w:lvlText w:val=""/>
      <w:lvlJc w:val="left"/>
      <w:pPr>
        <w:tabs>
          <w:tab w:val="num" w:pos="567"/>
        </w:tabs>
        <w:ind w:left="397" w:hanging="397"/>
      </w:pPr>
      <w:rPr>
        <w:rFonts w:ascii="Symbol" w:hAnsi="Symbol" w:hint="default"/>
        <w:color w:val="auto"/>
        <w:sz w:val="18"/>
        <w:szCs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9" w15:restartNumberingAfterBreak="0">
    <w:nsid w:val="6F207BFF"/>
    <w:multiLevelType w:val="multilevel"/>
    <w:tmpl w:val="9B36ECA4"/>
    <w:lvl w:ilvl="0">
      <w:start w:val="1"/>
      <w:numFmt w:val="lowerRoman"/>
      <w:lvlText w:val="%1."/>
      <w:lvlJc w:val="left"/>
      <w:pPr>
        <w:ind w:left="425" w:hanging="425"/>
      </w:pPr>
      <w:rPr>
        <w:rFonts w:hint="default"/>
      </w:rPr>
    </w:lvl>
    <w:lvl w:ilvl="1">
      <w:start w:val="1"/>
      <w:numFmt w:val="lowerLetter"/>
      <w:lvlText w:val="%2."/>
      <w:lvlJc w:val="left"/>
      <w:pPr>
        <w:ind w:left="850" w:hanging="425"/>
      </w:pPr>
      <w:rPr>
        <w:rFonts w:hint="default"/>
      </w:rPr>
    </w:lvl>
    <w:lvl w:ilvl="2">
      <w:start w:val="1"/>
      <w:numFmt w:val="decimal"/>
      <w:lvlText w:val="%3."/>
      <w:lvlJc w:val="left"/>
      <w:pPr>
        <w:ind w:left="1275" w:hanging="425"/>
      </w:pPr>
      <w:rPr>
        <w:rFonts w:hint="default"/>
      </w:rPr>
    </w:lvl>
    <w:lvl w:ilvl="3">
      <w:start w:val="1"/>
      <w:numFmt w:val="none"/>
      <w:lvlText w:val=""/>
      <w:lvlJc w:val="left"/>
      <w:pPr>
        <w:ind w:left="1700" w:hanging="425"/>
      </w:pPr>
      <w:rPr>
        <w:rFonts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7"/>
      <w:lvlJc w:val="left"/>
      <w:pPr>
        <w:ind w:left="2975" w:hanging="425"/>
      </w:pPr>
      <w:rPr>
        <w:rFonts w:hint="default"/>
      </w:rPr>
    </w:lvl>
    <w:lvl w:ilvl="7">
      <w:start w:val="1"/>
      <w:numFmt w:val="none"/>
      <w:lvlText w:val="%8"/>
      <w:lvlJc w:val="left"/>
      <w:pPr>
        <w:ind w:left="3400" w:hanging="425"/>
      </w:pPr>
      <w:rPr>
        <w:rFonts w:hint="default"/>
      </w:rPr>
    </w:lvl>
    <w:lvl w:ilvl="8">
      <w:start w:val="1"/>
      <w:numFmt w:val="none"/>
      <w:lvlText w:val="%9"/>
      <w:lvlJc w:val="left"/>
      <w:pPr>
        <w:ind w:left="3825" w:hanging="425"/>
      </w:pPr>
      <w:rPr>
        <w:rFonts w:hint="default"/>
      </w:rPr>
    </w:lvl>
  </w:abstractNum>
  <w:abstractNum w:abstractNumId="80" w15:restartNumberingAfterBreak="0">
    <w:nsid w:val="6FCB13B0"/>
    <w:multiLevelType w:val="hybridMultilevel"/>
    <w:tmpl w:val="46B4C580"/>
    <w:lvl w:ilvl="0" w:tplc="535C6468">
      <w:start w:val="1"/>
      <w:numFmt w:val="bullet"/>
      <w:pStyle w:val="Greensub-bullet-casestudytables"/>
      <w:lvlText w:val="‒"/>
      <w:lvlJc w:val="left"/>
      <w:pPr>
        <w:ind w:left="1004" w:hanging="360"/>
      </w:pPr>
      <w:rPr>
        <w:rFonts w:ascii="Calibri" w:hAnsi="Calibri" w:cs="Times New Roman" w:hint="default"/>
        <w:color w:val="0F7B7D"/>
        <w:sz w:val="20"/>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81" w15:restartNumberingAfterBreak="0">
    <w:nsid w:val="74331F81"/>
    <w:multiLevelType w:val="hybridMultilevel"/>
    <w:tmpl w:val="F70E5B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2" w15:restartNumberingAfterBreak="0">
    <w:nsid w:val="757A2C54"/>
    <w:multiLevelType w:val="multilevel"/>
    <w:tmpl w:val="81868FA0"/>
    <w:lvl w:ilvl="0">
      <w:start w:val="1"/>
      <w:numFmt w:val="bullet"/>
      <w:lvlText w:val=""/>
      <w:lvlJc w:val="left"/>
      <w:pPr>
        <w:ind w:left="425" w:hanging="425"/>
      </w:pPr>
      <w:rPr>
        <w:rFonts w:ascii="Symbol" w:hAnsi="Symbol" w:hint="default"/>
        <w:color w:val="auto"/>
      </w:rPr>
    </w:lvl>
    <w:lvl w:ilvl="1">
      <w:start w:val="1"/>
      <w:numFmt w:val="bullet"/>
      <w:lvlText w:val="-"/>
      <w:lvlJc w:val="left"/>
      <w:pPr>
        <w:ind w:left="850" w:hanging="425"/>
      </w:pPr>
      <w:rPr>
        <w:rFonts w:ascii="Times New Roman" w:hAnsi="Times New Roman" w:cs="Times New Roman" w:hint="default"/>
        <w:color w:val="auto"/>
      </w:rPr>
    </w:lvl>
    <w:lvl w:ilvl="2">
      <w:start w:val="1"/>
      <w:numFmt w:val="bullet"/>
      <w:lvlText w:val=""/>
      <w:lvlJc w:val="left"/>
      <w:pPr>
        <w:ind w:left="1275" w:hanging="425"/>
      </w:pPr>
      <w:rPr>
        <w:rFonts w:ascii="Wingdings" w:hAnsi="Wingdings" w:cs="Times New Roman" w:hint="default"/>
        <w:color w:val="auto"/>
      </w:rPr>
    </w:lvl>
    <w:lvl w:ilvl="3">
      <w:start w:val="1"/>
      <w:numFmt w:val="none"/>
      <w:lvlText w:val="%4"/>
      <w:lvlJc w:val="left"/>
      <w:pPr>
        <w:ind w:left="1700" w:hanging="425"/>
      </w:pPr>
      <w:rPr>
        <w:rFonts w:asciiTheme="minorHAnsi" w:hAnsiTheme="minorHAnsi" w:hint="default"/>
        <w:color w:val="auto"/>
      </w:rPr>
    </w:lvl>
    <w:lvl w:ilvl="4">
      <w:start w:val="1"/>
      <w:numFmt w:val="none"/>
      <w:lvlText w:val="%5"/>
      <w:lvlJc w:val="left"/>
      <w:pPr>
        <w:ind w:left="2125" w:hanging="425"/>
      </w:pPr>
      <w:rPr>
        <w:rFonts w:asciiTheme="minorHAnsi" w:hAnsiTheme="minorHAnsi" w:hint="default"/>
        <w:color w:val="auto"/>
      </w:rPr>
    </w:lvl>
    <w:lvl w:ilvl="5">
      <w:start w:val="1"/>
      <w:numFmt w:val="none"/>
      <w:lvlText w:val="%6"/>
      <w:lvlJc w:val="left"/>
      <w:pPr>
        <w:ind w:left="2550" w:hanging="425"/>
      </w:pPr>
      <w:rPr>
        <w:rFonts w:asciiTheme="minorHAnsi" w:hAnsiTheme="minorHAnsi" w:hint="default"/>
        <w:color w:val="auto"/>
      </w:rPr>
    </w:lvl>
    <w:lvl w:ilvl="6">
      <w:start w:val="1"/>
      <w:numFmt w:val="none"/>
      <w:lvlText w:val="%7"/>
      <w:lvlJc w:val="left"/>
      <w:pPr>
        <w:ind w:left="2975" w:hanging="425"/>
      </w:pPr>
      <w:rPr>
        <w:rFonts w:asciiTheme="minorHAnsi" w:hAnsiTheme="minorHAnsi" w:hint="default"/>
        <w:color w:val="auto"/>
      </w:rPr>
    </w:lvl>
    <w:lvl w:ilvl="7">
      <w:start w:val="1"/>
      <w:numFmt w:val="none"/>
      <w:lvlText w:val="%8"/>
      <w:lvlJc w:val="left"/>
      <w:pPr>
        <w:ind w:left="3400" w:hanging="425"/>
      </w:pPr>
      <w:rPr>
        <w:rFonts w:asciiTheme="minorHAnsi" w:hAnsiTheme="minorHAnsi" w:hint="default"/>
        <w:color w:val="auto"/>
      </w:rPr>
    </w:lvl>
    <w:lvl w:ilvl="8">
      <w:start w:val="1"/>
      <w:numFmt w:val="none"/>
      <w:lvlText w:val="%9"/>
      <w:lvlJc w:val="left"/>
      <w:pPr>
        <w:ind w:left="3825" w:hanging="425"/>
      </w:pPr>
      <w:rPr>
        <w:rFonts w:asciiTheme="minorHAnsi" w:hAnsiTheme="minorHAnsi" w:cs="Times New Roman" w:hint="default"/>
        <w:color w:val="auto"/>
      </w:rPr>
    </w:lvl>
  </w:abstractNum>
  <w:abstractNum w:abstractNumId="83" w15:restartNumberingAfterBreak="0">
    <w:nsid w:val="75811DDE"/>
    <w:multiLevelType w:val="hybridMultilevel"/>
    <w:tmpl w:val="C38A23EA"/>
    <w:lvl w:ilvl="0" w:tplc="528AF70E">
      <w:start w:val="1"/>
      <w:numFmt w:val="bullet"/>
      <w:pStyle w:val="TableDash"/>
      <w:lvlText w:val=""/>
      <w:lvlJc w:val="left"/>
      <w:pPr>
        <w:tabs>
          <w:tab w:val="num" w:pos="567"/>
        </w:tabs>
        <w:ind w:left="567" w:hanging="283"/>
      </w:pPr>
      <w:rPr>
        <w:rFonts w:ascii="Symbol" w:hAnsi="Symbol" w:hint="default"/>
        <w:color w:val="auto"/>
        <w:sz w:val="16"/>
        <w:szCs w:val="16"/>
      </w:rPr>
    </w:lvl>
    <w:lvl w:ilvl="1" w:tplc="66624CCE">
      <w:start w:val="1"/>
      <w:numFmt w:val="bullet"/>
      <w:lvlText w:val="o"/>
      <w:lvlJc w:val="left"/>
      <w:pPr>
        <w:tabs>
          <w:tab w:val="num" w:pos="1440"/>
        </w:tabs>
        <w:ind w:left="1440" w:hanging="360"/>
      </w:pPr>
      <w:rPr>
        <w:rFonts w:ascii="Courier New" w:hAnsi="Courier New" w:cs="Courier New" w:hint="default"/>
      </w:rPr>
    </w:lvl>
    <w:lvl w:ilvl="2" w:tplc="F50EB80C" w:tentative="1">
      <w:start w:val="1"/>
      <w:numFmt w:val="bullet"/>
      <w:lvlText w:val=""/>
      <w:lvlJc w:val="left"/>
      <w:pPr>
        <w:tabs>
          <w:tab w:val="num" w:pos="2160"/>
        </w:tabs>
        <w:ind w:left="2160" w:hanging="360"/>
      </w:pPr>
      <w:rPr>
        <w:rFonts w:ascii="Wingdings" w:hAnsi="Wingdings" w:hint="default"/>
      </w:rPr>
    </w:lvl>
    <w:lvl w:ilvl="3" w:tplc="3662DCF6" w:tentative="1">
      <w:start w:val="1"/>
      <w:numFmt w:val="bullet"/>
      <w:lvlText w:val=""/>
      <w:lvlJc w:val="left"/>
      <w:pPr>
        <w:tabs>
          <w:tab w:val="num" w:pos="2880"/>
        </w:tabs>
        <w:ind w:left="2880" w:hanging="360"/>
      </w:pPr>
      <w:rPr>
        <w:rFonts w:ascii="Symbol" w:hAnsi="Symbol" w:hint="default"/>
      </w:rPr>
    </w:lvl>
    <w:lvl w:ilvl="4" w:tplc="4F909F22" w:tentative="1">
      <w:start w:val="1"/>
      <w:numFmt w:val="bullet"/>
      <w:lvlText w:val="o"/>
      <w:lvlJc w:val="left"/>
      <w:pPr>
        <w:tabs>
          <w:tab w:val="num" w:pos="3600"/>
        </w:tabs>
        <w:ind w:left="3600" w:hanging="360"/>
      </w:pPr>
      <w:rPr>
        <w:rFonts w:ascii="Courier New" w:hAnsi="Courier New" w:cs="Courier New" w:hint="default"/>
      </w:rPr>
    </w:lvl>
    <w:lvl w:ilvl="5" w:tplc="6D8E5B5C" w:tentative="1">
      <w:start w:val="1"/>
      <w:numFmt w:val="bullet"/>
      <w:lvlText w:val=""/>
      <w:lvlJc w:val="left"/>
      <w:pPr>
        <w:tabs>
          <w:tab w:val="num" w:pos="4320"/>
        </w:tabs>
        <w:ind w:left="4320" w:hanging="360"/>
      </w:pPr>
      <w:rPr>
        <w:rFonts w:ascii="Wingdings" w:hAnsi="Wingdings" w:hint="default"/>
      </w:rPr>
    </w:lvl>
    <w:lvl w:ilvl="6" w:tplc="430447C8" w:tentative="1">
      <w:start w:val="1"/>
      <w:numFmt w:val="bullet"/>
      <w:lvlText w:val=""/>
      <w:lvlJc w:val="left"/>
      <w:pPr>
        <w:tabs>
          <w:tab w:val="num" w:pos="5040"/>
        </w:tabs>
        <w:ind w:left="5040" w:hanging="360"/>
      </w:pPr>
      <w:rPr>
        <w:rFonts w:ascii="Symbol" w:hAnsi="Symbol" w:hint="default"/>
      </w:rPr>
    </w:lvl>
    <w:lvl w:ilvl="7" w:tplc="489CDFD4" w:tentative="1">
      <w:start w:val="1"/>
      <w:numFmt w:val="bullet"/>
      <w:lvlText w:val="o"/>
      <w:lvlJc w:val="left"/>
      <w:pPr>
        <w:tabs>
          <w:tab w:val="num" w:pos="5760"/>
        </w:tabs>
        <w:ind w:left="5760" w:hanging="360"/>
      </w:pPr>
      <w:rPr>
        <w:rFonts w:ascii="Courier New" w:hAnsi="Courier New" w:cs="Courier New" w:hint="default"/>
      </w:rPr>
    </w:lvl>
    <w:lvl w:ilvl="8" w:tplc="5FD01C96"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7A3B7F3E"/>
    <w:multiLevelType w:val="multilevel"/>
    <w:tmpl w:val="69A07D02"/>
    <w:lvl w:ilvl="0">
      <w:start w:val="1"/>
      <w:numFmt w:val="decimal"/>
      <w:pStyle w:val="ListNumber"/>
      <w:lvlText w:val="%1"/>
      <w:lvlJc w:val="left"/>
      <w:pPr>
        <w:tabs>
          <w:tab w:val="num" w:pos="567"/>
        </w:tabs>
        <w:ind w:left="567" w:hanging="567"/>
      </w:pPr>
      <w:rPr>
        <w:rFonts w:hint="default"/>
        <w:b w:val="0"/>
      </w:rPr>
    </w:lvl>
    <w:lvl w:ilvl="1">
      <w:start w:val="1"/>
      <w:numFmt w:val="bullet"/>
      <w:lvlText w:val=""/>
      <w:lvlJc w:val="left"/>
      <w:pPr>
        <w:tabs>
          <w:tab w:val="num" w:pos="1134"/>
        </w:tabs>
        <w:ind w:left="1134" w:hanging="567"/>
      </w:pPr>
      <w:rPr>
        <w:rFonts w:ascii="Symbol" w:hAnsi="Symbol" w:hint="default"/>
      </w:rPr>
    </w:lvl>
    <w:lvl w:ilvl="2">
      <w:start w:val="1"/>
      <w:numFmt w:val="bullet"/>
      <w:lvlText w:val="o"/>
      <w:lvlJc w:val="left"/>
      <w:pPr>
        <w:tabs>
          <w:tab w:val="num" w:pos="1701"/>
        </w:tabs>
        <w:ind w:left="1701" w:hanging="567"/>
      </w:pPr>
      <w:rPr>
        <w:rFonts w:hint="default"/>
      </w:rPr>
    </w:lvl>
    <w:lvl w:ilvl="3">
      <w:start w:val="1"/>
      <w:numFmt w:val="bullet"/>
      <w:lvlText w:val=""/>
      <w:lvlJc w:val="left"/>
      <w:pPr>
        <w:tabs>
          <w:tab w:val="num" w:pos="2268"/>
        </w:tabs>
        <w:ind w:left="2268" w:hanging="567"/>
      </w:pPr>
      <w:rPr>
        <w:rFonts w:ascii="Wingdings" w:hAnsi="Wingdings" w:hint="default"/>
      </w:rPr>
    </w:lvl>
    <w:lvl w:ilvl="4">
      <w:start w:val="1"/>
      <w:numFmt w:val="none"/>
      <w:lvlText w:val=""/>
      <w:lvlJc w:val="left"/>
      <w:pPr>
        <w:tabs>
          <w:tab w:val="num" w:pos="567"/>
        </w:tabs>
        <w:ind w:left="567" w:hanging="567"/>
      </w:pPr>
      <w:rPr>
        <w:rFonts w:hint="default"/>
      </w:rPr>
    </w:lvl>
    <w:lvl w:ilvl="5">
      <w:start w:val="1"/>
      <w:numFmt w:val="none"/>
      <w:lvlText w:val=""/>
      <w:lvlJc w:val="left"/>
      <w:pPr>
        <w:tabs>
          <w:tab w:val="num" w:pos="567"/>
        </w:tabs>
        <w:ind w:left="567" w:hanging="567"/>
      </w:pPr>
      <w:rPr>
        <w:rFonts w:hint="default"/>
      </w:rPr>
    </w:lvl>
    <w:lvl w:ilvl="6">
      <w:start w:val="1"/>
      <w:numFmt w:val="none"/>
      <w:lvlText w:val=""/>
      <w:lvlJc w:val="left"/>
      <w:pPr>
        <w:tabs>
          <w:tab w:val="num" w:pos="567"/>
        </w:tabs>
        <w:ind w:left="567" w:hanging="567"/>
      </w:pPr>
      <w:rPr>
        <w:rFonts w:hint="default"/>
      </w:rPr>
    </w:lvl>
    <w:lvl w:ilvl="7">
      <w:start w:val="1"/>
      <w:numFmt w:val="none"/>
      <w:lvlText w:val=""/>
      <w:lvlJc w:val="left"/>
      <w:pPr>
        <w:tabs>
          <w:tab w:val="num" w:pos="567"/>
        </w:tabs>
        <w:ind w:left="567" w:hanging="567"/>
      </w:pPr>
      <w:rPr>
        <w:rFonts w:hint="default"/>
      </w:rPr>
    </w:lvl>
    <w:lvl w:ilvl="8">
      <w:start w:val="1"/>
      <w:numFmt w:val="none"/>
      <w:lvlText w:val=""/>
      <w:lvlJc w:val="left"/>
      <w:pPr>
        <w:tabs>
          <w:tab w:val="num" w:pos="567"/>
        </w:tabs>
        <w:ind w:left="567" w:hanging="567"/>
      </w:pPr>
      <w:rPr>
        <w:rFonts w:hint="default"/>
      </w:rPr>
    </w:lvl>
  </w:abstractNum>
  <w:abstractNum w:abstractNumId="85" w15:restartNumberingAfterBreak="0">
    <w:nsid w:val="7B0B2148"/>
    <w:multiLevelType w:val="multilevel"/>
    <w:tmpl w:val="2272B4E2"/>
    <w:lvl w:ilvl="0">
      <w:start w:val="1"/>
      <w:numFmt w:val="decimal"/>
      <w:lvlText w:val="3.%1"/>
      <w:lvlJc w:val="left"/>
      <w:pPr>
        <w:ind w:left="851" w:hanging="851"/>
      </w:pPr>
      <w:rPr>
        <w:rFonts w:hint="default"/>
        <w:b/>
        <w:i w:val="0"/>
        <w:sz w:val="36"/>
        <w:szCs w:val="36"/>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6" w15:restartNumberingAfterBreak="0">
    <w:nsid w:val="7D5A31F1"/>
    <w:multiLevelType w:val="hybridMultilevel"/>
    <w:tmpl w:val="A5C02F5C"/>
    <w:lvl w:ilvl="0" w:tplc="6C64B2DE">
      <w:start w:val="31"/>
      <w:numFmt w:val="bullet"/>
      <w:lvlText w:val="-"/>
      <w:lvlJc w:val="left"/>
      <w:pPr>
        <w:ind w:left="720" w:hanging="360"/>
      </w:pPr>
      <w:rPr>
        <w:rFonts w:ascii="Calibri" w:eastAsia="SimSu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7" w15:restartNumberingAfterBreak="0">
    <w:nsid w:val="7F9A1844"/>
    <w:multiLevelType w:val="hybridMultilevel"/>
    <w:tmpl w:val="366AF9F8"/>
    <w:lvl w:ilvl="0" w:tplc="1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7FCB6CDD"/>
    <w:multiLevelType w:val="singleLevel"/>
    <w:tmpl w:val="72B62CB6"/>
    <w:lvl w:ilvl="0">
      <w:start w:val="1"/>
      <w:numFmt w:val="bullet"/>
      <w:lvlRestart w:val="0"/>
      <w:lvlText w:val=""/>
      <w:lvlJc w:val="left"/>
      <w:pPr>
        <w:tabs>
          <w:tab w:val="num" w:pos="1276"/>
        </w:tabs>
        <w:ind w:left="1276" w:hanging="426"/>
      </w:pPr>
      <w:rPr>
        <w:rFonts w:ascii="Wingdings" w:hAnsi="Wingdings" w:hint="default"/>
        <w:color w:val="auto"/>
        <w:sz w:val="18"/>
      </w:rPr>
    </w:lvl>
  </w:abstractNum>
  <w:num w:numId="1">
    <w:abstractNumId w:val="33"/>
  </w:num>
  <w:num w:numId="2">
    <w:abstractNumId w:val="60"/>
  </w:num>
  <w:num w:numId="3">
    <w:abstractNumId w:val="43"/>
  </w:num>
  <w:num w:numId="4">
    <w:abstractNumId w:val="31"/>
  </w:num>
  <w:num w:numId="5">
    <w:abstractNumId w:val="25"/>
  </w:num>
  <w:num w:numId="6">
    <w:abstractNumId w:val="46"/>
  </w:num>
  <w:num w:numId="7">
    <w:abstractNumId w:val="83"/>
  </w:num>
  <w:num w:numId="8">
    <w:abstractNumId w:val="10"/>
  </w:num>
  <w:num w:numId="9">
    <w:abstractNumId w:val="78"/>
  </w:num>
  <w:num w:numId="10">
    <w:abstractNumId w:val="42"/>
  </w:num>
  <w:num w:numId="11">
    <w:abstractNumId w:val="24"/>
  </w:num>
  <w:num w:numId="12">
    <w:abstractNumId w:val="80"/>
  </w:num>
  <w:num w:numId="13">
    <w:abstractNumId w:val="29"/>
  </w:num>
  <w:num w:numId="14">
    <w:abstractNumId w:val="66"/>
  </w:num>
  <w:num w:numId="15">
    <w:abstractNumId w:val="82"/>
  </w:num>
  <w:num w:numId="16">
    <w:abstractNumId w:val="51"/>
  </w:num>
  <w:num w:numId="17">
    <w:abstractNumId w:val="62"/>
  </w:num>
  <w:num w:numId="18">
    <w:abstractNumId w:val="23"/>
  </w:num>
  <w:num w:numId="19">
    <w:abstractNumId w:val="15"/>
  </w:num>
  <w:num w:numId="20">
    <w:abstractNumId w:val="5"/>
  </w:num>
  <w:num w:numId="21">
    <w:abstractNumId w:val="2"/>
  </w:num>
  <w:num w:numId="22">
    <w:abstractNumId w:val="65"/>
  </w:num>
  <w:num w:numId="23">
    <w:abstractNumId w:val="18"/>
  </w:num>
  <w:num w:numId="24">
    <w:abstractNumId w:val="7"/>
  </w:num>
  <w:num w:numId="25">
    <w:abstractNumId w:val="85"/>
  </w:num>
  <w:num w:numId="26">
    <w:abstractNumId w:val="75"/>
  </w:num>
  <w:num w:numId="27">
    <w:abstractNumId w:val="0"/>
  </w:num>
  <w:num w:numId="28">
    <w:abstractNumId w:val="48"/>
  </w:num>
  <w:num w:numId="29">
    <w:abstractNumId w:val="84"/>
  </w:num>
  <w:num w:numId="30">
    <w:abstractNumId w:val="16"/>
  </w:num>
  <w:num w:numId="31">
    <w:abstractNumId w:val="79"/>
  </w:num>
  <w:num w:numId="32">
    <w:abstractNumId w:val="63"/>
  </w:num>
  <w:num w:numId="33">
    <w:abstractNumId w:val="1"/>
  </w:num>
  <w:num w:numId="34">
    <w:abstractNumId w:val="19"/>
  </w:num>
  <w:num w:numId="35">
    <w:abstractNumId w:val="3"/>
  </w:num>
  <w:num w:numId="36">
    <w:abstractNumId w:val="34"/>
  </w:num>
  <w:num w:numId="37">
    <w:abstractNumId w:val="71"/>
  </w:num>
  <w:num w:numId="38">
    <w:abstractNumId w:val="20"/>
  </w:num>
  <w:num w:numId="39">
    <w:abstractNumId w:val="41"/>
  </w:num>
  <w:num w:numId="40">
    <w:abstractNumId w:val="70"/>
  </w:num>
  <w:num w:numId="41">
    <w:abstractNumId w:val="6"/>
  </w:num>
  <w:num w:numId="42">
    <w:abstractNumId w:val="88"/>
  </w:num>
  <w:num w:numId="43">
    <w:abstractNumId w:val="36"/>
  </w:num>
  <w:num w:numId="44">
    <w:abstractNumId w:val="14"/>
  </w:num>
  <w:num w:numId="45">
    <w:abstractNumId w:val="49"/>
  </w:num>
  <w:num w:numId="46">
    <w:abstractNumId w:val="86"/>
  </w:num>
  <w:num w:numId="47">
    <w:abstractNumId w:val="74"/>
  </w:num>
  <w:num w:numId="48">
    <w:abstractNumId w:val="22"/>
  </w:num>
  <w:num w:numId="49">
    <w:abstractNumId w:val="76"/>
  </w:num>
  <w:num w:numId="50">
    <w:abstractNumId w:val="81"/>
  </w:num>
  <w:num w:numId="51">
    <w:abstractNumId w:val="39"/>
  </w:num>
  <w:num w:numId="52">
    <w:abstractNumId w:val="73"/>
  </w:num>
  <w:num w:numId="53">
    <w:abstractNumId w:val="52"/>
  </w:num>
  <w:num w:numId="54">
    <w:abstractNumId w:val="30"/>
  </w:num>
  <w:num w:numId="55">
    <w:abstractNumId w:val="57"/>
  </w:num>
  <w:num w:numId="56">
    <w:abstractNumId w:val="54"/>
  </w:num>
  <w:num w:numId="57">
    <w:abstractNumId w:val="67"/>
  </w:num>
  <w:num w:numId="58">
    <w:abstractNumId w:val="72"/>
  </w:num>
  <w:num w:numId="59">
    <w:abstractNumId w:val="38"/>
  </w:num>
  <w:num w:numId="60">
    <w:abstractNumId w:val="58"/>
  </w:num>
  <w:num w:numId="61">
    <w:abstractNumId w:val="4"/>
  </w:num>
  <w:num w:numId="62">
    <w:abstractNumId w:val="28"/>
  </w:num>
  <w:num w:numId="63">
    <w:abstractNumId w:val="26"/>
  </w:num>
  <w:num w:numId="64">
    <w:abstractNumId w:val="27"/>
  </w:num>
  <w:num w:numId="65">
    <w:abstractNumId w:val="47"/>
  </w:num>
  <w:num w:numId="66">
    <w:abstractNumId w:val="56"/>
  </w:num>
  <w:num w:numId="67">
    <w:abstractNumId w:val="11"/>
  </w:num>
  <w:num w:numId="68">
    <w:abstractNumId w:val="50"/>
  </w:num>
  <w:num w:numId="69">
    <w:abstractNumId w:val="21"/>
  </w:num>
  <w:num w:numId="70">
    <w:abstractNumId w:val="64"/>
  </w:num>
  <w:num w:numId="71">
    <w:abstractNumId w:val="87"/>
  </w:num>
  <w:num w:numId="72">
    <w:abstractNumId w:val="77"/>
  </w:num>
  <w:num w:numId="73">
    <w:abstractNumId w:val="61"/>
  </w:num>
  <w:num w:numId="74">
    <w:abstractNumId w:val="8"/>
  </w:num>
  <w:num w:numId="75">
    <w:abstractNumId w:val="69"/>
  </w:num>
  <w:num w:numId="76">
    <w:abstractNumId w:val="13"/>
  </w:num>
  <w:num w:numId="77">
    <w:abstractNumId w:val="53"/>
  </w:num>
  <w:num w:numId="78">
    <w:abstractNumId w:val="32"/>
  </w:num>
  <w:num w:numId="79">
    <w:abstractNumId w:val="9"/>
  </w:num>
  <w:num w:numId="80">
    <w:abstractNumId w:val="37"/>
  </w:num>
  <w:num w:numId="81">
    <w:abstractNumId w:val="45"/>
  </w:num>
  <w:num w:numId="82">
    <w:abstractNumId w:val="44"/>
  </w:num>
  <w:num w:numId="83">
    <w:abstractNumId w:val="59"/>
  </w:num>
  <w:num w:numId="84">
    <w:abstractNumId w:val="17"/>
  </w:num>
  <w:num w:numId="85">
    <w:abstractNumId w:val="12"/>
  </w:num>
  <w:num w:numId="86">
    <w:abstractNumId w:val="40"/>
  </w:num>
  <w:num w:numId="87">
    <w:abstractNumId w:val="68"/>
  </w:num>
  <w:num w:numId="88">
    <w:abstractNumId w:val="35"/>
  </w:num>
  <w:num w:numId="89">
    <w:abstractNumId w:val="55"/>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trackRevisions/>
  <w:defaultTabStop w:val="397"/>
  <w:evenAndOddHeaders/>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28B"/>
    <w:rsid w:val="00000485"/>
    <w:rsid w:val="00000792"/>
    <w:rsid w:val="00000F04"/>
    <w:rsid w:val="000012C1"/>
    <w:rsid w:val="00001900"/>
    <w:rsid w:val="0000205C"/>
    <w:rsid w:val="00002097"/>
    <w:rsid w:val="00002115"/>
    <w:rsid w:val="00002993"/>
    <w:rsid w:val="00002BCB"/>
    <w:rsid w:val="00003C4F"/>
    <w:rsid w:val="000043D5"/>
    <w:rsid w:val="00004E0A"/>
    <w:rsid w:val="00004FD3"/>
    <w:rsid w:val="00005899"/>
    <w:rsid w:val="00006052"/>
    <w:rsid w:val="000066F4"/>
    <w:rsid w:val="00006812"/>
    <w:rsid w:val="00006DF5"/>
    <w:rsid w:val="00006F95"/>
    <w:rsid w:val="00007023"/>
    <w:rsid w:val="0000709F"/>
    <w:rsid w:val="000071D6"/>
    <w:rsid w:val="00007F2D"/>
    <w:rsid w:val="00007FAC"/>
    <w:rsid w:val="00007FC9"/>
    <w:rsid w:val="00010A9C"/>
    <w:rsid w:val="00010ABA"/>
    <w:rsid w:val="00010E15"/>
    <w:rsid w:val="00010F57"/>
    <w:rsid w:val="0001100C"/>
    <w:rsid w:val="00011188"/>
    <w:rsid w:val="00011777"/>
    <w:rsid w:val="00012555"/>
    <w:rsid w:val="00014236"/>
    <w:rsid w:val="000148F6"/>
    <w:rsid w:val="00015185"/>
    <w:rsid w:val="00015217"/>
    <w:rsid w:val="0001526C"/>
    <w:rsid w:val="000159A0"/>
    <w:rsid w:val="000159D2"/>
    <w:rsid w:val="0001617F"/>
    <w:rsid w:val="00016264"/>
    <w:rsid w:val="00016801"/>
    <w:rsid w:val="00016993"/>
    <w:rsid w:val="00016CAB"/>
    <w:rsid w:val="00016E5B"/>
    <w:rsid w:val="00016EB7"/>
    <w:rsid w:val="0001749B"/>
    <w:rsid w:val="00017A57"/>
    <w:rsid w:val="00017B28"/>
    <w:rsid w:val="00017D75"/>
    <w:rsid w:val="00017E3A"/>
    <w:rsid w:val="00017FE5"/>
    <w:rsid w:val="00021910"/>
    <w:rsid w:val="00021B19"/>
    <w:rsid w:val="00022E8D"/>
    <w:rsid w:val="0002348A"/>
    <w:rsid w:val="00023BDA"/>
    <w:rsid w:val="00023D42"/>
    <w:rsid w:val="00024012"/>
    <w:rsid w:val="00024065"/>
    <w:rsid w:val="00024708"/>
    <w:rsid w:val="00024BC5"/>
    <w:rsid w:val="00024EE7"/>
    <w:rsid w:val="00025F96"/>
    <w:rsid w:val="00025FAB"/>
    <w:rsid w:val="000268FD"/>
    <w:rsid w:val="00026D2C"/>
    <w:rsid w:val="00026E89"/>
    <w:rsid w:val="000275A3"/>
    <w:rsid w:val="000302B5"/>
    <w:rsid w:val="00030558"/>
    <w:rsid w:val="00030699"/>
    <w:rsid w:val="00030725"/>
    <w:rsid w:val="00030DB8"/>
    <w:rsid w:val="00031A83"/>
    <w:rsid w:val="00031E8A"/>
    <w:rsid w:val="0003213A"/>
    <w:rsid w:val="0003262D"/>
    <w:rsid w:val="00032A81"/>
    <w:rsid w:val="00033AFA"/>
    <w:rsid w:val="000340D8"/>
    <w:rsid w:val="0003427D"/>
    <w:rsid w:val="00034DFA"/>
    <w:rsid w:val="000357ED"/>
    <w:rsid w:val="00035E15"/>
    <w:rsid w:val="0003640E"/>
    <w:rsid w:val="0003688A"/>
    <w:rsid w:val="000368FC"/>
    <w:rsid w:val="00036DA3"/>
    <w:rsid w:val="000379BF"/>
    <w:rsid w:val="00037BEC"/>
    <w:rsid w:val="00037D4E"/>
    <w:rsid w:val="000400D9"/>
    <w:rsid w:val="0004035C"/>
    <w:rsid w:val="00040860"/>
    <w:rsid w:val="00040CED"/>
    <w:rsid w:val="00040EA1"/>
    <w:rsid w:val="0004205F"/>
    <w:rsid w:val="000423C6"/>
    <w:rsid w:val="00042EDB"/>
    <w:rsid w:val="00043C50"/>
    <w:rsid w:val="00043F90"/>
    <w:rsid w:val="00044A50"/>
    <w:rsid w:val="00044C65"/>
    <w:rsid w:val="000453D9"/>
    <w:rsid w:val="000458C7"/>
    <w:rsid w:val="00045991"/>
    <w:rsid w:val="000459FF"/>
    <w:rsid w:val="00045E5C"/>
    <w:rsid w:val="00046288"/>
    <w:rsid w:val="00047941"/>
    <w:rsid w:val="0005000E"/>
    <w:rsid w:val="00050A22"/>
    <w:rsid w:val="00050E27"/>
    <w:rsid w:val="0005144F"/>
    <w:rsid w:val="00051AF1"/>
    <w:rsid w:val="00051D42"/>
    <w:rsid w:val="0005227A"/>
    <w:rsid w:val="000535F0"/>
    <w:rsid w:val="000538A1"/>
    <w:rsid w:val="00054273"/>
    <w:rsid w:val="00054366"/>
    <w:rsid w:val="00055375"/>
    <w:rsid w:val="00056319"/>
    <w:rsid w:val="000564E7"/>
    <w:rsid w:val="0005663B"/>
    <w:rsid w:val="00056770"/>
    <w:rsid w:val="00057386"/>
    <w:rsid w:val="00057EEF"/>
    <w:rsid w:val="00057FBF"/>
    <w:rsid w:val="0006094E"/>
    <w:rsid w:val="00060B0A"/>
    <w:rsid w:val="00061849"/>
    <w:rsid w:val="000619CB"/>
    <w:rsid w:val="00062387"/>
    <w:rsid w:val="000640F0"/>
    <w:rsid w:val="0006434D"/>
    <w:rsid w:val="000643A1"/>
    <w:rsid w:val="00064679"/>
    <w:rsid w:val="00064A13"/>
    <w:rsid w:val="00064AF4"/>
    <w:rsid w:val="00064D2D"/>
    <w:rsid w:val="00064DB1"/>
    <w:rsid w:val="00064EF0"/>
    <w:rsid w:val="00065141"/>
    <w:rsid w:val="00065655"/>
    <w:rsid w:val="00065BA3"/>
    <w:rsid w:val="00065D3B"/>
    <w:rsid w:val="00066366"/>
    <w:rsid w:val="000667E9"/>
    <w:rsid w:val="00066C49"/>
    <w:rsid w:val="00067128"/>
    <w:rsid w:val="000675CD"/>
    <w:rsid w:val="00067872"/>
    <w:rsid w:val="000678AC"/>
    <w:rsid w:val="00067B36"/>
    <w:rsid w:val="000703B2"/>
    <w:rsid w:val="00070EA7"/>
    <w:rsid w:val="00070FBF"/>
    <w:rsid w:val="000711EE"/>
    <w:rsid w:val="00071229"/>
    <w:rsid w:val="0007164E"/>
    <w:rsid w:val="0007180E"/>
    <w:rsid w:val="00071AE4"/>
    <w:rsid w:val="00071CB5"/>
    <w:rsid w:val="00071CCB"/>
    <w:rsid w:val="00071D03"/>
    <w:rsid w:val="00071E7D"/>
    <w:rsid w:val="0007232B"/>
    <w:rsid w:val="00072C47"/>
    <w:rsid w:val="000735A2"/>
    <w:rsid w:val="00073EAF"/>
    <w:rsid w:val="00074E58"/>
    <w:rsid w:val="0007517E"/>
    <w:rsid w:val="00075FE1"/>
    <w:rsid w:val="00076667"/>
    <w:rsid w:val="000766DD"/>
    <w:rsid w:val="00077473"/>
    <w:rsid w:val="00077481"/>
    <w:rsid w:val="000776F9"/>
    <w:rsid w:val="00077858"/>
    <w:rsid w:val="00077DA7"/>
    <w:rsid w:val="00077EE0"/>
    <w:rsid w:val="000802F9"/>
    <w:rsid w:val="000813DA"/>
    <w:rsid w:val="0008145A"/>
    <w:rsid w:val="0008162D"/>
    <w:rsid w:val="000821B1"/>
    <w:rsid w:val="000831C8"/>
    <w:rsid w:val="0008384C"/>
    <w:rsid w:val="00083F5E"/>
    <w:rsid w:val="00084629"/>
    <w:rsid w:val="00084718"/>
    <w:rsid w:val="00084FDB"/>
    <w:rsid w:val="0008505C"/>
    <w:rsid w:val="0008571B"/>
    <w:rsid w:val="00085C46"/>
    <w:rsid w:val="00085E8F"/>
    <w:rsid w:val="0008686A"/>
    <w:rsid w:val="00087175"/>
    <w:rsid w:val="000879C7"/>
    <w:rsid w:val="00087D35"/>
    <w:rsid w:val="00091796"/>
    <w:rsid w:val="00091BA2"/>
    <w:rsid w:val="00091CB0"/>
    <w:rsid w:val="00092B9C"/>
    <w:rsid w:val="00094344"/>
    <w:rsid w:val="00094614"/>
    <w:rsid w:val="00094D9A"/>
    <w:rsid w:val="000953C6"/>
    <w:rsid w:val="000953F4"/>
    <w:rsid w:val="0009590C"/>
    <w:rsid w:val="000959E7"/>
    <w:rsid w:val="00095E7D"/>
    <w:rsid w:val="000960E4"/>
    <w:rsid w:val="000964DE"/>
    <w:rsid w:val="00096DD3"/>
    <w:rsid w:val="000972AB"/>
    <w:rsid w:val="00097B40"/>
    <w:rsid w:val="00097D0E"/>
    <w:rsid w:val="000A095D"/>
    <w:rsid w:val="000A0D9A"/>
    <w:rsid w:val="000A17EA"/>
    <w:rsid w:val="000A1BFE"/>
    <w:rsid w:val="000A1C7A"/>
    <w:rsid w:val="000A1E1E"/>
    <w:rsid w:val="000A2189"/>
    <w:rsid w:val="000A2345"/>
    <w:rsid w:val="000A236F"/>
    <w:rsid w:val="000A2394"/>
    <w:rsid w:val="000A2CF3"/>
    <w:rsid w:val="000A2FDD"/>
    <w:rsid w:val="000A31C1"/>
    <w:rsid w:val="000A32C5"/>
    <w:rsid w:val="000A3411"/>
    <w:rsid w:val="000A34CA"/>
    <w:rsid w:val="000A426F"/>
    <w:rsid w:val="000A4559"/>
    <w:rsid w:val="000A45FD"/>
    <w:rsid w:val="000A477B"/>
    <w:rsid w:val="000A5560"/>
    <w:rsid w:val="000A558D"/>
    <w:rsid w:val="000A5611"/>
    <w:rsid w:val="000A563C"/>
    <w:rsid w:val="000A59C5"/>
    <w:rsid w:val="000A5DEA"/>
    <w:rsid w:val="000A5EBD"/>
    <w:rsid w:val="000A69DF"/>
    <w:rsid w:val="000A6D20"/>
    <w:rsid w:val="000A7658"/>
    <w:rsid w:val="000A7F0F"/>
    <w:rsid w:val="000A7F4C"/>
    <w:rsid w:val="000B02BC"/>
    <w:rsid w:val="000B0498"/>
    <w:rsid w:val="000B04C4"/>
    <w:rsid w:val="000B0F36"/>
    <w:rsid w:val="000B1942"/>
    <w:rsid w:val="000B1BED"/>
    <w:rsid w:val="000B2240"/>
    <w:rsid w:val="000B2477"/>
    <w:rsid w:val="000B2600"/>
    <w:rsid w:val="000B27FF"/>
    <w:rsid w:val="000B36F9"/>
    <w:rsid w:val="000B4074"/>
    <w:rsid w:val="000B4732"/>
    <w:rsid w:val="000B473E"/>
    <w:rsid w:val="000B47E0"/>
    <w:rsid w:val="000B4AE9"/>
    <w:rsid w:val="000B4BCD"/>
    <w:rsid w:val="000B66DC"/>
    <w:rsid w:val="000B6D1F"/>
    <w:rsid w:val="000C062F"/>
    <w:rsid w:val="000C11E2"/>
    <w:rsid w:val="000C17E7"/>
    <w:rsid w:val="000C3270"/>
    <w:rsid w:val="000C3313"/>
    <w:rsid w:val="000C358E"/>
    <w:rsid w:val="000C577E"/>
    <w:rsid w:val="000C6F92"/>
    <w:rsid w:val="000C74F4"/>
    <w:rsid w:val="000C7D34"/>
    <w:rsid w:val="000D016C"/>
    <w:rsid w:val="000D04BA"/>
    <w:rsid w:val="000D0B6E"/>
    <w:rsid w:val="000D0D65"/>
    <w:rsid w:val="000D0EBE"/>
    <w:rsid w:val="000D12B7"/>
    <w:rsid w:val="000D12E0"/>
    <w:rsid w:val="000D1780"/>
    <w:rsid w:val="000D1944"/>
    <w:rsid w:val="000D1C19"/>
    <w:rsid w:val="000D1DD9"/>
    <w:rsid w:val="000D2172"/>
    <w:rsid w:val="000D293C"/>
    <w:rsid w:val="000D2BC1"/>
    <w:rsid w:val="000D337B"/>
    <w:rsid w:val="000D385A"/>
    <w:rsid w:val="000D38C2"/>
    <w:rsid w:val="000D3CA7"/>
    <w:rsid w:val="000D457F"/>
    <w:rsid w:val="000D4922"/>
    <w:rsid w:val="000D5203"/>
    <w:rsid w:val="000D5B16"/>
    <w:rsid w:val="000D5FD6"/>
    <w:rsid w:val="000D6201"/>
    <w:rsid w:val="000D6488"/>
    <w:rsid w:val="000D6E61"/>
    <w:rsid w:val="000D7088"/>
    <w:rsid w:val="000D765D"/>
    <w:rsid w:val="000D770B"/>
    <w:rsid w:val="000D788E"/>
    <w:rsid w:val="000E0270"/>
    <w:rsid w:val="000E063A"/>
    <w:rsid w:val="000E0B51"/>
    <w:rsid w:val="000E10BD"/>
    <w:rsid w:val="000E12B0"/>
    <w:rsid w:val="000E163B"/>
    <w:rsid w:val="000E1BC8"/>
    <w:rsid w:val="000E1D32"/>
    <w:rsid w:val="000E2273"/>
    <w:rsid w:val="000E26D8"/>
    <w:rsid w:val="000E2B94"/>
    <w:rsid w:val="000E3051"/>
    <w:rsid w:val="000E3156"/>
    <w:rsid w:val="000E35B6"/>
    <w:rsid w:val="000E3BB8"/>
    <w:rsid w:val="000E3D9B"/>
    <w:rsid w:val="000E3DFD"/>
    <w:rsid w:val="000E4261"/>
    <w:rsid w:val="000E4697"/>
    <w:rsid w:val="000E4763"/>
    <w:rsid w:val="000E58C5"/>
    <w:rsid w:val="000E5A78"/>
    <w:rsid w:val="000E6203"/>
    <w:rsid w:val="000E64CB"/>
    <w:rsid w:val="000E6B02"/>
    <w:rsid w:val="000E722C"/>
    <w:rsid w:val="000E755B"/>
    <w:rsid w:val="000E786F"/>
    <w:rsid w:val="000E7DA7"/>
    <w:rsid w:val="000E7FA0"/>
    <w:rsid w:val="000F00BA"/>
    <w:rsid w:val="000F02F8"/>
    <w:rsid w:val="000F0409"/>
    <w:rsid w:val="000F049F"/>
    <w:rsid w:val="000F0642"/>
    <w:rsid w:val="000F07FA"/>
    <w:rsid w:val="000F0B5E"/>
    <w:rsid w:val="000F1737"/>
    <w:rsid w:val="000F1D43"/>
    <w:rsid w:val="000F1FFF"/>
    <w:rsid w:val="000F20AA"/>
    <w:rsid w:val="000F25CD"/>
    <w:rsid w:val="000F2651"/>
    <w:rsid w:val="000F2838"/>
    <w:rsid w:val="000F304E"/>
    <w:rsid w:val="000F348D"/>
    <w:rsid w:val="000F369A"/>
    <w:rsid w:val="000F3720"/>
    <w:rsid w:val="000F4463"/>
    <w:rsid w:val="000F5285"/>
    <w:rsid w:val="000F52E0"/>
    <w:rsid w:val="000F53A9"/>
    <w:rsid w:val="000F6107"/>
    <w:rsid w:val="000F6464"/>
    <w:rsid w:val="000F6628"/>
    <w:rsid w:val="000F6C25"/>
    <w:rsid w:val="000F76EB"/>
    <w:rsid w:val="000F78AE"/>
    <w:rsid w:val="000F7E25"/>
    <w:rsid w:val="001007EE"/>
    <w:rsid w:val="00100F76"/>
    <w:rsid w:val="001013A7"/>
    <w:rsid w:val="0010148E"/>
    <w:rsid w:val="00101C89"/>
    <w:rsid w:val="0010253C"/>
    <w:rsid w:val="00102BD1"/>
    <w:rsid w:val="00102DE3"/>
    <w:rsid w:val="00103419"/>
    <w:rsid w:val="00103A95"/>
    <w:rsid w:val="0010486A"/>
    <w:rsid w:val="0010561C"/>
    <w:rsid w:val="001058A1"/>
    <w:rsid w:val="00105C0F"/>
    <w:rsid w:val="00105E39"/>
    <w:rsid w:val="00106561"/>
    <w:rsid w:val="00106717"/>
    <w:rsid w:val="00106D63"/>
    <w:rsid w:val="001075F3"/>
    <w:rsid w:val="00107A01"/>
    <w:rsid w:val="00107C23"/>
    <w:rsid w:val="00110307"/>
    <w:rsid w:val="00110C7F"/>
    <w:rsid w:val="00110EE2"/>
    <w:rsid w:val="00111A88"/>
    <w:rsid w:val="0011221A"/>
    <w:rsid w:val="00113283"/>
    <w:rsid w:val="001137AE"/>
    <w:rsid w:val="00113B20"/>
    <w:rsid w:val="001144BD"/>
    <w:rsid w:val="001147B3"/>
    <w:rsid w:val="001148F7"/>
    <w:rsid w:val="001149B2"/>
    <w:rsid w:val="00114C2D"/>
    <w:rsid w:val="00114FDA"/>
    <w:rsid w:val="00115125"/>
    <w:rsid w:val="001152F2"/>
    <w:rsid w:val="001153E4"/>
    <w:rsid w:val="001157D7"/>
    <w:rsid w:val="00115B9B"/>
    <w:rsid w:val="00115FD8"/>
    <w:rsid w:val="00116382"/>
    <w:rsid w:val="00116484"/>
    <w:rsid w:val="001167D1"/>
    <w:rsid w:val="00116A7C"/>
    <w:rsid w:val="00116ACF"/>
    <w:rsid w:val="00116D5C"/>
    <w:rsid w:val="001172B2"/>
    <w:rsid w:val="00117F9B"/>
    <w:rsid w:val="001200D6"/>
    <w:rsid w:val="00121211"/>
    <w:rsid w:val="00121628"/>
    <w:rsid w:val="0012167D"/>
    <w:rsid w:val="00121E5F"/>
    <w:rsid w:val="00122189"/>
    <w:rsid w:val="00122280"/>
    <w:rsid w:val="00122D42"/>
    <w:rsid w:val="00123345"/>
    <w:rsid w:val="00123C46"/>
    <w:rsid w:val="0012470B"/>
    <w:rsid w:val="00124D07"/>
    <w:rsid w:val="00124FCB"/>
    <w:rsid w:val="00125B11"/>
    <w:rsid w:val="00125C75"/>
    <w:rsid w:val="00125C7E"/>
    <w:rsid w:val="00127221"/>
    <w:rsid w:val="001275F7"/>
    <w:rsid w:val="00127945"/>
    <w:rsid w:val="00127B88"/>
    <w:rsid w:val="00127D94"/>
    <w:rsid w:val="00127E90"/>
    <w:rsid w:val="001302C1"/>
    <w:rsid w:val="001302EF"/>
    <w:rsid w:val="001306D3"/>
    <w:rsid w:val="001310BF"/>
    <w:rsid w:val="00132B9E"/>
    <w:rsid w:val="00133E73"/>
    <w:rsid w:val="00133FDB"/>
    <w:rsid w:val="00134F4A"/>
    <w:rsid w:val="001356F1"/>
    <w:rsid w:val="00135E4E"/>
    <w:rsid w:val="00135FAE"/>
    <w:rsid w:val="00136246"/>
    <w:rsid w:val="001364D4"/>
    <w:rsid w:val="00136D33"/>
    <w:rsid w:val="001371C8"/>
    <w:rsid w:val="001372ED"/>
    <w:rsid w:val="00137777"/>
    <w:rsid w:val="00141743"/>
    <w:rsid w:val="00142B50"/>
    <w:rsid w:val="00143873"/>
    <w:rsid w:val="001439E9"/>
    <w:rsid w:val="00143C55"/>
    <w:rsid w:val="0014494A"/>
    <w:rsid w:val="00144C6F"/>
    <w:rsid w:val="00145089"/>
    <w:rsid w:val="001451E7"/>
    <w:rsid w:val="001462E3"/>
    <w:rsid w:val="001466E1"/>
    <w:rsid w:val="0014720C"/>
    <w:rsid w:val="001472C2"/>
    <w:rsid w:val="00147458"/>
    <w:rsid w:val="00147D5F"/>
    <w:rsid w:val="00147DAF"/>
    <w:rsid w:val="00147E21"/>
    <w:rsid w:val="00150BA8"/>
    <w:rsid w:val="00150D19"/>
    <w:rsid w:val="0015181B"/>
    <w:rsid w:val="0015190D"/>
    <w:rsid w:val="00151A9F"/>
    <w:rsid w:val="00152B87"/>
    <w:rsid w:val="00153A96"/>
    <w:rsid w:val="00153D1C"/>
    <w:rsid w:val="001543E2"/>
    <w:rsid w:val="00154BDF"/>
    <w:rsid w:val="00154E49"/>
    <w:rsid w:val="00154F35"/>
    <w:rsid w:val="00155B43"/>
    <w:rsid w:val="001565A2"/>
    <w:rsid w:val="001567C3"/>
    <w:rsid w:val="00156A12"/>
    <w:rsid w:val="00156A67"/>
    <w:rsid w:val="00157B3F"/>
    <w:rsid w:val="00157F8A"/>
    <w:rsid w:val="0016071D"/>
    <w:rsid w:val="00160C3D"/>
    <w:rsid w:val="0016134A"/>
    <w:rsid w:val="00161460"/>
    <w:rsid w:val="00161B24"/>
    <w:rsid w:val="00161C21"/>
    <w:rsid w:val="00161C41"/>
    <w:rsid w:val="00161DD5"/>
    <w:rsid w:val="001633A4"/>
    <w:rsid w:val="001634D6"/>
    <w:rsid w:val="001634F6"/>
    <w:rsid w:val="001648DD"/>
    <w:rsid w:val="001651DD"/>
    <w:rsid w:val="00165705"/>
    <w:rsid w:val="0016579A"/>
    <w:rsid w:val="00165B63"/>
    <w:rsid w:val="00166389"/>
    <w:rsid w:val="001669BB"/>
    <w:rsid w:val="00166E03"/>
    <w:rsid w:val="0016772C"/>
    <w:rsid w:val="00167E4C"/>
    <w:rsid w:val="00170B57"/>
    <w:rsid w:val="00170CBB"/>
    <w:rsid w:val="00170CD3"/>
    <w:rsid w:val="00171449"/>
    <w:rsid w:val="0017199C"/>
    <w:rsid w:val="00171C7E"/>
    <w:rsid w:val="00171F35"/>
    <w:rsid w:val="00172065"/>
    <w:rsid w:val="00172552"/>
    <w:rsid w:val="001726B3"/>
    <w:rsid w:val="00172873"/>
    <w:rsid w:val="00172CF7"/>
    <w:rsid w:val="00172E5A"/>
    <w:rsid w:val="0017319E"/>
    <w:rsid w:val="001736B4"/>
    <w:rsid w:val="001737B0"/>
    <w:rsid w:val="00173A1F"/>
    <w:rsid w:val="00173BC3"/>
    <w:rsid w:val="00174128"/>
    <w:rsid w:val="00174B57"/>
    <w:rsid w:val="00175C34"/>
    <w:rsid w:val="00175F9A"/>
    <w:rsid w:val="00176A8B"/>
    <w:rsid w:val="00176E98"/>
    <w:rsid w:val="00177637"/>
    <w:rsid w:val="00177996"/>
    <w:rsid w:val="0018019F"/>
    <w:rsid w:val="00180947"/>
    <w:rsid w:val="00180B3F"/>
    <w:rsid w:val="00180C83"/>
    <w:rsid w:val="00180CE5"/>
    <w:rsid w:val="001810A1"/>
    <w:rsid w:val="0018175B"/>
    <w:rsid w:val="001820A3"/>
    <w:rsid w:val="0018332A"/>
    <w:rsid w:val="00183D80"/>
    <w:rsid w:val="001842C8"/>
    <w:rsid w:val="00185044"/>
    <w:rsid w:val="001850DB"/>
    <w:rsid w:val="0018599C"/>
    <w:rsid w:val="001861F8"/>
    <w:rsid w:val="001869EE"/>
    <w:rsid w:val="00186D00"/>
    <w:rsid w:val="0018743A"/>
    <w:rsid w:val="00187B44"/>
    <w:rsid w:val="00190026"/>
    <w:rsid w:val="00190A57"/>
    <w:rsid w:val="00190B3F"/>
    <w:rsid w:val="0019122C"/>
    <w:rsid w:val="00191908"/>
    <w:rsid w:val="00192DF3"/>
    <w:rsid w:val="0019301F"/>
    <w:rsid w:val="00193286"/>
    <w:rsid w:val="001937B8"/>
    <w:rsid w:val="00193D8B"/>
    <w:rsid w:val="001943D5"/>
    <w:rsid w:val="00194BB7"/>
    <w:rsid w:val="00194CC5"/>
    <w:rsid w:val="001951B2"/>
    <w:rsid w:val="00195415"/>
    <w:rsid w:val="0019565D"/>
    <w:rsid w:val="00197564"/>
    <w:rsid w:val="00197EC2"/>
    <w:rsid w:val="00197ECE"/>
    <w:rsid w:val="001A1BE0"/>
    <w:rsid w:val="001A1CED"/>
    <w:rsid w:val="001A1F4C"/>
    <w:rsid w:val="001A279B"/>
    <w:rsid w:val="001A2DC3"/>
    <w:rsid w:val="001A2E87"/>
    <w:rsid w:val="001A3869"/>
    <w:rsid w:val="001A38C2"/>
    <w:rsid w:val="001A4A87"/>
    <w:rsid w:val="001A57AF"/>
    <w:rsid w:val="001A62E8"/>
    <w:rsid w:val="001A6432"/>
    <w:rsid w:val="001A65C8"/>
    <w:rsid w:val="001A732E"/>
    <w:rsid w:val="001A7AAE"/>
    <w:rsid w:val="001A7F30"/>
    <w:rsid w:val="001B06E2"/>
    <w:rsid w:val="001B0A7D"/>
    <w:rsid w:val="001B103A"/>
    <w:rsid w:val="001B103D"/>
    <w:rsid w:val="001B1513"/>
    <w:rsid w:val="001B1767"/>
    <w:rsid w:val="001B2453"/>
    <w:rsid w:val="001B31D7"/>
    <w:rsid w:val="001B3D48"/>
    <w:rsid w:val="001B4A26"/>
    <w:rsid w:val="001B57B8"/>
    <w:rsid w:val="001B5A3E"/>
    <w:rsid w:val="001B5AF9"/>
    <w:rsid w:val="001B6359"/>
    <w:rsid w:val="001B6600"/>
    <w:rsid w:val="001B671F"/>
    <w:rsid w:val="001B6B9B"/>
    <w:rsid w:val="001B6C27"/>
    <w:rsid w:val="001B7144"/>
    <w:rsid w:val="001B7B47"/>
    <w:rsid w:val="001B7E91"/>
    <w:rsid w:val="001C0367"/>
    <w:rsid w:val="001C0E93"/>
    <w:rsid w:val="001C147E"/>
    <w:rsid w:val="001C14DA"/>
    <w:rsid w:val="001C151B"/>
    <w:rsid w:val="001C19E5"/>
    <w:rsid w:val="001C1F61"/>
    <w:rsid w:val="001C3800"/>
    <w:rsid w:val="001C38EF"/>
    <w:rsid w:val="001C3C7B"/>
    <w:rsid w:val="001C54F9"/>
    <w:rsid w:val="001C6122"/>
    <w:rsid w:val="001C6587"/>
    <w:rsid w:val="001C69BE"/>
    <w:rsid w:val="001C6CB1"/>
    <w:rsid w:val="001C6DB5"/>
    <w:rsid w:val="001C71AC"/>
    <w:rsid w:val="001C7316"/>
    <w:rsid w:val="001C7E5C"/>
    <w:rsid w:val="001D00CC"/>
    <w:rsid w:val="001D02B8"/>
    <w:rsid w:val="001D043C"/>
    <w:rsid w:val="001D0494"/>
    <w:rsid w:val="001D07B7"/>
    <w:rsid w:val="001D1225"/>
    <w:rsid w:val="001D1719"/>
    <w:rsid w:val="001D171B"/>
    <w:rsid w:val="001D1732"/>
    <w:rsid w:val="001D1E2E"/>
    <w:rsid w:val="001D2203"/>
    <w:rsid w:val="001D2356"/>
    <w:rsid w:val="001D255C"/>
    <w:rsid w:val="001D2DEF"/>
    <w:rsid w:val="001D2EB5"/>
    <w:rsid w:val="001D30BB"/>
    <w:rsid w:val="001D488C"/>
    <w:rsid w:val="001D4CDF"/>
    <w:rsid w:val="001D4ED5"/>
    <w:rsid w:val="001D4F88"/>
    <w:rsid w:val="001D578D"/>
    <w:rsid w:val="001D5818"/>
    <w:rsid w:val="001D6454"/>
    <w:rsid w:val="001D653A"/>
    <w:rsid w:val="001D6B65"/>
    <w:rsid w:val="001D7A3A"/>
    <w:rsid w:val="001D7B69"/>
    <w:rsid w:val="001D7DEE"/>
    <w:rsid w:val="001E02CB"/>
    <w:rsid w:val="001E0E64"/>
    <w:rsid w:val="001E12D9"/>
    <w:rsid w:val="001E1403"/>
    <w:rsid w:val="001E14FD"/>
    <w:rsid w:val="001E180F"/>
    <w:rsid w:val="001E1C64"/>
    <w:rsid w:val="001E1CEC"/>
    <w:rsid w:val="001E2ECB"/>
    <w:rsid w:val="001E4555"/>
    <w:rsid w:val="001E4B64"/>
    <w:rsid w:val="001E552A"/>
    <w:rsid w:val="001E57B9"/>
    <w:rsid w:val="001E6568"/>
    <w:rsid w:val="001E6E8D"/>
    <w:rsid w:val="001E7126"/>
    <w:rsid w:val="001E7DD9"/>
    <w:rsid w:val="001E7EE4"/>
    <w:rsid w:val="001E7F76"/>
    <w:rsid w:val="001F0C34"/>
    <w:rsid w:val="001F0CC1"/>
    <w:rsid w:val="001F0FAF"/>
    <w:rsid w:val="001F139F"/>
    <w:rsid w:val="001F2692"/>
    <w:rsid w:val="001F2805"/>
    <w:rsid w:val="001F2E79"/>
    <w:rsid w:val="001F2F07"/>
    <w:rsid w:val="001F3123"/>
    <w:rsid w:val="001F376D"/>
    <w:rsid w:val="001F418C"/>
    <w:rsid w:val="001F4B2D"/>
    <w:rsid w:val="001F4F40"/>
    <w:rsid w:val="001F50E0"/>
    <w:rsid w:val="001F594C"/>
    <w:rsid w:val="001F68A2"/>
    <w:rsid w:val="001F69FC"/>
    <w:rsid w:val="001F6BB2"/>
    <w:rsid w:val="001F6C0F"/>
    <w:rsid w:val="001F6D62"/>
    <w:rsid w:val="001F6EC9"/>
    <w:rsid w:val="001F7675"/>
    <w:rsid w:val="00200FAE"/>
    <w:rsid w:val="0020102D"/>
    <w:rsid w:val="002010E2"/>
    <w:rsid w:val="00201B73"/>
    <w:rsid w:val="002022F7"/>
    <w:rsid w:val="002024AC"/>
    <w:rsid w:val="00202517"/>
    <w:rsid w:val="00202ADB"/>
    <w:rsid w:val="00202BB7"/>
    <w:rsid w:val="002034F4"/>
    <w:rsid w:val="0020435B"/>
    <w:rsid w:val="00204533"/>
    <w:rsid w:val="00204F2D"/>
    <w:rsid w:val="00205566"/>
    <w:rsid w:val="002063AA"/>
    <w:rsid w:val="00210549"/>
    <w:rsid w:val="0021069E"/>
    <w:rsid w:val="00210804"/>
    <w:rsid w:val="0021088F"/>
    <w:rsid w:val="00210C6A"/>
    <w:rsid w:val="00210CC5"/>
    <w:rsid w:val="002113FE"/>
    <w:rsid w:val="00211737"/>
    <w:rsid w:val="0021181B"/>
    <w:rsid w:val="0021230F"/>
    <w:rsid w:val="002125B0"/>
    <w:rsid w:val="00212A82"/>
    <w:rsid w:val="00214EA2"/>
    <w:rsid w:val="002160FA"/>
    <w:rsid w:val="0021620A"/>
    <w:rsid w:val="002166DD"/>
    <w:rsid w:val="002168A2"/>
    <w:rsid w:val="00216F28"/>
    <w:rsid w:val="00217867"/>
    <w:rsid w:val="002205E4"/>
    <w:rsid w:val="00220D67"/>
    <w:rsid w:val="002215F8"/>
    <w:rsid w:val="00221F80"/>
    <w:rsid w:val="00222287"/>
    <w:rsid w:val="0022273A"/>
    <w:rsid w:val="00222765"/>
    <w:rsid w:val="00222D28"/>
    <w:rsid w:val="00222F71"/>
    <w:rsid w:val="00223214"/>
    <w:rsid w:val="00223CF4"/>
    <w:rsid w:val="00224220"/>
    <w:rsid w:val="00224398"/>
    <w:rsid w:val="00224A6F"/>
    <w:rsid w:val="00224A81"/>
    <w:rsid w:val="00224E91"/>
    <w:rsid w:val="00225B4C"/>
    <w:rsid w:val="00225E1E"/>
    <w:rsid w:val="00226129"/>
    <w:rsid w:val="0022614D"/>
    <w:rsid w:val="00226AA2"/>
    <w:rsid w:val="00227218"/>
    <w:rsid w:val="0022770A"/>
    <w:rsid w:val="00227BEE"/>
    <w:rsid w:val="00227C35"/>
    <w:rsid w:val="00227FB4"/>
    <w:rsid w:val="00230527"/>
    <w:rsid w:val="0023057E"/>
    <w:rsid w:val="00230C5E"/>
    <w:rsid w:val="002312BC"/>
    <w:rsid w:val="00231E50"/>
    <w:rsid w:val="002337E5"/>
    <w:rsid w:val="00233C06"/>
    <w:rsid w:val="00233F24"/>
    <w:rsid w:val="0023416E"/>
    <w:rsid w:val="002341F8"/>
    <w:rsid w:val="00234BBB"/>
    <w:rsid w:val="00235571"/>
    <w:rsid w:val="002356F4"/>
    <w:rsid w:val="00235C4C"/>
    <w:rsid w:val="00235F02"/>
    <w:rsid w:val="00236D28"/>
    <w:rsid w:val="00236F45"/>
    <w:rsid w:val="00237C14"/>
    <w:rsid w:val="00237FE4"/>
    <w:rsid w:val="00240656"/>
    <w:rsid w:val="00240E14"/>
    <w:rsid w:val="0024137D"/>
    <w:rsid w:val="00241610"/>
    <w:rsid w:val="00241AED"/>
    <w:rsid w:val="00242FE1"/>
    <w:rsid w:val="00243182"/>
    <w:rsid w:val="00243928"/>
    <w:rsid w:val="00243946"/>
    <w:rsid w:val="00243BC5"/>
    <w:rsid w:val="00243C7D"/>
    <w:rsid w:val="00243E9A"/>
    <w:rsid w:val="00244371"/>
    <w:rsid w:val="0024437B"/>
    <w:rsid w:val="00244566"/>
    <w:rsid w:val="00244AF8"/>
    <w:rsid w:val="00244BC5"/>
    <w:rsid w:val="00244E68"/>
    <w:rsid w:val="002456C5"/>
    <w:rsid w:val="0024588A"/>
    <w:rsid w:val="00245ABE"/>
    <w:rsid w:val="00245C0B"/>
    <w:rsid w:val="00246EAE"/>
    <w:rsid w:val="00247116"/>
    <w:rsid w:val="002471E5"/>
    <w:rsid w:val="00250462"/>
    <w:rsid w:val="00250478"/>
    <w:rsid w:val="002517A8"/>
    <w:rsid w:val="00251938"/>
    <w:rsid w:val="00251EEE"/>
    <w:rsid w:val="00253177"/>
    <w:rsid w:val="002538B8"/>
    <w:rsid w:val="0025396F"/>
    <w:rsid w:val="00253BC1"/>
    <w:rsid w:val="00254319"/>
    <w:rsid w:val="0025539F"/>
    <w:rsid w:val="00256253"/>
    <w:rsid w:val="00256388"/>
    <w:rsid w:val="00256E44"/>
    <w:rsid w:val="002605BD"/>
    <w:rsid w:val="00260919"/>
    <w:rsid w:val="002612FD"/>
    <w:rsid w:val="002613DC"/>
    <w:rsid w:val="00261755"/>
    <w:rsid w:val="00261AAA"/>
    <w:rsid w:val="00262097"/>
    <w:rsid w:val="0026299D"/>
    <w:rsid w:val="00262D20"/>
    <w:rsid w:val="002634AB"/>
    <w:rsid w:val="002638E0"/>
    <w:rsid w:val="00263C19"/>
    <w:rsid w:val="00263E9F"/>
    <w:rsid w:val="00264CA1"/>
    <w:rsid w:val="00264F03"/>
    <w:rsid w:val="00264F8F"/>
    <w:rsid w:val="0026522C"/>
    <w:rsid w:val="002655AE"/>
    <w:rsid w:val="0026578E"/>
    <w:rsid w:val="0026591F"/>
    <w:rsid w:val="00265A65"/>
    <w:rsid w:val="002660F0"/>
    <w:rsid w:val="002669BC"/>
    <w:rsid w:val="00267573"/>
    <w:rsid w:val="002675B6"/>
    <w:rsid w:val="00267A99"/>
    <w:rsid w:val="00267EF2"/>
    <w:rsid w:val="00270271"/>
    <w:rsid w:val="002712ED"/>
    <w:rsid w:val="00272174"/>
    <w:rsid w:val="002721A6"/>
    <w:rsid w:val="002722E0"/>
    <w:rsid w:val="0027293A"/>
    <w:rsid w:val="002730EC"/>
    <w:rsid w:val="00273100"/>
    <w:rsid w:val="002735CC"/>
    <w:rsid w:val="00273FB3"/>
    <w:rsid w:val="00274588"/>
    <w:rsid w:val="00274A67"/>
    <w:rsid w:val="00274AA2"/>
    <w:rsid w:val="002756EF"/>
    <w:rsid w:val="00275708"/>
    <w:rsid w:val="002768CF"/>
    <w:rsid w:val="00276CE8"/>
    <w:rsid w:val="00276F82"/>
    <w:rsid w:val="00280277"/>
    <w:rsid w:val="002805DF"/>
    <w:rsid w:val="0028092D"/>
    <w:rsid w:val="0028130B"/>
    <w:rsid w:val="00281536"/>
    <w:rsid w:val="002815D9"/>
    <w:rsid w:val="002820E0"/>
    <w:rsid w:val="00282317"/>
    <w:rsid w:val="00282506"/>
    <w:rsid w:val="00282D25"/>
    <w:rsid w:val="00282DF9"/>
    <w:rsid w:val="00282E28"/>
    <w:rsid w:val="00283963"/>
    <w:rsid w:val="00283A44"/>
    <w:rsid w:val="002850C4"/>
    <w:rsid w:val="0028529F"/>
    <w:rsid w:val="00285687"/>
    <w:rsid w:val="00285B93"/>
    <w:rsid w:val="0028653F"/>
    <w:rsid w:val="00286FB4"/>
    <w:rsid w:val="00287649"/>
    <w:rsid w:val="00287CDF"/>
    <w:rsid w:val="00287DAB"/>
    <w:rsid w:val="00287FB6"/>
    <w:rsid w:val="002900C5"/>
    <w:rsid w:val="002901E0"/>
    <w:rsid w:val="00290499"/>
    <w:rsid w:val="0029075B"/>
    <w:rsid w:val="00290BB1"/>
    <w:rsid w:val="00290F82"/>
    <w:rsid w:val="00291726"/>
    <w:rsid w:val="00291BC1"/>
    <w:rsid w:val="002928A9"/>
    <w:rsid w:val="002933CA"/>
    <w:rsid w:val="002936D4"/>
    <w:rsid w:val="00293A8F"/>
    <w:rsid w:val="00294BD2"/>
    <w:rsid w:val="00295155"/>
    <w:rsid w:val="00295D51"/>
    <w:rsid w:val="00296203"/>
    <w:rsid w:val="00296428"/>
    <w:rsid w:val="0029643D"/>
    <w:rsid w:val="002966BD"/>
    <w:rsid w:val="0029706A"/>
    <w:rsid w:val="002972EE"/>
    <w:rsid w:val="00297F01"/>
    <w:rsid w:val="002A013D"/>
    <w:rsid w:val="002A052D"/>
    <w:rsid w:val="002A08BE"/>
    <w:rsid w:val="002A0DF8"/>
    <w:rsid w:val="002A1928"/>
    <w:rsid w:val="002A1F1F"/>
    <w:rsid w:val="002A21B5"/>
    <w:rsid w:val="002A2631"/>
    <w:rsid w:val="002A2820"/>
    <w:rsid w:val="002A2A0C"/>
    <w:rsid w:val="002A2BB6"/>
    <w:rsid w:val="002A30E0"/>
    <w:rsid w:val="002A310C"/>
    <w:rsid w:val="002A3521"/>
    <w:rsid w:val="002A35C5"/>
    <w:rsid w:val="002A37E1"/>
    <w:rsid w:val="002A3B61"/>
    <w:rsid w:val="002A402A"/>
    <w:rsid w:val="002A417F"/>
    <w:rsid w:val="002A45AA"/>
    <w:rsid w:val="002A4B0B"/>
    <w:rsid w:val="002A4B6F"/>
    <w:rsid w:val="002A4E23"/>
    <w:rsid w:val="002A4FFF"/>
    <w:rsid w:val="002A533C"/>
    <w:rsid w:val="002A56E1"/>
    <w:rsid w:val="002A59BD"/>
    <w:rsid w:val="002A6707"/>
    <w:rsid w:val="002A6D5F"/>
    <w:rsid w:val="002A72EC"/>
    <w:rsid w:val="002A75CA"/>
    <w:rsid w:val="002A7889"/>
    <w:rsid w:val="002A799A"/>
    <w:rsid w:val="002A7A11"/>
    <w:rsid w:val="002B046F"/>
    <w:rsid w:val="002B097D"/>
    <w:rsid w:val="002B11B2"/>
    <w:rsid w:val="002B18F7"/>
    <w:rsid w:val="002B3A74"/>
    <w:rsid w:val="002B3ED7"/>
    <w:rsid w:val="002B4778"/>
    <w:rsid w:val="002B4D25"/>
    <w:rsid w:val="002B6DB8"/>
    <w:rsid w:val="002B70C8"/>
    <w:rsid w:val="002B75B2"/>
    <w:rsid w:val="002B79B7"/>
    <w:rsid w:val="002B7E6F"/>
    <w:rsid w:val="002C01D6"/>
    <w:rsid w:val="002C141D"/>
    <w:rsid w:val="002C19C0"/>
    <w:rsid w:val="002C2485"/>
    <w:rsid w:val="002C25E0"/>
    <w:rsid w:val="002C260A"/>
    <w:rsid w:val="002C28C7"/>
    <w:rsid w:val="002C2A2D"/>
    <w:rsid w:val="002C36C0"/>
    <w:rsid w:val="002C3928"/>
    <w:rsid w:val="002C3AE0"/>
    <w:rsid w:val="002C3B33"/>
    <w:rsid w:val="002C435E"/>
    <w:rsid w:val="002C43BB"/>
    <w:rsid w:val="002C44AB"/>
    <w:rsid w:val="002C545C"/>
    <w:rsid w:val="002C5E39"/>
    <w:rsid w:val="002C5FA2"/>
    <w:rsid w:val="002C7A02"/>
    <w:rsid w:val="002C7B26"/>
    <w:rsid w:val="002C7BD4"/>
    <w:rsid w:val="002D0107"/>
    <w:rsid w:val="002D03CC"/>
    <w:rsid w:val="002D062E"/>
    <w:rsid w:val="002D0D43"/>
    <w:rsid w:val="002D15C2"/>
    <w:rsid w:val="002D1C3A"/>
    <w:rsid w:val="002D2B10"/>
    <w:rsid w:val="002D30DF"/>
    <w:rsid w:val="002D386A"/>
    <w:rsid w:val="002D3A7E"/>
    <w:rsid w:val="002D4100"/>
    <w:rsid w:val="002D477F"/>
    <w:rsid w:val="002D4869"/>
    <w:rsid w:val="002D4F48"/>
    <w:rsid w:val="002D519B"/>
    <w:rsid w:val="002D53EC"/>
    <w:rsid w:val="002D621E"/>
    <w:rsid w:val="002D63B1"/>
    <w:rsid w:val="002D66DA"/>
    <w:rsid w:val="002D6A86"/>
    <w:rsid w:val="002D7027"/>
    <w:rsid w:val="002D70DC"/>
    <w:rsid w:val="002D723A"/>
    <w:rsid w:val="002D758B"/>
    <w:rsid w:val="002D78C0"/>
    <w:rsid w:val="002D79BC"/>
    <w:rsid w:val="002D7E58"/>
    <w:rsid w:val="002E0CB4"/>
    <w:rsid w:val="002E0D31"/>
    <w:rsid w:val="002E0EFA"/>
    <w:rsid w:val="002E1073"/>
    <w:rsid w:val="002E12EC"/>
    <w:rsid w:val="002E146D"/>
    <w:rsid w:val="002E2671"/>
    <w:rsid w:val="002E272B"/>
    <w:rsid w:val="002E29F8"/>
    <w:rsid w:val="002E2C52"/>
    <w:rsid w:val="002E342B"/>
    <w:rsid w:val="002E37F1"/>
    <w:rsid w:val="002E3B81"/>
    <w:rsid w:val="002E3D08"/>
    <w:rsid w:val="002E3E1D"/>
    <w:rsid w:val="002E3EEA"/>
    <w:rsid w:val="002E42ED"/>
    <w:rsid w:val="002E4D08"/>
    <w:rsid w:val="002E4DA5"/>
    <w:rsid w:val="002E52B8"/>
    <w:rsid w:val="002E5DBF"/>
    <w:rsid w:val="002E5E01"/>
    <w:rsid w:val="002E60F5"/>
    <w:rsid w:val="002E642C"/>
    <w:rsid w:val="002E6536"/>
    <w:rsid w:val="002E69F5"/>
    <w:rsid w:val="002E6A23"/>
    <w:rsid w:val="002E6AF2"/>
    <w:rsid w:val="002E6CAA"/>
    <w:rsid w:val="002E7136"/>
    <w:rsid w:val="002E7262"/>
    <w:rsid w:val="002E73EC"/>
    <w:rsid w:val="002E7533"/>
    <w:rsid w:val="002E756C"/>
    <w:rsid w:val="002F0213"/>
    <w:rsid w:val="002F023D"/>
    <w:rsid w:val="002F066A"/>
    <w:rsid w:val="002F0BE8"/>
    <w:rsid w:val="002F0D48"/>
    <w:rsid w:val="002F10EC"/>
    <w:rsid w:val="002F1136"/>
    <w:rsid w:val="002F1231"/>
    <w:rsid w:val="002F1521"/>
    <w:rsid w:val="002F15EE"/>
    <w:rsid w:val="002F1655"/>
    <w:rsid w:val="002F1680"/>
    <w:rsid w:val="002F22F8"/>
    <w:rsid w:val="002F2EC6"/>
    <w:rsid w:val="002F3632"/>
    <w:rsid w:val="002F3AFB"/>
    <w:rsid w:val="002F3C41"/>
    <w:rsid w:val="002F3EDF"/>
    <w:rsid w:val="002F4C8E"/>
    <w:rsid w:val="002F5076"/>
    <w:rsid w:val="002F5839"/>
    <w:rsid w:val="002F58CC"/>
    <w:rsid w:val="002F64D9"/>
    <w:rsid w:val="002F651D"/>
    <w:rsid w:val="002F6648"/>
    <w:rsid w:val="002F6BBE"/>
    <w:rsid w:val="002F6E44"/>
    <w:rsid w:val="002F74FD"/>
    <w:rsid w:val="002F787B"/>
    <w:rsid w:val="002F7974"/>
    <w:rsid w:val="002F7D01"/>
    <w:rsid w:val="0030005C"/>
    <w:rsid w:val="00300369"/>
    <w:rsid w:val="00301D0A"/>
    <w:rsid w:val="0030263B"/>
    <w:rsid w:val="003027B8"/>
    <w:rsid w:val="0030293F"/>
    <w:rsid w:val="00302947"/>
    <w:rsid w:val="00302C50"/>
    <w:rsid w:val="00303154"/>
    <w:rsid w:val="003031C2"/>
    <w:rsid w:val="00303861"/>
    <w:rsid w:val="0030459C"/>
    <w:rsid w:val="0030474A"/>
    <w:rsid w:val="00304FFF"/>
    <w:rsid w:val="00305557"/>
    <w:rsid w:val="0030561F"/>
    <w:rsid w:val="00305CA3"/>
    <w:rsid w:val="00306759"/>
    <w:rsid w:val="00306E5C"/>
    <w:rsid w:val="00307C19"/>
    <w:rsid w:val="00310732"/>
    <w:rsid w:val="00310BC9"/>
    <w:rsid w:val="00310F49"/>
    <w:rsid w:val="00310FA8"/>
    <w:rsid w:val="00311762"/>
    <w:rsid w:val="00311E98"/>
    <w:rsid w:val="00312215"/>
    <w:rsid w:val="0031245A"/>
    <w:rsid w:val="0031249C"/>
    <w:rsid w:val="003125C3"/>
    <w:rsid w:val="00312896"/>
    <w:rsid w:val="00313AC6"/>
    <w:rsid w:val="00313EAC"/>
    <w:rsid w:val="003142F4"/>
    <w:rsid w:val="00314353"/>
    <w:rsid w:val="0031454E"/>
    <w:rsid w:val="00314BD2"/>
    <w:rsid w:val="00315B12"/>
    <w:rsid w:val="0031611F"/>
    <w:rsid w:val="0031648B"/>
    <w:rsid w:val="00317720"/>
    <w:rsid w:val="00317A33"/>
    <w:rsid w:val="00320229"/>
    <w:rsid w:val="00320339"/>
    <w:rsid w:val="00320CD0"/>
    <w:rsid w:val="00321214"/>
    <w:rsid w:val="003213D5"/>
    <w:rsid w:val="00321E56"/>
    <w:rsid w:val="00322558"/>
    <w:rsid w:val="00322D16"/>
    <w:rsid w:val="00323737"/>
    <w:rsid w:val="00323890"/>
    <w:rsid w:val="00323AD6"/>
    <w:rsid w:val="00323F27"/>
    <w:rsid w:val="003242EF"/>
    <w:rsid w:val="003246C6"/>
    <w:rsid w:val="00325339"/>
    <w:rsid w:val="003255AA"/>
    <w:rsid w:val="003262B7"/>
    <w:rsid w:val="00327CD4"/>
    <w:rsid w:val="0033049F"/>
    <w:rsid w:val="0033089B"/>
    <w:rsid w:val="003314B6"/>
    <w:rsid w:val="00331A20"/>
    <w:rsid w:val="00331E65"/>
    <w:rsid w:val="00333107"/>
    <w:rsid w:val="0033343B"/>
    <w:rsid w:val="0033393C"/>
    <w:rsid w:val="003339B1"/>
    <w:rsid w:val="0033452D"/>
    <w:rsid w:val="00335707"/>
    <w:rsid w:val="003357EE"/>
    <w:rsid w:val="003360B8"/>
    <w:rsid w:val="00336154"/>
    <w:rsid w:val="0033654A"/>
    <w:rsid w:val="00337368"/>
    <w:rsid w:val="00337B4D"/>
    <w:rsid w:val="003402A9"/>
    <w:rsid w:val="003407A9"/>
    <w:rsid w:val="00340BA3"/>
    <w:rsid w:val="00340BAF"/>
    <w:rsid w:val="00340C2B"/>
    <w:rsid w:val="00340F9A"/>
    <w:rsid w:val="00341018"/>
    <w:rsid w:val="003420D9"/>
    <w:rsid w:val="003423E0"/>
    <w:rsid w:val="00342A50"/>
    <w:rsid w:val="0034301A"/>
    <w:rsid w:val="00343D76"/>
    <w:rsid w:val="00344C18"/>
    <w:rsid w:val="00344CD6"/>
    <w:rsid w:val="00344DFD"/>
    <w:rsid w:val="003451D3"/>
    <w:rsid w:val="003452A5"/>
    <w:rsid w:val="00346631"/>
    <w:rsid w:val="00346AAD"/>
    <w:rsid w:val="00346D96"/>
    <w:rsid w:val="003470C8"/>
    <w:rsid w:val="0034736A"/>
    <w:rsid w:val="0034747C"/>
    <w:rsid w:val="0034790A"/>
    <w:rsid w:val="00347B6C"/>
    <w:rsid w:val="0035151C"/>
    <w:rsid w:val="00352254"/>
    <w:rsid w:val="003522A3"/>
    <w:rsid w:val="00353929"/>
    <w:rsid w:val="00353F9E"/>
    <w:rsid w:val="003540D1"/>
    <w:rsid w:val="003545BF"/>
    <w:rsid w:val="00354697"/>
    <w:rsid w:val="003547DB"/>
    <w:rsid w:val="0035586A"/>
    <w:rsid w:val="0035611A"/>
    <w:rsid w:val="003567A7"/>
    <w:rsid w:val="00356C3D"/>
    <w:rsid w:val="00360B75"/>
    <w:rsid w:val="0036151C"/>
    <w:rsid w:val="00361A9B"/>
    <w:rsid w:val="00361B8D"/>
    <w:rsid w:val="00361BDF"/>
    <w:rsid w:val="00362CCF"/>
    <w:rsid w:val="003631DB"/>
    <w:rsid w:val="00364524"/>
    <w:rsid w:val="003650F0"/>
    <w:rsid w:val="0036513A"/>
    <w:rsid w:val="00365237"/>
    <w:rsid w:val="00365279"/>
    <w:rsid w:val="0036559C"/>
    <w:rsid w:val="0036587E"/>
    <w:rsid w:val="003660CD"/>
    <w:rsid w:val="00366AC2"/>
    <w:rsid w:val="00366B08"/>
    <w:rsid w:val="00367057"/>
    <w:rsid w:val="00367496"/>
    <w:rsid w:val="003678BE"/>
    <w:rsid w:val="00367E90"/>
    <w:rsid w:val="003700F8"/>
    <w:rsid w:val="00370949"/>
    <w:rsid w:val="00371F9B"/>
    <w:rsid w:val="0037243B"/>
    <w:rsid w:val="0037251C"/>
    <w:rsid w:val="0037272C"/>
    <w:rsid w:val="003727FC"/>
    <w:rsid w:val="00372B9A"/>
    <w:rsid w:val="00372CA0"/>
    <w:rsid w:val="003731BF"/>
    <w:rsid w:val="0037379D"/>
    <w:rsid w:val="003738B7"/>
    <w:rsid w:val="00373FB2"/>
    <w:rsid w:val="00375287"/>
    <w:rsid w:val="00375791"/>
    <w:rsid w:val="00375826"/>
    <w:rsid w:val="00375994"/>
    <w:rsid w:val="00375C59"/>
    <w:rsid w:val="00375D35"/>
    <w:rsid w:val="00375E05"/>
    <w:rsid w:val="00376BB7"/>
    <w:rsid w:val="00376EEE"/>
    <w:rsid w:val="00377BA1"/>
    <w:rsid w:val="00377FF0"/>
    <w:rsid w:val="003804DD"/>
    <w:rsid w:val="00380616"/>
    <w:rsid w:val="00381022"/>
    <w:rsid w:val="003814B8"/>
    <w:rsid w:val="00382909"/>
    <w:rsid w:val="00382EE1"/>
    <w:rsid w:val="00384258"/>
    <w:rsid w:val="003849A2"/>
    <w:rsid w:val="00385131"/>
    <w:rsid w:val="0038620B"/>
    <w:rsid w:val="00387218"/>
    <w:rsid w:val="00387647"/>
    <w:rsid w:val="0038791A"/>
    <w:rsid w:val="00387E76"/>
    <w:rsid w:val="00390056"/>
    <w:rsid w:val="0039055C"/>
    <w:rsid w:val="00390718"/>
    <w:rsid w:val="00390767"/>
    <w:rsid w:val="00390883"/>
    <w:rsid w:val="00391470"/>
    <w:rsid w:val="00391693"/>
    <w:rsid w:val="00391BCB"/>
    <w:rsid w:val="003920C4"/>
    <w:rsid w:val="00392184"/>
    <w:rsid w:val="00392652"/>
    <w:rsid w:val="00392B41"/>
    <w:rsid w:val="003934FE"/>
    <w:rsid w:val="0039456F"/>
    <w:rsid w:val="003945C8"/>
    <w:rsid w:val="0039480D"/>
    <w:rsid w:val="003953B4"/>
    <w:rsid w:val="00395446"/>
    <w:rsid w:val="00395B29"/>
    <w:rsid w:val="00396725"/>
    <w:rsid w:val="003970E4"/>
    <w:rsid w:val="00397A28"/>
    <w:rsid w:val="00397E94"/>
    <w:rsid w:val="00397F05"/>
    <w:rsid w:val="003A019F"/>
    <w:rsid w:val="003A0442"/>
    <w:rsid w:val="003A0899"/>
    <w:rsid w:val="003A09BC"/>
    <w:rsid w:val="003A1512"/>
    <w:rsid w:val="003A1EB7"/>
    <w:rsid w:val="003A23F3"/>
    <w:rsid w:val="003A2D82"/>
    <w:rsid w:val="003A32EA"/>
    <w:rsid w:val="003A337C"/>
    <w:rsid w:val="003A36DA"/>
    <w:rsid w:val="003A38F1"/>
    <w:rsid w:val="003A3D1B"/>
    <w:rsid w:val="003A3F39"/>
    <w:rsid w:val="003A4296"/>
    <w:rsid w:val="003A4310"/>
    <w:rsid w:val="003A449F"/>
    <w:rsid w:val="003A4549"/>
    <w:rsid w:val="003A49B3"/>
    <w:rsid w:val="003A51FC"/>
    <w:rsid w:val="003A55B4"/>
    <w:rsid w:val="003A5D10"/>
    <w:rsid w:val="003A61B6"/>
    <w:rsid w:val="003A623F"/>
    <w:rsid w:val="003A654E"/>
    <w:rsid w:val="003A71AD"/>
    <w:rsid w:val="003A7744"/>
    <w:rsid w:val="003A7A19"/>
    <w:rsid w:val="003A7D1D"/>
    <w:rsid w:val="003B0208"/>
    <w:rsid w:val="003B09C2"/>
    <w:rsid w:val="003B1688"/>
    <w:rsid w:val="003B1FA4"/>
    <w:rsid w:val="003B1FE6"/>
    <w:rsid w:val="003B3106"/>
    <w:rsid w:val="003B366C"/>
    <w:rsid w:val="003B3974"/>
    <w:rsid w:val="003B39E0"/>
    <w:rsid w:val="003B3DAB"/>
    <w:rsid w:val="003B404D"/>
    <w:rsid w:val="003B42F8"/>
    <w:rsid w:val="003B4911"/>
    <w:rsid w:val="003B4B34"/>
    <w:rsid w:val="003B4B75"/>
    <w:rsid w:val="003B4CDA"/>
    <w:rsid w:val="003B4F2D"/>
    <w:rsid w:val="003B536B"/>
    <w:rsid w:val="003B54B0"/>
    <w:rsid w:val="003B5507"/>
    <w:rsid w:val="003B5BD9"/>
    <w:rsid w:val="003B64A3"/>
    <w:rsid w:val="003B6DB8"/>
    <w:rsid w:val="003B72B9"/>
    <w:rsid w:val="003B74B8"/>
    <w:rsid w:val="003B75CE"/>
    <w:rsid w:val="003C0887"/>
    <w:rsid w:val="003C08AF"/>
    <w:rsid w:val="003C0A92"/>
    <w:rsid w:val="003C0F3E"/>
    <w:rsid w:val="003C2EDD"/>
    <w:rsid w:val="003C3220"/>
    <w:rsid w:val="003C3A47"/>
    <w:rsid w:val="003C3A79"/>
    <w:rsid w:val="003C4028"/>
    <w:rsid w:val="003C48F2"/>
    <w:rsid w:val="003C5177"/>
    <w:rsid w:val="003C52B0"/>
    <w:rsid w:val="003C581B"/>
    <w:rsid w:val="003C5911"/>
    <w:rsid w:val="003C5B05"/>
    <w:rsid w:val="003C5CDB"/>
    <w:rsid w:val="003C6465"/>
    <w:rsid w:val="003C651E"/>
    <w:rsid w:val="003C65E4"/>
    <w:rsid w:val="003C7712"/>
    <w:rsid w:val="003C7791"/>
    <w:rsid w:val="003C7862"/>
    <w:rsid w:val="003C7ECD"/>
    <w:rsid w:val="003D007D"/>
    <w:rsid w:val="003D01A1"/>
    <w:rsid w:val="003D04D6"/>
    <w:rsid w:val="003D04F6"/>
    <w:rsid w:val="003D092A"/>
    <w:rsid w:val="003D1452"/>
    <w:rsid w:val="003D1803"/>
    <w:rsid w:val="003D18CC"/>
    <w:rsid w:val="003D1BA3"/>
    <w:rsid w:val="003D2A46"/>
    <w:rsid w:val="003D30C6"/>
    <w:rsid w:val="003D3583"/>
    <w:rsid w:val="003D3875"/>
    <w:rsid w:val="003D391E"/>
    <w:rsid w:val="003D3B6F"/>
    <w:rsid w:val="003D40E8"/>
    <w:rsid w:val="003D455E"/>
    <w:rsid w:val="003D46A1"/>
    <w:rsid w:val="003D5785"/>
    <w:rsid w:val="003D5A2D"/>
    <w:rsid w:val="003D5A9D"/>
    <w:rsid w:val="003D5ADD"/>
    <w:rsid w:val="003D62C0"/>
    <w:rsid w:val="003D648E"/>
    <w:rsid w:val="003D65F6"/>
    <w:rsid w:val="003D6911"/>
    <w:rsid w:val="003D7654"/>
    <w:rsid w:val="003D7E4B"/>
    <w:rsid w:val="003E0035"/>
    <w:rsid w:val="003E003E"/>
    <w:rsid w:val="003E0C14"/>
    <w:rsid w:val="003E0D6F"/>
    <w:rsid w:val="003E0F52"/>
    <w:rsid w:val="003E1591"/>
    <w:rsid w:val="003E1831"/>
    <w:rsid w:val="003E1ACF"/>
    <w:rsid w:val="003E216C"/>
    <w:rsid w:val="003E236E"/>
    <w:rsid w:val="003E2514"/>
    <w:rsid w:val="003E259D"/>
    <w:rsid w:val="003E26BA"/>
    <w:rsid w:val="003E2906"/>
    <w:rsid w:val="003E2969"/>
    <w:rsid w:val="003E2C1A"/>
    <w:rsid w:val="003E304A"/>
    <w:rsid w:val="003E330F"/>
    <w:rsid w:val="003E3478"/>
    <w:rsid w:val="003E4E74"/>
    <w:rsid w:val="003E55AD"/>
    <w:rsid w:val="003E58C5"/>
    <w:rsid w:val="003E5F7D"/>
    <w:rsid w:val="003E6520"/>
    <w:rsid w:val="003E67E7"/>
    <w:rsid w:val="003E6B3C"/>
    <w:rsid w:val="003E6B95"/>
    <w:rsid w:val="003E70FF"/>
    <w:rsid w:val="003E720A"/>
    <w:rsid w:val="003E7B56"/>
    <w:rsid w:val="003E7CEC"/>
    <w:rsid w:val="003E7F1B"/>
    <w:rsid w:val="003F0B41"/>
    <w:rsid w:val="003F1E39"/>
    <w:rsid w:val="003F1F31"/>
    <w:rsid w:val="003F2121"/>
    <w:rsid w:val="003F229D"/>
    <w:rsid w:val="003F25F0"/>
    <w:rsid w:val="003F2D5B"/>
    <w:rsid w:val="003F3C15"/>
    <w:rsid w:val="003F4389"/>
    <w:rsid w:val="003F46FF"/>
    <w:rsid w:val="003F530A"/>
    <w:rsid w:val="003F5AD2"/>
    <w:rsid w:val="003F5CA4"/>
    <w:rsid w:val="003F67CF"/>
    <w:rsid w:val="003F6D50"/>
    <w:rsid w:val="003F6F6A"/>
    <w:rsid w:val="003F7006"/>
    <w:rsid w:val="003F7507"/>
    <w:rsid w:val="003F755F"/>
    <w:rsid w:val="003F788E"/>
    <w:rsid w:val="003F7C72"/>
    <w:rsid w:val="003F7D10"/>
    <w:rsid w:val="00400539"/>
    <w:rsid w:val="00400767"/>
    <w:rsid w:val="00401000"/>
    <w:rsid w:val="004016C6"/>
    <w:rsid w:val="0040179A"/>
    <w:rsid w:val="00401856"/>
    <w:rsid w:val="004028A2"/>
    <w:rsid w:val="00402FEB"/>
    <w:rsid w:val="00403344"/>
    <w:rsid w:val="0040342D"/>
    <w:rsid w:val="00403B33"/>
    <w:rsid w:val="00403C82"/>
    <w:rsid w:val="00403E1D"/>
    <w:rsid w:val="00404068"/>
    <w:rsid w:val="004043F5"/>
    <w:rsid w:val="0040494E"/>
    <w:rsid w:val="00404C44"/>
    <w:rsid w:val="00404EE8"/>
    <w:rsid w:val="0040510D"/>
    <w:rsid w:val="0040512D"/>
    <w:rsid w:val="0040602F"/>
    <w:rsid w:val="00406AFB"/>
    <w:rsid w:val="00406F68"/>
    <w:rsid w:val="00407382"/>
    <w:rsid w:val="004076B9"/>
    <w:rsid w:val="0040791B"/>
    <w:rsid w:val="00410168"/>
    <w:rsid w:val="00410724"/>
    <w:rsid w:val="00411471"/>
    <w:rsid w:val="00411958"/>
    <w:rsid w:val="00411B2A"/>
    <w:rsid w:val="00412399"/>
    <w:rsid w:val="00412519"/>
    <w:rsid w:val="00412973"/>
    <w:rsid w:val="00412D42"/>
    <w:rsid w:val="00412DA4"/>
    <w:rsid w:val="00412EB6"/>
    <w:rsid w:val="00413475"/>
    <w:rsid w:val="0041351F"/>
    <w:rsid w:val="004137C8"/>
    <w:rsid w:val="00413BF9"/>
    <w:rsid w:val="00413C25"/>
    <w:rsid w:val="00413CD9"/>
    <w:rsid w:val="00414142"/>
    <w:rsid w:val="004143C9"/>
    <w:rsid w:val="00415327"/>
    <w:rsid w:val="00415339"/>
    <w:rsid w:val="00415531"/>
    <w:rsid w:val="00415C37"/>
    <w:rsid w:val="00415E81"/>
    <w:rsid w:val="00416330"/>
    <w:rsid w:val="0041649C"/>
    <w:rsid w:val="004176C7"/>
    <w:rsid w:val="00417877"/>
    <w:rsid w:val="00417D9F"/>
    <w:rsid w:val="00420229"/>
    <w:rsid w:val="00420DBA"/>
    <w:rsid w:val="00421311"/>
    <w:rsid w:val="0042163A"/>
    <w:rsid w:val="004220D9"/>
    <w:rsid w:val="0042265B"/>
    <w:rsid w:val="00422E13"/>
    <w:rsid w:val="00422E78"/>
    <w:rsid w:val="0042350F"/>
    <w:rsid w:val="00423599"/>
    <w:rsid w:val="0042384C"/>
    <w:rsid w:val="00423893"/>
    <w:rsid w:val="00423BC9"/>
    <w:rsid w:val="004251EE"/>
    <w:rsid w:val="004255B4"/>
    <w:rsid w:val="00426479"/>
    <w:rsid w:val="00426766"/>
    <w:rsid w:val="004267D0"/>
    <w:rsid w:val="00426D3D"/>
    <w:rsid w:val="004279CA"/>
    <w:rsid w:val="00427A82"/>
    <w:rsid w:val="00427EA2"/>
    <w:rsid w:val="00430115"/>
    <w:rsid w:val="00430A4B"/>
    <w:rsid w:val="0043194B"/>
    <w:rsid w:val="00431C46"/>
    <w:rsid w:val="004327E6"/>
    <w:rsid w:val="00432847"/>
    <w:rsid w:val="004329DC"/>
    <w:rsid w:val="00432AC6"/>
    <w:rsid w:val="00432E14"/>
    <w:rsid w:val="00433AA3"/>
    <w:rsid w:val="00434C5E"/>
    <w:rsid w:val="00434FDC"/>
    <w:rsid w:val="00435765"/>
    <w:rsid w:val="00435825"/>
    <w:rsid w:val="004360B6"/>
    <w:rsid w:val="004362E5"/>
    <w:rsid w:val="00436356"/>
    <w:rsid w:val="00436DF2"/>
    <w:rsid w:val="004371DB"/>
    <w:rsid w:val="00437643"/>
    <w:rsid w:val="004379E5"/>
    <w:rsid w:val="00440722"/>
    <w:rsid w:val="00441AF3"/>
    <w:rsid w:val="00441BA3"/>
    <w:rsid w:val="00441FD7"/>
    <w:rsid w:val="00442199"/>
    <w:rsid w:val="004425D9"/>
    <w:rsid w:val="0044290B"/>
    <w:rsid w:val="00443244"/>
    <w:rsid w:val="00443580"/>
    <w:rsid w:val="00443666"/>
    <w:rsid w:val="00443C66"/>
    <w:rsid w:val="00443E88"/>
    <w:rsid w:val="00444AF6"/>
    <w:rsid w:val="0044519D"/>
    <w:rsid w:val="00445544"/>
    <w:rsid w:val="00445C0B"/>
    <w:rsid w:val="00445FD1"/>
    <w:rsid w:val="00446195"/>
    <w:rsid w:val="00446B5F"/>
    <w:rsid w:val="00447CD0"/>
    <w:rsid w:val="00447FC2"/>
    <w:rsid w:val="0045003B"/>
    <w:rsid w:val="004500D6"/>
    <w:rsid w:val="004502F4"/>
    <w:rsid w:val="004506F4"/>
    <w:rsid w:val="004509D1"/>
    <w:rsid w:val="00450A42"/>
    <w:rsid w:val="00450C7E"/>
    <w:rsid w:val="00450EC7"/>
    <w:rsid w:val="004513A5"/>
    <w:rsid w:val="004514DD"/>
    <w:rsid w:val="00451D50"/>
    <w:rsid w:val="004525C4"/>
    <w:rsid w:val="00452EC4"/>
    <w:rsid w:val="00453340"/>
    <w:rsid w:val="00453775"/>
    <w:rsid w:val="00453890"/>
    <w:rsid w:val="00454380"/>
    <w:rsid w:val="0045470C"/>
    <w:rsid w:val="004552C8"/>
    <w:rsid w:val="0045536C"/>
    <w:rsid w:val="0045538C"/>
    <w:rsid w:val="00455A07"/>
    <w:rsid w:val="00455AEB"/>
    <w:rsid w:val="00455F07"/>
    <w:rsid w:val="0045603C"/>
    <w:rsid w:val="00456053"/>
    <w:rsid w:val="00456068"/>
    <w:rsid w:val="00456896"/>
    <w:rsid w:val="00456ADA"/>
    <w:rsid w:val="00456B0D"/>
    <w:rsid w:val="00456B89"/>
    <w:rsid w:val="0045770D"/>
    <w:rsid w:val="0045790F"/>
    <w:rsid w:val="00457D63"/>
    <w:rsid w:val="00457E21"/>
    <w:rsid w:val="0046007E"/>
    <w:rsid w:val="00460138"/>
    <w:rsid w:val="0046024B"/>
    <w:rsid w:val="00460E36"/>
    <w:rsid w:val="00461155"/>
    <w:rsid w:val="0046218C"/>
    <w:rsid w:val="00462191"/>
    <w:rsid w:val="004623D4"/>
    <w:rsid w:val="00462B3F"/>
    <w:rsid w:val="00463437"/>
    <w:rsid w:val="00463497"/>
    <w:rsid w:val="00463944"/>
    <w:rsid w:val="00463FB0"/>
    <w:rsid w:val="004645BB"/>
    <w:rsid w:val="0046512A"/>
    <w:rsid w:val="00465234"/>
    <w:rsid w:val="00465B24"/>
    <w:rsid w:val="004660B1"/>
    <w:rsid w:val="00466821"/>
    <w:rsid w:val="00466858"/>
    <w:rsid w:val="00466D0F"/>
    <w:rsid w:val="00467111"/>
    <w:rsid w:val="00467219"/>
    <w:rsid w:val="00467544"/>
    <w:rsid w:val="004676BA"/>
    <w:rsid w:val="0046784C"/>
    <w:rsid w:val="00467ECB"/>
    <w:rsid w:val="004710C3"/>
    <w:rsid w:val="00471459"/>
    <w:rsid w:val="00472274"/>
    <w:rsid w:val="004722D4"/>
    <w:rsid w:val="00472D9C"/>
    <w:rsid w:val="00473B60"/>
    <w:rsid w:val="00473BC7"/>
    <w:rsid w:val="004755DB"/>
    <w:rsid w:val="004756E2"/>
    <w:rsid w:val="00475AFF"/>
    <w:rsid w:val="00475D30"/>
    <w:rsid w:val="00476511"/>
    <w:rsid w:val="004765F4"/>
    <w:rsid w:val="004767DA"/>
    <w:rsid w:val="00476B4D"/>
    <w:rsid w:val="00476CBC"/>
    <w:rsid w:val="00476CD2"/>
    <w:rsid w:val="00476E6C"/>
    <w:rsid w:val="00477282"/>
    <w:rsid w:val="00477947"/>
    <w:rsid w:val="00477DB7"/>
    <w:rsid w:val="00480864"/>
    <w:rsid w:val="00480972"/>
    <w:rsid w:val="00480FA1"/>
    <w:rsid w:val="00481AFB"/>
    <w:rsid w:val="00481FD7"/>
    <w:rsid w:val="00482A72"/>
    <w:rsid w:val="00482DE5"/>
    <w:rsid w:val="00483266"/>
    <w:rsid w:val="0048352E"/>
    <w:rsid w:val="004836A9"/>
    <w:rsid w:val="00483B23"/>
    <w:rsid w:val="004840D7"/>
    <w:rsid w:val="00484592"/>
    <w:rsid w:val="004846F4"/>
    <w:rsid w:val="00484A5A"/>
    <w:rsid w:val="00485C26"/>
    <w:rsid w:val="00485EC0"/>
    <w:rsid w:val="004861E2"/>
    <w:rsid w:val="004868F6"/>
    <w:rsid w:val="004875E1"/>
    <w:rsid w:val="00487B37"/>
    <w:rsid w:val="00487C09"/>
    <w:rsid w:val="00490636"/>
    <w:rsid w:val="00490FF0"/>
    <w:rsid w:val="004910FE"/>
    <w:rsid w:val="00491198"/>
    <w:rsid w:val="004917E0"/>
    <w:rsid w:val="00491AF7"/>
    <w:rsid w:val="00491BF6"/>
    <w:rsid w:val="00491FED"/>
    <w:rsid w:val="004920E8"/>
    <w:rsid w:val="004924ED"/>
    <w:rsid w:val="00492A95"/>
    <w:rsid w:val="00492F82"/>
    <w:rsid w:val="00493700"/>
    <w:rsid w:val="004943C2"/>
    <w:rsid w:val="00494798"/>
    <w:rsid w:val="00494918"/>
    <w:rsid w:val="00494928"/>
    <w:rsid w:val="00494C65"/>
    <w:rsid w:val="00494F0C"/>
    <w:rsid w:val="00495508"/>
    <w:rsid w:val="00495557"/>
    <w:rsid w:val="0049614B"/>
    <w:rsid w:val="0049618D"/>
    <w:rsid w:val="004965EF"/>
    <w:rsid w:val="00496816"/>
    <w:rsid w:val="00496837"/>
    <w:rsid w:val="0049719D"/>
    <w:rsid w:val="00497288"/>
    <w:rsid w:val="00497FCD"/>
    <w:rsid w:val="004A0D1E"/>
    <w:rsid w:val="004A0E66"/>
    <w:rsid w:val="004A0EEC"/>
    <w:rsid w:val="004A130F"/>
    <w:rsid w:val="004A13A3"/>
    <w:rsid w:val="004A17EF"/>
    <w:rsid w:val="004A1BDA"/>
    <w:rsid w:val="004A22DA"/>
    <w:rsid w:val="004A23EF"/>
    <w:rsid w:val="004A2700"/>
    <w:rsid w:val="004A2D5D"/>
    <w:rsid w:val="004A3097"/>
    <w:rsid w:val="004A3329"/>
    <w:rsid w:val="004A36C8"/>
    <w:rsid w:val="004A3721"/>
    <w:rsid w:val="004A3742"/>
    <w:rsid w:val="004A37B8"/>
    <w:rsid w:val="004A3ED3"/>
    <w:rsid w:val="004A47BC"/>
    <w:rsid w:val="004A4AC6"/>
    <w:rsid w:val="004A6783"/>
    <w:rsid w:val="004B04DC"/>
    <w:rsid w:val="004B1199"/>
    <w:rsid w:val="004B16C4"/>
    <w:rsid w:val="004B1867"/>
    <w:rsid w:val="004B2A64"/>
    <w:rsid w:val="004B2B53"/>
    <w:rsid w:val="004B3CDC"/>
    <w:rsid w:val="004B41DA"/>
    <w:rsid w:val="004B432C"/>
    <w:rsid w:val="004B470D"/>
    <w:rsid w:val="004B4764"/>
    <w:rsid w:val="004B4846"/>
    <w:rsid w:val="004B5394"/>
    <w:rsid w:val="004B5BA4"/>
    <w:rsid w:val="004B5BDD"/>
    <w:rsid w:val="004B6325"/>
    <w:rsid w:val="004B6876"/>
    <w:rsid w:val="004B6E9E"/>
    <w:rsid w:val="004B6F83"/>
    <w:rsid w:val="004B7C29"/>
    <w:rsid w:val="004C052A"/>
    <w:rsid w:val="004C06E5"/>
    <w:rsid w:val="004C1B7D"/>
    <w:rsid w:val="004C1E3C"/>
    <w:rsid w:val="004C25F0"/>
    <w:rsid w:val="004C26DD"/>
    <w:rsid w:val="004C2ABB"/>
    <w:rsid w:val="004C2B5D"/>
    <w:rsid w:val="004C2D68"/>
    <w:rsid w:val="004C2F56"/>
    <w:rsid w:val="004C339D"/>
    <w:rsid w:val="004C33E8"/>
    <w:rsid w:val="004C380E"/>
    <w:rsid w:val="004C4307"/>
    <w:rsid w:val="004C4309"/>
    <w:rsid w:val="004C472B"/>
    <w:rsid w:val="004C49E3"/>
    <w:rsid w:val="004C4E38"/>
    <w:rsid w:val="004C4E8A"/>
    <w:rsid w:val="004C514A"/>
    <w:rsid w:val="004C5872"/>
    <w:rsid w:val="004C6572"/>
    <w:rsid w:val="004C6D4F"/>
    <w:rsid w:val="004C7365"/>
    <w:rsid w:val="004C7541"/>
    <w:rsid w:val="004D0609"/>
    <w:rsid w:val="004D0F6B"/>
    <w:rsid w:val="004D1E71"/>
    <w:rsid w:val="004D2CDF"/>
    <w:rsid w:val="004D310F"/>
    <w:rsid w:val="004D3399"/>
    <w:rsid w:val="004D33CE"/>
    <w:rsid w:val="004D39FA"/>
    <w:rsid w:val="004D4AAE"/>
    <w:rsid w:val="004D5E9C"/>
    <w:rsid w:val="004D6922"/>
    <w:rsid w:val="004D7C86"/>
    <w:rsid w:val="004D7F22"/>
    <w:rsid w:val="004E0197"/>
    <w:rsid w:val="004E07EC"/>
    <w:rsid w:val="004E0E51"/>
    <w:rsid w:val="004E1122"/>
    <w:rsid w:val="004E1409"/>
    <w:rsid w:val="004E1A87"/>
    <w:rsid w:val="004E1BB0"/>
    <w:rsid w:val="004E1E82"/>
    <w:rsid w:val="004E2D4F"/>
    <w:rsid w:val="004E3030"/>
    <w:rsid w:val="004E3311"/>
    <w:rsid w:val="004E38EC"/>
    <w:rsid w:val="004E3933"/>
    <w:rsid w:val="004E4549"/>
    <w:rsid w:val="004E4C83"/>
    <w:rsid w:val="004E4D53"/>
    <w:rsid w:val="004E4D84"/>
    <w:rsid w:val="004E4DD9"/>
    <w:rsid w:val="004E4EBC"/>
    <w:rsid w:val="004E5104"/>
    <w:rsid w:val="004E5B06"/>
    <w:rsid w:val="004E5CA8"/>
    <w:rsid w:val="004E5FA8"/>
    <w:rsid w:val="004E63CC"/>
    <w:rsid w:val="004E684C"/>
    <w:rsid w:val="004E6FBB"/>
    <w:rsid w:val="004E6FF1"/>
    <w:rsid w:val="004E745B"/>
    <w:rsid w:val="004E753F"/>
    <w:rsid w:val="004E76DB"/>
    <w:rsid w:val="004E7EBD"/>
    <w:rsid w:val="004F1F90"/>
    <w:rsid w:val="004F2401"/>
    <w:rsid w:val="004F24BC"/>
    <w:rsid w:val="004F2A44"/>
    <w:rsid w:val="004F2DAD"/>
    <w:rsid w:val="004F2F3F"/>
    <w:rsid w:val="004F34F7"/>
    <w:rsid w:val="004F46F4"/>
    <w:rsid w:val="004F5480"/>
    <w:rsid w:val="004F55D6"/>
    <w:rsid w:val="004F565A"/>
    <w:rsid w:val="004F571B"/>
    <w:rsid w:val="004F64EB"/>
    <w:rsid w:val="004F7A74"/>
    <w:rsid w:val="004F7AAC"/>
    <w:rsid w:val="00500250"/>
    <w:rsid w:val="00500264"/>
    <w:rsid w:val="00500824"/>
    <w:rsid w:val="00500DAB"/>
    <w:rsid w:val="00501144"/>
    <w:rsid w:val="005013EF"/>
    <w:rsid w:val="005019E0"/>
    <w:rsid w:val="0050211F"/>
    <w:rsid w:val="005022E7"/>
    <w:rsid w:val="00502A93"/>
    <w:rsid w:val="00502D9C"/>
    <w:rsid w:val="00505723"/>
    <w:rsid w:val="00506083"/>
    <w:rsid w:val="005068D6"/>
    <w:rsid w:val="00506B86"/>
    <w:rsid w:val="00506EEC"/>
    <w:rsid w:val="00506FD4"/>
    <w:rsid w:val="005078A2"/>
    <w:rsid w:val="00507E37"/>
    <w:rsid w:val="005107FF"/>
    <w:rsid w:val="00510AD2"/>
    <w:rsid w:val="00510CBC"/>
    <w:rsid w:val="0051102D"/>
    <w:rsid w:val="005112A5"/>
    <w:rsid w:val="00511F48"/>
    <w:rsid w:val="00512448"/>
    <w:rsid w:val="0051253A"/>
    <w:rsid w:val="0051266C"/>
    <w:rsid w:val="00513189"/>
    <w:rsid w:val="00513B72"/>
    <w:rsid w:val="00514220"/>
    <w:rsid w:val="00515277"/>
    <w:rsid w:val="005158C2"/>
    <w:rsid w:val="00515A8D"/>
    <w:rsid w:val="005169DE"/>
    <w:rsid w:val="00516E77"/>
    <w:rsid w:val="005172CD"/>
    <w:rsid w:val="0051754D"/>
    <w:rsid w:val="0051785D"/>
    <w:rsid w:val="00517913"/>
    <w:rsid w:val="00517F23"/>
    <w:rsid w:val="0052005F"/>
    <w:rsid w:val="00520200"/>
    <w:rsid w:val="00520AF6"/>
    <w:rsid w:val="00520B7F"/>
    <w:rsid w:val="00520E2D"/>
    <w:rsid w:val="00520F04"/>
    <w:rsid w:val="00521043"/>
    <w:rsid w:val="0052146F"/>
    <w:rsid w:val="00521717"/>
    <w:rsid w:val="005220DA"/>
    <w:rsid w:val="005224B2"/>
    <w:rsid w:val="00523B23"/>
    <w:rsid w:val="00523DFA"/>
    <w:rsid w:val="00524D4A"/>
    <w:rsid w:val="00525367"/>
    <w:rsid w:val="005254BC"/>
    <w:rsid w:val="005256FC"/>
    <w:rsid w:val="005258DF"/>
    <w:rsid w:val="00525B95"/>
    <w:rsid w:val="00525E2F"/>
    <w:rsid w:val="00526B1C"/>
    <w:rsid w:val="00526C27"/>
    <w:rsid w:val="00526DFF"/>
    <w:rsid w:val="00527473"/>
    <w:rsid w:val="00527EF9"/>
    <w:rsid w:val="005305FF"/>
    <w:rsid w:val="00530C9B"/>
    <w:rsid w:val="00531F81"/>
    <w:rsid w:val="00532334"/>
    <w:rsid w:val="005324AF"/>
    <w:rsid w:val="00532AA4"/>
    <w:rsid w:val="00532D1E"/>
    <w:rsid w:val="00533408"/>
    <w:rsid w:val="0053402C"/>
    <w:rsid w:val="00534090"/>
    <w:rsid w:val="005344D5"/>
    <w:rsid w:val="00534ABA"/>
    <w:rsid w:val="005353F5"/>
    <w:rsid w:val="00535FFF"/>
    <w:rsid w:val="0053614C"/>
    <w:rsid w:val="0053616F"/>
    <w:rsid w:val="00536230"/>
    <w:rsid w:val="0053653B"/>
    <w:rsid w:val="005368AD"/>
    <w:rsid w:val="00536DEA"/>
    <w:rsid w:val="005370BC"/>
    <w:rsid w:val="00537B35"/>
    <w:rsid w:val="00537DE7"/>
    <w:rsid w:val="00537EC4"/>
    <w:rsid w:val="00537F45"/>
    <w:rsid w:val="00537FE4"/>
    <w:rsid w:val="00540159"/>
    <w:rsid w:val="0054027D"/>
    <w:rsid w:val="00540905"/>
    <w:rsid w:val="00541222"/>
    <w:rsid w:val="005419F7"/>
    <w:rsid w:val="00541A8D"/>
    <w:rsid w:val="00541EA8"/>
    <w:rsid w:val="00544DA0"/>
    <w:rsid w:val="005454BD"/>
    <w:rsid w:val="005457E4"/>
    <w:rsid w:val="00546C49"/>
    <w:rsid w:val="00547037"/>
    <w:rsid w:val="0055010B"/>
    <w:rsid w:val="00550D59"/>
    <w:rsid w:val="00550EA3"/>
    <w:rsid w:val="0055110D"/>
    <w:rsid w:val="00551D89"/>
    <w:rsid w:val="00551F81"/>
    <w:rsid w:val="0055210F"/>
    <w:rsid w:val="005527E2"/>
    <w:rsid w:val="00552CD7"/>
    <w:rsid w:val="005533BE"/>
    <w:rsid w:val="00553E8C"/>
    <w:rsid w:val="005542F9"/>
    <w:rsid w:val="00554444"/>
    <w:rsid w:val="0055490B"/>
    <w:rsid w:val="00554B30"/>
    <w:rsid w:val="00554FFB"/>
    <w:rsid w:val="00555F0C"/>
    <w:rsid w:val="005561DE"/>
    <w:rsid w:val="005568DE"/>
    <w:rsid w:val="0055735A"/>
    <w:rsid w:val="00557C50"/>
    <w:rsid w:val="00557D9D"/>
    <w:rsid w:val="005606B6"/>
    <w:rsid w:val="005608D6"/>
    <w:rsid w:val="00560912"/>
    <w:rsid w:val="00560F19"/>
    <w:rsid w:val="00561CB4"/>
    <w:rsid w:val="00561E6B"/>
    <w:rsid w:val="005621D2"/>
    <w:rsid w:val="005621E0"/>
    <w:rsid w:val="00562D90"/>
    <w:rsid w:val="00562DD8"/>
    <w:rsid w:val="005638B8"/>
    <w:rsid w:val="00563A23"/>
    <w:rsid w:val="00563A5A"/>
    <w:rsid w:val="00563C61"/>
    <w:rsid w:val="00563ECB"/>
    <w:rsid w:val="00563F47"/>
    <w:rsid w:val="005640BB"/>
    <w:rsid w:val="005645F2"/>
    <w:rsid w:val="00564C23"/>
    <w:rsid w:val="00565406"/>
    <w:rsid w:val="00565570"/>
    <w:rsid w:val="005657DD"/>
    <w:rsid w:val="00565B29"/>
    <w:rsid w:val="005664CC"/>
    <w:rsid w:val="0056664B"/>
    <w:rsid w:val="00566C0C"/>
    <w:rsid w:val="00567588"/>
    <w:rsid w:val="00567992"/>
    <w:rsid w:val="00567C3C"/>
    <w:rsid w:val="0057026C"/>
    <w:rsid w:val="005702F8"/>
    <w:rsid w:val="00571231"/>
    <w:rsid w:val="00571767"/>
    <w:rsid w:val="00571E44"/>
    <w:rsid w:val="005736E4"/>
    <w:rsid w:val="00573E61"/>
    <w:rsid w:val="0057411B"/>
    <w:rsid w:val="005741C3"/>
    <w:rsid w:val="00574525"/>
    <w:rsid w:val="00574778"/>
    <w:rsid w:val="0057498F"/>
    <w:rsid w:val="00574DE9"/>
    <w:rsid w:val="0057530A"/>
    <w:rsid w:val="00575826"/>
    <w:rsid w:val="00575DF4"/>
    <w:rsid w:val="00576300"/>
    <w:rsid w:val="00576ED6"/>
    <w:rsid w:val="0057765D"/>
    <w:rsid w:val="005777FC"/>
    <w:rsid w:val="00577D14"/>
    <w:rsid w:val="005808EB"/>
    <w:rsid w:val="00580D37"/>
    <w:rsid w:val="00580E7B"/>
    <w:rsid w:val="00581E0E"/>
    <w:rsid w:val="00581FA0"/>
    <w:rsid w:val="00582B90"/>
    <w:rsid w:val="005831A7"/>
    <w:rsid w:val="00583321"/>
    <w:rsid w:val="0058341E"/>
    <w:rsid w:val="0058458C"/>
    <w:rsid w:val="00584F3A"/>
    <w:rsid w:val="005853AB"/>
    <w:rsid w:val="00585748"/>
    <w:rsid w:val="0058585A"/>
    <w:rsid w:val="005859C5"/>
    <w:rsid w:val="00585C79"/>
    <w:rsid w:val="00586144"/>
    <w:rsid w:val="0058677D"/>
    <w:rsid w:val="00587503"/>
    <w:rsid w:val="00587732"/>
    <w:rsid w:val="00587785"/>
    <w:rsid w:val="0058788D"/>
    <w:rsid w:val="00587E29"/>
    <w:rsid w:val="00587FE6"/>
    <w:rsid w:val="0059068C"/>
    <w:rsid w:val="00591698"/>
    <w:rsid w:val="00592886"/>
    <w:rsid w:val="00592B34"/>
    <w:rsid w:val="00593B87"/>
    <w:rsid w:val="00593C1C"/>
    <w:rsid w:val="00593E94"/>
    <w:rsid w:val="00594143"/>
    <w:rsid w:val="0059446E"/>
    <w:rsid w:val="00594543"/>
    <w:rsid w:val="00594612"/>
    <w:rsid w:val="005948FA"/>
    <w:rsid w:val="00595107"/>
    <w:rsid w:val="00595873"/>
    <w:rsid w:val="00595C00"/>
    <w:rsid w:val="00595CDD"/>
    <w:rsid w:val="00595D01"/>
    <w:rsid w:val="00595EFB"/>
    <w:rsid w:val="005964BB"/>
    <w:rsid w:val="00596A70"/>
    <w:rsid w:val="00596A94"/>
    <w:rsid w:val="00596AEB"/>
    <w:rsid w:val="00596BD3"/>
    <w:rsid w:val="00596BE7"/>
    <w:rsid w:val="00596C3E"/>
    <w:rsid w:val="005977DD"/>
    <w:rsid w:val="005A04BD"/>
    <w:rsid w:val="005A0559"/>
    <w:rsid w:val="005A0A3F"/>
    <w:rsid w:val="005A114F"/>
    <w:rsid w:val="005A1AE5"/>
    <w:rsid w:val="005A1F49"/>
    <w:rsid w:val="005A2317"/>
    <w:rsid w:val="005A2364"/>
    <w:rsid w:val="005A2480"/>
    <w:rsid w:val="005A2848"/>
    <w:rsid w:val="005A2B2C"/>
    <w:rsid w:val="005A2D6B"/>
    <w:rsid w:val="005A2DA4"/>
    <w:rsid w:val="005A2F85"/>
    <w:rsid w:val="005A3252"/>
    <w:rsid w:val="005A33F7"/>
    <w:rsid w:val="005A3880"/>
    <w:rsid w:val="005A40CF"/>
    <w:rsid w:val="005A4A9C"/>
    <w:rsid w:val="005A4BAE"/>
    <w:rsid w:val="005A4C6C"/>
    <w:rsid w:val="005A4F39"/>
    <w:rsid w:val="005A574D"/>
    <w:rsid w:val="005A5B5C"/>
    <w:rsid w:val="005A67E7"/>
    <w:rsid w:val="005A6E93"/>
    <w:rsid w:val="005A707A"/>
    <w:rsid w:val="005A7340"/>
    <w:rsid w:val="005A7F93"/>
    <w:rsid w:val="005B012C"/>
    <w:rsid w:val="005B0475"/>
    <w:rsid w:val="005B07EA"/>
    <w:rsid w:val="005B0AF5"/>
    <w:rsid w:val="005B0B20"/>
    <w:rsid w:val="005B0BD6"/>
    <w:rsid w:val="005B0EFB"/>
    <w:rsid w:val="005B0F75"/>
    <w:rsid w:val="005B1060"/>
    <w:rsid w:val="005B12B9"/>
    <w:rsid w:val="005B17C1"/>
    <w:rsid w:val="005B255E"/>
    <w:rsid w:val="005B2A8F"/>
    <w:rsid w:val="005B2AB3"/>
    <w:rsid w:val="005B2D96"/>
    <w:rsid w:val="005B34F7"/>
    <w:rsid w:val="005B3737"/>
    <w:rsid w:val="005B3A42"/>
    <w:rsid w:val="005B5C05"/>
    <w:rsid w:val="005B5D40"/>
    <w:rsid w:val="005B5EFC"/>
    <w:rsid w:val="005B6412"/>
    <w:rsid w:val="005B6698"/>
    <w:rsid w:val="005B68A7"/>
    <w:rsid w:val="005B6AC3"/>
    <w:rsid w:val="005C055E"/>
    <w:rsid w:val="005C0FA1"/>
    <w:rsid w:val="005C13E8"/>
    <w:rsid w:val="005C1615"/>
    <w:rsid w:val="005C1D98"/>
    <w:rsid w:val="005C1DA5"/>
    <w:rsid w:val="005C2559"/>
    <w:rsid w:val="005C2873"/>
    <w:rsid w:val="005C2BAB"/>
    <w:rsid w:val="005C34FC"/>
    <w:rsid w:val="005C3B5C"/>
    <w:rsid w:val="005C3C7F"/>
    <w:rsid w:val="005C5143"/>
    <w:rsid w:val="005C5639"/>
    <w:rsid w:val="005C5742"/>
    <w:rsid w:val="005C6E55"/>
    <w:rsid w:val="005C760E"/>
    <w:rsid w:val="005C7E9E"/>
    <w:rsid w:val="005C7EB8"/>
    <w:rsid w:val="005D1383"/>
    <w:rsid w:val="005D18C9"/>
    <w:rsid w:val="005D1B72"/>
    <w:rsid w:val="005D1C36"/>
    <w:rsid w:val="005D2471"/>
    <w:rsid w:val="005D25A3"/>
    <w:rsid w:val="005D2779"/>
    <w:rsid w:val="005D3242"/>
    <w:rsid w:val="005D3C0E"/>
    <w:rsid w:val="005D610C"/>
    <w:rsid w:val="005D74E7"/>
    <w:rsid w:val="005D7A83"/>
    <w:rsid w:val="005D7F7B"/>
    <w:rsid w:val="005E0376"/>
    <w:rsid w:val="005E1327"/>
    <w:rsid w:val="005E17EE"/>
    <w:rsid w:val="005E2066"/>
    <w:rsid w:val="005E22B4"/>
    <w:rsid w:val="005E3526"/>
    <w:rsid w:val="005E3BCD"/>
    <w:rsid w:val="005E4A87"/>
    <w:rsid w:val="005E4DA5"/>
    <w:rsid w:val="005E503E"/>
    <w:rsid w:val="005E59C7"/>
    <w:rsid w:val="005E5E7B"/>
    <w:rsid w:val="005E6095"/>
    <w:rsid w:val="005E659C"/>
    <w:rsid w:val="005E6A3F"/>
    <w:rsid w:val="005E6DB8"/>
    <w:rsid w:val="005E6E41"/>
    <w:rsid w:val="005E7228"/>
    <w:rsid w:val="005E7284"/>
    <w:rsid w:val="005E7BAC"/>
    <w:rsid w:val="005F0313"/>
    <w:rsid w:val="005F0E5C"/>
    <w:rsid w:val="005F134E"/>
    <w:rsid w:val="005F1365"/>
    <w:rsid w:val="005F2980"/>
    <w:rsid w:val="005F2C1F"/>
    <w:rsid w:val="005F2E44"/>
    <w:rsid w:val="005F2FC2"/>
    <w:rsid w:val="005F3329"/>
    <w:rsid w:val="005F34D4"/>
    <w:rsid w:val="005F358D"/>
    <w:rsid w:val="005F3690"/>
    <w:rsid w:val="005F3986"/>
    <w:rsid w:val="005F4C57"/>
    <w:rsid w:val="005F5358"/>
    <w:rsid w:val="005F54B8"/>
    <w:rsid w:val="005F5D09"/>
    <w:rsid w:val="005F5D4E"/>
    <w:rsid w:val="005F5EEB"/>
    <w:rsid w:val="005F6774"/>
    <w:rsid w:val="005F79AA"/>
    <w:rsid w:val="0060044B"/>
    <w:rsid w:val="006009B9"/>
    <w:rsid w:val="006013D7"/>
    <w:rsid w:val="006014DB"/>
    <w:rsid w:val="00601587"/>
    <w:rsid w:val="00601C3E"/>
    <w:rsid w:val="00602079"/>
    <w:rsid w:val="006022F3"/>
    <w:rsid w:val="00602579"/>
    <w:rsid w:val="00602AC6"/>
    <w:rsid w:val="00602BA4"/>
    <w:rsid w:val="00602C14"/>
    <w:rsid w:val="00602DA2"/>
    <w:rsid w:val="00602FF4"/>
    <w:rsid w:val="00603228"/>
    <w:rsid w:val="006035C4"/>
    <w:rsid w:val="00604132"/>
    <w:rsid w:val="00604519"/>
    <w:rsid w:val="00604ACD"/>
    <w:rsid w:val="00604C15"/>
    <w:rsid w:val="00604DC2"/>
    <w:rsid w:val="006060C4"/>
    <w:rsid w:val="0060615A"/>
    <w:rsid w:val="0060750A"/>
    <w:rsid w:val="00607C35"/>
    <w:rsid w:val="006116B9"/>
    <w:rsid w:val="00611777"/>
    <w:rsid w:val="0061189F"/>
    <w:rsid w:val="0061219B"/>
    <w:rsid w:val="00612D05"/>
    <w:rsid w:val="006133C0"/>
    <w:rsid w:val="00613FB6"/>
    <w:rsid w:val="006140C6"/>
    <w:rsid w:val="00614134"/>
    <w:rsid w:val="00614241"/>
    <w:rsid w:val="0061428D"/>
    <w:rsid w:val="00614A79"/>
    <w:rsid w:val="00615411"/>
    <w:rsid w:val="006156FB"/>
    <w:rsid w:val="0061599E"/>
    <w:rsid w:val="00615AC7"/>
    <w:rsid w:val="0061604A"/>
    <w:rsid w:val="006162E6"/>
    <w:rsid w:val="006171A5"/>
    <w:rsid w:val="006174B7"/>
    <w:rsid w:val="00620309"/>
    <w:rsid w:val="0062159D"/>
    <w:rsid w:val="00621680"/>
    <w:rsid w:val="00621EC5"/>
    <w:rsid w:val="006223E0"/>
    <w:rsid w:val="00622430"/>
    <w:rsid w:val="006224D0"/>
    <w:rsid w:val="00622BCE"/>
    <w:rsid w:val="00622E29"/>
    <w:rsid w:val="0062311D"/>
    <w:rsid w:val="00623643"/>
    <w:rsid w:val="00624018"/>
    <w:rsid w:val="006240C4"/>
    <w:rsid w:val="00624677"/>
    <w:rsid w:val="00625304"/>
    <w:rsid w:val="0062581B"/>
    <w:rsid w:val="006261F4"/>
    <w:rsid w:val="006269C1"/>
    <w:rsid w:val="0063164E"/>
    <w:rsid w:val="0063191D"/>
    <w:rsid w:val="00631D12"/>
    <w:rsid w:val="00633488"/>
    <w:rsid w:val="00633581"/>
    <w:rsid w:val="006339AF"/>
    <w:rsid w:val="00633C47"/>
    <w:rsid w:val="006348F7"/>
    <w:rsid w:val="0063512D"/>
    <w:rsid w:val="006358FB"/>
    <w:rsid w:val="00635AE2"/>
    <w:rsid w:val="00635E1E"/>
    <w:rsid w:val="0063677C"/>
    <w:rsid w:val="00636972"/>
    <w:rsid w:val="00636B69"/>
    <w:rsid w:val="00636BC2"/>
    <w:rsid w:val="006377A9"/>
    <w:rsid w:val="006377D2"/>
    <w:rsid w:val="006403AB"/>
    <w:rsid w:val="006404D1"/>
    <w:rsid w:val="00640F43"/>
    <w:rsid w:val="006412CA"/>
    <w:rsid w:val="006415BB"/>
    <w:rsid w:val="00642089"/>
    <w:rsid w:val="006420DA"/>
    <w:rsid w:val="00642A0A"/>
    <w:rsid w:val="006433AA"/>
    <w:rsid w:val="00643AC1"/>
    <w:rsid w:val="00643D62"/>
    <w:rsid w:val="00644A10"/>
    <w:rsid w:val="00644A5E"/>
    <w:rsid w:val="00644A6C"/>
    <w:rsid w:val="00644D69"/>
    <w:rsid w:val="006457A8"/>
    <w:rsid w:val="00645EA0"/>
    <w:rsid w:val="00645F76"/>
    <w:rsid w:val="006462B8"/>
    <w:rsid w:val="00646EB0"/>
    <w:rsid w:val="0064707A"/>
    <w:rsid w:val="0064714D"/>
    <w:rsid w:val="0064727D"/>
    <w:rsid w:val="00647B32"/>
    <w:rsid w:val="00647C27"/>
    <w:rsid w:val="006519E6"/>
    <w:rsid w:val="00651CDE"/>
    <w:rsid w:val="00651E09"/>
    <w:rsid w:val="00652326"/>
    <w:rsid w:val="00652907"/>
    <w:rsid w:val="00652E06"/>
    <w:rsid w:val="00652EA3"/>
    <w:rsid w:val="006535F7"/>
    <w:rsid w:val="00653FC4"/>
    <w:rsid w:val="00654560"/>
    <w:rsid w:val="00654F91"/>
    <w:rsid w:val="0065504F"/>
    <w:rsid w:val="00655361"/>
    <w:rsid w:val="00656253"/>
    <w:rsid w:val="00656799"/>
    <w:rsid w:val="00656B77"/>
    <w:rsid w:val="00656D2D"/>
    <w:rsid w:val="00656E72"/>
    <w:rsid w:val="006578A1"/>
    <w:rsid w:val="0066137B"/>
    <w:rsid w:val="0066174E"/>
    <w:rsid w:val="00661BBB"/>
    <w:rsid w:val="00661E57"/>
    <w:rsid w:val="006629E4"/>
    <w:rsid w:val="00662A86"/>
    <w:rsid w:val="00663783"/>
    <w:rsid w:val="00663E47"/>
    <w:rsid w:val="006643CF"/>
    <w:rsid w:val="006644A7"/>
    <w:rsid w:val="00664BDE"/>
    <w:rsid w:val="0066565B"/>
    <w:rsid w:val="00665AA3"/>
    <w:rsid w:val="00665C44"/>
    <w:rsid w:val="00665FE7"/>
    <w:rsid w:val="0066600F"/>
    <w:rsid w:val="006661FD"/>
    <w:rsid w:val="00666284"/>
    <w:rsid w:val="0066635A"/>
    <w:rsid w:val="006667AA"/>
    <w:rsid w:val="006667F3"/>
    <w:rsid w:val="00667AEA"/>
    <w:rsid w:val="006704FA"/>
    <w:rsid w:val="00670687"/>
    <w:rsid w:val="00670DC5"/>
    <w:rsid w:val="0067148F"/>
    <w:rsid w:val="00671652"/>
    <w:rsid w:val="00671E1B"/>
    <w:rsid w:val="00671FAA"/>
    <w:rsid w:val="006730F8"/>
    <w:rsid w:val="006731E6"/>
    <w:rsid w:val="00673FEF"/>
    <w:rsid w:val="00675DA5"/>
    <w:rsid w:val="00675DFA"/>
    <w:rsid w:val="00675E36"/>
    <w:rsid w:val="00677FD3"/>
    <w:rsid w:val="006803FB"/>
    <w:rsid w:val="00680482"/>
    <w:rsid w:val="00680688"/>
    <w:rsid w:val="006808DC"/>
    <w:rsid w:val="006813C2"/>
    <w:rsid w:val="006816B6"/>
    <w:rsid w:val="006820EB"/>
    <w:rsid w:val="00682128"/>
    <w:rsid w:val="0068220C"/>
    <w:rsid w:val="006825F5"/>
    <w:rsid w:val="00682AB1"/>
    <w:rsid w:val="00682E73"/>
    <w:rsid w:val="00682E9F"/>
    <w:rsid w:val="00683252"/>
    <w:rsid w:val="0068343A"/>
    <w:rsid w:val="006834D4"/>
    <w:rsid w:val="0068413D"/>
    <w:rsid w:val="006844BA"/>
    <w:rsid w:val="006845A2"/>
    <w:rsid w:val="00684BF8"/>
    <w:rsid w:val="00684D9B"/>
    <w:rsid w:val="006853C1"/>
    <w:rsid w:val="006854CB"/>
    <w:rsid w:val="006858AA"/>
    <w:rsid w:val="00685BCF"/>
    <w:rsid w:val="006871D0"/>
    <w:rsid w:val="0068751F"/>
    <w:rsid w:val="006900D1"/>
    <w:rsid w:val="00690297"/>
    <w:rsid w:val="006905A7"/>
    <w:rsid w:val="0069115A"/>
    <w:rsid w:val="00691287"/>
    <w:rsid w:val="006912F1"/>
    <w:rsid w:val="00691387"/>
    <w:rsid w:val="00691656"/>
    <w:rsid w:val="00691B62"/>
    <w:rsid w:val="006927F2"/>
    <w:rsid w:val="006931E1"/>
    <w:rsid w:val="00693DC4"/>
    <w:rsid w:val="00694310"/>
    <w:rsid w:val="00694700"/>
    <w:rsid w:val="00694803"/>
    <w:rsid w:val="006949D6"/>
    <w:rsid w:val="00694CE8"/>
    <w:rsid w:val="00694DF5"/>
    <w:rsid w:val="00695436"/>
    <w:rsid w:val="0069569E"/>
    <w:rsid w:val="006956C6"/>
    <w:rsid w:val="0069572C"/>
    <w:rsid w:val="00696EE3"/>
    <w:rsid w:val="0069715D"/>
    <w:rsid w:val="006971AB"/>
    <w:rsid w:val="00697392"/>
    <w:rsid w:val="006973E5"/>
    <w:rsid w:val="00697664"/>
    <w:rsid w:val="00697681"/>
    <w:rsid w:val="0069770C"/>
    <w:rsid w:val="006977EA"/>
    <w:rsid w:val="00697897"/>
    <w:rsid w:val="006A08F2"/>
    <w:rsid w:val="006A151A"/>
    <w:rsid w:val="006A1A2A"/>
    <w:rsid w:val="006A1E62"/>
    <w:rsid w:val="006A2A12"/>
    <w:rsid w:val="006A2E9C"/>
    <w:rsid w:val="006A35E0"/>
    <w:rsid w:val="006A377F"/>
    <w:rsid w:val="006A384A"/>
    <w:rsid w:val="006A3875"/>
    <w:rsid w:val="006A3A1C"/>
    <w:rsid w:val="006A3D40"/>
    <w:rsid w:val="006A411D"/>
    <w:rsid w:val="006A46D8"/>
    <w:rsid w:val="006A561D"/>
    <w:rsid w:val="006A5A0C"/>
    <w:rsid w:val="006A5BA0"/>
    <w:rsid w:val="006A5BB1"/>
    <w:rsid w:val="006A5E4A"/>
    <w:rsid w:val="006A5F88"/>
    <w:rsid w:val="006A6747"/>
    <w:rsid w:val="006A68E9"/>
    <w:rsid w:val="006A6B72"/>
    <w:rsid w:val="006A71B1"/>
    <w:rsid w:val="006A7D95"/>
    <w:rsid w:val="006B01B1"/>
    <w:rsid w:val="006B120D"/>
    <w:rsid w:val="006B13C1"/>
    <w:rsid w:val="006B2B98"/>
    <w:rsid w:val="006B2CC7"/>
    <w:rsid w:val="006B2FBC"/>
    <w:rsid w:val="006B3695"/>
    <w:rsid w:val="006B3AF9"/>
    <w:rsid w:val="006B3FB1"/>
    <w:rsid w:val="006B4458"/>
    <w:rsid w:val="006B44C5"/>
    <w:rsid w:val="006B4A07"/>
    <w:rsid w:val="006B555F"/>
    <w:rsid w:val="006B560F"/>
    <w:rsid w:val="006B5A06"/>
    <w:rsid w:val="006B6242"/>
    <w:rsid w:val="006B6C7C"/>
    <w:rsid w:val="006B6EA4"/>
    <w:rsid w:val="006B7104"/>
    <w:rsid w:val="006B77BB"/>
    <w:rsid w:val="006B7F8F"/>
    <w:rsid w:val="006B7FC5"/>
    <w:rsid w:val="006C055E"/>
    <w:rsid w:val="006C0AC1"/>
    <w:rsid w:val="006C0D13"/>
    <w:rsid w:val="006C187F"/>
    <w:rsid w:val="006C19BC"/>
    <w:rsid w:val="006C19D5"/>
    <w:rsid w:val="006C1B44"/>
    <w:rsid w:val="006C1F77"/>
    <w:rsid w:val="006C2211"/>
    <w:rsid w:val="006C3031"/>
    <w:rsid w:val="006C3282"/>
    <w:rsid w:val="006C3448"/>
    <w:rsid w:val="006C3607"/>
    <w:rsid w:val="006C3990"/>
    <w:rsid w:val="006C3EA1"/>
    <w:rsid w:val="006C3ED2"/>
    <w:rsid w:val="006C4233"/>
    <w:rsid w:val="006C42E7"/>
    <w:rsid w:val="006C4422"/>
    <w:rsid w:val="006C473D"/>
    <w:rsid w:val="006C506E"/>
    <w:rsid w:val="006C5CCA"/>
    <w:rsid w:val="006C625F"/>
    <w:rsid w:val="006C78A6"/>
    <w:rsid w:val="006C7AB4"/>
    <w:rsid w:val="006D006B"/>
    <w:rsid w:val="006D019D"/>
    <w:rsid w:val="006D031B"/>
    <w:rsid w:val="006D105C"/>
    <w:rsid w:val="006D21A1"/>
    <w:rsid w:val="006D30E7"/>
    <w:rsid w:val="006D3F0D"/>
    <w:rsid w:val="006D48E7"/>
    <w:rsid w:val="006D4947"/>
    <w:rsid w:val="006D578E"/>
    <w:rsid w:val="006D5F16"/>
    <w:rsid w:val="006D63AD"/>
    <w:rsid w:val="006D675C"/>
    <w:rsid w:val="006D6764"/>
    <w:rsid w:val="006D67D9"/>
    <w:rsid w:val="006D6C93"/>
    <w:rsid w:val="006D7573"/>
    <w:rsid w:val="006D7DDD"/>
    <w:rsid w:val="006E0340"/>
    <w:rsid w:val="006E06F9"/>
    <w:rsid w:val="006E0769"/>
    <w:rsid w:val="006E07A9"/>
    <w:rsid w:val="006E0D91"/>
    <w:rsid w:val="006E11B5"/>
    <w:rsid w:val="006E1706"/>
    <w:rsid w:val="006E184E"/>
    <w:rsid w:val="006E2C48"/>
    <w:rsid w:val="006E3CB2"/>
    <w:rsid w:val="006E3DA8"/>
    <w:rsid w:val="006E469F"/>
    <w:rsid w:val="006E5DAA"/>
    <w:rsid w:val="006E6A55"/>
    <w:rsid w:val="006E7006"/>
    <w:rsid w:val="006E7E24"/>
    <w:rsid w:val="006F00E7"/>
    <w:rsid w:val="006F0322"/>
    <w:rsid w:val="006F0F6E"/>
    <w:rsid w:val="006F1B22"/>
    <w:rsid w:val="006F1BA4"/>
    <w:rsid w:val="006F2259"/>
    <w:rsid w:val="006F23E1"/>
    <w:rsid w:val="006F2F8F"/>
    <w:rsid w:val="006F2FDA"/>
    <w:rsid w:val="006F2FE5"/>
    <w:rsid w:val="006F3460"/>
    <w:rsid w:val="006F34FE"/>
    <w:rsid w:val="006F3615"/>
    <w:rsid w:val="006F3D14"/>
    <w:rsid w:val="006F3FA3"/>
    <w:rsid w:val="006F40D6"/>
    <w:rsid w:val="006F48BA"/>
    <w:rsid w:val="006F4AF9"/>
    <w:rsid w:val="006F54EB"/>
    <w:rsid w:val="006F586F"/>
    <w:rsid w:val="006F5CC1"/>
    <w:rsid w:val="006F6716"/>
    <w:rsid w:val="006F67A5"/>
    <w:rsid w:val="006F6C25"/>
    <w:rsid w:val="006F762D"/>
    <w:rsid w:val="00700492"/>
    <w:rsid w:val="0070167E"/>
    <w:rsid w:val="00701E1B"/>
    <w:rsid w:val="00702ED0"/>
    <w:rsid w:val="00703660"/>
    <w:rsid w:val="00703C09"/>
    <w:rsid w:val="0070434A"/>
    <w:rsid w:val="007048C4"/>
    <w:rsid w:val="00704CC4"/>
    <w:rsid w:val="00705345"/>
    <w:rsid w:val="00705441"/>
    <w:rsid w:val="0070638D"/>
    <w:rsid w:val="00706DBF"/>
    <w:rsid w:val="007079B1"/>
    <w:rsid w:val="00707A59"/>
    <w:rsid w:val="0071046B"/>
    <w:rsid w:val="0071097C"/>
    <w:rsid w:val="00710AC6"/>
    <w:rsid w:val="00710C1D"/>
    <w:rsid w:val="00710C3D"/>
    <w:rsid w:val="007110A3"/>
    <w:rsid w:val="00711108"/>
    <w:rsid w:val="00711213"/>
    <w:rsid w:val="007112A1"/>
    <w:rsid w:val="00711996"/>
    <w:rsid w:val="00711B3B"/>
    <w:rsid w:val="00711BA3"/>
    <w:rsid w:val="00711C9D"/>
    <w:rsid w:val="00711E1F"/>
    <w:rsid w:val="0071258A"/>
    <w:rsid w:val="00712AE7"/>
    <w:rsid w:val="00712B71"/>
    <w:rsid w:val="00712E55"/>
    <w:rsid w:val="00713023"/>
    <w:rsid w:val="0071322C"/>
    <w:rsid w:val="00713779"/>
    <w:rsid w:val="00713989"/>
    <w:rsid w:val="00713DCF"/>
    <w:rsid w:val="00713FF2"/>
    <w:rsid w:val="00714004"/>
    <w:rsid w:val="0071446F"/>
    <w:rsid w:val="0071458E"/>
    <w:rsid w:val="007145C9"/>
    <w:rsid w:val="00714631"/>
    <w:rsid w:val="00714B6E"/>
    <w:rsid w:val="0071512F"/>
    <w:rsid w:val="007169AC"/>
    <w:rsid w:val="007169DD"/>
    <w:rsid w:val="007170C5"/>
    <w:rsid w:val="00717679"/>
    <w:rsid w:val="00717B67"/>
    <w:rsid w:val="007206A2"/>
    <w:rsid w:val="00720B38"/>
    <w:rsid w:val="00720CA7"/>
    <w:rsid w:val="00720D5F"/>
    <w:rsid w:val="0072147B"/>
    <w:rsid w:val="0072181E"/>
    <w:rsid w:val="007219D9"/>
    <w:rsid w:val="00721CEB"/>
    <w:rsid w:val="007220FD"/>
    <w:rsid w:val="00722267"/>
    <w:rsid w:val="0072285E"/>
    <w:rsid w:val="00722C62"/>
    <w:rsid w:val="0072321F"/>
    <w:rsid w:val="00723295"/>
    <w:rsid w:val="007238E2"/>
    <w:rsid w:val="007239B4"/>
    <w:rsid w:val="00724446"/>
    <w:rsid w:val="00724584"/>
    <w:rsid w:val="00724AA1"/>
    <w:rsid w:val="00724D39"/>
    <w:rsid w:val="00724EF5"/>
    <w:rsid w:val="00725A19"/>
    <w:rsid w:val="00726356"/>
    <w:rsid w:val="007268C7"/>
    <w:rsid w:val="00726AAB"/>
    <w:rsid w:val="00727077"/>
    <w:rsid w:val="00730EA6"/>
    <w:rsid w:val="00731C15"/>
    <w:rsid w:val="00732045"/>
    <w:rsid w:val="007322A0"/>
    <w:rsid w:val="00732C1A"/>
    <w:rsid w:val="007330B2"/>
    <w:rsid w:val="0073313E"/>
    <w:rsid w:val="00733CDC"/>
    <w:rsid w:val="0073482A"/>
    <w:rsid w:val="00734B9A"/>
    <w:rsid w:val="00735695"/>
    <w:rsid w:val="007360CB"/>
    <w:rsid w:val="00736445"/>
    <w:rsid w:val="00737566"/>
    <w:rsid w:val="00737E07"/>
    <w:rsid w:val="00741327"/>
    <w:rsid w:val="00741BA2"/>
    <w:rsid w:val="00741CF4"/>
    <w:rsid w:val="00741DCC"/>
    <w:rsid w:val="00741DE2"/>
    <w:rsid w:val="007421A1"/>
    <w:rsid w:val="007427FE"/>
    <w:rsid w:val="00742C51"/>
    <w:rsid w:val="00743445"/>
    <w:rsid w:val="00744575"/>
    <w:rsid w:val="00745287"/>
    <w:rsid w:val="00745E01"/>
    <w:rsid w:val="00745E51"/>
    <w:rsid w:val="007461B1"/>
    <w:rsid w:val="00746211"/>
    <w:rsid w:val="0074666B"/>
    <w:rsid w:val="007468D6"/>
    <w:rsid w:val="00746BFF"/>
    <w:rsid w:val="007473E1"/>
    <w:rsid w:val="00747897"/>
    <w:rsid w:val="00747B5F"/>
    <w:rsid w:val="00747E47"/>
    <w:rsid w:val="00750192"/>
    <w:rsid w:val="007504E1"/>
    <w:rsid w:val="00750544"/>
    <w:rsid w:val="00750804"/>
    <w:rsid w:val="007509AB"/>
    <w:rsid w:val="007510C4"/>
    <w:rsid w:val="007513EC"/>
    <w:rsid w:val="00751591"/>
    <w:rsid w:val="00751689"/>
    <w:rsid w:val="00751934"/>
    <w:rsid w:val="007523E3"/>
    <w:rsid w:val="007524AA"/>
    <w:rsid w:val="00753744"/>
    <w:rsid w:val="00753A93"/>
    <w:rsid w:val="00753BC5"/>
    <w:rsid w:val="00755663"/>
    <w:rsid w:val="00756386"/>
    <w:rsid w:val="00756486"/>
    <w:rsid w:val="00756603"/>
    <w:rsid w:val="00756ADD"/>
    <w:rsid w:val="007575C0"/>
    <w:rsid w:val="007576B4"/>
    <w:rsid w:val="00757D2F"/>
    <w:rsid w:val="0076000C"/>
    <w:rsid w:val="0076000E"/>
    <w:rsid w:val="00760C00"/>
    <w:rsid w:val="007610E9"/>
    <w:rsid w:val="00761527"/>
    <w:rsid w:val="00761728"/>
    <w:rsid w:val="00761C6C"/>
    <w:rsid w:val="007629C1"/>
    <w:rsid w:val="00762B72"/>
    <w:rsid w:val="00762E4E"/>
    <w:rsid w:val="00763918"/>
    <w:rsid w:val="00763C71"/>
    <w:rsid w:val="00763CCB"/>
    <w:rsid w:val="00763D6F"/>
    <w:rsid w:val="0076402A"/>
    <w:rsid w:val="007642B4"/>
    <w:rsid w:val="0076453D"/>
    <w:rsid w:val="00764C45"/>
    <w:rsid w:val="0076507F"/>
    <w:rsid w:val="00765BB8"/>
    <w:rsid w:val="00766277"/>
    <w:rsid w:val="0076656A"/>
    <w:rsid w:val="00766701"/>
    <w:rsid w:val="00766911"/>
    <w:rsid w:val="00767793"/>
    <w:rsid w:val="007679D8"/>
    <w:rsid w:val="00770803"/>
    <w:rsid w:val="00771319"/>
    <w:rsid w:val="007713E8"/>
    <w:rsid w:val="00771794"/>
    <w:rsid w:val="00771CCF"/>
    <w:rsid w:val="00771F7D"/>
    <w:rsid w:val="0077245B"/>
    <w:rsid w:val="00772C3E"/>
    <w:rsid w:val="007736E8"/>
    <w:rsid w:val="00774ACE"/>
    <w:rsid w:val="00775823"/>
    <w:rsid w:val="00775CE7"/>
    <w:rsid w:val="00775F57"/>
    <w:rsid w:val="00776089"/>
    <w:rsid w:val="00776235"/>
    <w:rsid w:val="0077631C"/>
    <w:rsid w:val="00776584"/>
    <w:rsid w:val="007769EF"/>
    <w:rsid w:val="00776D4F"/>
    <w:rsid w:val="00776DDC"/>
    <w:rsid w:val="007770F9"/>
    <w:rsid w:val="00777179"/>
    <w:rsid w:val="00777945"/>
    <w:rsid w:val="00777D40"/>
    <w:rsid w:val="00780B8D"/>
    <w:rsid w:val="00780B8E"/>
    <w:rsid w:val="00781649"/>
    <w:rsid w:val="00781CE6"/>
    <w:rsid w:val="007823D6"/>
    <w:rsid w:val="0078254E"/>
    <w:rsid w:val="00782628"/>
    <w:rsid w:val="007826AB"/>
    <w:rsid w:val="007826E6"/>
    <w:rsid w:val="00783737"/>
    <w:rsid w:val="00783A36"/>
    <w:rsid w:val="00783C09"/>
    <w:rsid w:val="007840E2"/>
    <w:rsid w:val="007843C9"/>
    <w:rsid w:val="007847CA"/>
    <w:rsid w:val="0078569F"/>
    <w:rsid w:val="007857E9"/>
    <w:rsid w:val="00785803"/>
    <w:rsid w:val="00785BB4"/>
    <w:rsid w:val="00785E59"/>
    <w:rsid w:val="00785EB4"/>
    <w:rsid w:val="0078609A"/>
    <w:rsid w:val="00786D42"/>
    <w:rsid w:val="00786F85"/>
    <w:rsid w:val="0078706F"/>
    <w:rsid w:val="0078731A"/>
    <w:rsid w:val="00787487"/>
    <w:rsid w:val="00787D26"/>
    <w:rsid w:val="007906F1"/>
    <w:rsid w:val="00790AF1"/>
    <w:rsid w:val="00790EDA"/>
    <w:rsid w:val="00791349"/>
    <w:rsid w:val="00791D85"/>
    <w:rsid w:val="00791DAF"/>
    <w:rsid w:val="007924CA"/>
    <w:rsid w:val="00794147"/>
    <w:rsid w:val="00794CBF"/>
    <w:rsid w:val="00795365"/>
    <w:rsid w:val="0079567E"/>
    <w:rsid w:val="007961D5"/>
    <w:rsid w:val="00796A6F"/>
    <w:rsid w:val="00796C5D"/>
    <w:rsid w:val="00796C9C"/>
    <w:rsid w:val="00797B06"/>
    <w:rsid w:val="00797B9C"/>
    <w:rsid w:val="007A0483"/>
    <w:rsid w:val="007A0812"/>
    <w:rsid w:val="007A1065"/>
    <w:rsid w:val="007A173E"/>
    <w:rsid w:val="007A1D86"/>
    <w:rsid w:val="007A2134"/>
    <w:rsid w:val="007A2A97"/>
    <w:rsid w:val="007A2CDC"/>
    <w:rsid w:val="007A371B"/>
    <w:rsid w:val="007A3832"/>
    <w:rsid w:val="007A3A0F"/>
    <w:rsid w:val="007A3E60"/>
    <w:rsid w:val="007A407D"/>
    <w:rsid w:val="007A4124"/>
    <w:rsid w:val="007A464F"/>
    <w:rsid w:val="007A46C0"/>
    <w:rsid w:val="007A5DC1"/>
    <w:rsid w:val="007A6196"/>
    <w:rsid w:val="007A63D5"/>
    <w:rsid w:val="007A689A"/>
    <w:rsid w:val="007A68EA"/>
    <w:rsid w:val="007A6B7D"/>
    <w:rsid w:val="007A7629"/>
    <w:rsid w:val="007B05F1"/>
    <w:rsid w:val="007B1027"/>
    <w:rsid w:val="007B1317"/>
    <w:rsid w:val="007B1691"/>
    <w:rsid w:val="007B174F"/>
    <w:rsid w:val="007B1863"/>
    <w:rsid w:val="007B22E0"/>
    <w:rsid w:val="007B272D"/>
    <w:rsid w:val="007B28CA"/>
    <w:rsid w:val="007B2AF1"/>
    <w:rsid w:val="007B326D"/>
    <w:rsid w:val="007B358D"/>
    <w:rsid w:val="007B4607"/>
    <w:rsid w:val="007B50B3"/>
    <w:rsid w:val="007B5401"/>
    <w:rsid w:val="007B5FB4"/>
    <w:rsid w:val="007B6B2B"/>
    <w:rsid w:val="007B7926"/>
    <w:rsid w:val="007B7949"/>
    <w:rsid w:val="007B7B55"/>
    <w:rsid w:val="007B7D30"/>
    <w:rsid w:val="007C0FA9"/>
    <w:rsid w:val="007C2413"/>
    <w:rsid w:val="007C25AE"/>
    <w:rsid w:val="007C30AD"/>
    <w:rsid w:val="007C3152"/>
    <w:rsid w:val="007C333B"/>
    <w:rsid w:val="007C3914"/>
    <w:rsid w:val="007C3CEA"/>
    <w:rsid w:val="007C3D92"/>
    <w:rsid w:val="007C3E98"/>
    <w:rsid w:val="007C47DE"/>
    <w:rsid w:val="007C5A8F"/>
    <w:rsid w:val="007C5B38"/>
    <w:rsid w:val="007C6646"/>
    <w:rsid w:val="007C6DDE"/>
    <w:rsid w:val="007C76E8"/>
    <w:rsid w:val="007C7705"/>
    <w:rsid w:val="007D01E6"/>
    <w:rsid w:val="007D035E"/>
    <w:rsid w:val="007D0396"/>
    <w:rsid w:val="007D0644"/>
    <w:rsid w:val="007D1801"/>
    <w:rsid w:val="007D1FE0"/>
    <w:rsid w:val="007D20BB"/>
    <w:rsid w:val="007D261E"/>
    <w:rsid w:val="007D2F61"/>
    <w:rsid w:val="007D3004"/>
    <w:rsid w:val="007D3922"/>
    <w:rsid w:val="007D3D0E"/>
    <w:rsid w:val="007D3D33"/>
    <w:rsid w:val="007D41C2"/>
    <w:rsid w:val="007D4D9B"/>
    <w:rsid w:val="007D4F02"/>
    <w:rsid w:val="007D64F9"/>
    <w:rsid w:val="007D674C"/>
    <w:rsid w:val="007D6B7B"/>
    <w:rsid w:val="007D6CF1"/>
    <w:rsid w:val="007D7131"/>
    <w:rsid w:val="007D7BEC"/>
    <w:rsid w:val="007D7CE3"/>
    <w:rsid w:val="007E051A"/>
    <w:rsid w:val="007E0559"/>
    <w:rsid w:val="007E0798"/>
    <w:rsid w:val="007E1B72"/>
    <w:rsid w:val="007E389F"/>
    <w:rsid w:val="007E3EE3"/>
    <w:rsid w:val="007E4F89"/>
    <w:rsid w:val="007E57DE"/>
    <w:rsid w:val="007E5902"/>
    <w:rsid w:val="007E5EB0"/>
    <w:rsid w:val="007E62D5"/>
    <w:rsid w:val="007E6719"/>
    <w:rsid w:val="007E68ED"/>
    <w:rsid w:val="007E69ED"/>
    <w:rsid w:val="007E7426"/>
    <w:rsid w:val="007E7B2D"/>
    <w:rsid w:val="007E7BCB"/>
    <w:rsid w:val="007F0221"/>
    <w:rsid w:val="007F034B"/>
    <w:rsid w:val="007F07B9"/>
    <w:rsid w:val="007F0928"/>
    <w:rsid w:val="007F15CE"/>
    <w:rsid w:val="007F1E88"/>
    <w:rsid w:val="007F1F31"/>
    <w:rsid w:val="007F225B"/>
    <w:rsid w:val="007F2CD7"/>
    <w:rsid w:val="007F3568"/>
    <w:rsid w:val="007F3D75"/>
    <w:rsid w:val="007F422D"/>
    <w:rsid w:val="007F44E3"/>
    <w:rsid w:val="007F4DBA"/>
    <w:rsid w:val="007F519C"/>
    <w:rsid w:val="007F534D"/>
    <w:rsid w:val="007F54A2"/>
    <w:rsid w:val="007F54FA"/>
    <w:rsid w:val="007F54FE"/>
    <w:rsid w:val="007F5535"/>
    <w:rsid w:val="007F5A91"/>
    <w:rsid w:val="007F5D32"/>
    <w:rsid w:val="007F60FA"/>
    <w:rsid w:val="007F72DC"/>
    <w:rsid w:val="007F795F"/>
    <w:rsid w:val="0080069C"/>
    <w:rsid w:val="008006FD"/>
    <w:rsid w:val="0080148D"/>
    <w:rsid w:val="0080156B"/>
    <w:rsid w:val="00801A3A"/>
    <w:rsid w:val="0080345F"/>
    <w:rsid w:val="00804114"/>
    <w:rsid w:val="00804464"/>
    <w:rsid w:val="00804634"/>
    <w:rsid w:val="008047E8"/>
    <w:rsid w:val="0080531E"/>
    <w:rsid w:val="00805C3D"/>
    <w:rsid w:val="00806F1D"/>
    <w:rsid w:val="008077ED"/>
    <w:rsid w:val="00807B6F"/>
    <w:rsid w:val="00807BFE"/>
    <w:rsid w:val="00807E93"/>
    <w:rsid w:val="00810172"/>
    <w:rsid w:val="00810762"/>
    <w:rsid w:val="00810858"/>
    <w:rsid w:val="00810BF4"/>
    <w:rsid w:val="00810EB1"/>
    <w:rsid w:val="00810EF7"/>
    <w:rsid w:val="00810EFF"/>
    <w:rsid w:val="00811314"/>
    <w:rsid w:val="0081143F"/>
    <w:rsid w:val="00811A39"/>
    <w:rsid w:val="0081211D"/>
    <w:rsid w:val="0081274E"/>
    <w:rsid w:val="0081291B"/>
    <w:rsid w:val="00813622"/>
    <w:rsid w:val="00813DCF"/>
    <w:rsid w:val="00813FAB"/>
    <w:rsid w:val="0081498C"/>
    <w:rsid w:val="00814AE1"/>
    <w:rsid w:val="00814F4B"/>
    <w:rsid w:val="00815CAB"/>
    <w:rsid w:val="00815D31"/>
    <w:rsid w:val="0081601F"/>
    <w:rsid w:val="00816064"/>
    <w:rsid w:val="008174B2"/>
    <w:rsid w:val="00817CFF"/>
    <w:rsid w:val="0082000D"/>
    <w:rsid w:val="0082037E"/>
    <w:rsid w:val="00820C9C"/>
    <w:rsid w:val="00820F55"/>
    <w:rsid w:val="00821572"/>
    <w:rsid w:val="00821D12"/>
    <w:rsid w:val="00822310"/>
    <w:rsid w:val="00822455"/>
    <w:rsid w:val="00822E61"/>
    <w:rsid w:val="00823794"/>
    <w:rsid w:val="008237F4"/>
    <w:rsid w:val="00823F67"/>
    <w:rsid w:val="00824022"/>
    <w:rsid w:val="0082483A"/>
    <w:rsid w:val="00824A81"/>
    <w:rsid w:val="008257B8"/>
    <w:rsid w:val="00825D96"/>
    <w:rsid w:val="008260ED"/>
    <w:rsid w:val="00826144"/>
    <w:rsid w:val="0082699D"/>
    <w:rsid w:val="00826BA4"/>
    <w:rsid w:val="00826E6B"/>
    <w:rsid w:val="008275FD"/>
    <w:rsid w:val="00827A23"/>
    <w:rsid w:val="00827FC8"/>
    <w:rsid w:val="00830533"/>
    <w:rsid w:val="00830BA1"/>
    <w:rsid w:val="00830CC6"/>
    <w:rsid w:val="00830EB2"/>
    <w:rsid w:val="00831652"/>
    <w:rsid w:val="0083202E"/>
    <w:rsid w:val="00832DEF"/>
    <w:rsid w:val="0083304F"/>
    <w:rsid w:val="008332B0"/>
    <w:rsid w:val="008334C9"/>
    <w:rsid w:val="00833A42"/>
    <w:rsid w:val="00834122"/>
    <w:rsid w:val="00835081"/>
    <w:rsid w:val="008352C5"/>
    <w:rsid w:val="008358A6"/>
    <w:rsid w:val="008359FB"/>
    <w:rsid w:val="00835C56"/>
    <w:rsid w:val="008360FC"/>
    <w:rsid w:val="00836E81"/>
    <w:rsid w:val="008377C1"/>
    <w:rsid w:val="00837C90"/>
    <w:rsid w:val="00837EB1"/>
    <w:rsid w:val="0084042B"/>
    <w:rsid w:val="008409BB"/>
    <w:rsid w:val="00840CE2"/>
    <w:rsid w:val="0084184A"/>
    <w:rsid w:val="008423F2"/>
    <w:rsid w:val="00842A30"/>
    <w:rsid w:val="00842F71"/>
    <w:rsid w:val="00843179"/>
    <w:rsid w:val="0084386A"/>
    <w:rsid w:val="0084393E"/>
    <w:rsid w:val="00843E0E"/>
    <w:rsid w:val="008442EA"/>
    <w:rsid w:val="00844589"/>
    <w:rsid w:val="00844794"/>
    <w:rsid w:val="00844FE7"/>
    <w:rsid w:val="00845969"/>
    <w:rsid w:val="00845F37"/>
    <w:rsid w:val="00845FF5"/>
    <w:rsid w:val="00846001"/>
    <w:rsid w:val="0084615D"/>
    <w:rsid w:val="0084642A"/>
    <w:rsid w:val="008465C4"/>
    <w:rsid w:val="00846710"/>
    <w:rsid w:val="008478ED"/>
    <w:rsid w:val="00851440"/>
    <w:rsid w:val="00851728"/>
    <w:rsid w:val="00851DFF"/>
    <w:rsid w:val="00852A3E"/>
    <w:rsid w:val="00853084"/>
    <w:rsid w:val="00853142"/>
    <w:rsid w:val="00853584"/>
    <w:rsid w:val="008540A6"/>
    <w:rsid w:val="00854420"/>
    <w:rsid w:val="00854481"/>
    <w:rsid w:val="008546A9"/>
    <w:rsid w:val="00854A3B"/>
    <w:rsid w:val="00854F73"/>
    <w:rsid w:val="008554B6"/>
    <w:rsid w:val="00856299"/>
    <w:rsid w:val="00857591"/>
    <w:rsid w:val="00857E88"/>
    <w:rsid w:val="008610E1"/>
    <w:rsid w:val="008612DB"/>
    <w:rsid w:val="008619FF"/>
    <w:rsid w:val="00861B57"/>
    <w:rsid w:val="00861CC6"/>
    <w:rsid w:val="00862AC4"/>
    <w:rsid w:val="008633AC"/>
    <w:rsid w:val="008634E3"/>
    <w:rsid w:val="00863629"/>
    <w:rsid w:val="00864627"/>
    <w:rsid w:val="00864635"/>
    <w:rsid w:val="00864678"/>
    <w:rsid w:val="00864A21"/>
    <w:rsid w:val="00864C1A"/>
    <w:rsid w:val="00865217"/>
    <w:rsid w:val="008658AA"/>
    <w:rsid w:val="00865CBD"/>
    <w:rsid w:val="00866384"/>
    <w:rsid w:val="008663F7"/>
    <w:rsid w:val="00866C68"/>
    <w:rsid w:val="00866E37"/>
    <w:rsid w:val="00866F9E"/>
    <w:rsid w:val="008672E2"/>
    <w:rsid w:val="0086793D"/>
    <w:rsid w:val="00867B1C"/>
    <w:rsid w:val="00870B6B"/>
    <w:rsid w:val="008713D6"/>
    <w:rsid w:val="008714B0"/>
    <w:rsid w:val="00871643"/>
    <w:rsid w:val="0087281D"/>
    <w:rsid w:val="00872C4C"/>
    <w:rsid w:val="00872F84"/>
    <w:rsid w:val="008732D8"/>
    <w:rsid w:val="00873377"/>
    <w:rsid w:val="00873577"/>
    <w:rsid w:val="0087409F"/>
    <w:rsid w:val="008744EA"/>
    <w:rsid w:val="00874AB9"/>
    <w:rsid w:val="00874D58"/>
    <w:rsid w:val="008750D2"/>
    <w:rsid w:val="008752CE"/>
    <w:rsid w:val="00875AB5"/>
    <w:rsid w:val="00875C91"/>
    <w:rsid w:val="00875F85"/>
    <w:rsid w:val="00876131"/>
    <w:rsid w:val="00876C6B"/>
    <w:rsid w:val="00876DC9"/>
    <w:rsid w:val="00877125"/>
    <w:rsid w:val="00877459"/>
    <w:rsid w:val="008777C2"/>
    <w:rsid w:val="00881511"/>
    <w:rsid w:val="00881F16"/>
    <w:rsid w:val="008821FA"/>
    <w:rsid w:val="00882448"/>
    <w:rsid w:val="00882F1D"/>
    <w:rsid w:val="00883A4D"/>
    <w:rsid w:val="00883B21"/>
    <w:rsid w:val="00883F8F"/>
    <w:rsid w:val="00884235"/>
    <w:rsid w:val="00885285"/>
    <w:rsid w:val="00885985"/>
    <w:rsid w:val="00886699"/>
    <w:rsid w:val="00886A52"/>
    <w:rsid w:val="0088709A"/>
    <w:rsid w:val="00890192"/>
    <w:rsid w:val="0089199F"/>
    <w:rsid w:val="00891AD3"/>
    <w:rsid w:val="00891C32"/>
    <w:rsid w:val="00891D7F"/>
    <w:rsid w:val="00892265"/>
    <w:rsid w:val="0089233E"/>
    <w:rsid w:val="0089330E"/>
    <w:rsid w:val="00893543"/>
    <w:rsid w:val="00893A8E"/>
    <w:rsid w:val="00893E27"/>
    <w:rsid w:val="008945F7"/>
    <w:rsid w:val="0089463D"/>
    <w:rsid w:val="0089554F"/>
    <w:rsid w:val="008955E6"/>
    <w:rsid w:val="00895B5F"/>
    <w:rsid w:val="0089637C"/>
    <w:rsid w:val="00896712"/>
    <w:rsid w:val="00896870"/>
    <w:rsid w:val="008969BD"/>
    <w:rsid w:val="00897E5A"/>
    <w:rsid w:val="008A0543"/>
    <w:rsid w:val="008A0F25"/>
    <w:rsid w:val="008A13BD"/>
    <w:rsid w:val="008A1596"/>
    <w:rsid w:val="008A19DE"/>
    <w:rsid w:val="008A1B43"/>
    <w:rsid w:val="008A1EDF"/>
    <w:rsid w:val="008A2695"/>
    <w:rsid w:val="008A2DC9"/>
    <w:rsid w:val="008A2FF1"/>
    <w:rsid w:val="008A32D4"/>
    <w:rsid w:val="008A367F"/>
    <w:rsid w:val="008A37AF"/>
    <w:rsid w:val="008A3D62"/>
    <w:rsid w:val="008A448D"/>
    <w:rsid w:val="008A4A55"/>
    <w:rsid w:val="008A506F"/>
    <w:rsid w:val="008A528A"/>
    <w:rsid w:val="008A5298"/>
    <w:rsid w:val="008A535A"/>
    <w:rsid w:val="008A708C"/>
    <w:rsid w:val="008A720F"/>
    <w:rsid w:val="008A7C72"/>
    <w:rsid w:val="008B04F2"/>
    <w:rsid w:val="008B0500"/>
    <w:rsid w:val="008B0D0E"/>
    <w:rsid w:val="008B12BB"/>
    <w:rsid w:val="008B1411"/>
    <w:rsid w:val="008B17A2"/>
    <w:rsid w:val="008B1F0F"/>
    <w:rsid w:val="008B25F2"/>
    <w:rsid w:val="008B2643"/>
    <w:rsid w:val="008B2FAE"/>
    <w:rsid w:val="008B3317"/>
    <w:rsid w:val="008B414B"/>
    <w:rsid w:val="008B4E0E"/>
    <w:rsid w:val="008B4FB9"/>
    <w:rsid w:val="008B5715"/>
    <w:rsid w:val="008B5A2D"/>
    <w:rsid w:val="008B5BC2"/>
    <w:rsid w:val="008B60BB"/>
    <w:rsid w:val="008B6732"/>
    <w:rsid w:val="008B676F"/>
    <w:rsid w:val="008B68C6"/>
    <w:rsid w:val="008B68EC"/>
    <w:rsid w:val="008B6E5C"/>
    <w:rsid w:val="008B711E"/>
    <w:rsid w:val="008C01F2"/>
    <w:rsid w:val="008C042F"/>
    <w:rsid w:val="008C057B"/>
    <w:rsid w:val="008C0B1C"/>
    <w:rsid w:val="008C0CAC"/>
    <w:rsid w:val="008C13B4"/>
    <w:rsid w:val="008C14B2"/>
    <w:rsid w:val="008C1557"/>
    <w:rsid w:val="008C1A4B"/>
    <w:rsid w:val="008C1B8C"/>
    <w:rsid w:val="008C2306"/>
    <w:rsid w:val="008C26D1"/>
    <w:rsid w:val="008C2B2C"/>
    <w:rsid w:val="008C2B7F"/>
    <w:rsid w:val="008C2E78"/>
    <w:rsid w:val="008C2F4F"/>
    <w:rsid w:val="008C36AC"/>
    <w:rsid w:val="008C4953"/>
    <w:rsid w:val="008C4E44"/>
    <w:rsid w:val="008C505B"/>
    <w:rsid w:val="008C6255"/>
    <w:rsid w:val="008C684B"/>
    <w:rsid w:val="008C6ABD"/>
    <w:rsid w:val="008C6F18"/>
    <w:rsid w:val="008C7685"/>
    <w:rsid w:val="008D007A"/>
    <w:rsid w:val="008D07DE"/>
    <w:rsid w:val="008D0831"/>
    <w:rsid w:val="008D0E40"/>
    <w:rsid w:val="008D1E7F"/>
    <w:rsid w:val="008D20D5"/>
    <w:rsid w:val="008D21FA"/>
    <w:rsid w:val="008D2367"/>
    <w:rsid w:val="008D3325"/>
    <w:rsid w:val="008D3723"/>
    <w:rsid w:val="008D3D75"/>
    <w:rsid w:val="008D3FBB"/>
    <w:rsid w:val="008D427A"/>
    <w:rsid w:val="008D4DD5"/>
    <w:rsid w:val="008D5657"/>
    <w:rsid w:val="008D6752"/>
    <w:rsid w:val="008D69E7"/>
    <w:rsid w:val="008D6F45"/>
    <w:rsid w:val="008D6FC1"/>
    <w:rsid w:val="008D7FF5"/>
    <w:rsid w:val="008E0140"/>
    <w:rsid w:val="008E0688"/>
    <w:rsid w:val="008E0BEF"/>
    <w:rsid w:val="008E266D"/>
    <w:rsid w:val="008E2F0C"/>
    <w:rsid w:val="008E35AA"/>
    <w:rsid w:val="008E3E23"/>
    <w:rsid w:val="008E40D7"/>
    <w:rsid w:val="008E48CB"/>
    <w:rsid w:val="008E547B"/>
    <w:rsid w:val="008E5DF8"/>
    <w:rsid w:val="008E6134"/>
    <w:rsid w:val="008E784A"/>
    <w:rsid w:val="008E7A1D"/>
    <w:rsid w:val="008F0250"/>
    <w:rsid w:val="008F05FC"/>
    <w:rsid w:val="008F0AAC"/>
    <w:rsid w:val="008F11F4"/>
    <w:rsid w:val="008F1952"/>
    <w:rsid w:val="008F218D"/>
    <w:rsid w:val="008F22C0"/>
    <w:rsid w:val="008F254D"/>
    <w:rsid w:val="008F3105"/>
    <w:rsid w:val="008F310B"/>
    <w:rsid w:val="008F322B"/>
    <w:rsid w:val="008F34CB"/>
    <w:rsid w:val="008F3519"/>
    <w:rsid w:val="008F3AD3"/>
    <w:rsid w:val="008F3B89"/>
    <w:rsid w:val="008F3CA7"/>
    <w:rsid w:val="008F443F"/>
    <w:rsid w:val="008F484D"/>
    <w:rsid w:val="008F5DE5"/>
    <w:rsid w:val="008F5E42"/>
    <w:rsid w:val="008F63B1"/>
    <w:rsid w:val="008F6973"/>
    <w:rsid w:val="008F6E6A"/>
    <w:rsid w:val="008F7769"/>
    <w:rsid w:val="008F7AA7"/>
    <w:rsid w:val="00900947"/>
    <w:rsid w:val="00900EB8"/>
    <w:rsid w:val="00900FBA"/>
    <w:rsid w:val="009015A5"/>
    <w:rsid w:val="00901E03"/>
    <w:rsid w:val="00902E5B"/>
    <w:rsid w:val="00903EF7"/>
    <w:rsid w:val="00903FD9"/>
    <w:rsid w:val="00904CF5"/>
    <w:rsid w:val="00905259"/>
    <w:rsid w:val="0090536E"/>
    <w:rsid w:val="0090556C"/>
    <w:rsid w:val="00905633"/>
    <w:rsid w:val="00905EAE"/>
    <w:rsid w:val="009060C4"/>
    <w:rsid w:val="0090656E"/>
    <w:rsid w:val="00906C91"/>
    <w:rsid w:val="00906C95"/>
    <w:rsid w:val="00907016"/>
    <w:rsid w:val="00907536"/>
    <w:rsid w:val="00907656"/>
    <w:rsid w:val="009078BE"/>
    <w:rsid w:val="00907E47"/>
    <w:rsid w:val="00910EF6"/>
    <w:rsid w:val="009115EF"/>
    <w:rsid w:val="009116DD"/>
    <w:rsid w:val="00911CDF"/>
    <w:rsid w:val="00911D53"/>
    <w:rsid w:val="00912800"/>
    <w:rsid w:val="00912D1C"/>
    <w:rsid w:val="00913019"/>
    <w:rsid w:val="009132FE"/>
    <w:rsid w:val="00913781"/>
    <w:rsid w:val="00913F1E"/>
    <w:rsid w:val="00913FB2"/>
    <w:rsid w:val="009140C4"/>
    <w:rsid w:val="009144A9"/>
    <w:rsid w:val="0091468B"/>
    <w:rsid w:val="0091526F"/>
    <w:rsid w:val="009153D2"/>
    <w:rsid w:val="00916286"/>
    <w:rsid w:val="00916373"/>
    <w:rsid w:val="00916528"/>
    <w:rsid w:val="00916595"/>
    <w:rsid w:val="00916C47"/>
    <w:rsid w:val="009171AD"/>
    <w:rsid w:val="00917569"/>
    <w:rsid w:val="00920174"/>
    <w:rsid w:val="00921732"/>
    <w:rsid w:val="009219D2"/>
    <w:rsid w:val="00921A4E"/>
    <w:rsid w:val="00921B64"/>
    <w:rsid w:val="00921E37"/>
    <w:rsid w:val="00921EDB"/>
    <w:rsid w:val="00922511"/>
    <w:rsid w:val="00922A6B"/>
    <w:rsid w:val="00922F07"/>
    <w:rsid w:val="00923463"/>
    <w:rsid w:val="00923B36"/>
    <w:rsid w:val="00924CB5"/>
    <w:rsid w:val="00925238"/>
    <w:rsid w:val="00925ACF"/>
    <w:rsid w:val="00925C4B"/>
    <w:rsid w:val="0092615D"/>
    <w:rsid w:val="00926546"/>
    <w:rsid w:val="009265A1"/>
    <w:rsid w:val="00927700"/>
    <w:rsid w:val="0093036E"/>
    <w:rsid w:val="00931224"/>
    <w:rsid w:val="009325A2"/>
    <w:rsid w:val="009333D3"/>
    <w:rsid w:val="009339B6"/>
    <w:rsid w:val="00933B4C"/>
    <w:rsid w:val="00933DC4"/>
    <w:rsid w:val="009341EB"/>
    <w:rsid w:val="0093431B"/>
    <w:rsid w:val="009346D6"/>
    <w:rsid w:val="00934743"/>
    <w:rsid w:val="0093487E"/>
    <w:rsid w:val="00934FFE"/>
    <w:rsid w:val="00936405"/>
    <w:rsid w:val="00936B64"/>
    <w:rsid w:val="00936B68"/>
    <w:rsid w:val="00937815"/>
    <w:rsid w:val="009379C4"/>
    <w:rsid w:val="0094041A"/>
    <w:rsid w:val="00940D32"/>
    <w:rsid w:val="0094190D"/>
    <w:rsid w:val="00941F4A"/>
    <w:rsid w:val="00942354"/>
    <w:rsid w:val="00942681"/>
    <w:rsid w:val="00943A7E"/>
    <w:rsid w:val="00943E42"/>
    <w:rsid w:val="00943E5D"/>
    <w:rsid w:val="00944728"/>
    <w:rsid w:val="0094497C"/>
    <w:rsid w:val="009453E8"/>
    <w:rsid w:val="00945664"/>
    <w:rsid w:val="00945A26"/>
    <w:rsid w:val="00945AD1"/>
    <w:rsid w:val="00946355"/>
    <w:rsid w:val="009465EF"/>
    <w:rsid w:val="00946ECB"/>
    <w:rsid w:val="00947268"/>
    <w:rsid w:val="0094750E"/>
    <w:rsid w:val="00947613"/>
    <w:rsid w:val="00947C94"/>
    <w:rsid w:val="009507C8"/>
    <w:rsid w:val="0095115E"/>
    <w:rsid w:val="0095118A"/>
    <w:rsid w:val="00952468"/>
    <w:rsid w:val="00952936"/>
    <w:rsid w:val="00953C69"/>
    <w:rsid w:val="00953D11"/>
    <w:rsid w:val="00954767"/>
    <w:rsid w:val="0095487A"/>
    <w:rsid w:val="009548FB"/>
    <w:rsid w:val="00954F11"/>
    <w:rsid w:val="0095538B"/>
    <w:rsid w:val="00955526"/>
    <w:rsid w:val="009570B9"/>
    <w:rsid w:val="00957AF7"/>
    <w:rsid w:val="00957B6C"/>
    <w:rsid w:val="00960012"/>
    <w:rsid w:val="00960226"/>
    <w:rsid w:val="0096089A"/>
    <w:rsid w:val="00960ACA"/>
    <w:rsid w:val="00960C4F"/>
    <w:rsid w:val="00961C12"/>
    <w:rsid w:val="0096217C"/>
    <w:rsid w:val="00962441"/>
    <w:rsid w:val="00962C73"/>
    <w:rsid w:val="00963277"/>
    <w:rsid w:val="0096430C"/>
    <w:rsid w:val="00964B53"/>
    <w:rsid w:val="00964C3F"/>
    <w:rsid w:val="00964C6C"/>
    <w:rsid w:val="00965176"/>
    <w:rsid w:val="00965240"/>
    <w:rsid w:val="00965847"/>
    <w:rsid w:val="00965A3E"/>
    <w:rsid w:val="00965BDB"/>
    <w:rsid w:val="00965C48"/>
    <w:rsid w:val="009666F6"/>
    <w:rsid w:val="00966D9D"/>
    <w:rsid w:val="00966E4A"/>
    <w:rsid w:val="00967041"/>
    <w:rsid w:val="00970918"/>
    <w:rsid w:val="0097099E"/>
    <w:rsid w:val="00971761"/>
    <w:rsid w:val="0097216F"/>
    <w:rsid w:val="009725E9"/>
    <w:rsid w:val="00972C3B"/>
    <w:rsid w:val="00973057"/>
    <w:rsid w:val="00974D50"/>
    <w:rsid w:val="009751AF"/>
    <w:rsid w:val="00975326"/>
    <w:rsid w:val="0097548B"/>
    <w:rsid w:val="00975DEA"/>
    <w:rsid w:val="0097630F"/>
    <w:rsid w:val="00977876"/>
    <w:rsid w:val="00977CDF"/>
    <w:rsid w:val="00977DC4"/>
    <w:rsid w:val="009803AF"/>
    <w:rsid w:val="0098043F"/>
    <w:rsid w:val="00980C73"/>
    <w:rsid w:val="00981038"/>
    <w:rsid w:val="0098106E"/>
    <w:rsid w:val="00981511"/>
    <w:rsid w:val="00981D1C"/>
    <w:rsid w:val="00981E1C"/>
    <w:rsid w:val="00982118"/>
    <w:rsid w:val="00982C62"/>
    <w:rsid w:val="00982C91"/>
    <w:rsid w:val="00982F76"/>
    <w:rsid w:val="00982FA3"/>
    <w:rsid w:val="009830DA"/>
    <w:rsid w:val="009837E8"/>
    <w:rsid w:val="00983E99"/>
    <w:rsid w:val="009840FD"/>
    <w:rsid w:val="009843E8"/>
    <w:rsid w:val="00984701"/>
    <w:rsid w:val="00984847"/>
    <w:rsid w:val="00984BEC"/>
    <w:rsid w:val="009850DF"/>
    <w:rsid w:val="00985C1C"/>
    <w:rsid w:val="00985EB8"/>
    <w:rsid w:val="00985FB3"/>
    <w:rsid w:val="00986489"/>
    <w:rsid w:val="00986566"/>
    <w:rsid w:val="00986CC1"/>
    <w:rsid w:val="00986F4E"/>
    <w:rsid w:val="00987191"/>
    <w:rsid w:val="00987A5A"/>
    <w:rsid w:val="00987CB4"/>
    <w:rsid w:val="0099046D"/>
    <w:rsid w:val="0099097E"/>
    <w:rsid w:val="009921FC"/>
    <w:rsid w:val="0099272B"/>
    <w:rsid w:val="00992A0E"/>
    <w:rsid w:val="00993341"/>
    <w:rsid w:val="0099387C"/>
    <w:rsid w:val="0099399E"/>
    <w:rsid w:val="0099413C"/>
    <w:rsid w:val="00994230"/>
    <w:rsid w:val="0099479E"/>
    <w:rsid w:val="009951D8"/>
    <w:rsid w:val="00995355"/>
    <w:rsid w:val="0099586F"/>
    <w:rsid w:val="00996CB5"/>
    <w:rsid w:val="0099719E"/>
    <w:rsid w:val="00997C67"/>
    <w:rsid w:val="009A0169"/>
    <w:rsid w:val="009A1B56"/>
    <w:rsid w:val="009A248D"/>
    <w:rsid w:val="009A2F56"/>
    <w:rsid w:val="009A3C93"/>
    <w:rsid w:val="009A3FD0"/>
    <w:rsid w:val="009A4B95"/>
    <w:rsid w:val="009A51C7"/>
    <w:rsid w:val="009A59EC"/>
    <w:rsid w:val="009A5C56"/>
    <w:rsid w:val="009A5CA8"/>
    <w:rsid w:val="009A6ED0"/>
    <w:rsid w:val="009A706A"/>
    <w:rsid w:val="009A71AB"/>
    <w:rsid w:val="009A7745"/>
    <w:rsid w:val="009A7C3D"/>
    <w:rsid w:val="009B00FB"/>
    <w:rsid w:val="009B0156"/>
    <w:rsid w:val="009B0295"/>
    <w:rsid w:val="009B05BA"/>
    <w:rsid w:val="009B1B0E"/>
    <w:rsid w:val="009B2596"/>
    <w:rsid w:val="009B28A1"/>
    <w:rsid w:val="009B2D9B"/>
    <w:rsid w:val="009B35BC"/>
    <w:rsid w:val="009B3C1D"/>
    <w:rsid w:val="009B401F"/>
    <w:rsid w:val="009B428B"/>
    <w:rsid w:val="009B42B6"/>
    <w:rsid w:val="009B42CC"/>
    <w:rsid w:val="009B43D6"/>
    <w:rsid w:val="009B4C28"/>
    <w:rsid w:val="009B4FC0"/>
    <w:rsid w:val="009B5081"/>
    <w:rsid w:val="009B6202"/>
    <w:rsid w:val="009B6985"/>
    <w:rsid w:val="009B69B3"/>
    <w:rsid w:val="009B7011"/>
    <w:rsid w:val="009B71E4"/>
    <w:rsid w:val="009B7338"/>
    <w:rsid w:val="009C04EE"/>
    <w:rsid w:val="009C0CD4"/>
    <w:rsid w:val="009C15E7"/>
    <w:rsid w:val="009C17C8"/>
    <w:rsid w:val="009C1A50"/>
    <w:rsid w:val="009C1AC3"/>
    <w:rsid w:val="009C385B"/>
    <w:rsid w:val="009C3E1C"/>
    <w:rsid w:val="009C3E3C"/>
    <w:rsid w:val="009C4353"/>
    <w:rsid w:val="009C49C2"/>
    <w:rsid w:val="009C4E2D"/>
    <w:rsid w:val="009C62C0"/>
    <w:rsid w:val="009C6A88"/>
    <w:rsid w:val="009C765D"/>
    <w:rsid w:val="009C7946"/>
    <w:rsid w:val="009C7ADA"/>
    <w:rsid w:val="009D000A"/>
    <w:rsid w:val="009D14C3"/>
    <w:rsid w:val="009D189E"/>
    <w:rsid w:val="009D1A86"/>
    <w:rsid w:val="009D1E12"/>
    <w:rsid w:val="009D2444"/>
    <w:rsid w:val="009D2733"/>
    <w:rsid w:val="009D2925"/>
    <w:rsid w:val="009D2DA9"/>
    <w:rsid w:val="009D2E93"/>
    <w:rsid w:val="009D2EA9"/>
    <w:rsid w:val="009D3038"/>
    <w:rsid w:val="009D34C0"/>
    <w:rsid w:val="009D35A2"/>
    <w:rsid w:val="009D35FB"/>
    <w:rsid w:val="009D38CC"/>
    <w:rsid w:val="009D4BBE"/>
    <w:rsid w:val="009D4E16"/>
    <w:rsid w:val="009D5359"/>
    <w:rsid w:val="009D5893"/>
    <w:rsid w:val="009D6620"/>
    <w:rsid w:val="009D6C54"/>
    <w:rsid w:val="009D6F36"/>
    <w:rsid w:val="009D72B0"/>
    <w:rsid w:val="009D77C6"/>
    <w:rsid w:val="009D77CE"/>
    <w:rsid w:val="009D7DE3"/>
    <w:rsid w:val="009E004A"/>
    <w:rsid w:val="009E066B"/>
    <w:rsid w:val="009E1515"/>
    <w:rsid w:val="009E1521"/>
    <w:rsid w:val="009E1CFF"/>
    <w:rsid w:val="009E1FEE"/>
    <w:rsid w:val="009E2278"/>
    <w:rsid w:val="009E22A8"/>
    <w:rsid w:val="009E23EA"/>
    <w:rsid w:val="009E2D24"/>
    <w:rsid w:val="009E2EA0"/>
    <w:rsid w:val="009E305F"/>
    <w:rsid w:val="009E36AB"/>
    <w:rsid w:val="009E36FF"/>
    <w:rsid w:val="009E37D3"/>
    <w:rsid w:val="009E5028"/>
    <w:rsid w:val="009E50FB"/>
    <w:rsid w:val="009E5280"/>
    <w:rsid w:val="009E5386"/>
    <w:rsid w:val="009E5849"/>
    <w:rsid w:val="009E5DD1"/>
    <w:rsid w:val="009E5E12"/>
    <w:rsid w:val="009E60AD"/>
    <w:rsid w:val="009E68C8"/>
    <w:rsid w:val="009E6AB5"/>
    <w:rsid w:val="009E6DAB"/>
    <w:rsid w:val="009E6F4B"/>
    <w:rsid w:val="009E6FFE"/>
    <w:rsid w:val="009E703C"/>
    <w:rsid w:val="009E70AB"/>
    <w:rsid w:val="009E7E4C"/>
    <w:rsid w:val="009F08F5"/>
    <w:rsid w:val="009F0956"/>
    <w:rsid w:val="009F0EE5"/>
    <w:rsid w:val="009F1264"/>
    <w:rsid w:val="009F245B"/>
    <w:rsid w:val="009F25E6"/>
    <w:rsid w:val="009F2BE8"/>
    <w:rsid w:val="009F2F09"/>
    <w:rsid w:val="009F39A7"/>
    <w:rsid w:val="009F40B7"/>
    <w:rsid w:val="009F4188"/>
    <w:rsid w:val="009F4302"/>
    <w:rsid w:val="009F4393"/>
    <w:rsid w:val="009F4BE9"/>
    <w:rsid w:val="009F62D3"/>
    <w:rsid w:val="00A00112"/>
    <w:rsid w:val="00A008B5"/>
    <w:rsid w:val="00A017B4"/>
    <w:rsid w:val="00A01C53"/>
    <w:rsid w:val="00A01D38"/>
    <w:rsid w:val="00A02414"/>
    <w:rsid w:val="00A025B9"/>
    <w:rsid w:val="00A0355C"/>
    <w:rsid w:val="00A03A13"/>
    <w:rsid w:val="00A03AB8"/>
    <w:rsid w:val="00A040CD"/>
    <w:rsid w:val="00A04429"/>
    <w:rsid w:val="00A045B1"/>
    <w:rsid w:val="00A04B86"/>
    <w:rsid w:val="00A06446"/>
    <w:rsid w:val="00A06697"/>
    <w:rsid w:val="00A06A9B"/>
    <w:rsid w:val="00A06C40"/>
    <w:rsid w:val="00A10586"/>
    <w:rsid w:val="00A10A48"/>
    <w:rsid w:val="00A110DA"/>
    <w:rsid w:val="00A111F0"/>
    <w:rsid w:val="00A1132B"/>
    <w:rsid w:val="00A1175B"/>
    <w:rsid w:val="00A11930"/>
    <w:rsid w:val="00A11B54"/>
    <w:rsid w:val="00A11CDC"/>
    <w:rsid w:val="00A12152"/>
    <w:rsid w:val="00A1238C"/>
    <w:rsid w:val="00A1258E"/>
    <w:rsid w:val="00A1263D"/>
    <w:rsid w:val="00A12978"/>
    <w:rsid w:val="00A12A11"/>
    <w:rsid w:val="00A12AF2"/>
    <w:rsid w:val="00A12D8A"/>
    <w:rsid w:val="00A12E6C"/>
    <w:rsid w:val="00A136D0"/>
    <w:rsid w:val="00A13A33"/>
    <w:rsid w:val="00A13D1A"/>
    <w:rsid w:val="00A14153"/>
    <w:rsid w:val="00A14154"/>
    <w:rsid w:val="00A147A5"/>
    <w:rsid w:val="00A14B2F"/>
    <w:rsid w:val="00A14DC2"/>
    <w:rsid w:val="00A14DD6"/>
    <w:rsid w:val="00A15538"/>
    <w:rsid w:val="00A15D5E"/>
    <w:rsid w:val="00A161F8"/>
    <w:rsid w:val="00A169FA"/>
    <w:rsid w:val="00A1766A"/>
    <w:rsid w:val="00A200F4"/>
    <w:rsid w:val="00A206C9"/>
    <w:rsid w:val="00A20AC2"/>
    <w:rsid w:val="00A20C27"/>
    <w:rsid w:val="00A20E7D"/>
    <w:rsid w:val="00A21696"/>
    <w:rsid w:val="00A216BC"/>
    <w:rsid w:val="00A21C1D"/>
    <w:rsid w:val="00A23931"/>
    <w:rsid w:val="00A23FD6"/>
    <w:rsid w:val="00A24883"/>
    <w:rsid w:val="00A24A55"/>
    <w:rsid w:val="00A25317"/>
    <w:rsid w:val="00A25706"/>
    <w:rsid w:val="00A25D84"/>
    <w:rsid w:val="00A26029"/>
    <w:rsid w:val="00A262E4"/>
    <w:rsid w:val="00A268EA"/>
    <w:rsid w:val="00A26E71"/>
    <w:rsid w:val="00A27284"/>
    <w:rsid w:val="00A276BD"/>
    <w:rsid w:val="00A277F8"/>
    <w:rsid w:val="00A31CE0"/>
    <w:rsid w:val="00A31EF8"/>
    <w:rsid w:val="00A31FA9"/>
    <w:rsid w:val="00A32DD3"/>
    <w:rsid w:val="00A333BF"/>
    <w:rsid w:val="00A33825"/>
    <w:rsid w:val="00A3398F"/>
    <w:rsid w:val="00A33CFB"/>
    <w:rsid w:val="00A3474E"/>
    <w:rsid w:val="00A34943"/>
    <w:rsid w:val="00A34D12"/>
    <w:rsid w:val="00A35090"/>
    <w:rsid w:val="00A3528E"/>
    <w:rsid w:val="00A353DB"/>
    <w:rsid w:val="00A35583"/>
    <w:rsid w:val="00A35D63"/>
    <w:rsid w:val="00A35D7A"/>
    <w:rsid w:val="00A35FC6"/>
    <w:rsid w:val="00A36392"/>
    <w:rsid w:val="00A363EF"/>
    <w:rsid w:val="00A36D95"/>
    <w:rsid w:val="00A36DFE"/>
    <w:rsid w:val="00A370FD"/>
    <w:rsid w:val="00A3798C"/>
    <w:rsid w:val="00A37DD9"/>
    <w:rsid w:val="00A402F8"/>
    <w:rsid w:val="00A40ED7"/>
    <w:rsid w:val="00A40F83"/>
    <w:rsid w:val="00A412BA"/>
    <w:rsid w:val="00A41416"/>
    <w:rsid w:val="00A415FD"/>
    <w:rsid w:val="00A4192F"/>
    <w:rsid w:val="00A4200D"/>
    <w:rsid w:val="00A424BF"/>
    <w:rsid w:val="00A4258E"/>
    <w:rsid w:val="00A42619"/>
    <w:rsid w:val="00A432D1"/>
    <w:rsid w:val="00A43716"/>
    <w:rsid w:val="00A43B6B"/>
    <w:rsid w:val="00A43EAE"/>
    <w:rsid w:val="00A442C5"/>
    <w:rsid w:val="00A442CD"/>
    <w:rsid w:val="00A44712"/>
    <w:rsid w:val="00A4485C"/>
    <w:rsid w:val="00A4499C"/>
    <w:rsid w:val="00A44AF5"/>
    <w:rsid w:val="00A44B8B"/>
    <w:rsid w:val="00A44F6A"/>
    <w:rsid w:val="00A45EC4"/>
    <w:rsid w:val="00A46070"/>
    <w:rsid w:val="00A47212"/>
    <w:rsid w:val="00A474EA"/>
    <w:rsid w:val="00A501B2"/>
    <w:rsid w:val="00A5023E"/>
    <w:rsid w:val="00A5034A"/>
    <w:rsid w:val="00A50CE8"/>
    <w:rsid w:val="00A50FFA"/>
    <w:rsid w:val="00A5137D"/>
    <w:rsid w:val="00A539D1"/>
    <w:rsid w:val="00A54C49"/>
    <w:rsid w:val="00A54D66"/>
    <w:rsid w:val="00A54DAE"/>
    <w:rsid w:val="00A54DB7"/>
    <w:rsid w:val="00A5539C"/>
    <w:rsid w:val="00A55C54"/>
    <w:rsid w:val="00A55E60"/>
    <w:rsid w:val="00A56D3B"/>
    <w:rsid w:val="00A57450"/>
    <w:rsid w:val="00A57479"/>
    <w:rsid w:val="00A57C08"/>
    <w:rsid w:val="00A600D9"/>
    <w:rsid w:val="00A604CD"/>
    <w:rsid w:val="00A60BB1"/>
    <w:rsid w:val="00A60FA6"/>
    <w:rsid w:val="00A61ED4"/>
    <w:rsid w:val="00A637A0"/>
    <w:rsid w:val="00A63ECD"/>
    <w:rsid w:val="00A64093"/>
    <w:rsid w:val="00A640EB"/>
    <w:rsid w:val="00A643C0"/>
    <w:rsid w:val="00A64815"/>
    <w:rsid w:val="00A6496E"/>
    <w:rsid w:val="00A64F25"/>
    <w:rsid w:val="00A65043"/>
    <w:rsid w:val="00A66DF9"/>
    <w:rsid w:val="00A67654"/>
    <w:rsid w:val="00A67BF5"/>
    <w:rsid w:val="00A704BB"/>
    <w:rsid w:val="00A704E4"/>
    <w:rsid w:val="00A70B3E"/>
    <w:rsid w:val="00A7136A"/>
    <w:rsid w:val="00A71965"/>
    <w:rsid w:val="00A71C44"/>
    <w:rsid w:val="00A72296"/>
    <w:rsid w:val="00A724CD"/>
    <w:rsid w:val="00A7260D"/>
    <w:rsid w:val="00A7388E"/>
    <w:rsid w:val="00A73CB0"/>
    <w:rsid w:val="00A74398"/>
    <w:rsid w:val="00A74544"/>
    <w:rsid w:val="00A74548"/>
    <w:rsid w:val="00A74DF2"/>
    <w:rsid w:val="00A74E4D"/>
    <w:rsid w:val="00A750DA"/>
    <w:rsid w:val="00A7592E"/>
    <w:rsid w:val="00A76068"/>
    <w:rsid w:val="00A76C1F"/>
    <w:rsid w:val="00A803FC"/>
    <w:rsid w:val="00A8071A"/>
    <w:rsid w:val="00A8076A"/>
    <w:rsid w:val="00A80DD9"/>
    <w:rsid w:val="00A80FCA"/>
    <w:rsid w:val="00A81B3B"/>
    <w:rsid w:val="00A81CBC"/>
    <w:rsid w:val="00A82506"/>
    <w:rsid w:val="00A837CE"/>
    <w:rsid w:val="00A83DB5"/>
    <w:rsid w:val="00A83FBA"/>
    <w:rsid w:val="00A84636"/>
    <w:rsid w:val="00A84FE1"/>
    <w:rsid w:val="00A85080"/>
    <w:rsid w:val="00A862ED"/>
    <w:rsid w:val="00A86406"/>
    <w:rsid w:val="00A86853"/>
    <w:rsid w:val="00A86A20"/>
    <w:rsid w:val="00A86B75"/>
    <w:rsid w:val="00A86DD2"/>
    <w:rsid w:val="00A86E75"/>
    <w:rsid w:val="00A86F33"/>
    <w:rsid w:val="00A87F30"/>
    <w:rsid w:val="00A9065F"/>
    <w:rsid w:val="00A90B0E"/>
    <w:rsid w:val="00A91AA1"/>
    <w:rsid w:val="00A91C8C"/>
    <w:rsid w:val="00A91F0D"/>
    <w:rsid w:val="00A9235A"/>
    <w:rsid w:val="00A92C78"/>
    <w:rsid w:val="00A92FF7"/>
    <w:rsid w:val="00A93069"/>
    <w:rsid w:val="00A93137"/>
    <w:rsid w:val="00A93240"/>
    <w:rsid w:val="00A93D76"/>
    <w:rsid w:val="00A93D83"/>
    <w:rsid w:val="00A9468F"/>
    <w:rsid w:val="00A9498D"/>
    <w:rsid w:val="00A95335"/>
    <w:rsid w:val="00A9566B"/>
    <w:rsid w:val="00A9657F"/>
    <w:rsid w:val="00A9797D"/>
    <w:rsid w:val="00AA015F"/>
    <w:rsid w:val="00AA0C3A"/>
    <w:rsid w:val="00AA1723"/>
    <w:rsid w:val="00AA18F0"/>
    <w:rsid w:val="00AA190D"/>
    <w:rsid w:val="00AA1FDD"/>
    <w:rsid w:val="00AA22C3"/>
    <w:rsid w:val="00AA230D"/>
    <w:rsid w:val="00AA3587"/>
    <w:rsid w:val="00AA38BE"/>
    <w:rsid w:val="00AA3B8F"/>
    <w:rsid w:val="00AA4941"/>
    <w:rsid w:val="00AA49E9"/>
    <w:rsid w:val="00AA4DA5"/>
    <w:rsid w:val="00AA5475"/>
    <w:rsid w:val="00AA57E1"/>
    <w:rsid w:val="00AA5876"/>
    <w:rsid w:val="00AA606D"/>
    <w:rsid w:val="00AA6293"/>
    <w:rsid w:val="00AA65A5"/>
    <w:rsid w:val="00AA6A8A"/>
    <w:rsid w:val="00AA6DD8"/>
    <w:rsid w:val="00AA6FA3"/>
    <w:rsid w:val="00AA70BB"/>
    <w:rsid w:val="00AA757C"/>
    <w:rsid w:val="00AA78A0"/>
    <w:rsid w:val="00AA7F10"/>
    <w:rsid w:val="00AB0391"/>
    <w:rsid w:val="00AB2151"/>
    <w:rsid w:val="00AB221C"/>
    <w:rsid w:val="00AB2C59"/>
    <w:rsid w:val="00AB2C8A"/>
    <w:rsid w:val="00AB3694"/>
    <w:rsid w:val="00AB39ED"/>
    <w:rsid w:val="00AB42B6"/>
    <w:rsid w:val="00AB4D67"/>
    <w:rsid w:val="00AB545D"/>
    <w:rsid w:val="00AB54D7"/>
    <w:rsid w:val="00AB57C1"/>
    <w:rsid w:val="00AB57D3"/>
    <w:rsid w:val="00AB6886"/>
    <w:rsid w:val="00AB6931"/>
    <w:rsid w:val="00AB6AE4"/>
    <w:rsid w:val="00AB6E00"/>
    <w:rsid w:val="00AB6F37"/>
    <w:rsid w:val="00AB769E"/>
    <w:rsid w:val="00AB79A3"/>
    <w:rsid w:val="00AB7D55"/>
    <w:rsid w:val="00AC04BC"/>
    <w:rsid w:val="00AC0681"/>
    <w:rsid w:val="00AC154B"/>
    <w:rsid w:val="00AC1B72"/>
    <w:rsid w:val="00AC217C"/>
    <w:rsid w:val="00AC26FE"/>
    <w:rsid w:val="00AC2B26"/>
    <w:rsid w:val="00AC32A3"/>
    <w:rsid w:val="00AC350D"/>
    <w:rsid w:val="00AC3568"/>
    <w:rsid w:val="00AC3A5B"/>
    <w:rsid w:val="00AC3CF2"/>
    <w:rsid w:val="00AC3F33"/>
    <w:rsid w:val="00AC47EC"/>
    <w:rsid w:val="00AC4D4E"/>
    <w:rsid w:val="00AC4E5D"/>
    <w:rsid w:val="00AC534A"/>
    <w:rsid w:val="00AC6C53"/>
    <w:rsid w:val="00AC6E85"/>
    <w:rsid w:val="00AC7284"/>
    <w:rsid w:val="00AC74C4"/>
    <w:rsid w:val="00AC7AE3"/>
    <w:rsid w:val="00AC7CE6"/>
    <w:rsid w:val="00AD04E1"/>
    <w:rsid w:val="00AD0828"/>
    <w:rsid w:val="00AD0B13"/>
    <w:rsid w:val="00AD0E69"/>
    <w:rsid w:val="00AD103D"/>
    <w:rsid w:val="00AD13A7"/>
    <w:rsid w:val="00AD159C"/>
    <w:rsid w:val="00AD17FA"/>
    <w:rsid w:val="00AD19EC"/>
    <w:rsid w:val="00AD206C"/>
    <w:rsid w:val="00AD23D5"/>
    <w:rsid w:val="00AD2717"/>
    <w:rsid w:val="00AD3DBB"/>
    <w:rsid w:val="00AD3DC4"/>
    <w:rsid w:val="00AD4FF4"/>
    <w:rsid w:val="00AD531D"/>
    <w:rsid w:val="00AD600C"/>
    <w:rsid w:val="00AD63D6"/>
    <w:rsid w:val="00AD64FF"/>
    <w:rsid w:val="00AD6CD5"/>
    <w:rsid w:val="00AD733B"/>
    <w:rsid w:val="00AD7CA7"/>
    <w:rsid w:val="00AD7D1E"/>
    <w:rsid w:val="00AE0040"/>
    <w:rsid w:val="00AE1063"/>
    <w:rsid w:val="00AE1319"/>
    <w:rsid w:val="00AE184D"/>
    <w:rsid w:val="00AE1C03"/>
    <w:rsid w:val="00AE1F9B"/>
    <w:rsid w:val="00AE23E3"/>
    <w:rsid w:val="00AE2C12"/>
    <w:rsid w:val="00AE2F65"/>
    <w:rsid w:val="00AE317E"/>
    <w:rsid w:val="00AE35A5"/>
    <w:rsid w:val="00AE3D16"/>
    <w:rsid w:val="00AE3FD1"/>
    <w:rsid w:val="00AE439A"/>
    <w:rsid w:val="00AE4E2A"/>
    <w:rsid w:val="00AE5CF9"/>
    <w:rsid w:val="00AE5DB6"/>
    <w:rsid w:val="00AE6578"/>
    <w:rsid w:val="00AE6C3C"/>
    <w:rsid w:val="00AE702E"/>
    <w:rsid w:val="00AE73E0"/>
    <w:rsid w:val="00AF03C0"/>
    <w:rsid w:val="00AF166F"/>
    <w:rsid w:val="00AF1C03"/>
    <w:rsid w:val="00AF1D09"/>
    <w:rsid w:val="00AF2A8F"/>
    <w:rsid w:val="00AF3300"/>
    <w:rsid w:val="00AF39AF"/>
    <w:rsid w:val="00AF3E3B"/>
    <w:rsid w:val="00AF3E5A"/>
    <w:rsid w:val="00AF46FE"/>
    <w:rsid w:val="00AF47D7"/>
    <w:rsid w:val="00AF486F"/>
    <w:rsid w:val="00AF4949"/>
    <w:rsid w:val="00AF4F70"/>
    <w:rsid w:val="00AF548B"/>
    <w:rsid w:val="00AF55E0"/>
    <w:rsid w:val="00AF5666"/>
    <w:rsid w:val="00AF5870"/>
    <w:rsid w:val="00AF6251"/>
    <w:rsid w:val="00AF6619"/>
    <w:rsid w:val="00AF6CFD"/>
    <w:rsid w:val="00AF6D9C"/>
    <w:rsid w:val="00AF6F32"/>
    <w:rsid w:val="00AF7147"/>
    <w:rsid w:val="00AF7DC1"/>
    <w:rsid w:val="00B000AE"/>
    <w:rsid w:val="00B0040B"/>
    <w:rsid w:val="00B00830"/>
    <w:rsid w:val="00B00AB5"/>
    <w:rsid w:val="00B00CC0"/>
    <w:rsid w:val="00B00F5C"/>
    <w:rsid w:val="00B019C1"/>
    <w:rsid w:val="00B02147"/>
    <w:rsid w:val="00B0236E"/>
    <w:rsid w:val="00B02506"/>
    <w:rsid w:val="00B02ACE"/>
    <w:rsid w:val="00B03913"/>
    <w:rsid w:val="00B04CEA"/>
    <w:rsid w:val="00B05607"/>
    <w:rsid w:val="00B05A08"/>
    <w:rsid w:val="00B05F14"/>
    <w:rsid w:val="00B06737"/>
    <w:rsid w:val="00B0719F"/>
    <w:rsid w:val="00B0784C"/>
    <w:rsid w:val="00B07CE9"/>
    <w:rsid w:val="00B101D5"/>
    <w:rsid w:val="00B10633"/>
    <w:rsid w:val="00B10742"/>
    <w:rsid w:val="00B10B08"/>
    <w:rsid w:val="00B11138"/>
    <w:rsid w:val="00B11A78"/>
    <w:rsid w:val="00B11CFB"/>
    <w:rsid w:val="00B12111"/>
    <w:rsid w:val="00B1293F"/>
    <w:rsid w:val="00B131DE"/>
    <w:rsid w:val="00B13E18"/>
    <w:rsid w:val="00B14109"/>
    <w:rsid w:val="00B14410"/>
    <w:rsid w:val="00B1486D"/>
    <w:rsid w:val="00B148CE"/>
    <w:rsid w:val="00B150D6"/>
    <w:rsid w:val="00B15373"/>
    <w:rsid w:val="00B15639"/>
    <w:rsid w:val="00B15D15"/>
    <w:rsid w:val="00B15E42"/>
    <w:rsid w:val="00B15E7E"/>
    <w:rsid w:val="00B15EEE"/>
    <w:rsid w:val="00B16198"/>
    <w:rsid w:val="00B16A2C"/>
    <w:rsid w:val="00B16FB6"/>
    <w:rsid w:val="00B17022"/>
    <w:rsid w:val="00B1725F"/>
    <w:rsid w:val="00B176CB"/>
    <w:rsid w:val="00B177CA"/>
    <w:rsid w:val="00B17FAA"/>
    <w:rsid w:val="00B20539"/>
    <w:rsid w:val="00B20FDB"/>
    <w:rsid w:val="00B210D6"/>
    <w:rsid w:val="00B21736"/>
    <w:rsid w:val="00B218B1"/>
    <w:rsid w:val="00B21A33"/>
    <w:rsid w:val="00B224AA"/>
    <w:rsid w:val="00B22998"/>
    <w:rsid w:val="00B229FE"/>
    <w:rsid w:val="00B2302B"/>
    <w:rsid w:val="00B23D73"/>
    <w:rsid w:val="00B24363"/>
    <w:rsid w:val="00B2456E"/>
    <w:rsid w:val="00B24979"/>
    <w:rsid w:val="00B250A5"/>
    <w:rsid w:val="00B25651"/>
    <w:rsid w:val="00B256AC"/>
    <w:rsid w:val="00B25D02"/>
    <w:rsid w:val="00B26937"/>
    <w:rsid w:val="00B26CF2"/>
    <w:rsid w:val="00B26D59"/>
    <w:rsid w:val="00B26E8C"/>
    <w:rsid w:val="00B30243"/>
    <w:rsid w:val="00B3037C"/>
    <w:rsid w:val="00B30421"/>
    <w:rsid w:val="00B305AB"/>
    <w:rsid w:val="00B3070E"/>
    <w:rsid w:val="00B30DC8"/>
    <w:rsid w:val="00B315BB"/>
    <w:rsid w:val="00B31977"/>
    <w:rsid w:val="00B321BF"/>
    <w:rsid w:val="00B3235A"/>
    <w:rsid w:val="00B325B6"/>
    <w:rsid w:val="00B333FE"/>
    <w:rsid w:val="00B3382B"/>
    <w:rsid w:val="00B34AA7"/>
    <w:rsid w:val="00B35094"/>
    <w:rsid w:val="00B350F0"/>
    <w:rsid w:val="00B3539C"/>
    <w:rsid w:val="00B357AC"/>
    <w:rsid w:val="00B35992"/>
    <w:rsid w:val="00B35E4B"/>
    <w:rsid w:val="00B35FCC"/>
    <w:rsid w:val="00B36518"/>
    <w:rsid w:val="00B373FE"/>
    <w:rsid w:val="00B378CC"/>
    <w:rsid w:val="00B41615"/>
    <w:rsid w:val="00B41619"/>
    <w:rsid w:val="00B41FD8"/>
    <w:rsid w:val="00B420DF"/>
    <w:rsid w:val="00B428E2"/>
    <w:rsid w:val="00B42A2C"/>
    <w:rsid w:val="00B42A5C"/>
    <w:rsid w:val="00B42A98"/>
    <w:rsid w:val="00B42C64"/>
    <w:rsid w:val="00B42F51"/>
    <w:rsid w:val="00B42FAE"/>
    <w:rsid w:val="00B43801"/>
    <w:rsid w:val="00B43C27"/>
    <w:rsid w:val="00B440B6"/>
    <w:rsid w:val="00B448EF"/>
    <w:rsid w:val="00B45294"/>
    <w:rsid w:val="00B459D2"/>
    <w:rsid w:val="00B46537"/>
    <w:rsid w:val="00B47493"/>
    <w:rsid w:val="00B474C8"/>
    <w:rsid w:val="00B474DF"/>
    <w:rsid w:val="00B476DD"/>
    <w:rsid w:val="00B47915"/>
    <w:rsid w:val="00B47DC5"/>
    <w:rsid w:val="00B50E18"/>
    <w:rsid w:val="00B513A9"/>
    <w:rsid w:val="00B51568"/>
    <w:rsid w:val="00B51610"/>
    <w:rsid w:val="00B5167B"/>
    <w:rsid w:val="00B51A3C"/>
    <w:rsid w:val="00B51CE3"/>
    <w:rsid w:val="00B51FFA"/>
    <w:rsid w:val="00B520E3"/>
    <w:rsid w:val="00B52336"/>
    <w:rsid w:val="00B5388C"/>
    <w:rsid w:val="00B54E5C"/>
    <w:rsid w:val="00B54EC5"/>
    <w:rsid w:val="00B54F45"/>
    <w:rsid w:val="00B553A6"/>
    <w:rsid w:val="00B55CED"/>
    <w:rsid w:val="00B55D57"/>
    <w:rsid w:val="00B55F80"/>
    <w:rsid w:val="00B56480"/>
    <w:rsid w:val="00B565D6"/>
    <w:rsid w:val="00B56A3A"/>
    <w:rsid w:val="00B576A4"/>
    <w:rsid w:val="00B57998"/>
    <w:rsid w:val="00B57CD0"/>
    <w:rsid w:val="00B57DA9"/>
    <w:rsid w:val="00B60177"/>
    <w:rsid w:val="00B60294"/>
    <w:rsid w:val="00B60639"/>
    <w:rsid w:val="00B60664"/>
    <w:rsid w:val="00B60DD7"/>
    <w:rsid w:val="00B60FF2"/>
    <w:rsid w:val="00B619BC"/>
    <w:rsid w:val="00B620FB"/>
    <w:rsid w:val="00B6308E"/>
    <w:rsid w:val="00B631CB"/>
    <w:rsid w:val="00B63D58"/>
    <w:rsid w:val="00B6462C"/>
    <w:rsid w:val="00B64E8A"/>
    <w:rsid w:val="00B65588"/>
    <w:rsid w:val="00B65678"/>
    <w:rsid w:val="00B658D1"/>
    <w:rsid w:val="00B66064"/>
    <w:rsid w:val="00B66995"/>
    <w:rsid w:val="00B671A1"/>
    <w:rsid w:val="00B675A6"/>
    <w:rsid w:val="00B6794D"/>
    <w:rsid w:val="00B67B55"/>
    <w:rsid w:val="00B67C6C"/>
    <w:rsid w:val="00B70C61"/>
    <w:rsid w:val="00B70E49"/>
    <w:rsid w:val="00B70E5A"/>
    <w:rsid w:val="00B7220D"/>
    <w:rsid w:val="00B72A9C"/>
    <w:rsid w:val="00B749B6"/>
    <w:rsid w:val="00B7509A"/>
    <w:rsid w:val="00B75D5C"/>
    <w:rsid w:val="00B7613E"/>
    <w:rsid w:val="00B766C1"/>
    <w:rsid w:val="00B76966"/>
    <w:rsid w:val="00B76B96"/>
    <w:rsid w:val="00B76EFB"/>
    <w:rsid w:val="00B77129"/>
    <w:rsid w:val="00B77C37"/>
    <w:rsid w:val="00B80020"/>
    <w:rsid w:val="00B8038B"/>
    <w:rsid w:val="00B80643"/>
    <w:rsid w:val="00B807BF"/>
    <w:rsid w:val="00B809B1"/>
    <w:rsid w:val="00B80CB2"/>
    <w:rsid w:val="00B82543"/>
    <w:rsid w:val="00B82998"/>
    <w:rsid w:val="00B829EF"/>
    <w:rsid w:val="00B834B0"/>
    <w:rsid w:val="00B837F6"/>
    <w:rsid w:val="00B83DAE"/>
    <w:rsid w:val="00B84E07"/>
    <w:rsid w:val="00B84EA6"/>
    <w:rsid w:val="00B84FB4"/>
    <w:rsid w:val="00B8756E"/>
    <w:rsid w:val="00B87DF9"/>
    <w:rsid w:val="00B87E05"/>
    <w:rsid w:val="00B9096D"/>
    <w:rsid w:val="00B91951"/>
    <w:rsid w:val="00B91A58"/>
    <w:rsid w:val="00B91E08"/>
    <w:rsid w:val="00B91EAD"/>
    <w:rsid w:val="00B920B9"/>
    <w:rsid w:val="00B921F5"/>
    <w:rsid w:val="00B9271C"/>
    <w:rsid w:val="00B930D2"/>
    <w:rsid w:val="00B934E3"/>
    <w:rsid w:val="00B937CD"/>
    <w:rsid w:val="00B938BC"/>
    <w:rsid w:val="00B93997"/>
    <w:rsid w:val="00B93B54"/>
    <w:rsid w:val="00B93C98"/>
    <w:rsid w:val="00B94B88"/>
    <w:rsid w:val="00B95B46"/>
    <w:rsid w:val="00B96168"/>
    <w:rsid w:val="00B96F27"/>
    <w:rsid w:val="00B9710C"/>
    <w:rsid w:val="00B976BB"/>
    <w:rsid w:val="00BA01A7"/>
    <w:rsid w:val="00BA0224"/>
    <w:rsid w:val="00BA02E6"/>
    <w:rsid w:val="00BA05C8"/>
    <w:rsid w:val="00BA09AA"/>
    <w:rsid w:val="00BA0AD5"/>
    <w:rsid w:val="00BA0CA0"/>
    <w:rsid w:val="00BA0E3C"/>
    <w:rsid w:val="00BA1F74"/>
    <w:rsid w:val="00BA1FE7"/>
    <w:rsid w:val="00BA2B1D"/>
    <w:rsid w:val="00BA3D14"/>
    <w:rsid w:val="00BA435A"/>
    <w:rsid w:val="00BA435F"/>
    <w:rsid w:val="00BA4730"/>
    <w:rsid w:val="00BA54BA"/>
    <w:rsid w:val="00BA54D5"/>
    <w:rsid w:val="00BA5603"/>
    <w:rsid w:val="00BA5635"/>
    <w:rsid w:val="00BA56D9"/>
    <w:rsid w:val="00BA5A20"/>
    <w:rsid w:val="00BA5BBA"/>
    <w:rsid w:val="00BA6194"/>
    <w:rsid w:val="00BA6359"/>
    <w:rsid w:val="00BA6F60"/>
    <w:rsid w:val="00BA7834"/>
    <w:rsid w:val="00BA7B9A"/>
    <w:rsid w:val="00BA7EEE"/>
    <w:rsid w:val="00BB168D"/>
    <w:rsid w:val="00BB16BA"/>
    <w:rsid w:val="00BB2008"/>
    <w:rsid w:val="00BB29DF"/>
    <w:rsid w:val="00BB2CFC"/>
    <w:rsid w:val="00BB34DC"/>
    <w:rsid w:val="00BB35D0"/>
    <w:rsid w:val="00BB39BC"/>
    <w:rsid w:val="00BB3AC4"/>
    <w:rsid w:val="00BB4170"/>
    <w:rsid w:val="00BB4999"/>
    <w:rsid w:val="00BB4A99"/>
    <w:rsid w:val="00BB4BCD"/>
    <w:rsid w:val="00BB5457"/>
    <w:rsid w:val="00BB56C7"/>
    <w:rsid w:val="00BB5B62"/>
    <w:rsid w:val="00BB62B7"/>
    <w:rsid w:val="00BB6502"/>
    <w:rsid w:val="00BB6BCD"/>
    <w:rsid w:val="00BB70F9"/>
    <w:rsid w:val="00BB79D5"/>
    <w:rsid w:val="00BB7C9B"/>
    <w:rsid w:val="00BC03B3"/>
    <w:rsid w:val="00BC0430"/>
    <w:rsid w:val="00BC1527"/>
    <w:rsid w:val="00BC2306"/>
    <w:rsid w:val="00BC246C"/>
    <w:rsid w:val="00BC2778"/>
    <w:rsid w:val="00BC280D"/>
    <w:rsid w:val="00BC2F31"/>
    <w:rsid w:val="00BC3495"/>
    <w:rsid w:val="00BC4036"/>
    <w:rsid w:val="00BC4E45"/>
    <w:rsid w:val="00BC4F0A"/>
    <w:rsid w:val="00BC509F"/>
    <w:rsid w:val="00BC51D2"/>
    <w:rsid w:val="00BC5417"/>
    <w:rsid w:val="00BC5A0E"/>
    <w:rsid w:val="00BC64BE"/>
    <w:rsid w:val="00BC7155"/>
    <w:rsid w:val="00BC7550"/>
    <w:rsid w:val="00BD0B72"/>
    <w:rsid w:val="00BD14AC"/>
    <w:rsid w:val="00BD2668"/>
    <w:rsid w:val="00BD27F6"/>
    <w:rsid w:val="00BD3924"/>
    <w:rsid w:val="00BD3B59"/>
    <w:rsid w:val="00BD450F"/>
    <w:rsid w:val="00BD4512"/>
    <w:rsid w:val="00BD4F0C"/>
    <w:rsid w:val="00BD52AA"/>
    <w:rsid w:val="00BD566A"/>
    <w:rsid w:val="00BD5A14"/>
    <w:rsid w:val="00BD5A3F"/>
    <w:rsid w:val="00BD646E"/>
    <w:rsid w:val="00BE0937"/>
    <w:rsid w:val="00BE1061"/>
    <w:rsid w:val="00BE1321"/>
    <w:rsid w:val="00BE2519"/>
    <w:rsid w:val="00BE2893"/>
    <w:rsid w:val="00BE2EB4"/>
    <w:rsid w:val="00BE2F5A"/>
    <w:rsid w:val="00BE37D3"/>
    <w:rsid w:val="00BE46D1"/>
    <w:rsid w:val="00BE522A"/>
    <w:rsid w:val="00BE5418"/>
    <w:rsid w:val="00BE57B5"/>
    <w:rsid w:val="00BE5B9B"/>
    <w:rsid w:val="00BE5F5A"/>
    <w:rsid w:val="00BE6FFB"/>
    <w:rsid w:val="00BE76C9"/>
    <w:rsid w:val="00BE7A7C"/>
    <w:rsid w:val="00BE7CAD"/>
    <w:rsid w:val="00BE7D88"/>
    <w:rsid w:val="00BF07EE"/>
    <w:rsid w:val="00BF0A44"/>
    <w:rsid w:val="00BF0CEC"/>
    <w:rsid w:val="00BF1A44"/>
    <w:rsid w:val="00BF1D77"/>
    <w:rsid w:val="00BF1EDF"/>
    <w:rsid w:val="00BF3A74"/>
    <w:rsid w:val="00BF40BE"/>
    <w:rsid w:val="00BF4B0C"/>
    <w:rsid w:val="00BF4D3D"/>
    <w:rsid w:val="00BF4D9B"/>
    <w:rsid w:val="00BF5655"/>
    <w:rsid w:val="00BF5A51"/>
    <w:rsid w:val="00BF5B8C"/>
    <w:rsid w:val="00BF66B7"/>
    <w:rsid w:val="00BF6A68"/>
    <w:rsid w:val="00BF7152"/>
    <w:rsid w:val="00BF73F0"/>
    <w:rsid w:val="00BF75B1"/>
    <w:rsid w:val="00BF75C9"/>
    <w:rsid w:val="00BF76F2"/>
    <w:rsid w:val="00BF7BD3"/>
    <w:rsid w:val="00C00352"/>
    <w:rsid w:val="00C004FF"/>
    <w:rsid w:val="00C007CE"/>
    <w:rsid w:val="00C00A22"/>
    <w:rsid w:val="00C00F18"/>
    <w:rsid w:val="00C01881"/>
    <w:rsid w:val="00C01CE6"/>
    <w:rsid w:val="00C01D39"/>
    <w:rsid w:val="00C0200C"/>
    <w:rsid w:val="00C020A8"/>
    <w:rsid w:val="00C02186"/>
    <w:rsid w:val="00C0235E"/>
    <w:rsid w:val="00C032CB"/>
    <w:rsid w:val="00C034A4"/>
    <w:rsid w:val="00C03C50"/>
    <w:rsid w:val="00C03DD0"/>
    <w:rsid w:val="00C04379"/>
    <w:rsid w:val="00C04445"/>
    <w:rsid w:val="00C04705"/>
    <w:rsid w:val="00C04A7F"/>
    <w:rsid w:val="00C04E2B"/>
    <w:rsid w:val="00C051AA"/>
    <w:rsid w:val="00C060A0"/>
    <w:rsid w:val="00C069B6"/>
    <w:rsid w:val="00C07187"/>
    <w:rsid w:val="00C075C9"/>
    <w:rsid w:val="00C078ED"/>
    <w:rsid w:val="00C079E1"/>
    <w:rsid w:val="00C07FAD"/>
    <w:rsid w:val="00C106C4"/>
    <w:rsid w:val="00C109FD"/>
    <w:rsid w:val="00C10C57"/>
    <w:rsid w:val="00C111EA"/>
    <w:rsid w:val="00C119AD"/>
    <w:rsid w:val="00C11D34"/>
    <w:rsid w:val="00C1228D"/>
    <w:rsid w:val="00C13FED"/>
    <w:rsid w:val="00C14E7D"/>
    <w:rsid w:val="00C15722"/>
    <w:rsid w:val="00C16897"/>
    <w:rsid w:val="00C200C9"/>
    <w:rsid w:val="00C21D31"/>
    <w:rsid w:val="00C21D8E"/>
    <w:rsid w:val="00C22525"/>
    <w:rsid w:val="00C22E51"/>
    <w:rsid w:val="00C23D69"/>
    <w:rsid w:val="00C23DBB"/>
    <w:rsid w:val="00C23FE1"/>
    <w:rsid w:val="00C2410D"/>
    <w:rsid w:val="00C24BAF"/>
    <w:rsid w:val="00C24DD4"/>
    <w:rsid w:val="00C256B5"/>
    <w:rsid w:val="00C25F8B"/>
    <w:rsid w:val="00C265C0"/>
    <w:rsid w:val="00C26B9C"/>
    <w:rsid w:val="00C26B9E"/>
    <w:rsid w:val="00C27164"/>
    <w:rsid w:val="00C272EF"/>
    <w:rsid w:val="00C2732B"/>
    <w:rsid w:val="00C2753F"/>
    <w:rsid w:val="00C276A8"/>
    <w:rsid w:val="00C27975"/>
    <w:rsid w:val="00C27C59"/>
    <w:rsid w:val="00C27D14"/>
    <w:rsid w:val="00C300BC"/>
    <w:rsid w:val="00C30F09"/>
    <w:rsid w:val="00C318F7"/>
    <w:rsid w:val="00C319D2"/>
    <w:rsid w:val="00C31F85"/>
    <w:rsid w:val="00C32077"/>
    <w:rsid w:val="00C32534"/>
    <w:rsid w:val="00C326EE"/>
    <w:rsid w:val="00C32951"/>
    <w:rsid w:val="00C32C02"/>
    <w:rsid w:val="00C33235"/>
    <w:rsid w:val="00C33677"/>
    <w:rsid w:val="00C33C44"/>
    <w:rsid w:val="00C3401D"/>
    <w:rsid w:val="00C34137"/>
    <w:rsid w:val="00C3476B"/>
    <w:rsid w:val="00C35240"/>
    <w:rsid w:val="00C35384"/>
    <w:rsid w:val="00C355C0"/>
    <w:rsid w:val="00C3578A"/>
    <w:rsid w:val="00C35ECE"/>
    <w:rsid w:val="00C368B3"/>
    <w:rsid w:val="00C36F07"/>
    <w:rsid w:val="00C37214"/>
    <w:rsid w:val="00C372E8"/>
    <w:rsid w:val="00C378C0"/>
    <w:rsid w:val="00C409DC"/>
    <w:rsid w:val="00C40B1B"/>
    <w:rsid w:val="00C40E88"/>
    <w:rsid w:val="00C416A3"/>
    <w:rsid w:val="00C41785"/>
    <w:rsid w:val="00C41AD2"/>
    <w:rsid w:val="00C41FC1"/>
    <w:rsid w:val="00C42B0F"/>
    <w:rsid w:val="00C4341D"/>
    <w:rsid w:val="00C434C2"/>
    <w:rsid w:val="00C43940"/>
    <w:rsid w:val="00C44342"/>
    <w:rsid w:val="00C44694"/>
    <w:rsid w:val="00C44744"/>
    <w:rsid w:val="00C457C1"/>
    <w:rsid w:val="00C45F90"/>
    <w:rsid w:val="00C46625"/>
    <w:rsid w:val="00C46870"/>
    <w:rsid w:val="00C47545"/>
    <w:rsid w:val="00C47593"/>
    <w:rsid w:val="00C47748"/>
    <w:rsid w:val="00C5044B"/>
    <w:rsid w:val="00C5067F"/>
    <w:rsid w:val="00C506BD"/>
    <w:rsid w:val="00C50E55"/>
    <w:rsid w:val="00C51426"/>
    <w:rsid w:val="00C51622"/>
    <w:rsid w:val="00C51D6F"/>
    <w:rsid w:val="00C51FB3"/>
    <w:rsid w:val="00C5223C"/>
    <w:rsid w:val="00C522D2"/>
    <w:rsid w:val="00C52A35"/>
    <w:rsid w:val="00C52AFD"/>
    <w:rsid w:val="00C52C78"/>
    <w:rsid w:val="00C53213"/>
    <w:rsid w:val="00C53917"/>
    <w:rsid w:val="00C541DE"/>
    <w:rsid w:val="00C54334"/>
    <w:rsid w:val="00C54404"/>
    <w:rsid w:val="00C54C11"/>
    <w:rsid w:val="00C54C67"/>
    <w:rsid w:val="00C54E65"/>
    <w:rsid w:val="00C55FA1"/>
    <w:rsid w:val="00C56324"/>
    <w:rsid w:val="00C5653B"/>
    <w:rsid w:val="00C565A3"/>
    <w:rsid w:val="00C577F7"/>
    <w:rsid w:val="00C60667"/>
    <w:rsid w:val="00C607EB"/>
    <w:rsid w:val="00C61300"/>
    <w:rsid w:val="00C614F2"/>
    <w:rsid w:val="00C61AB9"/>
    <w:rsid w:val="00C61F84"/>
    <w:rsid w:val="00C62FF7"/>
    <w:rsid w:val="00C63135"/>
    <w:rsid w:val="00C637DC"/>
    <w:rsid w:val="00C63EE8"/>
    <w:rsid w:val="00C6432E"/>
    <w:rsid w:val="00C64900"/>
    <w:rsid w:val="00C64D03"/>
    <w:rsid w:val="00C6525C"/>
    <w:rsid w:val="00C65718"/>
    <w:rsid w:val="00C65C81"/>
    <w:rsid w:val="00C66772"/>
    <w:rsid w:val="00C66A69"/>
    <w:rsid w:val="00C66D2B"/>
    <w:rsid w:val="00C67580"/>
    <w:rsid w:val="00C67734"/>
    <w:rsid w:val="00C6781C"/>
    <w:rsid w:val="00C67C9C"/>
    <w:rsid w:val="00C67EA1"/>
    <w:rsid w:val="00C70AEE"/>
    <w:rsid w:val="00C70D5F"/>
    <w:rsid w:val="00C71D15"/>
    <w:rsid w:val="00C7234D"/>
    <w:rsid w:val="00C7244E"/>
    <w:rsid w:val="00C726C9"/>
    <w:rsid w:val="00C72801"/>
    <w:rsid w:val="00C72C0A"/>
    <w:rsid w:val="00C73E67"/>
    <w:rsid w:val="00C73FAD"/>
    <w:rsid w:val="00C7499B"/>
    <w:rsid w:val="00C74AE1"/>
    <w:rsid w:val="00C75483"/>
    <w:rsid w:val="00C757B8"/>
    <w:rsid w:val="00C75BC9"/>
    <w:rsid w:val="00C76350"/>
    <w:rsid w:val="00C76906"/>
    <w:rsid w:val="00C76B7C"/>
    <w:rsid w:val="00C76CC7"/>
    <w:rsid w:val="00C76F81"/>
    <w:rsid w:val="00C776A4"/>
    <w:rsid w:val="00C800DD"/>
    <w:rsid w:val="00C80920"/>
    <w:rsid w:val="00C80B03"/>
    <w:rsid w:val="00C81BA2"/>
    <w:rsid w:val="00C81D1E"/>
    <w:rsid w:val="00C8243F"/>
    <w:rsid w:val="00C8289B"/>
    <w:rsid w:val="00C82D54"/>
    <w:rsid w:val="00C82F3B"/>
    <w:rsid w:val="00C837C4"/>
    <w:rsid w:val="00C83829"/>
    <w:rsid w:val="00C83BCB"/>
    <w:rsid w:val="00C83EDD"/>
    <w:rsid w:val="00C848BA"/>
    <w:rsid w:val="00C84BF1"/>
    <w:rsid w:val="00C84CA2"/>
    <w:rsid w:val="00C85A36"/>
    <w:rsid w:val="00C85CD1"/>
    <w:rsid w:val="00C85E5F"/>
    <w:rsid w:val="00C86223"/>
    <w:rsid w:val="00C86A94"/>
    <w:rsid w:val="00C86C56"/>
    <w:rsid w:val="00C875DA"/>
    <w:rsid w:val="00C8773E"/>
    <w:rsid w:val="00C903DC"/>
    <w:rsid w:val="00C90601"/>
    <w:rsid w:val="00C9090C"/>
    <w:rsid w:val="00C90A37"/>
    <w:rsid w:val="00C90D16"/>
    <w:rsid w:val="00C9116A"/>
    <w:rsid w:val="00C91DE8"/>
    <w:rsid w:val="00C9265D"/>
    <w:rsid w:val="00C92824"/>
    <w:rsid w:val="00C92B5C"/>
    <w:rsid w:val="00C937BA"/>
    <w:rsid w:val="00C93E4E"/>
    <w:rsid w:val="00C949FC"/>
    <w:rsid w:val="00C95196"/>
    <w:rsid w:val="00C960CF"/>
    <w:rsid w:val="00C96672"/>
    <w:rsid w:val="00C96678"/>
    <w:rsid w:val="00C96704"/>
    <w:rsid w:val="00C96772"/>
    <w:rsid w:val="00C96CFA"/>
    <w:rsid w:val="00C96E5A"/>
    <w:rsid w:val="00C96EB5"/>
    <w:rsid w:val="00CA0257"/>
    <w:rsid w:val="00CA0917"/>
    <w:rsid w:val="00CA102B"/>
    <w:rsid w:val="00CA20E7"/>
    <w:rsid w:val="00CA283D"/>
    <w:rsid w:val="00CA29D1"/>
    <w:rsid w:val="00CA2DD6"/>
    <w:rsid w:val="00CA3247"/>
    <w:rsid w:val="00CA3752"/>
    <w:rsid w:val="00CA3999"/>
    <w:rsid w:val="00CA39C0"/>
    <w:rsid w:val="00CA4A3A"/>
    <w:rsid w:val="00CA4B2D"/>
    <w:rsid w:val="00CA5A58"/>
    <w:rsid w:val="00CA5AD3"/>
    <w:rsid w:val="00CA62DD"/>
    <w:rsid w:val="00CA693F"/>
    <w:rsid w:val="00CA69BA"/>
    <w:rsid w:val="00CA7830"/>
    <w:rsid w:val="00CA7DE6"/>
    <w:rsid w:val="00CB0066"/>
    <w:rsid w:val="00CB02EB"/>
    <w:rsid w:val="00CB0339"/>
    <w:rsid w:val="00CB0B6C"/>
    <w:rsid w:val="00CB110E"/>
    <w:rsid w:val="00CB11F8"/>
    <w:rsid w:val="00CB142C"/>
    <w:rsid w:val="00CB1D98"/>
    <w:rsid w:val="00CB2216"/>
    <w:rsid w:val="00CB225B"/>
    <w:rsid w:val="00CB2DC2"/>
    <w:rsid w:val="00CB2EF5"/>
    <w:rsid w:val="00CB3106"/>
    <w:rsid w:val="00CB33E4"/>
    <w:rsid w:val="00CB343D"/>
    <w:rsid w:val="00CB4230"/>
    <w:rsid w:val="00CB431B"/>
    <w:rsid w:val="00CB48BB"/>
    <w:rsid w:val="00CB4962"/>
    <w:rsid w:val="00CB4A77"/>
    <w:rsid w:val="00CB4D7F"/>
    <w:rsid w:val="00CB4EA5"/>
    <w:rsid w:val="00CB557F"/>
    <w:rsid w:val="00CB559E"/>
    <w:rsid w:val="00CB592B"/>
    <w:rsid w:val="00CB5C5F"/>
    <w:rsid w:val="00CB5E57"/>
    <w:rsid w:val="00CB600E"/>
    <w:rsid w:val="00CB61CF"/>
    <w:rsid w:val="00CB6573"/>
    <w:rsid w:val="00CB65B8"/>
    <w:rsid w:val="00CB6910"/>
    <w:rsid w:val="00CB6CDF"/>
    <w:rsid w:val="00CB7264"/>
    <w:rsid w:val="00CB730F"/>
    <w:rsid w:val="00CB761C"/>
    <w:rsid w:val="00CB76B5"/>
    <w:rsid w:val="00CB7AD6"/>
    <w:rsid w:val="00CC0495"/>
    <w:rsid w:val="00CC110F"/>
    <w:rsid w:val="00CC11B8"/>
    <w:rsid w:val="00CC1A96"/>
    <w:rsid w:val="00CC1AF9"/>
    <w:rsid w:val="00CC1F9F"/>
    <w:rsid w:val="00CC20E0"/>
    <w:rsid w:val="00CC2818"/>
    <w:rsid w:val="00CC2F7A"/>
    <w:rsid w:val="00CC3A70"/>
    <w:rsid w:val="00CC4033"/>
    <w:rsid w:val="00CC40B8"/>
    <w:rsid w:val="00CC4BAB"/>
    <w:rsid w:val="00CC5444"/>
    <w:rsid w:val="00CC5624"/>
    <w:rsid w:val="00CC5631"/>
    <w:rsid w:val="00CC5DA3"/>
    <w:rsid w:val="00CC62A6"/>
    <w:rsid w:val="00CC6618"/>
    <w:rsid w:val="00CC676C"/>
    <w:rsid w:val="00CC7A11"/>
    <w:rsid w:val="00CD04A8"/>
    <w:rsid w:val="00CD051B"/>
    <w:rsid w:val="00CD1582"/>
    <w:rsid w:val="00CD1DB1"/>
    <w:rsid w:val="00CD22B5"/>
    <w:rsid w:val="00CD22F4"/>
    <w:rsid w:val="00CD25E1"/>
    <w:rsid w:val="00CD367C"/>
    <w:rsid w:val="00CD4116"/>
    <w:rsid w:val="00CD42BE"/>
    <w:rsid w:val="00CD437B"/>
    <w:rsid w:val="00CD44C0"/>
    <w:rsid w:val="00CD454A"/>
    <w:rsid w:val="00CD4B8B"/>
    <w:rsid w:val="00CD4F54"/>
    <w:rsid w:val="00CD4FFE"/>
    <w:rsid w:val="00CD57FA"/>
    <w:rsid w:val="00CD5A6E"/>
    <w:rsid w:val="00CD61E8"/>
    <w:rsid w:val="00CD6C38"/>
    <w:rsid w:val="00CD6DA0"/>
    <w:rsid w:val="00CD711F"/>
    <w:rsid w:val="00CD7279"/>
    <w:rsid w:val="00CD74A7"/>
    <w:rsid w:val="00CD74AB"/>
    <w:rsid w:val="00CD79B2"/>
    <w:rsid w:val="00CE0C23"/>
    <w:rsid w:val="00CE157C"/>
    <w:rsid w:val="00CE1AF6"/>
    <w:rsid w:val="00CE2298"/>
    <w:rsid w:val="00CE3064"/>
    <w:rsid w:val="00CE345F"/>
    <w:rsid w:val="00CE39E4"/>
    <w:rsid w:val="00CE3C93"/>
    <w:rsid w:val="00CE4282"/>
    <w:rsid w:val="00CE54E1"/>
    <w:rsid w:val="00CE55B6"/>
    <w:rsid w:val="00CE5856"/>
    <w:rsid w:val="00CE5B25"/>
    <w:rsid w:val="00CE5BDE"/>
    <w:rsid w:val="00CE6A6D"/>
    <w:rsid w:val="00CE713C"/>
    <w:rsid w:val="00CE774C"/>
    <w:rsid w:val="00CF012E"/>
    <w:rsid w:val="00CF03FF"/>
    <w:rsid w:val="00CF04D4"/>
    <w:rsid w:val="00CF0B4C"/>
    <w:rsid w:val="00CF0CC8"/>
    <w:rsid w:val="00CF1018"/>
    <w:rsid w:val="00CF11B3"/>
    <w:rsid w:val="00CF1680"/>
    <w:rsid w:val="00CF18EB"/>
    <w:rsid w:val="00CF1BD7"/>
    <w:rsid w:val="00CF21A5"/>
    <w:rsid w:val="00CF2518"/>
    <w:rsid w:val="00CF28A3"/>
    <w:rsid w:val="00CF2B27"/>
    <w:rsid w:val="00CF2DDE"/>
    <w:rsid w:val="00CF344A"/>
    <w:rsid w:val="00CF39A0"/>
    <w:rsid w:val="00CF3D1C"/>
    <w:rsid w:val="00CF4713"/>
    <w:rsid w:val="00CF4B12"/>
    <w:rsid w:val="00CF58FE"/>
    <w:rsid w:val="00CF5BFF"/>
    <w:rsid w:val="00CF5EBE"/>
    <w:rsid w:val="00CF783B"/>
    <w:rsid w:val="00CF7D97"/>
    <w:rsid w:val="00CF7EEC"/>
    <w:rsid w:val="00D001C2"/>
    <w:rsid w:val="00D00779"/>
    <w:rsid w:val="00D009D8"/>
    <w:rsid w:val="00D0110D"/>
    <w:rsid w:val="00D012E1"/>
    <w:rsid w:val="00D01318"/>
    <w:rsid w:val="00D013B8"/>
    <w:rsid w:val="00D01665"/>
    <w:rsid w:val="00D0184C"/>
    <w:rsid w:val="00D01D1E"/>
    <w:rsid w:val="00D01E9E"/>
    <w:rsid w:val="00D02580"/>
    <w:rsid w:val="00D03BF7"/>
    <w:rsid w:val="00D03D4F"/>
    <w:rsid w:val="00D03E7C"/>
    <w:rsid w:val="00D03F1E"/>
    <w:rsid w:val="00D0428E"/>
    <w:rsid w:val="00D04426"/>
    <w:rsid w:val="00D0447B"/>
    <w:rsid w:val="00D04563"/>
    <w:rsid w:val="00D047D7"/>
    <w:rsid w:val="00D0482F"/>
    <w:rsid w:val="00D04A33"/>
    <w:rsid w:val="00D05892"/>
    <w:rsid w:val="00D06824"/>
    <w:rsid w:val="00D06C03"/>
    <w:rsid w:val="00D072FE"/>
    <w:rsid w:val="00D073D3"/>
    <w:rsid w:val="00D1037A"/>
    <w:rsid w:val="00D1058B"/>
    <w:rsid w:val="00D10AE7"/>
    <w:rsid w:val="00D10D09"/>
    <w:rsid w:val="00D1158B"/>
    <w:rsid w:val="00D1163E"/>
    <w:rsid w:val="00D12350"/>
    <w:rsid w:val="00D12362"/>
    <w:rsid w:val="00D12A4F"/>
    <w:rsid w:val="00D12D0A"/>
    <w:rsid w:val="00D13281"/>
    <w:rsid w:val="00D1486A"/>
    <w:rsid w:val="00D14C15"/>
    <w:rsid w:val="00D15AC6"/>
    <w:rsid w:val="00D15CB3"/>
    <w:rsid w:val="00D15F51"/>
    <w:rsid w:val="00D16056"/>
    <w:rsid w:val="00D16ED5"/>
    <w:rsid w:val="00D202B1"/>
    <w:rsid w:val="00D20662"/>
    <w:rsid w:val="00D20903"/>
    <w:rsid w:val="00D21291"/>
    <w:rsid w:val="00D21BF2"/>
    <w:rsid w:val="00D21C8A"/>
    <w:rsid w:val="00D225BA"/>
    <w:rsid w:val="00D2297E"/>
    <w:rsid w:val="00D22DE5"/>
    <w:rsid w:val="00D233BD"/>
    <w:rsid w:val="00D233D7"/>
    <w:rsid w:val="00D23CBB"/>
    <w:rsid w:val="00D24B8F"/>
    <w:rsid w:val="00D253F2"/>
    <w:rsid w:val="00D25806"/>
    <w:rsid w:val="00D25E9D"/>
    <w:rsid w:val="00D25F1C"/>
    <w:rsid w:val="00D26C85"/>
    <w:rsid w:val="00D26DE6"/>
    <w:rsid w:val="00D26EE7"/>
    <w:rsid w:val="00D27FA5"/>
    <w:rsid w:val="00D303CA"/>
    <w:rsid w:val="00D30718"/>
    <w:rsid w:val="00D322FB"/>
    <w:rsid w:val="00D32475"/>
    <w:rsid w:val="00D32EF4"/>
    <w:rsid w:val="00D3389C"/>
    <w:rsid w:val="00D33F81"/>
    <w:rsid w:val="00D34770"/>
    <w:rsid w:val="00D34850"/>
    <w:rsid w:val="00D35060"/>
    <w:rsid w:val="00D35241"/>
    <w:rsid w:val="00D369D4"/>
    <w:rsid w:val="00D36AD7"/>
    <w:rsid w:val="00D36B93"/>
    <w:rsid w:val="00D373E9"/>
    <w:rsid w:val="00D37C61"/>
    <w:rsid w:val="00D403FF"/>
    <w:rsid w:val="00D404C4"/>
    <w:rsid w:val="00D40CE9"/>
    <w:rsid w:val="00D4188A"/>
    <w:rsid w:val="00D4194F"/>
    <w:rsid w:val="00D42115"/>
    <w:rsid w:val="00D42C4A"/>
    <w:rsid w:val="00D42EFD"/>
    <w:rsid w:val="00D457D1"/>
    <w:rsid w:val="00D458AA"/>
    <w:rsid w:val="00D46338"/>
    <w:rsid w:val="00D4646D"/>
    <w:rsid w:val="00D46BA2"/>
    <w:rsid w:val="00D46F0A"/>
    <w:rsid w:val="00D47234"/>
    <w:rsid w:val="00D47281"/>
    <w:rsid w:val="00D47581"/>
    <w:rsid w:val="00D50295"/>
    <w:rsid w:val="00D5069A"/>
    <w:rsid w:val="00D50E43"/>
    <w:rsid w:val="00D51469"/>
    <w:rsid w:val="00D5212C"/>
    <w:rsid w:val="00D523EF"/>
    <w:rsid w:val="00D52B45"/>
    <w:rsid w:val="00D52B78"/>
    <w:rsid w:val="00D530EB"/>
    <w:rsid w:val="00D53202"/>
    <w:rsid w:val="00D53393"/>
    <w:rsid w:val="00D535B6"/>
    <w:rsid w:val="00D549A7"/>
    <w:rsid w:val="00D55235"/>
    <w:rsid w:val="00D5538C"/>
    <w:rsid w:val="00D55D78"/>
    <w:rsid w:val="00D56AA1"/>
    <w:rsid w:val="00D572B2"/>
    <w:rsid w:val="00D5769D"/>
    <w:rsid w:val="00D57F53"/>
    <w:rsid w:val="00D60CAB"/>
    <w:rsid w:val="00D610FD"/>
    <w:rsid w:val="00D612AF"/>
    <w:rsid w:val="00D615F3"/>
    <w:rsid w:val="00D619F3"/>
    <w:rsid w:val="00D62286"/>
    <w:rsid w:val="00D62A5B"/>
    <w:rsid w:val="00D62B43"/>
    <w:rsid w:val="00D62DE5"/>
    <w:rsid w:val="00D62ECD"/>
    <w:rsid w:val="00D62EFA"/>
    <w:rsid w:val="00D63748"/>
    <w:rsid w:val="00D637E1"/>
    <w:rsid w:val="00D639F0"/>
    <w:rsid w:val="00D63C1B"/>
    <w:rsid w:val="00D63D76"/>
    <w:rsid w:val="00D64483"/>
    <w:rsid w:val="00D64B8F"/>
    <w:rsid w:val="00D64BFF"/>
    <w:rsid w:val="00D64DE1"/>
    <w:rsid w:val="00D64E3F"/>
    <w:rsid w:val="00D653D0"/>
    <w:rsid w:val="00D654D6"/>
    <w:rsid w:val="00D6692A"/>
    <w:rsid w:val="00D66E55"/>
    <w:rsid w:val="00D674E9"/>
    <w:rsid w:val="00D6799A"/>
    <w:rsid w:val="00D7009C"/>
    <w:rsid w:val="00D70F17"/>
    <w:rsid w:val="00D712DA"/>
    <w:rsid w:val="00D719EF"/>
    <w:rsid w:val="00D72327"/>
    <w:rsid w:val="00D727E0"/>
    <w:rsid w:val="00D72B87"/>
    <w:rsid w:val="00D72C72"/>
    <w:rsid w:val="00D7361D"/>
    <w:rsid w:val="00D737B8"/>
    <w:rsid w:val="00D74160"/>
    <w:rsid w:val="00D741D5"/>
    <w:rsid w:val="00D7539A"/>
    <w:rsid w:val="00D75D22"/>
    <w:rsid w:val="00D75DA5"/>
    <w:rsid w:val="00D76251"/>
    <w:rsid w:val="00D76C58"/>
    <w:rsid w:val="00D76CF2"/>
    <w:rsid w:val="00D76E7C"/>
    <w:rsid w:val="00D808F9"/>
    <w:rsid w:val="00D80B40"/>
    <w:rsid w:val="00D8140E"/>
    <w:rsid w:val="00D8155B"/>
    <w:rsid w:val="00D8176F"/>
    <w:rsid w:val="00D81A97"/>
    <w:rsid w:val="00D81E79"/>
    <w:rsid w:val="00D825A5"/>
    <w:rsid w:val="00D825B7"/>
    <w:rsid w:val="00D82795"/>
    <w:rsid w:val="00D8290E"/>
    <w:rsid w:val="00D82AD1"/>
    <w:rsid w:val="00D82E6E"/>
    <w:rsid w:val="00D83040"/>
    <w:rsid w:val="00D8323B"/>
    <w:rsid w:val="00D832DA"/>
    <w:rsid w:val="00D83374"/>
    <w:rsid w:val="00D83489"/>
    <w:rsid w:val="00D83D13"/>
    <w:rsid w:val="00D841AC"/>
    <w:rsid w:val="00D84350"/>
    <w:rsid w:val="00D84540"/>
    <w:rsid w:val="00D847AB"/>
    <w:rsid w:val="00D8589D"/>
    <w:rsid w:val="00D85A81"/>
    <w:rsid w:val="00D86466"/>
    <w:rsid w:val="00D8652C"/>
    <w:rsid w:val="00D870E8"/>
    <w:rsid w:val="00D87423"/>
    <w:rsid w:val="00D87452"/>
    <w:rsid w:val="00D87485"/>
    <w:rsid w:val="00D90070"/>
    <w:rsid w:val="00D907CB"/>
    <w:rsid w:val="00D91BF2"/>
    <w:rsid w:val="00D92A9B"/>
    <w:rsid w:val="00D92C56"/>
    <w:rsid w:val="00D92EB9"/>
    <w:rsid w:val="00D93C1C"/>
    <w:rsid w:val="00D94026"/>
    <w:rsid w:val="00D94120"/>
    <w:rsid w:val="00D951DD"/>
    <w:rsid w:val="00D952ED"/>
    <w:rsid w:val="00D957FA"/>
    <w:rsid w:val="00D962AF"/>
    <w:rsid w:val="00D9664C"/>
    <w:rsid w:val="00D97404"/>
    <w:rsid w:val="00D975A3"/>
    <w:rsid w:val="00D979D0"/>
    <w:rsid w:val="00DA0095"/>
    <w:rsid w:val="00DA0754"/>
    <w:rsid w:val="00DA08CA"/>
    <w:rsid w:val="00DA0F37"/>
    <w:rsid w:val="00DA101A"/>
    <w:rsid w:val="00DA122C"/>
    <w:rsid w:val="00DA2283"/>
    <w:rsid w:val="00DA2FD5"/>
    <w:rsid w:val="00DA31FA"/>
    <w:rsid w:val="00DA3436"/>
    <w:rsid w:val="00DA4838"/>
    <w:rsid w:val="00DA4989"/>
    <w:rsid w:val="00DA5721"/>
    <w:rsid w:val="00DA5D80"/>
    <w:rsid w:val="00DA6173"/>
    <w:rsid w:val="00DA7477"/>
    <w:rsid w:val="00DA7573"/>
    <w:rsid w:val="00DA771E"/>
    <w:rsid w:val="00DA7BD4"/>
    <w:rsid w:val="00DB0191"/>
    <w:rsid w:val="00DB01AC"/>
    <w:rsid w:val="00DB0359"/>
    <w:rsid w:val="00DB0D63"/>
    <w:rsid w:val="00DB0EF6"/>
    <w:rsid w:val="00DB0F8A"/>
    <w:rsid w:val="00DB26A8"/>
    <w:rsid w:val="00DB26AE"/>
    <w:rsid w:val="00DB27CF"/>
    <w:rsid w:val="00DB2D58"/>
    <w:rsid w:val="00DB324C"/>
    <w:rsid w:val="00DB3373"/>
    <w:rsid w:val="00DB3660"/>
    <w:rsid w:val="00DB36AC"/>
    <w:rsid w:val="00DB3939"/>
    <w:rsid w:val="00DB3ABE"/>
    <w:rsid w:val="00DB3D34"/>
    <w:rsid w:val="00DB3FD3"/>
    <w:rsid w:val="00DB4001"/>
    <w:rsid w:val="00DB462C"/>
    <w:rsid w:val="00DB4974"/>
    <w:rsid w:val="00DB4EF8"/>
    <w:rsid w:val="00DB571E"/>
    <w:rsid w:val="00DB5B5E"/>
    <w:rsid w:val="00DB5F2A"/>
    <w:rsid w:val="00DB6F45"/>
    <w:rsid w:val="00DB7078"/>
    <w:rsid w:val="00DB72B7"/>
    <w:rsid w:val="00DB7546"/>
    <w:rsid w:val="00DB7619"/>
    <w:rsid w:val="00DC00B3"/>
    <w:rsid w:val="00DC0624"/>
    <w:rsid w:val="00DC0D1C"/>
    <w:rsid w:val="00DC0FC3"/>
    <w:rsid w:val="00DC1A58"/>
    <w:rsid w:val="00DC1AC0"/>
    <w:rsid w:val="00DC1CDD"/>
    <w:rsid w:val="00DC1D8E"/>
    <w:rsid w:val="00DC20C3"/>
    <w:rsid w:val="00DC227A"/>
    <w:rsid w:val="00DC22F0"/>
    <w:rsid w:val="00DC2360"/>
    <w:rsid w:val="00DC26E4"/>
    <w:rsid w:val="00DC2BAE"/>
    <w:rsid w:val="00DC2CEE"/>
    <w:rsid w:val="00DC3257"/>
    <w:rsid w:val="00DC3279"/>
    <w:rsid w:val="00DC3BF1"/>
    <w:rsid w:val="00DC495A"/>
    <w:rsid w:val="00DC4A1E"/>
    <w:rsid w:val="00DC4A77"/>
    <w:rsid w:val="00DC4D1D"/>
    <w:rsid w:val="00DC4D87"/>
    <w:rsid w:val="00DC54EB"/>
    <w:rsid w:val="00DC580A"/>
    <w:rsid w:val="00DC59A7"/>
    <w:rsid w:val="00DC5B50"/>
    <w:rsid w:val="00DC5E66"/>
    <w:rsid w:val="00DC60E1"/>
    <w:rsid w:val="00DC66BC"/>
    <w:rsid w:val="00DC6A56"/>
    <w:rsid w:val="00DC6F94"/>
    <w:rsid w:val="00DC727F"/>
    <w:rsid w:val="00DC7BEF"/>
    <w:rsid w:val="00DC7E78"/>
    <w:rsid w:val="00DD0493"/>
    <w:rsid w:val="00DD0924"/>
    <w:rsid w:val="00DD096E"/>
    <w:rsid w:val="00DD0CBF"/>
    <w:rsid w:val="00DD1071"/>
    <w:rsid w:val="00DD12FD"/>
    <w:rsid w:val="00DD1576"/>
    <w:rsid w:val="00DD2893"/>
    <w:rsid w:val="00DD2DB1"/>
    <w:rsid w:val="00DD2DC8"/>
    <w:rsid w:val="00DD3D9F"/>
    <w:rsid w:val="00DD4717"/>
    <w:rsid w:val="00DD4E34"/>
    <w:rsid w:val="00DD4F74"/>
    <w:rsid w:val="00DD526D"/>
    <w:rsid w:val="00DD531F"/>
    <w:rsid w:val="00DD556C"/>
    <w:rsid w:val="00DD5737"/>
    <w:rsid w:val="00DD5E81"/>
    <w:rsid w:val="00DD6C46"/>
    <w:rsid w:val="00DD6C7A"/>
    <w:rsid w:val="00DD6F44"/>
    <w:rsid w:val="00DD703B"/>
    <w:rsid w:val="00DD70B3"/>
    <w:rsid w:val="00DD7CCA"/>
    <w:rsid w:val="00DE0BDE"/>
    <w:rsid w:val="00DE0EEF"/>
    <w:rsid w:val="00DE10CF"/>
    <w:rsid w:val="00DE1270"/>
    <w:rsid w:val="00DE1E1E"/>
    <w:rsid w:val="00DE223E"/>
    <w:rsid w:val="00DE2794"/>
    <w:rsid w:val="00DE2D33"/>
    <w:rsid w:val="00DE34EB"/>
    <w:rsid w:val="00DE3592"/>
    <w:rsid w:val="00DE3E78"/>
    <w:rsid w:val="00DE41F8"/>
    <w:rsid w:val="00DE44CC"/>
    <w:rsid w:val="00DE452D"/>
    <w:rsid w:val="00DE4546"/>
    <w:rsid w:val="00DE47DD"/>
    <w:rsid w:val="00DE4B9D"/>
    <w:rsid w:val="00DE50EA"/>
    <w:rsid w:val="00DE545C"/>
    <w:rsid w:val="00DE5C9F"/>
    <w:rsid w:val="00DE642D"/>
    <w:rsid w:val="00DE71F7"/>
    <w:rsid w:val="00DE734E"/>
    <w:rsid w:val="00DE748B"/>
    <w:rsid w:val="00DE7887"/>
    <w:rsid w:val="00DE78AF"/>
    <w:rsid w:val="00DE7965"/>
    <w:rsid w:val="00DE7BF8"/>
    <w:rsid w:val="00DF077A"/>
    <w:rsid w:val="00DF0A1A"/>
    <w:rsid w:val="00DF0DC3"/>
    <w:rsid w:val="00DF1387"/>
    <w:rsid w:val="00DF14F9"/>
    <w:rsid w:val="00DF1C2D"/>
    <w:rsid w:val="00DF1FAE"/>
    <w:rsid w:val="00DF2AD9"/>
    <w:rsid w:val="00DF50B5"/>
    <w:rsid w:val="00DF54D0"/>
    <w:rsid w:val="00DF580C"/>
    <w:rsid w:val="00DF5854"/>
    <w:rsid w:val="00DF5C1A"/>
    <w:rsid w:val="00DF6BCB"/>
    <w:rsid w:val="00DF6D45"/>
    <w:rsid w:val="00DF7042"/>
    <w:rsid w:val="00DF78FD"/>
    <w:rsid w:val="00DF7EFE"/>
    <w:rsid w:val="00E00577"/>
    <w:rsid w:val="00E00ABC"/>
    <w:rsid w:val="00E00E15"/>
    <w:rsid w:val="00E00F63"/>
    <w:rsid w:val="00E01210"/>
    <w:rsid w:val="00E0123F"/>
    <w:rsid w:val="00E01D50"/>
    <w:rsid w:val="00E01D74"/>
    <w:rsid w:val="00E01E65"/>
    <w:rsid w:val="00E024B1"/>
    <w:rsid w:val="00E02664"/>
    <w:rsid w:val="00E02C4D"/>
    <w:rsid w:val="00E031A5"/>
    <w:rsid w:val="00E0341B"/>
    <w:rsid w:val="00E0348F"/>
    <w:rsid w:val="00E035A6"/>
    <w:rsid w:val="00E038F5"/>
    <w:rsid w:val="00E03A27"/>
    <w:rsid w:val="00E03C93"/>
    <w:rsid w:val="00E03D67"/>
    <w:rsid w:val="00E04510"/>
    <w:rsid w:val="00E04784"/>
    <w:rsid w:val="00E04A34"/>
    <w:rsid w:val="00E05569"/>
    <w:rsid w:val="00E05A6C"/>
    <w:rsid w:val="00E05F59"/>
    <w:rsid w:val="00E0655D"/>
    <w:rsid w:val="00E1024A"/>
    <w:rsid w:val="00E10B17"/>
    <w:rsid w:val="00E10B67"/>
    <w:rsid w:val="00E10CCB"/>
    <w:rsid w:val="00E11B00"/>
    <w:rsid w:val="00E12742"/>
    <w:rsid w:val="00E12975"/>
    <w:rsid w:val="00E12A8E"/>
    <w:rsid w:val="00E12AB9"/>
    <w:rsid w:val="00E12B67"/>
    <w:rsid w:val="00E141D3"/>
    <w:rsid w:val="00E14941"/>
    <w:rsid w:val="00E1526B"/>
    <w:rsid w:val="00E1534B"/>
    <w:rsid w:val="00E15408"/>
    <w:rsid w:val="00E15743"/>
    <w:rsid w:val="00E15C52"/>
    <w:rsid w:val="00E15EDA"/>
    <w:rsid w:val="00E15F0B"/>
    <w:rsid w:val="00E160E8"/>
    <w:rsid w:val="00E16199"/>
    <w:rsid w:val="00E16311"/>
    <w:rsid w:val="00E16621"/>
    <w:rsid w:val="00E16F73"/>
    <w:rsid w:val="00E1702C"/>
    <w:rsid w:val="00E20CC5"/>
    <w:rsid w:val="00E20DA8"/>
    <w:rsid w:val="00E20DDA"/>
    <w:rsid w:val="00E21185"/>
    <w:rsid w:val="00E21ACA"/>
    <w:rsid w:val="00E21B12"/>
    <w:rsid w:val="00E2203E"/>
    <w:rsid w:val="00E22B80"/>
    <w:rsid w:val="00E22C0E"/>
    <w:rsid w:val="00E22CFF"/>
    <w:rsid w:val="00E231CD"/>
    <w:rsid w:val="00E231E1"/>
    <w:rsid w:val="00E23537"/>
    <w:rsid w:val="00E2353D"/>
    <w:rsid w:val="00E23558"/>
    <w:rsid w:val="00E23888"/>
    <w:rsid w:val="00E23B9C"/>
    <w:rsid w:val="00E23CE3"/>
    <w:rsid w:val="00E23CF7"/>
    <w:rsid w:val="00E23E76"/>
    <w:rsid w:val="00E249DB"/>
    <w:rsid w:val="00E253A3"/>
    <w:rsid w:val="00E25402"/>
    <w:rsid w:val="00E259B0"/>
    <w:rsid w:val="00E25AF8"/>
    <w:rsid w:val="00E26AEC"/>
    <w:rsid w:val="00E27359"/>
    <w:rsid w:val="00E2757B"/>
    <w:rsid w:val="00E2792D"/>
    <w:rsid w:val="00E30828"/>
    <w:rsid w:val="00E30876"/>
    <w:rsid w:val="00E30B37"/>
    <w:rsid w:val="00E30F44"/>
    <w:rsid w:val="00E3109C"/>
    <w:rsid w:val="00E311D1"/>
    <w:rsid w:val="00E3146A"/>
    <w:rsid w:val="00E314C9"/>
    <w:rsid w:val="00E318ED"/>
    <w:rsid w:val="00E31C2D"/>
    <w:rsid w:val="00E32432"/>
    <w:rsid w:val="00E333FC"/>
    <w:rsid w:val="00E33443"/>
    <w:rsid w:val="00E33B1E"/>
    <w:rsid w:val="00E34277"/>
    <w:rsid w:val="00E349B5"/>
    <w:rsid w:val="00E3621B"/>
    <w:rsid w:val="00E36F43"/>
    <w:rsid w:val="00E37A54"/>
    <w:rsid w:val="00E37F0C"/>
    <w:rsid w:val="00E405B5"/>
    <w:rsid w:val="00E407B8"/>
    <w:rsid w:val="00E40ADF"/>
    <w:rsid w:val="00E40BEB"/>
    <w:rsid w:val="00E41239"/>
    <w:rsid w:val="00E418E3"/>
    <w:rsid w:val="00E42008"/>
    <w:rsid w:val="00E423DE"/>
    <w:rsid w:val="00E42F07"/>
    <w:rsid w:val="00E4370F"/>
    <w:rsid w:val="00E43BFF"/>
    <w:rsid w:val="00E4441D"/>
    <w:rsid w:val="00E453AB"/>
    <w:rsid w:val="00E455C4"/>
    <w:rsid w:val="00E45922"/>
    <w:rsid w:val="00E45927"/>
    <w:rsid w:val="00E45A50"/>
    <w:rsid w:val="00E45D84"/>
    <w:rsid w:val="00E462E6"/>
    <w:rsid w:val="00E463A0"/>
    <w:rsid w:val="00E47839"/>
    <w:rsid w:val="00E50A54"/>
    <w:rsid w:val="00E514C6"/>
    <w:rsid w:val="00E51BE2"/>
    <w:rsid w:val="00E51CDE"/>
    <w:rsid w:val="00E5210B"/>
    <w:rsid w:val="00E529B0"/>
    <w:rsid w:val="00E53631"/>
    <w:rsid w:val="00E5388F"/>
    <w:rsid w:val="00E53C22"/>
    <w:rsid w:val="00E53D23"/>
    <w:rsid w:val="00E54239"/>
    <w:rsid w:val="00E54272"/>
    <w:rsid w:val="00E542BC"/>
    <w:rsid w:val="00E54521"/>
    <w:rsid w:val="00E54617"/>
    <w:rsid w:val="00E5484B"/>
    <w:rsid w:val="00E54B5D"/>
    <w:rsid w:val="00E54EC7"/>
    <w:rsid w:val="00E56023"/>
    <w:rsid w:val="00E56325"/>
    <w:rsid w:val="00E56D6E"/>
    <w:rsid w:val="00E56FEF"/>
    <w:rsid w:val="00E577F9"/>
    <w:rsid w:val="00E57FB5"/>
    <w:rsid w:val="00E60F14"/>
    <w:rsid w:val="00E61B23"/>
    <w:rsid w:val="00E61EA9"/>
    <w:rsid w:val="00E622C3"/>
    <w:rsid w:val="00E6231F"/>
    <w:rsid w:val="00E625BE"/>
    <w:rsid w:val="00E6284B"/>
    <w:rsid w:val="00E62D07"/>
    <w:rsid w:val="00E62DAC"/>
    <w:rsid w:val="00E62DF6"/>
    <w:rsid w:val="00E6335A"/>
    <w:rsid w:val="00E6354B"/>
    <w:rsid w:val="00E63A22"/>
    <w:rsid w:val="00E63B8F"/>
    <w:rsid w:val="00E646B5"/>
    <w:rsid w:val="00E65427"/>
    <w:rsid w:val="00E6543F"/>
    <w:rsid w:val="00E661C0"/>
    <w:rsid w:val="00E663F5"/>
    <w:rsid w:val="00E66E97"/>
    <w:rsid w:val="00E673BA"/>
    <w:rsid w:val="00E676DC"/>
    <w:rsid w:val="00E70BD6"/>
    <w:rsid w:val="00E70EF9"/>
    <w:rsid w:val="00E71305"/>
    <w:rsid w:val="00E72383"/>
    <w:rsid w:val="00E724D2"/>
    <w:rsid w:val="00E72AF3"/>
    <w:rsid w:val="00E72D9F"/>
    <w:rsid w:val="00E73C41"/>
    <w:rsid w:val="00E73F17"/>
    <w:rsid w:val="00E74080"/>
    <w:rsid w:val="00E74933"/>
    <w:rsid w:val="00E74EDC"/>
    <w:rsid w:val="00E7545A"/>
    <w:rsid w:val="00E75737"/>
    <w:rsid w:val="00E75875"/>
    <w:rsid w:val="00E75886"/>
    <w:rsid w:val="00E75D6E"/>
    <w:rsid w:val="00E76007"/>
    <w:rsid w:val="00E76181"/>
    <w:rsid w:val="00E765C9"/>
    <w:rsid w:val="00E770F2"/>
    <w:rsid w:val="00E775D4"/>
    <w:rsid w:val="00E77626"/>
    <w:rsid w:val="00E77EAC"/>
    <w:rsid w:val="00E801EE"/>
    <w:rsid w:val="00E81069"/>
    <w:rsid w:val="00E81070"/>
    <w:rsid w:val="00E817AD"/>
    <w:rsid w:val="00E817EF"/>
    <w:rsid w:val="00E8184F"/>
    <w:rsid w:val="00E8224C"/>
    <w:rsid w:val="00E828D5"/>
    <w:rsid w:val="00E82D81"/>
    <w:rsid w:val="00E83259"/>
    <w:rsid w:val="00E839BE"/>
    <w:rsid w:val="00E83CAC"/>
    <w:rsid w:val="00E8442B"/>
    <w:rsid w:val="00E84C89"/>
    <w:rsid w:val="00E85523"/>
    <w:rsid w:val="00E858A0"/>
    <w:rsid w:val="00E85E56"/>
    <w:rsid w:val="00E860DD"/>
    <w:rsid w:val="00E865C8"/>
    <w:rsid w:val="00E866FE"/>
    <w:rsid w:val="00E86F4A"/>
    <w:rsid w:val="00E8713D"/>
    <w:rsid w:val="00E87809"/>
    <w:rsid w:val="00E90038"/>
    <w:rsid w:val="00E90329"/>
    <w:rsid w:val="00E910D5"/>
    <w:rsid w:val="00E91A30"/>
    <w:rsid w:val="00E91EE1"/>
    <w:rsid w:val="00E922C4"/>
    <w:rsid w:val="00E92708"/>
    <w:rsid w:val="00E93681"/>
    <w:rsid w:val="00E9383F"/>
    <w:rsid w:val="00E943AE"/>
    <w:rsid w:val="00E947B0"/>
    <w:rsid w:val="00E95180"/>
    <w:rsid w:val="00E95ACB"/>
    <w:rsid w:val="00E95C25"/>
    <w:rsid w:val="00E95D82"/>
    <w:rsid w:val="00E95F21"/>
    <w:rsid w:val="00E96273"/>
    <w:rsid w:val="00E96A5C"/>
    <w:rsid w:val="00E96E97"/>
    <w:rsid w:val="00E97D49"/>
    <w:rsid w:val="00EA0251"/>
    <w:rsid w:val="00EA1065"/>
    <w:rsid w:val="00EA1434"/>
    <w:rsid w:val="00EA2A82"/>
    <w:rsid w:val="00EA2FF7"/>
    <w:rsid w:val="00EA3656"/>
    <w:rsid w:val="00EA3C3E"/>
    <w:rsid w:val="00EA4694"/>
    <w:rsid w:val="00EA48D3"/>
    <w:rsid w:val="00EA5392"/>
    <w:rsid w:val="00EA546B"/>
    <w:rsid w:val="00EA57C5"/>
    <w:rsid w:val="00EA5C01"/>
    <w:rsid w:val="00EA5D15"/>
    <w:rsid w:val="00EA5D7E"/>
    <w:rsid w:val="00EA5F31"/>
    <w:rsid w:val="00EA5F92"/>
    <w:rsid w:val="00EA64B4"/>
    <w:rsid w:val="00EA64CC"/>
    <w:rsid w:val="00EA65F1"/>
    <w:rsid w:val="00EA6665"/>
    <w:rsid w:val="00EA6899"/>
    <w:rsid w:val="00EA6935"/>
    <w:rsid w:val="00EA6967"/>
    <w:rsid w:val="00EA69B9"/>
    <w:rsid w:val="00EA6F44"/>
    <w:rsid w:val="00EA7613"/>
    <w:rsid w:val="00EA7772"/>
    <w:rsid w:val="00EA793B"/>
    <w:rsid w:val="00EA7A7E"/>
    <w:rsid w:val="00EB05DA"/>
    <w:rsid w:val="00EB08F2"/>
    <w:rsid w:val="00EB0D21"/>
    <w:rsid w:val="00EB190F"/>
    <w:rsid w:val="00EB235B"/>
    <w:rsid w:val="00EB26CD"/>
    <w:rsid w:val="00EB2B25"/>
    <w:rsid w:val="00EB31A3"/>
    <w:rsid w:val="00EB325B"/>
    <w:rsid w:val="00EB38E9"/>
    <w:rsid w:val="00EB3E22"/>
    <w:rsid w:val="00EB4455"/>
    <w:rsid w:val="00EB4F27"/>
    <w:rsid w:val="00EB5D30"/>
    <w:rsid w:val="00EB5F11"/>
    <w:rsid w:val="00EB693B"/>
    <w:rsid w:val="00EB6965"/>
    <w:rsid w:val="00EB7A98"/>
    <w:rsid w:val="00EB7BA9"/>
    <w:rsid w:val="00EB7D75"/>
    <w:rsid w:val="00EB7F1B"/>
    <w:rsid w:val="00EC0B1C"/>
    <w:rsid w:val="00EC0B20"/>
    <w:rsid w:val="00EC0EE7"/>
    <w:rsid w:val="00EC14DC"/>
    <w:rsid w:val="00EC1C3A"/>
    <w:rsid w:val="00EC1E9C"/>
    <w:rsid w:val="00EC1F51"/>
    <w:rsid w:val="00EC2B1D"/>
    <w:rsid w:val="00EC2CE8"/>
    <w:rsid w:val="00EC4233"/>
    <w:rsid w:val="00EC4544"/>
    <w:rsid w:val="00EC4A85"/>
    <w:rsid w:val="00EC5408"/>
    <w:rsid w:val="00EC57B2"/>
    <w:rsid w:val="00EC58F4"/>
    <w:rsid w:val="00EC6371"/>
    <w:rsid w:val="00EC650B"/>
    <w:rsid w:val="00EC6E35"/>
    <w:rsid w:val="00EC7808"/>
    <w:rsid w:val="00EC7891"/>
    <w:rsid w:val="00EC7BFA"/>
    <w:rsid w:val="00ED018A"/>
    <w:rsid w:val="00ED042E"/>
    <w:rsid w:val="00ED1295"/>
    <w:rsid w:val="00ED1DAF"/>
    <w:rsid w:val="00ED2725"/>
    <w:rsid w:val="00ED34D1"/>
    <w:rsid w:val="00ED367F"/>
    <w:rsid w:val="00ED402A"/>
    <w:rsid w:val="00ED40B8"/>
    <w:rsid w:val="00ED4206"/>
    <w:rsid w:val="00ED441D"/>
    <w:rsid w:val="00ED58A2"/>
    <w:rsid w:val="00ED58C3"/>
    <w:rsid w:val="00ED5BEB"/>
    <w:rsid w:val="00ED5C71"/>
    <w:rsid w:val="00ED5C7C"/>
    <w:rsid w:val="00ED5DCC"/>
    <w:rsid w:val="00ED5EEE"/>
    <w:rsid w:val="00ED667C"/>
    <w:rsid w:val="00ED6772"/>
    <w:rsid w:val="00ED6AB1"/>
    <w:rsid w:val="00ED786A"/>
    <w:rsid w:val="00ED7966"/>
    <w:rsid w:val="00EE01CC"/>
    <w:rsid w:val="00EE04EE"/>
    <w:rsid w:val="00EE1760"/>
    <w:rsid w:val="00EE17CF"/>
    <w:rsid w:val="00EE287D"/>
    <w:rsid w:val="00EE3B32"/>
    <w:rsid w:val="00EE3CFF"/>
    <w:rsid w:val="00EE3F39"/>
    <w:rsid w:val="00EE414C"/>
    <w:rsid w:val="00EE44FE"/>
    <w:rsid w:val="00EE5406"/>
    <w:rsid w:val="00EE5EF4"/>
    <w:rsid w:val="00EE5EF8"/>
    <w:rsid w:val="00EE5FBF"/>
    <w:rsid w:val="00EE6964"/>
    <w:rsid w:val="00EE6A1D"/>
    <w:rsid w:val="00EE6A48"/>
    <w:rsid w:val="00EE6D18"/>
    <w:rsid w:val="00EE7225"/>
    <w:rsid w:val="00EE77EF"/>
    <w:rsid w:val="00EE7D49"/>
    <w:rsid w:val="00EE7E01"/>
    <w:rsid w:val="00EE7E7A"/>
    <w:rsid w:val="00EF0F7D"/>
    <w:rsid w:val="00EF1230"/>
    <w:rsid w:val="00EF1A76"/>
    <w:rsid w:val="00EF223B"/>
    <w:rsid w:val="00EF22DF"/>
    <w:rsid w:val="00EF29DE"/>
    <w:rsid w:val="00EF3978"/>
    <w:rsid w:val="00EF3AAC"/>
    <w:rsid w:val="00EF3D4C"/>
    <w:rsid w:val="00EF4542"/>
    <w:rsid w:val="00EF4D42"/>
    <w:rsid w:val="00EF4FD1"/>
    <w:rsid w:val="00EF5318"/>
    <w:rsid w:val="00EF6B8F"/>
    <w:rsid w:val="00EF708A"/>
    <w:rsid w:val="00EF71BD"/>
    <w:rsid w:val="00EF72C3"/>
    <w:rsid w:val="00EF79CE"/>
    <w:rsid w:val="00F0002A"/>
    <w:rsid w:val="00F00152"/>
    <w:rsid w:val="00F00352"/>
    <w:rsid w:val="00F00B1B"/>
    <w:rsid w:val="00F00E37"/>
    <w:rsid w:val="00F010EE"/>
    <w:rsid w:val="00F01383"/>
    <w:rsid w:val="00F0167D"/>
    <w:rsid w:val="00F0177A"/>
    <w:rsid w:val="00F019D5"/>
    <w:rsid w:val="00F0224A"/>
    <w:rsid w:val="00F02500"/>
    <w:rsid w:val="00F02BC4"/>
    <w:rsid w:val="00F03019"/>
    <w:rsid w:val="00F032E2"/>
    <w:rsid w:val="00F037E3"/>
    <w:rsid w:val="00F03FF2"/>
    <w:rsid w:val="00F04A2C"/>
    <w:rsid w:val="00F04EAC"/>
    <w:rsid w:val="00F04F9E"/>
    <w:rsid w:val="00F0590E"/>
    <w:rsid w:val="00F06A47"/>
    <w:rsid w:val="00F0717F"/>
    <w:rsid w:val="00F07438"/>
    <w:rsid w:val="00F0747A"/>
    <w:rsid w:val="00F07849"/>
    <w:rsid w:val="00F07882"/>
    <w:rsid w:val="00F07883"/>
    <w:rsid w:val="00F079A0"/>
    <w:rsid w:val="00F10177"/>
    <w:rsid w:val="00F103F1"/>
    <w:rsid w:val="00F10D83"/>
    <w:rsid w:val="00F110EA"/>
    <w:rsid w:val="00F11612"/>
    <w:rsid w:val="00F1196B"/>
    <w:rsid w:val="00F11A6A"/>
    <w:rsid w:val="00F126BD"/>
    <w:rsid w:val="00F12A5D"/>
    <w:rsid w:val="00F12ECA"/>
    <w:rsid w:val="00F12FD0"/>
    <w:rsid w:val="00F13433"/>
    <w:rsid w:val="00F134FC"/>
    <w:rsid w:val="00F1350E"/>
    <w:rsid w:val="00F13FEA"/>
    <w:rsid w:val="00F142E6"/>
    <w:rsid w:val="00F14419"/>
    <w:rsid w:val="00F1470E"/>
    <w:rsid w:val="00F147A5"/>
    <w:rsid w:val="00F14AA7"/>
    <w:rsid w:val="00F14C6D"/>
    <w:rsid w:val="00F15359"/>
    <w:rsid w:val="00F15884"/>
    <w:rsid w:val="00F15B8E"/>
    <w:rsid w:val="00F16080"/>
    <w:rsid w:val="00F16665"/>
    <w:rsid w:val="00F16810"/>
    <w:rsid w:val="00F16B48"/>
    <w:rsid w:val="00F16FB0"/>
    <w:rsid w:val="00F1733B"/>
    <w:rsid w:val="00F17474"/>
    <w:rsid w:val="00F17C21"/>
    <w:rsid w:val="00F201CC"/>
    <w:rsid w:val="00F20487"/>
    <w:rsid w:val="00F20F65"/>
    <w:rsid w:val="00F20F68"/>
    <w:rsid w:val="00F2106D"/>
    <w:rsid w:val="00F21536"/>
    <w:rsid w:val="00F2167F"/>
    <w:rsid w:val="00F22337"/>
    <w:rsid w:val="00F22D65"/>
    <w:rsid w:val="00F2313D"/>
    <w:rsid w:val="00F23175"/>
    <w:rsid w:val="00F23464"/>
    <w:rsid w:val="00F23814"/>
    <w:rsid w:val="00F23FB0"/>
    <w:rsid w:val="00F2480A"/>
    <w:rsid w:val="00F24891"/>
    <w:rsid w:val="00F24B9F"/>
    <w:rsid w:val="00F24CA6"/>
    <w:rsid w:val="00F25099"/>
    <w:rsid w:val="00F256AE"/>
    <w:rsid w:val="00F25773"/>
    <w:rsid w:val="00F257FA"/>
    <w:rsid w:val="00F26004"/>
    <w:rsid w:val="00F263A7"/>
    <w:rsid w:val="00F270E8"/>
    <w:rsid w:val="00F27EF5"/>
    <w:rsid w:val="00F27FDB"/>
    <w:rsid w:val="00F300D5"/>
    <w:rsid w:val="00F30251"/>
    <w:rsid w:val="00F30336"/>
    <w:rsid w:val="00F305CC"/>
    <w:rsid w:val="00F31229"/>
    <w:rsid w:val="00F3179A"/>
    <w:rsid w:val="00F31D10"/>
    <w:rsid w:val="00F31D54"/>
    <w:rsid w:val="00F32357"/>
    <w:rsid w:val="00F3298B"/>
    <w:rsid w:val="00F32C70"/>
    <w:rsid w:val="00F33538"/>
    <w:rsid w:val="00F34E02"/>
    <w:rsid w:val="00F3549E"/>
    <w:rsid w:val="00F36481"/>
    <w:rsid w:val="00F365A7"/>
    <w:rsid w:val="00F3681C"/>
    <w:rsid w:val="00F3769D"/>
    <w:rsid w:val="00F37F92"/>
    <w:rsid w:val="00F404F4"/>
    <w:rsid w:val="00F40A55"/>
    <w:rsid w:val="00F40ADC"/>
    <w:rsid w:val="00F40C24"/>
    <w:rsid w:val="00F40DDA"/>
    <w:rsid w:val="00F40F4B"/>
    <w:rsid w:val="00F4143E"/>
    <w:rsid w:val="00F41CC5"/>
    <w:rsid w:val="00F41D25"/>
    <w:rsid w:val="00F423C2"/>
    <w:rsid w:val="00F433F8"/>
    <w:rsid w:val="00F433FE"/>
    <w:rsid w:val="00F43627"/>
    <w:rsid w:val="00F43707"/>
    <w:rsid w:val="00F43781"/>
    <w:rsid w:val="00F44169"/>
    <w:rsid w:val="00F4463C"/>
    <w:rsid w:val="00F473A5"/>
    <w:rsid w:val="00F473F3"/>
    <w:rsid w:val="00F474B8"/>
    <w:rsid w:val="00F478CA"/>
    <w:rsid w:val="00F47CE2"/>
    <w:rsid w:val="00F501F3"/>
    <w:rsid w:val="00F50A98"/>
    <w:rsid w:val="00F50E5F"/>
    <w:rsid w:val="00F50E63"/>
    <w:rsid w:val="00F51460"/>
    <w:rsid w:val="00F51667"/>
    <w:rsid w:val="00F51844"/>
    <w:rsid w:val="00F51CEE"/>
    <w:rsid w:val="00F521DC"/>
    <w:rsid w:val="00F53199"/>
    <w:rsid w:val="00F53A12"/>
    <w:rsid w:val="00F541A1"/>
    <w:rsid w:val="00F54B09"/>
    <w:rsid w:val="00F54BEA"/>
    <w:rsid w:val="00F54C1B"/>
    <w:rsid w:val="00F54E8A"/>
    <w:rsid w:val="00F5599D"/>
    <w:rsid w:val="00F559A8"/>
    <w:rsid w:val="00F55C21"/>
    <w:rsid w:val="00F55E5F"/>
    <w:rsid w:val="00F55F6D"/>
    <w:rsid w:val="00F562F9"/>
    <w:rsid w:val="00F5736B"/>
    <w:rsid w:val="00F57880"/>
    <w:rsid w:val="00F604CB"/>
    <w:rsid w:val="00F608AB"/>
    <w:rsid w:val="00F60BE7"/>
    <w:rsid w:val="00F6159C"/>
    <w:rsid w:val="00F61714"/>
    <w:rsid w:val="00F618DB"/>
    <w:rsid w:val="00F6238F"/>
    <w:rsid w:val="00F63609"/>
    <w:rsid w:val="00F63B51"/>
    <w:rsid w:val="00F63CA7"/>
    <w:rsid w:val="00F63E59"/>
    <w:rsid w:val="00F64BE0"/>
    <w:rsid w:val="00F64FE1"/>
    <w:rsid w:val="00F65B68"/>
    <w:rsid w:val="00F67846"/>
    <w:rsid w:val="00F67A06"/>
    <w:rsid w:val="00F67B42"/>
    <w:rsid w:val="00F70825"/>
    <w:rsid w:val="00F70B72"/>
    <w:rsid w:val="00F70DEF"/>
    <w:rsid w:val="00F70EA3"/>
    <w:rsid w:val="00F71398"/>
    <w:rsid w:val="00F717CF"/>
    <w:rsid w:val="00F7193F"/>
    <w:rsid w:val="00F71F52"/>
    <w:rsid w:val="00F7294C"/>
    <w:rsid w:val="00F72C5F"/>
    <w:rsid w:val="00F72CD7"/>
    <w:rsid w:val="00F72FD8"/>
    <w:rsid w:val="00F7319D"/>
    <w:rsid w:val="00F731FC"/>
    <w:rsid w:val="00F732B9"/>
    <w:rsid w:val="00F73549"/>
    <w:rsid w:val="00F7432F"/>
    <w:rsid w:val="00F754FE"/>
    <w:rsid w:val="00F75782"/>
    <w:rsid w:val="00F76E08"/>
    <w:rsid w:val="00F80C1D"/>
    <w:rsid w:val="00F81130"/>
    <w:rsid w:val="00F818F7"/>
    <w:rsid w:val="00F8325D"/>
    <w:rsid w:val="00F832A9"/>
    <w:rsid w:val="00F832B0"/>
    <w:rsid w:val="00F83307"/>
    <w:rsid w:val="00F833A5"/>
    <w:rsid w:val="00F84340"/>
    <w:rsid w:val="00F844D3"/>
    <w:rsid w:val="00F84629"/>
    <w:rsid w:val="00F84793"/>
    <w:rsid w:val="00F84B71"/>
    <w:rsid w:val="00F84F0E"/>
    <w:rsid w:val="00F8519E"/>
    <w:rsid w:val="00F85FF5"/>
    <w:rsid w:val="00F86BB4"/>
    <w:rsid w:val="00F870F5"/>
    <w:rsid w:val="00F87B0B"/>
    <w:rsid w:val="00F902D2"/>
    <w:rsid w:val="00F905DF"/>
    <w:rsid w:val="00F90B12"/>
    <w:rsid w:val="00F90CBD"/>
    <w:rsid w:val="00F9109E"/>
    <w:rsid w:val="00F9177E"/>
    <w:rsid w:val="00F91E4F"/>
    <w:rsid w:val="00F91FDF"/>
    <w:rsid w:val="00F92AA1"/>
    <w:rsid w:val="00F92FDC"/>
    <w:rsid w:val="00F931D2"/>
    <w:rsid w:val="00F93431"/>
    <w:rsid w:val="00F93A4A"/>
    <w:rsid w:val="00F93D27"/>
    <w:rsid w:val="00F95820"/>
    <w:rsid w:val="00F95DD6"/>
    <w:rsid w:val="00F96370"/>
    <w:rsid w:val="00F97940"/>
    <w:rsid w:val="00F97BA3"/>
    <w:rsid w:val="00F97EA2"/>
    <w:rsid w:val="00F97F0D"/>
    <w:rsid w:val="00FA0B0A"/>
    <w:rsid w:val="00FA121C"/>
    <w:rsid w:val="00FA1407"/>
    <w:rsid w:val="00FA1A68"/>
    <w:rsid w:val="00FA1B1A"/>
    <w:rsid w:val="00FA2747"/>
    <w:rsid w:val="00FA2A33"/>
    <w:rsid w:val="00FA2C8F"/>
    <w:rsid w:val="00FA2CF7"/>
    <w:rsid w:val="00FA3410"/>
    <w:rsid w:val="00FA360B"/>
    <w:rsid w:val="00FA3682"/>
    <w:rsid w:val="00FA3860"/>
    <w:rsid w:val="00FA3A50"/>
    <w:rsid w:val="00FA4763"/>
    <w:rsid w:val="00FA4830"/>
    <w:rsid w:val="00FA5032"/>
    <w:rsid w:val="00FA5E04"/>
    <w:rsid w:val="00FA62D9"/>
    <w:rsid w:val="00FA6980"/>
    <w:rsid w:val="00FA6BAD"/>
    <w:rsid w:val="00FA6CDF"/>
    <w:rsid w:val="00FA75B0"/>
    <w:rsid w:val="00FA7BB5"/>
    <w:rsid w:val="00FA7C85"/>
    <w:rsid w:val="00FB12D8"/>
    <w:rsid w:val="00FB176A"/>
    <w:rsid w:val="00FB1CDC"/>
    <w:rsid w:val="00FB238A"/>
    <w:rsid w:val="00FB2446"/>
    <w:rsid w:val="00FB2C81"/>
    <w:rsid w:val="00FB2C97"/>
    <w:rsid w:val="00FB3BC4"/>
    <w:rsid w:val="00FB3DE5"/>
    <w:rsid w:val="00FB3E5C"/>
    <w:rsid w:val="00FB3F9C"/>
    <w:rsid w:val="00FB3FDE"/>
    <w:rsid w:val="00FB4676"/>
    <w:rsid w:val="00FB511A"/>
    <w:rsid w:val="00FB5183"/>
    <w:rsid w:val="00FB5552"/>
    <w:rsid w:val="00FB574D"/>
    <w:rsid w:val="00FB5789"/>
    <w:rsid w:val="00FB5F3A"/>
    <w:rsid w:val="00FB6AA9"/>
    <w:rsid w:val="00FB6AD4"/>
    <w:rsid w:val="00FB6B40"/>
    <w:rsid w:val="00FB790D"/>
    <w:rsid w:val="00FB7F22"/>
    <w:rsid w:val="00FC00F3"/>
    <w:rsid w:val="00FC077C"/>
    <w:rsid w:val="00FC0A33"/>
    <w:rsid w:val="00FC1108"/>
    <w:rsid w:val="00FC1416"/>
    <w:rsid w:val="00FC14B2"/>
    <w:rsid w:val="00FC1823"/>
    <w:rsid w:val="00FC20EA"/>
    <w:rsid w:val="00FC2198"/>
    <w:rsid w:val="00FC26A4"/>
    <w:rsid w:val="00FC2C93"/>
    <w:rsid w:val="00FC325A"/>
    <w:rsid w:val="00FC33ED"/>
    <w:rsid w:val="00FC3AB0"/>
    <w:rsid w:val="00FC43AD"/>
    <w:rsid w:val="00FC4EB8"/>
    <w:rsid w:val="00FC5692"/>
    <w:rsid w:val="00FC5876"/>
    <w:rsid w:val="00FC62F5"/>
    <w:rsid w:val="00FC731E"/>
    <w:rsid w:val="00FD035A"/>
    <w:rsid w:val="00FD19F1"/>
    <w:rsid w:val="00FD1A7E"/>
    <w:rsid w:val="00FD1E15"/>
    <w:rsid w:val="00FD2CC3"/>
    <w:rsid w:val="00FD31BF"/>
    <w:rsid w:val="00FD328F"/>
    <w:rsid w:val="00FD351B"/>
    <w:rsid w:val="00FD3CC7"/>
    <w:rsid w:val="00FD3F14"/>
    <w:rsid w:val="00FD3FF7"/>
    <w:rsid w:val="00FD4148"/>
    <w:rsid w:val="00FD4CB5"/>
    <w:rsid w:val="00FD4D5B"/>
    <w:rsid w:val="00FD6453"/>
    <w:rsid w:val="00FD67FD"/>
    <w:rsid w:val="00FD72AF"/>
    <w:rsid w:val="00FD7CB2"/>
    <w:rsid w:val="00FD7D46"/>
    <w:rsid w:val="00FD7D8B"/>
    <w:rsid w:val="00FE01CE"/>
    <w:rsid w:val="00FE06F5"/>
    <w:rsid w:val="00FE07BF"/>
    <w:rsid w:val="00FE0AF2"/>
    <w:rsid w:val="00FE1A21"/>
    <w:rsid w:val="00FE1C47"/>
    <w:rsid w:val="00FE1C86"/>
    <w:rsid w:val="00FE22DD"/>
    <w:rsid w:val="00FE2CFB"/>
    <w:rsid w:val="00FE41F7"/>
    <w:rsid w:val="00FE4A60"/>
    <w:rsid w:val="00FE54E0"/>
    <w:rsid w:val="00FE55F0"/>
    <w:rsid w:val="00FE5BC6"/>
    <w:rsid w:val="00FE6331"/>
    <w:rsid w:val="00FE685B"/>
    <w:rsid w:val="00FE6C12"/>
    <w:rsid w:val="00FE6F0B"/>
    <w:rsid w:val="00FE7894"/>
    <w:rsid w:val="00FF01FA"/>
    <w:rsid w:val="00FF0B3C"/>
    <w:rsid w:val="00FF100A"/>
    <w:rsid w:val="00FF2127"/>
    <w:rsid w:val="00FF21B5"/>
    <w:rsid w:val="00FF21C3"/>
    <w:rsid w:val="00FF26FD"/>
    <w:rsid w:val="00FF2A11"/>
    <w:rsid w:val="00FF2AA0"/>
    <w:rsid w:val="00FF3F6C"/>
    <w:rsid w:val="00FF4577"/>
    <w:rsid w:val="00FF4603"/>
    <w:rsid w:val="00FF4B07"/>
    <w:rsid w:val="00FF4BFC"/>
    <w:rsid w:val="00FF4C11"/>
    <w:rsid w:val="00FF51B4"/>
    <w:rsid w:val="00FF56B9"/>
    <w:rsid w:val="00FF57E8"/>
    <w:rsid w:val="00FF58C0"/>
    <w:rsid w:val="00FF5948"/>
    <w:rsid w:val="00FF65C0"/>
    <w:rsid w:val="00FF6B71"/>
    <w:rsid w:val="00FF6BCE"/>
    <w:rsid w:val="00FF6EDF"/>
    <w:rsid w:val="00FF6EEA"/>
    <w:rsid w:val="00FF71F7"/>
    <w:rsid w:val="00FF7220"/>
    <w:rsid w:val="00FF77DF"/>
    <w:rsid w:val="00FF7ABB"/>
    <w:rsid w:val="00FF7B9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67F39561"/>
  <w14:defaultImageDpi w14:val="330"/>
  <w15:docId w15:val="{FF617291-8B64-4960-AB72-FF9726ED5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1" w:unhideWhenUsed="1" w:qFormat="1"/>
    <w:lsdException w:name="heading 5" w:semiHidden="1" w:uiPriority="1" w:unhideWhenUsed="1" w:qFormat="1"/>
    <w:lsdException w:name="heading 6" w:semiHidden="1" w:uiPriority="2" w:qFormat="1"/>
    <w:lsdException w:name="heading 7" w:semiHidden="1" w:uiPriority="2" w:unhideWhenUsed="1" w:qFormat="1"/>
    <w:lsdException w:name="heading 8" w:semiHidden="1" w:uiPriority="2"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1"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30459C"/>
    <w:pPr>
      <w:spacing w:before="120" w:after="120" w:line="280" w:lineRule="atLeast"/>
      <w:jc w:val="both"/>
    </w:pPr>
    <w:rPr>
      <w:rFonts w:ascii="Calibri" w:eastAsiaTheme="minorEastAsia" w:hAnsi="Calibri"/>
      <w:lang w:eastAsia="en-NZ"/>
    </w:rPr>
  </w:style>
  <w:style w:type="paragraph" w:styleId="Heading1">
    <w:name w:val="heading 1"/>
    <w:basedOn w:val="Normal"/>
    <w:next w:val="BodyText"/>
    <w:link w:val="Heading1Char"/>
    <w:qFormat/>
    <w:rsid w:val="008B68EC"/>
    <w:pPr>
      <w:keepNext/>
      <w:tabs>
        <w:tab w:val="left" w:pos="851"/>
      </w:tabs>
      <w:spacing w:before="0" w:after="360" w:line="240" w:lineRule="auto"/>
      <w:jc w:val="left"/>
      <w:outlineLvl w:val="0"/>
    </w:pPr>
    <w:rPr>
      <w:rFonts w:eastAsiaTheme="majorEastAsia" w:cstheme="majorBidi"/>
      <w:b/>
      <w:bCs/>
      <w:color w:val="1C556C"/>
      <w:sz w:val="48"/>
      <w:szCs w:val="28"/>
    </w:rPr>
  </w:style>
  <w:style w:type="paragraph" w:styleId="Heading2">
    <w:name w:val="heading 2"/>
    <w:basedOn w:val="Normal"/>
    <w:next w:val="BodyText"/>
    <w:link w:val="Heading2Char"/>
    <w:qFormat/>
    <w:rsid w:val="000A2CF3"/>
    <w:pPr>
      <w:keepNext/>
      <w:tabs>
        <w:tab w:val="left" w:pos="851"/>
      </w:tabs>
      <w:spacing w:before="360" w:after="0" w:line="240" w:lineRule="auto"/>
      <w:jc w:val="left"/>
      <w:outlineLvl w:val="1"/>
    </w:pPr>
    <w:rPr>
      <w:rFonts w:eastAsiaTheme="majorEastAsia" w:cstheme="majorBidi"/>
      <w:b/>
      <w:bCs/>
      <w:color w:val="0F7B7D"/>
      <w:sz w:val="36"/>
      <w:szCs w:val="26"/>
    </w:rPr>
  </w:style>
  <w:style w:type="paragraph" w:styleId="Heading3">
    <w:name w:val="heading 3"/>
    <w:basedOn w:val="Normal"/>
    <w:next w:val="BodyText"/>
    <w:link w:val="Heading3Char"/>
    <w:qFormat/>
    <w:rsid w:val="00E801EE"/>
    <w:pPr>
      <w:keepNext/>
      <w:tabs>
        <w:tab w:val="left" w:pos="851"/>
      </w:tabs>
      <w:spacing w:before="360" w:after="0" w:line="240" w:lineRule="auto"/>
      <w:ind w:left="851" w:hanging="851"/>
      <w:jc w:val="left"/>
      <w:outlineLvl w:val="2"/>
    </w:pPr>
    <w:rPr>
      <w:rFonts w:eastAsiaTheme="majorEastAsia" w:cstheme="majorBidi"/>
      <w:b/>
      <w:bCs/>
      <w:sz w:val="28"/>
    </w:rPr>
  </w:style>
  <w:style w:type="paragraph" w:styleId="Heading4">
    <w:name w:val="heading 4"/>
    <w:basedOn w:val="Heading3"/>
    <w:next w:val="BodyText"/>
    <w:link w:val="Heading4Char"/>
    <w:qFormat/>
    <w:rsid w:val="00A3528E"/>
    <w:pPr>
      <w:tabs>
        <w:tab w:val="clear" w:pos="851"/>
      </w:tabs>
      <w:spacing w:before="240"/>
      <w:outlineLvl w:val="3"/>
    </w:pPr>
    <w:rPr>
      <w:color w:val="0F7B7D"/>
      <w:sz w:val="24"/>
    </w:rPr>
  </w:style>
  <w:style w:type="paragraph" w:styleId="Heading5">
    <w:name w:val="heading 5"/>
    <w:basedOn w:val="Normal"/>
    <w:next w:val="BodyText"/>
    <w:link w:val="Heading5Char"/>
    <w:uiPriority w:val="1"/>
    <w:qFormat/>
    <w:rsid w:val="008B68EC"/>
    <w:pPr>
      <w:keepNext/>
      <w:spacing w:before="320" w:after="0" w:line="240" w:lineRule="auto"/>
      <w:jc w:val="left"/>
      <w:outlineLvl w:val="4"/>
    </w:pPr>
    <w:rPr>
      <w:rFonts w:eastAsiaTheme="majorEastAsia" w:cstheme="majorBidi"/>
      <w:i/>
      <w:sz w:val="24"/>
    </w:rPr>
  </w:style>
  <w:style w:type="paragraph" w:styleId="Heading6">
    <w:name w:val="heading 6"/>
    <w:aliases w:val="Section Title - no number"/>
    <w:basedOn w:val="Normal"/>
    <w:next w:val="Normal"/>
    <w:link w:val="Heading6Char"/>
    <w:uiPriority w:val="2"/>
    <w:semiHidden/>
    <w:rsid w:val="00EA64B4"/>
    <w:pPr>
      <w:numPr>
        <w:ilvl w:val="5"/>
        <w:numId w:val="1"/>
      </w:numPr>
      <w:spacing w:before="240" w:line="288" w:lineRule="auto"/>
      <w:jc w:val="left"/>
      <w:outlineLvl w:val="5"/>
    </w:pPr>
    <w:rPr>
      <w:rFonts w:ascii="Times New Roman" w:eastAsia="Times New Roman" w:hAnsi="Times New Roman" w:cs="Times New Roman"/>
      <w:b/>
      <w:szCs w:val="20"/>
      <w:lang w:val="en-AU" w:eastAsia="en-US"/>
    </w:rPr>
  </w:style>
  <w:style w:type="paragraph" w:styleId="Heading7">
    <w:name w:val="heading 7"/>
    <w:aliases w:val="Subtitle 2 - no number"/>
    <w:basedOn w:val="Normal"/>
    <w:next w:val="Normal"/>
    <w:link w:val="Heading7Char"/>
    <w:uiPriority w:val="2"/>
    <w:semiHidden/>
    <w:qFormat/>
    <w:rsid w:val="00EA64B4"/>
    <w:pPr>
      <w:numPr>
        <w:ilvl w:val="6"/>
        <w:numId w:val="1"/>
      </w:numPr>
      <w:spacing w:before="240" w:line="288" w:lineRule="auto"/>
      <w:jc w:val="left"/>
      <w:outlineLvl w:val="6"/>
    </w:pPr>
    <w:rPr>
      <w:rFonts w:ascii="Times New Roman" w:eastAsia="Times New Roman" w:hAnsi="Times New Roman" w:cs="Times New Roman"/>
      <w:szCs w:val="20"/>
      <w:lang w:val="en-AU" w:eastAsia="en-US"/>
    </w:rPr>
  </w:style>
  <w:style w:type="paragraph" w:styleId="Heading8">
    <w:name w:val="heading 8"/>
    <w:aliases w:val="Subtitle 4 - no number"/>
    <w:basedOn w:val="Normal"/>
    <w:next w:val="Normal"/>
    <w:link w:val="Heading8Char"/>
    <w:uiPriority w:val="2"/>
    <w:semiHidden/>
    <w:qFormat/>
    <w:rsid w:val="00EA64B4"/>
    <w:pPr>
      <w:numPr>
        <w:ilvl w:val="7"/>
        <w:numId w:val="1"/>
      </w:numPr>
      <w:spacing w:before="240" w:line="288" w:lineRule="auto"/>
      <w:jc w:val="left"/>
      <w:outlineLvl w:val="7"/>
    </w:pPr>
    <w:rPr>
      <w:rFonts w:ascii="Times New Roman" w:eastAsia="Times New Roman" w:hAnsi="Times New Roman" w:cs="Times New Roman"/>
      <w:i/>
      <w:szCs w:val="20"/>
      <w:lang w:val="en-AU" w:eastAsia="en-US"/>
    </w:rPr>
  </w:style>
  <w:style w:type="paragraph" w:styleId="Heading9">
    <w:name w:val="heading 9"/>
    <w:basedOn w:val="Heading1"/>
    <w:next w:val="Normal"/>
    <w:link w:val="Heading9Char"/>
    <w:semiHidden/>
    <w:qFormat/>
    <w:rsid w:val="00EA64B4"/>
    <w:pPr>
      <w:numPr>
        <w:ilvl w:val="8"/>
        <w:numId w:val="1"/>
      </w:numPr>
      <w:tabs>
        <w:tab w:val="clear" w:pos="851"/>
      </w:tabs>
      <w:spacing w:before="240" w:after="120"/>
      <w:outlineLvl w:val="8"/>
    </w:pPr>
    <w:rPr>
      <w:rFonts w:ascii="Arial" w:eastAsia="Times New Roman" w:hAnsi="Arial" w:cs="Times New Roman"/>
      <w:bCs w:val="0"/>
      <w:color w:val="FFFFFF"/>
      <w:kern w:val="28"/>
      <w:sz w:val="2"/>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A64B4"/>
    <w:pPr>
      <w:jc w:val="left"/>
    </w:pPr>
  </w:style>
  <w:style w:type="character" w:customStyle="1" w:styleId="BodyTextChar">
    <w:name w:val="Body Text Char"/>
    <w:basedOn w:val="DefaultParagraphFont"/>
    <w:link w:val="BodyText"/>
    <w:rsid w:val="00EA64B4"/>
    <w:rPr>
      <w:rFonts w:ascii="Calibri" w:eastAsiaTheme="minorEastAsia" w:hAnsi="Calibri"/>
      <w:lang w:eastAsia="en-NZ"/>
    </w:rPr>
  </w:style>
  <w:style w:type="character" w:customStyle="1" w:styleId="Heading1Char">
    <w:name w:val="Heading 1 Char"/>
    <w:basedOn w:val="DefaultParagraphFont"/>
    <w:link w:val="Heading1"/>
    <w:rsid w:val="008B68EC"/>
    <w:rPr>
      <w:rFonts w:ascii="Calibri" w:eastAsiaTheme="majorEastAsia" w:hAnsi="Calibri" w:cstheme="majorBidi"/>
      <w:b/>
      <w:bCs/>
      <w:color w:val="1C556C"/>
      <w:sz w:val="48"/>
      <w:szCs w:val="28"/>
      <w:lang w:eastAsia="en-NZ"/>
    </w:rPr>
  </w:style>
  <w:style w:type="character" w:customStyle="1" w:styleId="Heading2Char">
    <w:name w:val="Heading 2 Char"/>
    <w:basedOn w:val="DefaultParagraphFont"/>
    <w:link w:val="Heading2"/>
    <w:rsid w:val="000A2CF3"/>
    <w:rPr>
      <w:rFonts w:ascii="Calibri" w:eastAsiaTheme="majorEastAsia" w:hAnsi="Calibri" w:cstheme="majorBidi"/>
      <w:b/>
      <w:bCs/>
      <w:color w:val="0F7B7D"/>
      <w:sz w:val="36"/>
      <w:szCs w:val="26"/>
      <w:lang w:eastAsia="en-NZ"/>
    </w:rPr>
  </w:style>
  <w:style w:type="character" w:customStyle="1" w:styleId="Heading3Char">
    <w:name w:val="Heading 3 Char"/>
    <w:basedOn w:val="DefaultParagraphFont"/>
    <w:link w:val="Heading3"/>
    <w:rsid w:val="00E801EE"/>
    <w:rPr>
      <w:rFonts w:ascii="Calibri" w:eastAsiaTheme="majorEastAsia" w:hAnsi="Calibri" w:cstheme="majorBidi"/>
      <w:b/>
      <w:bCs/>
      <w:sz w:val="28"/>
      <w:lang w:eastAsia="en-NZ"/>
    </w:rPr>
  </w:style>
  <w:style w:type="character" w:customStyle="1" w:styleId="Heading4Char">
    <w:name w:val="Heading 4 Char"/>
    <w:basedOn w:val="DefaultParagraphFont"/>
    <w:link w:val="Heading4"/>
    <w:rsid w:val="00237C14"/>
    <w:rPr>
      <w:rFonts w:ascii="Calibri" w:eastAsiaTheme="majorEastAsia" w:hAnsi="Calibri" w:cstheme="majorBidi"/>
      <w:b/>
      <w:bCs/>
      <w:color w:val="0F7B7D"/>
      <w:sz w:val="24"/>
      <w:lang w:eastAsia="en-NZ"/>
    </w:rPr>
  </w:style>
  <w:style w:type="character" w:customStyle="1" w:styleId="Heading5Char">
    <w:name w:val="Heading 5 Char"/>
    <w:basedOn w:val="DefaultParagraphFont"/>
    <w:link w:val="Heading5"/>
    <w:uiPriority w:val="1"/>
    <w:rsid w:val="008B68EC"/>
    <w:rPr>
      <w:rFonts w:ascii="Calibri" w:eastAsiaTheme="majorEastAsia" w:hAnsi="Calibri" w:cstheme="majorBidi"/>
      <w:i/>
      <w:sz w:val="24"/>
      <w:lang w:eastAsia="en-NZ"/>
    </w:rPr>
  </w:style>
  <w:style w:type="character" w:customStyle="1" w:styleId="Heading6Char">
    <w:name w:val="Heading 6 Char"/>
    <w:aliases w:val="Section Title - no number Char"/>
    <w:basedOn w:val="DefaultParagraphFont"/>
    <w:link w:val="Heading6"/>
    <w:uiPriority w:val="2"/>
    <w:semiHidden/>
    <w:rsid w:val="00EA64B4"/>
    <w:rPr>
      <w:rFonts w:ascii="Times New Roman" w:eastAsia="Times New Roman" w:hAnsi="Times New Roman" w:cs="Times New Roman"/>
      <w:b/>
      <w:szCs w:val="20"/>
      <w:lang w:val="en-AU"/>
    </w:rPr>
  </w:style>
  <w:style w:type="character" w:customStyle="1" w:styleId="Heading7Char">
    <w:name w:val="Heading 7 Char"/>
    <w:aliases w:val="Subtitle 2 - no number Char"/>
    <w:basedOn w:val="DefaultParagraphFont"/>
    <w:link w:val="Heading7"/>
    <w:uiPriority w:val="2"/>
    <w:semiHidden/>
    <w:rsid w:val="00EA64B4"/>
    <w:rPr>
      <w:rFonts w:ascii="Times New Roman" w:eastAsia="Times New Roman" w:hAnsi="Times New Roman" w:cs="Times New Roman"/>
      <w:szCs w:val="20"/>
      <w:lang w:val="en-AU"/>
    </w:rPr>
  </w:style>
  <w:style w:type="character" w:customStyle="1" w:styleId="Heading8Char">
    <w:name w:val="Heading 8 Char"/>
    <w:aliases w:val="Subtitle 4 - no number Char"/>
    <w:basedOn w:val="DefaultParagraphFont"/>
    <w:link w:val="Heading8"/>
    <w:uiPriority w:val="2"/>
    <w:semiHidden/>
    <w:rsid w:val="00EA64B4"/>
    <w:rPr>
      <w:rFonts w:ascii="Times New Roman" w:eastAsia="Times New Roman" w:hAnsi="Times New Roman" w:cs="Times New Roman"/>
      <w:i/>
      <w:szCs w:val="20"/>
      <w:lang w:val="en-AU"/>
    </w:rPr>
  </w:style>
  <w:style w:type="character" w:customStyle="1" w:styleId="Heading9Char">
    <w:name w:val="Heading 9 Char"/>
    <w:basedOn w:val="DefaultParagraphFont"/>
    <w:link w:val="Heading9"/>
    <w:semiHidden/>
    <w:rsid w:val="00EA64B4"/>
    <w:rPr>
      <w:rFonts w:ascii="Arial" w:eastAsia="Times New Roman" w:hAnsi="Arial" w:cs="Times New Roman"/>
      <w:b/>
      <w:color w:val="FFFFFF"/>
      <w:kern w:val="28"/>
      <w:sz w:val="2"/>
      <w:szCs w:val="20"/>
      <w:lang w:val="en-AU"/>
    </w:rPr>
  </w:style>
  <w:style w:type="table" w:styleId="TableGrid">
    <w:name w:val="Table Grid"/>
    <w:aliases w:val="RS Table Grid a"/>
    <w:basedOn w:val="TableNormal"/>
    <w:uiPriority w:val="59"/>
    <w:rsid w:val="00EA64B4"/>
    <w:pPr>
      <w:spacing w:after="0" w:line="240" w:lineRule="auto"/>
      <w:jc w:val="both"/>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rsid w:val="00EA64B4"/>
    <w:pPr>
      <w:jc w:val="center"/>
    </w:pPr>
    <w:rPr>
      <w:rFonts w:ascii="Arial" w:hAnsi="Arial"/>
      <w:sz w:val="16"/>
    </w:rPr>
  </w:style>
  <w:style w:type="character" w:customStyle="1" w:styleId="HeaderChar">
    <w:name w:val="Header Char"/>
    <w:basedOn w:val="DefaultParagraphFont"/>
    <w:link w:val="Header"/>
    <w:uiPriority w:val="99"/>
    <w:semiHidden/>
    <w:rsid w:val="00F03FF2"/>
    <w:rPr>
      <w:rFonts w:ascii="Arial" w:eastAsiaTheme="minorEastAsia" w:hAnsi="Arial"/>
      <w:sz w:val="16"/>
      <w:lang w:eastAsia="en-NZ"/>
    </w:rPr>
  </w:style>
  <w:style w:type="paragraph" w:styleId="Quote">
    <w:name w:val="Quote"/>
    <w:basedOn w:val="Normal"/>
    <w:next w:val="BodyText"/>
    <w:link w:val="QuoteChar"/>
    <w:uiPriority w:val="29"/>
    <w:qFormat/>
    <w:rsid w:val="00684D9B"/>
    <w:pPr>
      <w:spacing w:before="60" w:after="60"/>
      <w:ind w:left="567" w:right="567"/>
      <w:jc w:val="left"/>
    </w:pPr>
    <w:rPr>
      <w:sz w:val="20"/>
    </w:rPr>
  </w:style>
  <w:style w:type="character" w:customStyle="1" w:styleId="QuoteChar">
    <w:name w:val="Quote Char"/>
    <w:basedOn w:val="DefaultParagraphFont"/>
    <w:link w:val="Quote"/>
    <w:uiPriority w:val="29"/>
    <w:rsid w:val="00684D9B"/>
    <w:rPr>
      <w:rFonts w:ascii="Calibri" w:eastAsiaTheme="minorEastAsia" w:hAnsi="Calibri"/>
      <w:sz w:val="20"/>
      <w:lang w:eastAsia="en-NZ"/>
    </w:rPr>
  </w:style>
  <w:style w:type="paragraph" w:customStyle="1" w:styleId="Box">
    <w:name w:val="Box"/>
    <w:basedOn w:val="Normal"/>
    <w:uiPriority w:val="1"/>
    <w:semiHidden/>
    <w:qFormat/>
    <w:rsid w:val="001820A3"/>
    <w:pPr>
      <w:pBdr>
        <w:top w:val="single" w:sz="4" w:space="15" w:color="D2DDE2"/>
        <w:left w:val="single" w:sz="4" w:space="15" w:color="D2DDE2"/>
        <w:bottom w:val="single" w:sz="4" w:space="15" w:color="D2DDE2"/>
        <w:right w:val="single" w:sz="4" w:space="15" w:color="D2DDE2"/>
      </w:pBdr>
      <w:shd w:val="clear" w:color="auto" w:fill="D2DDE2"/>
      <w:ind w:left="284" w:right="284"/>
      <w:jc w:val="left"/>
    </w:pPr>
    <w:rPr>
      <w:color w:val="1C556C"/>
      <w:sz w:val="20"/>
    </w:rPr>
  </w:style>
  <w:style w:type="paragraph" w:customStyle="1" w:styleId="Boxbullet">
    <w:name w:val="Box bullet"/>
    <w:basedOn w:val="Box"/>
    <w:uiPriority w:val="1"/>
    <w:semiHidden/>
    <w:qFormat/>
    <w:rsid w:val="00A56D3B"/>
    <w:pPr>
      <w:tabs>
        <w:tab w:val="left" w:pos="680"/>
      </w:tabs>
      <w:spacing w:before="0"/>
      <w:ind w:left="681" w:hanging="397"/>
    </w:pPr>
  </w:style>
  <w:style w:type="paragraph" w:customStyle="1" w:styleId="Boxheading">
    <w:name w:val="Box heading"/>
    <w:basedOn w:val="Box"/>
    <w:next w:val="Box"/>
    <w:uiPriority w:val="1"/>
    <w:semiHidden/>
    <w:qFormat/>
    <w:rsid w:val="001820A3"/>
    <w:pPr>
      <w:keepNext/>
      <w:spacing w:after="0"/>
    </w:pPr>
    <w:rPr>
      <w:b/>
    </w:rPr>
  </w:style>
  <w:style w:type="paragraph" w:customStyle="1" w:styleId="Bullet">
    <w:name w:val="Bullet"/>
    <w:basedOn w:val="Normal"/>
    <w:link w:val="BulletChar"/>
    <w:qFormat/>
    <w:rsid w:val="008B5A2D"/>
    <w:pPr>
      <w:numPr>
        <w:numId w:val="10"/>
      </w:numPr>
      <w:tabs>
        <w:tab w:val="left" w:pos="397"/>
      </w:tabs>
      <w:spacing w:before="0" w:line="280" w:lineRule="exact"/>
      <w:jc w:val="left"/>
    </w:pPr>
    <w:rPr>
      <w:rFonts w:eastAsia="Times New Roman" w:cs="Times New Roman"/>
      <w:szCs w:val="20"/>
    </w:rPr>
  </w:style>
  <w:style w:type="character" w:customStyle="1" w:styleId="BulletChar">
    <w:name w:val="Bullet Char"/>
    <w:basedOn w:val="DefaultParagraphFont"/>
    <w:link w:val="Bullet"/>
    <w:locked/>
    <w:rsid w:val="008B5A2D"/>
    <w:rPr>
      <w:rFonts w:ascii="Calibri" w:eastAsia="Times New Roman" w:hAnsi="Calibri" w:cs="Times New Roman"/>
      <w:szCs w:val="20"/>
      <w:lang w:eastAsia="en-NZ"/>
    </w:rPr>
  </w:style>
  <w:style w:type="paragraph" w:customStyle="1" w:styleId="Heading">
    <w:name w:val="Heading"/>
    <w:basedOn w:val="Heading1"/>
    <w:next w:val="Normal"/>
    <w:uiPriority w:val="3"/>
    <w:semiHidden/>
    <w:rsid w:val="008B68EC"/>
  </w:style>
  <w:style w:type="paragraph" w:styleId="Footer">
    <w:name w:val="footer"/>
    <w:basedOn w:val="Normal"/>
    <w:link w:val="FooterChar"/>
    <w:uiPriority w:val="99"/>
    <w:semiHidden/>
    <w:rsid w:val="00EA64B4"/>
    <w:pPr>
      <w:tabs>
        <w:tab w:val="center" w:pos="4153"/>
        <w:tab w:val="right" w:pos="8306"/>
      </w:tabs>
    </w:pPr>
  </w:style>
  <w:style w:type="character" w:customStyle="1" w:styleId="FooterChar">
    <w:name w:val="Footer Char"/>
    <w:basedOn w:val="DefaultParagraphFont"/>
    <w:link w:val="Footer"/>
    <w:uiPriority w:val="99"/>
    <w:semiHidden/>
    <w:rsid w:val="00F03FF2"/>
    <w:rPr>
      <w:rFonts w:ascii="Calibri" w:eastAsiaTheme="minorEastAsia" w:hAnsi="Calibri"/>
      <w:lang w:eastAsia="en-NZ"/>
    </w:rPr>
  </w:style>
  <w:style w:type="paragraph" w:customStyle="1" w:styleId="Sub-list">
    <w:name w:val="Sub-list"/>
    <w:basedOn w:val="Normal"/>
    <w:qFormat/>
    <w:rsid w:val="002A533C"/>
    <w:pPr>
      <w:numPr>
        <w:numId w:val="3"/>
      </w:numPr>
      <w:tabs>
        <w:tab w:val="clear" w:pos="397"/>
        <w:tab w:val="left" w:pos="794"/>
      </w:tabs>
      <w:spacing w:before="0"/>
      <w:ind w:left="794" w:hanging="397"/>
      <w:jc w:val="left"/>
    </w:pPr>
  </w:style>
  <w:style w:type="paragraph" w:customStyle="1" w:styleId="Figureheading">
    <w:name w:val="Figure heading"/>
    <w:basedOn w:val="Normal"/>
    <w:next w:val="BodyText"/>
    <w:qFormat/>
    <w:rsid w:val="006C473D"/>
    <w:pPr>
      <w:keepNext/>
      <w:spacing w:line="260" w:lineRule="atLeast"/>
      <w:ind w:left="1134" w:hanging="1134"/>
      <w:jc w:val="left"/>
    </w:pPr>
    <w:rPr>
      <w:b/>
      <w:sz w:val="20"/>
    </w:rPr>
  </w:style>
  <w:style w:type="character" w:styleId="FootnoteReference">
    <w:name w:val="footnote reference"/>
    <w:uiPriority w:val="99"/>
    <w:rsid w:val="00EA64B4"/>
    <w:rPr>
      <w:rFonts w:ascii="Calibri" w:hAnsi="Calibri"/>
      <w:color w:val="183C47"/>
      <w:sz w:val="22"/>
      <w:vertAlign w:val="superscript"/>
    </w:rPr>
  </w:style>
  <w:style w:type="paragraph" w:styleId="FootnoteText">
    <w:name w:val="footnote text"/>
    <w:basedOn w:val="Normal"/>
    <w:link w:val="FootnoteTextChar"/>
    <w:rsid w:val="00EA64B4"/>
    <w:pPr>
      <w:spacing w:before="0" w:after="60" w:line="240" w:lineRule="atLeast"/>
      <w:ind w:left="284" w:hanging="284"/>
      <w:jc w:val="left"/>
    </w:pPr>
    <w:rPr>
      <w:sz w:val="19"/>
    </w:rPr>
  </w:style>
  <w:style w:type="character" w:customStyle="1" w:styleId="FootnoteTextChar">
    <w:name w:val="Footnote Text Char"/>
    <w:basedOn w:val="DefaultParagraphFont"/>
    <w:link w:val="FootnoteText"/>
    <w:rsid w:val="00AA38BE"/>
    <w:rPr>
      <w:rFonts w:ascii="Calibri" w:eastAsiaTheme="minorEastAsia" w:hAnsi="Calibri"/>
      <w:sz w:val="19"/>
      <w:lang w:eastAsia="en-NZ"/>
    </w:rPr>
  </w:style>
  <w:style w:type="character" w:styleId="Hyperlink">
    <w:name w:val="Hyperlink"/>
    <w:uiPriority w:val="99"/>
    <w:qFormat/>
    <w:rsid w:val="0030459C"/>
    <w:rPr>
      <w:color w:val="32809C"/>
      <w:u w:val="none"/>
    </w:rPr>
  </w:style>
  <w:style w:type="paragraph" w:customStyle="1" w:styleId="Imprint">
    <w:name w:val="Imprint"/>
    <w:basedOn w:val="Normal"/>
    <w:uiPriority w:val="3"/>
    <w:semiHidden/>
    <w:rsid w:val="00EA64B4"/>
    <w:pPr>
      <w:jc w:val="left"/>
    </w:pPr>
  </w:style>
  <w:style w:type="paragraph" w:customStyle="1" w:styleId="Note">
    <w:name w:val="Note"/>
    <w:basedOn w:val="BodyText"/>
    <w:next w:val="Normal"/>
    <w:uiPriority w:val="1"/>
    <w:qFormat/>
    <w:rsid w:val="00DC60E1"/>
    <w:pPr>
      <w:spacing w:line="240" w:lineRule="atLeast"/>
    </w:pPr>
    <w:rPr>
      <w:sz w:val="18"/>
    </w:rPr>
  </w:style>
  <w:style w:type="paragraph" w:customStyle="1" w:styleId="References">
    <w:name w:val="References"/>
    <w:basedOn w:val="Normal"/>
    <w:uiPriority w:val="1"/>
    <w:qFormat/>
    <w:rsid w:val="00554B30"/>
    <w:pPr>
      <w:spacing w:before="0" w:line="260" w:lineRule="atLeast"/>
      <w:jc w:val="left"/>
    </w:pPr>
    <w:rPr>
      <w:sz w:val="20"/>
    </w:rPr>
  </w:style>
  <w:style w:type="paragraph" w:customStyle="1" w:styleId="Source">
    <w:name w:val="Source"/>
    <w:basedOn w:val="Normal"/>
    <w:next w:val="Normal"/>
    <w:semiHidden/>
    <w:rsid w:val="00EA64B4"/>
    <w:pPr>
      <w:tabs>
        <w:tab w:val="left" w:pos="680"/>
      </w:tabs>
      <w:jc w:val="left"/>
    </w:pPr>
    <w:rPr>
      <w:sz w:val="18"/>
    </w:rPr>
  </w:style>
  <w:style w:type="paragraph" w:styleId="Title">
    <w:name w:val="Title"/>
    <w:basedOn w:val="Normal"/>
    <w:link w:val="TitleChar"/>
    <w:uiPriority w:val="2"/>
    <w:semiHidden/>
    <w:rsid w:val="00624018"/>
    <w:pPr>
      <w:spacing w:line="360" w:lineRule="auto"/>
      <w:jc w:val="center"/>
    </w:pPr>
    <w:rPr>
      <w:b/>
      <w:color w:val="17556C"/>
      <w:sz w:val="52"/>
    </w:rPr>
  </w:style>
  <w:style w:type="character" w:customStyle="1" w:styleId="TitleChar">
    <w:name w:val="Title Char"/>
    <w:basedOn w:val="DefaultParagraphFont"/>
    <w:link w:val="Title"/>
    <w:uiPriority w:val="2"/>
    <w:semiHidden/>
    <w:rsid w:val="00AF6F32"/>
    <w:rPr>
      <w:rFonts w:ascii="Calibri" w:eastAsiaTheme="minorEastAsia" w:hAnsi="Calibri"/>
      <w:b/>
      <w:color w:val="17556C"/>
      <w:sz w:val="52"/>
      <w:lang w:eastAsia="en-NZ"/>
    </w:rPr>
  </w:style>
  <w:style w:type="paragraph" w:styleId="Subtitle">
    <w:name w:val="Subtitle"/>
    <w:basedOn w:val="Title"/>
    <w:link w:val="SubtitleChar"/>
    <w:uiPriority w:val="2"/>
    <w:semiHidden/>
    <w:rsid w:val="00D94120"/>
    <w:pPr>
      <w:spacing w:before="600" w:line="240" w:lineRule="auto"/>
    </w:pPr>
    <w:rPr>
      <w:sz w:val="36"/>
      <w:szCs w:val="36"/>
    </w:rPr>
  </w:style>
  <w:style w:type="character" w:customStyle="1" w:styleId="SubtitleChar">
    <w:name w:val="Subtitle Char"/>
    <w:basedOn w:val="DefaultParagraphFont"/>
    <w:link w:val="Subtitle"/>
    <w:uiPriority w:val="2"/>
    <w:semiHidden/>
    <w:rsid w:val="00AF6F32"/>
    <w:rPr>
      <w:rFonts w:ascii="Calibri" w:eastAsiaTheme="minorEastAsia" w:hAnsi="Calibri"/>
      <w:b/>
      <w:color w:val="17556C"/>
      <w:sz w:val="36"/>
      <w:szCs w:val="36"/>
      <w:lang w:eastAsia="en-NZ"/>
    </w:rPr>
  </w:style>
  <w:style w:type="paragraph" w:customStyle="1" w:styleId="Tableheading">
    <w:name w:val="Table heading"/>
    <w:basedOn w:val="Normal"/>
    <w:next w:val="Normal"/>
    <w:qFormat/>
    <w:rsid w:val="006C473D"/>
    <w:pPr>
      <w:keepNext/>
      <w:spacing w:line="260" w:lineRule="atLeast"/>
      <w:ind w:left="1134" w:hanging="1134"/>
      <w:jc w:val="left"/>
    </w:pPr>
    <w:rPr>
      <w:b/>
      <w:sz w:val="20"/>
    </w:rPr>
  </w:style>
  <w:style w:type="paragraph" w:customStyle="1" w:styleId="TableText">
    <w:name w:val="TableText"/>
    <w:basedOn w:val="Normal"/>
    <w:link w:val="TableTextChar"/>
    <w:qFormat/>
    <w:rsid w:val="00EA64B4"/>
    <w:pPr>
      <w:spacing w:before="60" w:after="60" w:line="240" w:lineRule="atLeast"/>
      <w:jc w:val="left"/>
    </w:pPr>
    <w:rPr>
      <w:sz w:val="18"/>
    </w:rPr>
  </w:style>
  <w:style w:type="character" w:customStyle="1" w:styleId="TableTextChar">
    <w:name w:val="TableText Char"/>
    <w:link w:val="TableText"/>
    <w:rsid w:val="006E184E"/>
    <w:rPr>
      <w:rFonts w:ascii="Calibri" w:eastAsiaTheme="minorEastAsia" w:hAnsi="Calibri"/>
      <w:sz w:val="18"/>
      <w:lang w:eastAsia="en-NZ"/>
    </w:rPr>
  </w:style>
  <w:style w:type="paragraph" w:customStyle="1" w:styleId="TableTextbold">
    <w:name w:val="TableText bold"/>
    <w:basedOn w:val="TableText"/>
    <w:rsid w:val="00EA64B4"/>
    <w:rPr>
      <w:b/>
    </w:rPr>
  </w:style>
  <w:style w:type="paragraph" w:styleId="TOC1">
    <w:name w:val="toc 1"/>
    <w:basedOn w:val="Normal"/>
    <w:next w:val="Normal"/>
    <w:uiPriority w:val="39"/>
    <w:rsid w:val="00356C3D"/>
    <w:pPr>
      <w:tabs>
        <w:tab w:val="right" w:pos="8505"/>
      </w:tabs>
      <w:spacing w:before="280" w:after="0" w:line="240" w:lineRule="auto"/>
      <w:ind w:left="567" w:right="567" w:hanging="567"/>
      <w:jc w:val="left"/>
    </w:pPr>
  </w:style>
  <w:style w:type="paragraph" w:styleId="TOC2">
    <w:name w:val="toc 2"/>
    <w:basedOn w:val="Normal"/>
    <w:next w:val="Normal"/>
    <w:uiPriority w:val="39"/>
    <w:rsid w:val="00356C3D"/>
    <w:pPr>
      <w:tabs>
        <w:tab w:val="right" w:pos="8505"/>
      </w:tabs>
      <w:spacing w:before="60" w:after="60" w:line="240" w:lineRule="auto"/>
      <w:ind w:left="1134" w:right="567" w:hanging="567"/>
      <w:jc w:val="left"/>
    </w:pPr>
  </w:style>
  <w:style w:type="character" w:customStyle="1" w:styleId="UnresolvedMention">
    <w:name w:val="Unresolved Mention"/>
    <w:basedOn w:val="DefaultParagraphFont"/>
    <w:uiPriority w:val="99"/>
    <w:semiHidden/>
    <w:unhideWhenUsed/>
    <w:rsid w:val="00354697"/>
    <w:rPr>
      <w:color w:val="605E5C"/>
      <w:shd w:val="clear" w:color="auto" w:fill="E1DFDD"/>
    </w:rPr>
  </w:style>
  <w:style w:type="paragraph" w:customStyle="1" w:styleId="Glossary">
    <w:name w:val="Glossary"/>
    <w:basedOn w:val="Normal"/>
    <w:uiPriority w:val="1"/>
    <w:qFormat/>
    <w:rsid w:val="003B09C2"/>
    <w:pPr>
      <w:spacing w:before="60" w:after="60" w:line="260" w:lineRule="atLeast"/>
      <w:jc w:val="left"/>
    </w:pPr>
    <w:rPr>
      <w:rFonts w:cs="Arial"/>
      <w:sz w:val="20"/>
    </w:rPr>
  </w:style>
  <w:style w:type="paragraph" w:customStyle="1" w:styleId="Footerodd">
    <w:name w:val="Footer odd"/>
    <w:basedOn w:val="Normal"/>
    <w:uiPriority w:val="1"/>
    <w:rsid w:val="00EA64B4"/>
    <w:pPr>
      <w:tabs>
        <w:tab w:val="right" w:pos="7938"/>
        <w:tab w:val="right" w:pos="8505"/>
      </w:tabs>
      <w:jc w:val="left"/>
    </w:pPr>
    <w:rPr>
      <w:sz w:val="16"/>
    </w:rPr>
  </w:style>
  <w:style w:type="paragraph" w:customStyle="1" w:styleId="Footereven">
    <w:name w:val="Footer even"/>
    <w:basedOn w:val="Normal"/>
    <w:uiPriority w:val="1"/>
    <w:rsid w:val="00EA64B4"/>
    <w:pPr>
      <w:tabs>
        <w:tab w:val="left" w:pos="567"/>
      </w:tabs>
    </w:pPr>
    <w:rPr>
      <w:sz w:val="16"/>
    </w:rPr>
  </w:style>
  <w:style w:type="paragraph" w:customStyle="1" w:styleId="Numberedparagraph">
    <w:name w:val="Numbered paragraph"/>
    <w:basedOn w:val="Normal"/>
    <w:qFormat/>
    <w:rsid w:val="005B6698"/>
    <w:pPr>
      <w:numPr>
        <w:numId w:val="4"/>
      </w:numPr>
      <w:spacing w:before="0"/>
      <w:ind w:left="397" w:hanging="397"/>
      <w:jc w:val="left"/>
    </w:pPr>
  </w:style>
  <w:style w:type="paragraph" w:customStyle="1" w:styleId="Sub-lista">
    <w:name w:val="Sub-list a"/>
    <w:aliases w:val="b"/>
    <w:basedOn w:val="Normal"/>
    <w:uiPriority w:val="2"/>
    <w:rsid w:val="00E21ACA"/>
    <w:pPr>
      <w:numPr>
        <w:numId w:val="5"/>
      </w:numPr>
      <w:spacing w:before="0"/>
      <w:ind w:left="794" w:hanging="397"/>
      <w:jc w:val="left"/>
    </w:pPr>
  </w:style>
  <w:style w:type="paragraph" w:styleId="TOC3">
    <w:name w:val="toc 3"/>
    <w:basedOn w:val="Normal"/>
    <w:next w:val="Normal"/>
    <w:autoRedefine/>
    <w:uiPriority w:val="39"/>
    <w:semiHidden/>
    <w:rsid w:val="00EA64B4"/>
    <w:pPr>
      <w:ind w:left="440"/>
    </w:pPr>
  </w:style>
  <w:style w:type="paragraph" w:styleId="TableofFigures">
    <w:name w:val="table of figures"/>
    <w:basedOn w:val="Normal"/>
    <w:next w:val="Normal"/>
    <w:uiPriority w:val="99"/>
    <w:rsid w:val="00356C3D"/>
    <w:pPr>
      <w:spacing w:before="0"/>
      <w:ind w:left="1134" w:right="567" w:hanging="1134"/>
      <w:jc w:val="left"/>
    </w:pPr>
  </w:style>
  <w:style w:type="paragraph" w:customStyle="1" w:styleId="TableBullet">
    <w:name w:val="TableBullet"/>
    <w:basedOn w:val="Normal"/>
    <w:qFormat/>
    <w:rsid w:val="00523DFA"/>
    <w:pPr>
      <w:numPr>
        <w:numId w:val="6"/>
      </w:numPr>
      <w:spacing w:before="0" w:after="60" w:line="240" w:lineRule="atLeast"/>
      <w:jc w:val="left"/>
    </w:pPr>
    <w:rPr>
      <w:rFonts w:cs="Arial"/>
      <w:sz w:val="18"/>
      <w:szCs w:val="16"/>
    </w:rPr>
  </w:style>
  <w:style w:type="paragraph" w:customStyle="1" w:styleId="TableDash">
    <w:name w:val="TableDash"/>
    <w:basedOn w:val="TableBullet"/>
    <w:qFormat/>
    <w:rsid w:val="005E3BCD"/>
    <w:pPr>
      <w:numPr>
        <w:numId w:val="7"/>
      </w:numPr>
      <w:ind w:left="568" w:hanging="284"/>
    </w:pPr>
  </w:style>
  <w:style w:type="paragraph" w:styleId="ListParagraph">
    <w:name w:val="List Paragraph"/>
    <w:basedOn w:val="Normal"/>
    <w:link w:val="ListParagraphChar"/>
    <w:uiPriority w:val="34"/>
    <w:semiHidden/>
    <w:qFormat/>
    <w:rsid w:val="00EA64B4"/>
    <w:pPr>
      <w:spacing w:before="0" w:after="0" w:line="240" w:lineRule="auto"/>
      <w:ind w:left="720"/>
      <w:contextualSpacing/>
    </w:pPr>
    <w:rPr>
      <w:rFonts w:ascii="Times New Roman" w:hAnsi="Times New Roman"/>
      <w:szCs w:val="20"/>
      <w:lang w:eastAsia="en-GB"/>
    </w:rPr>
  </w:style>
  <w:style w:type="character" w:customStyle="1" w:styleId="ListParagraphChar">
    <w:name w:val="List Paragraph Char"/>
    <w:link w:val="ListParagraph"/>
    <w:uiPriority w:val="34"/>
    <w:semiHidden/>
    <w:rsid w:val="00BF4D9B"/>
    <w:rPr>
      <w:rFonts w:ascii="Times New Roman" w:eastAsiaTheme="minorEastAsia" w:hAnsi="Times New Roman"/>
      <w:szCs w:val="20"/>
      <w:lang w:eastAsia="en-GB"/>
    </w:rPr>
  </w:style>
  <w:style w:type="paragraph" w:styleId="CommentSubject">
    <w:name w:val="annotation subject"/>
    <w:basedOn w:val="Normal"/>
    <w:link w:val="CommentSubjectChar"/>
    <w:uiPriority w:val="99"/>
    <w:semiHidden/>
    <w:rsid w:val="00E21ACA"/>
    <w:rPr>
      <w:b/>
      <w:bCs/>
      <w:sz w:val="20"/>
    </w:rPr>
  </w:style>
  <w:style w:type="character" w:customStyle="1" w:styleId="CommentSubjectChar">
    <w:name w:val="Comment Subject Char"/>
    <w:basedOn w:val="DefaultParagraphFont"/>
    <w:link w:val="CommentSubject"/>
    <w:uiPriority w:val="99"/>
    <w:semiHidden/>
    <w:rsid w:val="00AB54D7"/>
    <w:rPr>
      <w:rFonts w:ascii="Calibri" w:eastAsiaTheme="minorEastAsia" w:hAnsi="Calibri"/>
      <w:b/>
      <w:bCs/>
      <w:sz w:val="20"/>
      <w:lang w:eastAsia="en-NZ"/>
    </w:rPr>
  </w:style>
  <w:style w:type="paragraph" w:styleId="BalloonText">
    <w:name w:val="Balloon Text"/>
    <w:basedOn w:val="Normal"/>
    <w:link w:val="BalloonTextChar"/>
    <w:uiPriority w:val="99"/>
    <w:semiHidden/>
    <w:unhideWhenUsed/>
    <w:rsid w:val="00EA64B4"/>
    <w:rPr>
      <w:rFonts w:ascii="Tahoma" w:hAnsi="Tahoma"/>
      <w:sz w:val="16"/>
      <w:szCs w:val="16"/>
    </w:rPr>
  </w:style>
  <w:style w:type="character" w:customStyle="1" w:styleId="BalloonTextChar">
    <w:name w:val="Balloon Text Char"/>
    <w:basedOn w:val="DefaultParagraphFont"/>
    <w:link w:val="BalloonText"/>
    <w:uiPriority w:val="99"/>
    <w:semiHidden/>
    <w:rsid w:val="00EA64B4"/>
    <w:rPr>
      <w:rFonts w:ascii="Tahoma" w:eastAsiaTheme="minorEastAsia" w:hAnsi="Tahoma"/>
      <w:sz w:val="16"/>
      <w:szCs w:val="16"/>
      <w:lang w:eastAsia="en-NZ"/>
    </w:rPr>
  </w:style>
  <w:style w:type="paragraph" w:styleId="z-BottomofForm">
    <w:name w:val="HTML Bottom of Form"/>
    <w:basedOn w:val="Normal"/>
    <w:next w:val="Normal"/>
    <w:link w:val="z-BottomofFormChar"/>
    <w:hidden/>
    <w:uiPriority w:val="99"/>
    <w:semiHidden/>
    <w:unhideWhenUsed/>
    <w:rsid w:val="0080531E"/>
    <w:pPr>
      <w:pBdr>
        <w:top w:val="single" w:sz="6" w:space="1" w:color="auto"/>
      </w:pBdr>
      <w:jc w:val="center"/>
    </w:pPr>
    <w:rPr>
      <w:rFonts w:ascii="Arial" w:eastAsia="Calibri" w:hAnsi="Arial"/>
      <w:vanish/>
      <w:sz w:val="16"/>
      <w:szCs w:val="16"/>
      <w:lang w:val="en-US"/>
    </w:rPr>
  </w:style>
  <w:style w:type="character" w:customStyle="1" w:styleId="z-BottomofFormChar">
    <w:name w:val="z-Bottom of Form Char"/>
    <w:basedOn w:val="DefaultParagraphFont"/>
    <w:link w:val="z-BottomofForm"/>
    <w:uiPriority w:val="99"/>
    <w:semiHidden/>
    <w:rsid w:val="0080531E"/>
    <w:rPr>
      <w:rFonts w:ascii="Arial" w:eastAsia="Calibri" w:hAnsi="Arial"/>
      <w:vanish/>
      <w:color w:val="183C47"/>
      <w:sz w:val="16"/>
      <w:szCs w:val="16"/>
      <w:lang w:val="en-US" w:eastAsia="en-NZ"/>
    </w:rPr>
  </w:style>
  <w:style w:type="paragraph" w:styleId="z-TopofForm">
    <w:name w:val="HTML Top of Form"/>
    <w:basedOn w:val="Normal"/>
    <w:next w:val="Normal"/>
    <w:link w:val="z-TopofFormChar"/>
    <w:hidden/>
    <w:uiPriority w:val="99"/>
    <w:semiHidden/>
    <w:unhideWhenUsed/>
    <w:rsid w:val="0080531E"/>
    <w:pPr>
      <w:pBdr>
        <w:bottom w:val="single" w:sz="6" w:space="1" w:color="auto"/>
      </w:pBdr>
      <w:jc w:val="center"/>
    </w:pPr>
    <w:rPr>
      <w:rFonts w:ascii="Arial" w:eastAsia="Calibri" w:hAnsi="Arial"/>
      <w:vanish/>
      <w:sz w:val="16"/>
      <w:szCs w:val="16"/>
      <w:lang w:val="en-US"/>
    </w:rPr>
  </w:style>
  <w:style w:type="character" w:customStyle="1" w:styleId="z-TopofFormChar">
    <w:name w:val="z-Top of Form Char"/>
    <w:basedOn w:val="DefaultParagraphFont"/>
    <w:link w:val="z-TopofForm"/>
    <w:uiPriority w:val="99"/>
    <w:semiHidden/>
    <w:rsid w:val="0080531E"/>
    <w:rPr>
      <w:rFonts w:ascii="Arial" w:eastAsia="Calibri" w:hAnsi="Arial"/>
      <w:vanish/>
      <w:color w:val="183C47"/>
      <w:sz w:val="16"/>
      <w:szCs w:val="16"/>
      <w:lang w:val="en-US" w:eastAsia="en-NZ"/>
    </w:rPr>
  </w:style>
  <w:style w:type="table" w:styleId="MediumShading1-Accent2">
    <w:name w:val="Medium Shading 1 Accent 2"/>
    <w:basedOn w:val="TableNormal"/>
    <w:uiPriority w:val="63"/>
    <w:rsid w:val="00EA64B4"/>
    <w:pPr>
      <w:spacing w:after="0" w:line="240" w:lineRule="auto"/>
    </w:pPr>
    <w:tblPr>
      <w:tblStyleRowBandSize w:val="1"/>
      <w:tblStyleColBandSize w:val="1"/>
      <w:tblBorders>
        <w:top w:val="single" w:sz="8"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single" w:sz="8" w:space="0" w:color="19CCCF" w:themeColor="accent2" w:themeTint="BF"/>
      </w:tblBorders>
    </w:tblPr>
    <w:tblStylePr w:type="firstRow">
      <w:pPr>
        <w:spacing w:before="0" w:after="0" w:line="240" w:lineRule="auto"/>
      </w:pPr>
      <w:rPr>
        <w:b/>
        <w:bCs/>
        <w:color w:val="FFFFFF" w:themeColor="background1"/>
      </w:rPr>
      <w:tblPr/>
      <w:tcPr>
        <w:tcBorders>
          <w:top w:val="single" w:sz="8"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nil"/>
          <w:insideV w:val="nil"/>
        </w:tcBorders>
        <w:shd w:val="clear" w:color="auto" w:fill="0F7B7D" w:themeFill="accent2"/>
      </w:tcPr>
    </w:tblStylePr>
    <w:tblStylePr w:type="lastRow">
      <w:pPr>
        <w:spacing w:before="0" w:after="0" w:line="240" w:lineRule="auto"/>
      </w:pPr>
      <w:rPr>
        <w:b/>
        <w:bCs/>
      </w:rPr>
      <w:tblPr/>
      <w:tcPr>
        <w:tcBorders>
          <w:top w:val="double" w:sz="6" w:space="0" w:color="19CCCF" w:themeColor="accent2" w:themeTint="BF"/>
          <w:left w:val="single" w:sz="8" w:space="0" w:color="19CCCF" w:themeColor="accent2" w:themeTint="BF"/>
          <w:bottom w:val="single" w:sz="8" w:space="0" w:color="19CCCF" w:themeColor="accent2" w:themeTint="BF"/>
          <w:right w:val="single" w:sz="8" w:space="0" w:color="19CCCF" w:themeColor="accent2" w:themeTint="BF"/>
          <w:insideH w:val="nil"/>
          <w:insideV w:val="nil"/>
        </w:tcBorders>
      </w:tcPr>
    </w:tblStylePr>
    <w:tblStylePr w:type="firstCol">
      <w:rPr>
        <w:b/>
        <w:bCs/>
      </w:rPr>
    </w:tblStylePr>
    <w:tblStylePr w:type="lastCol">
      <w:rPr>
        <w:b/>
        <w:bCs/>
      </w:rPr>
    </w:tblStylePr>
    <w:tblStylePr w:type="band1Vert">
      <w:tblPr/>
      <w:tcPr>
        <w:shd w:val="clear" w:color="auto" w:fill="ADF3F5" w:themeFill="accent2" w:themeFillTint="3F"/>
      </w:tcPr>
    </w:tblStylePr>
    <w:tblStylePr w:type="band1Horz">
      <w:tblPr/>
      <w:tcPr>
        <w:tcBorders>
          <w:insideH w:val="nil"/>
          <w:insideV w:val="nil"/>
        </w:tcBorders>
        <w:shd w:val="clear" w:color="auto" w:fill="ADF3F5" w:themeFill="accent2"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tblBorders>
    </w:tblPr>
    <w:tblStylePr w:type="firstRow">
      <w:pPr>
        <w:spacing w:before="0" w:after="0" w:line="240" w:lineRule="auto"/>
      </w:pPr>
      <w:rPr>
        <w:b/>
        <w:bCs/>
        <w:color w:val="FFFFFF" w:themeColor="background1"/>
      </w:rPr>
      <w:tblPr/>
      <w:tcPr>
        <w:shd w:val="clear" w:color="auto" w:fill="6FC7B7" w:themeFill="accent5"/>
      </w:tcPr>
    </w:tblStylePr>
    <w:tblStylePr w:type="lastRow">
      <w:pPr>
        <w:spacing w:before="0" w:after="0" w:line="240" w:lineRule="auto"/>
      </w:pPr>
      <w:rPr>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tcBorders>
      </w:tcPr>
    </w:tblStylePr>
    <w:tblStylePr w:type="firstCol">
      <w:rPr>
        <w:b/>
        <w:bCs/>
      </w:rPr>
    </w:tblStylePr>
    <w:tblStylePr w:type="lastCol">
      <w:rPr>
        <w:b/>
        <w:bCs/>
      </w:r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style>
  <w:style w:type="table" w:styleId="LightGrid-Accent5">
    <w:name w:val="Light Grid Accent 5"/>
    <w:basedOn w:val="TableNormal"/>
    <w:uiPriority w:val="62"/>
    <w:rsid w:val="00EA64B4"/>
    <w:pPr>
      <w:spacing w:after="0" w:line="240" w:lineRule="auto"/>
    </w:pPr>
    <w:tblPr>
      <w:tblStyleRowBandSize w:val="1"/>
      <w:tblStyleColBandSize w:val="1"/>
      <w:tblBorders>
        <w:top w:val="single" w:sz="8" w:space="0" w:color="6FC7B7" w:themeColor="accent5"/>
        <w:left w:val="single" w:sz="8" w:space="0" w:color="6FC7B7" w:themeColor="accent5"/>
        <w:bottom w:val="single" w:sz="8" w:space="0" w:color="6FC7B7" w:themeColor="accent5"/>
        <w:right w:val="single" w:sz="8" w:space="0" w:color="6FC7B7" w:themeColor="accent5"/>
        <w:insideH w:val="single" w:sz="8" w:space="0" w:color="6FC7B7" w:themeColor="accent5"/>
        <w:insideV w:val="single" w:sz="8" w:space="0" w:color="6FC7B7"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18" w:space="0" w:color="6FC7B7" w:themeColor="accent5"/>
          <w:right w:val="single" w:sz="8" w:space="0" w:color="6FC7B7" w:themeColor="accent5"/>
          <w:insideH w:val="nil"/>
          <w:insideV w:val="single" w:sz="8" w:space="0" w:color="6FC7B7"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FC7B7" w:themeColor="accent5"/>
          <w:left w:val="single" w:sz="8" w:space="0" w:color="6FC7B7" w:themeColor="accent5"/>
          <w:bottom w:val="single" w:sz="8" w:space="0" w:color="6FC7B7" w:themeColor="accent5"/>
          <w:right w:val="single" w:sz="8" w:space="0" w:color="6FC7B7" w:themeColor="accent5"/>
          <w:insideH w:val="nil"/>
          <w:insideV w:val="single" w:sz="8" w:space="0" w:color="6FC7B7"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tcPr>
    </w:tblStylePr>
    <w:tblStylePr w:type="band1Vert">
      <w:tblPr/>
      <w:tcPr>
        <w:tcBorders>
          <w:top w:val="single" w:sz="8" w:space="0" w:color="6FC7B7" w:themeColor="accent5"/>
          <w:left w:val="single" w:sz="8" w:space="0" w:color="6FC7B7" w:themeColor="accent5"/>
          <w:bottom w:val="single" w:sz="8" w:space="0" w:color="6FC7B7" w:themeColor="accent5"/>
          <w:right w:val="single" w:sz="8" w:space="0" w:color="6FC7B7" w:themeColor="accent5"/>
        </w:tcBorders>
        <w:shd w:val="clear" w:color="auto" w:fill="DBF1ED" w:themeFill="accent5" w:themeFillTint="3F"/>
      </w:tcPr>
    </w:tblStylePr>
    <w:tblStylePr w:type="band1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shd w:val="clear" w:color="auto" w:fill="DBF1ED" w:themeFill="accent5" w:themeFillTint="3F"/>
      </w:tcPr>
    </w:tblStylePr>
    <w:tblStylePr w:type="band2Horz">
      <w:tblPr/>
      <w:tcPr>
        <w:tcBorders>
          <w:top w:val="single" w:sz="8" w:space="0" w:color="6FC7B7" w:themeColor="accent5"/>
          <w:left w:val="single" w:sz="8" w:space="0" w:color="6FC7B7" w:themeColor="accent5"/>
          <w:bottom w:val="single" w:sz="8" w:space="0" w:color="6FC7B7" w:themeColor="accent5"/>
          <w:right w:val="single" w:sz="8" w:space="0" w:color="6FC7B7" w:themeColor="accent5"/>
          <w:insideV w:val="single" w:sz="8" w:space="0" w:color="6FC7B7" w:themeColor="accent5"/>
        </w:tcBorders>
      </w:tcPr>
    </w:tblStylePr>
  </w:style>
  <w:style w:type="table" w:customStyle="1" w:styleId="LightGrid-Accent11">
    <w:name w:val="Light Grid - Accent 11"/>
    <w:basedOn w:val="TableNormal"/>
    <w:uiPriority w:val="62"/>
    <w:rsid w:val="00EA64B4"/>
    <w:pPr>
      <w:spacing w:after="0" w:line="240" w:lineRule="auto"/>
    </w:p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insideH w:val="single" w:sz="8" w:space="0" w:color="1C556C" w:themeColor="accent1"/>
        <w:insideV w:val="single" w:sz="8" w:space="0" w:color="1C556C"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18" w:space="0" w:color="1C556C" w:themeColor="accent1"/>
          <w:right w:val="single" w:sz="8" w:space="0" w:color="1C556C" w:themeColor="accent1"/>
          <w:insideH w:val="nil"/>
          <w:insideV w:val="single" w:sz="8" w:space="0" w:color="1C556C"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insideH w:val="nil"/>
          <w:insideV w:val="single" w:sz="8" w:space="0" w:color="1C556C"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shd w:val="clear" w:color="auto" w:fill="B5DCEC" w:themeFill="accent1" w:themeFillTint="3F"/>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shd w:val="clear" w:color="auto" w:fill="B5DCEC" w:themeFill="accent1" w:themeFillTint="3F"/>
      </w:tcPr>
    </w:tblStylePr>
    <w:tblStylePr w:type="band2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insideV w:val="single" w:sz="8" w:space="0" w:color="1C556C" w:themeColor="accent1"/>
        </w:tcBorders>
      </w:tcPr>
    </w:tblStylePr>
  </w:style>
  <w:style w:type="table" w:customStyle="1" w:styleId="LightShading-Accent11">
    <w:name w:val="Light Shading - Accent 11"/>
    <w:basedOn w:val="TableNormal"/>
    <w:uiPriority w:val="60"/>
    <w:rsid w:val="00EA64B4"/>
    <w:pPr>
      <w:spacing w:after="0" w:line="240" w:lineRule="auto"/>
    </w:pPr>
    <w:rPr>
      <w:color w:val="153F50" w:themeColor="accent1" w:themeShade="BF"/>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customStyle="1" w:styleId="LightList-Accent11">
    <w:name w:val="Light List - Accent 11"/>
    <w:basedOn w:val="TableNormal"/>
    <w:uiPriority w:val="61"/>
    <w:rsid w:val="00EA64B4"/>
    <w:pPr>
      <w:spacing w:after="0" w:line="240" w:lineRule="auto"/>
    </w:pPr>
    <w:tblPr>
      <w:tblStyleRowBandSize w:val="1"/>
      <w:tblStyleColBandSize w:val="1"/>
      <w:tblBorders>
        <w:top w:val="single" w:sz="8" w:space="0" w:color="1C556C" w:themeColor="accent1"/>
        <w:left w:val="single" w:sz="8" w:space="0" w:color="1C556C" w:themeColor="accent1"/>
        <w:bottom w:val="single" w:sz="8" w:space="0" w:color="1C556C" w:themeColor="accent1"/>
        <w:right w:val="single" w:sz="8" w:space="0" w:color="1C556C" w:themeColor="accent1"/>
      </w:tblBorders>
    </w:tblPr>
    <w:tblStylePr w:type="firstRow">
      <w:pPr>
        <w:spacing w:before="0" w:after="0" w:line="240" w:lineRule="auto"/>
      </w:pPr>
      <w:rPr>
        <w:b/>
        <w:bCs/>
        <w:color w:val="FFFFFF" w:themeColor="background1"/>
      </w:rPr>
      <w:tblPr/>
      <w:tcPr>
        <w:shd w:val="clear" w:color="auto" w:fill="1C556C" w:themeFill="accent1"/>
      </w:tcPr>
    </w:tblStylePr>
    <w:tblStylePr w:type="lastRow">
      <w:pPr>
        <w:spacing w:before="0" w:after="0" w:line="240" w:lineRule="auto"/>
      </w:pPr>
      <w:rPr>
        <w:b/>
        <w:bCs/>
      </w:rPr>
      <w:tblPr/>
      <w:tcPr>
        <w:tcBorders>
          <w:top w:val="double" w:sz="6" w:space="0" w:color="1C556C" w:themeColor="accent1"/>
          <w:left w:val="single" w:sz="8" w:space="0" w:color="1C556C" w:themeColor="accent1"/>
          <w:bottom w:val="single" w:sz="8" w:space="0" w:color="1C556C" w:themeColor="accent1"/>
          <w:right w:val="single" w:sz="8" w:space="0" w:color="1C556C" w:themeColor="accent1"/>
        </w:tcBorders>
      </w:tcPr>
    </w:tblStylePr>
    <w:tblStylePr w:type="firstCol">
      <w:rPr>
        <w:b/>
        <w:bCs/>
      </w:rPr>
    </w:tblStylePr>
    <w:tblStylePr w:type="lastCol">
      <w:rPr>
        <w:b/>
        <w:bCs/>
      </w:rPr>
    </w:tblStylePr>
    <w:tblStylePr w:type="band1Vert">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tblStylePr w:type="band1Horz">
      <w:tblPr/>
      <w:tcPr>
        <w:tcBorders>
          <w:top w:val="single" w:sz="8" w:space="0" w:color="1C556C" w:themeColor="accent1"/>
          <w:left w:val="single" w:sz="8" w:space="0" w:color="1C556C" w:themeColor="accent1"/>
          <w:bottom w:val="single" w:sz="8" w:space="0" w:color="1C556C" w:themeColor="accent1"/>
          <w:right w:val="single" w:sz="8" w:space="0" w:color="1C556C" w:themeColor="accent1"/>
        </w:tcBorders>
      </w:tcPr>
    </w:tblStylePr>
  </w:style>
  <w:style w:type="character" w:styleId="CommentReference">
    <w:name w:val="annotation reference"/>
    <w:basedOn w:val="DefaultParagraphFont"/>
    <w:uiPriority w:val="99"/>
    <w:semiHidden/>
    <w:rsid w:val="00EA64B4"/>
    <w:rPr>
      <w:sz w:val="16"/>
      <w:szCs w:val="16"/>
    </w:rPr>
  </w:style>
  <w:style w:type="paragraph" w:styleId="Revision">
    <w:name w:val="Revision"/>
    <w:hidden/>
    <w:uiPriority w:val="99"/>
    <w:semiHidden/>
    <w:rsid w:val="0080531E"/>
    <w:pPr>
      <w:spacing w:after="0" w:line="240" w:lineRule="auto"/>
    </w:pPr>
    <w:rPr>
      <w:rFonts w:ascii="Times New Roman" w:eastAsia="Times New Roman" w:hAnsi="Times New Roman" w:cs="Times New Roman"/>
      <w:szCs w:val="20"/>
    </w:rPr>
  </w:style>
  <w:style w:type="character" w:styleId="Strong">
    <w:name w:val="Strong"/>
    <w:basedOn w:val="DefaultParagraphFont"/>
    <w:uiPriority w:val="22"/>
    <w:semiHidden/>
    <w:qFormat/>
    <w:rsid w:val="00EA64B4"/>
    <w:rPr>
      <w:b/>
      <w:bCs/>
    </w:rPr>
  </w:style>
  <w:style w:type="character" w:styleId="EndnoteReference">
    <w:name w:val="endnote reference"/>
    <w:basedOn w:val="DefaultParagraphFont"/>
    <w:uiPriority w:val="99"/>
    <w:semiHidden/>
    <w:unhideWhenUsed/>
    <w:rsid w:val="00EA64B4"/>
    <w:rPr>
      <w:vertAlign w:val="superscript"/>
    </w:rPr>
  </w:style>
  <w:style w:type="character" w:styleId="FollowedHyperlink">
    <w:name w:val="FollowedHyperlink"/>
    <w:basedOn w:val="DefaultParagraphFont"/>
    <w:uiPriority w:val="99"/>
    <w:semiHidden/>
    <w:rsid w:val="00EA64B4"/>
    <w:rPr>
      <w:color w:val="800080" w:themeColor="followedHyperlink"/>
      <w:u w:val="none"/>
    </w:rPr>
  </w:style>
  <w:style w:type="paragraph" w:customStyle="1" w:styleId="BoxBullet0">
    <w:name w:val="Box Bullet"/>
    <w:basedOn w:val="Box"/>
    <w:semiHidden/>
    <w:rsid w:val="00EA64B4"/>
    <w:pPr>
      <w:pBdr>
        <w:top w:val="single" w:sz="6" w:space="15" w:color="auto"/>
        <w:left w:val="single" w:sz="6" w:space="15" w:color="auto"/>
        <w:bottom w:val="single" w:sz="6" w:space="15" w:color="auto"/>
        <w:right w:val="single" w:sz="6" w:space="15" w:color="auto"/>
      </w:pBdr>
      <w:shd w:val="clear" w:color="auto" w:fill="auto"/>
      <w:tabs>
        <w:tab w:val="num" w:pos="851"/>
      </w:tabs>
      <w:spacing w:after="0" w:line="240" w:lineRule="auto"/>
      <w:ind w:left="851" w:hanging="567"/>
    </w:pPr>
    <w:rPr>
      <w:rFonts w:ascii="Arial" w:eastAsia="Times New Roman" w:hAnsi="Arial" w:cs="Times New Roman"/>
      <w:color w:val="auto"/>
      <w:szCs w:val="20"/>
      <w:lang w:eastAsia="en-GB"/>
    </w:rPr>
  </w:style>
  <w:style w:type="paragraph" w:styleId="TOC4">
    <w:name w:val="toc 4"/>
    <w:basedOn w:val="Normal"/>
    <w:next w:val="Normal"/>
    <w:uiPriority w:val="39"/>
    <w:semiHidden/>
    <w:rsid w:val="00EA64B4"/>
    <w:pPr>
      <w:tabs>
        <w:tab w:val="right" w:pos="8505"/>
      </w:tabs>
      <w:spacing w:before="180" w:after="0" w:line="240" w:lineRule="auto"/>
      <w:ind w:left="1134" w:right="567" w:hanging="1134"/>
      <w:jc w:val="left"/>
    </w:pPr>
    <w:rPr>
      <w:rFonts w:ascii="Arial" w:eastAsia="Times New Roman" w:hAnsi="Arial" w:cs="Times New Roman"/>
      <w:sz w:val="20"/>
      <w:szCs w:val="20"/>
      <w:lang w:eastAsia="en-GB"/>
    </w:rPr>
  </w:style>
  <w:style w:type="paragraph" w:styleId="Caption">
    <w:name w:val="caption"/>
    <w:basedOn w:val="Normal"/>
    <w:next w:val="Normal"/>
    <w:link w:val="CaptionChar"/>
    <w:uiPriority w:val="99"/>
    <w:semiHidden/>
    <w:rsid w:val="00EA64B4"/>
    <w:pPr>
      <w:spacing w:before="0" w:after="200" w:line="240" w:lineRule="auto"/>
    </w:pPr>
    <w:rPr>
      <w:rFonts w:ascii="Times New Roman" w:eastAsia="Times New Roman" w:hAnsi="Times New Roman" w:cs="Times New Roman"/>
      <w:b/>
      <w:bCs/>
      <w:color w:val="1C556C" w:themeColor="accent1"/>
      <w:sz w:val="18"/>
      <w:szCs w:val="18"/>
      <w:lang w:eastAsia="en-US"/>
    </w:rPr>
  </w:style>
  <w:style w:type="character" w:customStyle="1" w:styleId="CaptionChar">
    <w:name w:val="Caption Char"/>
    <w:link w:val="Caption"/>
    <w:uiPriority w:val="99"/>
    <w:semiHidden/>
    <w:rsid w:val="0030459C"/>
    <w:rPr>
      <w:rFonts w:ascii="Times New Roman" w:eastAsia="Times New Roman" w:hAnsi="Times New Roman" w:cs="Times New Roman"/>
      <w:b/>
      <w:bCs/>
      <w:color w:val="1C556C" w:themeColor="accent1"/>
      <w:sz w:val="18"/>
      <w:szCs w:val="18"/>
    </w:rPr>
  </w:style>
  <w:style w:type="paragraph" w:customStyle="1" w:styleId="Casestudyheading">
    <w:name w:val="Case study heading"/>
    <w:basedOn w:val="BodyText"/>
    <w:uiPriority w:val="1"/>
    <w:semiHidden/>
    <w:qFormat/>
    <w:rsid w:val="000D12E0"/>
    <w:pPr>
      <w:keepNext/>
      <w:spacing w:line="240" w:lineRule="auto"/>
      <w:ind w:left="284"/>
    </w:pPr>
    <w:rPr>
      <w:b/>
      <w:caps/>
      <w:color w:val="FFFFFF" w:themeColor="background1"/>
    </w:rPr>
  </w:style>
  <w:style w:type="table" w:styleId="LightShading-Accent1">
    <w:name w:val="Light Shading Accent 1"/>
    <w:basedOn w:val="TableNormal"/>
    <w:uiPriority w:val="60"/>
    <w:rsid w:val="00E05569"/>
    <w:pPr>
      <w:spacing w:after="0" w:line="240" w:lineRule="auto"/>
    </w:pPr>
    <w:rPr>
      <w:rFonts w:eastAsiaTheme="minorEastAsia"/>
      <w:color w:val="153F50" w:themeColor="accent1" w:themeShade="BF"/>
      <w:lang w:val="en-US"/>
    </w:rPr>
    <w:tblPr>
      <w:tblStyleRowBandSize w:val="1"/>
      <w:tblStyleColBandSize w:val="1"/>
      <w:tblBorders>
        <w:top w:val="single" w:sz="8" w:space="0" w:color="1C556C" w:themeColor="accent1"/>
        <w:bottom w:val="single" w:sz="8" w:space="0" w:color="1C556C" w:themeColor="accent1"/>
      </w:tblBorders>
    </w:tblPr>
    <w:tblStylePr w:type="fir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lastRow">
      <w:pPr>
        <w:spacing w:before="0" w:after="0" w:line="240" w:lineRule="auto"/>
      </w:pPr>
      <w:rPr>
        <w:b/>
        <w:bCs/>
      </w:rPr>
      <w:tblPr/>
      <w:tcPr>
        <w:tcBorders>
          <w:top w:val="single" w:sz="8" w:space="0" w:color="1C556C" w:themeColor="accent1"/>
          <w:left w:val="nil"/>
          <w:bottom w:val="single" w:sz="8" w:space="0" w:color="1C556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5DCEC" w:themeFill="accent1" w:themeFillTint="3F"/>
      </w:tcPr>
    </w:tblStylePr>
    <w:tblStylePr w:type="band1Horz">
      <w:tblPr/>
      <w:tcPr>
        <w:tcBorders>
          <w:left w:val="nil"/>
          <w:right w:val="nil"/>
          <w:insideH w:val="nil"/>
          <w:insideV w:val="nil"/>
        </w:tcBorders>
        <w:shd w:val="clear" w:color="auto" w:fill="B5DCEC" w:themeFill="accent1" w:themeFillTint="3F"/>
      </w:tcPr>
    </w:tblStylePr>
  </w:style>
  <w:style w:type="table" w:styleId="LightList-Accent3">
    <w:name w:val="Light List Accent 3"/>
    <w:basedOn w:val="TableNormal"/>
    <w:uiPriority w:val="61"/>
    <w:rsid w:val="00416330"/>
    <w:pPr>
      <w:spacing w:after="0" w:line="240" w:lineRule="auto"/>
    </w:pPr>
    <w:rPr>
      <w:rFonts w:eastAsiaTheme="minorEastAsia"/>
      <w:lang w:val="en-US"/>
    </w:rPr>
    <w:tblPr>
      <w:tblStyleRowBandSize w:val="1"/>
      <w:tblStyleColBandSize w:val="1"/>
      <w:tblBorders>
        <w:top w:val="single" w:sz="8" w:space="0" w:color="D2DDE2" w:themeColor="accent3"/>
        <w:left w:val="single" w:sz="8" w:space="0" w:color="D2DDE2" w:themeColor="accent3"/>
        <w:bottom w:val="single" w:sz="8" w:space="0" w:color="D2DDE2" w:themeColor="accent3"/>
        <w:right w:val="single" w:sz="8" w:space="0" w:color="D2DDE2" w:themeColor="accent3"/>
      </w:tblBorders>
    </w:tblPr>
    <w:tblStylePr w:type="firstRow">
      <w:pPr>
        <w:spacing w:before="0" w:after="0" w:line="240" w:lineRule="auto"/>
      </w:pPr>
      <w:rPr>
        <w:b/>
        <w:bCs/>
        <w:color w:val="FFFFFF" w:themeColor="background1"/>
      </w:rPr>
      <w:tblPr/>
      <w:tcPr>
        <w:shd w:val="clear" w:color="auto" w:fill="D2DDE2" w:themeFill="accent3"/>
      </w:tcPr>
    </w:tblStylePr>
    <w:tblStylePr w:type="lastRow">
      <w:pPr>
        <w:spacing w:before="0" w:after="0" w:line="240" w:lineRule="auto"/>
      </w:pPr>
      <w:rPr>
        <w:b/>
        <w:bCs/>
      </w:rPr>
      <w:tblPr/>
      <w:tcPr>
        <w:tcBorders>
          <w:top w:val="double" w:sz="6" w:space="0" w:color="D2DDE2" w:themeColor="accent3"/>
          <w:left w:val="single" w:sz="8" w:space="0" w:color="D2DDE2" w:themeColor="accent3"/>
          <w:bottom w:val="single" w:sz="8" w:space="0" w:color="D2DDE2" w:themeColor="accent3"/>
          <w:right w:val="single" w:sz="8" w:space="0" w:color="D2DDE2" w:themeColor="accent3"/>
        </w:tcBorders>
      </w:tcPr>
    </w:tblStylePr>
    <w:tblStylePr w:type="firstCol">
      <w:rPr>
        <w:b/>
        <w:bCs/>
      </w:rPr>
    </w:tblStylePr>
    <w:tblStylePr w:type="lastCol">
      <w:rPr>
        <w:b/>
        <w:bCs/>
      </w:rPr>
    </w:tblStylePr>
    <w:tblStylePr w:type="band1Vert">
      <w:tblPr/>
      <w:tcPr>
        <w:tcBorders>
          <w:top w:val="single" w:sz="8" w:space="0" w:color="D2DDE2" w:themeColor="accent3"/>
          <w:left w:val="single" w:sz="8" w:space="0" w:color="D2DDE2" w:themeColor="accent3"/>
          <w:bottom w:val="single" w:sz="8" w:space="0" w:color="D2DDE2" w:themeColor="accent3"/>
          <w:right w:val="single" w:sz="8" w:space="0" w:color="D2DDE2" w:themeColor="accent3"/>
        </w:tcBorders>
      </w:tcPr>
    </w:tblStylePr>
    <w:tblStylePr w:type="band1Horz">
      <w:tblPr/>
      <w:tcPr>
        <w:tcBorders>
          <w:top w:val="single" w:sz="8" w:space="0" w:color="D2DDE2" w:themeColor="accent3"/>
          <w:left w:val="single" w:sz="8" w:space="0" w:color="D2DDE2" w:themeColor="accent3"/>
          <w:bottom w:val="single" w:sz="8" w:space="0" w:color="D2DDE2" w:themeColor="accent3"/>
          <w:right w:val="single" w:sz="8" w:space="0" w:color="D2DDE2" w:themeColor="accent3"/>
        </w:tcBorders>
      </w:tcPr>
    </w:tblStylePr>
  </w:style>
  <w:style w:type="paragraph" w:customStyle="1" w:styleId="Greenbullet-casestudytables">
    <w:name w:val="Green bullet - case study tables"/>
    <w:basedOn w:val="Greentext-casestudytables"/>
    <w:uiPriority w:val="1"/>
    <w:semiHidden/>
    <w:rsid w:val="00C15722"/>
    <w:pPr>
      <w:numPr>
        <w:numId w:val="8"/>
      </w:numPr>
      <w:spacing w:before="0"/>
      <w:ind w:left="681" w:hanging="397"/>
    </w:pPr>
  </w:style>
  <w:style w:type="paragraph" w:customStyle="1" w:styleId="Greentext-casestudytables">
    <w:name w:val="Green text - case study tables"/>
    <w:basedOn w:val="BodyText"/>
    <w:uiPriority w:val="1"/>
    <w:semiHidden/>
    <w:rsid w:val="00C15722"/>
    <w:pPr>
      <w:spacing w:line="260" w:lineRule="atLeast"/>
      <w:ind w:left="284" w:right="284"/>
    </w:pPr>
    <w:rPr>
      <w:color w:val="0F7B7D"/>
      <w:sz w:val="20"/>
    </w:rPr>
  </w:style>
  <w:style w:type="paragraph" w:customStyle="1" w:styleId="Greenheading-casestudytables">
    <w:name w:val="Green heading - case study tables"/>
    <w:basedOn w:val="Greentext-casestudytables"/>
    <w:next w:val="Greentext-casestudytables"/>
    <w:uiPriority w:val="1"/>
    <w:semiHidden/>
    <w:rsid w:val="0051754D"/>
    <w:pPr>
      <w:keepNext/>
      <w:spacing w:before="240" w:after="0"/>
    </w:pPr>
    <w:rPr>
      <w:rFonts w:eastAsia="Times New Roman"/>
      <w:b/>
    </w:rPr>
  </w:style>
  <w:style w:type="paragraph" w:customStyle="1" w:styleId="Blueboxtext">
    <w:name w:val="Blue box text"/>
    <w:basedOn w:val="Normal"/>
    <w:uiPriority w:val="1"/>
    <w:qFormat/>
    <w:rsid w:val="007823D6"/>
    <w:pPr>
      <w:spacing w:line="260" w:lineRule="atLeast"/>
      <w:ind w:left="284" w:right="284"/>
      <w:jc w:val="left"/>
    </w:pPr>
    <w:rPr>
      <w:color w:val="1C556C"/>
      <w:sz w:val="20"/>
    </w:rPr>
  </w:style>
  <w:style w:type="paragraph" w:customStyle="1" w:styleId="Blue-boxbullet">
    <w:name w:val="Blue-box bullet"/>
    <w:basedOn w:val="Blueboxtext"/>
    <w:uiPriority w:val="1"/>
    <w:qFormat/>
    <w:rsid w:val="005D3242"/>
    <w:pPr>
      <w:numPr>
        <w:numId w:val="2"/>
      </w:numPr>
      <w:tabs>
        <w:tab w:val="left" w:pos="680"/>
      </w:tabs>
      <w:spacing w:before="0"/>
      <w:ind w:left="681" w:hanging="397"/>
    </w:pPr>
    <w:rPr>
      <w:rFonts w:cs="Times New Roman"/>
      <w:szCs w:val="20"/>
    </w:rPr>
  </w:style>
  <w:style w:type="paragraph" w:customStyle="1" w:styleId="Blueboxheading">
    <w:name w:val="Blue box heading"/>
    <w:basedOn w:val="Blueboxtext"/>
    <w:next w:val="Blueboxtext"/>
    <w:uiPriority w:val="1"/>
    <w:qFormat/>
    <w:rsid w:val="007823D6"/>
    <w:pPr>
      <w:keepNext/>
      <w:spacing w:before="240" w:after="0"/>
    </w:pPr>
    <w:rPr>
      <w:rFonts w:cs="Times New Roman"/>
      <w:b/>
      <w:szCs w:val="20"/>
    </w:rPr>
  </w:style>
  <w:style w:type="paragraph" w:customStyle="1" w:styleId="Blue-boxsub-bullet">
    <w:name w:val="Blue-box sub-bullet"/>
    <w:basedOn w:val="Blueboxtext"/>
    <w:uiPriority w:val="1"/>
    <w:qFormat/>
    <w:rsid w:val="007823D6"/>
    <w:pPr>
      <w:numPr>
        <w:numId w:val="11"/>
      </w:numPr>
      <w:spacing w:before="0"/>
    </w:pPr>
    <w:rPr>
      <w:rFonts w:cs="Times New Roman"/>
      <w:szCs w:val="20"/>
    </w:rPr>
  </w:style>
  <w:style w:type="paragraph" w:customStyle="1" w:styleId="Greensub-bullet-casestudytables">
    <w:name w:val="Green sub-bullet - case study tables"/>
    <w:basedOn w:val="Greentext-casestudytables"/>
    <w:uiPriority w:val="1"/>
    <w:semiHidden/>
    <w:qFormat/>
    <w:rsid w:val="00C15722"/>
    <w:pPr>
      <w:numPr>
        <w:numId w:val="12"/>
      </w:numPr>
      <w:spacing w:before="0"/>
      <w:ind w:left="1077" w:hanging="397"/>
    </w:pPr>
  </w:style>
  <w:style w:type="paragraph" w:styleId="CommentText">
    <w:name w:val="annotation text"/>
    <w:basedOn w:val="Normal"/>
    <w:link w:val="CommentTextChar"/>
    <w:uiPriority w:val="99"/>
    <w:rsid w:val="00C22E51"/>
    <w:pPr>
      <w:spacing w:before="140" w:after="140" w:line="240" w:lineRule="auto"/>
      <w:jc w:val="left"/>
    </w:pPr>
    <w:rPr>
      <w:rFonts w:eastAsia="SimSun" w:cs="Arial"/>
      <w:sz w:val="20"/>
      <w:szCs w:val="20"/>
      <w:lang w:eastAsia="en-US"/>
    </w:rPr>
  </w:style>
  <w:style w:type="character" w:customStyle="1" w:styleId="CommentTextChar">
    <w:name w:val="Comment Text Char"/>
    <w:basedOn w:val="DefaultParagraphFont"/>
    <w:link w:val="CommentText"/>
    <w:uiPriority w:val="99"/>
    <w:rsid w:val="00AF6F32"/>
    <w:rPr>
      <w:rFonts w:ascii="Calibri" w:eastAsia="SimSun" w:hAnsi="Calibri" w:cs="Arial"/>
      <w:sz w:val="20"/>
      <w:szCs w:val="20"/>
    </w:rPr>
  </w:style>
  <w:style w:type="paragraph" w:customStyle="1" w:styleId="Boxheadings">
    <w:name w:val="Box headings"/>
    <w:basedOn w:val="Tableheading"/>
    <w:next w:val="BodyText"/>
    <w:rsid w:val="006C473D"/>
  </w:style>
  <w:style w:type="character" w:styleId="Emphasis">
    <w:name w:val="Emphasis"/>
    <w:basedOn w:val="DefaultParagraphFont"/>
    <w:uiPriority w:val="20"/>
    <w:semiHidden/>
    <w:qFormat/>
    <w:rsid w:val="001A7AAE"/>
    <w:rPr>
      <w:i/>
      <w:iCs/>
    </w:rPr>
  </w:style>
  <w:style w:type="paragraph" w:styleId="NoSpacing">
    <w:name w:val="No Spacing"/>
    <w:uiPriority w:val="1"/>
    <w:semiHidden/>
    <w:qFormat/>
    <w:rsid w:val="00DC7BEF"/>
    <w:pPr>
      <w:spacing w:after="0" w:line="230" w:lineRule="atLeast"/>
    </w:pPr>
    <w:rPr>
      <w:rFonts w:eastAsia="SimSun" w:cstheme="minorHAnsi"/>
      <w:sz w:val="20"/>
      <w:szCs w:val="20"/>
    </w:rPr>
  </w:style>
  <w:style w:type="paragraph" w:customStyle="1" w:styleId="TableTextBold0">
    <w:name w:val="TableText Bold"/>
    <w:basedOn w:val="TableText"/>
    <w:semiHidden/>
    <w:rsid w:val="006D7DDD"/>
    <w:pPr>
      <w:tabs>
        <w:tab w:val="left" w:pos="567"/>
      </w:tabs>
      <w:spacing w:line="240" w:lineRule="auto"/>
    </w:pPr>
    <w:rPr>
      <w:rFonts w:eastAsia="Times New Roman" w:cs="Times New Roman"/>
      <w:b/>
      <w:szCs w:val="20"/>
      <w:lang w:eastAsia="en-US"/>
    </w:rPr>
  </w:style>
  <w:style w:type="paragraph" w:styleId="TOC5">
    <w:name w:val="toc 5"/>
    <w:basedOn w:val="TOC2"/>
    <w:next w:val="Normal"/>
    <w:semiHidden/>
    <w:rsid w:val="00BF4D9B"/>
    <w:pPr>
      <w:tabs>
        <w:tab w:val="clear" w:pos="8505"/>
        <w:tab w:val="left" w:pos="1701"/>
        <w:tab w:val="right" w:pos="9071"/>
      </w:tabs>
      <w:spacing w:before="0" w:after="0" w:line="230" w:lineRule="atLeast"/>
      <w:ind w:left="1701" w:right="284" w:firstLine="0"/>
    </w:pPr>
    <w:rPr>
      <w:rFonts w:ascii="Arial" w:eastAsia="SimSun" w:hAnsi="Arial" w:cs="Times New Roman"/>
      <w:noProof/>
      <w:sz w:val="20"/>
      <w:szCs w:val="20"/>
    </w:rPr>
  </w:style>
  <w:style w:type="paragraph" w:styleId="TOC6">
    <w:name w:val="toc 6"/>
    <w:basedOn w:val="Normal"/>
    <w:next w:val="Normal"/>
    <w:semiHidden/>
    <w:rsid w:val="00BF4D9B"/>
    <w:pPr>
      <w:spacing w:before="0" w:line="230" w:lineRule="atLeast"/>
      <w:jc w:val="left"/>
    </w:pPr>
    <w:rPr>
      <w:rFonts w:ascii="Arial" w:eastAsia="SimSun" w:hAnsi="Arial" w:cs="Times New Roman"/>
      <w:sz w:val="20"/>
      <w:szCs w:val="20"/>
    </w:rPr>
  </w:style>
  <w:style w:type="paragraph" w:styleId="TOC7">
    <w:name w:val="toc 7"/>
    <w:basedOn w:val="TOC1"/>
    <w:next w:val="Normal"/>
    <w:uiPriority w:val="39"/>
    <w:semiHidden/>
    <w:rsid w:val="00BF4D9B"/>
    <w:pPr>
      <w:tabs>
        <w:tab w:val="clear" w:pos="8505"/>
        <w:tab w:val="left" w:pos="850"/>
        <w:tab w:val="right" w:pos="9071"/>
      </w:tabs>
      <w:spacing w:before="0" w:line="230" w:lineRule="atLeast"/>
      <w:ind w:left="850" w:right="284" w:firstLine="0"/>
    </w:pPr>
    <w:rPr>
      <w:rFonts w:ascii="Arial" w:eastAsia="SimSun" w:hAnsi="Arial" w:cs="Times New Roman"/>
      <w:noProof/>
      <w:sz w:val="20"/>
      <w:szCs w:val="20"/>
    </w:rPr>
  </w:style>
  <w:style w:type="paragraph" w:styleId="TOC8">
    <w:name w:val="toc 8"/>
    <w:basedOn w:val="TOC1"/>
    <w:next w:val="Normal"/>
    <w:uiPriority w:val="39"/>
    <w:semiHidden/>
    <w:rsid w:val="00BF4D9B"/>
    <w:pPr>
      <w:keepNext/>
      <w:tabs>
        <w:tab w:val="clear" w:pos="8505"/>
        <w:tab w:val="left" w:pos="851"/>
        <w:tab w:val="right" w:pos="9072"/>
      </w:tabs>
      <w:spacing w:before="120" w:line="230" w:lineRule="atLeast"/>
      <w:ind w:left="-28" w:right="284" w:firstLine="0"/>
    </w:pPr>
    <w:rPr>
      <w:rFonts w:ascii="Arial" w:eastAsia="SimSun" w:hAnsi="Arial" w:cs="Times New Roman"/>
      <w:noProof/>
      <w:sz w:val="20"/>
      <w:szCs w:val="20"/>
    </w:rPr>
  </w:style>
  <w:style w:type="paragraph" w:styleId="TOC9">
    <w:name w:val="toc 9"/>
    <w:basedOn w:val="TOC2"/>
    <w:next w:val="Normal"/>
    <w:semiHidden/>
    <w:rsid w:val="00BF4D9B"/>
    <w:pPr>
      <w:tabs>
        <w:tab w:val="clear" w:pos="8505"/>
        <w:tab w:val="left" w:pos="1701"/>
        <w:tab w:val="right" w:pos="9071"/>
      </w:tabs>
      <w:spacing w:before="0" w:after="0" w:line="230" w:lineRule="atLeast"/>
      <w:ind w:left="1701" w:right="284" w:hanging="850"/>
    </w:pPr>
    <w:rPr>
      <w:rFonts w:ascii="Arial" w:eastAsia="SimSun" w:hAnsi="Arial" w:cs="Times New Roman"/>
      <w:noProof/>
      <w:sz w:val="20"/>
      <w:szCs w:val="20"/>
    </w:rPr>
  </w:style>
  <w:style w:type="character" w:customStyle="1" w:styleId="Heading10">
    <w:name w:val="Heading 10"/>
    <w:basedOn w:val="DefaultParagraphFont"/>
    <w:uiPriority w:val="1"/>
    <w:semiHidden/>
    <w:rsid w:val="00BF4D9B"/>
    <w:rPr>
      <w:rFonts w:ascii="Arial" w:hAnsi="Arial"/>
      <w:b w:val="0"/>
      <w:i w:val="0"/>
      <w:color w:val="1C556C" w:themeColor="accent1"/>
      <w:sz w:val="200"/>
    </w:rPr>
  </w:style>
  <w:style w:type="paragraph" w:styleId="ListBullet">
    <w:name w:val="List Bullet"/>
    <w:basedOn w:val="Normal"/>
    <w:uiPriority w:val="2"/>
    <w:semiHidden/>
    <w:qFormat/>
    <w:rsid w:val="00BF4D9B"/>
    <w:pPr>
      <w:numPr>
        <w:numId w:val="33"/>
      </w:numPr>
      <w:tabs>
        <w:tab w:val="clear" w:pos="360"/>
      </w:tabs>
      <w:spacing w:before="60" w:after="60" w:line="240" w:lineRule="auto"/>
      <w:ind w:left="720"/>
      <w:jc w:val="left"/>
    </w:pPr>
    <w:rPr>
      <w:rFonts w:ascii="Arial" w:eastAsia="SimSun" w:hAnsi="Arial" w:cs="Arial"/>
      <w:sz w:val="20"/>
      <w:szCs w:val="20"/>
      <w:lang w:eastAsia="en-US"/>
    </w:rPr>
  </w:style>
  <w:style w:type="paragraph" w:styleId="ListBullet4">
    <w:name w:val="List Bullet 4"/>
    <w:basedOn w:val="Normal"/>
    <w:uiPriority w:val="99"/>
    <w:semiHidden/>
    <w:rsid w:val="00BF4D9B"/>
    <w:pPr>
      <w:numPr>
        <w:numId w:val="27"/>
      </w:numPr>
      <w:spacing w:before="140" w:after="140" w:line="240" w:lineRule="auto"/>
      <w:contextualSpacing/>
      <w:jc w:val="left"/>
    </w:pPr>
    <w:rPr>
      <w:rFonts w:eastAsia="SimSun" w:cs="Arial"/>
      <w:szCs w:val="20"/>
      <w:lang w:eastAsia="en-US"/>
    </w:rPr>
  </w:style>
  <w:style w:type="paragraph" w:styleId="NormalWeb">
    <w:name w:val="Normal (Web)"/>
    <w:basedOn w:val="Normal"/>
    <w:uiPriority w:val="99"/>
    <w:semiHidden/>
    <w:rsid w:val="00BF4D9B"/>
    <w:pPr>
      <w:spacing w:before="100" w:beforeAutospacing="1" w:after="100" w:afterAutospacing="1" w:line="240" w:lineRule="auto"/>
      <w:jc w:val="left"/>
    </w:pPr>
    <w:rPr>
      <w:rFonts w:ascii="Times New Roman" w:eastAsia="SimSun" w:hAnsi="Times New Roman" w:cs="Times New Roman"/>
      <w:sz w:val="24"/>
      <w:szCs w:val="24"/>
      <w:lang w:eastAsia="en-AU"/>
    </w:rPr>
  </w:style>
  <w:style w:type="paragraph" w:styleId="Bibliography">
    <w:name w:val="Bibliography"/>
    <w:basedOn w:val="Normal"/>
    <w:next w:val="Normal"/>
    <w:uiPriority w:val="37"/>
    <w:semiHidden/>
    <w:rsid w:val="00BF4D9B"/>
    <w:pPr>
      <w:spacing w:before="0" w:line="230" w:lineRule="atLeast"/>
      <w:jc w:val="left"/>
    </w:pPr>
    <w:rPr>
      <w:rFonts w:ascii="Arial" w:eastAsia="SimSun" w:hAnsi="Arial" w:cs="Times New Roman"/>
      <w:sz w:val="20"/>
      <w:szCs w:val="20"/>
    </w:rPr>
  </w:style>
  <w:style w:type="character" w:styleId="BookTitle">
    <w:name w:val="Book Title"/>
    <w:basedOn w:val="DefaultParagraphFont"/>
    <w:uiPriority w:val="33"/>
    <w:semiHidden/>
    <w:qFormat/>
    <w:rsid w:val="00BF4D9B"/>
    <w:rPr>
      <w:b/>
      <w:bCs/>
      <w:i/>
      <w:iCs/>
      <w:spacing w:val="5"/>
    </w:rPr>
  </w:style>
  <w:style w:type="paragraph" w:styleId="PlainText">
    <w:name w:val="Plain Text"/>
    <w:basedOn w:val="Normal"/>
    <w:link w:val="PlainTextChar"/>
    <w:semiHidden/>
    <w:rsid w:val="00BF4D9B"/>
    <w:pPr>
      <w:suppressAutoHyphens/>
      <w:spacing w:before="0" w:after="0" w:line="240" w:lineRule="auto"/>
      <w:jc w:val="left"/>
    </w:pPr>
    <w:rPr>
      <w:rFonts w:ascii="Consolas" w:eastAsia="Calibri" w:hAnsi="Consolas" w:cs="Consolas"/>
      <w:kern w:val="1"/>
      <w:sz w:val="21"/>
      <w:szCs w:val="21"/>
      <w:lang w:val="en-US" w:eastAsia="zh-CN"/>
    </w:rPr>
  </w:style>
  <w:style w:type="character" w:customStyle="1" w:styleId="PlainTextChar">
    <w:name w:val="Plain Text Char"/>
    <w:basedOn w:val="DefaultParagraphFont"/>
    <w:link w:val="PlainText"/>
    <w:semiHidden/>
    <w:rsid w:val="00BF4D9B"/>
    <w:rPr>
      <w:rFonts w:ascii="Consolas" w:eastAsia="Calibri" w:hAnsi="Consolas" w:cs="Consolas"/>
      <w:kern w:val="1"/>
      <w:sz w:val="21"/>
      <w:szCs w:val="21"/>
      <w:lang w:val="en-US" w:eastAsia="zh-CN"/>
    </w:rPr>
  </w:style>
  <w:style w:type="paragraph" w:styleId="ListNumber">
    <w:name w:val="List Number"/>
    <w:basedOn w:val="Normal"/>
    <w:uiPriority w:val="1"/>
    <w:semiHidden/>
    <w:qFormat/>
    <w:rsid w:val="00BF4D9B"/>
    <w:pPr>
      <w:numPr>
        <w:numId w:val="29"/>
      </w:numPr>
      <w:spacing w:before="60" w:after="60" w:line="240" w:lineRule="auto"/>
      <w:jc w:val="left"/>
    </w:pPr>
    <w:rPr>
      <w:rFonts w:asciiTheme="minorHAnsi" w:eastAsia="SimSun" w:hAnsiTheme="minorHAnsi" w:cs="Times New Roman"/>
      <w:szCs w:val="24"/>
      <w:lang w:eastAsia="en-US"/>
    </w:rPr>
  </w:style>
  <w:style w:type="paragraph" w:customStyle="1" w:styleId="AddressBlock">
    <w:name w:val="Address Block"/>
    <w:basedOn w:val="Normal"/>
    <w:semiHidden/>
    <w:rsid w:val="007220FD"/>
    <w:pPr>
      <w:spacing w:before="0" w:after="0" w:line="170" w:lineRule="atLeast"/>
      <w:jc w:val="left"/>
    </w:pPr>
    <w:rPr>
      <w:rFonts w:ascii="Arial" w:eastAsia="SimSun" w:hAnsi="Arial" w:cs="Times New Roman"/>
      <w:noProof/>
      <w:sz w:val="14"/>
      <w:szCs w:val="20"/>
    </w:rPr>
  </w:style>
  <w:style w:type="paragraph" w:customStyle="1" w:styleId="TableParagraph">
    <w:name w:val="Table Paragraph"/>
    <w:basedOn w:val="Normal"/>
    <w:uiPriority w:val="1"/>
    <w:semiHidden/>
    <w:qFormat/>
    <w:rsid w:val="007220FD"/>
    <w:pPr>
      <w:widowControl w:val="0"/>
      <w:spacing w:before="0" w:after="0" w:line="240" w:lineRule="auto"/>
      <w:jc w:val="left"/>
    </w:pPr>
    <w:rPr>
      <w:rFonts w:asciiTheme="minorHAnsi" w:eastAsiaTheme="minorHAnsi" w:hAnsiTheme="minorHAnsi"/>
      <w:lang w:val="en-US" w:eastAsia="en-US"/>
    </w:rPr>
  </w:style>
  <w:style w:type="paragraph" w:customStyle="1" w:styleId="Tableheading2">
    <w:name w:val="Table heading2"/>
    <w:basedOn w:val="Tableheading"/>
    <w:qFormat/>
    <w:rsid w:val="00A36392"/>
    <w:pPr>
      <w:numPr>
        <w:numId w:val="86"/>
      </w:numPr>
      <w:ind w:left="113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798895">
      <w:bodyDiv w:val="1"/>
      <w:marLeft w:val="0"/>
      <w:marRight w:val="0"/>
      <w:marTop w:val="0"/>
      <w:marBottom w:val="0"/>
      <w:divBdr>
        <w:top w:val="none" w:sz="0" w:space="0" w:color="auto"/>
        <w:left w:val="none" w:sz="0" w:space="0" w:color="auto"/>
        <w:bottom w:val="none" w:sz="0" w:space="0" w:color="auto"/>
        <w:right w:val="none" w:sz="0" w:space="0" w:color="auto"/>
      </w:divBdr>
    </w:div>
    <w:div w:id="154208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5751/ES-05947-180437" TargetMode="External"/><Relationship Id="rId21" Type="http://schemas.openxmlformats.org/officeDocument/2006/relationships/image" Target="media/image3.JPG"/><Relationship Id="rId42" Type="http://schemas.openxmlformats.org/officeDocument/2006/relationships/image" Target="media/image23.png"/><Relationship Id="rId63" Type="http://schemas.openxmlformats.org/officeDocument/2006/relationships/hyperlink" Target="https://www.nature.com/articles/s41558-019-0633-3" TargetMode="External"/><Relationship Id="rId84" Type="http://schemas.openxmlformats.org/officeDocument/2006/relationships/hyperlink" Target="http://www.theccc.org.uk/uk-climate-change-risk-assessment-2017/synthesis-report/" TargetMode="External"/><Relationship Id="rId138" Type="http://schemas.openxmlformats.org/officeDocument/2006/relationships/hyperlink" Target="http://www.jps.auckland.ac.nz/document//Volume_119_2010/Volume_119%2C_No._2/Ethnobotany_of_Kuta_%28Eleocharis_sphacelata%29_in_Bay_of_Plenty_and_Northland%2C_New_Zealand%2C_by_Mieke_Kapa%2C_p_131-148/p1" TargetMode="External"/><Relationship Id="rId159" Type="http://schemas.openxmlformats.org/officeDocument/2006/relationships/hyperlink" Target="https://www.mentalhealth.org.nz/assets/Uploads/MHF-Quick-facts-and-stats-FINAL-2016.pdf" TargetMode="External"/><Relationship Id="rId170" Type="http://schemas.openxmlformats.org/officeDocument/2006/relationships/hyperlink" Target="http://www.mfe.govt.nz/sites/default/files/media/Climate%20Change/Climate-change-projections-2nd-edition-final.pdf" TargetMode="External"/><Relationship Id="rId191" Type="http://schemas.openxmlformats.org/officeDocument/2006/relationships/hyperlink" Target="http://www.nzherald.co.nz/business/news/article.cfm?c_id=3andobjectid=12308394" TargetMode="External"/><Relationship Id="rId205" Type="http://schemas.openxmlformats.org/officeDocument/2006/relationships/hyperlink" Target="https://niwa.co.nz/our-science/climate/information-and-resources/nz-temp-record/seven-station-series-temperature-data" TargetMode="External"/><Relationship Id="rId226" Type="http://schemas.openxmlformats.org/officeDocument/2006/relationships/hyperlink" Target="http://www.royalsociety.org.nz/assets/documents/Report-Human-Health-Impacts-of-Climate-Change-for-New-Zealand-Oct-2017.pdf" TargetMode="External"/><Relationship Id="rId247" Type="http://schemas.openxmlformats.org/officeDocument/2006/relationships/hyperlink" Target="http://www.stuff.co.nz/auckland/local-news/east-bays-courier/91281474/cemetery-flooding-prompts-call-for-council-action" TargetMode="External"/><Relationship Id="rId107" Type="http://schemas.openxmlformats.org/officeDocument/2006/relationships/hyperlink" Target="https://treasury.govt.nz/publications/commissioned-report/estimating-financial-costs-climate-change-nz" TargetMode="External"/><Relationship Id="rId268" Type="http://schemas.openxmlformats.org/officeDocument/2006/relationships/hyperlink" Target="https://wellington.govt.nz/~/media/your-council/plans-policies-and-bylaws/plans-and-policies/a-to-z/biodiversity/files/2015/our-natural-capital-entire.pdf?la=en" TargetMode="External"/><Relationship Id="rId11" Type="http://schemas.openxmlformats.org/officeDocument/2006/relationships/hyperlink" Target="http://www.mfe.govt.nz" TargetMode="External"/><Relationship Id="rId32" Type="http://schemas.openxmlformats.org/officeDocument/2006/relationships/image" Target="media/image14.jpeg"/><Relationship Id="rId53" Type="http://schemas.openxmlformats.org/officeDocument/2006/relationships/hyperlink" Target="http://www.mpi.govt.nz/dmsdocument/4074/direct" TargetMode="External"/><Relationship Id="rId74" Type="http://schemas.openxmlformats.org/officeDocument/2006/relationships/hyperlink" Target="https://cdn.auckland.ac.nz/assets/auckland/arts/our-research/research-institutes-centres-groups/ppi/policy-briefings/climate-housing-and-health-profiling.pdf" TargetMode="External"/><Relationship Id="rId128" Type="http://schemas.openxmlformats.org/officeDocument/2006/relationships/hyperlink" Target="http://www.ipcc.ch/report/managing-the-risks-of-extreme-events-and-disasters-to-advance-climate-change-adaptation/climate-change-new-dimensions-in-disaster-risk-exposure-vulnerability-and-resilience/" TargetMode="External"/><Relationship Id="rId149" Type="http://schemas.openxmlformats.org/officeDocument/2006/relationships/hyperlink" Target="https://doi.org/10.1016/j.gloenvcha.2004.09.004" TargetMode="External"/><Relationship Id="rId5" Type="http://schemas.openxmlformats.org/officeDocument/2006/relationships/webSettings" Target="webSettings.xml"/><Relationship Id="rId95" Type="http://schemas.openxmlformats.org/officeDocument/2006/relationships/hyperlink" Target="http://www.doc.govt.nz/nature/pests-and-threats/" TargetMode="External"/><Relationship Id="rId160" Type="http://schemas.openxmlformats.org/officeDocument/2006/relationships/hyperlink" Target="https://www.meridianenergy.co.nz/assets/Sustainability/e93f942ead/Meridian-Climate-Disclosures-TCFD-Report-FY19.pdf" TargetMode="External"/><Relationship Id="rId181" Type="http://schemas.openxmlformats.org/officeDocument/2006/relationships/hyperlink" Target="http://www.moanaproject.org/project" TargetMode="External"/><Relationship Id="rId216" Type="http://schemas.openxmlformats.org/officeDocument/2006/relationships/hyperlink" Target="http://www.powerco.co.nz/news/customers-face-overnight-blackout/" TargetMode="External"/><Relationship Id="rId237" Type="http://schemas.openxmlformats.org/officeDocument/2006/relationships/hyperlink" Target="http://archive.stats.govt.nz/browse_for_stats/environment/environmental-reporting-series/environmental-indicators/Home/Marine/coastal-sea-level-rise.aspx" TargetMode="External"/><Relationship Id="rId258" Type="http://schemas.openxmlformats.org/officeDocument/2006/relationships/hyperlink" Target="http://www.transpower.co.nz/news/transpower-confirms-damage-towers-rangitata-flooding" TargetMode="External"/><Relationship Id="rId279" Type="http://schemas.openxmlformats.org/officeDocument/2006/relationships/hyperlink" Target="http://www.who.int/globalchange/publications/quantitative-risk-assessment/en/" TargetMode="External"/><Relationship Id="rId22" Type="http://schemas.openxmlformats.org/officeDocument/2006/relationships/image" Target="media/image4.png"/><Relationship Id="rId43" Type="http://schemas.openxmlformats.org/officeDocument/2006/relationships/image" Target="media/image24.png"/><Relationship Id="rId64" Type="http://schemas.openxmlformats.org/officeDocument/2006/relationships/hyperlink" Target="https://doi.org/10.1002/pan3.15" TargetMode="External"/><Relationship Id="rId118" Type="http://schemas.openxmlformats.org/officeDocument/2006/relationships/hyperlink" Target="http://www.heritage.org.nz/protecting-heritage/national-heritage-preservation-incentive-fund/approved-grants" TargetMode="External"/><Relationship Id="rId139" Type="http://schemas.openxmlformats.org/officeDocument/2006/relationships/hyperlink" Target="https://doi.org/10.1080/09669582.2019.1601730" TargetMode="External"/><Relationship Id="rId290" Type="http://schemas.microsoft.com/office/2018/08/relationships/commentsExtensible" Target="commentsExtensible.xml"/><Relationship Id="rId85" Type="http://schemas.openxmlformats.org/officeDocument/2006/relationships/hyperlink" Target="https://doi.org/10.1093/icesjms/fsv118" TargetMode="External"/><Relationship Id="rId150" Type="http://schemas.openxmlformats.org/officeDocument/2006/relationships/hyperlink" Target="https://doi.org/10.1007/s11077-012-9151-0" TargetMode="External"/><Relationship Id="rId171" Type="http://schemas.openxmlformats.org/officeDocument/2006/relationships/hyperlink" Target="http://www.mfe.govt.nz/publications/climate-change/arotakenga-huringa-%C4%81huarangi-framework-national-climate-change-risk" TargetMode="External"/><Relationship Id="rId192" Type="http://schemas.openxmlformats.org/officeDocument/2006/relationships/hyperlink" Target="https://www.lawsociety.org.nz/news-and-communications/news/2010/november/rule-of-law-still-key-to-new-zealand-system-of-government" TargetMode="External"/><Relationship Id="rId206" Type="http://schemas.openxmlformats.org/officeDocument/2006/relationships/hyperlink" Target="https://oceanservice.noaa.gov/facts/glacial-adjustment.html" TargetMode="External"/><Relationship Id="rId227" Type="http://schemas.openxmlformats.org/officeDocument/2006/relationships/hyperlink" Target="http://www.transportationgroup.nz/papers/2007/A6_RushbrookWilson.pdf" TargetMode="External"/><Relationship Id="rId248" Type="http://schemas.openxmlformats.org/officeDocument/2006/relationships/hyperlink" Target="http://www.stuff.co.nz/environment/114750318/erosion-continues-to-expose-west-coast-landfill" TargetMode="External"/><Relationship Id="rId269" Type="http://schemas.openxmlformats.org/officeDocument/2006/relationships/hyperlink" Target="http://wellington.scoop.co.nz/?p=115848" TargetMode="External"/><Relationship Id="rId12" Type="http://schemas.openxmlformats.org/officeDocument/2006/relationships/footer" Target="footer2.xml"/><Relationship Id="rId33" Type="http://schemas.openxmlformats.org/officeDocument/2006/relationships/image" Target="media/image15.jpeg"/><Relationship Id="rId108" Type="http://schemas.openxmlformats.org/officeDocument/2006/relationships/hyperlink" Target="https://doi.org/10.1007/s10584-020-02729-y" TargetMode="External"/><Relationship Id="rId129" Type="http://schemas.openxmlformats.org/officeDocument/2006/relationships/hyperlink" Target="http://www.ipcc.ch/report/ar5/wg1/" TargetMode="External"/><Relationship Id="rId280" Type="http://schemas.openxmlformats.org/officeDocument/2006/relationships/hyperlink" Target="http://www.who.int/news-room/fact-sheets/detail/mental-disorders" TargetMode="External"/><Relationship Id="rId54" Type="http://schemas.openxmlformats.org/officeDocument/2006/relationships/hyperlink" Target="http://www.gns.cri.nz/static/pubs/2012/SR%202012-029.pdf" TargetMode="External"/><Relationship Id="rId75" Type="http://schemas.openxmlformats.org/officeDocument/2006/relationships/hyperlink" Target="https://www.citivelocity.com/citigps/energy-darwinism-ii/" TargetMode="External"/><Relationship Id="rId96" Type="http://schemas.openxmlformats.org/officeDocument/2006/relationships/hyperlink" Target="http://www.doc.govt.nz/nature/habitats/alpine/" TargetMode="External"/><Relationship Id="rId140" Type="http://schemas.openxmlformats.org/officeDocument/2006/relationships/hyperlink" Target="http://www.mpi.govt.nz/dmsdocument/28164/direct" TargetMode="External"/><Relationship Id="rId161" Type="http://schemas.openxmlformats.org/officeDocument/2006/relationships/hyperlink" Target="https://teara.govt.nz/en/interest-groups/print" TargetMode="External"/><Relationship Id="rId182" Type="http://schemas.openxmlformats.org/officeDocument/2006/relationships/hyperlink" Target="http://www.moodys.com/research/Moodys-affirms-New-Zealands-Aaa-issuer-rating-maintains-stable-outlook--PR_363421%20" TargetMode="External"/><Relationship Id="rId217" Type="http://schemas.openxmlformats.org/officeDocument/2006/relationships/hyperlink" Target="https://predatorfreenz.org/" TargetMode="External"/><Relationship Id="rId6" Type="http://schemas.openxmlformats.org/officeDocument/2006/relationships/footnotes" Target="footnotes.xml"/><Relationship Id="rId238" Type="http://schemas.openxmlformats.org/officeDocument/2006/relationships/hyperlink" Target="http://archive.stats.govt.nz/browse_for_stats/environment/environmental-reporting-series/environmental-indicators/Home/Atmosphere-and-climate/extreme-wind.aspx" TargetMode="External"/><Relationship Id="rId259" Type="http://schemas.openxmlformats.org/officeDocument/2006/relationships/hyperlink" Target="https://go.nature.com/31A0Xmr" TargetMode="External"/><Relationship Id="rId23" Type="http://schemas.openxmlformats.org/officeDocument/2006/relationships/image" Target="media/image5.png"/><Relationship Id="rId119" Type="http://schemas.openxmlformats.org/officeDocument/2006/relationships/hyperlink" Target="http://www.heritage.org.nz/protecting-heritage/funding-for-heritage-protection" TargetMode="External"/><Relationship Id="rId270" Type="http://schemas.openxmlformats.org/officeDocument/2006/relationships/hyperlink" Target="http://www.westlanddc.govt.nz/fox-landfill-clean" TargetMode="External"/><Relationship Id="rId291" Type="http://schemas.microsoft.com/office/2016/09/relationships/commentsIds" Target="commentsIds.xml"/><Relationship Id="rId44" Type="http://schemas.openxmlformats.org/officeDocument/2006/relationships/image" Target="media/image25.png"/><Relationship Id="rId65" Type="http://schemas.openxmlformats.org/officeDocument/2006/relationships/hyperlink" Target="https://doi.org/10.26686/pq.v14i2.5093" TargetMode="External"/><Relationship Id="rId86" Type="http://schemas.openxmlformats.org/officeDocument/2006/relationships/hyperlink" Target="https://ir.canterbury.ac.nz/handle/10092/15991" TargetMode="External"/><Relationship Id="rId130" Type="http://schemas.openxmlformats.org/officeDocument/2006/relationships/hyperlink" Target="http://www.ipcc.ch/site/assets/uploads/2018/02/WGIIAR5-Chap25_FINAL.pdf" TargetMode="External"/><Relationship Id="rId151" Type="http://schemas.openxmlformats.org/officeDocument/2006/relationships/hyperlink" Target="http://www.lloyds.com/~/media/lloyds/reports/emerging-risk-reports/cc-and-modelling-template-v6.pdf" TargetMode="External"/><Relationship Id="rId172" Type="http://schemas.openxmlformats.org/officeDocument/2006/relationships/hyperlink" Target="https://www.mfe.govt.nz/fresh-water/national-policy-statement/about-nps" TargetMode="External"/><Relationship Id="rId193" Type="http://schemas.openxmlformats.org/officeDocument/2006/relationships/hyperlink" Target="http://www.civildefence.govt.nz/assets/Uploads/lifelines/National-Vulnerability-Assessment-Stage-1-September-2017.pdf" TargetMode="External"/><Relationship Id="rId207" Type="http://schemas.openxmlformats.org/officeDocument/2006/relationships/hyperlink" Target="http://www.nrc.govt.nz/resource-library-archive/environmental-monitoring-archive2/annual-environmental-monitoring-archive/2011/2010-2011-annual-environmental-monitoring-report/hydrology-case-study/drought-20102011" TargetMode="External"/><Relationship Id="rId228" Type="http://schemas.openxmlformats.org/officeDocument/2006/relationships/hyperlink" Target="http://www.resiliencechallenge.nz/wp-content/uploads/2018/08/Saunders-2017.pdf" TargetMode="External"/><Relationship Id="rId249" Type="http://schemas.openxmlformats.org/officeDocument/2006/relationships/hyperlink" Target="http://www.stuff.co.nz/environment/111720292/new-zealands-piles-of-historic-rubbish--with-a-sea-view" TargetMode="External"/><Relationship Id="rId13" Type="http://schemas.openxmlformats.org/officeDocument/2006/relationships/footer" Target="footer3.xml"/><Relationship Id="rId109" Type="http://schemas.openxmlformats.org/officeDocument/2006/relationships/hyperlink" Target="https://doi.org/10.1080/14486563.2003.10648585" TargetMode="External"/><Relationship Id="rId260" Type="http://schemas.openxmlformats.org/officeDocument/2006/relationships/hyperlink" Target="http://www.nzsee.org.nz/db/2008/Paper45.pdf%20" TargetMode="External"/><Relationship Id="rId281" Type="http://schemas.openxmlformats.org/officeDocument/2006/relationships/hyperlink" Target="https://doi.org/10.1016/j.agsy.2019.102737" TargetMode="External"/><Relationship Id="rId34" Type="http://schemas.openxmlformats.org/officeDocument/2006/relationships/image" Target="media/image16.png"/><Relationship Id="rId50" Type="http://schemas.openxmlformats.org/officeDocument/2006/relationships/hyperlink" Target="http://www.aucklandcouncil.govt.nz/have-your-say/topics-you-can-have-your-say-on/regional-pest-management-plan/Documents/auckland-regional-pest-management-plan-2019-2029.pdf" TargetMode="External"/><Relationship Id="rId55" Type="http://schemas.openxmlformats.org/officeDocument/2006/relationships/hyperlink" Target="http://www.dia.govt.nz/diawebsite.nsf/Files/Three-waters-documents/$file/Additional-Analysis-on-Three-Waters-Drinking-Water-Work.pdf" TargetMode="External"/><Relationship Id="rId76" Type="http://schemas.openxmlformats.org/officeDocument/2006/relationships/hyperlink" Target="https://doi.org/10.7810/9780908321414" TargetMode="External"/><Relationship Id="rId97" Type="http://schemas.openxmlformats.org/officeDocument/2006/relationships/hyperlink" Target="http://www.dia.govt.nz/Report-of-the-Havelock-North-Drinking-Water-Inquiry---Stage-2" TargetMode="External"/><Relationship Id="rId104" Type="http://schemas.openxmlformats.org/officeDocument/2006/relationships/hyperlink" Target="https://motu.nz/assets/Documents/our-work/environment-and-agriculture/climate-change-impacts/EQC-Flood-Insurance-Claims-Exec-Summary.pdf" TargetMode="External"/><Relationship Id="rId120" Type="http://schemas.openxmlformats.org/officeDocument/2006/relationships/hyperlink" Target="http://www.mfe.govt.nz/sites/default/files/pol-01-190.pdf" TargetMode="External"/><Relationship Id="rId125" Type="http://schemas.openxmlformats.org/officeDocument/2006/relationships/hyperlink" Target="http://www.icnz.org.nz/media-resources/media-releases/single/item/2019-weather-related-loses-reach-1188-m/" TargetMode="External"/><Relationship Id="rId141" Type="http://schemas.openxmlformats.org/officeDocument/2006/relationships/hyperlink" Target="https://doi.org/10.1080/1523908X.2013.769414" TargetMode="External"/><Relationship Id="rId146" Type="http://schemas.openxmlformats.org/officeDocument/2006/relationships/hyperlink" Target="https://doi.org/10.1080/13549839.2013.839643" TargetMode="External"/><Relationship Id="rId167" Type="http://schemas.openxmlformats.org/officeDocument/2006/relationships/hyperlink" Target="http://www.mfe.govt.nz/sites/default/files/media/Climate%20Change/coastal-hazards-guide-final.pdf" TargetMode="External"/><Relationship Id="rId188" Type="http://schemas.openxmlformats.org/officeDocument/2006/relationships/hyperlink" Target="http://www.nzherald.co.nz/nz/news/article.cfm?c_id=1andobjectid=11980526" TargetMode="External"/><Relationship Id="rId7" Type="http://schemas.openxmlformats.org/officeDocument/2006/relationships/endnotes" Target="endnotes.xml"/><Relationship Id="rId71" Type="http://schemas.openxmlformats.org/officeDocument/2006/relationships/hyperlink" Target="https://toda.org/assets/files/resources/policy-briefs/t-pb-37_john-campbell_climate-change-migration-and-land-in-oceania.pdf" TargetMode="External"/><Relationship Id="rId92" Type="http://schemas.openxmlformats.org/officeDocument/2006/relationships/hyperlink" Target="http://www.doc.govt.nz/globalassets/documents/science-and-technical/sfc332entire.pdf" TargetMode="External"/><Relationship Id="rId162" Type="http://schemas.openxmlformats.org/officeDocument/2006/relationships/hyperlink" Target="https://millionmetres.org.nz/about-us/our-mission/" TargetMode="External"/><Relationship Id="rId183" Type="http://schemas.openxmlformats.org/officeDocument/2006/relationships/hyperlink" Target="https://doi.org/10.1080/13510340412331304589" TargetMode="External"/><Relationship Id="rId213" Type="http://schemas.openxmlformats.org/officeDocument/2006/relationships/hyperlink" Target="http://www.pce.parliament.nz/media/1526/historic-and-cultural-heritage-management-in-new-zealand-june-1996-small.pdf" TargetMode="External"/><Relationship Id="rId218" Type="http://schemas.openxmlformats.org/officeDocument/2006/relationships/hyperlink" Target="http://www.boprc.govt.nz/media/773858/rangitaiki-river-scheme-review-april-2017-flood-event-final-report-as-supplied-to-by-of-plenty-regional-council.pdf" TargetMode="External"/><Relationship Id="rId234" Type="http://schemas.openxmlformats.org/officeDocument/2006/relationships/hyperlink" Target="http://www.spglobal.com/ratings/en/research/articles/140903-climate-change-could-sting-reinsurers-that-underestimate-its-impact-8706036%20(1" TargetMode="External"/><Relationship Id="rId239" Type="http://schemas.openxmlformats.org/officeDocument/2006/relationships/hyperlink" Target="http://archive.stats.govt.nz/browse_for_stats/environment/environmental-reporting-series/environmental-indicators/Home/Land/farm-size-and-numbers.aspx%20" TargetMode="External"/><Relationship Id="rId2" Type="http://schemas.openxmlformats.org/officeDocument/2006/relationships/numbering" Target="numbering.xml"/><Relationship Id="rId29" Type="http://schemas.openxmlformats.org/officeDocument/2006/relationships/image" Target="media/image11.png"/><Relationship Id="rId250" Type="http://schemas.openxmlformats.org/officeDocument/2006/relationships/hyperlink" Target="http://www.stuff.co.nz/national/118625651/tree-blown-onto-power-line-starts-fire-in-marlborough" TargetMode="External"/><Relationship Id="rId255" Type="http://schemas.openxmlformats.org/officeDocument/2006/relationships/hyperlink" Target="https://treasury.govt.nz/sites/default/files/2019-01/dp19-01.pdf%20" TargetMode="External"/><Relationship Id="rId271" Type="http://schemas.openxmlformats.org/officeDocument/2006/relationships/hyperlink" Target="https://doi.org/10.1177/0042098019886764" TargetMode="External"/><Relationship Id="rId276" Type="http://schemas.openxmlformats.org/officeDocument/2006/relationships/hyperlink" Target="http://www.courtsofnz.govt.nz/assets/speechpapers/ccw.pdf" TargetMode="External"/><Relationship Id="rId24" Type="http://schemas.openxmlformats.org/officeDocument/2006/relationships/image" Target="media/image6.jpeg"/><Relationship Id="rId40" Type="http://schemas.openxmlformats.org/officeDocument/2006/relationships/image" Target="media/image21.png"/><Relationship Id="rId45" Type="http://schemas.openxmlformats.org/officeDocument/2006/relationships/hyperlink" Target="https://doi.org/10.1007/s11111-015-0246-3" TargetMode="External"/><Relationship Id="rId66" Type="http://schemas.openxmlformats.org/officeDocument/2006/relationships/hyperlink" Target="https://onlinelibrary.wiley.com/doi/epdf/10.1002/wat2.1264" TargetMode="External"/><Relationship Id="rId87" Type="http://schemas.openxmlformats.org/officeDocument/2006/relationships/hyperlink" Target="http://dx.doi.org/10.3926/jiem.883" TargetMode="External"/><Relationship Id="rId110" Type="http://schemas.openxmlformats.org/officeDocument/2006/relationships/hyperlink" Target="https://resiliencechallenge.nz/wp-content/uploads/2018/08/Hanna-White-Glavovic.-2018.-Managed-retreat-governance.pdf" TargetMode="External"/><Relationship Id="rId115" Type="http://schemas.openxmlformats.org/officeDocument/2006/relationships/hyperlink" Target="https://doi.org/10.1111/j.1527-2001.2008.tb01206.x" TargetMode="External"/><Relationship Id="rId131" Type="http://schemas.openxmlformats.org/officeDocument/2006/relationships/hyperlink" Target="http://www.ipcc.ch/site/assets/uploads/2018/02/WGIIAR5-Chap11_FINAL.pdf" TargetMode="External"/><Relationship Id="rId136" Type="http://schemas.openxmlformats.org/officeDocument/2006/relationships/hyperlink" Target="https://knowledgeauckland.org.nz/media/1077/tr2019-012-development-of-the-auckland-heat-vulnerability-index-final.pdf" TargetMode="External"/><Relationship Id="rId157" Type="http://schemas.openxmlformats.org/officeDocument/2006/relationships/hyperlink" Target="https://newzealandecology.org/nzje/2889" TargetMode="External"/><Relationship Id="rId178" Type="http://schemas.openxmlformats.org/officeDocument/2006/relationships/hyperlink" Target="http://www.health.govt.nz/our-work/populations/maori-health/tatau-kahukura-maori-health-statistics/nga-awe-o-te-hauora-socioeconomic-determinants-health/socioeconomic-indicators" TargetMode="External"/><Relationship Id="rId61" Type="http://schemas.openxmlformats.org/officeDocument/2006/relationships/hyperlink" Target="https://doi.org/10.1016/j.socscimed.2009.10.012" TargetMode="External"/><Relationship Id="rId82" Type="http://schemas.openxmlformats.org/officeDocument/2006/relationships/hyperlink" Target="http://www.mfe.govt.nz/sites/default/files/media/Climate%20Change/ccatwg-report-web.pdf" TargetMode="External"/><Relationship Id="rId152" Type="http://schemas.openxmlformats.org/officeDocument/2006/relationships/hyperlink" Target="https://www.lgnz.co.nz/assets/Uploads/6ed34721bd/LGNZ-2019-CC-guidance-document-FULL.pdf" TargetMode="External"/><Relationship Id="rId173" Type="http://schemas.openxmlformats.org/officeDocument/2006/relationships/hyperlink" Target="http://www.mfe.govt.nz/publications/environmental-reporting/our-land-2018" TargetMode="External"/><Relationship Id="rId194" Type="http://schemas.openxmlformats.org/officeDocument/2006/relationships/hyperlink" Target="https://www.productivity.govt.nz/assets/Documents/a40d80048d/Final-report_Local-government-funding-and-financing.pdf" TargetMode="External"/><Relationship Id="rId199" Type="http://schemas.openxmlformats.org/officeDocument/2006/relationships/hyperlink" Target="http://www.cawthron.org.nz/publication/science-reports/faecal-contamination-shellfish-horowhenua-coast/" TargetMode="External"/><Relationship Id="rId203" Type="http://schemas.openxmlformats.org/officeDocument/2006/relationships/hyperlink" Target="https://niwa.co.nz/coasts-and-oceans/research-projects/carim-coastal-acidification-rate-impacts-management" TargetMode="External"/><Relationship Id="rId208" Type="http://schemas.openxmlformats.org/officeDocument/2006/relationships/hyperlink" Target="https://doi.org/10.1016/j.socscimed.2017.11.008" TargetMode="External"/><Relationship Id="rId229" Type="http://schemas.openxmlformats.org/officeDocument/2006/relationships/hyperlink" Target="https://isref.co.nz/docs/GNS_MS_67_Risk_based_land_use_planning.pdf" TargetMode="External"/><Relationship Id="rId19" Type="http://schemas.openxmlformats.org/officeDocument/2006/relationships/hyperlink" Target="https://www.mfe.govt.nz/publications/climate-change/national-climate-change-risk-assessment-new-zealand-method-report" TargetMode="External"/><Relationship Id="rId224" Type="http://schemas.openxmlformats.org/officeDocument/2006/relationships/hyperlink" Target="http://www.ranzcp.org/news-policy/policy-and-advocacy/position-statements/addressing-the-mental-health-impacts-of-natural-di" TargetMode="External"/><Relationship Id="rId240" Type="http://schemas.openxmlformats.org/officeDocument/2006/relationships/hyperlink" Target="http://www.stats.govt.nz/indicators/coastal-sea-level-rise" TargetMode="External"/><Relationship Id="rId245" Type="http://schemas.openxmlformats.org/officeDocument/2006/relationships/hyperlink" Target="http://www.stuff.co.nz/national/76279990/goods-train-derails-in-national-park-ruapehu" TargetMode="External"/><Relationship Id="rId261" Type="http://schemas.openxmlformats.org/officeDocument/2006/relationships/hyperlink" Target="https://semspub.epa.gov/work/11/175853.pdf" TargetMode="External"/><Relationship Id="rId266" Type="http://schemas.openxmlformats.org/officeDocument/2006/relationships/hyperlink" Target="http://www.watercare.co.nz/Faults-outages/Plumbing-and-wastewater/Wastewater-overflows/Wet-weather-overflows" TargetMode="External"/><Relationship Id="rId287" Type="http://schemas.openxmlformats.org/officeDocument/2006/relationships/fontTable" Target="fontTable.xml"/><Relationship Id="rId14" Type="http://schemas.openxmlformats.org/officeDocument/2006/relationships/image" Target="media/image2.png"/><Relationship Id="rId30" Type="http://schemas.openxmlformats.org/officeDocument/2006/relationships/image" Target="media/image12.jpeg"/><Relationship Id="rId35" Type="http://schemas.openxmlformats.org/officeDocument/2006/relationships/image" Target="media/image17.png"/><Relationship Id="rId56" Type="http://schemas.openxmlformats.org/officeDocument/2006/relationships/hyperlink" Target="https://www.beehive.govt.nz/release/minister-announces-multi-agency-response-identify-risks-legacy-landfills" TargetMode="External"/><Relationship Id="rId77" Type="http://schemas.openxmlformats.org/officeDocument/2006/relationships/hyperlink" Target="https://doi.org/10.26686/pq.v14i2.5089" TargetMode="External"/><Relationship Id="rId100" Type="http://schemas.openxmlformats.org/officeDocument/2006/relationships/hyperlink" Target="https://doi.org/10.1002/eet.1580" TargetMode="External"/><Relationship Id="rId105" Type="http://schemas.openxmlformats.org/officeDocument/2006/relationships/hyperlink" Target="http://www.floodre.co.uk/about-us/" TargetMode="External"/><Relationship Id="rId126" Type="http://schemas.openxmlformats.org/officeDocument/2006/relationships/hyperlink" Target="http://www.deepsouthchallenge.co.nz/sites/default/files/2019-08/Treaty%20%26%20Adaptation%20Final%20Report%20August%202019.pdf" TargetMode="External"/><Relationship Id="rId147" Type="http://schemas.openxmlformats.org/officeDocument/2006/relationships/hyperlink" Target="http://www.researchgate.net/publication/259528074_Institutional_transformation_in_a_devolved_governance_systemPossibilities_and_limits" TargetMode="External"/><Relationship Id="rId168" Type="http://schemas.openxmlformats.org/officeDocument/2006/relationships/hyperlink" Target="http://www.mfe.govt.nz/publications/climate-change/adapting-climate-change-new-zealand-stocktake-report-climate-change" TargetMode="External"/><Relationship Id="rId282" Type="http://schemas.openxmlformats.org/officeDocument/2006/relationships/hyperlink" Target="https://doi.org/10.3390/ijerph111212368" TargetMode="External"/><Relationship Id="rId8" Type="http://schemas.openxmlformats.org/officeDocument/2006/relationships/image" Target="media/image1.png"/><Relationship Id="rId51" Type="http://schemas.openxmlformats.org/officeDocument/2006/relationships/hyperlink" Target="https://at.govt.nz/media/1977274/attachment-2-to-item-52-final-2018-rltp-capital-programmes-18th-june-2018.pdf" TargetMode="External"/><Relationship Id="rId72" Type="http://schemas.openxmlformats.org/officeDocument/2006/relationships/hyperlink" Target="https://doi.org/10.1017/S0950268812001653" TargetMode="External"/><Relationship Id="rId93" Type="http://schemas.openxmlformats.org/officeDocument/2006/relationships/hyperlink" Target="http://www.doc.govt.nz/nature/biodiversity/nz-biodiversity-strategy-and-action-plan/new-zealand-biodiversity-action-plan/new-zealand--a-biodiversity-hotspot/" TargetMode="External"/><Relationship Id="rId98" Type="http://schemas.openxmlformats.org/officeDocument/2006/relationships/hyperlink" Target="http://www.dia.govt.nz/Three-waters-review" TargetMode="External"/><Relationship Id="rId121" Type="http://schemas.openxmlformats.org/officeDocument/2006/relationships/hyperlink" Target="https://doi.org/10.1016/j.jeconom.2018.09.015" TargetMode="External"/><Relationship Id="rId142" Type="http://schemas.openxmlformats.org/officeDocument/2006/relationships/hyperlink" Target="https://ccii.org.nz/app/uploads/2017/04/RA2-MarineCaseStudySynthesisReport.pdf" TargetMode="External"/><Relationship Id="rId163" Type="http://schemas.openxmlformats.org/officeDocument/2006/relationships/hyperlink" Target="http://www.mfe.govt.nz/sites/default/files/closed-landfills-guide-may01_0.pdf" TargetMode="External"/><Relationship Id="rId184" Type="http://schemas.openxmlformats.org/officeDocument/2006/relationships/hyperlink" Target="https://niwa.co.nz/sites/niwa.co.nz/files/slmacc_extremewinds_slew093_may2011.pdf" TargetMode="External"/><Relationship Id="rId189" Type="http://schemas.openxmlformats.org/officeDocument/2006/relationships/hyperlink" Target="http://www.nzherald.co.nz/nz/news/article.cfm?c_id=1andobjectid=12195542" TargetMode="External"/><Relationship Id="rId219" Type="http://schemas.openxmlformats.org/officeDocument/2006/relationships/hyperlink" Target="https://doi.org/10.1201/b18053" TargetMode="External"/><Relationship Id="rId3" Type="http://schemas.openxmlformats.org/officeDocument/2006/relationships/styles" Target="styles.xml"/><Relationship Id="rId214" Type="http://schemas.openxmlformats.org/officeDocument/2006/relationships/hyperlink" Target="https://envirolink.govt.nz/assets/Envirolink/420-NLRC50-Guidelines-for-the-monitoring-and-management-of-sea-water-intrusion-risks-on-groundwater.pdf" TargetMode="External"/><Relationship Id="rId230" Type="http://schemas.openxmlformats.org/officeDocument/2006/relationships/hyperlink" Target="http://www.researchgate.net/publication/245771982_Consequences_of_climate-induced_salinity_increases_on_zooplankton_abundance_and_diversity_in_costal_lakes" TargetMode="External"/><Relationship Id="rId235" Type="http://schemas.openxmlformats.org/officeDocument/2006/relationships/hyperlink" Target="http://archive.stats.govt.nz/browse_for_stats/Maps_and_geography/Geographic-areas/urban-rural-profile-update.aspx" TargetMode="External"/><Relationship Id="rId251" Type="http://schemas.openxmlformats.org/officeDocument/2006/relationships/hyperlink" Target="http://doi.org/10.20870/oeno-one.2016.0.0.1538" TargetMode="External"/><Relationship Id="rId256" Type="http://schemas.openxmlformats.org/officeDocument/2006/relationships/hyperlink" Target="https://wcc.maps.arcgis.com/apps/MapSeries/index.html?appid=57e797777a96430c8074182984622a6a" TargetMode="External"/><Relationship Id="rId277" Type="http://schemas.openxmlformats.org/officeDocument/2006/relationships/hyperlink" Target="https://www.mfe.govt.nz/sites/default/files/Climate%20change%20potential%20effects%20on%20human%20health%20in%20New%20Zealand.pdf" TargetMode="External"/><Relationship Id="rId25" Type="http://schemas.openxmlformats.org/officeDocument/2006/relationships/image" Target="media/image7.jpeg"/><Relationship Id="rId46" Type="http://schemas.openxmlformats.org/officeDocument/2006/relationships/hyperlink" Target="https://doi.org/10.1016/j.gloenvcha.2004.12.005" TargetMode="External"/><Relationship Id="rId67" Type="http://schemas.openxmlformats.org/officeDocument/2006/relationships/hyperlink" Target="https://niwa.co.nz/sites/niwa.co.nz/files/SCS-joint-2017-18-tasman-sea-heatwave-final.pdf" TargetMode="External"/><Relationship Id="rId116" Type="http://schemas.openxmlformats.org/officeDocument/2006/relationships/hyperlink" Target="https://doi.org/10.1177/003231870806000105" TargetMode="External"/><Relationship Id="rId137" Type="http://schemas.openxmlformats.org/officeDocument/2006/relationships/hyperlink" Target="https://www.rbnz.govt.nz/-/media/ReserveBank/Files/Publications/Analytical%20notes/2013/an2013-02.pdf?revision=edc9128b-3d50-4a23-856d-9e30eecad235" TargetMode="External"/><Relationship Id="rId158" Type="http://schemas.openxmlformats.org/officeDocument/2006/relationships/hyperlink" Target="http://www.deepsouthchallenge.co.nz/sites/default/files/2017-02/CCII-RA4-Review-of-recent-research.pdf" TargetMode="External"/><Relationship Id="rId272" Type="http://schemas.openxmlformats.org/officeDocument/2006/relationships/hyperlink" Target="https://doi.org/10.1007/s00267-011-9644-1" TargetMode="External"/><Relationship Id="rId20" Type="http://schemas.openxmlformats.org/officeDocument/2006/relationships/hyperlink" Target="https://www.mfe.govt.nz/publications/climate-change/national-climate-change-risk-assessment-new-zealand-method-report" TargetMode="External"/><Relationship Id="rId41" Type="http://schemas.openxmlformats.org/officeDocument/2006/relationships/image" Target="media/image22.png"/><Relationship Id="rId62" Type="http://schemas.openxmlformats.org/officeDocument/2006/relationships/hyperlink" Target="http://www.massey.ac.nz/massey/fms/Colleges/College%20of%20Humanities%20and%20Social%20Sciences/Psychology/Disasters/pubs/GNS/2011/SR_2011-034.pdf" TargetMode="External"/><Relationship Id="rId83" Type="http://schemas.openxmlformats.org/officeDocument/2006/relationships/hyperlink" Target="https://sff-futures.mpi.govt.nz/dmsdocument/28779/direct" TargetMode="External"/><Relationship Id="rId88" Type="http://schemas.openxmlformats.org/officeDocument/2006/relationships/hyperlink" Target="http://australianbusinessroundtable.com.au/assets/documents/White%20Paper%20Sections/DAE%20Roundtable%20Paper%20June%202013.pdf" TargetMode="External"/><Relationship Id="rId111" Type="http://schemas.openxmlformats.org/officeDocument/2006/relationships/hyperlink" Target="http://www.parliament.nz/en/pb/hansard-debates/rhr/document/49HansD_20100916/volume-666-week-54-thursday-16-september-2010" TargetMode="External"/><Relationship Id="rId132" Type="http://schemas.openxmlformats.org/officeDocument/2006/relationships/hyperlink" Target="http://www.ipcc.ch/report/ar5/wg2/" TargetMode="External"/><Relationship Id="rId153" Type="http://schemas.openxmlformats.org/officeDocument/2006/relationships/hyperlink" Target="https://doi.org/10.1093/icesjms/fsw197" TargetMode="External"/><Relationship Id="rId174" Type="http://schemas.openxmlformats.org/officeDocument/2006/relationships/hyperlink" Target="http://www.mfe.govt.nz/publications/environmental-reporting/our-freshwater-2020" TargetMode="External"/><Relationship Id="rId179" Type="http://schemas.openxmlformats.org/officeDocument/2006/relationships/hyperlink" Target="https://www.mpi.govt.nz/dmsdocument/31458/direct%20(1" TargetMode="External"/><Relationship Id="rId195" Type="http://schemas.openxmlformats.org/officeDocument/2006/relationships/hyperlink" Target="https://treasury.govt.nz/publications/economic-overview/new-zealand-economic-and-financial-overview-2016" TargetMode="External"/><Relationship Id="rId209" Type="http://schemas.openxmlformats.org/officeDocument/2006/relationships/hyperlink" Target="https://doi.org/10.1177/003231870806000113" TargetMode="External"/><Relationship Id="rId190" Type="http://schemas.openxmlformats.org/officeDocument/2006/relationships/hyperlink" Target="https://www.nzherald.co.nz/nz/news/article.cfm?c_id=1&amp;objectid=12291959" TargetMode="External"/><Relationship Id="rId204" Type="http://schemas.openxmlformats.org/officeDocument/2006/relationships/hyperlink" Target="https://niwa.co.nz/natural-hazards/hazards/sea-levels-and-sea-level-rise" TargetMode="External"/><Relationship Id="rId220" Type="http://schemas.openxmlformats.org/officeDocument/2006/relationships/hyperlink" Target="http://www.rbnz.govt.nz/financial-stability/financial-stability-report/fsr-may-2019" TargetMode="External"/><Relationship Id="rId225" Type="http://schemas.openxmlformats.org/officeDocument/2006/relationships/hyperlink" Target="http://www.royalsociety.org.nz/what-we-do/our-expert-advice/all-expert-advice-papers/climate-change-implications-for-new-zealand/" TargetMode="External"/><Relationship Id="rId241" Type="http://schemas.openxmlformats.org/officeDocument/2006/relationships/hyperlink" Target="http://www.stats.govt.nz/news/new-zealands-population-reflects-growing-diversity" TargetMode="External"/><Relationship Id="rId246" Type="http://schemas.openxmlformats.org/officeDocument/2006/relationships/hyperlink" Target="http://www.stuff.co.nz/business/property/86784216/blowing-bubbles-who-loses-the-most-when-a-housing-bubble-bursts" TargetMode="External"/><Relationship Id="rId267" Type="http://schemas.openxmlformats.org/officeDocument/2006/relationships/hyperlink" Target="https://doi.org/10.1111/cobi.12915" TargetMode="External"/><Relationship Id="rId288" Type="http://schemas.openxmlformats.org/officeDocument/2006/relationships/theme" Target="theme/theme1.xml"/><Relationship Id="rId15" Type="http://schemas.openxmlformats.org/officeDocument/2006/relationships/hyperlink" Target="https://www.mfe.govt.nz/publications/climate-change/national-climate-change-risk-assessment-new-zealand-main-report" TargetMode="External"/><Relationship Id="rId36" Type="http://schemas.openxmlformats.org/officeDocument/2006/relationships/image" Target="media/image18.png"/><Relationship Id="rId57" Type="http://schemas.openxmlformats.org/officeDocument/2006/relationships/hyperlink" Target="https://doi.org/10.1023/A:1010943906264" TargetMode="External"/><Relationship Id="rId106" Type="http://schemas.openxmlformats.org/officeDocument/2006/relationships/hyperlink" Target="http://www.mpi.govt.nz/growing-and-harvesting/forestry/indigenous-forestry/" TargetMode="External"/><Relationship Id="rId127" Type="http://schemas.openxmlformats.org/officeDocument/2006/relationships/hyperlink" Target="http://www.ipcc.ch/report/ar4/wg2/" TargetMode="External"/><Relationship Id="rId262" Type="http://schemas.openxmlformats.org/officeDocument/2006/relationships/hyperlink" Target="https://www.climsystems.com/blog/post/when-extreme-rainfall-disrupts-a-water-supply-the-case-of-auckland-city-new-zealand" TargetMode="External"/><Relationship Id="rId283" Type="http://schemas.openxmlformats.org/officeDocument/2006/relationships/footer" Target="footer4.xml"/><Relationship Id="rId10" Type="http://schemas.openxmlformats.org/officeDocument/2006/relationships/footer" Target="footer1.xml"/><Relationship Id="rId31" Type="http://schemas.openxmlformats.org/officeDocument/2006/relationships/image" Target="media/image13.jpeg"/><Relationship Id="rId52" Type="http://schemas.openxmlformats.org/officeDocument/2006/relationships/hyperlink" Target="http://www.afr.com/politics/federal/fires-to-raise-insurance-costs-20200107-p53pi7" TargetMode="External"/><Relationship Id="rId73" Type="http://schemas.openxmlformats.org/officeDocument/2006/relationships/hyperlink" Target="https://niwa.co.nz/sites/niwa.co.nz/files/2018022CH_HIRDSv4_Final.pdf" TargetMode="External"/><Relationship Id="rId78" Type="http://schemas.openxmlformats.org/officeDocument/2006/relationships/hyperlink" Target="https://doi.org/10.1057/palgrave.gpp.2510155" TargetMode="External"/><Relationship Id="rId94" Type="http://schemas.openxmlformats.org/officeDocument/2006/relationships/hyperlink" Target="https://www.doc.govt.nz/globalassets/documents/our-work/tiakina-nga-manu/tiakina-nga-manu-2019/protecting-taonga-species.pdf" TargetMode="External"/><Relationship Id="rId99" Type="http://schemas.openxmlformats.org/officeDocument/2006/relationships/hyperlink" Target="https://doi.org/10.1007/s10393-006-0080-2" TargetMode="External"/><Relationship Id="rId101" Type="http://schemas.openxmlformats.org/officeDocument/2006/relationships/hyperlink" Target="http://docs.niwa.co.nz/library/public/NZAEBR31.pdf" TargetMode="External"/><Relationship Id="rId122" Type="http://schemas.openxmlformats.org/officeDocument/2006/relationships/hyperlink" Target="https://ourarchive.otago.ac.nz/handle/10523/4215" TargetMode="External"/><Relationship Id="rId143" Type="http://schemas.openxmlformats.org/officeDocument/2006/relationships/hyperlink" Target="http://www.sciencedirect.com/science/article/pii/S2212096320300243" TargetMode="External"/><Relationship Id="rId148" Type="http://schemas.openxmlformats.org/officeDocument/2006/relationships/hyperlink" Target="http://www.waikatoregion.govt.nz/assets/WRC/Council/Policy-and-Plans/FINAL-CMP-Part-Two-Implemenation-and-Action-Plan-20-September-2018.pdf" TargetMode="External"/><Relationship Id="rId164" Type="http://schemas.openxmlformats.org/officeDocument/2006/relationships/hyperlink" Target="http://www.mfe.govt.nz/sites/default/files/consultation-maori-hui-report-nov07.pdf" TargetMode="External"/><Relationship Id="rId169" Type="http://schemas.openxmlformats.org/officeDocument/2006/relationships/hyperlink" Target="http://www.mfe.govt.nz/publications/environmental-reporting/our-atmosphere-and-climate-2017" TargetMode="External"/><Relationship Id="rId185" Type="http://schemas.openxmlformats.org/officeDocument/2006/relationships/hyperlink" Target="http://www.mfat.govt.nz/en/trade/free-trade-agreements/free-trade-agreements-in-force/cptpp/supporting-smes/" TargetMode="Externa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yperlink" Target="http://trauma.massey.ac.nz/issues/2010-1/mitchell.htm%20(9" TargetMode="External"/><Relationship Id="rId210" Type="http://schemas.openxmlformats.org/officeDocument/2006/relationships/hyperlink" Target="http://www.oriongroup.co.nz/assets/Customers/Network-Quality-Report-2018.pdf" TargetMode="External"/><Relationship Id="rId215" Type="http://schemas.openxmlformats.org/officeDocument/2006/relationships/hyperlink" Target="https://www.deepsouthchallenge.co.nz/sites/default/files/2019-08/2019119WN_DEPSI18301_Coast_Flood_Exp_under_Fut_Sealevel_rise_FINAL%20%281%29_0.pdf" TargetMode="External"/><Relationship Id="rId236" Type="http://schemas.openxmlformats.org/officeDocument/2006/relationships/hyperlink" Target="http://archive.stats.govt.nz/browse_for_stats/environment/environmental-reporting-series/environmental-indicators/Home/Marine/ocean-acidification.aspx" TargetMode="External"/><Relationship Id="rId257" Type="http://schemas.openxmlformats.org/officeDocument/2006/relationships/hyperlink" Target="http://www.transpower.co.nz/resources/te-mauri-hiko-energy-futures" TargetMode="External"/><Relationship Id="rId278" Type="http://schemas.openxmlformats.org/officeDocument/2006/relationships/hyperlink" Target="http://www.woolworthsgroup.com.au/icms_docs/195583_2019-sustainability-report.pdf" TargetMode="External"/><Relationship Id="rId26" Type="http://schemas.openxmlformats.org/officeDocument/2006/relationships/image" Target="media/image8.jpeg"/><Relationship Id="rId231" Type="http://schemas.openxmlformats.org/officeDocument/2006/relationships/hyperlink" Target="https://theconversation.com/how-a-bias-towards-built-heritage-threatens-the-protection-of-cultural-landscapes-in-new-zealand-115042" TargetMode="External"/><Relationship Id="rId252" Type="http://schemas.openxmlformats.org/officeDocument/2006/relationships/hyperlink" Target="https://ccii.org.nz/app/uploads/2017/07/Overall-CCII-Project-synthesis-report1.pdf" TargetMode="External"/><Relationship Id="rId273" Type="http://schemas.openxmlformats.org/officeDocument/2006/relationships/hyperlink" Target="http://www.seafood.co.nz/fileadmin/Media/BERL_report/BERL_Report_August_2017.pdf" TargetMode="External"/><Relationship Id="rId47" Type="http://schemas.openxmlformats.org/officeDocument/2006/relationships/hyperlink" Target="http://www.cepii.fr/PDF_PUB/wp/2016/wp2016-10.pdf" TargetMode="External"/><Relationship Id="rId68" Type="http://schemas.openxmlformats.org/officeDocument/2006/relationships/hyperlink" Target="http://www.intechopen.com/books/power-system-stability/effects-of-climate-change-in-electric-power-infrastructures" TargetMode="External"/><Relationship Id="rId89" Type="http://schemas.openxmlformats.org/officeDocument/2006/relationships/hyperlink" Target="http://www.doc.govt.nz/documents/science-and-technical/sfc322high_res.pdf" TargetMode="External"/><Relationship Id="rId112" Type="http://schemas.openxmlformats.org/officeDocument/2006/relationships/hyperlink" Target="https://doi.org/10.1017/CBO9781139942324" TargetMode="External"/><Relationship Id="rId133" Type="http://schemas.openxmlformats.org/officeDocument/2006/relationships/hyperlink" Target="http://www.ipcc.ch/srocc/" TargetMode="External"/><Relationship Id="rId154" Type="http://schemas.openxmlformats.org/officeDocument/2006/relationships/hyperlink" Target="https://doi.org/10.1007/s10113-014-0673-1" TargetMode="External"/><Relationship Id="rId175" Type="http://schemas.openxmlformats.org/officeDocument/2006/relationships/hyperlink" Target="http://www.mbie.govt.nz/dmsdocument/5977-electricity-demand-and-generation-scenarios" TargetMode="External"/><Relationship Id="rId196" Type="http://schemas.openxmlformats.org/officeDocument/2006/relationships/hyperlink" Target="https://treasury.govt.nz/information-and-services/nz-economy/living-standards/our-living-standards-framework" TargetMode="External"/><Relationship Id="rId200" Type="http://schemas.openxmlformats.org/officeDocument/2006/relationships/hyperlink" Target="https://niwa.co.nz/news/ipcc-identifies-climate-change-impacts-vulnerability-new-zealand%20(15" TargetMode="External"/><Relationship Id="rId16" Type="http://schemas.openxmlformats.org/officeDocument/2006/relationships/hyperlink" Target="https://www.mfe.govt.nz/publications/climate-change/national-climate-change-risk-assessment-new-zealand-main-report" TargetMode="External"/><Relationship Id="rId221" Type="http://schemas.openxmlformats.org/officeDocument/2006/relationships/hyperlink" Target="https://www.rbnz.govt.nz/financial-stability/climate-change/strategy" TargetMode="External"/><Relationship Id="rId242" Type="http://schemas.openxmlformats.org/officeDocument/2006/relationships/hyperlink" Target="http://www.deepsouthchallenge.co.nz/sites/default/files/2019-07/Policy%20guidance%20and%20engagement%20framework.pdf" TargetMode="External"/><Relationship Id="rId263" Type="http://schemas.openxmlformats.org/officeDocument/2006/relationships/hyperlink" Target="http://www.vector.co.nz/news/updates-flooding-power-outages-in-auckland" TargetMode="External"/><Relationship Id="rId284" Type="http://schemas.openxmlformats.org/officeDocument/2006/relationships/footer" Target="footer5.xml"/><Relationship Id="rId37" Type="http://schemas.openxmlformats.org/officeDocument/2006/relationships/image" Target="media/image19.png"/><Relationship Id="rId58" Type="http://schemas.openxmlformats.org/officeDocument/2006/relationships/hyperlink" Target="https://mapping1.gw.govt.nz/gw/slr/Sea_Level_Trends_in_the_Wellington_Region_Update_2018.pdf%20(9" TargetMode="External"/><Relationship Id="rId79" Type="http://schemas.openxmlformats.org/officeDocument/2006/relationships/hyperlink" Target="https://newzealandecology.org/nzje/3235" TargetMode="External"/><Relationship Id="rId102" Type="http://schemas.openxmlformats.org/officeDocument/2006/relationships/hyperlink" Target="http://www.mfe.govt.nz/sites/default/files/MaoriPerspectivesonWaterAllocationFINAL.pdf" TargetMode="External"/><Relationship Id="rId123" Type="http://schemas.openxmlformats.org/officeDocument/2006/relationships/hyperlink" Target="https://doi.org/10.1016/j.envsci.2017.05.019" TargetMode="External"/><Relationship Id="rId144" Type="http://schemas.openxmlformats.org/officeDocument/2006/relationships/hyperlink" Target="https://doi.org/10.13140/RG.2.2.10078.23366" TargetMode="External"/><Relationship Id="rId90" Type="http://schemas.openxmlformats.org/officeDocument/2006/relationships/hyperlink" Target="http://www.doc.govt.nz/Documents/conservation/new-zealand-biodiversity-action-plan-2016-2020.pdf" TargetMode="External"/><Relationship Id="rId165" Type="http://schemas.openxmlformats.org/officeDocument/2006/relationships/hyperlink" Target="https://www.mfe.govt.nz/sites/default/files/media/Climate%20Change/climate-projections-snapshot.pdf" TargetMode="External"/><Relationship Id="rId186" Type="http://schemas.openxmlformats.org/officeDocument/2006/relationships/hyperlink" Target="https://www.mpi.govt.nz/dmsdocument/15895/direct" TargetMode="External"/><Relationship Id="rId211" Type="http://schemas.openxmlformats.org/officeDocument/2006/relationships/hyperlink" Target="http://www.odt.co.nz/news/dunedin/dunedin-flight-turned-back-after-lights-fail" TargetMode="External"/><Relationship Id="rId232" Type="http://schemas.openxmlformats.org/officeDocument/2006/relationships/hyperlink" Target="https://theconversation.com/in-fire-prone-california-many-residents-cant-afford-wildfire-insurance-119451" TargetMode="External"/><Relationship Id="rId253" Type="http://schemas.openxmlformats.org/officeDocument/2006/relationships/hyperlink" Target="http://www.trc.govt.nz/assets/Documents/Plans-policies/FreshwaterPlan/RFWP2001-web.pdf%20" TargetMode="External"/><Relationship Id="rId274" Type="http://schemas.openxmlformats.org/officeDocument/2006/relationships/hyperlink" Target="http://www.trc.govt.nz/assets/Documents/Research-reviews/Biodiversity/AddressingBiodiversityChallenge-web2.pdf" TargetMode="External"/><Relationship Id="rId27" Type="http://schemas.openxmlformats.org/officeDocument/2006/relationships/image" Target="media/image9.jpeg"/><Relationship Id="rId48" Type="http://schemas.openxmlformats.org/officeDocument/2006/relationships/hyperlink" Target="http://www.americanprogress.org/issues/green/reports/2014/10/31/100066/rising-waters-rising-threat/" TargetMode="External"/><Relationship Id="rId69" Type="http://schemas.openxmlformats.org/officeDocument/2006/relationships/hyperlink" Target="http://www.thebci.org/uploads/assets/uploaded/c50072bf-df5c-4c98-a5e1876aafb15bd0.pdf" TargetMode="External"/><Relationship Id="rId113" Type="http://schemas.openxmlformats.org/officeDocument/2006/relationships/hyperlink" Target="https://wwwuat.landcareresearch.co.nz/__data/assets/pdf_file/0007/77047/2_1_Harmsworth.pdf" TargetMode="External"/><Relationship Id="rId134" Type="http://schemas.openxmlformats.org/officeDocument/2006/relationships/hyperlink" Target="https://doi.org/10.1017/CBO9780511921766" TargetMode="External"/><Relationship Id="rId80" Type="http://schemas.openxmlformats.org/officeDocument/2006/relationships/hyperlink" Target="https://niwa.co.nz/sites/niwa.co.nz/files/slmacc_drought_sldr093_june2011.pdf" TargetMode="External"/><Relationship Id="rId155" Type="http://schemas.openxmlformats.org/officeDocument/2006/relationships/hyperlink" Target="https://ccii.org.nz/app/uploads/2017/02/RA2-Coastal-Case-Study-Synthesis-report.pdf" TargetMode="External"/><Relationship Id="rId176" Type="http://schemas.openxmlformats.org/officeDocument/2006/relationships/hyperlink" Target="http://www.civildefence.govt.nz/assets/Uploads/publications/National-Disaster-Resilience-Strategy/National-Disaster-Resilience-Strategy-10-April-2019.pdf" TargetMode="External"/><Relationship Id="rId197" Type="http://schemas.openxmlformats.org/officeDocument/2006/relationships/hyperlink" Target="https://treasury.govt.nz/publications/efu/budget-economic-and-fiscal-update-2019" TargetMode="External"/><Relationship Id="rId201" Type="http://schemas.openxmlformats.org/officeDocument/2006/relationships/hyperlink" Target="https://niwa.co.nz/coasts-and-oceans/research-projects/new-zealand-ocean-acidification-observing-network-nzoa-on" TargetMode="External"/><Relationship Id="rId222" Type="http://schemas.openxmlformats.org/officeDocument/2006/relationships/hyperlink" Target="http://www.rnz.co.nz/news/national/408986/auckland-airport-runway-reopens-after-urgent-repairs%20(31" TargetMode="External"/><Relationship Id="rId243" Type="http://schemas.openxmlformats.org/officeDocument/2006/relationships/hyperlink" Target="https://motu.nz/our-work/environment-and-resources/climate-change-impacts/communities-and-climate-change-vulnerability-to-rising-seas-and-more-frequent-flooding/" TargetMode="External"/><Relationship Id="rId264" Type="http://schemas.openxmlformats.org/officeDocument/2006/relationships/hyperlink" Target="http://www.wasteminz.org.nz/wp-content/uploads/2016/04/Technical-Guidelines-for-Disposal-to-Land-9Aug18-FINAL.pdf%20" TargetMode="External"/><Relationship Id="rId285" Type="http://schemas.openxmlformats.org/officeDocument/2006/relationships/header" Target="header2.xml"/><Relationship Id="rId17" Type="http://schemas.openxmlformats.org/officeDocument/2006/relationships/hyperlink" Target="https://www.mfe.govt.nz/publications/climate-change/national-climate-change-risk-assessment-new-zealand-method-report" TargetMode="External"/><Relationship Id="rId38" Type="http://schemas.openxmlformats.org/officeDocument/2006/relationships/image" Target="media/image20.jpeg"/><Relationship Id="rId59" Type="http://schemas.openxmlformats.org/officeDocument/2006/relationships/hyperlink" Target="https://www.hbcoast.co.nz/assets/Document-Library/Assessment-Panel-Report-FINAL-28.2.18-reduced-size.pdf" TargetMode="External"/><Relationship Id="rId103" Type="http://schemas.openxmlformats.org/officeDocument/2006/relationships/hyperlink" Target="https://doi.org/10.1080/00288233.2018.1478860" TargetMode="External"/><Relationship Id="rId124" Type="http://schemas.openxmlformats.org/officeDocument/2006/relationships/hyperlink" Target="http://www.icnz.org.nz/natural-disasters/cost-of-natural-disasters/" TargetMode="External"/><Relationship Id="rId70" Type="http://schemas.openxmlformats.org/officeDocument/2006/relationships/hyperlink" Target="http://www.bec2060.org.nz/__data/assets/pdf_file/0020/182711/Energy-Scenarios.pdf" TargetMode="External"/><Relationship Id="rId91" Type="http://schemas.openxmlformats.org/officeDocument/2006/relationships/hyperlink" Target="https://www.doc.govt.nz/our-work/arawai-kakariki-wetland-restoration/" TargetMode="External"/><Relationship Id="rId145" Type="http://schemas.openxmlformats.org/officeDocument/2006/relationships/hyperlink" Target="http://www.wgtn.ac.nz/sgees/research-centres/ccri/research/developing-adaptive-risk-management-for-our-changing-climate,-2011-12" TargetMode="External"/><Relationship Id="rId166" Type="http://schemas.openxmlformats.org/officeDocument/2006/relationships/hyperlink" Target="http://www.mfe.govt.nz/climate-change/climate-change-and-government/adapting-climate-change/adapting-sea-level-rise" TargetMode="External"/><Relationship Id="rId187" Type="http://schemas.openxmlformats.org/officeDocument/2006/relationships/hyperlink" Target="https://www.mfe.govt.nz/sites/default/files/media/Climate%20Change/Primary%20Sector%20Climate%20Change%20Commitment.pdf" TargetMode="External"/><Relationship Id="rId1" Type="http://schemas.openxmlformats.org/officeDocument/2006/relationships/customXml" Target="../customXml/item1.xml"/><Relationship Id="rId212" Type="http://schemas.openxmlformats.org/officeDocument/2006/relationships/hyperlink" Target="http://www.odt.co.nz/regions/queenstown/power-cut-so-crews-could-fight-queenstown-fire" TargetMode="External"/><Relationship Id="rId233" Type="http://schemas.openxmlformats.org/officeDocument/2006/relationships/hyperlink" Target="http://www.deepsouthchallenge.co.nz/sites/default/files/2018-09/Climate%20Change%20and%20Coastal%20M%C4%81ori%20Communities%20Final%20Report%20-%20Part%20One.pdf" TargetMode="External"/><Relationship Id="rId254" Type="http://schemas.openxmlformats.org/officeDocument/2006/relationships/hyperlink" Target="http://www.tauranga.govt.nz/living/natural-hazards/understanding-our-hazards-studies-maps-and-data/flooding/flooding-from-rising-groundwater" TargetMode="External"/><Relationship Id="rId28" Type="http://schemas.openxmlformats.org/officeDocument/2006/relationships/image" Target="media/image10.png"/><Relationship Id="rId49" Type="http://schemas.openxmlformats.org/officeDocument/2006/relationships/hyperlink" Target="http://www.aucklandcity.govt.nz/council/documents/regionalplans/airlandwater/alwp2012wholeplan.pdf" TargetMode="External"/><Relationship Id="rId114" Type="http://schemas.openxmlformats.org/officeDocument/2006/relationships/hyperlink" Target="https://ref.coastalrestorationtrust.org.nz/site/assets/files/8306/clifton-to-tangoio-coastal-hazard-strategy-2120-draft-aug-2016.pdf" TargetMode="External"/><Relationship Id="rId275" Type="http://schemas.openxmlformats.org/officeDocument/2006/relationships/hyperlink" Target="http://www.osnz.org.nz/sites/osnz.org.nz/files/publications/2009_SONZB_report.pdf" TargetMode="External"/><Relationship Id="rId60" Type="http://schemas.openxmlformats.org/officeDocument/2006/relationships/hyperlink" Target="https://doi.org/10.1007/s00038-009-0112-0" TargetMode="External"/><Relationship Id="rId81" Type="http://schemas.openxmlformats.org/officeDocument/2006/relationships/hyperlink" Target="http://www.mfe.govt.nz/publications/climate-change/adapting-climate-change-new-zealand-stocktake-report-climate-change" TargetMode="External"/><Relationship Id="rId135" Type="http://schemas.openxmlformats.org/officeDocument/2006/relationships/hyperlink" Target="http://www.deepsouthchallenge.co.nz/sites/default/files/2020-01/SLR%20and%20local%20government%20Policy%20gaps%20%26%20opportunities%20Iorns%20Final%202019.pdf" TargetMode="External"/><Relationship Id="rId156" Type="http://schemas.openxmlformats.org/officeDocument/2006/relationships/hyperlink" Target="http://www.heritage.org.nz/resources/sustainable-management-guides" TargetMode="External"/><Relationship Id="rId177" Type="http://schemas.openxmlformats.org/officeDocument/2006/relationships/hyperlink" Target="http://www.mfat.govt.nz/en/environment/oceans/our-maritime-zones-and-boundaries/" TargetMode="External"/><Relationship Id="rId198" Type="http://schemas.openxmlformats.org/officeDocument/2006/relationships/hyperlink" Target="https://treasury.govt.nz/sites/default/files/2019-05/b19-wellbeing-budget.pdf" TargetMode="External"/><Relationship Id="rId202" Type="http://schemas.openxmlformats.org/officeDocument/2006/relationships/hyperlink" Target="https://ofcnz.niwa.co.nz/" TargetMode="External"/><Relationship Id="rId223" Type="http://schemas.openxmlformats.org/officeDocument/2006/relationships/hyperlink" Target="http://www.rnz.co.nz/news/national/409059/auckland-water-shortages-causing-logistics-nightmare" TargetMode="External"/><Relationship Id="rId244" Type="http://schemas.openxmlformats.org/officeDocument/2006/relationships/hyperlink" Target="https://doi.org/10.1080/00223340600984737" TargetMode="External"/><Relationship Id="rId18" Type="http://schemas.openxmlformats.org/officeDocument/2006/relationships/hyperlink" Target="https://www.mfe.govt.nz/publications/climate-change/national-climate-change-risk-assessment-new-zealand-main-report" TargetMode="External"/><Relationship Id="rId39" Type="http://schemas.openxmlformats.org/officeDocument/2006/relationships/hyperlink" Target="https://www.sciencedirect.com/science/article/pii/S0079661116000057" TargetMode="External"/><Relationship Id="rId265" Type="http://schemas.openxmlformats.org/officeDocument/2006/relationships/hyperlink" Target="http://www.watercare.co.nz/Water-and-wastewater/Where-your-water-comes-from" TargetMode="External"/><Relationship Id="rId286" Type="http://schemas.openxmlformats.org/officeDocument/2006/relationships/footer" Target="footer6.xml"/></Relationships>
</file>

<file path=word/_rels/footnotes.xml.rels><?xml version="1.0" encoding="UTF-8" standalone="yes"?>
<Relationships xmlns="http://schemas.openxmlformats.org/package/2006/relationships"><Relationship Id="rId1" Type="http://schemas.openxmlformats.org/officeDocument/2006/relationships/hyperlink" Target="http://www.ala.org.au/" TargetMode="External"/></Relationships>
</file>

<file path=word/theme/theme1.xml><?xml version="1.0" encoding="utf-8"?>
<a:theme xmlns:a="http://schemas.openxmlformats.org/drawingml/2006/main" name="MFE">
  <a:themeElements>
    <a:clrScheme name="MFE colours">
      <a:dk1>
        <a:sysClr val="windowText" lastClr="000000"/>
      </a:dk1>
      <a:lt1>
        <a:sysClr val="window" lastClr="FFFFFF"/>
      </a:lt1>
      <a:dk2>
        <a:srgbClr val="1F497D"/>
      </a:dk2>
      <a:lt2>
        <a:srgbClr val="EEECE1"/>
      </a:lt2>
      <a:accent1>
        <a:srgbClr val="1C556C"/>
      </a:accent1>
      <a:accent2>
        <a:srgbClr val="0F7B7D"/>
      </a:accent2>
      <a:accent3>
        <a:srgbClr val="D2DDE2"/>
      </a:accent3>
      <a:accent4>
        <a:srgbClr val="2C9986"/>
      </a:accent4>
      <a:accent5>
        <a:srgbClr val="6FC7B7"/>
      </a:accent5>
      <a:accent6>
        <a:srgbClr val="DA6C28"/>
      </a:accent6>
      <a:hlink>
        <a:srgbClr val="32809C"/>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EFAAC0-5F95-4D9A-8048-0339FC0D5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40</Pages>
  <Words>125757</Words>
  <Characters>716817</Characters>
  <Application>Microsoft Office Word</Application>
  <DocSecurity>0</DocSecurity>
  <Lines>5973</Lines>
  <Paragraphs>1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dc:creator>
  <cp:lastModifiedBy>Dee Warring</cp:lastModifiedBy>
  <cp:revision>6</cp:revision>
  <cp:lastPrinted>2020-07-17T02:54:00Z</cp:lastPrinted>
  <dcterms:created xsi:type="dcterms:W3CDTF">2020-07-17T02:44:00Z</dcterms:created>
  <dcterms:modified xsi:type="dcterms:W3CDTF">2020-07-28T00:17:00Z</dcterms:modified>
</cp:coreProperties>
</file>